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79E6" w:rsidRPr="006179E6" w:rsidRDefault="006179E6" w:rsidP="00307215">
      <w:pPr>
        <w:spacing w:line="360" w:lineRule="auto"/>
        <w:jc w:val="center"/>
        <w:rPr>
          <w:rFonts w:cs="Arial"/>
          <w:b/>
          <w:sz w:val="16"/>
          <w:szCs w:val="34"/>
        </w:rPr>
      </w:pPr>
    </w:p>
    <w:p w:rsidR="00307215" w:rsidRPr="003D306D" w:rsidRDefault="00307215" w:rsidP="00307215">
      <w:pPr>
        <w:spacing w:line="360" w:lineRule="auto"/>
        <w:jc w:val="center"/>
        <w:rPr>
          <w:rFonts w:cs="Arial"/>
          <w:b/>
          <w:sz w:val="34"/>
          <w:szCs w:val="34"/>
        </w:rPr>
      </w:pPr>
      <w:r w:rsidRPr="003D306D">
        <w:rPr>
          <w:rFonts w:cs="Arial"/>
          <w:b/>
          <w:sz w:val="34"/>
          <w:szCs w:val="34"/>
        </w:rPr>
        <w:t>Integration-deficient lentiviral vectors de</w:t>
      </w:r>
      <w:r>
        <w:rPr>
          <w:rFonts w:cs="Arial"/>
          <w:b/>
          <w:sz w:val="34"/>
          <w:szCs w:val="34"/>
        </w:rPr>
        <w:t>livering neurotrophic factors for gene therapy of</w:t>
      </w:r>
      <w:r w:rsidRPr="003D306D">
        <w:rPr>
          <w:rFonts w:cs="Arial"/>
          <w:b/>
          <w:sz w:val="34"/>
          <w:szCs w:val="34"/>
        </w:rPr>
        <w:t xml:space="preserve"> </w:t>
      </w:r>
      <w:r w:rsidRPr="003D306D">
        <w:rPr>
          <w:rFonts w:cs="Arial"/>
          <w:b/>
          <w:sz w:val="34"/>
          <w:szCs w:val="34"/>
        </w:rPr>
        <w:br/>
        <w:t>Parkinson’s disease</w:t>
      </w:r>
    </w:p>
    <w:p w:rsidR="00307215" w:rsidRPr="003D306D" w:rsidRDefault="00307215" w:rsidP="00307215">
      <w:pPr>
        <w:rPr>
          <w:rFonts w:cs="Arial"/>
          <w:b/>
          <w:szCs w:val="23"/>
        </w:rPr>
      </w:pPr>
      <w:r w:rsidRPr="003D306D">
        <w:rPr>
          <w:rFonts w:cs="Arial"/>
          <w:b/>
          <w:szCs w:val="23"/>
        </w:rPr>
        <w:t xml:space="preserve"> </w:t>
      </w:r>
    </w:p>
    <w:p w:rsidR="00307215" w:rsidRPr="006E7D88" w:rsidRDefault="00307215" w:rsidP="00307215">
      <w:pPr>
        <w:jc w:val="center"/>
        <w:rPr>
          <w:rFonts w:cs="Arial"/>
          <w:b/>
          <w:sz w:val="40"/>
          <w:szCs w:val="23"/>
        </w:rPr>
      </w:pPr>
    </w:p>
    <w:p w:rsidR="00307215" w:rsidRPr="006179E6" w:rsidRDefault="00307215" w:rsidP="00307215">
      <w:pPr>
        <w:jc w:val="center"/>
        <w:rPr>
          <w:rFonts w:cs="Arial"/>
          <w:b/>
          <w:sz w:val="25"/>
          <w:szCs w:val="23"/>
        </w:rPr>
      </w:pPr>
    </w:p>
    <w:p w:rsidR="00307215" w:rsidRPr="003D306D" w:rsidRDefault="00307215" w:rsidP="00307215">
      <w:pPr>
        <w:spacing w:line="360" w:lineRule="auto"/>
        <w:jc w:val="center"/>
        <w:rPr>
          <w:rFonts w:cs="Arial"/>
          <w:b/>
          <w:sz w:val="30"/>
          <w:szCs w:val="30"/>
        </w:rPr>
      </w:pPr>
      <w:r w:rsidRPr="003D306D">
        <w:rPr>
          <w:rFonts w:cs="Arial"/>
          <w:b/>
          <w:sz w:val="30"/>
          <w:szCs w:val="30"/>
        </w:rPr>
        <w:t xml:space="preserve">Thesis submitted for the degree of Doctor of Philosophy </w:t>
      </w:r>
      <w:r w:rsidRPr="003D306D">
        <w:rPr>
          <w:rFonts w:cs="Arial"/>
          <w:b/>
          <w:sz w:val="30"/>
          <w:szCs w:val="30"/>
        </w:rPr>
        <w:br/>
        <w:t>at the University of London</w:t>
      </w:r>
    </w:p>
    <w:p w:rsidR="00307215" w:rsidRPr="003D306D" w:rsidRDefault="00307215" w:rsidP="00307215">
      <w:pPr>
        <w:jc w:val="center"/>
        <w:rPr>
          <w:rFonts w:cs="Arial"/>
          <w:b/>
          <w:sz w:val="30"/>
          <w:szCs w:val="30"/>
        </w:rPr>
      </w:pPr>
      <w:r w:rsidRPr="003D306D">
        <w:rPr>
          <w:rFonts w:cs="Arial"/>
          <w:b/>
          <w:sz w:val="30"/>
          <w:szCs w:val="30"/>
        </w:rPr>
        <w:t>by</w:t>
      </w:r>
    </w:p>
    <w:p w:rsidR="00307215" w:rsidRPr="003D306D" w:rsidRDefault="00307215" w:rsidP="00307215">
      <w:pPr>
        <w:jc w:val="center"/>
        <w:rPr>
          <w:rFonts w:cs="Arial"/>
          <w:b/>
          <w:sz w:val="32"/>
          <w:szCs w:val="32"/>
        </w:rPr>
      </w:pPr>
      <w:r w:rsidRPr="003D306D">
        <w:rPr>
          <w:rFonts w:cs="Arial"/>
          <w:b/>
          <w:sz w:val="32"/>
          <w:szCs w:val="32"/>
        </w:rPr>
        <w:t>NGOC BAO LU-NGUYEN</w:t>
      </w:r>
    </w:p>
    <w:p w:rsidR="00307215" w:rsidRPr="003D306D" w:rsidRDefault="00307215" w:rsidP="00307215">
      <w:pPr>
        <w:rPr>
          <w:rFonts w:cs="Arial"/>
          <w:b/>
          <w:szCs w:val="23"/>
        </w:rPr>
      </w:pPr>
    </w:p>
    <w:p w:rsidR="00307215" w:rsidRPr="00DB0C88" w:rsidRDefault="00307215" w:rsidP="00307215">
      <w:pPr>
        <w:jc w:val="center"/>
        <w:rPr>
          <w:rFonts w:cs="Arial"/>
          <w:b/>
          <w:sz w:val="39"/>
          <w:szCs w:val="23"/>
        </w:rPr>
      </w:pPr>
    </w:p>
    <w:p w:rsidR="00307215" w:rsidRPr="00617166" w:rsidRDefault="00307215" w:rsidP="00307215">
      <w:pPr>
        <w:jc w:val="center"/>
        <w:rPr>
          <w:rFonts w:cs="Arial"/>
          <w:b/>
          <w:sz w:val="10"/>
        </w:rPr>
      </w:pPr>
    </w:p>
    <w:p w:rsidR="00307215" w:rsidRPr="00967062" w:rsidRDefault="00307215" w:rsidP="00307215">
      <w:pPr>
        <w:jc w:val="center"/>
        <w:rPr>
          <w:rFonts w:cs="Arial"/>
          <w:b/>
          <w:sz w:val="3"/>
          <w:szCs w:val="23"/>
        </w:rPr>
      </w:pPr>
    </w:p>
    <w:p w:rsidR="00307215" w:rsidRPr="003D306D" w:rsidRDefault="00307215" w:rsidP="00307215">
      <w:pPr>
        <w:spacing w:before="120" w:beforeAutospacing="0" w:after="120" w:afterAutospacing="0" w:line="360" w:lineRule="auto"/>
        <w:jc w:val="center"/>
        <w:rPr>
          <w:rStyle w:val="Heading1NgocCharChar"/>
          <w:rFonts w:eastAsia="Calibri"/>
          <w:sz w:val="28"/>
          <w:szCs w:val="28"/>
        </w:rPr>
      </w:pPr>
      <w:bookmarkStart w:id="0" w:name="_Toc328559482"/>
      <w:bookmarkStart w:id="1" w:name="_Toc328563872"/>
      <w:bookmarkStart w:id="2" w:name="_Toc328564523"/>
      <w:bookmarkStart w:id="3" w:name="_Toc328565158"/>
      <w:bookmarkStart w:id="4" w:name="_Toc328865291"/>
      <w:bookmarkStart w:id="5" w:name="_Toc328936955"/>
      <w:bookmarkStart w:id="6" w:name="_Toc341038096"/>
      <w:bookmarkStart w:id="7" w:name="_Toc341038407"/>
      <w:bookmarkStart w:id="8" w:name="_Toc341038718"/>
      <w:bookmarkStart w:id="9" w:name="_Toc341090075"/>
      <w:bookmarkStart w:id="10" w:name="_Toc341625272"/>
      <w:bookmarkStart w:id="11" w:name="_Toc341730225"/>
      <w:bookmarkStart w:id="12" w:name="_Toc344887657"/>
      <w:bookmarkStart w:id="13" w:name="_Toc346472686"/>
      <w:bookmarkStart w:id="14" w:name="_Toc349400023"/>
      <w:bookmarkStart w:id="15" w:name="_Toc356078698"/>
      <w:bookmarkStart w:id="16" w:name="_Toc364081018"/>
      <w:bookmarkStart w:id="17" w:name="_Toc364180632"/>
      <w:bookmarkStart w:id="18" w:name="_Toc364181087"/>
      <w:bookmarkStart w:id="19" w:name="_Toc364587197"/>
      <w:bookmarkStart w:id="20" w:name="_Toc370678254"/>
      <w:r w:rsidRPr="003D306D">
        <w:rPr>
          <w:rStyle w:val="Heading1NgocCharChar"/>
          <w:rFonts w:eastAsia="Calibri"/>
          <w:sz w:val="28"/>
          <w:szCs w:val="28"/>
        </w:rPr>
        <w:t>School of Biological Science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rsidR="00307215" w:rsidRPr="003D306D" w:rsidRDefault="00307215" w:rsidP="00307215">
      <w:pPr>
        <w:spacing w:before="120" w:beforeAutospacing="0" w:after="120" w:afterAutospacing="0" w:line="360" w:lineRule="auto"/>
        <w:jc w:val="center"/>
        <w:rPr>
          <w:rStyle w:val="Heading1NgocCharChar"/>
          <w:rFonts w:eastAsia="Calibri"/>
          <w:sz w:val="28"/>
          <w:szCs w:val="28"/>
        </w:rPr>
      </w:pPr>
      <w:bookmarkStart w:id="21" w:name="_Toc328559483"/>
      <w:bookmarkStart w:id="22" w:name="_Toc328563873"/>
      <w:bookmarkStart w:id="23" w:name="_Toc328564524"/>
      <w:bookmarkStart w:id="24" w:name="_Toc328565159"/>
      <w:bookmarkStart w:id="25" w:name="_Toc328865292"/>
      <w:bookmarkStart w:id="26" w:name="_Toc328936956"/>
      <w:bookmarkStart w:id="27" w:name="_Toc341038097"/>
      <w:bookmarkStart w:id="28" w:name="_Toc341038408"/>
      <w:bookmarkStart w:id="29" w:name="_Toc341038719"/>
      <w:bookmarkStart w:id="30" w:name="_Toc341090076"/>
      <w:bookmarkStart w:id="31" w:name="_Toc341625273"/>
      <w:bookmarkStart w:id="32" w:name="_Toc341730226"/>
      <w:bookmarkStart w:id="33" w:name="_Toc344887658"/>
      <w:bookmarkStart w:id="34" w:name="_Toc346472687"/>
      <w:bookmarkStart w:id="35" w:name="_Toc349400024"/>
      <w:bookmarkStart w:id="36" w:name="_Toc356078699"/>
      <w:bookmarkStart w:id="37" w:name="_Toc364081019"/>
      <w:bookmarkStart w:id="38" w:name="_Toc364180633"/>
      <w:bookmarkStart w:id="39" w:name="_Toc364181088"/>
      <w:bookmarkStart w:id="40" w:name="_Toc364587198"/>
      <w:bookmarkStart w:id="41" w:name="_Toc370678255"/>
      <w:r w:rsidRPr="003D306D">
        <w:rPr>
          <w:rStyle w:val="Heading1NgocCharChar"/>
          <w:rFonts w:eastAsia="Calibri"/>
          <w:sz w:val="28"/>
          <w:szCs w:val="28"/>
        </w:rPr>
        <w:t>Royal Holloway – University of London</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307215" w:rsidRPr="003D306D" w:rsidRDefault="00CD1DF3" w:rsidP="00307215">
      <w:pPr>
        <w:spacing w:before="120" w:beforeAutospacing="0" w:after="120" w:afterAutospacing="0" w:line="360" w:lineRule="auto"/>
        <w:jc w:val="center"/>
        <w:rPr>
          <w:rStyle w:val="Heading1NgocCharChar"/>
          <w:rFonts w:eastAsia="Calibri"/>
        </w:rPr>
      </w:pPr>
      <w:bookmarkStart w:id="42" w:name="_Toc328564525"/>
      <w:bookmarkStart w:id="43" w:name="_Toc328936957"/>
      <w:bookmarkStart w:id="44" w:name="_Toc341038098"/>
      <w:bookmarkStart w:id="45" w:name="_Toc341038409"/>
      <w:bookmarkStart w:id="46" w:name="_Toc341038720"/>
      <w:bookmarkStart w:id="47" w:name="_Toc341090077"/>
      <w:bookmarkStart w:id="48" w:name="_Toc341625274"/>
      <w:bookmarkStart w:id="49" w:name="_Toc341730227"/>
      <w:bookmarkStart w:id="50" w:name="_Toc344887659"/>
      <w:bookmarkStart w:id="51" w:name="_Toc346472688"/>
      <w:bookmarkStart w:id="52" w:name="_Toc349400025"/>
      <w:bookmarkStart w:id="53" w:name="_Toc356078700"/>
      <w:bookmarkStart w:id="54" w:name="_Toc364081020"/>
      <w:bookmarkStart w:id="55" w:name="_Toc364180634"/>
      <w:bookmarkStart w:id="56" w:name="_Toc364181089"/>
      <w:bookmarkStart w:id="57" w:name="_Toc364587199"/>
      <w:bookmarkStart w:id="58" w:name="_Toc370678256"/>
      <w:r>
        <w:rPr>
          <w:rStyle w:val="Heading1NgocCharChar"/>
          <w:rFonts w:eastAsia="Calibri"/>
          <w:sz w:val="28"/>
          <w:szCs w:val="28"/>
        </w:rPr>
        <w:t>November</w:t>
      </w:r>
      <w:r w:rsidR="00307215" w:rsidRPr="003D306D">
        <w:rPr>
          <w:rStyle w:val="Heading1NgocCharChar"/>
          <w:rFonts w:eastAsia="Calibri"/>
          <w:sz w:val="28"/>
          <w:szCs w:val="28"/>
        </w:rPr>
        <w:t xml:space="preserve"> 2013</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307215" w:rsidRPr="00DB12D2" w:rsidRDefault="00307215" w:rsidP="00307215">
      <w:pPr>
        <w:pStyle w:val="Heading1"/>
        <w:rPr>
          <w:rStyle w:val="Heading1NgocCharChar"/>
          <w:b/>
          <w:bCs/>
          <w:sz w:val="24"/>
          <w:szCs w:val="24"/>
        </w:rPr>
      </w:pPr>
      <w:bookmarkStart w:id="59" w:name="_Toc328936958"/>
      <w:bookmarkStart w:id="60" w:name="_Toc341038099"/>
      <w:bookmarkStart w:id="61" w:name="_Toc341038721"/>
      <w:bookmarkStart w:id="62" w:name="_Toc370678257"/>
      <w:r w:rsidRPr="00DB12D2">
        <w:rPr>
          <w:rStyle w:val="Heading1NgocCharChar"/>
          <w:b/>
          <w:bCs/>
          <w:sz w:val="24"/>
          <w:szCs w:val="24"/>
        </w:rPr>
        <w:lastRenderedPageBreak/>
        <w:t>Declaration of authorship</w:t>
      </w:r>
      <w:bookmarkEnd w:id="59"/>
      <w:bookmarkEnd w:id="60"/>
      <w:bookmarkEnd w:id="61"/>
      <w:bookmarkEnd w:id="62"/>
    </w:p>
    <w:p w:rsidR="00307215" w:rsidRPr="00DB12D2" w:rsidRDefault="00307215" w:rsidP="00307215">
      <w:pPr>
        <w:rPr>
          <w:rStyle w:val="Heading1NgocCharChar"/>
          <w:rFonts w:eastAsia="Calibri"/>
          <w:b w:val="0"/>
          <w:sz w:val="22"/>
          <w:szCs w:val="22"/>
        </w:rPr>
      </w:pPr>
      <w:bookmarkStart w:id="63" w:name="_Toc328865296"/>
      <w:bookmarkStart w:id="64" w:name="_Toc328936960"/>
      <w:bookmarkStart w:id="65" w:name="_Toc341038411"/>
      <w:bookmarkStart w:id="66" w:name="_Toc341038722"/>
      <w:bookmarkStart w:id="67" w:name="_Toc341090079"/>
      <w:bookmarkStart w:id="68" w:name="_Toc341625276"/>
      <w:bookmarkStart w:id="69" w:name="_Toc341730229"/>
      <w:bookmarkStart w:id="70" w:name="_Toc344887661"/>
      <w:bookmarkStart w:id="71" w:name="_Toc346472690"/>
      <w:bookmarkStart w:id="72" w:name="_Toc349400027"/>
      <w:bookmarkStart w:id="73" w:name="_Toc356078702"/>
      <w:bookmarkStart w:id="74" w:name="_Toc364081022"/>
      <w:bookmarkStart w:id="75" w:name="_Toc364180636"/>
      <w:bookmarkStart w:id="76" w:name="_Toc364181091"/>
      <w:bookmarkStart w:id="77" w:name="_Toc364587201"/>
      <w:bookmarkStart w:id="78" w:name="_Toc370678258"/>
      <w:r w:rsidRPr="00DB12D2">
        <w:rPr>
          <w:rStyle w:val="Heading1NgocCharChar"/>
          <w:rFonts w:eastAsia="Calibri"/>
          <w:b w:val="0"/>
          <w:sz w:val="22"/>
          <w:szCs w:val="22"/>
        </w:rPr>
        <w:t xml:space="preserve">I, Ngoc </w:t>
      </w:r>
      <w:r>
        <w:rPr>
          <w:rStyle w:val="Heading1NgocCharChar"/>
          <w:rFonts w:eastAsia="Calibri"/>
          <w:b w:val="0"/>
          <w:sz w:val="22"/>
          <w:szCs w:val="22"/>
        </w:rPr>
        <w:t xml:space="preserve">Bao </w:t>
      </w:r>
      <w:r w:rsidRPr="00DB12D2">
        <w:rPr>
          <w:rStyle w:val="Heading1NgocCharChar"/>
          <w:rFonts w:eastAsia="Calibri"/>
          <w:b w:val="0"/>
          <w:sz w:val="22"/>
          <w:szCs w:val="22"/>
        </w:rPr>
        <w:t xml:space="preserve">Lu-Nguyen hereby declare that the experimental work presented in this thesis and the thesis are my own work. </w:t>
      </w:r>
      <w:bookmarkStart w:id="79" w:name="_Toc328865295"/>
      <w:bookmarkStart w:id="80" w:name="_Toc328936959"/>
      <w:r w:rsidRPr="00DB12D2">
        <w:rPr>
          <w:rStyle w:val="Heading1NgocCharChar"/>
          <w:rFonts w:eastAsia="Calibri"/>
          <w:b w:val="0"/>
          <w:sz w:val="22"/>
          <w:szCs w:val="22"/>
        </w:rPr>
        <w:t>All experiments were carried out at the School of Biological Sciences, Royal Holloway – University of London between October 2009 and April 2012.</w:t>
      </w:r>
      <w:bookmarkEnd w:id="79"/>
      <w:bookmarkEnd w:id="80"/>
      <w:r w:rsidRPr="00DB12D2">
        <w:rPr>
          <w:rStyle w:val="Heading1NgocCharChar"/>
          <w:rFonts w:eastAsia="Calibri"/>
          <w:b w:val="0"/>
          <w:sz w:val="22"/>
          <w:szCs w:val="22"/>
        </w:rPr>
        <w:t xml:space="preserve"> The thesis was written independently and by no other sources than quoted</w:t>
      </w:r>
      <w:bookmarkEnd w:id="63"/>
      <w:r w:rsidRPr="00DB12D2">
        <w:rPr>
          <w:rStyle w:val="Heading1NgocCharChar"/>
          <w:rFonts w:eastAsia="Calibri"/>
          <w:b w:val="0"/>
          <w:sz w:val="22"/>
          <w:szCs w:val="22"/>
        </w:rPr>
        <w:t>.</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rsidR="00307215" w:rsidRPr="00DB12D2" w:rsidRDefault="00307215" w:rsidP="00307215">
      <w:pPr>
        <w:rPr>
          <w:rStyle w:val="Heading1NgocCharChar"/>
          <w:rFonts w:eastAsia="Calibri"/>
          <w:b w:val="0"/>
          <w:sz w:val="22"/>
          <w:szCs w:val="22"/>
        </w:rPr>
      </w:pPr>
      <w:bookmarkStart w:id="81" w:name="_Toc328865297"/>
      <w:bookmarkStart w:id="82" w:name="_Toc328936961"/>
      <w:bookmarkStart w:id="83" w:name="_Toc341038412"/>
      <w:bookmarkStart w:id="84" w:name="_Toc341038723"/>
      <w:bookmarkStart w:id="85" w:name="_Toc341090080"/>
      <w:bookmarkStart w:id="86" w:name="_Toc341625277"/>
      <w:bookmarkStart w:id="87" w:name="_Toc341730230"/>
      <w:bookmarkStart w:id="88" w:name="_Toc344887662"/>
      <w:bookmarkStart w:id="89" w:name="_Toc346472691"/>
      <w:bookmarkStart w:id="90" w:name="_Toc349400028"/>
      <w:bookmarkStart w:id="91" w:name="_Toc356078703"/>
      <w:bookmarkStart w:id="92" w:name="_Toc364081023"/>
      <w:bookmarkStart w:id="93" w:name="_Toc364180637"/>
      <w:bookmarkStart w:id="94" w:name="_Toc364181092"/>
      <w:bookmarkStart w:id="95" w:name="_Toc364587202"/>
      <w:bookmarkStart w:id="96" w:name="_Toc370678259"/>
      <w:r w:rsidRPr="00DB12D2">
        <w:rPr>
          <w:rStyle w:val="Heading1NgocCharChar"/>
          <w:rFonts w:eastAsia="Calibri"/>
          <w:b w:val="0"/>
          <w:sz w:val="22"/>
          <w:szCs w:val="22"/>
        </w:rPr>
        <w:t>Signed:</w:t>
      </w:r>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rsidR="00307215" w:rsidRPr="003C33DB" w:rsidRDefault="00307215" w:rsidP="00307215">
      <w:pPr>
        <w:rPr>
          <w:rStyle w:val="Heading1NgocCharChar"/>
          <w:rFonts w:eastAsia="Calibri"/>
          <w:b w:val="0"/>
        </w:rPr>
      </w:pPr>
      <w:bookmarkStart w:id="97" w:name="_Toc328865298"/>
      <w:bookmarkStart w:id="98" w:name="_Toc328936962"/>
      <w:bookmarkStart w:id="99" w:name="_Toc341038413"/>
      <w:bookmarkStart w:id="100" w:name="_Toc341038724"/>
      <w:bookmarkStart w:id="101" w:name="_Toc341090081"/>
      <w:bookmarkStart w:id="102" w:name="_Toc341625278"/>
      <w:bookmarkStart w:id="103" w:name="_Toc341730231"/>
      <w:bookmarkStart w:id="104" w:name="_Toc344887663"/>
      <w:bookmarkStart w:id="105" w:name="_Toc346472692"/>
      <w:bookmarkStart w:id="106" w:name="_Toc349400029"/>
      <w:bookmarkStart w:id="107" w:name="_Toc356078704"/>
      <w:bookmarkStart w:id="108" w:name="_Toc364081024"/>
      <w:bookmarkStart w:id="109" w:name="_Toc364180638"/>
      <w:bookmarkStart w:id="110" w:name="_Toc364181093"/>
      <w:bookmarkStart w:id="111" w:name="_Toc364587203"/>
      <w:bookmarkStart w:id="112" w:name="_Toc370678260"/>
      <w:r w:rsidRPr="00DB12D2">
        <w:rPr>
          <w:rStyle w:val="Heading1NgocCharChar"/>
          <w:rFonts w:eastAsia="Calibri"/>
          <w:b w:val="0"/>
          <w:sz w:val="22"/>
          <w:szCs w:val="22"/>
        </w:rPr>
        <w:t>Date:</w:t>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rsidR="007C3A46" w:rsidRDefault="007C3A46">
      <w:pPr>
        <w:spacing w:before="0" w:beforeAutospacing="0" w:after="200" w:afterAutospacing="0" w:line="276" w:lineRule="auto"/>
        <w:jc w:val="left"/>
        <w:rPr>
          <w:szCs w:val="23"/>
        </w:rPr>
      </w:pPr>
      <w:r>
        <w:rPr>
          <w:szCs w:val="23"/>
        </w:rPr>
        <w:br w:type="page"/>
      </w:r>
    </w:p>
    <w:p w:rsidR="00307215" w:rsidRPr="008019A6" w:rsidRDefault="0093444C" w:rsidP="008019A6">
      <w:pPr>
        <w:pStyle w:val="Heading1"/>
        <w:rPr>
          <w:sz w:val="24"/>
          <w:szCs w:val="24"/>
        </w:rPr>
      </w:pPr>
      <w:bookmarkStart w:id="113" w:name="_Toc370678261"/>
      <w:r>
        <w:rPr>
          <w:sz w:val="24"/>
          <w:szCs w:val="24"/>
        </w:rPr>
        <w:lastRenderedPageBreak/>
        <w:t>Publication</w:t>
      </w:r>
      <w:r w:rsidR="00E344E6">
        <w:rPr>
          <w:sz w:val="24"/>
          <w:szCs w:val="24"/>
        </w:rPr>
        <w:t>s</w:t>
      </w:r>
      <w:bookmarkEnd w:id="113"/>
    </w:p>
    <w:p w:rsidR="007C3A46" w:rsidRPr="007C3A46" w:rsidRDefault="007C3A46" w:rsidP="007C3A46">
      <w:pPr>
        <w:pStyle w:val="ListParagraph"/>
        <w:numPr>
          <w:ilvl w:val="0"/>
          <w:numId w:val="32"/>
        </w:numPr>
        <w:spacing w:before="240" w:after="120" w:line="360" w:lineRule="auto"/>
        <w:ind w:left="567" w:hanging="567"/>
        <w:contextualSpacing w:val="0"/>
        <w:jc w:val="both"/>
        <w:rPr>
          <w:rFonts w:ascii="Century Gothic" w:eastAsia="Times New Roman" w:hAnsi="Century Gothic"/>
          <w:color w:val="000000"/>
          <w:sz w:val="22"/>
          <w:szCs w:val="22"/>
          <w:lang w:eastAsia="en-GB"/>
        </w:rPr>
      </w:pPr>
      <w:r w:rsidRPr="0093444C">
        <w:rPr>
          <w:rFonts w:ascii="Century Gothic" w:eastAsia="Times New Roman" w:hAnsi="Century Gothic" w:cs="Arial"/>
          <w:b/>
          <w:color w:val="000000"/>
          <w:sz w:val="22"/>
          <w:szCs w:val="22"/>
          <w:lang w:eastAsia="en-GB"/>
        </w:rPr>
        <w:t>Lu-Nguyen, N.B.</w:t>
      </w:r>
      <w:r w:rsidRPr="007C3A46">
        <w:rPr>
          <w:rFonts w:ascii="Century Gothic" w:eastAsia="Times New Roman" w:hAnsi="Century Gothic" w:cs="Arial"/>
          <w:color w:val="000000"/>
          <w:sz w:val="22"/>
          <w:szCs w:val="22"/>
          <w:lang w:eastAsia="en-GB"/>
        </w:rPr>
        <w:t>, Broadstock, M. Schliesser, M, Bartholomae, C.C., von Kalle, C., Schmidt, M. and Yáñez-Muñoz, R.J. (2013) Transgenic expression from integration-deficient lentiviral vectors is neuroprotective in a rodent mo</w:t>
      </w:r>
      <w:r>
        <w:rPr>
          <w:rFonts w:ascii="Century Gothic" w:eastAsia="Times New Roman" w:hAnsi="Century Gothic" w:cs="Arial"/>
          <w:color w:val="000000"/>
          <w:sz w:val="22"/>
          <w:szCs w:val="22"/>
          <w:lang w:eastAsia="en-GB"/>
        </w:rPr>
        <w:t xml:space="preserve">del of Parkinson Disease. </w:t>
      </w:r>
      <w:r w:rsidR="0093444C">
        <w:rPr>
          <w:rFonts w:ascii="Century Gothic" w:eastAsia="Times New Roman" w:hAnsi="Century Gothic" w:cs="Arial"/>
          <w:color w:val="000000"/>
          <w:sz w:val="22"/>
          <w:szCs w:val="22"/>
          <w:lang w:eastAsia="en-GB"/>
        </w:rPr>
        <w:t xml:space="preserve">Submitted to </w:t>
      </w:r>
      <w:r w:rsidR="00CD1DF3">
        <w:rPr>
          <w:rFonts w:ascii="Century Gothic" w:eastAsia="Times New Roman" w:hAnsi="Century Gothic" w:cs="Arial"/>
          <w:color w:val="000000"/>
          <w:sz w:val="22"/>
          <w:szCs w:val="22"/>
          <w:u w:val="single"/>
          <w:lang w:eastAsia="en-GB"/>
        </w:rPr>
        <w:t xml:space="preserve">Hum Gene </w:t>
      </w:r>
      <w:r w:rsidRPr="007C3A46">
        <w:rPr>
          <w:rFonts w:ascii="Century Gothic" w:eastAsia="Times New Roman" w:hAnsi="Century Gothic" w:cs="Arial"/>
          <w:color w:val="000000"/>
          <w:sz w:val="22"/>
          <w:szCs w:val="22"/>
          <w:u w:val="single"/>
          <w:lang w:eastAsia="en-GB"/>
        </w:rPr>
        <w:t>Ther</w:t>
      </w:r>
      <w:r w:rsidRPr="007C3A46">
        <w:rPr>
          <w:rFonts w:ascii="Century Gothic" w:eastAsia="Times New Roman" w:hAnsi="Century Gothic" w:cs="Arial"/>
          <w:color w:val="000000"/>
          <w:sz w:val="22"/>
          <w:szCs w:val="22"/>
          <w:lang w:eastAsia="en-GB"/>
        </w:rPr>
        <w:t>.</w:t>
      </w:r>
    </w:p>
    <w:p w:rsidR="007C3A46" w:rsidRPr="007C3A46" w:rsidRDefault="007C3A46" w:rsidP="007C3A46">
      <w:pPr>
        <w:pStyle w:val="ListParagraph"/>
        <w:numPr>
          <w:ilvl w:val="0"/>
          <w:numId w:val="32"/>
        </w:numPr>
        <w:spacing w:before="240" w:after="120" w:line="360" w:lineRule="auto"/>
        <w:ind w:left="567" w:hanging="567"/>
        <w:contextualSpacing w:val="0"/>
        <w:jc w:val="both"/>
        <w:rPr>
          <w:rFonts w:ascii="Century Gothic" w:eastAsia="Times New Roman" w:hAnsi="Century Gothic"/>
          <w:color w:val="000000"/>
          <w:sz w:val="22"/>
          <w:szCs w:val="22"/>
          <w:lang w:eastAsia="en-GB"/>
        </w:rPr>
      </w:pPr>
      <w:r w:rsidRPr="0093444C">
        <w:rPr>
          <w:rFonts w:ascii="Century Gothic" w:eastAsia="Times New Roman" w:hAnsi="Century Gothic" w:cs="Arial"/>
          <w:b/>
          <w:color w:val="000000"/>
          <w:sz w:val="22"/>
          <w:szCs w:val="22"/>
          <w:lang w:eastAsia="en-GB"/>
        </w:rPr>
        <w:t>Lu-Nguyen, N.B.</w:t>
      </w:r>
      <w:r w:rsidRPr="007C3A46">
        <w:rPr>
          <w:rFonts w:ascii="Century Gothic" w:eastAsia="Times New Roman" w:hAnsi="Century Gothic" w:cs="Arial"/>
          <w:color w:val="000000"/>
          <w:sz w:val="22"/>
          <w:szCs w:val="22"/>
          <w:lang w:eastAsia="en-GB"/>
        </w:rPr>
        <w:t>, Broadstock, M. and </w:t>
      </w:r>
      <w:r w:rsidRPr="007C3A46">
        <w:rPr>
          <w:rFonts w:ascii="Century Gothic" w:eastAsia="Times New Roman" w:hAnsi="Century Gothic" w:cs="Arial"/>
          <w:bCs/>
          <w:color w:val="000000"/>
          <w:sz w:val="22"/>
          <w:szCs w:val="22"/>
          <w:lang w:eastAsia="en-GB"/>
        </w:rPr>
        <w:t>Yáñez-Muñoz, R.J.</w:t>
      </w:r>
      <w:r w:rsidRPr="007C3A46">
        <w:rPr>
          <w:rFonts w:ascii="Century Gothic" w:eastAsia="Times New Roman" w:hAnsi="Century Gothic" w:cs="Arial"/>
          <w:color w:val="000000"/>
          <w:sz w:val="22"/>
          <w:szCs w:val="22"/>
          <w:lang w:eastAsia="en-GB"/>
        </w:rPr>
        <w:t xml:space="preserve"> (2013) Striatal expression of IGF-1 from integration-deficient lentiviral vectors does not </w:t>
      </w:r>
      <w:r w:rsidR="002C339B">
        <w:rPr>
          <w:rFonts w:ascii="Century Gothic" w:eastAsia="Times New Roman" w:hAnsi="Century Gothic" w:cs="Arial"/>
          <w:color w:val="000000"/>
          <w:sz w:val="22"/>
          <w:szCs w:val="22"/>
          <w:lang w:eastAsia="en-GB"/>
        </w:rPr>
        <w:t>offer behavioural recovery in 6-OHDA-lesioned rats</w:t>
      </w:r>
      <w:r w:rsidRPr="007C3A46">
        <w:rPr>
          <w:rFonts w:ascii="Century Gothic" w:eastAsia="Times New Roman" w:hAnsi="Century Gothic" w:cs="Arial"/>
          <w:color w:val="000000"/>
          <w:sz w:val="22"/>
          <w:szCs w:val="22"/>
          <w:lang w:eastAsia="en-GB"/>
        </w:rPr>
        <w:t xml:space="preserve">. </w:t>
      </w:r>
      <w:r w:rsidR="0093444C">
        <w:rPr>
          <w:rFonts w:ascii="Century Gothic" w:eastAsia="Times New Roman" w:hAnsi="Century Gothic" w:cs="Arial"/>
          <w:color w:val="000000"/>
          <w:sz w:val="22"/>
          <w:szCs w:val="22"/>
          <w:lang w:eastAsia="en-GB"/>
        </w:rPr>
        <w:t xml:space="preserve">For submission to </w:t>
      </w:r>
      <w:r w:rsidRPr="007C3A46">
        <w:rPr>
          <w:rFonts w:ascii="Century Gothic" w:eastAsia="Times New Roman" w:hAnsi="Century Gothic" w:cs="Arial"/>
          <w:color w:val="000000"/>
          <w:sz w:val="22"/>
          <w:szCs w:val="22"/>
          <w:u w:val="single"/>
          <w:lang w:eastAsia="en-GB"/>
        </w:rPr>
        <w:t>Gene </w:t>
      </w:r>
      <w:r w:rsidRPr="007C3A46">
        <w:rPr>
          <w:rFonts w:ascii="Century Gothic" w:eastAsia="Times New Roman" w:hAnsi="Century Gothic" w:cs="Arial"/>
          <w:bCs/>
          <w:color w:val="000000"/>
          <w:sz w:val="22"/>
          <w:szCs w:val="22"/>
          <w:u w:val="single"/>
          <w:lang w:eastAsia="en-GB"/>
        </w:rPr>
        <w:t>Ther</w:t>
      </w:r>
      <w:r w:rsidRPr="007C3A46">
        <w:rPr>
          <w:rFonts w:ascii="Century Gothic" w:eastAsia="Times New Roman" w:hAnsi="Century Gothic" w:cs="Arial"/>
          <w:color w:val="000000"/>
          <w:sz w:val="22"/>
          <w:szCs w:val="22"/>
          <w:lang w:eastAsia="en-GB"/>
        </w:rPr>
        <w:t>.</w:t>
      </w:r>
    </w:p>
    <w:p w:rsidR="007C3A46" w:rsidRPr="007C3A46" w:rsidRDefault="007C3A46" w:rsidP="007C3A46">
      <w:pPr>
        <w:pStyle w:val="ListParagraph"/>
        <w:numPr>
          <w:ilvl w:val="0"/>
          <w:numId w:val="32"/>
        </w:numPr>
        <w:spacing w:before="240" w:after="120" w:line="360" w:lineRule="auto"/>
        <w:ind w:left="567" w:hanging="567"/>
        <w:contextualSpacing w:val="0"/>
        <w:jc w:val="both"/>
        <w:rPr>
          <w:rFonts w:ascii="Century Gothic" w:eastAsia="Times New Roman" w:hAnsi="Century Gothic"/>
          <w:color w:val="000000"/>
          <w:sz w:val="22"/>
          <w:szCs w:val="22"/>
          <w:lang w:eastAsia="en-GB"/>
        </w:rPr>
      </w:pPr>
      <w:r w:rsidRPr="007C3A46">
        <w:rPr>
          <w:rFonts w:ascii="Century Gothic" w:eastAsia="Times New Roman" w:hAnsi="Century Gothic" w:cs="Arial"/>
          <w:color w:val="000000"/>
          <w:sz w:val="22"/>
          <w:szCs w:val="22"/>
          <w:lang w:eastAsia="en-GB"/>
        </w:rPr>
        <w:t xml:space="preserve">Broadstock, M.*, </w:t>
      </w:r>
      <w:r w:rsidR="002C339B" w:rsidRPr="0093444C">
        <w:rPr>
          <w:rFonts w:ascii="Century Gothic" w:eastAsia="Times New Roman" w:hAnsi="Century Gothic" w:cs="Arial"/>
          <w:b/>
          <w:color w:val="000000"/>
          <w:sz w:val="22"/>
          <w:szCs w:val="22"/>
          <w:lang w:eastAsia="en-GB"/>
        </w:rPr>
        <w:t>Lu-Nguyen, N.B.*</w:t>
      </w:r>
      <w:r w:rsidR="002C339B" w:rsidRPr="007C3A46">
        <w:rPr>
          <w:rFonts w:ascii="Century Gothic" w:eastAsia="Times New Roman" w:hAnsi="Century Gothic" w:cs="Arial"/>
          <w:color w:val="000000"/>
          <w:sz w:val="22"/>
          <w:szCs w:val="22"/>
          <w:lang w:eastAsia="en-GB"/>
        </w:rPr>
        <w:t xml:space="preserve">, </w:t>
      </w:r>
      <w:r w:rsidRPr="007C3A46">
        <w:rPr>
          <w:rFonts w:ascii="Century Gothic" w:eastAsia="Times New Roman" w:hAnsi="Century Gothic" w:cs="Arial"/>
          <w:sz w:val="22"/>
          <w:szCs w:val="22"/>
          <w:lang w:eastAsia="en-GB"/>
        </w:rPr>
        <w:t>Ahmed, S.G.</w:t>
      </w:r>
      <w:r w:rsidRPr="007C3A46">
        <w:rPr>
          <w:rFonts w:ascii="Century Gothic" w:eastAsia="Times New Roman" w:hAnsi="Century Gothic" w:cs="Arial"/>
          <w:color w:val="000000"/>
          <w:sz w:val="22"/>
          <w:szCs w:val="22"/>
          <w:lang w:eastAsia="en-GB"/>
        </w:rPr>
        <w:t> and </w:t>
      </w:r>
      <w:r w:rsidRPr="007C3A46">
        <w:rPr>
          <w:rFonts w:ascii="Century Gothic" w:eastAsia="Times New Roman" w:hAnsi="Century Gothic" w:cs="Arial"/>
          <w:bCs/>
          <w:color w:val="000000"/>
          <w:sz w:val="22"/>
          <w:szCs w:val="22"/>
          <w:lang w:eastAsia="en-GB"/>
        </w:rPr>
        <w:t>Yáñez-Muñoz, R.J.</w:t>
      </w:r>
      <w:r w:rsidRPr="007C3A46">
        <w:rPr>
          <w:rFonts w:ascii="Century Gothic" w:eastAsia="Times New Roman" w:hAnsi="Century Gothic" w:cs="Arial"/>
          <w:color w:val="000000"/>
          <w:sz w:val="22"/>
          <w:szCs w:val="22"/>
          <w:lang w:eastAsia="en-GB"/>
        </w:rPr>
        <w:t> (2013) Efficient CNS expression from integration-deficient lentiviral vectors driven by the Synapsin promoter. </w:t>
      </w:r>
      <w:r w:rsidR="0093444C">
        <w:rPr>
          <w:rFonts w:ascii="Century Gothic" w:eastAsia="Times New Roman" w:hAnsi="Century Gothic" w:cs="Arial"/>
          <w:color w:val="000000"/>
          <w:sz w:val="22"/>
          <w:szCs w:val="22"/>
          <w:lang w:eastAsia="en-GB"/>
        </w:rPr>
        <w:t xml:space="preserve">For submission to </w:t>
      </w:r>
      <w:r w:rsidRPr="007C3A46">
        <w:rPr>
          <w:rFonts w:ascii="Century Gothic" w:eastAsia="Times New Roman" w:hAnsi="Century Gothic" w:cs="Arial"/>
          <w:bCs/>
          <w:color w:val="000000"/>
          <w:sz w:val="22"/>
          <w:szCs w:val="22"/>
          <w:u w:val="single"/>
          <w:lang w:eastAsia="en-GB"/>
        </w:rPr>
        <w:t>Gene Ther</w:t>
      </w:r>
      <w:r w:rsidRPr="007C3A46">
        <w:rPr>
          <w:rFonts w:ascii="Century Gothic" w:eastAsia="Times New Roman" w:hAnsi="Century Gothic" w:cs="Arial"/>
          <w:color w:val="000000"/>
          <w:sz w:val="22"/>
          <w:szCs w:val="22"/>
          <w:lang w:eastAsia="en-GB"/>
        </w:rPr>
        <w:t>.</w:t>
      </w:r>
    </w:p>
    <w:p w:rsidR="007C3A46" w:rsidRPr="003D306D" w:rsidRDefault="007C3A46" w:rsidP="00307215">
      <w:pPr>
        <w:rPr>
          <w:szCs w:val="23"/>
        </w:rPr>
      </w:pPr>
    </w:p>
    <w:p w:rsidR="002C339B" w:rsidRDefault="002C339B">
      <w:pPr>
        <w:spacing w:before="0" w:beforeAutospacing="0" w:after="200" w:afterAutospacing="0" w:line="276" w:lineRule="auto"/>
        <w:jc w:val="left"/>
        <w:rPr>
          <w:rStyle w:val="Heading1NgocCharChar"/>
          <w:sz w:val="28"/>
          <w:szCs w:val="28"/>
        </w:rPr>
      </w:pPr>
      <w:bookmarkStart w:id="114" w:name="_Toc328936963"/>
      <w:bookmarkStart w:id="115" w:name="_Toc341038725"/>
      <w:r>
        <w:rPr>
          <w:rStyle w:val="Heading1NgocCharChar"/>
          <w:b w:val="0"/>
          <w:bCs w:val="0"/>
          <w:sz w:val="28"/>
          <w:szCs w:val="28"/>
        </w:rPr>
        <w:br w:type="page"/>
      </w:r>
    </w:p>
    <w:p w:rsidR="00307215" w:rsidRDefault="00307215" w:rsidP="003F3319">
      <w:pPr>
        <w:pStyle w:val="Heading1"/>
        <w:spacing w:before="0" w:beforeAutospacing="0" w:after="240" w:afterAutospacing="0" w:line="360" w:lineRule="auto"/>
        <w:jc w:val="center"/>
        <w:rPr>
          <w:rStyle w:val="Heading1NgocCharChar"/>
          <w:b/>
          <w:bCs/>
          <w:sz w:val="28"/>
          <w:szCs w:val="28"/>
        </w:rPr>
      </w:pPr>
      <w:bookmarkStart w:id="116" w:name="_Toc370678262"/>
      <w:r w:rsidRPr="003F3319">
        <w:rPr>
          <w:rStyle w:val="Heading1NgocCharChar"/>
          <w:b/>
          <w:bCs/>
          <w:sz w:val="28"/>
          <w:szCs w:val="28"/>
        </w:rPr>
        <w:lastRenderedPageBreak/>
        <w:t>Abstract</w:t>
      </w:r>
      <w:bookmarkEnd w:id="114"/>
      <w:bookmarkEnd w:id="115"/>
      <w:bookmarkEnd w:id="116"/>
    </w:p>
    <w:p w:rsidR="00CC04C4" w:rsidRPr="00CC04C4" w:rsidRDefault="00CC04C4" w:rsidP="00CC04C4">
      <w:pPr>
        <w:rPr>
          <w:sz w:val="4"/>
        </w:rPr>
      </w:pPr>
    </w:p>
    <w:p w:rsidR="004E7F02" w:rsidRDefault="0074637F" w:rsidP="00CC04C4">
      <w:bookmarkStart w:id="117" w:name="_Toc328936964"/>
      <w:r w:rsidRPr="003F3319">
        <w:t>Parkinson’s disease (PD)</w:t>
      </w:r>
      <w:r w:rsidR="00A16747">
        <w:t xml:space="preserve"> </w:t>
      </w:r>
      <w:r w:rsidRPr="003F3319">
        <w:rPr>
          <w:rStyle w:val="apple-style-span"/>
        </w:rPr>
        <w:t xml:space="preserve">results from the loss of nigral dopaminergic neurons and subsequent depletion of striatal dopamine. </w:t>
      </w:r>
      <w:r w:rsidRPr="003F3319">
        <w:t>Direct injection of neurotrophic factors has shown encouraging protection in animal models of PD. However, clinical delivery of protein require</w:t>
      </w:r>
      <w:r w:rsidR="00680030">
        <w:t>s</w:t>
      </w:r>
      <w:r w:rsidRPr="003F3319">
        <w:t xml:space="preserve"> administration by implanted mini-pumps, with associated surgical risks. </w:t>
      </w:r>
      <w:r w:rsidR="00FA735B">
        <w:t>Hence, a</w:t>
      </w:r>
      <w:r w:rsidRPr="003F3319">
        <w:t xml:space="preserve"> novel integration-deficient lentiviral vector (IDLV) system, with an improved biosafety profile, was </w:t>
      </w:r>
      <w:r w:rsidR="00FA735B">
        <w:t>introduce</w:t>
      </w:r>
      <w:r w:rsidR="00680030">
        <w:t>d</w:t>
      </w:r>
      <w:r w:rsidR="00FA735B">
        <w:t>.</w:t>
      </w:r>
      <w:r w:rsidRPr="003F3319">
        <w:t xml:space="preserve"> </w:t>
      </w:r>
    </w:p>
    <w:p w:rsidR="004040C8" w:rsidRDefault="004E7F02" w:rsidP="00CC04C4">
      <w:r>
        <w:t xml:space="preserve">Initial experiments examined whether transduction efficiency of </w:t>
      </w:r>
      <w:r w:rsidR="0074637F" w:rsidRPr="003F3319">
        <w:t xml:space="preserve">IDLVs was </w:t>
      </w:r>
      <w:r>
        <w:t>comparable</w:t>
      </w:r>
      <w:r w:rsidR="0074637F" w:rsidRPr="003F3319">
        <w:t xml:space="preserve"> with that of the standard integration-proficient lentiviral vectors (IPLVs) through enhanced green fluorescent protein (</w:t>
      </w:r>
      <w:r w:rsidR="0074637F" w:rsidRPr="003F3319">
        <w:rPr>
          <w:i/>
        </w:rPr>
        <w:t>eGFP</w:t>
      </w:r>
      <w:r w:rsidR="0074637F" w:rsidRPr="003F3319">
        <w:t xml:space="preserve">) expression. </w:t>
      </w:r>
      <w:r w:rsidR="00714138">
        <w:t xml:space="preserve">Both data from transduced </w:t>
      </w:r>
      <w:r w:rsidR="00714138" w:rsidRPr="003F3319">
        <w:t>rat primary ventral mesencephalic cell cultures and 6-OHDA-lesioned rats</w:t>
      </w:r>
      <w:r w:rsidR="00714138">
        <w:rPr>
          <w:bCs/>
        </w:rPr>
        <w:t xml:space="preserve"> </w:t>
      </w:r>
      <w:r>
        <w:rPr>
          <w:bCs/>
        </w:rPr>
        <w:t>display</w:t>
      </w:r>
      <w:r w:rsidR="0074637F" w:rsidRPr="003F3319">
        <w:rPr>
          <w:bCs/>
        </w:rPr>
        <w:t xml:space="preserve"> </w:t>
      </w:r>
      <w:r w:rsidR="00714138">
        <w:rPr>
          <w:bCs/>
        </w:rPr>
        <w:t>higher</w:t>
      </w:r>
      <w:r w:rsidR="0074637F" w:rsidRPr="003F3319">
        <w:rPr>
          <w:bCs/>
        </w:rPr>
        <w:t xml:space="preserve"> tr</w:t>
      </w:r>
      <w:r w:rsidR="001E4A17">
        <w:rPr>
          <w:bCs/>
        </w:rPr>
        <w:t xml:space="preserve">ansduction efficiency </w:t>
      </w:r>
      <w:r w:rsidR="00714138">
        <w:rPr>
          <w:bCs/>
        </w:rPr>
        <w:t>of</w:t>
      </w:r>
      <w:r w:rsidR="001E4A17">
        <w:rPr>
          <w:bCs/>
        </w:rPr>
        <w:t xml:space="preserve"> IP</w:t>
      </w:r>
      <w:r w:rsidR="00714138">
        <w:rPr>
          <w:bCs/>
        </w:rPr>
        <w:t>LVs in some cases, which may be related to cell proliferation</w:t>
      </w:r>
      <w:r w:rsidR="0074637F" w:rsidRPr="003F3319">
        <w:t xml:space="preserve">. </w:t>
      </w:r>
    </w:p>
    <w:p w:rsidR="00714138" w:rsidRDefault="00FA735B" w:rsidP="00CC04C4">
      <w:r>
        <w:t xml:space="preserve">IDLVs were further used </w:t>
      </w:r>
      <w:r w:rsidRPr="003F3319">
        <w:t>to deliver insulin-like growth factor 1 (</w:t>
      </w:r>
      <w:r w:rsidRPr="003F3319">
        <w:rPr>
          <w:i/>
        </w:rPr>
        <w:t>Igf-1</w:t>
      </w:r>
      <w:r>
        <w:t>) to ascertain the therapeutic effect</w:t>
      </w:r>
      <w:r w:rsidRPr="003F3319">
        <w:t xml:space="preserve"> </w:t>
      </w:r>
      <w:r>
        <w:t xml:space="preserve">of this factor, which </w:t>
      </w:r>
      <w:r w:rsidRPr="003F3319">
        <w:t xml:space="preserve">upon delivery as a protein has recently demonstrated impressive neuroprotection against 6-hydroxydopamine (6-OHDA)-induced toxicity. </w:t>
      </w:r>
      <w:r w:rsidR="00680030">
        <w:t>IDLV</w:t>
      </w:r>
      <w:r w:rsidR="0074637F" w:rsidRPr="003F3319">
        <w:t>-mediated IGF-1</w:t>
      </w:r>
      <w:r w:rsidR="00680030">
        <w:t xml:space="preserve"> neuroprotection</w:t>
      </w:r>
      <w:r w:rsidR="0074637F" w:rsidRPr="003F3319">
        <w:t xml:space="preserve"> were investigated in comparison with those of the well-characterised glial cell line-derived neurotrophic factor (GDNF). Significant improvements in cell survival of neuronal cultures transduced with either IDLV-</w:t>
      </w:r>
      <w:r w:rsidR="0074637F" w:rsidRPr="003F3319">
        <w:rPr>
          <w:i/>
        </w:rPr>
        <w:t>Igf-1</w:t>
      </w:r>
      <w:r w:rsidR="0074637F" w:rsidRPr="003F3319">
        <w:t xml:space="preserve"> or IDLV-</w:t>
      </w:r>
      <w:r w:rsidR="0074637F" w:rsidRPr="003F3319">
        <w:rPr>
          <w:i/>
        </w:rPr>
        <w:t>Gdnf</w:t>
      </w:r>
      <w:r w:rsidR="0074637F" w:rsidRPr="003F3319">
        <w:t xml:space="preserve"> </w:t>
      </w:r>
      <w:r w:rsidR="00680030">
        <w:t>support</w:t>
      </w:r>
      <w:r w:rsidR="004040C8">
        <w:t xml:space="preserve"> </w:t>
      </w:r>
      <w:r>
        <w:t xml:space="preserve">the hypothesis that </w:t>
      </w:r>
      <w:r w:rsidRPr="00FA735B">
        <w:rPr>
          <w:i/>
        </w:rPr>
        <w:t>Igf</w:t>
      </w:r>
      <w:r w:rsidR="004040C8" w:rsidRPr="00FA735B">
        <w:rPr>
          <w:i/>
        </w:rPr>
        <w:t>-1</w:t>
      </w:r>
      <w:r>
        <w:t>-expressing IDLVs</w:t>
      </w:r>
      <w:r w:rsidR="004040C8">
        <w:t xml:space="preserve"> </w:t>
      </w:r>
      <w:r w:rsidR="001E5940">
        <w:t>c</w:t>
      </w:r>
      <w:r w:rsidR="004040C8">
        <w:t xml:space="preserve">ould </w:t>
      </w:r>
      <w:r w:rsidR="00B9649D">
        <w:t xml:space="preserve">be </w:t>
      </w:r>
      <w:r>
        <w:t>neuro</w:t>
      </w:r>
      <w:r w:rsidR="001E5940">
        <w:t>protect</w:t>
      </w:r>
      <w:r w:rsidR="00B9649D">
        <w:t>ive</w:t>
      </w:r>
      <w:r w:rsidR="004040C8">
        <w:t xml:space="preserve"> </w:t>
      </w:r>
      <w:r w:rsidR="004040C8">
        <w:rPr>
          <w:i/>
        </w:rPr>
        <w:t>in vitro</w:t>
      </w:r>
      <w:r w:rsidR="004040C8">
        <w:t>.</w:t>
      </w:r>
      <w:r w:rsidR="004040C8" w:rsidRPr="003F3319">
        <w:t xml:space="preserve"> </w:t>
      </w:r>
    </w:p>
    <w:p w:rsidR="00714138" w:rsidRDefault="004040C8" w:rsidP="00CC04C4">
      <w:r>
        <w:lastRenderedPageBreak/>
        <w:t xml:space="preserve">Animal experiments were </w:t>
      </w:r>
      <w:r w:rsidR="00FA735B">
        <w:t>then</w:t>
      </w:r>
      <w:r>
        <w:t xml:space="preserve"> performed </w:t>
      </w:r>
      <w:r w:rsidR="009D2BC0">
        <w:t xml:space="preserve">to test whether vector-mediated </w:t>
      </w:r>
      <w:r w:rsidR="00B9649D">
        <w:t>therapeutic effects</w:t>
      </w:r>
      <w:r w:rsidR="009D2BC0">
        <w:t xml:space="preserve"> of IGF-1 and GDNF could be transferred in </w:t>
      </w:r>
      <w:r w:rsidR="009D2BC0">
        <w:rPr>
          <w:i/>
        </w:rPr>
        <w:t>in vivo</w:t>
      </w:r>
      <w:r w:rsidR="00A16747">
        <w:t>.</w:t>
      </w:r>
      <w:r w:rsidR="009D2BC0">
        <w:t xml:space="preserve"> </w:t>
      </w:r>
      <w:r w:rsidR="0074637F" w:rsidRPr="003F3319">
        <w:t xml:space="preserve">Whilst </w:t>
      </w:r>
      <w:r w:rsidR="0074637F" w:rsidRPr="003F3319">
        <w:rPr>
          <w:i/>
        </w:rPr>
        <w:t>hGDNF</w:t>
      </w:r>
      <w:r w:rsidR="0074637F" w:rsidRPr="003F3319">
        <w:t xml:space="preserve"> </w:t>
      </w:r>
      <w:r w:rsidR="00B9649D">
        <w:t>over</w:t>
      </w:r>
      <w:r w:rsidR="0074637F" w:rsidRPr="003F3319">
        <w:t xml:space="preserve">expression </w:t>
      </w:r>
      <w:r w:rsidR="00B9649D">
        <w:t xml:space="preserve">improved </w:t>
      </w:r>
      <w:r w:rsidR="0074637F" w:rsidRPr="003F3319">
        <w:t xml:space="preserve">dopaminergic </w:t>
      </w:r>
      <w:r w:rsidR="00CC04C4">
        <w:t>cell survival</w:t>
      </w:r>
      <w:r w:rsidR="00B9649D">
        <w:t xml:space="preserve"> and behaviour </w:t>
      </w:r>
      <w:r w:rsidR="0074637F" w:rsidRPr="003F3319">
        <w:t xml:space="preserve">of </w:t>
      </w:r>
      <w:r w:rsidR="00B9649D">
        <w:t xml:space="preserve">injected 6-OHDA-lesioned </w:t>
      </w:r>
      <w:r w:rsidR="0074637F" w:rsidRPr="003F3319">
        <w:t>rats, there was no neuroprotecti</w:t>
      </w:r>
      <w:r w:rsidR="00680030">
        <w:t>on</w:t>
      </w:r>
      <w:r w:rsidR="0074637F" w:rsidRPr="003F3319">
        <w:t xml:space="preserve"> following </w:t>
      </w:r>
      <w:r w:rsidR="0074637F" w:rsidRPr="003F3319">
        <w:rPr>
          <w:i/>
        </w:rPr>
        <w:t>Igf-1</w:t>
      </w:r>
      <w:r w:rsidR="0074637F" w:rsidRPr="003F3319">
        <w:t xml:space="preserve"> transduction. </w:t>
      </w:r>
      <w:r w:rsidR="00B9649D">
        <w:t>A</w:t>
      </w:r>
      <w:r w:rsidR="0074637F" w:rsidRPr="003F3319">
        <w:t xml:space="preserve"> long-term investigation of GDNF-induced neuroprotection in 6-OHDA-lesioned rats </w:t>
      </w:r>
      <w:r w:rsidR="00A16747">
        <w:t xml:space="preserve">further </w:t>
      </w:r>
      <w:r w:rsidR="00220C6F">
        <w:t>confirm</w:t>
      </w:r>
      <w:r w:rsidR="009E254C">
        <w:t>s</w:t>
      </w:r>
      <w:r w:rsidR="0074637F" w:rsidRPr="003F3319">
        <w:t xml:space="preserve"> the long-lasting efficacy of </w:t>
      </w:r>
      <w:r w:rsidR="0074637F" w:rsidRPr="003F3319">
        <w:rPr>
          <w:i/>
        </w:rPr>
        <w:t>hGDNF</w:t>
      </w:r>
      <w:r w:rsidR="0074637F" w:rsidRPr="003F3319">
        <w:t xml:space="preserve">-expressing vectors, </w:t>
      </w:r>
      <w:r w:rsidR="00680030">
        <w:t>regardless of vector integration proficiency</w:t>
      </w:r>
      <w:r w:rsidR="0074637F" w:rsidRPr="003F3319">
        <w:t xml:space="preserve">. </w:t>
      </w:r>
    </w:p>
    <w:p w:rsidR="0074637F" w:rsidRPr="00220C6F" w:rsidRDefault="00A16747" w:rsidP="00CC04C4">
      <w:r>
        <w:t>Overall, these findings</w:t>
      </w:r>
      <w:r w:rsidR="0074637F" w:rsidRPr="003F3319">
        <w:t xml:space="preserve"> provide</w:t>
      </w:r>
      <w:r>
        <w:t xml:space="preserve"> evidence for</w:t>
      </w:r>
      <w:r w:rsidR="0074637F" w:rsidRPr="003F3319">
        <w:t xml:space="preserve"> </w:t>
      </w:r>
      <w:r w:rsidR="0083185A">
        <w:t xml:space="preserve">the </w:t>
      </w:r>
      <w:r w:rsidR="0074637F" w:rsidRPr="003F3319">
        <w:t xml:space="preserve">therapeutic efficacy of IDLVs in </w:t>
      </w:r>
      <w:r w:rsidR="00D234EB">
        <w:t>PD</w:t>
      </w:r>
      <w:r w:rsidR="0074637F" w:rsidRPr="003F3319">
        <w:t xml:space="preserve"> and support their use in the CNS as a safer delivery system.</w:t>
      </w:r>
      <w:r w:rsidR="00220C6F">
        <w:t xml:space="preserve"> The data also suggest vector delivery of </w:t>
      </w:r>
      <w:r w:rsidR="00220C6F" w:rsidRPr="00220C6F">
        <w:rPr>
          <w:i/>
        </w:rPr>
        <w:t>Igf-1</w:t>
      </w:r>
      <w:r w:rsidR="00220C6F">
        <w:t xml:space="preserve"> may not be worthy of further consideration for the treatment of PD.</w:t>
      </w:r>
    </w:p>
    <w:p w:rsidR="00307215" w:rsidRPr="003D306D" w:rsidRDefault="00307215" w:rsidP="00307215">
      <w:pPr>
        <w:pStyle w:val="Heading1"/>
        <w:rPr>
          <w:rStyle w:val="Heading1NgocCharChar"/>
          <w:b/>
          <w:bCs/>
          <w:sz w:val="24"/>
          <w:szCs w:val="24"/>
        </w:rPr>
      </w:pPr>
      <w:r w:rsidRPr="003D306D">
        <w:rPr>
          <w:rFonts w:eastAsia="SimSun"/>
        </w:rPr>
        <w:br w:type="page"/>
      </w:r>
      <w:bookmarkStart w:id="118" w:name="_Toc341038726"/>
      <w:bookmarkStart w:id="119" w:name="_Toc370678263"/>
      <w:r>
        <w:rPr>
          <w:rStyle w:val="Heading1NgocCharChar"/>
          <w:b/>
          <w:bCs/>
          <w:sz w:val="24"/>
          <w:szCs w:val="24"/>
        </w:rPr>
        <w:lastRenderedPageBreak/>
        <w:t>Table</w:t>
      </w:r>
      <w:r w:rsidRPr="003D306D">
        <w:rPr>
          <w:rStyle w:val="Heading1NgocCharChar"/>
          <w:b/>
          <w:bCs/>
          <w:sz w:val="24"/>
          <w:szCs w:val="24"/>
        </w:rPr>
        <w:t xml:space="preserve"> of contents</w:t>
      </w:r>
      <w:bookmarkEnd w:id="117"/>
      <w:bookmarkEnd w:id="118"/>
      <w:bookmarkEnd w:id="119"/>
      <w:r w:rsidRPr="003D306D">
        <w:rPr>
          <w:rStyle w:val="Heading1NgocCharChar"/>
          <w:b/>
          <w:bCs/>
          <w:sz w:val="24"/>
          <w:szCs w:val="24"/>
        </w:rPr>
        <w:t xml:space="preserve"> </w:t>
      </w:r>
    </w:p>
    <w:p w:rsidR="000D3160" w:rsidRPr="0059482D" w:rsidRDefault="00122438" w:rsidP="0059482D">
      <w:pPr>
        <w:pStyle w:val="TOC1"/>
        <w:rPr>
          <w:rFonts w:eastAsiaTheme="minorEastAsia" w:cstheme="minorBidi"/>
          <w:kern w:val="0"/>
          <w:lang w:eastAsia="en-GB"/>
        </w:rPr>
      </w:pPr>
      <w:r w:rsidRPr="003C33DB">
        <w:fldChar w:fldCharType="begin"/>
      </w:r>
      <w:r w:rsidR="00307215" w:rsidRPr="00DB0723">
        <w:instrText xml:space="preserve"> TOC \o "1-3" \h \z \u </w:instrText>
      </w:r>
      <w:r w:rsidRPr="003C33DB">
        <w:fldChar w:fldCharType="separate"/>
      </w:r>
      <w:hyperlink w:anchor="_Toc370678257" w:history="1">
        <w:r w:rsidR="000D3160" w:rsidRPr="0059482D">
          <w:rPr>
            <w:rStyle w:val="Hyperlink"/>
          </w:rPr>
          <w:t>Declaration of authorship</w:t>
        </w:r>
        <w:r w:rsidR="000D3160" w:rsidRPr="0059482D">
          <w:rPr>
            <w:webHidden/>
          </w:rPr>
          <w:tab/>
        </w:r>
        <w:r w:rsidRPr="0059482D">
          <w:rPr>
            <w:webHidden/>
          </w:rPr>
          <w:fldChar w:fldCharType="begin"/>
        </w:r>
        <w:r w:rsidR="000D3160" w:rsidRPr="0059482D">
          <w:rPr>
            <w:webHidden/>
          </w:rPr>
          <w:instrText xml:space="preserve"> PAGEREF _Toc370678257 \h </w:instrText>
        </w:r>
        <w:r w:rsidRPr="0059482D">
          <w:rPr>
            <w:webHidden/>
          </w:rPr>
        </w:r>
        <w:r w:rsidRPr="0059482D">
          <w:rPr>
            <w:webHidden/>
          </w:rPr>
          <w:fldChar w:fldCharType="separate"/>
        </w:r>
        <w:r w:rsidR="005D29E0">
          <w:rPr>
            <w:webHidden/>
          </w:rPr>
          <w:t>2</w:t>
        </w:r>
        <w:r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61" w:history="1">
        <w:r w:rsidR="000D3160" w:rsidRPr="0059482D">
          <w:rPr>
            <w:rStyle w:val="Hyperlink"/>
          </w:rPr>
          <w:t>Publications</w:t>
        </w:r>
        <w:r w:rsidR="000D3160" w:rsidRPr="0059482D">
          <w:rPr>
            <w:webHidden/>
          </w:rPr>
          <w:tab/>
        </w:r>
        <w:r w:rsidR="00122438" w:rsidRPr="0059482D">
          <w:rPr>
            <w:webHidden/>
          </w:rPr>
          <w:fldChar w:fldCharType="begin"/>
        </w:r>
        <w:r w:rsidR="000D3160" w:rsidRPr="0059482D">
          <w:rPr>
            <w:webHidden/>
          </w:rPr>
          <w:instrText xml:space="preserve"> PAGEREF _Toc370678261 \h </w:instrText>
        </w:r>
        <w:r w:rsidR="00122438" w:rsidRPr="0059482D">
          <w:rPr>
            <w:webHidden/>
          </w:rPr>
        </w:r>
        <w:r w:rsidR="00122438" w:rsidRPr="0059482D">
          <w:rPr>
            <w:webHidden/>
          </w:rPr>
          <w:fldChar w:fldCharType="separate"/>
        </w:r>
        <w:r w:rsidR="005D29E0">
          <w:rPr>
            <w:webHidden/>
          </w:rPr>
          <w:t>3</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62" w:history="1">
        <w:r w:rsidR="000D3160" w:rsidRPr="0059482D">
          <w:rPr>
            <w:rStyle w:val="Hyperlink"/>
          </w:rPr>
          <w:t>Abstract</w:t>
        </w:r>
        <w:r w:rsidR="000D3160" w:rsidRPr="0059482D">
          <w:rPr>
            <w:webHidden/>
          </w:rPr>
          <w:tab/>
        </w:r>
        <w:r w:rsidR="00122438" w:rsidRPr="0059482D">
          <w:rPr>
            <w:webHidden/>
          </w:rPr>
          <w:fldChar w:fldCharType="begin"/>
        </w:r>
        <w:r w:rsidR="000D3160" w:rsidRPr="0059482D">
          <w:rPr>
            <w:webHidden/>
          </w:rPr>
          <w:instrText xml:space="preserve"> PAGEREF _Toc370678262 \h </w:instrText>
        </w:r>
        <w:r w:rsidR="00122438" w:rsidRPr="0059482D">
          <w:rPr>
            <w:webHidden/>
          </w:rPr>
        </w:r>
        <w:r w:rsidR="00122438" w:rsidRPr="0059482D">
          <w:rPr>
            <w:webHidden/>
          </w:rPr>
          <w:fldChar w:fldCharType="separate"/>
        </w:r>
        <w:r w:rsidR="005D29E0">
          <w:rPr>
            <w:webHidden/>
          </w:rPr>
          <w:t>4</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63" w:history="1">
        <w:r w:rsidR="000D3160" w:rsidRPr="0059482D">
          <w:rPr>
            <w:rStyle w:val="Hyperlink"/>
          </w:rPr>
          <w:t>Table of contents</w:t>
        </w:r>
        <w:r w:rsidR="000D3160" w:rsidRPr="0059482D">
          <w:rPr>
            <w:webHidden/>
          </w:rPr>
          <w:tab/>
        </w:r>
        <w:r w:rsidR="00122438" w:rsidRPr="0059482D">
          <w:rPr>
            <w:webHidden/>
          </w:rPr>
          <w:fldChar w:fldCharType="begin"/>
        </w:r>
        <w:r w:rsidR="000D3160" w:rsidRPr="0059482D">
          <w:rPr>
            <w:webHidden/>
          </w:rPr>
          <w:instrText xml:space="preserve"> PAGEREF _Toc370678263 \h </w:instrText>
        </w:r>
        <w:r w:rsidR="00122438" w:rsidRPr="0059482D">
          <w:rPr>
            <w:webHidden/>
          </w:rPr>
        </w:r>
        <w:r w:rsidR="00122438" w:rsidRPr="0059482D">
          <w:rPr>
            <w:webHidden/>
          </w:rPr>
          <w:fldChar w:fldCharType="separate"/>
        </w:r>
        <w:r w:rsidR="005D29E0">
          <w:rPr>
            <w:webHidden/>
          </w:rPr>
          <w:t>6</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64" w:history="1">
        <w:r w:rsidR="000D3160" w:rsidRPr="0059482D">
          <w:rPr>
            <w:rStyle w:val="Hyperlink"/>
            <w:rFonts w:eastAsia="Calibri"/>
          </w:rPr>
          <w:t>List of figures</w:t>
        </w:r>
        <w:r w:rsidR="000D3160" w:rsidRPr="0059482D">
          <w:rPr>
            <w:webHidden/>
          </w:rPr>
          <w:tab/>
        </w:r>
        <w:r w:rsidR="00122438" w:rsidRPr="0059482D">
          <w:rPr>
            <w:webHidden/>
          </w:rPr>
          <w:fldChar w:fldCharType="begin"/>
        </w:r>
        <w:r w:rsidR="000D3160" w:rsidRPr="0059482D">
          <w:rPr>
            <w:webHidden/>
          </w:rPr>
          <w:instrText xml:space="preserve"> PAGEREF _Toc370678264 \h </w:instrText>
        </w:r>
        <w:r w:rsidR="00122438" w:rsidRPr="0059482D">
          <w:rPr>
            <w:webHidden/>
          </w:rPr>
        </w:r>
        <w:r w:rsidR="00122438" w:rsidRPr="0059482D">
          <w:rPr>
            <w:webHidden/>
          </w:rPr>
          <w:fldChar w:fldCharType="separate"/>
        </w:r>
        <w:r w:rsidR="005D29E0">
          <w:rPr>
            <w:webHidden/>
          </w:rPr>
          <w:t>12</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65" w:history="1">
        <w:r w:rsidR="000D3160" w:rsidRPr="0059482D">
          <w:rPr>
            <w:rStyle w:val="Hyperlink"/>
          </w:rPr>
          <w:t>List of tables</w:t>
        </w:r>
        <w:r w:rsidR="000D3160" w:rsidRPr="0059482D">
          <w:rPr>
            <w:webHidden/>
          </w:rPr>
          <w:tab/>
        </w:r>
        <w:r w:rsidR="00122438" w:rsidRPr="0059482D">
          <w:rPr>
            <w:webHidden/>
          </w:rPr>
          <w:fldChar w:fldCharType="begin"/>
        </w:r>
        <w:r w:rsidR="000D3160" w:rsidRPr="0059482D">
          <w:rPr>
            <w:webHidden/>
          </w:rPr>
          <w:instrText xml:space="preserve"> PAGEREF _Toc370678265 \h </w:instrText>
        </w:r>
        <w:r w:rsidR="00122438" w:rsidRPr="0059482D">
          <w:rPr>
            <w:webHidden/>
          </w:rPr>
        </w:r>
        <w:r w:rsidR="00122438" w:rsidRPr="0059482D">
          <w:rPr>
            <w:webHidden/>
          </w:rPr>
          <w:fldChar w:fldCharType="separate"/>
        </w:r>
        <w:r w:rsidR="005D29E0">
          <w:rPr>
            <w:webHidden/>
          </w:rPr>
          <w:t>15</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66" w:history="1">
        <w:r w:rsidR="000D3160" w:rsidRPr="0059482D">
          <w:rPr>
            <w:rStyle w:val="Hyperlink"/>
          </w:rPr>
          <w:t>Abbreviations</w:t>
        </w:r>
        <w:r w:rsidR="000D3160" w:rsidRPr="0059482D">
          <w:rPr>
            <w:webHidden/>
          </w:rPr>
          <w:tab/>
        </w:r>
        <w:r w:rsidR="00122438" w:rsidRPr="0059482D">
          <w:rPr>
            <w:webHidden/>
          </w:rPr>
          <w:fldChar w:fldCharType="begin"/>
        </w:r>
        <w:r w:rsidR="000D3160" w:rsidRPr="0059482D">
          <w:rPr>
            <w:webHidden/>
          </w:rPr>
          <w:instrText xml:space="preserve"> PAGEREF _Toc370678266 \h </w:instrText>
        </w:r>
        <w:r w:rsidR="00122438" w:rsidRPr="0059482D">
          <w:rPr>
            <w:webHidden/>
          </w:rPr>
        </w:r>
        <w:r w:rsidR="00122438" w:rsidRPr="0059482D">
          <w:rPr>
            <w:webHidden/>
          </w:rPr>
          <w:fldChar w:fldCharType="separate"/>
        </w:r>
        <w:r w:rsidR="005D29E0">
          <w:rPr>
            <w:webHidden/>
          </w:rPr>
          <w:t>16</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67" w:history="1">
        <w:r w:rsidR="000D3160" w:rsidRPr="0059482D">
          <w:rPr>
            <w:rStyle w:val="Hyperlink"/>
          </w:rPr>
          <w:t>Acknowledgements</w:t>
        </w:r>
        <w:r w:rsidR="000D3160" w:rsidRPr="0059482D">
          <w:rPr>
            <w:webHidden/>
          </w:rPr>
          <w:tab/>
        </w:r>
        <w:r w:rsidR="00122438" w:rsidRPr="0059482D">
          <w:rPr>
            <w:webHidden/>
          </w:rPr>
          <w:fldChar w:fldCharType="begin"/>
        </w:r>
        <w:r w:rsidR="000D3160" w:rsidRPr="0059482D">
          <w:rPr>
            <w:webHidden/>
          </w:rPr>
          <w:instrText xml:space="preserve"> PAGEREF _Toc370678267 \h </w:instrText>
        </w:r>
        <w:r w:rsidR="00122438" w:rsidRPr="0059482D">
          <w:rPr>
            <w:webHidden/>
          </w:rPr>
        </w:r>
        <w:r w:rsidR="00122438" w:rsidRPr="0059482D">
          <w:rPr>
            <w:webHidden/>
          </w:rPr>
          <w:fldChar w:fldCharType="separate"/>
        </w:r>
        <w:r w:rsidR="005D29E0">
          <w:rPr>
            <w:webHidden/>
          </w:rPr>
          <w:t>19</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68" w:history="1">
        <w:r w:rsidR="000D3160" w:rsidRPr="0059482D">
          <w:rPr>
            <w:rStyle w:val="Hyperlink"/>
            <w:b/>
          </w:rPr>
          <w:t xml:space="preserve">Chapter 1: </w:t>
        </w:r>
      </w:hyperlink>
      <w:hyperlink w:anchor="_Toc370678269" w:history="1">
        <w:r w:rsidR="000D3160" w:rsidRPr="0059482D">
          <w:rPr>
            <w:rStyle w:val="Hyperlink"/>
            <w:b/>
          </w:rPr>
          <w:t>Introduction</w:t>
        </w:r>
        <w:r w:rsidR="000D3160" w:rsidRPr="0059482D">
          <w:rPr>
            <w:webHidden/>
          </w:rPr>
          <w:tab/>
        </w:r>
        <w:r w:rsidR="00122438" w:rsidRPr="0059482D">
          <w:rPr>
            <w:webHidden/>
          </w:rPr>
          <w:fldChar w:fldCharType="begin"/>
        </w:r>
        <w:r w:rsidR="000D3160" w:rsidRPr="0059482D">
          <w:rPr>
            <w:webHidden/>
          </w:rPr>
          <w:instrText xml:space="preserve"> PAGEREF _Toc370678269 \h </w:instrText>
        </w:r>
        <w:r w:rsidR="00122438" w:rsidRPr="0059482D">
          <w:rPr>
            <w:webHidden/>
          </w:rPr>
        </w:r>
        <w:r w:rsidR="00122438" w:rsidRPr="0059482D">
          <w:rPr>
            <w:webHidden/>
          </w:rPr>
          <w:fldChar w:fldCharType="separate"/>
        </w:r>
        <w:r w:rsidR="005D29E0">
          <w:rPr>
            <w:webHidden/>
          </w:rPr>
          <w:t>20</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70" w:history="1">
        <w:r w:rsidR="000D3160" w:rsidRPr="0059482D">
          <w:rPr>
            <w:rStyle w:val="Hyperlink"/>
          </w:rPr>
          <w:t>1.1. Parkinson’s disease (PD)</w:t>
        </w:r>
        <w:r w:rsidR="000D3160" w:rsidRPr="0059482D">
          <w:rPr>
            <w:webHidden/>
          </w:rPr>
          <w:tab/>
        </w:r>
        <w:r w:rsidR="00122438" w:rsidRPr="0059482D">
          <w:rPr>
            <w:webHidden/>
          </w:rPr>
          <w:fldChar w:fldCharType="begin"/>
        </w:r>
        <w:r w:rsidR="000D3160" w:rsidRPr="0059482D">
          <w:rPr>
            <w:webHidden/>
          </w:rPr>
          <w:instrText xml:space="preserve"> PAGEREF _Toc370678270 \h </w:instrText>
        </w:r>
        <w:r w:rsidR="00122438" w:rsidRPr="0059482D">
          <w:rPr>
            <w:webHidden/>
          </w:rPr>
        </w:r>
        <w:r w:rsidR="00122438" w:rsidRPr="0059482D">
          <w:rPr>
            <w:webHidden/>
          </w:rPr>
          <w:fldChar w:fldCharType="separate"/>
        </w:r>
        <w:r w:rsidR="005D29E0">
          <w:rPr>
            <w:webHidden/>
          </w:rPr>
          <w:t>21</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71" w:history="1">
        <w:r w:rsidR="000D3160" w:rsidRPr="0059482D">
          <w:rPr>
            <w:rStyle w:val="Hyperlink"/>
          </w:rPr>
          <w:t>1.2. Basal ganglia circuitry in PD</w:t>
        </w:r>
        <w:r w:rsidR="000D3160" w:rsidRPr="0059482D">
          <w:rPr>
            <w:webHidden/>
          </w:rPr>
          <w:tab/>
        </w:r>
        <w:r w:rsidR="00122438" w:rsidRPr="0059482D">
          <w:rPr>
            <w:webHidden/>
          </w:rPr>
          <w:fldChar w:fldCharType="begin"/>
        </w:r>
        <w:r w:rsidR="000D3160" w:rsidRPr="0059482D">
          <w:rPr>
            <w:webHidden/>
          </w:rPr>
          <w:instrText xml:space="preserve"> PAGEREF _Toc370678271 \h </w:instrText>
        </w:r>
        <w:r w:rsidR="00122438" w:rsidRPr="0059482D">
          <w:rPr>
            <w:webHidden/>
          </w:rPr>
        </w:r>
        <w:r w:rsidR="00122438" w:rsidRPr="0059482D">
          <w:rPr>
            <w:webHidden/>
          </w:rPr>
          <w:fldChar w:fldCharType="separate"/>
        </w:r>
        <w:r w:rsidR="005D29E0">
          <w:rPr>
            <w:webHidden/>
          </w:rPr>
          <w:t>23</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72" w:history="1">
        <w:r w:rsidR="000D3160" w:rsidRPr="0059482D">
          <w:rPr>
            <w:rStyle w:val="Hyperlink"/>
          </w:rPr>
          <w:t>1.3. Dopamine receptors, dopaminergic systems and dopamine biosynthetic pathway</w:t>
        </w:r>
        <w:r w:rsidR="000D3160" w:rsidRPr="0059482D">
          <w:rPr>
            <w:webHidden/>
          </w:rPr>
          <w:tab/>
        </w:r>
        <w:r w:rsidR="00122438" w:rsidRPr="0059482D">
          <w:rPr>
            <w:webHidden/>
          </w:rPr>
          <w:fldChar w:fldCharType="begin"/>
        </w:r>
        <w:r w:rsidR="000D3160" w:rsidRPr="0059482D">
          <w:rPr>
            <w:webHidden/>
          </w:rPr>
          <w:instrText xml:space="preserve"> PAGEREF _Toc370678272 \h </w:instrText>
        </w:r>
        <w:r w:rsidR="00122438" w:rsidRPr="0059482D">
          <w:rPr>
            <w:webHidden/>
          </w:rPr>
        </w:r>
        <w:r w:rsidR="00122438" w:rsidRPr="0059482D">
          <w:rPr>
            <w:webHidden/>
          </w:rPr>
          <w:fldChar w:fldCharType="separate"/>
        </w:r>
        <w:r w:rsidR="005D29E0">
          <w:rPr>
            <w:webHidden/>
          </w:rPr>
          <w:t>27</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73" w:history="1">
        <w:r w:rsidR="000D3160" w:rsidRPr="0059482D">
          <w:rPr>
            <w:rStyle w:val="Hyperlink"/>
            <w:rFonts w:ascii="Century Gothic" w:hAnsi="Century Gothic"/>
            <w:sz w:val="22"/>
            <w:szCs w:val="22"/>
          </w:rPr>
          <w:t>1.3.1. Dopamine receptor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73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27</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74" w:history="1">
        <w:r w:rsidR="000D3160" w:rsidRPr="0059482D">
          <w:rPr>
            <w:rStyle w:val="Hyperlink"/>
            <w:rFonts w:ascii="Century Gothic" w:hAnsi="Century Gothic"/>
            <w:sz w:val="22"/>
            <w:szCs w:val="22"/>
          </w:rPr>
          <w:t>1.3.2. Dopaminergic system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7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28</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75" w:history="1">
        <w:r w:rsidR="000D3160" w:rsidRPr="0059482D">
          <w:rPr>
            <w:rStyle w:val="Hyperlink"/>
            <w:rFonts w:ascii="Century Gothic" w:hAnsi="Century Gothic"/>
            <w:sz w:val="22"/>
            <w:szCs w:val="22"/>
          </w:rPr>
          <w:t>1.3.3. Dopamine biosynthetic pathway</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75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29</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276" w:history="1">
        <w:r w:rsidR="000D3160" w:rsidRPr="0059482D">
          <w:rPr>
            <w:rStyle w:val="Hyperlink"/>
          </w:rPr>
          <w:t>1.4. Pathogenesis and aetiology of PD</w:t>
        </w:r>
        <w:r w:rsidR="000D3160" w:rsidRPr="0059482D">
          <w:rPr>
            <w:webHidden/>
          </w:rPr>
          <w:tab/>
        </w:r>
        <w:r w:rsidR="00122438" w:rsidRPr="0059482D">
          <w:rPr>
            <w:webHidden/>
          </w:rPr>
          <w:fldChar w:fldCharType="begin"/>
        </w:r>
        <w:r w:rsidR="000D3160" w:rsidRPr="0059482D">
          <w:rPr>
            <w:webHidden/>
          </w:rPr>
          <w:instrText xml:space="preserve"> PAGEREF _Toc370678276 \h </w:instrText>
        </w:r>
        <w:r w:rsidR="00122438" w:rsidRPr="0059482D">
          <w:rPr>
            <w:webHidden/>
          </w:rPr>
        </w:r>
        <w:r w:rsidR="00122438" w:rsidRPr="0059482D">
          <w:rPr>
            <w:webHidden/>
          </w:rPr>
          <w:fldChar w:fldCharType="separate"/>
        </w:r>
        <w:r w:rsidR="005D29E0">
          <w:rPr>
            <w:webHidden/>
          </w:rPr>
          <w:t>30</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77" w:history="1">
        <w:r w:rsidR="000D3160" w:rsidRPr="0059482D">
          <w:rPr>
            <w:rStyle w:val="Hyperlink"/>
            <w:rFonts w:ascii="Century Gothic" w:hAnsi="Century Gothic"/>
            <w:sz w:val="22"/>
            <w:szCs w:val="22"/>
          </w:rPr>
          <w:t>1.4.1. Pathogenesis of P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7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30</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78" w:history="1">
        <w:r w:rsidR="000D3160" w:rsidRPr="0059482D">
          <w:rPr>
            <w:rStyle w:val="Hyperlink"/>
            <w:rFonts w:ascii="Century Gothic" w:hAnsi="Century Gothic"/>
            <w:sz w:val="22"/>
            <w:szCs w:val="22"/>
          </w:rPr>
          <w:t>1.4.2. Aetiology of P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78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34</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279" w:history="1">
        <w:r w:rsidR="000D3160" w:rsidRPr="0059482D">
          <w:rPr>
            <w:rStyle w:val="Hyperlink"/>
          </w:rPr>
          <w:t>1.5. Toxin-induced animal models of PD</w:t>
        </w:r>
        <w:r w:rsidR="000D3160" w:rsidRPr="0059482D">
          <w:rPr>
            <w:webHidden/>
          </w:rPr>
          <w:tab/>
        </w:r>
        <w:r w:rsidR="00122438" w:rsidRPr="0059482D">
          <w:rPr>
            <w:webHidden/>
          </w:rPr>
          <w:fldChar w:fldCharType="begin"/>
        </w:r>
        <w:r w:rsidR="000D3160" w:rsidRPr="0059482D">
          <w:rPr>
            <w:webHidden/>
          </w:rPr>
          <w:instrText xml:space="preserve"> PAGEREF _Toc370678279 \h </w:instrText>
        </w:r>
        <w:r w:rsidR="00122438" w:rsidRPr="0059482D">
          <w:rPr>
            <w:webHidden/>
          </w:rPr>
        </w:r>
        <w:r w:rsidR="00122438" w:rsidRPr="0059482D">
          <w:rPr>
            <w:webHidden/>
          </w:rPr>
          <w:fldChar w:fldCharType="separate"/>
        </w:r>
        <w:r w:rsidR="005D29E0">
          <w:rPr>
            <w:webHidden/>
          </w:rPr>
          <w:t>37</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80" w:history="1">
        <w:r w:rsidR="000D3160" w:rsidRPr="0059482D">
          <w:rPr>
            <w:rStyle w:val="Hyperlink"/>
            <w:rFonts w:ascii="Century Gothic" w:hAnsi="Century Gothic"/>
            <w:sz w:val="22"/>
            <w:szCs w:val="22"/>
          </w:rPr>
          <w:t>1.5.1. MPTP</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80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37</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81" w:history="1">
        <w:r w:rsidR="000D3160" w:rsidRPr="0059482D">
          <w:rPr>
            <w:rStyle w:val="Hyperlink"/>
            <w:rFonts w:ascii="Century Gothic" w:hAnsi="Century Gothic"/>
            <w:sz w:val="22"/>
            <w:szCs w:val="22"/>
          </w:rPr>
          <w:t>1.5.2. 6-OHDA</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81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38</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282" w:history="1">
        <w:r w:rsidR="000D3160" w:rsidRPr="0059482D">
          <w:rPr>
            <w:rStyle w:val="Hyperlink"/>
          </w:rPr>
          <w:t>1.6. Symptomatic treatments for PD</w:t>
        </w:r>
        <w:r w:rsidR="000D3160" w:rsidRPr="0059482D">
          <w:rPr>
            <w:webHidden/>
          </w:rPr>
          <w:tab/>
        </w:r>
        <w:r w:rsidR="00122438" w:rsidRPr="0059482D">
          <w:rPr>
            <w:webHidden/>
          </w:rPr>
          <w:fldChar w:fldCharType="begin"/>
        </w:r>
        <w:r w:rsidR="000D3160" w:rsidRPr="0059482D">
          <w:rPr>
            <w:webHidden/>
          </w:rPr>
          <w:instrText xml:space="preserve"> PAGEREF _Toc370678282 \h </w:instrText>
        </w:r>
        <w:r w:rsidR="00122438" w:rsidRPr="0059482D">
          <w:rPr>
            <w:webHidden/>
          </w:rPr>
        </w:r>
        <w:r w:rsidR="00122438" w:rsidRPr="0059482D">
          <w:rPr>
            <w:webHidden/>
          </w:rPr>
          <w:fldChar w:fldCharType="separate"/>
        </w:r>
        <w:r w:rsidR="005D29E0">
          <w:rPr>
            <w:webHidden/>
          </w:rPr>
          <w:t>40</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83" w:history="1">
        <w:r w:rsidR="000D3160" w:rsidRPr="0059482D">
          <w:rPr>
            <w:rStyle w:val="Hyperlink"/>
            <w:rFonts w:ascii="Century Gothic" w:hAnsi="Century Gothic"/>
            <w:sz w:val="22"/>
            <w:szCs w:val="22"/>
          </w:rPr>
          <w:t>1.6.1. Drug therapy</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83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40</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84" w:history="1">
        <w:r w:rsidR="000D3160" w:rsidRPr="0059482D">
          <w:rPr>
            <w:rStyle w:val="Hyperlink"/>
            <w:rFonts w:ascii="Century Gothic" w:hAnsi="Century Gothic"/>
            <w:sz w:val="22"/>
            <w:szCs w:val="22"/>
          </w:rPr>
          <w:t>1.6.2. Surgical approaches and deep brain stimulation</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8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42</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85" w:history="1">
        <w:r w:rsidR="000D3160" w:rsidRPr="0059482D">
          <w:rPr>
            <w:rStyle w:val="Hyperlink"/>
            <w:rFonts w:ascii="Century Gothic" w:hAnsi="Century Gothic"/>
            <w:sz w:val="22"/>
            <w:szCs w:val="22"/>
          </w:rPr>
          <w:t>1.6.3. Transplantation of dopamine-producing cell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85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43</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286" w:history="1">
        <w:r w:rsidR="000D3160" w:rsidRPr="0059482D">
          <w:rPr>
            <w:rStyle w:val="Hyperlink"/>
          </w:rPr>
          <w:t>1.7. Gene therapy for neurodegenerative diseases of the CNS</w:t>
        </w:r>
        <w:r w:rsidR="000D3160" w:rsidRPr="0059482D">
          <w:rPr>
            <w:webHidden/>
          </w:rPr>
          <w:tab/>
        </w:r>
        <w:r w:rsidR="00122438" w:rsidRPr="0059482D">
          <w:rPr>
            <w:webHidden/>
          </w:rPr>
          <w:fldChar w:fldCharType="begin"/>
        </w:r>
        <w:r w:rsidR="000D3160" w:rsidRPr="0059482D">
          <w:rPr>
            <w:webHidden/>
          </w:rPr>
          <w:instrText xml:space="preserve"> PAGEREF _Toc370678286 \h </w:instrText>
        </w:r>
        <w:r w:rsidR="00122438" w:rsidRPr="0059482D">
          <w:rPr>
            <w:webHidden/>
          </w:rPr>
        </w:r>
        <w:r w:rsidR="00122438" w:rsidRPr="0059482D">
          <w:rPr>
            <w:webHidden/>
          </w:rPr>
          <w:fldChar w:fldCharType="separate"/>
        </w:r>
        <w:r w:rsidR="005D29E0">
          <w:rPr>
            <w:webHidden/>
          </w:rPr>
          <w:t>44</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287" w:history="1">
        <w:r w:rsidR="000D3160" w:rsidRPr="0059482D">
          <w:rPr>
            <w:rStyle w:val="Hyperlink"/>
          </w:rPr>
          <w:t>1.8. Lentiviruses and developments of LVs</w:t>
        </w:r>
        <w:r w:rsidR="000D3160" w:rsidRPr="0059482D">
          <w:rPr>
            <w:webHidden/>
          </w:rPr>
          <w:tab/>
        </w:r>
        <w:r w:rsidR="00122438" w:rsidRPr="0059482D">
          <w:rPr>
            <w:webHidden/>
          </w:rPr>
          <w:fldChar w:fldCharType="begin"/>
        </w:r>
        <w:r w:rsidR="000D3160" w:rsidRPr="0059482D">
          <w:rPr>
            <w:webHidden/>
          </w:rPr>
          <w:instrText xml:space="preserve"> PAGEREF _Toc370678287 \h </w:instrText>
        </w:r>
        <w:r w:rsidR="00122438" w:rsidRPr="0059482D">
          <w:rPr>
            <w:webHidden/>
          </w:rPr>
        </w:r>
        <w:r w:rsidR="00122438" w:rsidRPr="0059482D">
          <w:rPr>
            <w:webHidden/>
          </w:rPr>
          <w:fldChar w:fldCharType="separate"/>
        </w:r>
        <w:r w:rsidR="005D29E0">
          <w:rPr>
            <w:webHidden/>
          </w:rPr>
          <w:t>46</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88" w:history="1">
        <w:r w:rsidR="000D3160" w:rsidRPr="0059482D">
          <w:rPr>
            <w:rStyle w:val="Hyperlink"/>
            <w:rFonts w:ascii="Century Gothic" w:hAnsi="Century Gothic"/>
            <w:sz w:val="22"/>
            <w:szCs w:val="22"/>
          </w:rPr>
          <w:t>1.8.1. Lentivirus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88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46</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89" w:history="1">
        <w:r w:rsidR="000D3160" w:rsidRPr="0059482D">
          <w:rPr>
            <w:rStyle w:val="Hyperlink"/>
            <w:rFonts w:ascii="Century Gothic" w:hAnsi="Century Gothic"/>
            <w:sz w:val="22"/>
            <w:szCs w:val="22"/>
          </w:rPr>
          <w:t>1.8.2. Developments of LV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89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50</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90" w:history="1">
        <w:r w:rsidR="000D3160" w:rsidRPr="0059482D">
          <w:rPr>
            <w:rStyle w:val="Hyperlink"/>
            <w:rFonts w:ascii="Century Gothic" w:hAnsi="Century Gothic"/>
            <w:sz w:val="22"/>
            <w:szCs w:val="22"/>
          </w:rPr>
          <w:t>1.8.3. IDLV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90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53</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291" w:history="1">
        <w:r w:rsidR="000D3160" w:rsidRPr="0059482D">
          <w:rPr>
            <w:rStyle w:val="Hyperlink"/>
          </w:rPr>
          <w:t>1.9. Gene therapy approaches in PD</w:t>
        </w:r>
        <w:r w:rsidR="000D3160" w:rsidRPr="0059482D">
          <w:rPr>
            <w:webHidden/>
          </w:rPr>
          <w:tab/>
        </w:r>
        <w:r w:rsidR="00122438" w:rsidRPr="0059482D">
          <w:rPr>
            <w:webHidden/>
          </w:rPr>
          <w:fldChar w:fldCharType="begin"/>
        </w:r>
        <w:r w:rsidR="000D3160" w:rsidRPr="0059482D">
          <w:rPr>
            <w:webHidden/>
          </w:rPr>
          <w:instrText xml:space="preserve"> PAGEREF _Toc370678291 \h </w:instrText>
        </w:r>
        <w:r w:rsidR="00122438" w:rsidRPr="0059482D">
          <w:rPr>
            <w:webHidden/>
          </w:rPr>
        </w:r>
        <w:r w:rsidR="00122438" w:rsidRPr="0059482D">
          <w:rPr>
            <w:webHidden/>
          </w:rPr>
          <w:fldChar w:fldCharType="separate"/>
        </w:r>
        <w:r w:rsidR="005D29E0">
          <w:rPr>
            <w:webHidden/>
          </w:rPr>
          <w:t>55</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92" w:history="1">
        <w:r w:rsidR="000D3160" w:rsidRPr="0059482D">
          <w:rPr>
            <w:rStyle w:val="Hyperlink"/>
            <w:rFonts w:ascii="Century Gothic" w:hAnsi="Century Gothic"/>
            <w:sz w:val="22"/>
            <w:szCs w:val="22"/>
          </w:rPr>
          <w:t>1.9.1. Delivery of dopamine-synthesizing enzym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92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55</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93" w:history="1">
        <w:r w:rsidR="000D3160" w:rsidRPr="0059482D">
          <w:rPr>
            <w:rStyle w:val="Hyperlink"/>
            <w:rFonts w:ascii="Century Gothic" w:hAnsi="Century Gothic"/>
            <w:sz w:val="22"/>
            <w:szCs w:val="22"/>
          </w:rPr>
          <w:t>1.9.2. Strategies for changing basal ganglia struc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93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57</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94" w:history="1">
        <w:r w:rsidR="000D3160" w:rsidRPr="0059482D">
          <w:rPr>
            <w:rStyle w:val="Hyperlink"/>
            <w:rFonts w:ascii="Century Gothic" w:hAnsi="Century Gothic"/>
            <w:sz w:val="22"/>
            <w:szCs w:val="22"/>
          </w:rPr>
          <w:t>1.9.3. Neurotrophic factors and mechanisms of neuroprotection</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9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58</w:t>
        </w:r>
        <w:r w:rsidR="00122438" w:rsidRPr="0059482D">
          <w:rPr>
            <w:rFonts w:ascii="Century Gothic" w:hAnsi="Century Gothic"/>
            <w:webHidden/>
            <w:sz w:val="22"/>
            <w:szCs w:val="22"/>
          </w:rPr>
          <w:fldChar w:fldCharType="end"/>
        </w:r>
      </w:hyperlink>
    </w:p>
    <w:p w:rsidR="000D3160" w:rsidRPr="0059482D" w:rsidRDefault="00DB0C88" w:rsidP="0059482D">
      <w:pPr>
        <w:pStyle w:val="TOC3"/>
        <w:tabs>
          <w:tab w:val="clear" w:pos="8278"/>
          <w:tab w:val="right" w:leader="dot" w:pos="8301"/>
        </w:tabs>
        <w:rPr>
          <w:rFonts w:ascii="Century Gothic" w:eastAsiaTheme="minorEastAsia" w:hAnsi="Century Gothic" w:cstheme="minorBidi"/>
          <w:noProof/>
          <w:kern w:val="0"/>
          <w:sz w:val="22"/>
          <w:szCs w:val="22"/>
          <w:lang w:eastAsia="en-GB"/>
        </w:rPr>
      </w:pPr>
      <w:hyperlink w:anchor="_Toc370678295" w:history="1">
        <w:r w:rsidR="000D3160" w:rsidRPr="0059482D">
          <w:rPr>
            <w:rStyle w:val="Hyperlink"/>
            <w:rFonts w:ascii="Century Gothic" w:hAnsi="Century Gothic"/>
            <w:noProof/>
            <w:sz w:val="22"/>
            <w:szCs w:val="22"/>
          </w:rPr>
          <w:t>1.9.3.1. Neurotrophic factors</w:t>
        </w:r>
        <w:r w:rsidR="000D3160" w:rsidRPr="0059482D">
          <w:rPr>
            <w:rFonts w:ascii="Century Gothic" w:hAnsi="Century Gothic"/>
            <w:noProof/>
            <w:webHidden/>
            <w:sz w:val="22"/>
            <w:szCs w:val="22"/>
          </w:rPr>
          <w:tab/>
        </w:r>
        <w:r w:rsidR="00122438" w:rsidRPr="0059482D">
          <w:rPr>
            <w:rFonts w:ascii="Century Gothic" w:hAnsi="Century Gothic"/>
            <w:noProof/>
            <w:webHidden/>
            <w:sz w:val="22"/>
            <w:szCs w:val="22"/>
          </w:rPr>
          <w:fldChar w:fldCharType="begin"/>
        </w:r>
        <w:r w:rsidR="000D3160" w:rsidRPr="0059482D">
          <w:rPr>
            <w:rFonts w:ascii="Century Gothic" w:hAnsi="Century Gothic"/>
            <w:noProof/>
            <w:webHidden/>
            <w:sz w:val="22"/>
            <w:szCs w:val="22"/>
          </w:rPr>
          <w:instrText xml:space="preserve"> PAGEREF _Toc370678295 \h </w:instrText>
        </w:r>
        <w:r w:rsidR="00122438" w:rsidRPr="0059482D">
          <w:rPr>
            <w:rFonts w:ascii="Century Gothic" w:hAnsi="Century Gothic"/>
            <w:noProof/>
            <w:webHidden/>
            <w:sz w:val="22"/>
            <w:szCs w:val="22"/>
          </w:rPr>
        </w:r>
        <w:r w:rsidR="00122438" w:rsidRPr="0059482D">
          <w:rPr>
            <w:rFonts w:ascii="Century Gothic" w:hAnsi="Century Gothic"/>
            <w:noProof/>
            <w:webHidden/>
            <w:sz w:val="22"/>
            <w:szCs w:val="22"/>
          </w:rPr>
          <w:fldChar w:fldCharType="separate"/>
        </w:r>
        <w:r w:rsidR="005D29E0">
          <w:rPr>
            <w:rFonts w:ascii="Century Gothic" w:hAnsi="Century Gothic"/>
            <w:noProof/>
            <w:webHidden/>
            <w:sz w:val="22"/>
            <w:szCs w:val="22"/>
          </w:rPr>
          <w:t>58</w:t>
        </w:r>
        <w:r w:rsidR="00122438" w:rsidRPr="0059482D">
          <w:rPr>
            <w:rFonts w:ascii="Century Gothic" w:hAnsi="Century Gothic"/>
            <w:noProof/>
            <w:webHidden/>
            <w:sz w:val="22"/>
            <w:szCs w:val="22"/>
          </w:rPr>
          <w:fldChar w:fldCharType="end"/>
        </w:r>
      </w:hyperlink>
    </w:p>
    <w:p w:rsidR="000D3160" w:rsidRPr="0059482D" w:rsidRDefault="00DB0C88" w:rsidP="0059482D">
      <w:pPr>
        <w:pStyle w:val="TOC3"/>
        <w:tabs>
          <w:tab w:val="clear" w:pos="8278"/>
          <w:tab w:val="right" w:leader="dot" w:pos="8301"/>
        </w:tabs>
        <w:rPr>
          <w:rFonts w:ascii="Century Gothic" w:eastAsiaTheme="minorEastAsia" w:hAnsi="Century Gothic" w:cstheme="minorBidi"/>
          <w:noProof/>
          <w:kern w:val="0"/>
          <w:sz w:val="22"/>
          <w:szCs w:val="22"/>
          <w:lang w:eastAsia="en-GB"/>
        </w:rPr>
      </w:pPr>
      <w:hyperlink w:anchor="_Toc370678296" w:history="1">
        <w:r w:rsidR="000D3160" w:rsidRPr="0059482D">
          <w:rPr>
            <w:rStyle w:val="Hyperlink"/>
            <w:rFonts w:ascii="Century Gothic" w:hAnsi="Century Gothic"/>
            <w:noProof/>
            <w:sz w:val="22"/>
            <w:szCs w:val="22"/>
          </w:rPr>
          <w:t>1.9.3.2. Mechanisms of neuroprotection</w:t>
        </w:r>
        <w:r w:rsidR="000D3160" w:rsidRPr="0059482D">
          <w:rPr>
            <w:rFonts w:ascii="Century Gothic" w:hAnsi="Century Gothic"/>
            <w:noProof/>
            <w:webHidden/>
            <w:sz w:val="22"/>
            <w:szCs w:val="22"/>
          </w:rPr>
          <w:tab/>
        </w:r>
        <w:r w:rsidR="00122438" w:rsidRPr="0059482D">
          <w:rPr>
            <w:rFonts w:ascii="Century Gothic" w:hAnsi="Century Gothic"/>
            <w:noProof/>
            <w:webHidden/>
            <w:sz w:val="22"/>
            <w:szCs w:val="22"/>
          </w:rPr>
          <w:fldChar w:fldCharType="begin"/>
        </w:r>
        <w:r w:rsidR="000D3160" w:rsidRPr="0059482D">
          <w:rPr>
            <w:rFonts w:ascii="Century Gothic" w:hAnsi="Century Gothic"/>
            <w:noProof/>
            <w:webHidden/>
            <w:sz w:val="22"/>
            <w:szCs w:val="22"/>
          </w:rPr>
          <w:instrText xml:space="preserve"> PAGEREF _Toc370678296 \h </w:instrText>
        </w:r>
        <w:r w:rsidR="00122438" w:rsidRPr="0059482D">
          <w:rPr>
            <w:rFonts w:ascii="Century Gothic" w:hAnsi="Century Gothic"/>
            <w:noProof/>
            <w:webHidden/>
            <w:sz w:val="22"/>
            <w:szCs w:val="22"/>
          </w:rPr>
        </w:r>
        <w:r w:rsidR="00122438" w:rsidRPr="0059482D">
          <w:rPr>
            <w:rFonts w:ascii="Century Gothic" w:hAnsi="Century Gothic"/>
            <w:noProof/>
            <w:webHidden/>
            <w:sz w:val="22"/>
            <w:szCs w:val="22"/>
          </w:rPr>
          <w:fldChar w:fldCharType="separate"/>
        </w:r>
        <w:r w:rsidR="005D29E0">
          <w:rPr>
            <w:rFonts w:ascii="Century Gothic" w:hAnsi="Century Gothic"/>
            <w:noProof/>
            <w:webHidden/>
            <w:sz w:val="22"/>
            <w:szCs w:val="22"/>
          </w:rPr>
          <w:t>59</w:t>
        </w:r>
        <w:r w:rsidR="00122438" w:rsidRPr="0059482D">
          <w:rPr>
            <w:rFonts w:ascii="Century Gothic" w:hAnsi="Century Gothic"/>
            <w:noProof/>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297" w:history="1">
        <w:r w:rsidR="000D3160" w:rsidRPr="0059482D">
          <w:rPr>
            <w:rStyle w:val="Hyperlink"/>
          </w:rPr>
          <w:t>1.10. GDNF</w:t>
        </w:r>
        <w:r w:rsidR="000D3160" w:rsidRPr="0059482D">
          <w:rPr>
            <w:webHidden/>
          </w:rPr>
          <w:tab/>
        </w:r>
        <w:r w:rsidR="00122438" w:rsidRPr="0059482D">
          <w:rPr>
            <w:webHidden/>
          </w:rPr>
          <w:fldChar w:fldCharType="begin"/>
        </w:r>
        <w:r w:rsidR="000D3160" w:rsidRPr="0059482D">
          <w:rPr>
            <w:webHidden/>
          </w:rPr>
          <w:instrText xml:space="preserve"> PAGEREF _Toc370678297 \h </w:instrText>
        </w:r>
        <w:r w:rsidR="00122438" w:rsidRPr="0059482D">
          <w:rPr>
            <w:webHidden/>
          </w:rPr>
        </w:r>
        <w:r w:rsidR="00122438" w:rsidRPr="0059482D">
          <w:rPr>
            <w:webHidden/>
          </w:rPr>
          <w:fldChar w:fldCharType="separate"/>
        </w:r>
        <w:r w:rsidR="005D29E0">
          <w:rPr>
            <w:webHidden/>
          </w:rPr>
          <w:t>62</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98" w:history="1">
        <w:r w:rsidR="000D3160" w:rsidRPr="0059482D">
          <w:rPr>
            <w:rStyle w:val="Hyperlink"/>
            <w:rFonts w:ascii="Century Gothic" w:hAnsi="Century Gothic"/>
            <w:sz w:val="22"/>
            <w:szCs w:val="22"/>
          </w:rPr>
          <w:t>1.10.1. Overview</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98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62</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299" w:history="1">
        <w:r w:rsidR="000D3160" w:rsidRPr="0059482D">
          <w:rPr>
            <w:rStyle w:val="Hyperlink"/>
            <w:rFonts w:ascii="Century Gothic" w:hAnsi="Century Gothic"/>
            <w:sz w:val="22"/>
            <w:szCs w:val="22"/>
          </w:rPr>
          <w:t>1.10.2. GDNF therapy in P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299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64</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00" w:history="1">
        <w:r w:rsidR="000D3160" w:rsidRPr="0059482D">
          <w:rPr>
            <w:rStyle w:val="Hyperlink"/>
          </w:rPr>
          <w:t>1.11. IGF-1</w:t>
        </w:r>
        <w:r w:rsidR="000D3160" w:rsidRPr="0059482D">
          <w:rPr>
            <w:webHidden/>
          </w:rPr>
          <w:tab/>
        </w:r>
        <w:r w:rsidR="00122438" w:rsidRPr="0059482D">
          <w:rPr>
            <w:webHidden/>
          </w:rPr>
          <w:fldChar w:fldCharType="begin"/>
        </w:r>
        <w:r w:rsidR="000D3160" w:rsidRPr="0059482D">
          <w:rPr>
            <w:webHidden/>
          </w:rPr>
          <w:instrText xml:space="preserve"> PAGEREF _Toc370678300 \h </w:instrText>
        </w:r>
        <w:r w:rsidR="00122438" w:rsidRPr="0059482D">
          <w:rPr>
            <w:webHidden/>
          </w:rPr>
        </w:r>
        <w:r w:rsidR="00122438" w:rsidRPr="0059482D">
          <w:rPr>
            <w:webHidden/>
          </w:rPr>
          <w:fldChar w:fldCharType="separate"/>
        </w:r>
        <w:r w:rsidR="005D29E0">
          <w:rPr>
            <w:webHidden/>
          </w:rPr>
          <w:t>65</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01" w:history="1">
        <w:r w:rsidR="000D3160" w:rsidRPr="0059482D">
          <w:rPr>
            <w:rStyle w:val="Hyperlink"/>
            <w:rFonts w:ascii="Century Gothic" w:hAnsi="Century Gothic"/>
            <w:sz w:val="22"/>
            <w:szCs w:val="22"/>
          </w:rPr>
          <w:t>1.11.1. Overview</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01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65</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02" w:history="1">
        <w:r w:rsidR="000D3160" w:rsidRPr="0059482D">
          <w:rPr>
            <w:rStyle w:val="Hyperlink"/>
            <w:rFonts w:ascii="Century Gothic" w:hAnsi="Century Gothic"/>
            <w:sz w:val="22"/>
            <w:szCs w:val="22"/>
          </w:rPr>
          <w:t>1.11.2. Potential effects of IGF-1 in PD treatment</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02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67</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03" w:history="1">
        <w:r w:rsidR="000D3160" w:rsidRPr="0059482D">
          <w:rPr>
            <w:rStyle w:val="Hyperlink"/>
          </w:rPr>
          <w:t>1.12. Hypotheses and aims of the study</w:t>
        </w:r>
        <w:r w:rsidR="000D3160" w:rsidRPr="0059482D">
          <w:rPr>
            <w:webHidden/>
          </w:rPr>
          <w:tab/>
        </w:r>
        <w:r w:rsidR="00122438" w:rsidRPr="0059482D">
          <w:rPr>
            <w:webHidden/>
          </w:rPr>
          <w:fldChar w:fldCharType="begin"/>
        </w:r>
        <w:r w:rsidR="000D3160" w:rsidRPr="0059482D">
          <w:rPr>
            <w:webHidden/>
          </w:rPr>
          <w:instrText xml:space="preserve"> PAGEREF _Toc370678303 \h </w:instrText>
        </w:r>
        <w:r w:rsidR="00122438" w:rsidRPr="0059482D">
          <w:rPr>
            <w:webHidden/>
          </w:rPr>
        </w:r>
        <w:r w:rsidR="00122438" w:rsidRPr="0059482D">
          <w:rPr>
            <w:webHidden/>
          </w:rPr>
          <w:fldChar w:fldCharType="separate"/>
        </w:r>
        <w:r w:rsidR="005D29E0">
          <w:rPr>
            <w:webHidden/>
          </w:rPr>
          <w:t>69</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04" w:history="1">
        <w:r w:rsidR="000D3160" w:rsidRPr="0059482D">
          <w:rPr>
            <w:rStyle w:val="Hyperlink"/>
            <w:b/>
          </w:rPr>
          <w:t xml:space="preserve">Chapter 2: </w:t>
        </w:r>
      </w:hyperlink>
      <w:hyperlink w:anchor="_Toc370678305" w:history="1">
        <w:r w:rsidR="000D3160" w:rsidRPr="0059482D">
          <w:rPr>
            <w:rStyle w:val="Hyperlink"/>
            <w:b/>
          </w:rPr>
          <w:t>Materials and Methods</w:t>
        </w:r>
        <w:r w:rsidR="000D3160" w:rsidRPr="0059482D">
          <w:rPr>
            <w:webHidden/>
          </w:rPr>
          <w:tab/>
        </w:r>
        <w:r w:rsidR="00122438" w:rsidRPr="0059482D">
          <w:rPr>
            <w:webHidden/>
          </w:rPr>
          <w:fldChar w:fldCharType="begin"/>
        </w:r>
        <w:r w:rsidR="000D3160" w:rsidRPr="0059482D">
          <w:rPr>
            <w:webHidden/>
          </w:rPr>
          <w:instrText xml:space="preserve"> PAGEREF _Toc370678305 \h </w:instrText>
        </w:r>
        <w:r w:rsidR="00122438" w:rsidRPr="0059482D">
          <w:rPr>
            <w:webHidden/>
          </w:rPr>
        </w:r>
        <w:r w:rsidR="00122438" w:rsidRPr="0059482D">
          <w:rPr>
            <w:webHidden/>
          </w:rPr>
          <w:fldChar w:fldCharType="separate"/>
        </w:r>
        <w:r w:rsidR="005D29E0">
          <w:rPr>
            <w:webHidden/>
          </w:rPr>
          <w:t>70</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06" w:history="1">
        <w:r w:rsidR="000D3160" w:rsidRPr="0059482D">
          <w:rPr>
            <w:rStyle w:val="Hyperlink"/>
          </w:rPr>
          <w:t>2.1. Cloning of lentiviral transfer plasmids</w:t>
        </w:r>
        <w:r w:rsidR="000D3160" w:rsidRPr="0059482D">
          <w:rPr>
            <w:webHidden/>
          </w:rPr>
          <w:tab/>
        </w:r>
        <w:r w:rsidR="00122438" w:rsidRPr="0059482D">
          <w:rPr>
            <w:webHidden/>
          </w:rPr>
          <w:fldChar w:fldCharType="begin"/>
        </w:r>
        <w:r w:rsidR="000D3160" w:rsidRPr="0059482D">
          <w:rPr>
            <w:webHidden/>
          </w:rPr>
          <w:instrText xml:space="preserve"> PAGEREF _Toc370678306 \h </w:instrText>
        </w:r>
        <w:r w:rsidR="00122438" w:rsidRPr="0059482D">
          <w:rPr>
            <w:webHidden/>
          </w:rPr>
        </w:r>
        <w:r w:rsidR="00122438" w:rsidRPr="0059482D">
          <w:rPr>
            <w:webHidden/>
          </w:rPr>
          <w:fldChar w:fldCharType="separate"/>
        </w:r>
        <w:r w:rsidR="005D29E0">
          <w:rPr>
            <w:webHidden/>
          </w:rPr>
          <w:t>71</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07" w:history="1">
        <w:r w:rsidR="000D3160" w:rsidRPr="0059482D">
          <w:rPr>
            <w:rStyle w:val="Hyperlink"/>
            <w:rFonts w:ascii="Century Gothic" w:hAnsi="Century Gothic"/>
            <w:sz w:val="22"/>
            <w:szCs w:val="22"/>
          </w:rPr>
          <w:t>2.1.1. Restriction digestion reaction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0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1</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08" w:history="1">
        <w:r w:rsidR="000D3160" w:rsidRPr="0059482D">
          <w:rPr>
            <w:rStyle w:val="Hyperlink"/>
            <w:rFonts w:ascii="Century Gothic" w:hAnsi="Century Gothic"/>
            <w:sz w:val="22"/>
            <w:szCs w:val="22"/>
          </w:rPr>
          <w:t>2.1.2. Polymerase chain reactions (PCR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08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2</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09" w:history="1">
        <w:r w:rsidR="000D3160" w:rsidRPr="0059482D">
          <w:rPr>
            <w:rStyle w:val="Hyperlink"/>
            <w:rFonts w:ascii="Century Gothic" w:hAnsi="Century Gothic"/>
            <w:sz w:val="22"/>
            <w:szCs w:val="22"/>
          </w:rPr>
          <w:t>2.1.3. Blunting reaction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09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2</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0" w:history="1">
        <w:r w:rsidR="000D3160" w:rsidRPr="0059482D">
          <w:rPr>
            <w:rStyle w:val="Hyperlink"/>
            <w:rFonts w:ascii="Century Gothic" w:hAnsi="Century Gothic"/>
            <w:sz w:val="22"/>
            <w:szCs w:val="22"/>
          </w:rPr>
          <w:t>2.1.4. Dephosphorylation reaction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0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3</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1" w:history="1">
        <w:r w:rsidR="000D3160" w:rsidRPr="0059482D">
          <w:rPr>
            <w:rStyle w:val="Hyperlink"/>
            <w:rFonts w:ascii="Century Gothic" w:hAnsi="Century Gothic"/>
            <w:sz w:val="22"/>
            <w:szCs w:val="22"/>
          </w:rPr>
          <w:t>2.1.5. Ligation reaction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1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3</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2" w:history="1">
        <w:r w:rsidR="000D3160" w:rsidRPr="0059482D">
          <w:rPr>
            <w:rStyle w:val="Hyperlink"/>
            <w:rFonts w:ascii="Century Gothic" w:hAnsi="Century Gothic"/>
            <w:sz w:val="22"/>
            <w:szCs w:val="22"/>
          </w:rPr>
          <w:t>2.1.6. Gel electrophoresi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2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3</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3" w:history="1">
        <w:r w:rsidR="000D3160" w:rsidRPr="0059482D">
          <w:rPr>
            <w:rStyle w:val="Hyperlink"/>
            <w:rFonts w:ascii="Century Gothic" w:hAnsi="Century Gothic"/>
            <w:sz w:val="22"/>
            <w:szCs w:val="22"/>
          </w:rPr>
          <w:t>2.1.7. Preparation of chemically competent cell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3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4</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4" w:history="1">
        <w:r w:rsidR="000D3160" w:rsidRPr="0059482D">
          <w:rPr>
            <w:rStyle w:val="Hyperlink"/>
            <w:rFonts w:ascii="Century Gothic" w:hAnsi="Century Gothic"/>
            <w:sz w:val="22"/>
            <w:szCs w:val="22"/>
          </w:rPr>
          <w:t xml:space="preserve">2.1.8. Chemical transformation of </w:t>
        </w:r>
        <w:r w:rsidR="000D3160" w:rsidRPr="0059482D">
          <w:rPr>
            <w:rStyle w:val="Hyperlink"/>
            <w:rFonts w:ascii="Century Gothic" w:hAnsi="Century Gothic"/>
            <w:i/>
            <w:sz w:val="22"/>
            <w:szCs w:val="22"/>
          </w:rPr>
          <w:t>E.coli</w:t>
        </w:r>
        <w:r w:rsidR="000D3160" w:rsidRPr="0059482D">
          <w:rPr>
            <w:rStyle w:val="Hyperlink"/>
            <w:rFonts w:ascii="Century Gothic" w:hAnsi="Century Gothic"/>
            <w:sz w:val="22"/>
            <w:szCs w:val="22"/>
          </w:rPr>
          <w:t xml:space="preserve"> competent cell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4</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5" w:history="1">
        <w:r w:rsidR="000D3160" w:rsidRPr="0059482D">
          <w:rPr>
            <w:rStyle w:val="Hyperlink"/>
            <w:rFonts w:ascii="Century Gothic" w:hAnsi="Century Gothic"/>
            <w:sz w:val="22"/>
            <w:szCs w:val="22"/>
          </w:rPr>
          <w:t>2.1.9. Screening of transformant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5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5</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6" w:history="1">
        <w:r w:rsidR="000D3160" w:rsidRPr="0059482D">
          <w:rPr>
            <w:rStyle w:val="Hyperlink"/>
            <w:rFonts w:ascii="Century Gothic" w:hAnsi="Century Gothic"/>
            <w:sz w:val="22"/>
            <w:szCs w:val="22"/>
          </w:rPr>
          <w:t>2.1.10. DNA extraction and purification</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6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5</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7" w:history="1">
        <w:r w:rsidR="000D3160" w:rsidRPr="0059482D">
          <w:rPr>
            <w:rStyle w:val="Hyperlink"/>
            <w:rFonts w:ascii="Century Gothic" w:hAnsi="Century Gothic"/>
            <w:sz w:val="22"/>
            <w:szCs w:val="22"/>
          </w:rPr>
          <w:t>2.1.11. Determination of DNA concentration and purity</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5</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8" w:history="1">
        <w:r w:rsidR="000D3160" w:rsidRPr="0059482D">
          <w:rPr>
            <w:rStyle w:val="Hyperlink"/>
            <w:rFonts w:ascii="Century Gothic" w:hAnsi="Century Gothic"/>
            <w:sz w:val="22"/>
            <w:szCs w:val="22"/>
          </w:rPr>
          <w:t>2.1.12. Confirmation and preservation of plasmid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8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6</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19" w:history="1">
        <w:r w:rsidR="000D3160" w:rsidRPr="0059482D">
          <w:rPr>
            <w:rStyle w:val="Hyperlink"/>
            <w:rFonts w:ascii="Century Gothic" w:hAnsi="Century Gothic"/>
            <w:sz w:val="22"/>
            <w:szCs w:val="22"/>
          </w:rPr>
          <w:t>2.1.13. Cloning of GFAPp-</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19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6</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20" w:history="1">
        <w:r w:rsidR="000D3160" w:rsidRPr="0059482D">
          <w:rPr>
            <w:rStyle w:val="Hyperlink"/>
            <w:rFonts w:ascii="Century Gothic" w:hAnsi="Century Gothic"/>
            <w:sz w:val="22"/>
            <w:szCs w:val="22"/>
          </w:rPr>
          <w:t>2.1.14. Cloning of SFFVp-</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CMVp-</w:t>
        </w:r>
        <w:r w:rsidR="000D3160" w:rsidRPr="0059482D">
          <w:rPr>
            <w:rStyle w:val="Hyperlink"/>
            <w:rFonts w:ascii="Century Gothic" w:hAnsi="Century Gothic"/>
            <w:i/>
            <w:sz w:val="22"/>
            <w:szCs w:val="22"/>
          </w:rPr>
          <w:t>rIgf-1</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20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6</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21" w:history="1">
        <w:r w:rsidR="000D3160" w:rsidRPr="0059482D">
          <w:rPr>
            <w:rStyle w:val="Hyperlink"/>
            <w:rFonts w:ascii="Century Gothic" w:hAnsi="Century Gothic"/>
            <w:sz w:val="22"/>
            <w:szCs w:val="22"/>
          </w:rPr>
          <w:t>2.1.15. Cloning of SFFVp-</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SYNp-</w:t>
        </w:r>
        <w:r w:rsidR="000D3160" w:rsidRPr="0059482D">
          <w:rPr>
            <w:rStyle w:val="Hyperlink"/>
            <w:rFonts w:ascii="Century Gothic" w:hAnsi="Century Gothic"/>
            <w:i/>
            <w:sz w:val="22"/>
            <w:szCs w:val="22"/>
          </w:rPr>
          <w:t>rIgf-1</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21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7</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22" w:history="1">
        <w:r w:rsidR="000D3160" w:rsidRPr="0059482D">
          <w:rPr>
            <w:rStyle w:val="Hyperlink"/>
            <w:rFonts w:ascii="Century Gothic" w:hAnsi="Century Gothic"/>
            <w:sz w:val="22"/>
            <w:szCs w:val="22"/>
          </w:rPr>
          <w:t>2.1.16. Cloning of SFFVp-</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GFAPp-</w:t>
        </w:r>
        <w:r w:rsidR="000D3160" w:rsidRPr="0059482D">
          <w:rPr>
            <w:rStyle w:val="Hyperlink"/>
            <w:rFonts w:ascii="Century Gothic" w:hAnsi="Century Gothic"/>
            <w:i/>
            <w:sz w:val="22"/>
            <w:szCs w:val="22"/>
          </w:rPr>
          <w:t>rIgf-1</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22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8</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23" w:history="1">
        <w:r w:rsidR="000D3160" w:rsidRPr="0059482D">
          <w:rPr>
            <w:rStyle w:val="Hyperlink"/>
            <w:rFonts w:ascii="Century Gothic" w:hAnsi="Century Gothic"/>
            <w:sz w:val="22"/>
            <w:szCs w:val="22"/>
          </w:rPr>
          <w:t>2.1.17. Cloning of SYNp-</w:t>
        </w:r>
        <w:r w:rsidR="000D3160" w:rsidRPr="0059482D">
          <w:rPr>
            <w:rStyle w:val="Hyperlink"/>
            <w:rFonts w:ascii="Century Gothic" w:hAnsi="Century Gothic"/>
            <w:i/>
            <w:sz w:val="22"/>
            <w:szCs w:val="22"/>
          </w:rPr>
          <w:t>rGdnf</w:t>
        </w:r>
        <w:r w:rsidR="000D3160" w:rsidRPr="0059482D">
          <w:rPr>
            <w:rStyle w:val="Hyperlink"/>
            <w:rFonts w:ascii="Century Gothic" w:hAnsi="Century Gothic"/>
            <w:sz w:val="22"/>
            <w:szCs w:val="22"/>
          </w:rPr>
          <w:t xml:space="preserve"> and GFAPp-</w:t>
        </w:r>
        <w:r w:rsidR="000D3160" w:rsidRPr="0059482D">
          <w:rPr>
            <w:rStyle w:val="Hyperlink"/>
            <w:rFonts w:ascii="Century Gothic" w:hAnsi="Century Gothic"/>
            <w:i/>
            <w:sz w:val="22"/>
            <w:szCs w:val="22"/>
          </w:rPr>
          <w:t>rGdnf</w:t>
        </w:r>
        <w:r w:rsidR="000D3160" w:rsidRPr="0059482D">
          <w:rPr>
            <w:rStyle w:val="Hyperlink"/>
            <w:rFonts w:ascii="Century Gothic" w:hAnsi="Century Gothic"/>
            <w:sz w:val="22"/>
            <w:szCs w:val="22"/>
          </w:rPr>
          <w:t xml:space="preserve"> plasmid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23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8</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24" w:history="1">
        <w:r w:rsidR="000D3160" w:rsidRPr="0059482D">
          <w:rPr>
            <w:rStyle w:val="Hyperlink"/>
          </w:rPr>
          <w:t>2.2. Production and titration of LVs</w:t>
        </w:r>
        <w:r w:rsidR="000D3160" w:rsidRPr="0059482D">
          <w:rPr>
            <w:webHidden/>
          </w:rPr>
          <w:tab/>
        </w:r>
        <w:r w:rsidR="00122438" w:rsidRPr="0059482D">
          <w:rPr>
            <w:webHidden/>
          </w:rPr>
          <w:fldChar w:fldCharType="begin"/>
        </w:r>
        <w:r w:rsidR="000D3160" w:rsidRPr="0059482D">
          <w:rPr>
            <w:webHidden/>
          </w:rPr>
          <w:instrText xml:space="preserve"> PAGEREF _Toc370678324 \h </w:instrText>
        </w:r>
        <w:r w:rsidR="00122438" w:rsidRPr="0059482D">
          <w:rPr>
            <w:webHidden/>
          </w:rPr>
        </w:r>
        <w:r w:rsidR="00122438" w:rsidRPr="0059482D">
          <w:rPr>
            <w:webHidden/>
          </w:rPr>
          <w:fldChar w:fldCharType="separate"/>
        </w:r>
        <w:r w:rsidR="005D29E0">
          <w:rPr>
            <w:webHidden/>
          </w:rPr>
          <w:t>78</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26" w:history="1">
        <w:r w:rsidR="000D3160" w:rsidRPr="0059482D">
          <w:rPr>
            <w:rStyle w:val="Hyperlink"/>
            <w:rFonts w:ascii="Century Gothic" w:hAnsi="Century Gothic"/>
            <w:sz w:val="22"/>
            <w:szCs w:val="22"/>
          </w:rPr>
          <w:t>2.2.1. Maintenance of cell cul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26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79</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27" w:history="1">
        <w:r w:rsidR="000D3160" w:rsidRPr="0059482D">
          <w:rPr>
            <w:rStyle w:val="Hyperlink"/>
            <w:rFonts w:ascii="Century Gothic" w:hAnsi="Century Gothic"/>
            <w:sz w:val="22"/>
            <w:szCs w:val="22"/>
          </w:rPr>
          <w:t>2.2.2. Trypan blue staining</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2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0</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28" w:history="1">
        <w:r w:rsidR="000D3160" w:rsidRPr="0059482D">
          <w:rPr>
            <w:rStyle w:val="Hyperlink"/>
            <w:rFonts w:ascii="Century Gothic" w:hAnsi="Century Gothic"/>
            <w:sz w:val="22"/>
            <w:szCs w:val="22"/>
          </w:rPr>
          <w:t>2.2.3. Cell freezing for long-term storage</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28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0</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29" w:history="1">
        <w:r w:rsidR="000D3160" w:rsidRPr="0059482D">
          <w:rPr>
            <w:rStyle w:val="Hyperlink"/>
            <w:rFonts w:ascii="Century Gothic" w:hAnsi="Century Gothic"/>
            <w:sz w:val="22"/>
            <w:szCs w:val="22"/>
          </w:rPr>
          <w:t>2.2.4. Production of LVs by transient calcium phosphate transfection</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29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0</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30" w:history="1">
        <w:r w:rsidR="000D3160" w:rsidRPr="0059482D">
          <w:rPr>
            <w:rStyle w:val="Hyperlink"/>
            <w:rFonts w:ascii="Century Gothic" w:hAnsi="Century Gothic"/>
            <w:sz w:val="22"/>
            <w:szCs w:val="22"/>
          </w:rPr>
          <w:t>2.2.5. Quantifying viral tit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30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2</w:t>
        </w:r>
        <w:r w:rsidR="00122438" w:rsidRPr="0059482D">
          <w:rPr>
            <w:rFonts w:ascii="Century Gothic" w:hAnsi="Century Gothic"/>
            <w:webHidden/>
            <w:sz w:val="22"/>
            <w:szCs w:val="22"/>
          </w:rPr>
          <w:fldChar w:fldCharType="end"/>
        </w:r>
      </w:hyperlink>
    </w:p>
    <w:p w:rsidR="000D3160" w:rsidRPr="0059482D" w:rsidRDefault="00DB0C88" w:rsidP="0059482D">
      <w:pPr>
        <w:pStyle w:val="TOC3"/>
        <w:tabs>
          <w:tab w:val="clear" w:pos="8278"/>
          <w:tab w:val="right" w:leader="dot" w:pos="8301"/>
        </w:tabs>
        <w:rPr>
          <w:rFonts w:ascii="Century Gothic" w:eastAsiaTheme="minorEastAsia" w:hAnsi="Century Gothic" w:cstheme="minorBidi"/>
          <w:noProof/>
          <w:kern w:val="0"/>
          <w:sz w:val="22"/>
          <w:szCs w:val="22"/>
          <w:lang w:eastAsia="en-GB"/>
        </w:rPr>
      </w:pPr>
      <w:hyperlink w:anchor="_Toc370678331" w:history="1">
        <w:r w:rsidR="000D3160" w:rsidRPr="0059482D">
          <w:rPr>
            <w:rStyle w:val="Hyperlink"/>
            <w:rFonts w:ascii="Century Gothic" w:hAnsi="Century Gothic"/>
            <w:noProof/>
            <w:sz w:val="22"/>
            <w:szCs w:val="22"/>
          </w:rPr>
          <w:t>2.2.5.1. Titration by flow cytometry</w:t>
        </w:r>
        <w:r w:rsidR="000D3160" w:rsidRPr="0059482D">
          <w:rPr>
            <w:rFonts w:ascii="Century Gothic" w:hAnsi="Century Gothic"/>
            <w:noProof/>
            <w:webHidden/>
            <w:sz w:val="22"/>
            <w:szCs w:val="22"/>
          </w:rPr>
          <w:tab/>
        </w:r>
        <w:r w:rsidR="00122438" w:rsidRPr="0059482D">
          <w:rPr>
            <w:rFonts w:ascii="Century Gothic" w:hAnsi="Century Gothic"/>
            <w:noProof/>
            <w:webHidden/>
            <w:sz w:val="22"/>
            <w:szCs w:val="22"/>
          </w:rPr>
          <w:fldChar w:fldCharType="begin"/>
        </w:r>
        <w:r w:rsidR="000D3160" w:rsidRPr="0059482D">
          <w:rPr>
            <w:rFonts w:ascii="Century Gothic" w:hAnsi="Century Gothic"/>
            <w:noProof/>
            <w:webHidden/>
            <w:sz w:val="22"/>
            <w:szCs w:val="22"/>
          </w:rPr>
          <w:instrText xml:space="preserve"> PAGEREF _Toc370678331 \h </w:instrText>
        </w:r>
        <w:r w:rsidR="00122438" w:rsidRPr="0059482D">
          <w:rPr>
            <w:rFonts w:ascii="Century Gothic" w:hAnsi="Century Gothic"/>
            <w:noProof/>
            <w:webHidden/>
            <w:sz w:val="22"/>
            <w:szCs w:val="22"/>
          </w:rPr>
        </w:r>
        <w:r w:rsidR="00122438" w:rsidRPr="0059482D">
          <w:rPr>
            <w:rFonts w:ascii="Century Gothic" w:hAnsi="Century Gothic"/>
            <w:noProof/>
            <w:webHidden/>
            <w:sz w:val="22"/>
            <w:szCs w:val="22"/>
          </w:rPr>
          <w:fldChar w:fldCharType="separate"/>
        </w:r>
        <w:r w:rsidR="005D29E0">
          <w:rPr>
            <w:rFonts w:ascii="Century Gothic" w:hAnsi="Century Gothic"/>
            <w:noProof/>
            <w:webHidden/>
            <w:sz w:val="22"/>
            <w:szCs w:val="22"/>
          </w:rPr>
          <w:t>82</w:t>
        </w:r>
        <w:r w:rsidR="00122438" w:rsidRPr="0059482D">
          <w:rPr>
            <w:rFonts w:ascii="Century Gothic" w:hAnsi="Century Gothic"/>
            <w:noProof/>
            <w:webHidden/>
            <w:sz w:val="22"/>
            <w:szCs w:val="22"/>
          </w:rPr>
          <w:fldChar w:fldCharType="end"/>
        </w:r>
      </w:hyperlink>
    </w:p>
    <w:p w:rsidR="000D3160" w:rsidRPr="0059482D" w:rsidRDefault="00DB0C88" w:rsidP="0059482D">
      <w:pPr>
        <w:pStyle w:val="TOC3"/>
        <w:tabs>
          <w:tab w:val="clear" w:pos="8278"/>
          <w:tab w:val="right" w:leader="dot" w:pos="8301"/>
        </w:tabs>
        <w:rPr>
          <w:rFonts w:ascii="Century Gothic" w:eastAsiaTheme="minorEastAsia" w:hAnsi="Century Gothic" w:cstheme="minorBidi"/>
          <w:noProof/>
          <w:kern w:val="0"/>
          <w:sz w:val="22"/>
          <w:szCs w:val="22"/>
          <w:lang w:eastAsia="en-GB"/>
        </w:rPr>
      </w:pPr>
      <w:hyperlink w:anchor="_Toc370678332" w:history="1">
        <w:r w:rsidR="000D3160" w:rsidRPr="0059482D">
          <w:rPr>
            <w:rStyle w:val="Hyperlink"/>
            <w:rFonts w:ascii="Century Gothic" w:hAnsi="Century Gothic"/>
            <w:noProof/>
            <w:sz w:val="22"/>
            <w:szCs w:val="22"/>
          </w:rPr>
          <w:t>2.2.5.2. Titration by quantitative PCRs (qPCRs)</w:t>
        </w:r>
        <w:r w:rsidR="000D3160" w:rsidRPr="0059482D">
          <w:rPr>
            <w:rFonts w:ascii="Century Gothic" w:hAnsi="Century Gothic"/>
            <w:noProof/>
            <w:webHidden/>
            <w:sz w:val="22"/>
            <w:szCs w:val="22"/>
          </w:rPr>
          <w:tab/>
        </w:r>
        <w:r w:rsidR="00122438" w:rsidRPr="0059482D">
          <w:rPr>
            <w:rFonts w:ascii="Century Gothic" w:hAnsi="Century Gothic"/>
            <w:noProof/>
            <w:webHidden/>
            <w:sz w:val="22"/>
            <w:szCs w:val="22"/>
          </w:rPr>
          <w:fldChar w:fldCharType="begin"/>
        </w:r>
        <w:r w:rsidR="000D3160" w:rsidRPr="0059482D">
          <w:rPr>
            <w:rFonts w:ascii="Century Gothic" w:hAnsi="Century Gothic"/>
            <w:noProof/>
            <w:webHidden/>
            <w:sz w:val="22"/>
            <w:szCs w:val="22"/>
          </w:rPr>
          <w:instrText xml:space="preserve"> PAGEREF _Toc370678332 \h </w:instrText>
        </w:r>
        <w:r w:rsidR="00122438" w:rsidRPr="0059482D">
          <w:rPr>
            <w:rFonts w:ascii="Century Gothic" w:hAnsi="Century Gothic"/>
            <w:noProof/>
            <w:webHidden/>
            <w:sz w:val="22"/>
            <w:szCs w:val="22"/>
          </w:rPr>
        </w:r>
        <w:r w:rsidR="00122438" w:rsidRPr="0059482D">
          <w:rPr>
            <w:rFonts w:ascii="Century Gothic" w:hAnsi="Century Gothic"/>
            <w:noProof/>
            <w:webHidden/>
            <w:sz w:val="22"/>
            <w:szCs w:val="22"/>
          </w:rPr>
          <w:fldChar w:fldCharType="separate"/>
        </w:r>
        <w:r w:rsidR="005D29E0">
          <w:rPr>
            <w:rFonts w:ascii="Century Gothic" w:hAnsi="Century Gothic"/>
            <w:noProof/>
            <w:webHidden/>
            <w:sz w:val="22"/>
            <w:szCs w:val="22"/>
          </w:rPr>
          <w:t>83</w:t>
        </w:r>
        <w:r w:rsidR="00122438" w:rsidRPr="0059482D">
          <w:rPr>
            <w:rFonts w:ascii="Century Gothic" w:hAnsi="Century Gothic"/>
            <w:noProof/>
            <w:webHidden/>
            <w:sz w:val="22"/>
            <w:szCs w:val="22"/>
          </w:rPr>
          <w:fldChar w:fldCharType="end"/>
        </w:r>
      </w:hyperlink>
    </w:p>
    <w:p w:rsidR="0059482D" w:rsidRDefault="00122438" w:rsidP="0059482D">
      <w:pPr>
        <w:pStyle w:val="TOC3"/>
        <w:tabs>
          <w:tab w:val="clear" w:pos="8278"/>
          <w:tab w:val="right" w:leader="dot" w:pos="8301"/>
        </w:tabs>
        <w:rPr>
          <w:rFonts w:ascii="Century Gothic" w:hAnsi="Century Gothic"/>
          <w:noProof/>
          <w:webHidden/>
          <w:sz w:val="22"/>
          <w:szCs w:val="22"/>
        </w:rPr>
      </w:pPr>
      <w:r w:rsidRPr="0059482D">
        <w:rPr>
          <w:rStyle w:val="Hyperlink"/>
          <w:rFonts w:ascii="Century Gothic" w:hAnsi="Century Gothic"/>
          <w:noProof/>
          <w:sz w:val="22"/>
          <w:szCs w:val="22"/>
        </w:rPr>
        <w:fldChar w:fldCharType="begin"/>
      </w:r>
      <w:r w:rsidR="000D3160" w:rsidRPr="0059482D">
        <w:rPr>
          <w:rStyle w:val="Hyperlink"/>
          <w:rFonts w:ascii="Century Gothic" w:hAnsi="Century Gothic"/>
          <w:noProof/>
          <w:sz w:val="22"/>
          <w:szCs w:val="22"/>
        </w:rPr>
        <w:instrText xml:space="preserve"> </w:instrText>
      </w:r>
      <w:r w:rsidR="000D3160" w:rsidRPr="0059482D">
        <w:rPr>
          <w:rFonts w:ascii="Century Gothic" w:hAnsi="Century Gothic"/>
          <w:noProof/>
          <w:sz w:val="22"/>
          <w:szCs w:val="22"/>
        </w:rPr>
        <w:instrText>HYPERLINK \l "_Toc370678333"</w:instrText>
      </w:r>
      <w:r w:rsidR="000D3160" w:rsidRPr="0059482D">
        <w:rPr>
          <w:rStyle w:val="Hyperlink"/>
          <w:rFonts w:ascii="Century Gothic" w:hAnsi="Century Gothic"/>
          <w:noProof/>
          <w:sz w:val="22"/>
          <w:szCs w:val="22"/>
        </w:rPr>
        <w:instrText xml:space="preserve"> </w:instrText>
      </w:r>
      <w:r w:rsidRPr="0059482D">
        <w:rPr>
          <w:rStyle w:val="Hyperlink"/>
          <w:rFonts w:ascii="Century Gothic" w:hAnsi="Century Gothic"/>
          <w:noProof/>
          <w:sz w:val="22"/>
          <w:szCs w:val="22"/>
        </w:rPr>
        <w:fldChar w:fldCharType="separate"/>
      </w:r>
      <w:r w:rsidR="000D3160" w:rsidRPr="0059482D">
        <w:rPr>
          <w:rStyle w:val="Hyperlink"/>
          <w:rFonts w:ascii="Century Gothic" w:hAnsi="Century Gothic"/>
          <w:noProof/>
          <w:sz w:val="22"/>
          <w:szCs w:val="22"/>
        </w:rPr>
        <w:t>2.2.5.3. Titration by p24 enzyme-linked immunosorbent assay (ELISA)</w:t>
      </w:r>
      <w:r w:rsidR="000D3160" w:rsidRPr="0059482D">
        <w:rPr>
          <w:rFonts w:ascii="Century Gothic" w:hAnsi="Century Gothic"/>
          <w:noProof/>
          <w:webHidden/>
          <w:sz w:val="22"/>
          <w:szCs w:val="22"/>
        </w:rPr>
        <w:tab/>
      </w:r>
      <w:r w:rsidR="0059482D">
        <w:rPr>
          <w:rFonts w:ascii="Century Gothic" w:hAnsi="Century Gothic"/>
          <w:noProof/>
          <w:webHidden/>
          <w:sz w:val="22"/>
          <w:szCs w:val="22"/>
        </w:rPr>
        <w:t xml:space="preserve"> </w:t>
      </w:r>
    </w:p>
    <w:p w:rsidR="000D3160" w:rsidRPr="0059482D" w:rsidRDefault="0059482D" w:rsidP="0059482D">
      <w:pPr>
        <w:pStyle w:val="TOC3"/>
        <w:tabs>
          <w:tab w:val="clear" w:pos="8278"/>
          <w:tab w:val="right" w:leader="dot" w:pos="8301"/>
        </w:tabs>
        <w:rPr>
          <w:rFonts w:ascii="Century Gothic" w:eastAsiaTheme="minorEastAsia" w:hAnsi="Century Gothic" w:cstheme="minorBidi"/>
          <w:noProof/>
          <w:kern w:val="0"/>
          <w:sz w:val="22"/>
          <w:szCs w:val="22"/>
          <w:lang w:eastAsia="en-GB"/>
        </w:rPr>
      </w:pPr>
      <w:r>
        <w:rPr>
          <w:rFonts w:ascii="Century Gothic" w:hAnsi="Century Gothic"/>
          <w:noProof/>
          <w:webHidden/>
          <w:sz w:val="22"/>
          <w:szCs w:val="22"/>
        </w:rPr>
        <w:tab/>
      </w:r>
      <w:r>
        <w:rPr>
          <w:rFonts w:ascii="Century Gothic" w:hAnsi="Century Gothic"/>
          <w:noProof/>
          <w:webHidden/>
          <w:sz w:val="22"/>
          <w:szCs w:val="22"/>
        </w:rPr>
        <w:tab/>
      </w:r>
      <w:r>
        <w:rPr>
          <w:rFonts w:ascii="Century Gothic" w:hAnsi="Century Gothic"/>
          <w:noProof/>
          <w:webHidden/>
          <w:sz w:val="22"/>
          <w:szCs w:val="22"/>
        </w:rPr>
        <w:tab/>
      </w:r>
      <w:r w:rsidR="00122438" w:rsidRPr="0059482D">
        <w:rPr>
          <w:rFonts w:ascii="Century Gothic" w:hAnsi="Century Gothic"/>
          <w:noProof/>
          <w:webHidden/>
          <w:sz w:val="22"/>
          <w:szCs w:val="22"/>
        </w:rPr>
        <w:fldChar w:fldCharType="begin"/>
      </w:r>
      <w:r w:rsidR="000D3160" w:rsidRPr="0059482D">
        <w:rPr>
          <w:rFonts w:ascii="Century Gothic" w:hAnsi="Century Gothic"/>
          <w:noProof/>
          <w:webHidden/>
          <w:sz w:val="22"/>
          <w:szCs w:val="22"/>
        </w:rPr>
        <w:instrText xml:space="preserve"> PAGEREF _Toc370678333 \h </w:instrText>
      </w:r>
      <w:r w:rsidR="00122438" w:rsidRPr="0059482D">
        <w:rPr>
          <w:rFonts w:ascii="Century Gothic" w:hAnsi="Century Gothic"/>
          <w:noProof/>
          <w:webHidden/>
          <w:sz w:val="22"/>
          <w:szCs w:val="22"/>
        </w:rPr>
      </w:r>
      <w:r w:rsidR="00122438" w:rsidRPr="0059482D">
        <w:rPr>
          <w:rFonts w:ascii="Century Gothic" w:hAnsi="Century Gothic"/>
          <w:noProof/>
          <w:webHidden/>
          <w:sz w:val="22"/>
          <w:szCs w:val="22"/>
        </w:rPr>
        <w:fldChar w:fldCharType="separate"/>
      </w:r>
      <w:r w:rsidR="005D29E0">
        <w:rPr>
          <w:rFonts w:ascii="Century Gothic" w:hAnsi="Century Gothic"/>
          <w:noProof/>
          <w:webHidden/>
          <w:sz w:val="22"/>
          <w:szCs w:val="22"/>
        </w:rPr>
        <w:t>84</w:t>
      </w:r>
      <w:r w:rsidR="00122438" w:rsidRPr="0059482D">
        <w:rPr>
          <w:rFonts w:ascii="Century Gothic" w:hAnsi="Century Gothic"/>
          <w:noProof/>
          <w:webHidden/>
          <w:sz w:val="22"/>
          <w:szCs w:val="22"/>
        </w:rPr>
        <w:fldChar w:fldCharType="end"/>
      </w:r>
      <w:r w:rsidR="00122438" w:rsidRPr="0059482D">
        <w:rPr>
          <w:rStyle w:val="Hyperlink"/>
          <w:rFonts w:ascii="Century Gothic" w:hAnsi="Century Gothic"/>
          <w:noProof/>
          <w:sz w:val="22"/>
          <w:szCs w:val="22"/>
        </w:rPr>
        <w:fldChar w:fldCharType="end"/>
      </w:r>
    </w:p>
    <w:p w:rsidR="000D3160" w:rsidRPr="0059482D" w:rsidRDefault="00DB0C88" w:rsidP="0059482D">
      <w:pPr>
        <w:pStyle w:val="TOC1"/>
        <w:rPr>
          <w:rFonts w:eastAsiaTheme="minorEastAsia" w:cstheme="minorBidi"/>
          <w:kern w:val="0"/>
          <w:lang w:eastAsia="en-GB"/>
        </w:rPr>
      </w:pPr>
      <w:hyperlink w:anchor="_Toc370678334" w:history="1">
        <w:r w:rsidR="000D3160" w:rsidRPr="0059482D">
          <w:rPr>
            <w:rStyle w:val="Hyperlink"/>
          </w:rPr>
          <w:t>2.3. Preparation of rat primary embryonic cell cultures</w:t>
        </w:r>
        <w:r w:rsidR="000D3160" w:rsidRPr="0059482D">
          <w:rPr>
            <w:webHidden/>
          </w:rPr>
          <w:tab/>
        </w:r>
        <w:r w:rsidR="00122438" w:rsidRPr="0059482D">
          <w:rPr>
            <w:webHidden/>
          </w:rPr>
          <w:fldChar w:fldCharType="begin"/>
        </w:r>
        <w:r w:rsidR="000D3160" w:rsidRPr="0059482D">
          <w:rPr>
            <w:webHidden/>
          </w:rPr>
          <w:instrText xml:space="preserve"> PAGEREF _Toc370678334 \h </w:instrText>
        </w:r>
        <w:r w:rsidR="00122438" w:rsidRPr="0059482D">
          <w:rPr>
            <w:webHidden/>
          </w:rPr>
        </w:r>
        <w:r w:rsidR="00122438" w:rsidRPr="0059482D">
          <w:rPr>
            <w:webHidden/>
          </w:rPr>
          <w:fldChar w:fldCharType="separate"/>
        </w:r>
        <w:r w:rsidR="005D29E0">
          <w:rPr>
            <w:webHidden/>
          </w:rPr>
          <w:t>84</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35" w:history="1">
        <w:r w:rsidR="000D3160" w:rsidRPr="0059482D">
          <w:rPr>
            <w:rStyle w:val="Hyperlink"/>
            <w:rFonts w:ascii="Century Gothic" w:hAnsi="Century Gothic"/>
            <w:sz w:val="22"/>
            <w:szCs w:val="22"/>
          </w:rPr>
          <w:t>2.3.1. Isolation of brain tissues from rat embryo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35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4</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36" w:history="1">
        <w:r w:rsidR="000D3160" w:rsidRPr="0059482D">
          <w:rPr>
            <w:rStyle w:val="Hyperlink"/>
            <w:rFonts w:ascii="Century Gothic" w:hAnsi="Century Gothic"/>
            <w:sz w:val="22"/>
            <w:szCs w:val="22"/>
          </w:rPr>
          <w:t>2.3.2. Preparation of primary VM neuronal and astroglial cul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36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5</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37" w:history="1">
        <w:r w:rsidR="000D3160" w:rsidRPr="0059482D">
          <w:rPr>
            <w:rStyle w:val="Hyperlink"/>
            <w:rFonts w:ascii="Century Gothic" w:hAnsi="Century Gothic"/>
            <w:sz w:val="22"/>
            <w:szCs w:val="22"/>
          </w:rPr>
          <w:t>2.3.3. Preparation of primary cortical neuronal cul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3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7</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38" w:history="1">
        <w:r w:rsidR="000D3160" w:rsidRPr="0059482D">
          <w:rPr>
            <w:rStyle w:val="Hyperlink"/>
          </w:rPr>
          <w:t>2.4. Transduction of LVs to rat primary cell cultures</w:t>
        </w:r>
        <w:r w:rsidR="000D3160" w:rsidRPr="0059482D">
          <w:rPr>
            <w:webHidden/>
          </w:rPr>
          <w:tab/>
        </w:r>
        <w:r w:rsidR="00122438" w:rsidRPr="0059482D">
          <w:rPr>
            <w:webHidden/>
          </w:rPr>
          <w:fldChar w:fldCharType="begin"/>
        </w:r>
        <w:r w:rsidR="000D3160" w:rsidRPr="0059482D">
          <w:rPr>
            <w:webHidden/>
          </w:rPr>
          <w:instrText xml:space="preserve"> PAGEREF _Toc370678338 \h </w:instrText>
        </w:r>
        <w:r w:rsidR="00122438" w:rsidRPr="0059482D">
          <w:rPr>
            <w:webHidden/>
          </w:rPr>
        </w:r>
        <w:r w:rsidR="00122438" w:rsidRPr="0059482D">
          <w:rPr>
            <w:webHidden/>
          </w:rPr>
          <w:fldChar w:fldCharType="separate"/>
        </w:r>
        <w:r w:rsidR="005D29E0">
          <w:rPr>
            <w:webHidden/>
          </w:rPr>
          <w:t>87</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39" w:history="1">
        <w:r w:rsidR="000D3160" w:rsidRPr="0059482D">
          <w:rPr>
            <w:rStyle w:val="Hyperlink"/>
          </w:rPr>
          <w:t>2.5. Testing neuroprotective effects on rat primary neuronal cultures</w:t>
        </w:r>
        <w:r w:rsidR="000D3160" w:rsidRPr="0059482D">
          <w:rPr>
            <w:webHidden/>
          </w:rPr>
          <w:tab/>
        </w:r>
        <w:r w:rsidR="00122438" w:rsidRPr="0059482D">
          <w:rPr>
            <w:webHidden/>
          </w:rPr>
          <w:fldChar w:fldCharType="begin"/>
        </w:r>
        <w:r w:rsidR="000D3160" w:rsidRPr="0059482D">
          <w:rPr>
            <w:webHidden/>
          </w:rPr>
          <w:instrText xml:space="preserve"> PAGEREF _Toc370678339 \h </w:instrText>
        </w:r>
        <w:r w:rsidR="00122438" w:rsidRPr="0059482D">
          <w:rPr>
            <w:webHidden/>
          </w:rPr>
        </w:r>
        <w:r w:rsidR="00122438" w:rsidRPr="0059482D">
          <w:rPr>
            <w:webHidden/>
          </w:rPr>
          <w:fldChar w:fldCharType="separate"/>
        </w:r>
        <w:r w:rsidR="005D29E0">
          <w:rPr>
            <w:webHidden/>
          </w:rPr>
          <w:t>87</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40" w:history="1">
        <w:r w:rsidR="000D3160" w:rsidRPr="0059482D">
          <w:rPr>
            <w:rStyle w:val="Hyperlink"/>
            <w:rFonts w:ascii="Century Gothic" w:hAnsi="Century Gothic"/>
            <w:sz w:val="22"/>
            <w:szCs w:val="22"/>
          </w:rPr>
          <w:t>2.5.1. Trophic factor withdrawal</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40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7</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41" w:history="1">
        <w:r w:rsidR="000D3160" w:rsidRPr="0059482D">
          <w:rPr>
            <w:rStyle w:val="Hyperlink"/>
            <w:rFonts w:ascii="Century Gothic" w:hAnsi="Century Gothic"/>
            <w:sz w:val="22"/>
            <w:szCs w:val="22"/>
          </w:rPr>
          <w:t>2.5.2. MTT assay</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41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8</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42" w:history="1">
        <w:r w:rsidR="000D3160" w:rsidRPr="0059482D">
          <w:rPr>
            <w:rStyle w:val="Hyperlink"/>
          </w:rPr>
          <w:t>2.6. Protein detection and quantification</w:t>
        </w:r>
        <w:r w:rsidR="000D3160" w:rsidRPr="0059482D">
          <w:rPr>
            <w:webHidden/>
          </w:rPr>
          <w:tab/>
        </w:r>
        <w:r w:rsidR="00122438" w:rsidRPr="0059482D">
          <w:rPr>
            <w:webHidden/>
          </w:rPr>
          <w:fldChar w:fldCharType="begin"/>
        </w:r>
        <w:r w:rsidR="000D3160" w:rsidRPr="0059482D">
          <w:rPr>
            <w:webHidden/>
          </w:rPr>
          <w:instrText xml:space="preserve"> PAGEREF _Toc370678342 \h </w:instrText>
        </w:r>
        <w:r w:rsidR="00122438" w:rsidRPr="0059482D">
          <w:rPr>
            <w:webHidden/>
          </w:rPr>
        </w:r>
        <w:r w:rsidR="00122438" w:rsidRPr="0059482D">
          <w:rPr>
            <w:webHidden/>
          </w:rPr>
          <w:fldChar w:fldCharType="separate"/>
        </w:r>
        <w:r w:rsidR="005D29E0">
          <w:rPr>
            <w:webHidden/>
          </w:rPr>
          <w:t>89</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43" w:history="1">
        <w:r w:rsidR="000D3160" w:rsidRPr="0059482D">
          <w:rPr>
            <w:rStyle w:val="Hyperlink"/>
            <w:rFonts w:ascii="Century Gothic" w:hAnsi="Century Gothic"/>
            <w:sz w:val="22"/>
            <w:szCs w:val="22"/>
          </w:rPr>
          <w:t>2.6.1. Protein extraction</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43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9</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44" w:history="1">
        <w:r w:rsidR="000D3160" w:rsidRPr="0059482D">
          <w:rPr>
            <w:rStyle w:val="Hyperlink"/>
            <w:rFonts w:ascii="Century Gothic" w:hAnsi="Century Gothic"/>
            <w:sz w:val="22"/>
            <w:szCs w:val="22"/>
          </w:rPr>
          <w:t>2.6.2. Western blotting</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4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89</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45" w:history="1">
        <w:r w:rsidR="000D3160" w:rsidRPr="0059482D">
          <w:rPr>
            <w:rStyle w:val="Hyperlink"/>
            <w:rFonts w:ascii="Century Gothic" w:hAnsi="Century Gothic"/>
            <w:sz w:val="22"/>
            <w:szCs w:val="22"/>
          </w:rPr>
          <w:t>2.6.3. ELISA</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45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1</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46" w:history="1">
        <w:r w:rsidR="000D3160" w:rsidRPr="0059482D">
          <w:rPr>
            <w:rStyle w:val="Hyperlink"/>
          </w:rPr>
          <w:t>2.7. Immunocytochemistry</w:t>
        </w:r>
        <w:r w:rsidR="000D3160" w:rsidRPr="0059482D">
          <w:rPr>
            <w:webHidden/>
          </w:rPr>
          <w:tab/>
        </w:r>
        <w:r w:rsidR="00122438" w:rsidRPr="0059482D">
          <w:rPr>
            <w:webHidden/>
          </w:rPr>
          <w:fldChar w:fldCharType="begin"/>
        </w:r>
        <w:r w:rsidR="000D3160" w:rsidRPr="0059482D">
          <w:rPr>
            <w:webHidden/>
          </w:rPr>
          <w:instrText xml:space="preserve"> PAGEREF _Toc370678346 \h </w:instrText>
        </w:r>
        <w:r w:rsidR="00122438" w:rsidRPr="0059482D">
          <w:rPr>
            <w:webHidden/>
          </w:rPr>
        </w:r>
        <w:r w:rsidR="00122438" w:rsidRPr="0059482D">
          <w:rPr>
            <w:webHidden/>
          </w:rPr>
          <w:fldChar w:fldCharType="separate"/>
        </w:r>
        <w:r w:rsidR="005D29E0">
          <w:rPr>
            <w:webHidden/>
          </w:rPr>
          <w:t>91</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47" w:history="1">
        <w:r w:rsidR="000D3160" w:rsidRPr="0059482D">
          <w:rPr>
            <w:rStyle w:val="Hyperlink"/>
          </w:rPr>
          <w:t>2.8. Cell image capturing and analysis</w:t>
        </w:r>
        <w:r w:rsidR="000D3160" w:rsidRPr="0059482D">
          <w:rPr>
            <w:webHidden/>
          </w:rPr>
          <w:tab/>
        </w:r>
        <w:r w:rsidR="00122438" w:rsidRPr="0059482D">
          <w:rPr>
            <w:webHidden/>
          </w:rPr>
          <w:fldChar w:fldCharType="begin"/>
        </w:r>
        <w:r w:rsidR="000D3160" w:rsidRPr="0059482D">
          <w:rPr>
            <w:webHidden/>
          </w:rPr>
          <w:instrText xml:space="preserve"> PAGEREF _Toc370678347 \h </w:instrText>
        </w:r>
        <w:r w:rsidR="00122438" w:rsidRPr="0059482D">
          <w:rPr>
            <w:webHidden/>
          </w:rPr>
        </w:r>
        <w:r w:rsidR="00122438" w:rsidRPr="0059482D">
          <w:rPr>
            <w:webHidden/>
          </w:rPr>
          <w:fldChar w:fldCharType="separate"/>
        </w:r>
        <w:r w:rsidR="005D29E0">
          <w:rPr>
            <w:webHidden/>
          </w:rPr>
          <w:t>93</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48" w:history="1">
        <w:r w:rsidR="000D3160" w:rsidRPr="0059482D">
          <w:rPr>
            <w:rStyle w:val="Hyperlink"/>
            <w:rFonts w:ascii="Century Gothic" w:hAnsi="Century Gothic"/>
            <w:sz w:val="22"/>
            <w:szCs w:val="22"/>
          </w:rPr>
          <w:t>2.8.1. Cell image capturing</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48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3</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49" w:history="1">
        <w:r w:rsidR="000D3160" w:rsidRPr="0059482D">
          <w:rPr>
            <w:rStyle w:val="Hyperlink"/>
            <w:rFonts w:ascii="Century Gothic" w:hAnsi="Century Gothic"/>
            <w:sz w:val="22"/>
            <w:szCs w:val="22"/>
          </w:rPr>
          <w:t>2.8.2. Cell counting</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49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4</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50" w:history="1">
        <w:r w:rsidR="000D3160" w:rsidRPr="0059482D">
          <w:rPr>
            <w:rStyle w:val="Hyperlink"/>
            <w:rFonts w:ascii="Century Gothic" w:hAnsi="Century Gothic"/>
            <w:sz w:val="22"/>
            <w:szCs w:val="22"/>
          </w:rPr>
          <w:t>2.8.3. Measurement of eGFP intensity</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50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5</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51" w:history="1">
        <w:r w:rsidR="000D3160" w:rsidRPr="0059482D">
          <w:rPr>
            <w:rStyle w:val="Hyperlink"/>
          </w:rPr>
          <w:t xml:space="preserve">2.9. </w:t>
        </w:r>
        <w:r w:rsidR="000D3160" w:rsidRPr="0059482D">
          <w:rPr>
            <w:rStyle w:val="Hyperlink"/>
            <w:i/>
          </w:rPr>
          <w:t>In vivo</w:t>
        </w:r>
        <w:r w:rsidR="000D3160" w:rsidRPr="0059482D">
          <w:rPr>
            <w:rStyle w:val="Hyperlink"/>
          </w:rPr>
          <w:t xml:space="preserve"> experiments</w:t>
        </w:r>
        <w:r w:rsidR="000D3160" w:rsidRPr="0059482D">
          <w:rPr>
            <w:webHidden/>
          </w:rPr>
          <w:tab/>
        </w:r>
        <w:r w:rsidR="00122438" w:rsidRPr="0059482D">
          <w:rPr>
            <w:webHidden/>
          </w:rPr>
          <w:fldChar w:fldCharType="begin"/>
        </w:r>
        <w:r w:rsidR="000D3160" w:rsidRPr="0059482D">
          <w:rPr>
            <w:webHidden/>
          </w:rPr>
          <w:instrText xml:space="preserve"> PAGEREF _Toc370678351 \h </w:instrText>
        </w:r>
        <w:r w:rsidR="00122438" w:rsidRPr="0059482D">
          <w:rPr>
            <w:webHidden/>
          </w:rPr>
        </w:r>
        <w:r w:rsidR="00122438" w:rsidRPr="0059482D">
          <w:rPr>
            <w:webHidden/>
          </w:rPr>
          <w:fldChar w:fldCharType="separate"/>
        </w:r>
        <w:r w:rsidR="005D29E0">
          <w:rPr>
            <w:webHidden/>
          </w:rPr>
          <w:t>96</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52" w:history="1">
        <w:r w:rsidR="000D3160" w:rsidRPr="0059482D">
          <w:rPr>
            <w:rStyle w:val="Hyperlink"/>
            <w:rFonts w:ascii="Century Gothic" w:hAnsi="Century Gothic"/>
            <w:sz w:val="22"/>
            <w:szCs w:val="22"/>
          </w:rPr>
          <w:t>2.9.1. Animals and design of experiment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52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6</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53" w:history="1">
        <w:r w:rsidR="000D3160" w:rsidRPr="0059482D">
          <w:rPr>
            <w:rStyle w:val="Hyperlink"/>
            <w:rFonts w:ascii="Century Gothic" w:hAnsi="Century Gothic"/>
            <w:sz w:val="22"/>
            <w:szCs w:val="22"/>
          </w:rPr>
          <w:t>2.9.2. Intrastriatal injection of LV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53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6</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54" w:history="1">
        <w:r w:rsidR="000D3160" w:rsidRPr="0059482D">
          <w:rPr>
            <w:rStyle w:val="Hyperlink"/>
            <w:rFonts w:ascii="Century Gothic" w:hAnsi="Century Gothic"/>
            <w:sz w:val="22"/>
            <w:szCs w:val="22"/>
          </w:rPr>
          <w:t>2.9.3. Unilateral 6-OHDA lesioning</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5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7</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55" w:history="1">
        <w:r w:rsidR="000D3160" w:rsidRPr="0059482D">
          <w:rPr>
            <w:rStyle w:val="Hyperlink"/>
            <w:rFonts w:ascii="Century Gothic" w:hAnsi="Century Gothic"/>
            <w:sz w:val="22"/>
            <w:szCs w:val="22"/>
          </w:rPr>
          <w:t>2.9.4. Drug-induced rotational tests and analysis of animal behaviour</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55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8</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56" w:history="1">
        <w:r w:rsidR="000D3160" w:rsidRPr="0059482D">
          <w:rPr>
            <w:rStyle w:val="Hyperlink"/>
            <w:rFonts w:ascii="Century Gothic" w:hAnsi="Century Gothic"/>
            <w:sz w:val="22"/>
            <w:szCs w:val="22"/>
          </w:rPr>
          <w:t>2.9.5. Post-mortem brain processing</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56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9</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57" w:history="1">
        <w:r w:rsidR="000D3160" w:rsidRPr="0059482D">
          <w:rPr>
            <w:rStyle w:val="Hyperlink"/>
            <w:rFonts w:ascii="Century Gothic" w:hAnsi="Century Gothic"/>
            <w:sz w:val="22"/>
            <w:szCs w:val="22"/>
          </w:rPr>
          <w:t>2.9.6. Immunohistochemistry</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5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99</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58" w:history="1">
        <w:r w:rsidR="000D3160" w:rsidRPr="0059482D">
          <w:rPr>
            <w:rStyle w:val="Hyperlink"/>
          </w:rPr>
          <w:t>2.10. Statistical analysis</w:t>
        </w:r>
        <w:r w:rsidR="000D3160" w:rsidRPr="0059482D">
          <w:rPr>
            <w:webHidden/>
          </w:rPr>
          <w:tab/>
        </w:r>
        <w:r w:rsidR="00122438" w:rsidRPr="0059482D">
          <w:rPr>
            <w:webHidden/>
          </w:rPr>
          <w:fldChar w:fldCharType="begin"/>
        </w:r>
        <w:r w:rsidR="000D3160" w:rsidRPr="0059482D">
          <w:rPr>
            <w:webHidden/>
          </w:rPr>
          <w:instrText xml:space="preserve"> PAGEREF _Toc370678358 \h </w:instrText>
        </w:r>
        <w:r w:rsidR="00122438" w:rsidRPr="0059482D">
          <w:rPr>
            <w:webHidden/>
          </w:rPr>
        </w:r>
        <w:r w:rsidR="00122438" w:rsidRPr="0059482D">
          <w:rPr>
            <w:webHidden/>
          </w:rPr>
          <w:fldChar w:fldCharType="separate"/>
        </w:r>
        <w:r w:rsidR="005D29E0">
          <w:rPr>
            <w:webHidden/>
          </w:rPr>
          <w:t>100</w:t>
        </w:r>
        <w:r w:rsidR="00122438" w:rsidRPr="0059482D">
          <w:rPr>
            <w:webHidden/>
          </w:rPr>
          <w:fldChar w:fldCharType="end"/>
        </w:r>
      </w:hyperlink>
    </w:p>
    <w:p w:rsidR="000D3160" w:rsidRPr="0059482D" w:rsidRDefault="00DB0C88" w:rsidP="0059482D">
      <w:pPr>
        <w:pStyle w:val="TOC1"/>
        <w:rPr>
          <w:rFonts w:eastAsiaTheme="minorEastAsia" w:cstheme="minorBidi"/>
          <w:b/>
          <w:kern w:val="0"/>
          <w:lang w:eastAsia="en-GB"/>
        </w:rPr>
      </w:pPr>
      <w:hyperlink w:anchor="_Toc370678359" w:history="1">
        <w:r w:rsidR="000D3160" w:rsidRPr="0059482D">
          <w:rPr>
            <w:rStyle w:val="Hyperlink"/>
            <w:b/>
          </w:rPr>
          <w:t>Chapter 3</w:t>
        </w:r>
        <w:r w:rsidR="0059482D" w:rsidRPr="0059482D">
          <w:rPr>
            <w:rStyle w:val="Hyperlink"/>
            <w:b/>
          </w:rPr>
          <w:t xml:space="preserve">: </w:t>
        </w:r>
      </w:hyperlink>
      <w:hyperlink w:anchor="_Toc370678360" w:history="1">
        <w:r w:rsidR="000D3160" w:rsidRPr="0059482D">
          <w:rPr>
            <w:rStyle w:val="Hyperlink"/>
            <w:b/>
          </w:rPr>
          <w:t>Cloning of lentiviral transfer plasmids  and production of LVs</w:t>
        </w:r>
        <w:r w:rsidR="000D3160" w:rsidRPr="0059482D">
          <w:rPr>
            <w:b/>
            <w:webHidden/>
          </w:rPr>
          <w:tab/>
        </w:r>
        <w:r w:rsidR="00122438" w:rsidRPr="0059482D">
          <w:rPr>
            <w:b/>
            <w:webHidden/>
          </w:rPr>
          <w:fldChar w:fldCharType="begin"/>
        </w:r>
        <w:r w:rsidR="000D3160" w:rsidRPr="0059482D">
          <w:rPr>
            <w:b/>
            <w:webHidden/>
          </w:rPr>
          <w:instrText xml:space="preserve"> PAGEREF _Toc370678360 \h </w:instrText>
        </w:r>
        <w:r w:rsidR="00122438" w:rsidRPr="0059482D">
          <w:rPr>
            <w:b/>
            <w:webHidden/>
          </w:rPr>
        </w:r>
        <w:r w:rsidR="00122438" w:rsidRPr="0059482D">
          <w:rPr>
            <w:b/>
            <w:webHidden/>
          </w:rPr>
          <w:fldChar w:fldCharType="separate"/>
        </w:r>
        <w:r w:rsidR="005D29E0">
          <w:rPr>
            <w:b/>
            <w:webHidden/>
          </w:rPr>
          <w:t>101</w:t>
        </w:r>
        <w:r w:rsidR="00122438" w:rsidRPr="0059482D">
          <w:rPr>
            <w:b/>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61" w:history="1">
        <w:r w:rsidR="000D3160" w:rsidRPr="0059482D">
          <w:rPr>
            <w:rStyle w:val="Hyperlink"/>
          </w:rPr>
          <w:t>3.1. Introduction</w:t>
        </w:r>
        <w:r w:rsidR="000D3160" w:rsidRPr="0059482D">
          <w:rPr>
            <w:webHidden/>
          </w:rPr>
          <w:tab/>
        </w:r>
        <w:r w:rsidR="00122438" w:rsidRPr="0059482D">
          <w:rPr>
            <w:webHidden/>
          </w:rPr>
          <w:fldChar w:fldCharType="begin"/>
        </w:r>
        <w:r w:rsidR="000D3160" w:rsidRPr="0059482D">
          <w:rPr>
            <w:webHidden/>
          </w:rPr>
          <w:instrText xml:space="preserve"> PAGEREF _Toc370678361 \h </w:instrText>
        </w:r>
        <w:r w:rsidR="00122438" w:rsidRPr="0059482D">
          <w:rPr>
            <w:webHidden/>
          </w:rPr>
        </w:r>
        <w:r w:rsidR="00122438" w:rsidRPr="0059482D">
          <w:rPr>
            <w:webHidden/>
          </w:rPr>
          <w:fldChar w:fldCharType="separate"/>
        </w:r>
        <w:r w:rsidR="005D29E0">
          <w:rPr>
            <w:webHidden/>
          </w:rPr>
          <w:t>102</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62" w:history="1">
        <w:r w:rsidR="000D3160" w:rsidRPr="0059482D">
          <w:rPr>
            <w:rStyle w:val="Hyperlink"/>
          </w:rPr>
          <w:t>3.2. Aims of the chapter</w:t>
        </w:r>
        <w:r w:rsidR="000D3160" w:rsidRPr="0059482D">
          <w:rPr>
            <w:webHidden/>
          </w:rPr>
          <w:tab/>
        </w:r>
        <w:r w:rsidR="00122438" w:rsidRPr="0059482D">
          <w:rPr>
            <w:webHidden/>
          </w:rPr>
          <w:fldChar w:fldCharType="begin"/>
        </w:r>
        <w:r w:rsidR="000D3160" w:rsidRPr="0059482D">
          <w:rPr>
            <w:webHidden/>
          </w:rPr>
          <w:instrText xml:space="preserve"> PAGEREF _Toc370678362 \h </w:instrText>
        </w:r>
        <w:r w:rsidR="00122438" w:rsidRPr="0059482D">
          <w:rPr>
            <w:webHidden/>
          </w:rPr>
        </w:r>
        <w:r w:rsidR="00122438" w:rsidRPr="0059482D">
          <w:rPr>
            <w:webHidden/>
          </w:rPr>
          <w:fldChar w:fldCharType="separate"/>
        </w:r>
        <w:r w:rsidR="005D29E0">
          <w:rPr>
            <w:webHidden/>
          </w:rPr>
          <w:t>103</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63" w:history="1">
        <w:r w:rsidR="000D3160" w:rsidRPr="0059482D">
          <w:rPr>
            <w:rStyle w:val="Hyperlink"/>
          </w:rPr>
          <w:t>3.3. Results</w:t>
        </w:r>
        <w:r w:rsidR="000D3160" w:rsidRPr="0059482D">
          <w:rPr>
            <w:webHidden/>
          </w:rPr>
          <w:tab/>
        </w:r>
        <w:r w:rsidR="00122438" w:rsidRPr="0059482D">
          <w:rPr>
            <w:webHidden/>
          </w:rPr>
          <w:fldChar w:fldCharType="begin"/>
        </w:r>
        <w:r w:rsidR="000D3160" w:rsidRPr="0059482D">
          <w:rPr>
            <w:webHidden/>
          </w:rPr>
          <w:instrText xml:space="preserve"> PAGEREF _Toc370678363 \h </w:instrText>
        </w:r>
        <w:r w:rsidR="00122438" w:rsidRPr="0059482D">
          <w:rPr>
            <w:webHidden/>
          </w:rPr>
        </w:r>
        <w:r w:rsidR="00122438" w:rsidRPr="0059482D">
          <w:rPr>
            <w:webHidden/>
          </w:rPr>
          <w:fldChar w:fldCharType="separate"/>
        </w:r>
        <w:r w:rsidR="005D29E0">
          <w:rPr>
            <w:webHidden/>
          </w:rPr>
          <w:t>104</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64" w:history="1">
        <w:r w:rsidR="000D3160" w:rsidRPr="0059482D">
          <w:rPr>
            <w:rStyle w:val="Hyperlink"/>
            <w:rFonts w:ascii="Century Gothic" w:hAnsi="Century Gothic"/>
            <w:sz w:val="22"/>
            <w:szCs w:val="22"/>
          </w:rPr>
          <w:t>3.3.1. Checking of existing plasmid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6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04</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65" w:history="1">
        <w:r w:rsidR="000D3160" w:rsidRPr="0059482D">
          <w:rPr>
            <w:rStyle w:val="Hyperlink"/>
            <w:rFonts w:ascii="Century Gothic" w:hAnsi="Century Gothic"/>
            <w:sz w:val="22"/>
            <w:szCs w:val="22"/>
          </w:rPr>
          <w:t>3.3.2. Cloning of GFAPp-</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65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11</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66" w:history="1">
        <w:r w:rsidR="000D3160" w:rsidRPr="0059482D">
          <w:rPr>
            <w:rStyle w:val="Hyperlink"/>
            <w:rFonts w:ascii="Century Gothic" w:hAnsi="Century Gothic"/>
            <w:sz w:val="22"/>
            <w:szCs w:val="22"/>
          </w:rPr>
          <w:t>3.3.3. Cloning of SFFVp-</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CMVp-</w:t>
        </w:r>
        <w:r w:rsidR="000D3160" w:rsidRPr="0059482D">
          <w:rPr>
            <w:rStyle w:val="Hyperlink"/>
            <w:rFonts w:ascii="Century Gothic" w:hAnsi="Century Gothic"/>
            <w:i/>
            <w:sz w:val="22"/>
            <w:szCs w:val="22"/>
          </w:rPr>
          <w:t>rIgf-1</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66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13</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67" w:history="1">
        <w:r w:rsidR="000D3160" w:rsidRPr="0059482D">
          <w:rPr>
            <w:rStyle w:val="Hyperlink"/>
            <w:rFonts w:ascii="Century Gothic" w:hAnsi="Century Gothic"/>
            <w:sz w:val="22"/>
            <w:szCs w:val="22"/>
          </w:rPr>
          <w:t>3.3.4. Cloning of SFFVp-</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w:t>
        </w:r>
        <w:r w:rsidR="000D3160" w:rsidRPr="0059482D">
          <w:rPr>
            <w:rStyle w:val="Hyperlink"/>
            <w:rFonts w:ascii="Century Gothic" w:hAnsi="Century Gothic"/>
            <w:i/>
            <w:sz w:val="22"/>
            <w:szCs w:val="22"/>
          </w:rPr>
          <w:t>rIgf-1</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6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17</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68" w:history="1">
        <w:r w:rsidR="000D3160" w:rsidRPr="0059482D">
          <w:rPr>
            <w:rStyle w:val="Hyperlink"/>
            <w:rFonts w:ascii="Century Gothic" w:hAnsi="Century Gothic"/>
            <w:sz w:val="22"/>
            <w:szCs w:val="22"/>
          </w:rPr>
          <w:t>3.3.5. Cloning of SFFVp-</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SYNp-</w:t>
        </w:r>
        <w:r w:rsidR="000D3160" w:rsidRPr="0059482D">
          <w:rPr>
            <w:rStyle w:val="Hyperlink"/>
            <w:rFonts w:ascii="Century Gothic" w:hAnsi="Century Gothic"/>
            <w:i/>
            <w:sz w:val="22"/>
            <w:szCs w:val="22"/>
          </w:rPr>
          <w:t>rIgf-1</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68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19</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69" w:history="1">
        <w:r w:rsidR="000D3160" w:rsidRPr="0059482D">
          <w:rPr>
            <w:rStyle w:val="Hyperlink"/>
            <w:rFonts w:ascii="Century Gothic" w:hAnsi="Century Gothic"/>
            <w:sz w:val="22"/>
            <w:szCs w:val="22"/>
          </w:rPr>
          <w:t>3.3.6. Cloning of SFFVp-</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GFAPp-</w:t>
        </w:r>
        <w:r w:rsidR="000D3160" w:rsidRPr="0059482D">
          <w:rPr>
            <w:rStyle w:val="Hyperlink"/>
            <w:rFonts w:ascii="Century Gothic" w:hAnsi="Century Gothic"/>
            <w:i/>
            <w:sz w:val="22"/>
            <w:szCs w:val="22"/>
          </w:rPr>
          <w:t>rIgf-1</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69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22</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71" w:history="1">
        <w:r w:rsidR="000D3160" w:rsidRPr="0059482D">
          <w:rPr>
            <w:rStyle w:val="Hyperlink"/>
            <w:rFonts w:ascii="Century Gothic" w:hAnsi="Century Gothic"/>
            <w:sz w:val="22"/>
            <w:szCs w:val="22"/>
          </w:rPr>
          <w:t>3.3.7. Cloning of SYNp-</w:t>
        </w:r>
        <w:r w:rsidR="000D3160" w:rsidRPr="0059482D">
          <w:rPr>
            <w:rStyle w:val="Hyperlink"/>
            <w:rFonts w:ascii="Century Gothic" w:hAnsi="Century Gothic"/>
            <w:i/>
            <w:sz w:val="22"/>
            <w:szCs w:val="22"/>
          </w:rPr>
          <w:t>rGdnf</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71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24</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74" w:history="1">
        <w:r w:rsidR="000D3160" w:rsidRPr="0059482D">
          <w:rPr>
            <w:rStyle w:val="Hyperlink"/>
            <w:rFonts w:ascii="Century Gothic" w:hAnsi="Century Gothic"/>
            <w:sz w:val="22"/>
            <w:szCs w:val="22"/>
          </w:rPr>
          <w:t>3.3.8. Cloning of GFAPp-</w:t>
        </w:r>
        <w:r w:rsidR="000D3160" w:rsidRPr="0059482D">
          <w:rPr>
            <w:rStyle w:val="Hyperlink"/>
            <w:rFonts w:ascii="Century Gothic" w:hAnsi="Century Gothic"/>
            <w:i/>
            <w:sz w:val="22"/>
            <w:szCs w:val="22"/>
          </w:rPr>
          <w:t>rGdnf</w:t>
        </w:r>
        <w:r w:rsidR="000D3160" w:rsidRPr="0059482D">
          <w:rPr>
            <w:rStyle w:val="Hyperlink"/>
            <w:rFonts w:ascii="Century Gothic" w:hAnsi="Century Gothic"/>
            <w:sz w:val="22"/>
            <w:szCs w:val="22"/>
          </w:rPr>
          <w:t xml:space="preserve"> plasmid</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7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27</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76" w:history="1">
        <w:r w:rsidR="000D3160" w:rsidRPr="0059482D">
          <w:rPr>
            <w:rStyle w:val="Hyperlink"/>
            <w:rFonts w:ascii="Century Gothic" w:hAnsi="Century Gothic"/>
            <w:sz w:val="22"/>
            <w:szCs w:val="22"/>
          </w:rPr>
          <w:t>3.3.9. Production and titration of LV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76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29</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78" w:history="1">
        <w:r w:rsidR="000D3160" w:rsidRPr="0059482D">
          <w:rPr>
            <w:rStyle w:val="Hyperlink"/>
          </w:rPr>
          <w:t>3.4. Discussion</w:t>
        </w:r>
        <w:r w:rsidR="000D3160" w:rsidRPr="0059482D">
          <w:rPr>
            <w:webHidden/>
          </w:rPr>
          <w:tab/>
        </w:r>
        <w:r w:rsidR="00122438" w:rsidRPr="0059482D">
          <w:rPr>
            <w:webHidden/>
          </w:rPr>
          <w:fldChar w:fldCharType="begin"/>
        </w:r>
        <w:r w:rsidR="000D3160" w:rsidRPr="0059482D">
          <w:rPr>
            <w:webHidden/>
          </w:rPr>
          <w:instrText xml:space="preserve"> PAGEREF _Toc370678378 \h </w:instrText>
        </w:r>
        <w:r w:rsidR="00122438" w:rsidRPr="0059482D">
          <w:rPr>
            <w:webHidden/>
          </w:rPr>
        </w:r>
        <w:r w:rsidR="00122438" w:rsidRPr="0059482D">
          <w:rPr>
            <w:webHidden/>
          </w:rPr>
          <w:fldChar w:fldCharType="separate"/>
        </w:r>
        <w:r w:rsidR="005D29E0">
          <w:rPr>
            <w:webHidden/>
          </w:rPr>
          <w:t>131</w:t>
        </w:r>
        <w:r w:rsidR="00122438" w:rsidRPr="0059482D">
          <w:rPr>
            <w:webHidden/>
          </w:rPr>
          <w:fldChar w:fldCharType="end"/>
        </w:r>
      </w:hyperlink>
    </w:p>
    <w:p w:rsidR="000D3160" w:rsidRPr="0059482D" w:rsidRDefault="00DB0C88" w:rsidP="0059482D">
      <w:pPr>
        <w:pStyle w:val="TOC1"/>
        <w:rPr>
          <w:rFonts w:eastAsiaTheme="minorEastAsia" w:cstheme="minorBidi"/>
          <w:b/>
          <w:kern w:val="0"/>
          <w:lang w:eastAsia="en-GB"/>
        </w:rPr>
      </w:pPr>
      <w:hyperlink w:anchor="_Toc370678379" w:history="1">
        <w:r w:rsidR="000D3160" w:rsidRPr="0059482D">
          <w:rPr>
            <w:rStyle w:val="Hyperlink"/>
            <w:b/>
          </w:rPr>
          <w:t>Chapter 4</w:t>
        </w:r>
        <w:r w:rsidR="0059482D" w:rsidRPr="0059482D">
          <w:rPr>
            <w:rStyle w:val="Hyperlink"/>
            <w:b/>
          </w:rPr>
          <w:t xml:space="preserve">: </w:t>
        </w:r>
      </w:hyperlink>
      <w:hyperlink w:anchor="_Toc370678380" w:history="1">
        <w:r w:rsidR="000D3160" w:rsidRPr="0059482D">
          <w:rPr>
            <w:rStyle w:val="Hyperlink"/>
            <w:b/>
          </w:rPr>
          <w:t xml:space="preserve">Transduction efficiency and cell-type specificity of LVs </w:t>
        </w:r>
        <w:r w:rsidR="000D3160" w:rsidRPr="0059482D">
          <w:rPr>
            <w:rStyle w:val="Hyperlink"/>
            <w:b/>
            <w:i/>
          </w:rPr>
          <w:t>in vitro</w:t>
        </w:r>
        <w:r w:rsidR="000D3160" w:rsidRPr="0059482D">
          <w:rPr>
            <w:rStyle w:val="Hyperlink"/>
            <w:b/>
          </w:rPr>
          <w:t xml:space="preserve"> and </w:t>
        </w:r>
        <w:r w:rsidR="000D3160" w:rsidRPr="0059482D">
          <w:rPr>
            <w:rStyle w:val="Hyperlink"/>
            <w:b/>
            <w:i/>
          </w:rPr>
          <w:t>in vivo</w:t>
        </w:r>
        <w:r w:rsidR="000D3160" w:rsidRPr="0059482D">
          <w:rPr>
            <w:b/>
            <w:webHidden/>
          </w:rPr>
          <w:tab/>
        </w:r>
        <w:r w:rsidR="00122438" w:rsidRPr="0059482D">
          <w:rPr>
            <w:b/>
            <w:webHidden/>
          </w:rPr>
          <w:fldChar w:fldCharType="begin"/>
        </w:r>
        <w:r w:rsidR="000D3160" w:rsidRPr="0059482D">
          <w:rPr>
            <w:b/>
            <w:webHidden/>
          </w:rPr>
          <w:instrText xml:space="preserve"> PAGEREF _Toc370678380 \h </w:instrText>
        </w:r>
        <w:r w:rsidR="00122438" w:rsidRPr="0059482D">
          <w:rPr>
            <w:b/>
            <w:webHidden/>
          </w:rPr>
        </w:r>
        <w:r w:rsidR="00122438" w:rsidRPr="0059482D">
          <w:rPr>
            <w:b/>
            <w:webHidden/>
          </w:rPr>
          <w:fldChar w:fldCharType="separate"/>
        </w:r>
        <w:r w:rsidR="005D29E0">
          <w:rPr>
            <w:b/>
            <w:webHidden/>
          </w:rPr>
          <w:t>133</w:t>
        </w:r>
        <w:r w:rsidR="00122438" w:rsidRPr="0059482D">
          <w:rPr>
            <w:b/>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81" w:history="1">
        <w:r w:rsidR="000D3160" w:rsidRPr="0059482D">
          <w:rPr>
            <w:rStyle w:val="Hyperlink"/>
          </w:rPr>
          <w:t>4.1. Introduction</w:t>
        </w:r>
        <w:r w:rsidR="000D3160" w:rsidRPr="0059482D">
          <w:rPr>
            <w:webHidden/>
          </w:rPr>
          <w:tab/>
        </w:r>
        <w:r w:rsidR="00122438" w:rsidRPr="0059482D">
          <w:rPr>
            <w:webHidden/>
          </w:rPr>
          <w:fldChar w:fldCharType="begin"/>
        </w:r>
        <w:r w:rsidR="000D3160" w:rsidRPr="0059482D">
          <w:rPr>
            <w:webHidden/>
          </w:rPr>
          <w:instrText xml:space="preserve"> PAGEREF _Toc370678381 \h </w:instrText>
        </w:r>
        <w:r w:rsidR="00122438" w:rsidRPr="0059482D">
          <w:rPr>
            <w:webHidden/>
          </w:rPr>
        </w:r>
        <w:r w:rsidR="00122438" w:rsidRPr="0059482D">
          <w:rPr>
            <w:webHidden/>
          </w:rPr>
          <w:fldChar w:fldCharType="separate"/>
        </w:r>
        <w:r w:rsidR="005D29E0">
          <w:rPr>
            <w:webHidden/>
          </w:rPr>
          <w:t>134</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82" w:history="1">
        <w:r w:rsidR="000D3160" w:rsidRPr="0059482D">
          <w:rPr>
            <w:rStyle w:val="Hyperlink"/>
          </w:rPr>
          <w:t>4.2. Hypotheses and aims</w:t>
        </w:r>
        <w:r w:rsidR="000D3160" w:rsidRPr="0059482D">
          <w:rPr>
            <w:webHidden/>
          </w:rPr>
          <w:tab/>
        </w:r>
        <w:r w:rsidR="00122438" w:rsidRPr="0059482D">
          <w:rPr>
            <w:webHidden/>
          </w:rPr>
          <w:fldChar w:fldCharType="begin"/>
        </w:r>
        <w:r w:rsidR="000D3160" w:rsidRPr="0059482D">
          <w:rPr>
            <w:webHidden/>
          </w:rPr>
          <w:instrText xml:space="preserve"> PAGEREF _Toc370678382 \h </w:instrText>
        </w:r>
        <w:r w:rsidR="00122438" w:rsidRPr="0059482D">
          <w:rPr>
            <w:webHidden/>
          </w:rPr>
        </w:r>
        <w:r w:rsidR="00122438" w:rsidRPr="0059482D">
          <w:rPr>
            <w:webHidden/>
          </w:rPr>
          <w:fldChar w:fldCharType="separate"/>
        </w:r>
        <w:r w:rsidR="005D29E0">
          <w:rPr>
            <w:webHidden/>
          </w:rPr>
          <w:t>136</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83" w:history="1">
        <w:r w:rsidR="000D3160" w:rsidRPr="0059482D">
          <w:rPr>
            <w:rStyle w:val="Hyperlink"/>
          </w:rPr>
          <w:t>4.3. Summary of experiments and methods</w:t>
        </w:r>
        <w:r w:rsidR="000D3160" w:rsidRPr="0059482D">
          <w:rPr>
            <w:webHidden/>
          </w:rPr>
          <w:tab/>
        </w:r>
        <w:r w:rsidR="00122438" w:rsidRPr="0059482D">
          <w:rPr>
            <w:webHidden/>
          </w:rPr>
          <w:fldChar w:fldCharType="begin"/>
        </w:r>
        <w:r w:rsidR="000D3160" w:rsidRPr="0059482D">
          <w:rPr>
            <w:webHidden/>
          </w:rPr>
          <w:instrText xml:space="preserve"> PAGEREF _Toc370678383 \h </w:instrText>
        </w:r>
        <w:r w:rsidR="00122438" w:rsidRPr="0059482D">
          <w:rPr>
            <w:webHidden/>
          </w:rPr>
        </w:r>
        <w:r w:rsidR="00122438" w:rsidRPr="0059482D">
          <w:rPr>
            <w:webHidden/>
          </w:rPr>
          <w:fldChar w:fldCharType="separate"/>
        </w:r>
        <w:r w:rsidR="005D29E0">
          <w:rPr>
            <w:webHidden/>
          </w:rPr>
          <w:t>137</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84" w:history="1">
        <w:r w:rsidR="000D3160" w:rsidRPr="0059482D">
          <w:rPr>
            <w:rStyle w:val="Hyperlink"/>
          </w:rPr>
          <w:t>4.4. Results</w:t>
        </w:r>
        <w:r w:rsidR="000D3160" w:rsidRPr="0059482D">
          <w:rPr>
            <w:webHidden/>
          </w:rPr>
          <w:tab/>
        </w:r>
        <w:r w:rsidR="00122438" w:rsidRPr="0059482D">
          <w:rPr>
            <w:webHidden/>
          </w:rPr>
          <w:fldChar w:fldCharType="begin"/>
        </w:r>
        <w:r w:rsidR="000D3160" w:rsidRPr="0059482D">
          <w:rPr>
            <w:webHidden/>
          </w:rPr>
          <w:instrText xml:space="preserve"> PAGEREF _Toc370678384 \h </w:instrText>
        </w:r>
        <w:r w:rsidR="00122438" w:rsidRPr="0059482D">
          <w:rPr>
            <w:webHidden/>
          </w:rPr>
        </w:r>
        <w:r w:rsidR="00122438" w:rsidRPr="0059482D">
          <w:rPr>
            <w:webHidden/>
          </w:rPr>
          <w:fldChar w:fldCharType="separate"/>
        </w:r>
        <w:r w:rsidR="005D29E0">
          <w:rPr>
            <w:webHidden/>
          </w:rPr>
          <w:t>139</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85" w:history="1">
        <w:r w:rsidR="000D3160" w:rsidRPr="0059482D">
          <w:rPr>
            <w:rStyle w:val="Hyperlink"/>
            <w:rFonts w:ascii="Century Gothic" w:hAnsi="Century Gothic"/>
            <w:sz w:val="22"/>
            <w:szCs w:val="22"/>
          </w:rPr>
          <w:t>4.4.1. Characterisation of rat primary VM cell cul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85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39</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86" w:history="1">
        <w:r w:rsidR="000D3160" w:rsidRPr="0059482D">
          <w:rPr>
            <w:rStyle w:val="Hyperlink"/>
            <w:rFonts w:ascii="Century Gothic" w:hAnsi="Century Gothic"/>
            <w:sz w:val="22"/>
            <w:szCs w:val="22"/>
          </w:rPr>
          <w:t>4.4.2. Survival of TH+ cells in rat primary VM neuronal cul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86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41</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87" w:history="1">
        <w:r w:rsidR="000D3160" w:rsidRPr="0059482D">
          <w:rPr>
            <w:rStyle w:val="Hyperlink"/>
            <w:rFonts w:ascii="Century Gothic" w:hAnsi="Century Gothic"/>
            <w:sz w:val="22"/>
            <w:szCs w:val="22"/>
          </w:rPr>
          <w:t>4.4.3. Optimisation of MOI of LV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8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42</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89" w:history="1">
        <w:r w:rsidR="000D3160" w:rsidRPr="0059482D">
          <w:rPr>
            <w:rStyle w:val="Hyperlink"/>
            <w:rFonts w:ascii="Century Gothic" w:hAnsi="Century Gothic"/>
            <w:sz w:val="22"/>
            <w:szCs w:val="22"/>
          </w:rPr>
          <w:t>4.4.4. Optimisation of transduction time of LV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89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43</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91" w:history="1">
        <w:r w:rsidR="000D3160" w:rsidRPr="0059482D">
          <w:rPr>
            <w:rStyle w:val="Hyperlink"/>
            <w:rFonts w:ascii="Century Gothic" w:hAnsi="Century Gothic"/>
            <w:sz w:val="22"/>
            <w:szCs w:val="22"/>
          </w:rPr>
          <w:t>4.4.5. Investigating LV transduction efficiency and cell-type specificity in rat primary VM cell cul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91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44</w:t>
        </w:r>
        <w:r w:rsidR="00122438" w:rsidRPr="0059482D">
          <w:rPr>
            <w:rFonts w:ascii="Century Gothic" w:hAnsi="Century Gothic"/>
            <w:webHidden/>
            <w:sz w:val="22"/>
            <w:szCs w:val="22"/>
          </w:rPr>
          <w:fldChar w:fldCharType="end"/>
        </w:r>
      </w:hyperlink>
    </w:p>
    <w:p w:rsidR="000D3160" w:rsidRPr="0059482D" w:rsidRDefault="00DB0C88" w:rsidP="0059482D">
      <w:pPr>
        <w:pStyle w:val="TOC3"/>
        <w:tabs>
          <w:tab w:val="clear" w:pos="8278"/>
          <w:tab w:val="right" w:leader="dot" w:pos="8301"/>
        </w:tabs>
        <w:rPr>
          <w:rFonts w:ascii="Century Gothic" w:eastAsiaTheme="minorEastAsia" w:hAnsi="Century Gothic" w:cstheme="minorBidi"/>
          <w:noProof/>
          <w:kern w:val="0"/>
          <w:sz w:val="22"/>
          <w:szCs w:val="22"/>
          <w:lang w:eastAsia="en-GB"/>
        </w:rPr>
      </w:pPr>
      <w:hyperlink w:anchor="_Toc370678392" w:history="1">
        <w:r w:rsidR="000D3160" w:rsidRPr="0059482D">
          <w:rPr>
            <w:rStyle w:val="Hyperlink"/>
            <w:rFonts w:ascii="Century Gothic" w:hAnsi="Century Gothic"/>
            <w:noProof/>
            <w:sz w:val="22"/>
            <w:szCs w:val="22"/>
          </w:rPr>
          <w:t>4.4.5.1. Transduction in neuronal cultures</w:t>
        </w:r>
        <w:r w:rsidR="000D3160" w:rsidRPr="0059482D">
          <w:rPr>
            <w:rFonts w:ascii="Century Gothic" w:hAnsi="Century Gothic"/>
            <w:noProof/>
            <w:webHidden/>
            <w:sz w:val="22"/>
            <w:szCs w:val="22"/>
          </w:rPr>
          <w:tab/>
        </w:r>
        <w:r w:rsidR="00122438" w:rsidRPr="0059482D">
          <w:rPr>
            <w:rFonts w:ascii="Century Gothic" w:hAnsi="Century Gothic"/>
            <w:noProof/>
            <w:webHidden/>
            <w:sz w:val="22"/>
            <w:szCs w:val="22"/>
          </w:rPr>
          <w:fldChar w:fldCharType="begin"/>
        </w:r>
        <w:r w:rsidR="000D3160" w:rsidRPr="0059482D">
          <w:rPr>
            <w:rFonts w:ascii="Century Gothic" w:hAnsi="Century Gothic"/>
            <w:noProof/>
            <w:webHidden/>
            <w:sz w:val="22"/>
            <w:szCs w:val="22"/>
          </w:rPr>
          <w:instrText xml:space="preserve"> PAGEREF _Toc370678392 \h </w:instrText>
        </w:r>
        <w:r w:rsidR="00122438" w:rsidRPr="0059482D">
          <w:rPr>
            <w:rFonts w:ascii="Century Gothic" w:hAnsi="Century Gothic"/>
            <w:noProof/>
            <w:webHidden/>
            <w:sz w:val="22"/>
            <w:szCs w:val="22"/>
          </w:rPr>
        </w:r>
        <w:r w:rsidR="00122438" w:rsidRPr="0059482D">
          <w:rPr>
            <w:rFonts w:ascii="Century Gothic" w:hAnsi="Century Gothic"/>
            <w:noProof/>
            <w:webHidden/>
            <w:sz w:val="22"/>
            <w:szCs w:val="22"/>
          </w:rPr>
          <w:fldChar w:fldCharType="separate"/>
        </w:r>
        <w:r w:rsidR="005D29E0">
          <w:rPr>
            <w:rFonts w:ascii="Century Gothic" w:hAnsi="Century Gothic"/>
            <w:noProof/>
            <w:webHidden/>
            <w:sz w:val="22"/>
            <w:szCs w:val="22"/>
          </w:rPr>
          <w:t>144</w:t>
        </w:r>
        <w:r w:rsidR="00122438" w:rsidRPr="0059482D">
          <w:rPr>
            <w:rFonts w:ascii="Century Gothic" w:hAnsi="Century Gothic"/>
            <w:noProof/>
            <w:webHidden/>
            <w:sz w:val="22"/>
            <w:szCs w:val="22"/>
          </w:rPr>
          <w:fldChar w:fldCharType="end"/>
        </w:r>
      </w:hyperlink>
    </w:p>
    <w:p w:rsidR="000D3160" w:rsidRPr="0059482D" w:rsidRDefault="00DB0C88" w:rsidP="0059482D">
      <w:pPr>
        <w:pStyle w:val="TOC3"/>
        <w:tabs>
          <w:tab w:val="clear" w:pos="8278"/>
          <w:tab w:val="right" w:leader="dot" w:pos="8301"/>
        </w:tabs>
        <w:rPr>
          <w:rFonts w:ascii="Century Gothic" w:eastAsiaTheme="minorEastAsia" w:hAnsi="Century Gothic" w:cstheme="minorBidi"/>
          <w:noProof/>
          <w:kern w:val="0"/>
          <w:sz w:val="22"/>
          <w:szCs w:val="22"/>
          <w:lang w:eastAsia="en-GB"/>
        </w:rPr>
      </w:pPr>
      <w:hyperlink w:anchor="_Toc370678393" w:history="1">
        <w:r w:rsidR="000D3160" w:rsidRPr="0059482D">
          <w:rPr>
            <w:rStyle w:val="Hyperlink"/>
            <w:rFonts w:ascii="Century Gothic" w:hAnsi="Century Gothic"/>
            <w:noProof/>
            <w:sz w:val="22"/>
            <w:szCs w:val="22"/>
          </w:rPr>
          <w:t>4.4.5.2. Transduction in astroglial cultures</w:t>
        </w:r>
        <w:r w:rsidR="000D3160" w:rsidRPr="0059482D">
          <w:rPr>
            <w:rFonts w:ascii="Century Gothic" w:hAnsi="Century Gothic"/>
            <w:noProof/>
            <w:webHidden/>
            <w:sz w:val="22"/>
            <w:szCs w:val="22"/>
          </w:rPr>
          <w:tab/>
        </w:r>
        <w:r w:rsidR="00122438" w:rsidRPr="0059482D">
          <w:rPr>
            <w:rFonts w:ascii="Century Gothic" w:hAnsi="Century Gothic"/>
            <w:noProof/>
            <w:webHidden/>
            <w:sz w:val="22"/>
            <w:szCs w:val="22"/>
          </w:rPr>
          <w:fldChar w:fldCharType="begin"/>
        </w:r>
        <w:r w:rsidR="000D3160" w:rsidRPr="0059482D">
          <w:rPr>
            <w:rFonts w:ascii="Century Gothic" w:hAnsi="Century Gothic"/>
            <w:noProof/>
            <w:webHidden/>
            <w:sz w:val="22"/>
            <w:szCs w:val="22"/>
          </w:rPr>
          <w:instrText xml:space="preserve"> PAGEREF _Toc370678393 \h </w:instrText>
        </w:r>
        <w:r w:rsidR="00122438" w:rsidRPr="0059482D">
          <w:rPr>
            <w:rFonts w:ascii="Century Gothic" w:hAnsi="Century Gothic"/>
            <w:noProof/>
            <w:webHidden/>
            <w:sz w:val="22"/>
            <w:szCs w:val="22"/>
          </w:rPr>
        </w:r>
        <w:r w:rsidR="00122438" w:rsidRPr="0059482D">
          <w:rPr>
            <w:rFonts w:ascii="Century Gothic" w:hAnsi="Century Gothic"/>
            <w:noProof/>
            <w:webHidden/>
            <w:sz w:val="22"/>
            <w:szCs w:val="22"/>
          </w:rPr>
          <w:fldChar w:fldCharType="separate"/>
        </w:r>
        <w:r w:rsidR="005D29E0">
          <w:rPr>
            <w:rFonts w:ascii="Century Gothic" w:hAnsi="Century Gothic"/>
            <w:noProof/>
            <w:webHidden/>
            <w:sz w:val="22"/>
            <w:szCs w:val="22"/>
          </w:rPr>
          <w:t>148</w:t>
        </w:r>
        <w:r w:rsidR="00122438" w:rsidRPr="0059482D">
          <w:rPr>
            <w:rFonts w:ascii="Century Gothic" w:hAnsi="Century Gothic"/>
            <w:noProof/>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394" w:history="1">
        <w:r w:rsidR="000D3160" w:rsidRPr="0059482D">
          <w:rPr>
            <w:rStyle w:val="Hyperlink"/>
            <w:rFonts w:ascii="Century Gothic" w:hAnsi="Century Gothic"/>
            <w:sz w:val="22"/>
            <w:szCs w:val="22"/>
          </w:rPr>
          <w:t xml:space="preserve">4.4.6. LV-mediated </w:t>
        </w:r>
        <w:r w:rsidR="000D3160" w:rsidRPr="0059482D">
          <w:rPr>
            <w:rStyle w:val="Hyperlink"/>
            <w:rFonts w:ascii="Century Gothic" w:hAnsi="Century Gothic"/>
            <w:i/>
            <w:sz w:val="22"/>
            <w:szCs w:val="22"/>
          </w:rPr>
          <w:t>eGFP</w:t>
        </w:r>
        <w:r w:rsidR="000D3160" w:rsidRPr="0059482D">
          <w:rPr>
            <w:rStyle w:val="Hyperlink"/>
            <w:rFonts w:ascii="Century Gothic" w:hAnsi="Century Gothic"/>
            <w:sz w:val="22"/>
            <w:szCs w:val="22"/>
          </w:rPr>
          <w:t xml:space="preserve"> expression in the striatum of 6-OHDA-lesioned rat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39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53</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395" w:history="1">
        <w:r w:rsidR="000D3160" w:rsidRPr="0059482D">
          <w:rPr>
            <w:rStyle w:val="Hyperlink"/>
          </w:rPr>
          <w:t>4.5. Discussion</w:t>
        </w:r>
        <w:r w:rsidR="000D3160" w:rsidRPr="0059482D">
          <w:rPr>
            <w:webHidden/>
          </w:rPr>
          <w:tab/>
        </w:r>
        <w:r w:rsidR="00122438" w:rsidRPr="0059482D">
          <w:rPr>
            <w:webHidden/>
          </w:rPr>
          <w:fldChar w:fldCharType="begin"/>
        </w:r>
        <w:r w:rsidR="000D3160" w:rsidRPr="0059482D">
          <w:rPr>
            <w:webHidden/>
          </w:rPr>
          <w:instrText xml:space="preserve"> PAGEREF _Toc370678395 \h </w:instrText>
        </w:r>
        <w:r w:rsidR="00122438" w:rsidRPr="0059482D">
          <w:rPr>
            <w:webHidden/>
          </w:rPr>
        </w:r>
        <w:r w:rsidR="00122438" w:rsidRPr="0059482D">
          <w:rPr>
            <w:webHidden/>
          </w:rPr>
          <w:fldChar w:fldCharType="separate"/>
        </w:r>
        <w:r w:rsidR="005D29E0">
          <w:rPr>
            <w:webHidden/>
          </w:rPr>
          <w:t>157</w:t>
        </w:r>
        <w:r w:rsidR="00122438" w:rsidRPr="0059482D">
          <w:rPr>
            <w:webHidden/>
          </w:rPr>
          <w:fldChar w:fldCharType="end"/>
        </w:r>
      </w:hyperlink>
    </w:p>
    <w:p w:rsidR="000D3160" w:rsidRPr="0059482D" w:rsidRDefault="00DB0C88" w:rsidP="0059482D">
      <w:pPr>
        <w:pStyle w:val="TOC1"/>
        <w:rPr>
          <w:rFonts w:eastAsiaTheme="minorEastAsia" w:cstheme="minorBidi"/>
          <w:b/>
          <w:kern w:val="0"/>
          <w:lang w:eastAsia="en-GB"/>
        </w:rPr>
      </w:pPr>
      <w:hyperlink w:anchor="_Toc370678396" w:history="1">
        <w:r w:rsidR="000D3160" w:rsidRPr="0059482D">
          <w:rPr>
            <w:rStyle w:val="Hyperlink"/>
            <w:b/>
          </w:rPr>
          <w:t>Chapter 5</w:t>
        </w:r>
        <w:r w:rsidR="0059482D" w:rsidRPr="0059482D">
          <w:rPr>
            <w:rStyle w:val="Hyperlink"/>
            <w:b/>
          </w:rPr>
          <w:t xml:space="preserve">: </w:t>
        </w:r>
      </w:hyperlink>
      <w:hyperlink w:anchor="_Toc370678397" w:history="1">
        <w:r w:rsidR="000D3160" w:rsidRPr="0059482D">
          <w:rPr>
            <w:rStyle w:val="Hyperlink"/>
            <w:b/>
          </w:rPr>
          <w:t>Neuroprotective effects of IGF-1 on rat primary neuronal cultures and 6-OHDA-lesioned rats</w:t>
        </w:r>
        <w:r w:rsidR="000D3160" w:rsidRPr="0059482D">
          <w:rPr>
            <w:b/>
            <w:webHidden/>
          </w:rPr>
          <w:tab/>
        </w:r>
        <w:r w:rsidR="00122438" w:rsidRPr="0059482D">
          <w:rPr>
            <w:b/>
            <w:webHidden/>
          </w:rPr>
          <w:fldChar w:fldCharType="begin"/>
        </w:r>
        <w:r w:rsidR="000D3160" w:rsidRPr="0059482D">
          <w:rPr>
            <w:b/>
            <w:webHidden/>
          </w:rPr>
          <w:instrText xml:space="preserve"> PAGEREF _Toc370678397 \h </w:instrText>
        </w:r>
        <w:r w:rsidR="00122438" w:rsidRPr="0059482D">
          <w:rPr>
            <w:b/>
            <w:webHidden/>
          </w:rPr>
        </w:r>
        <w:r w:rsidR="00122438" w:rsidRPr="0059482D">
          <w:rPr>
            <w:b/>
            <w:webHidden/>
          </w:rPr>
          <w:fldChar w:fldCharType="separate"/>
        </w:r>
        <w:r w:rsidR="005D29E0">
          <w:rPr>
            <w:b/>
            <w:webHidden/>
          </w:rPr>
          <w:t>165</w:t>
        </w:r>
        <w:r w:rsidR="00122438" w:rsidRPr="0059482D">
          <w:rPr>
            <w:b/>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98" w:history="1">
        <w:r w:rsidR="000D3160" w:rsidRPr="0059482D">
          <w:rPr>
            <w:rStyle w:val="Hyperlink"/>
          </w:rPr>
          <w:t>5.1. Introduction</w:t>
        </w:r>
        <w:r w:rsidR="000D3160" w:rsidRPr="0059482D">
          <w:rPr>
            <w:webHidden/>
          </w:rPr>
          <w:tab/>
        </w:r>
        <w:r w:rsidR="00122438" w:rsidRPr="0059482D">
          <w:rPr>
            <w:webHidden/>
          </w:rPr>
          <w:fldChar w:fldCharType="begin"/>
        </w:r>
        <w:r w:rsidR="000D3160" w:rsidRPr="0059482D">
          <w:rPr>
            <w:webHidden/>
          </w:rPr>
          <w:instrText xml:space="preserve"> PAGEREF _Toc370678398 \h </w:instrText>
        </w:r>
        <w:r w:rsidR="00122438" w:rsidRPr="0059482D">
          <w:rPr>
            <w:webHidden/>
          </w:rPr>
        </w:r>
        <w:r w:rsidR="00122438" w:rsidRPr="0059482D">
          <w:rPr>
            <w:webHidden/>
          </w:rPr>
          <w:fldChar w:fldCharType="separate"/>
        </w:r>
        <w:r w:rsidR="005D29E0">
          <w:rPr>
            <w:webHidden/>
          </w:rPr>
          <w:t>166</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399" w:history="1">
        <w:r w:rsidR="000D3160" w:rsidRPr="0059482D">
          <w:rPr>
            <w:rStyle w:val="Hyperlink"/>
          </w:rPr>
          <w:t>5.2. Hypothesis and aims</w:t>
        </w:r>
        <w:r w:rsidR="000D3160" w:rsidRPr="0059482D">
          <w:rPr>
            <w:webHidden/>
          </w:rPr>
          <w:tab/>
        </w:r>
        <w:r w:rsidR="00122438" w:rsidRPr="0059482D">
          <w:rPr>
            <w:webHidden/>
          </w:rPr>
          <w:fldChar w:fldCharType="begin"/>
        </w:r>
        <w:r w:rsidR="000D3160" w:rsidRPr="0059482D">
          <w:rPr>
            <w:webHidden/>
          </w:rPr>
          <w:instrText xml:space="preserve"> PAGEREF _Toc370678399 \h </w:instrText>
        </w:r>
        <w:r w:rsidR="00122438" w:rsidRPr="0059482D">
          <w:rPr>
            <w:webHidden/>
          </w:rPr>
        </w:r>
        <w:r w:rsidR="00122438" w:rsidRPr="0059482D">
          <w:rPr>
            <w:webHidden/>
          </w:rPr>
          <w:fldChar w:fldCharType="separate"/>
        </w:r>
        <w:r w:rsidR="005D29E0">
          <w:rPr>
            <w:webHidden/>
          </w:rPr>
          <w:t>168</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400" w:history="1">
        <w:r w:rsidR="000D3160" w:rsidRPr="0059482D">
          <w:rPr>
            <w:rStyle w:val="Hyperlink"/>
          </w:rPr>
          <w:t>5.3. Summary of experiments and methods</w:t>
        </w:r>
        <w:r w:rsidR="000D3160" w:rsidRPr="0059482D">
          <w:rPr>
            <w:webHidden/>
          </w:rPr>
          <w:tab/>
        </w:r>
        <w:r w:rsidR="00122438" w:rsidRPr="0059482D">
          <w:rPr>
            <w:webHidden/>
          </w:rPr>
          <w:fldChar w:fldCharType="begin"/>
        </w:r>
        <w:r w:rsidR="000D3160" w:rsidRPr="0059482D">
          <w:rPr>
            <w:webHidden/>
          </w:rPr>
          <w:instrText xml:space="preserve"> PAGEREF _Toc370678400 \h </w:instrText>
        </w:r>
        <w:r w:rsidR="00122438" w:rsidRPr="0059482D">
          <w:rPr>
            <w:webHidden/>
          </w:rPr>
        </w:r>
        <w:r w:rsidR="00122438" w:rsidRPr="0059482D">
          <w:rPr>
            <w:webHidden/>
          </w:rPr>
          <w:fldChar w:fldCharType="separate"/>
        </w:r>
        <w:r w:rsidR="005D29E0">
          <w:rPr>
            <w:webHidden/>
          </w:rPr>
          <w:t>169</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401" w:history="1">
        <w:r w:rsidR="000D3160" w:rsidRPr="0059482D">
          <w:rPr>
            <w:rStyle w:val="Hyperlink"/>
          </w:rPr>
          <w:t>5.4. Results</w:t>
        </w:r>
        <w:r w:rsidR="000D3160" w:rsidRPr="0059482D">
          <w:rPr>
            <w:webHidden/>
          </w:rPr>
          <w:tab/>
        </w:r>
        <w:r w:rsidR="00122438" w:rsidRPr="0059482D">
          <w:rPr>
            <w:webHidden/>
          </w:rPr>
          <w:fldChar w:fldCharType="begin"/>
        </w:r>
        <w:r w:rsidR="000D3160" w:rsidRPr="0059482D">
          <w:rPr>
            <w:webHidden/>
          </w:rPr>
          <w:instrText xml:space="preserve"> PAGEREF _Toc370678401 \h </w:instrText>
        </w:r>
        <w:r w:rsidR="00122438" w:rsidRPr="0059482D">
          <w:rPr>
            <w:webHidden/>
          </w:rPr>
        </w:r>
        <w:r w:rsidR="00122438" w:rsidRPr="0059482D">
          <w:rPr>
            <w:webHidden/>
          </w:rPr>
          <w:fldChar w:fldCharType="separate"/>
        </w:r>
        <w:r w:rsidR="005D29E0">
          <w:rPr>
            <w:webHidden/>
          </w:rPr>
          <w:t>171</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402" w:history="1">
        <w:r w:rsidR="000D3160" w:rsidRPr="0059482D">
          <w:rPr>
            <w:rStyle w:val="Hyperlink"/>
            <w:rFonts w:ascii="Century Gothic" w:hAnsi="Century Gothic"/>
            <w:sz w:val="22"/>
            <w:szCs w:val="22"/>
          </w:rPr>
          <w:t xml:space="preserve">5.4.1. </w:t>
        </w:r>
        <w:r w:rsidR="000D3160" w:rsidRPr="0059482D">
          <w:rPr>
            <w:rStyle w:val="Hyperlink"/>
            <w:rFonts w:ascii="Century Gothic" w:hAnsi="Century Gothic"/>
            <w:i/>
            <w:sz w:val="22"/>
            <w:szCs w:val="22"/>
          </w:rPr>
          <w:t>Igf-1</w:t>
        </w:r>
        <w:r w:rsidR="000D3160" w:rsidRPr="0059482D">
          <w:rPr>
            <w:rStyle w:val="Hyperlink"/>
            <w:rFonts w:ascii="Century Gothic" w:hAnsi="Century Gothic"/>
            <w:sz w:val="22"/>
            <w:szCs w:val="22"/>
          </w:rPr>
          <w:t xml:space="preserve"> expression in LV-transduced cell cul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402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71</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403" w:history="1">
        <w:r w:rsidR="000D3160" w:rsidRPr="0059482D">
          <w:rPr>
            <w:rStyle w:val="Hyperlink"/>
            <w:rFonts w:ascii="Century Gothic" w:hAnsi="Century Gothic"/>
            <w:sz w:val="22"/>
            <w:szCs w:val="22"/>
          </w:rPr>
          <w:t>5.4.2. Effects of trophic factors on rat primary VM neuronal cul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403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74</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404" w:history="1">
        <w:r w:rsidR="000D3160" w:rsidRPr="0059482D">
          <w:rPr>
            <w:rStyle w:val="Hyperlink"/>
            <w:rFonts w:ascii="Century Gothic" w:hAnsi="Century Gothic"/>
            <w:sz w:val="22"/>
            <w:szCs w:val="22"/>
          </w:rPr>
          <w:t>5.4.3. IGF-1 protective effect on rat primary cortical neuronal culture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404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76</w:t>
        </w:r>
        <w:r w:rsidR="00122438" w:rsidRPr="0059482D">
          <w:rPr>
            <w:rFonts w:ascii="Century Gothic" w:hAnsi="Century Gothic"/>
            <w:webHidden/>
            <w:sz w:val="22"/>
            <w:szCs w:val="22"/>
          </w:rPr>
          <w:fldChar w:fldCharType="end"/>
        </w:r>
      </w:hyperlink>
    </w:p>
    <w:p w:rsidR="0059482D" w:rsidRDefault="00122438" w:rsidP="0059482D">
      <w:pPr>
        <w:pStyle w:val="TOC2"/>
        <w:tabs>
          <w:tab w:val="clear" w:pos="8324"/>
          <w:tab w:val="right" w:leader="dot" w:pos="8301"/>
        </w:tabs>
        <w:rPr>
          <w:rFonts w:ascii="Century Gothic" w:hAnsi="Century Gothic"/>
          <w:webHidden/>
          <w:sz w:val="22"/>
          <w:szCs w:val="22"/>
        </w:rPr>
      </w:pPr>
      <w:r w:rsidRPr="0059482D">
        <w:rPr>
          <w:rStyle w:val="Hyperlink"/>
          <w:rFonts w:ascii="Century Gothic" w:hAnsi="Century Gothic"/>
          <w:sz w:val="22"/>
          <w:szCs w:val="22"/>
        </w:rPr>
        <w:fldChar w:fldCharType="begin"/>
      </w:r>
      <w:r w:rsidR="000D3160" w:rsidRPr="0059482D">
        <w:rPr>
          <w:rStyle w:val="Hyperlink"/>
          <w:rFonts w:ascii="Century Gothic" w:hAnsi="Century Gothic"/>
          <w:sz w:val="22"/>
          <w:szCs w:val="22"/>
        </w:rPr>
        <w:instrText xml:space="preserve"> </w:instrText>
      </w:r>
      <w:r w:rsidR="000D3160" w:rsidRPr="0059482D">
        <w:rPr>
          <w:rFonts w:ascii="Century Gothic" w:hAnsi="Century Gothic"/>
          <w:sz w:val="22"/>
          <w:szCs w:val="22"/>
        </w:rPr>
        <w:instrText>HYPERLINK \l "_Toc370678407"</w:instrText>
      </w:r>
      <w:r w:rsidR="000D3160" w:rsidRPr="0059482D">
        <w:rPr>
          <w:rStyle w:val="Hyperlink"/>
          <w:rFonts w:ascii="Century Gothic" w:hAnsi="Century Gothic"/>
          <w:sz w:val="22"/>
          <w:szCs w:val="22"/>
        </w:rPr>
        <w:instrText xml:space="preserve"> </w:instrText>
      </w:r>
      <w:r w:rsidRPr="0059482D">
        <w:rPr>
          <w:rStyle w:val="Hyperlink"/>
          <w:rFonts w:ascii="Century Gothic" w:hAnsi="Century Gothic"/>
          <w:sz w:val="22"/>
          <w:szCs w:val="22"/>
        </w:rPr>
        <w:fldChar w:fldCharType="separate"/>
      </w:r>
      <w:r w:rsidR="000D3160" w:rsidRPr="0059482D">
        <w:rPr>
          <w:rStyle w:val="Hyperlink"/>
          <w:rFonts w:ascii="Century Gothic" w:hAnsi="Century Gothic"/>
          <w:sz w:val="22"/>
          <w:szCs w:val="22"/>
        </w:rPr>
        <w:t>5.4.4. Effects of IGF-1 on dopaminergic neurons of 6-OHDA-lesioned rats</w:t>
      </w:r>
      <w:r w:rsidR="000D3160" w:rsidRPr="0059482D">
        <w:rPr>
          <w:rFonts w:ascii="Century Gothic" w:hAnsi="Century Gothic"/>
          <w:webHidden/>
          <w:sz w:val="22"/>
          <w:szCs w:val="22"/>
        </w:rPr>
        <w:tab/>
      </w:r>
      <w:r w:rsidR="0059482D">
        <w:rPr>
          <w:rFonts w:ascii="Century Gothic" w:hAnsi="Century Gothic"/>
          <w:webHidden/>
          <w:sz w:val="22"/>
          <w:szCs w:val="22"/>
        </w:rPr>
        <w:t xml:space="preserve"> </w:t>
      </w:r>
    </w:p>
    <w:p w:rsidR="000D3160" w:rsidRPr="0059482D" w:rsidRDefault="0059482D" w:rsidP="0059482D">
      <w:pPr>
        <w:pStyle w:val="TOC2"/>
        <w:tabs>
          <w:tab w:val="clear" w:pos="8324"/>
          <w:tab w:val="right" w:leader="dot" w:pos="8301"/>
        </w:tabs>
        <w:rPr>
          <w:rFonts w:ascii="Century Gothic" w:eastAsiaTheme="minorEastAsia" w:hAnsi="Century Gothic" w:cstheme="minorBidi"/>
          <w:kern w:val="0"/>
          <w:sz w:val="22"/>
          <w:szCs w:val="22"/>
          <w:lang w:eastAsia="en-GB"/>
        </w:rPr>
      </w:pPr>
      <w:r>
        <w:rPr>
          <w:rFonts w:ascii="Century Gothic" w:hAnsi="Century Gothic"/>
          <w:webHidden/>
          <w:sz w:val="22"/>
          <w:szCs w:val="22"/>
        </w:rPr>
        <w:tab/>
      </w:r>
      <w:r>
        <w:rPr>
          <w:rFonts w:ascii="Century Gothic" w:hAnsi="Century Gothic"/>
          <w:webHidden/>
          <w:sz w:val="22"/>
          <w:szCs w:val="22"/>
        </w:rPr>
        <w:tab/>
      </w:r>
      <w:r>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40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82</w:t>
      </w:r>
      <w:r w:rsidR="00122438" w:rsidRPr="0059482D">
        <w:rPr>
          <w:rFonts w:ascii="Century Gothic" w:hAnsi="Century Gothic"/>
          <w:webHidden/>
          <w:sz w:val="22"/>
          <w:szCs w:val="22"/>
        </w:rPr>
        <w:fldChar w:fldCharType="end"/>
      </w:r>
      <w:r w:rsidR="00122438" w:rsidRPr="0059482D">
        <w:rPr>
          <w:rStyle w:val="Hyperlink"/>
          <w:rFonts w:ascii="Century Gothic" w:hAnsi="Century Gothic"/>
          <w:sz w:val="22"/>
          <w:szCs w:val="22"/>
        </w:rPr>
        <w:fldChar w:fldCharType="end"/>
      </w:r>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408" w:history="1">
        <w:r w:rsidR="000D3160" w:rsidRPr="0059482D">
          <w:rPr>
            <w:rStyle w:val="Hyperlink"/>
            <w:rFonts w:ascii="Century Gothic" w:hAnsi="Century Gothic"/>
            <w:sz w:val="22"/>
            <w:szCs w:val="22"/>
          </w:rPr>
          <w:t>5.4.5. Effects of IGF-1 on behaviour of 6-OHDA-lesioned rat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408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184</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409" w:history="1">
        <w:r w:rsidR="000D3160" w:rsidRPr="0059482D">
          <w:rPr>
            <w:rStyle w:val="Hyperlink"/>
          </w:rPr>
          <w:t>5.5. Discussion</w:t>
        </w:r>
        <w:r w:rsidR="000D3160" w:rsidRPr="0059482D">
          <w:rPr>
            <w:webHidden/>
          </w:rPr>
          <w:tab/>
        </w:r>
        <w:r w:rsidR="00122438" w:rsidRPr="0059482D">
          <w:rPr>
            <w:webHidden/>
          </w:rPr>
          <w:fldChar w:fldCharType="begin"/>
        </w:r>
        <w:r w:rsidR="000D3160" w:rsidRPr="0059482D">
          <w:rPr>
            <w:webHidden/>
          </w:rPr>
          <w:instrText xml:space="preserve"> PAGEREF _Toc370678409 \h </w:instrText>
        </w:r>
        <w:r w:rsidR="00122438" w:rsidRPr="0059482D">
          <w:rPr>
            <w:webHidden/>
          </w:rPr>
        </w:r>
        <w:r w:rsidR="00122438" w:rsidRPr="0059482D">
          <w:rPr>
            <w:webHidden/>
          </w:rPr>
          <w:fldChar w:fldCharType="separate"/>
        </w:r>
        <w:r w:rsidR="005D29E0">
          <w:rPr>
            <w:webHidden/>
          </w:rPr>
          <w:t>189</w:t>
        </w:r>
        <w:r w:rsidR="00122438" w:rsidRPr="0059482D">
          <w:rPr>
            <w:webHidden/>
          </w:rPr>
          <w:fldChar w:fldCharType="end"/>
        </w:r>
      </w:hyperlink>
    </w:p>
    <w:p w:rsidR="000D3160" w:rsidRPr="0059482D" w:rsidRDefault="00DB0C88" w:rsidP="0059482D">
      <w:pPr>
        <w:pStyle w:val="TOC1"/>
        <w:rPr>
          <w:rFonts w:eastAsiaTheme="minorEastAsia" w:cstheme="minorBidi"/>
          <w:b/>
          <w:kern w:val="0"/>
          <w:lang w:eastAsia="en-GB"/>
        </w:rPr>
      </w:pPr>
      <w:hyperlink w:anchor="_Toc370678410" w:history="1">
        <w:r w:rsidR="000D3160" w:rsidRPr="0059482D">
          <w:rPr>
            <w:rStyle w:val="Hyperlink"/>
            <w:b/>
          </w:rPr>
          <w:t>Chapter 6</w:t>
        </w:r>
        <w:r w:rsidR="0059482D" w:rsidRPr="0059482D">
          <w:rPr>
            <w:rStyle w:val="Hyperlink"/>
            <w:b/>
          </w:rPr>
          <w:t xml:space="preserve">: </w:t>
        </w:r>
      </w:hyperlink>
      <w:hyperlink w:anchor="_Toc370678411" w:history="1">
        <w:r w:rsidR="000D3160" w:rsidRPr="0059482D">
          <w:rPr>
            <w:rStyle w:val="Hyperlink"/>
            <w:b/>
          </w:rPr>
          <w:t xml:space="preserve">Long-lasting </w:t>
        </w:r>
        <w:r w:rsidR="000D3160" w:rsidRPr="0059482D">
          <w:rPr>
            <w:rStyle w:val="Hyperlink"/>
            <w:b/>
            <w:i/>
          </w:rPr>
          <w:t>GDNF</w:t>
        </w:r>
        <w:r w:rsidR="000D3160" w:rsidRPr="0059482D">
          <w:rPr>
            <w:rStyle w:val="Hyperlink"/>
            <w:b/>
          </w:rPr>
          <w:t xml:space="preserve"> expression from IDLVs provides therapeutic benefit in 6-OHDA-lesioned rats</w:t>
        </w:r>
        <w:r w:rsidR="000D3160" w:rsidRPr="0059482D">
          <w:rPr>
            <w:b/>
            <w:webHidden/>
          </w:rPr>
          <w:tab/>
        </w:r>
        <w:r w:rsidR="00122438" w:rsidRPr="0059482D">
          <w:rPr>
            <w:b/>
            <w:webHidden/>
          </w:rPr>
          <w:fldChar w:fldCharType="begin"/>
        </w:r>
        <w:r w:rsidR="000D3160" w:rsidRPr="0059482D">
          <w:rPr>
            <w:b/>
            <w:webHidden/>
          </w:rPr>
          <w:instrText xml:space="preserve"> PAGEREF _Toc370678411 \h </w:instrText>
        </w:r>
        <w:r w:rsidR="00122438" w:rsidRPr="0059482D">
          <w:rPr>
            <w:b/>
            <w:webHidden/>
          </w:rPr>
        </w:r>
        <w:r w:rsidR="00122438" w:rsidRPr="0059482D">
          <w:rPr>
            <w:b/>
            <w:webHidden/>
          </w:rPr>
          <w:fldChar w:fldCharType="separate"/>
        </w:r>
        <w:r w:rsidR="005D29E0">
          <w:rPr>
            <w:b/>
            <w:webHidden/>
          </w:rPr>
          <w:t>198</w:t>
        </w:r>
        <w:r w:rsidR="00122438" w:rsidRPr="0059482D">
          <w:rPr>
            <w:b/>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412" w:history="1">
        <w:r w:rsidR="000D3160" w:rsidRPr="0059482D">
          <w:rPr>
            <w:rStyle w:val="Hyperlink"/>
          </w:rPr>
          <w:t>6.1. Introduction</w:t>
        </w:r>
        <w:r w:rsidR="000D3160" w:rsidRPr="0059482D">
          <w:rPr>
            <w:webHidden/>
          </w:rPr>
          <w:tab/>
        </w:r>
        <w:r w:rsidR="00122438" w:rsidRPr="0059482D">
          <w:rPr>
            <w:webHidden/>
          </w:rPr>
          <w:fldChar w:fldCharType="begin"/>
        </w:r>
        <w:r w:rsidR="000D3160" w:rsidRPr="0059482D">
          <w:rPr>
            <w:webHidden/>
          </w:rPr>
          <w:instrText xml:space="preserve"> PAGEREF _Toc370678412 \h </w:instrText>
        </w:r>
        <w:r w:rsidR="00122438" w:rsidRPr="0059482D">
          <w:rPr>
            <w:webHidden/>
          </w:rPr>
        </w:r>
        <w:r w:rsidR="00122438" w:rsidRPr="0059482D">
          <w:rPr>
            <w:webHidden/>
          </w:rPr>
          <w:fldChar w:fldCharType="separate"/>
        </w:r>
        <w:r w:rsidR="005D29E0">
          <w:rPr>
            <w:webHidden/>
          </w:rPr>
          <w:t>199</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413" w:history="1">
        <w:r w:rsidR="000D3160" w:rsidRPr="0059482D">
          <w:rPr>
            <w:rStyle w:val="Hyperlink"/>
          </w:rPr>
          <w:t>6.2. Hypotheses and aims</w:t>
        </w:r>
        <w:r w:rsidR="000D3160" w:rsidRPr="0059482D">
          <w:rPr>
            <w:webHidden/>
          </w:rPr>
          <w:tab/>
        </w:r>
        <w:r w:rsidR="00122438" w:rsidRPr="0059482D">
          <w:rPr>
            <w:webHidden/>
          </w:rPr>
          <w:fldChar w:fldCharType="begin"/>
        </w:r>
        <w:r w:rsidR="000D3160" w:rsidRPr="0059482D">
          <w:rPr>
            <w:webHidden/>
          </w:rPr>
          <w:instrText xml:space="preserve"> PAGEREF _Toc370678413 \h </w:instrText>
        </w:r>
        <w:r w:rsidR="00122438" w:rsidRPr="0059482D">
          <w:rPr>
            <w:webHidden/>
          </w:rPr>
        </w:r>
        <w:r w:rsidR="00122438" w:rsidRPr="0059482D">
          <w:rPr>
            <w:webHidden/>
          </w:rPr>
          <w:fldChar w:fldCharType="separate"/>
        </w:r>
        <w:r w:rsidR="005D29E0">
          <w:rPr>
            <w:webHidden/>
          </w:rPr>
          <w:t>201</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414" w:history="1">
        <w:r w:rsidR="000D3160" w:rsidRPr="0059482D">
          <w:rPr>
            <w:rStyle w:val="Hyperlink"/>
          </w:rPr>
          <w:t>6.3. Summary of experiments and methods</w:t>
        </w:r>
        <w:r w:rsidR="000D3160" w:rsidRPr="0059482D">
          <w:rPr>
            <w:webHidden/>
          </w:rPr>
          <w:tab/>
        </w:r>
        <w:r w:rsidR="00122438" w:rsidRPr="0059482D">
          <w:rPr>
            <w:webHidden/>
          </w:rPr>
          <w:fldChar w:fldCharType="begin"/>
        </w:r>
        <w:r w:rsidR="000D3160" w:rsidRPr="0059482D">
          <w:rPr>
            <w:webHidden/>
          </w:rPr>
          <w:instrText xml:space="preserve"> PAGEREF _Toc370678414 \h </w:instrText>
        </w:r>
        <w:r w:rsidR="00122438" w:rsidRPr="0059482D">
          <w:rPr>
            <w:webHidden/>
          </w:rPr>
        </w:r>
        <w:r w:rsidR="00122438" w:rsidRPr="0059482D">
          <w:rPr>
            <w:webHidden/>
          </w:rPr>
          <w:fldChar w:fldCharType="separate"/>
        </w:r>
        <w:r w:rsidR="005D29E0">
          <w:rPr>
            <w:webHidden/>
          </w:rPr>
          <w:t>202</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415" w:history="1">
        <w:r w:rsidR="000D3160" w:rsidRPr="0059482D">
          <w:rPr>
            <w:rStyle w:val="Hyperlink"/>
          </w:rPr>
          <w:t>6.4. Results</w:t>
        </w:r>
        <w:r w:rsidR="000D3160" w:rsidRPr="0059482D">
          <w:rPr>
            <w:webHidden/>
          </w:rPr>
          <w:tab/>
        </w:r>
        <w:r w:rsidR="00122438" w:rsidRPr="0059482D">
          <w:rPr>
            <w:webHidden/>
          </w:rPr>
          <w:fldChar w:fldCharType="begin"/>
        </w:r>
        <w:r w:rsidR="000D3160" w:rsidRPr="0059482D">
          <w:rPr>
            <w:webHidden/>
          </w:rPr>
          <w:instrText xml:space="preserve"> PAGEREF _Toc370678415 \h </w:instrText>
        </w:r>
        <w:r w:rsidR="00122438" w:rsidRPr="0059482D">
          <w:rPr>
            <w:webHidden/>
          </w:rPr>
        </w:r>
        <w:r w:rsidR="00122438" w:rsidRPr="0059482D">
          <w:rPr>
            <w:webHidden/>
          </w:rPr>
          <w:fldChar w:fldCharType="separate"/>
        </w:r>
        <w:r w:rsidR="005D29E0">
          <w:rPr>
            <w:webHidden/>
          </w:rPr>
          <w:t>203</w:t>
        </w:r>
        <w:r w:rsidR="00122438" w:rsidRPr="0059482D">
          <w:rPr>
            <w:webHidden/>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416" w:history="1">
        <w:r w:rsidR="000D3160" w:rsidRPr="0059482D">
          <w:rPr>
            <w:rStyle w:val="Hyperlink"/>
            <w:rFonts w:ascii="Century Gothic" w:hAnsi="Century Gothic"/>
            <w:sz w:val="22"/>
            <w:szCs w:val="22"/>
          </w:rPr>
          <w:t>6.4.1. Effects of GDNF on dopaminergic neurons of 6-OHDA-lesioned rats</w:t>
        </w:r>
        <w:r w:rsidR="0059482D">
          <w:rPr>
            <w:rStyle w:val="Hyperlink"/>
            <w:rFonts w:ascii="Century Gothic" w:hAnsi="Century Gothic"/>
            <w:sz w:val="22"/>
            <w:szCs w:val="22"/>
          </w:rPr>
          <w:t xml:space="preserve"> </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416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203</w:t>
        </w:r>
        <w:r w:rsidR="00122438" w:rsidRPr="0059482D">
          <w:rPr>
            <w:rFonts w:ascii="Century Gothic" w:hAnsi="Century Gothic"/>
            <w:webHidden/>
            <w:sz w:val="22"/>
            <w:szCs w:val="22"/>
          </w:rPr>
          <w:fldChar w:fldCharType="end"/>
        </w:r>
      </w:hyperlink>
    </w:p>
    <w:p w:rsidR="000D3160" w:rsidRPr="0059482D" w:rsidRDefault="00DB0C88" w:rsidP="0059482D">
      <w:pPr>
        <w:pStyle w:val="TOC2"/>
        <w:tabs>
          <w:tab w:val="clear" w:pos="8324"/>
          <w:tab w:val="right" w:leader="dot" w:pos="8301"/>
        </w:tabs>
        <w:rPr>
          <w:rFonts w:ascii="Century Gothic" w:eastAsiaTheme="minorEastAsia" w:hAnsi="Century Gothic" w:cstheme="minorBidi"/>
          <w:kern w:val="0"/>
          <w:sz w:val="22"/>
          <w:szCs w:val="22"/>
          <w:lang w:eastAsia="en-GB"/>
        </w:rPr>
      </w:pPr>
      <w:hyperlink w:anchor="_Toc370678417" w:history="1">
        <w:r w:rsidR="000D3160" w:rsidRPr="0059482D">
          <w:rPr>
            <w:rStyle w:val="Hyperlink"/>
            <w:rFonts w:ascii="Century Gothic" w:hAnsi="Century Gothic"/>
            <w:sz w:val="22"/>
            <w:szCs w:val="22"/>
          </w:rPr>
          <w:t>6.4.2. Behavioural improvement of GDNF-treated rats</w:t>
        </w:r>
        <w:r w:rsidR="000D3160" w:rsidRPr="0059482D">
          <w:rPr>
            <w:rFonts w:ascii="Century Gothic" w:hAnsi="Century Gothic"/>
            <w:webHidden/>
            <w:sz w:val="22"/>
            <w:szCs w:val="22"/>
          </w:rPr>
          <w:tab/>
        </w:r>
        <w:r w:rsidR="00122438" w:rsidRPr="0059482D">
          <w:rPr>
            <w:rFonts w:ascii="Century Gothic" w:hAnsi="Century Gothic"/>
            <w:webHidden/>
            <w:sz w:val="22"/>
            <w:szCs w:val="22"/>
          </w:rPr>
          <w:fldChar w:fldCharType="begin"/>
        </w:r>
        <w:r w:rsidR="000D3160" w:rsidRPr="0059482D">
          <w:rPr>
            <w:rFonts w:ascii="Century Gothic" w:hAnsi="Century Gothic"/>
            <w:webHidden/>
            <w:sz w:val="22"/>
            <w:szCs w:val="22"/>
          </w:rPr>
          <w:instrText xml:space="preserve"> PAGEREF _Toc370678417 \h </w:instrText>
        </w:r>
        <w:r w:rsidR="00122438" w:rsidRPr="0059482D">
          <w:rPr>
            <w:rFonts w:ascii="Century Gothic" w:hAnsi="Century Gothic"/>
            <w:webHidden/>
            <w:sz w:val="22"/>
            <w:szCs w:val="22"/>
          </w:rPr>
        </w:r>
        <w:r w:rsidR="00122438" w:rsidRPr="0059482D">
          <w:rPr>
            <w:rFonts w:ascii="Century Gothic" w:hAnsi="Century Gothic"/>
            <w:webHidden/>
            <w:sz w:val="22"/>
            <w:szCs w:val="22"/>
          </w:rPr>
          <w:fldChar w:fldCharType="separate"/>
        </w:r>
        <w:r w:rsidR="005D29E0">
          <w:rPr>
            <w:rFonts w:ascii="Century Gothic" w:hAnsi="Century Gothic"/>
            <w:webHidden/>
            <w:sz w:val="22"/>
            <w:szCs w:val="22"/>
          </w:rPr>
          <w:t>205</w:t>
        </w:r>
        <w:r w:rsidR="00122438" w:rsidRPr="0059482D">
          <w:rPr>
            <w:rFonts w:ascii="Century Gothic" w:hAnsi="Century Gothic"/>
            <w:webHidden/>
            <w:sz w:val="22"/>
            <w:szCs w:val="22"/>
          </w:rPr>
          <w:fldChar w:fldCharType="end"/>
        </w:r>
      </w:hyperlink>
    </w:p>
    <w:p w:rsidR="000D3160" w:rsidRPr="0059482D" w:rsidRDefault="00DB0C88" w:rsidP="0059482D">
      <w:pPr>
        <w:pStyle w:val="TOC1"/>
        <w:rPr>
          <w:rFonts w:eastAsiaTheme="minorEastAsia" w:cstheme="minorBidi"/>
          <w:kern w:val="0"/>
          <w:lang w:eastAsia="en-GB"/>
        </w:rPr>
      </w:pPr>
      <w:hyperlink w:anchor="_Toc370678418" w:history="1">
        <w:r w:rsidR="000D3160" w:rsidRPr="0059482D">
          <w:rPr>
            <w:rStyle w:val="Hyperlink"/>
          </w:rPr>
          <w:t>6.5. Discussion</w:t>
        </w:r>
        <w:r w:rsidR="000D3160" w:rsidRPr="0059482D">
          <w:rPr>
            <w:webHidden/>
          </w:rPr>
          <w:tab/>
        </w:r>
        <w:r w:rsidR="00122438" w:rsidRPr="0059482D">
          <w:rPr>
            <w:webHidden/>
          </w:rPr>
          <w:fldChar w:fldCharType="begin"/>
        </w:r>
        <w:r w:rsidR="000D3160" w:rsidRPr="0059482D">
          <w:rPr>
            <w:webHidden/>
          </w:rPr>
          <w:instrText xml:space="preserve"> PAGEREF _Toc370678418 \h </w:instrText>
        </w:r>
        <w:r w:rsidR="00122438" w:rsidRPr="0059482D">
          <w:rPr>
            <w:webHidden/>
          </w:rPr>
        </w:r>
        <w:r w:rsidR="00122438" w:rsidRPr="0059482D">
          <w:rPr>
            <w:webHidden/>
          </w:rPr>
          <w:fldChar w:fldCharType="separate"/>
        </w:r>
        <w:r w:rsidR="005D29E0">
          <w:rPr>
            <w:webHidden/>
          </w:rPr>
          <w:t>210</w:t>
        </w:r>
        <w:r w:rsidR="00122438" w:rsidRPr="0059482D">
          <w:rPr>
            <w:webHidden/>
          </w:rPr>
          <w:fldChar w:fldCharType="end"/>
        </w:r>
      </w:hyperlink>
    </w:p>
    <w:p w:rsidR="000D3160" w:rsidRPr="0059482D" w:rsidRDefault="00DB0C88" w:rsidP="0059482D">
      <w:pPr>
        <w:pStyle w:val="TOC1"/>
        <w:rPr>
          <w:rFonts w:eastAsiaTheme="minorEastAsia" w:cstheme="minorBidi"/>
          <w:b/>
          <w:kern w:val="0"/>
          <w:lang w:eastAsia="en-GB"/>
        </w:rPr>
      </w:pPr>
      <w:hyperlink w:anchor="_Toc370678419" w:history="1">
        <w:r w:rsidR="000D3160" w:rsidRPr="0059482D">
          <w:rPr>
            <w:rStyle w:val="Hyperlink"/>
            <w:b/>
          </w:rPr>
          <w:t>Chapter 7</w:t>
        </w:r>
        <w:r w:rsidR="0059482D" w:rsidRPr="0059482D">
          <w:rPr>
            <w:rStyle w:val="Hyperlink"/>
            <w:b/>
          </w:rPr>
          <w:t xml:space="preserve">: </w:t>
        </w:r>
      </w:hyperlink>
      <w:hyperlink w:anchor="_Toc370678420" w:history="1">
        <w:r w:rsidR="000D3160" w:rsidRPr="0059482D">
          <w:rPr>
            <w:rStyle w:val="Hyperlink"/>
            <w:b/>
          </w:rPr>
          <w:t>General discussion and conclusions</w:t>
        </w:r>
        <w:r w:rsidR="000D3160" w:rsidRPr="0059482D">
          <w:rPr>
            <w:b/>
            <w:webHidden/>
          </w:rPr>
          <w:tab/>
        </w:r>
        <w:r w:rsidR="00122438" w:rsidRPr="0059482D">
          <w:rPr>
            <w:b/>
            <w:webHidden/>
          </w:rPr>
          <w:fldChar w:fldCharType="begin"/>
        </w:r>
        <w:r w:rsidR="000D3160" w:rsidRPr="0059482D">
          <w:rPr>
            <w:b/>
            <w:webHidden/>
          </w:rPr>
          <w:instrText xml:space="preserve"> PAGEREF _Toc370678420 \h </w:instrText>
        </w:r>
        <w:r w:rsidR="00122438" w:rsidRPr="0059482D">
          <w:rPr>
            <w:b/>
            <w:webHidden/>
          </w:rPr>
        </w:r>
        <w:r w:rsidR="00122438" w:rsidRPr="0059482D">
          <w:rPr>
            <w:b/>
            <w:webHidden/>
          </w:rPr>
          <w:fldChar w:fldCharType="separate"/>
        </w:r>
        <w:r w:rsidR="005D29E0">
          <w:rPr>
            <w:b/>
            <w:webHidden/>
          </w:rPr>
          <w:t>214</w:t>
        </w:r>
        <w:r w:rsidR="00122438" w:rsidRPr="0059482D">
          <w:rPr>
            <w:b/>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421" w:history="1">
        <w:r w:rsidR="000D3160" w:rsidRPr="0059482D">
          <w:rPr>
            <w:rStyle w:val="Hyperlink"/>
          </w:rPr>
          <w:t>Appendices</w:t>
        </w:r>
        <w:r w:rsidR="000D3160" w:rsidRPr="0059482D">
          <w:rPr>
            <w:webHidden/>
          </w:rPr>
          <w:tab/>
        </w:r>
        <w:r w:rsidR="00122438" w:rsidRPr="0059482D">
          <w:rPr>
            <w:webHidden/>
          </w:rPr>
          <w:fldChar w:fldCharType="begin"/>
        </w:r>
        <w:r w:rsidR="000D3160" w:rsidRPr="0059482D">
          <w:rPr>
            <w:webHidden/>
          </w:rPr>
          <w:instrText xml:space="preserve"> PAGEREF _Toc370678421 \h </w:instrText>
        </w:r>
        <w:r w:rsidR="00122438" w:rsidRPr="0059482D">
          <w:rPr>
            <w:webHidden/>
          </w:rPr>
        </w:r>
        <w:r w:rsidR="00122438" w:rsidRPr="0059482D">
          <w:rPr>
            <w:webHidden/>
          </w:rPr>
          <w:fldChar w:fldCharType="separate"/>
        </w:r>
        <w:r w:rsidR="005D29E0">
          <w:rPr>
            <w:webHidden/>
          </w:rPr>
          <w:t>226</w:t>
        </w:r>
        <w:r w:rsidR="00122438" w:rsidRPr="0059482D">
          <w:rPr>
            <w:webHidden/>
          </w:rPr>
          <w:fldChar w:fldCharType="end"/>
        </w:r>
      </w:hyperlink>
    </w:p>
    <w:p w:rsidR="000D3160" w:rsidRPr="0059482D" w:rsidRDefault="00DB0C88" w:rsidP="0059482D">
      <w:pPr>
        <w:pStyle w:val="TOC1"/>
        <w:rPr>
          <w:rFonts w:eastAsiaTheme="minorEastAsia" w:cstheme="minorBidi"/>
          <w:kern w:val="0"/>
          <w:lang w:eastAsia="en-GB"/>
        </w:rPr>
      </w:pPr>
      <w:hyperlink w:anchor="_Toc370678422" w:history="1">
        <w:r w:rsidR="000D3160" w:rsidRPr="0059482D">
          <w:rPr>
            <w:rStyle w:val="Hyperlink"/>
          </w:rPr>
          <w:t>Appendix 1: General biochemical reagents and kits</w:t>
        </w:r>
        <w:r w:rsidR="000D3160" w:rsidRPr="0059482D">
          <w:rPr>
            <w:webHidden/>
          </w:rPr>
          <w:tab/>
        </w:r>
        <w:r w:rsidR="00122438" w:rsidRPr="0059482D">
          <w:rPr>
            <w:webHidden/>
          </w:rPr>
          <w:fldChar w:fldCharType="begin"/>
        </w:r>
        <w:r w:rsidR="000D3160" w:rsidRPr="0059482D">
          <w:rPr>
            <w:webHidden/>
          </w:rPr>
          <w:instrText xml:space="preserve"> PAGEREF _Toc370678422 \h </w:instrText>
        </w:r>
        <w:r w:rsidR="00122438" w:rsidRPr="0059482D">
          <w:rPr>
            <w:webHidden/>
          </w:rPr>
        </w:r>
        <w:r w:rsidR="00122438" w:rsidRPr="0059482D">
          <w:rPr>
            <w:webHidden/>
          </w:rPr>
          <w:fldChar w:fldCharType="separate"/>
        </w:r>
        <w:r w:rsidR="005D29E0">
          <w:rPr>
            <w:webHidden/>
          </w:rPr>
          <w:t>226</w:t>
        </w:r>
        <w:r w:rsidR="00122438" w:rsidRPr="0059482D">
          <w:rPr>
            <w:webHidden/>
          </w:rPr>
          <w:fldChar w:fldCharType="end"/>
        </w:r>
      </w:hyperlink>
    </w:p>
    <w:p w:rsidR="000D3160" w:rsidRDefault="00DB0C88" w:rsidP="0059482D">
      <w:pPr>
        <w:pStyle w:val="TOC1"/>
        <w:rPr>
          <w:rFonts w:asciiTheme="minorHAnsi" w:eastAsiaTheme="minorEastAsia" w:hAnsiTheme="minorHAnsi" w:cstheme="minorBidi"/>
          <w:kern w:val="0"/>
          <w:lang w:eastAsia="en-GB"/>
        </w:rPr>
      </w:pPr>
      <w:hyperlink w:anchor="_Toc370678595" w:history="1">
        <w:r w:rsidR="000D3160" w:rsidRPr="00C0025A">
          <w:rPr>
            <w:rStyle w:val="Hyperlink"/>
          </w:rPr>
          <w:t>Appendix 2: Solutions and culture media</w:t>
        </w:r>
        <w:r w:rsidR="000D3160">
          <w:rPr>
            <w:webHidden/>
          </w:rPr>
          <w:tab/>
        </w:r>
        <w:r w:rsidR="00122438">
          <w:rPr>
            <w:webHidden/>
          </w:rPr>
          <w:fldChar w:fldCharType="begin"/>
        </w:r>
        <w:r w:rsidR="000D3160">
          <w:rPr>
            <w:webHidden/>
          </w:rPr>
          <w:instrText xml:space="preserve"> PAGEREF _Toc370678595 \h </w:instrText>
        </w:r>
        <w:r w:rsidR="00122438">
          <w:rPr>
            <w:webHidden/>
          </w:rPr>
        </w:r>
        <w:r w:rsidR="00122438">
          <w:rPr>
            <w:webHidden/>
          </w:rPr>
          <w:fldChar w:fldCharType="separate"/>
        </w:r>
        <w:r w:rsidR="005D29E0">
          <w:rPr>
            <w:webHidden/>
          </w:rPr>
          <w:t>229</w:t>
        </w:r>
        <w:r w:rsidR="00122438">
          <w:rPr>
            <w:webHidden/>
          </w:rPr>
          <w:fldChar w:fldCharType="end"/>
        </w:r>
      </w:hyperlink>
    </w:p>
    <w:p w:rsidR="000D3160" w:rsidRDefault="00DB0C88" w:rsidP="0059482D">
      <w:pPr>
        <w:pStyle w:val="TOC1"/>
        <w:rPr>
          <w:rFonts w:asciiTheme="minorHAnsi" w:eastAsiaTheme="minorEastAsia" w:hAnsiTheme="minorHAnsi" w:cstheme="minorBidi"/>
          <w:kern w:val="0"/>
          <w:lang w:eastAsia="en-GB"/>
        </w:rPr>
      </w:pPr>
      <w:hyperlink w:anchor="_Toc370678596" w:history="1">
        <w:r w:rsidR="000D3160" w:rsidRPr="00C0025A">
          <w:rPr>
            <w:rStyle w:val="Hyperlink"/>
          </w:rPr>
          <w:t>References</w:t>
        </w:r>
        <w:r w:rsidR="000D3160">
          <w:rPr>
            <w:webHidden/>
          </w:rPr>
          <w:tab/>
        </w:r>
        <w:r w:rsidR="00122438">
          <w:rPr>
            <w:webHidden/>
          </w:rPr>
          <w:fldChar w:fldCharType="begin"/>
        </w:r>
        <w:r w:rsidR="000D3160">
          <w:rPr>
            <w:webHidden/>
          </w:rPr>
          <w:instrText xml:space="preserve"> PAGEREF _Toc370678596 \h </w:instrText>
        </w:r>
        <w:r w:rsidR="00122438">
          <w:rPr>
            <w:webHidden/>
          </w:rPr>
        </w:r>
        <w:r w:rsidR="00122438">
          <w:rPr>
            <w:webHidden/>
          </w:rPr>
          <w:fldChar w:fldCharType="separate"/>
        </w:r>
        <w:r w:rsidR="005D29E0">
          <w:rPr>
            <w:webHidden/>
          </w:rPr>
          <w:t>231</w:t>
        </w:r>
        <w:r w:rsidR="00122438">
          <w:rPr>
            <w:webHidden/>
          </w:rPr>
          <w:fldChar w:fldCharType="end"/>
        </w:r>
      </w:hyperlink>
    </w:p>
    <w:p w:rsidR="00307215" w:rsidRPr="006B0796" w:rsidRDefault="00122438" w:rsidP="0059482D">
      <w:pPr>
        <w:pStyle w:val="Heading1"/>
        <w:tabs>
          <w:tab w:val="left" w:pos="1247"/>
          <w:tab w:val="right" w:leader="dot" w:pos="8301"/>
        </w:tabs>
        <w:rPr>
          <w:rStyle w:val="Heading1NgocCharChar"/>
          <w:rFonts w:eastAsia="Calibri"/>
          <w:b/>
          <w:bCs/>
          <w:sz w:val="24"/>
          <w:szCs w:val="24"/>
        </w:rPr>
      </w:pPr>
      <w:r w:rsidRPr="003C33DB">
        <w:rPr>
          <w:szCs w:val="22"/>
        </w:rPr>
        <w:fldChar w:fldCharType="end"/>
      </w:r>
      <w:r w:rsidR="00307215">
        <w:rPr>
          <w:szCs w:val="22"/>
        </w:rPr>
        <w:br w:type="page"/>
      </w:r>
      <w:bookmarkStart w:id="120" w:name="_Toc370678264"/>
      <w:r w:rsidR="00307215" w:rsidRPr="006B0796">
        <w:rPr>
          <w:rStyle w:val="Heading1NgocCharChar"/>
          <w:rFonts w:eastAsia="Calibri"/>
          <w:b/>
          <w:bCs/>
          <w:sz w:val="24"/>
          <w:szCs w:val="24"/>
        </w:rPr>
        <w:lastRenderedPageBreak/>
        <w:t>List of figures</w:t>
      </w:r>
      <w:bookmarkEnd w:id="120"/>
    </w:p>
    <w:p w:rsidR="00EC315A" w:rsidRPr="00617166" w:rsidRDefault="0012243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r w:rsidRPr="00617166">
        <w:rPr>
          <w:rStyle w:val="Heading1NgocCharChar"/>
          <w:rFonts w:eastAsia="Batang"/>
          <w:b w:val="0"/>
          <w:bCs w:val="0"/>
          <w:sz w:val="22"/>
          <w:szCs w:val="22"/>
        </w:rPr>
        <w:fldChar w:fldCharType="begin"/>
      </w:r>
      <w:r w:rsidR="00307215" w:rsidRPr="00617166">
        <w:rPr>
          <w:rStyle w:val="Heading1NgocCharChar"/>
          <w:rFonts w:eastAsia="Batang"/>
          <w:b w:val="0"/>
          <w:bCs w:val="0"/>
          <w:sz w:val="22"/>
          <w:szCs w:val="22"/>
        </w:rPr>
        <w:instrText xml:space="preserve"> TOC \h \z \c "Figure 1." </w:instrText>
      </w:r>
      <w:r w:rsidRPr="00617166">
        <w:rPr>
          <w:rStyle w:val="Heading1NgocCharChar"/>
          <w:rFonts w:eastAsia="Batang"/>
          <w:b w:val="0"/>
          <w:bCs w:val="0"/>
          <w:sz w:val="22"/>
          <w:szCs w:val="22"/>
        </w:rPr>
        <w:fldChar w:fldCharType="separate"/>
      </w:r>
      <w:hyperlink w:anchor="_Toc356079689" w:history="1">
        <w:r w:rsidR="00EC315A" w:rsidRPr="00617166">
          <w:rPr>
            <w:rStyle w:val="Hyperlink"/>
            <w:noProof/>
            <w:szCs w:val="22"/>
          </w:rPr>
          <w:t xml:space="preserve">Figure 1.1: </w:t>
        </w:r>
        <w:r w:rsidR="00617166">
          <w:rPr>
            <w:rStyle w:val="Hyperlink"/>
            <w:noProof/>
            <w:szCs w:val="22"/>
          </w:rPr>
          <w:tab/>
        </w:r>
        <w:r w:rsidR="00EC315A" w:rsidRPr="00617166">
          <w:rPr>
            <w:rStyle w:val="Hyperlink"/>
            <w:noProof/>
            <w:szCs w:val="22"/>
          </w:rPr>
          <w:t>Connectivity diagrams of the basal ganglia in healthy people and patients with PD.</w:t>
        </w:r>
        <w:r w:rsidR="00EC315A" w:rsidRPr="00617166">
          <w:rPr>
            <w:rStyle w:val="Hyperlink"/>
            <w:bCs/>
            <w:noProof/>
            <w:szCs w:val="22"/>
          </w:rPr>
          <w:t>.</w:t>
        </w:r>
        <w:r w:rsidR="00EC315A" w:rsidRPr="00617166">
          <w:rPr>
            <w:noProof/>
            <w:webHidden/>
            <w:szCs w:val="22"/>
          </w:rPr>
          <w:tab/>
        </w:r>
        <w:r w:rsidRPr="00617166">
          <w:rPr>
            <w:noProof/>
            <w:webHidden/>
            <w:szCs w:val="22"/>
          </w:rPr>
          <w:fldChar w:fldCharType="begin"/>
        </w:r>
        <w:r w:rsidR="00EC315A" w:rsidRPr="00617166">
          <w:rPr>
            <w:noProof/>
            <w:webHidden/>
            <w:szCs w:val="22"/>
          </w:rPr>
          <w:instrText xml:space="preserve"> PAGEREF _Toc356079689 \h </w:instrText>
        </w:r>
        <w:r w:rsidRPr="00617166">
          <w:rPr>
            <w:noProof/>
            <w:webHidden/>
            <w:szCs w:val="22"/>
          </w:rPr>
        </w:r>
        <w:r w:rsidRPr="00617166">
          <w:rPr>
            <w:noProof/>
            <w:webHidden/>
            <w:szCs w:val="22"/>
          </w:rPr>
          <w:fldChar w:fldCharType="separate"/>
        </w:r>
        <w:r w:rsidR="005D29E0">
          <w:rPr>
            <w:noProof/>
            <w:webHidden/>
            <w:szCs w:val="22"/>
          </w:rPr>
          <w:t>26</w:t>
        </w:r>
        <w:r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690" w:history="1">
        <w:r w:rsidR="00EC315A" w:rsidRPr="00617166">
          <w:rPr>
            <w:rStyle w:val="Hyperlink"/>
            <w:noProof/>
            <w:szCs w:val="22"/>
          </w:rPr>
          <w:t xml:space="preserve">Figure 1.2: </w:t>
        </w:r>
        <w:r w:rsidR="00617166">
          <w:rPr>
            <w:rStyle w:val="Hyperlink"/>
            <w:noProof/>
            <w:szCs w:val="22"/>
          </w:rPr>
          <w:tab/>
        </w:r>
        <w:r w:rsidR="00EC315A" w:rsidRPr="00617166">
          <w:rPr>
            <w:rStyle w:val="Hyperlink"/>
            <w:noProof/>
            <w:szCs w:val="22"/>
          </w:rPr>
          <w:t>Biosynthetic pathway of dopamine</w:t>
        </w:r>
        <w:r w:rsidR="00EC315A" w:rsidRPr="00617166">
          <w:rPr>
            <w:rStyle w:val="Hyperlink"/>
            <w:noProof/>
            <w:szCs w:val="22"/>
          </w:rPr>
          <w:tab/>
        </w:r>
        <w:r w:rsidR="00122438" w:rsidRPr="00617166">
          <w:rPr>
            <w:noProof/>
            <w:webHidden/>
            <w:szCs w:val="22"/>
          </w:rPr>
          <w:fldChar w:fldCharType="begin"/>
        </w:r>
        <w:r w:rsidR="00EC315A" w:rsidRPr="00617166">
          <w:rPr>
            <w:noProof/>
            <w:webHidden/>
            <w:szCs w:val="22"/>
          </w:rPr>
          <w:instrText xml:space="preserve"> PAGEREF _Toc356079690 \h </w:instrText>
        </w:r>
        <w:r w:rsidR="00122438" w:rsidRPr="00617166">
          <w:rPr>
            <w:noProof/>
            <w:webHidden/>
            <w:szCs w:val="22"/>
          </w:rPr>
        </w:r>
        <w:r w:rsidR="00122438" w:rsidRPr="00617166">
          <w:rPr>
            <w:noProof/>
            <w:webHidden/>
            <w:szCs w:val="22"/>
          </w:rPr>
          <w:fldChar w:fldCharType="separate"/>
        </w:r>
        <w:r w:rsidR="005D29E0">
          <w:rPr>
            <w:noProof/>
            <w:webHidden/>
            <w:szCs w:val="22"/>
          </w:rPr>
          <w:t>30</w:t>
        </w:r>
        <w:r w:rsidR="00122438" w:rsidRPr="00617166">
          <w:rPr>
            <w:noProof/>
            <w:webHidden/>
            <w:szCs w:val="22"/>
          </w:rPr>
          <w:fldChar w:fldCharType="end"/>
        </w:r>
      </w:hyperlink>
    </w:p>
    <w:p w:rsidR="00617166" w:rsidRDefault="00122438" w:rsidP="009F2678">
      <w:pPr>
        <w:pStyle w:val="TableofFigures"/>
        <w:tabs>
          <w:tab w:val="left" w:pos="1247"/>
          <w:tab w:val="right" w:leader="dot" w:pos="8301"/>
        </w:tabs>
        <w:spacing w:before="120" w:after="120"/>
        <w:ind w:left="1276" w:hanging="1276"/>
        <w:rPr>
          <w:noProof/>
          <w:webHidden/>
          <w:szCs w:val="22"/>
        </w:rPr>
      </w:pPr>
      <w:r w:rsidRPr="00617166">
        <w:rPr>
          <w:rStyle w:val="Hyperlink"/>
          <w:noProof/>
          <w:szCs w:val="22"/>
        </w:rPr>
        <w:fldChar w:fldCharType="begin"/>
      </w:r>
      <w:r w:rsidR="00EC315A" w:rsidRPr="00F73407">
        <w:rPr>
          <w:rStyle w:val="Hyperlink"/>
          <w:noProof/>
          <w:szCs w:val="22"/>
        </w:rPr>
        <w:instrText xml:space="preserve"> </w:instrText>
      </w:r>
      <w:r w:rsidR="00EC315A" w:rsidRPr="00F73407">
        <w:rPr>
          <w:noProof/>
          <w:szCs w:val="22"/>
        </w:rPr>
        <w:instrText>HYPERLINK \l "_Toc356079691"</w:instrText>
      </w:r>
      <w:r w:rsidR="00EC315A" w:rsidRPr="00F73407">
        <w:rPr>
          <w:rStyle w:val="Hyperlink"/>
          <w:noProof/>
          <w:szCs w:val="22"/>
        </w:rPr>
        <w:instrText xml:space="preserve"> </w:instrText>
      </w:r>
      <w:r w:rsidRPr="00617166">
        <w:rPr>
          <w:rStyle w:val="Hyperlink"/>
          <w:noProof/>
          <w:szCs w:val="22"/>
        </w:rPr>
        <w:fldChar w:fldCharType="separate"/>
      </w:r>
      <w:r w:rsidR="00EC315A" w:rsidRPr="00617166">
        <w:rPr>
          <w:rStyle w:val="Hyperlink"/>
          <w:bCs/>
          <w:noProof/>
          <w:szCs w:val="22"/>
        </w:rPr>
        <w:t xml:space="preserve">Figure 1.3: </w:t>
      </w:r>
      <w:r w:rsidR="00617166">
        <w:rPr>
          <w:rStyle w:val="Hyperlink"/>
          <w:bCs/>
          <w:noProof/>
          <w:szCs w:val="22"/>
        </w:rPr>
        <w:tab/>
      </w:r>
      <w:r w:rsidR="00EC315A" w:rsidRPr="00617166">
        <w:rPr>
          <w:rStyle w:val="Hyperlink"/>
          <w:bCs/>
          <w:noProof/>
          <w:szCs w:val="22"/>
        </w:rPr>
        <w:t>Schematic structures of wild-type HIV-1 virus and proviral genome</w:t>
      </w:r>
      <w:r w:rsidR="00EC315A" w:rsidRPr="00617166">
        <w:rPr>
          <w:noProof/>
          <w:webHidden/>
          <w:szCs w:val="22"/>
        </w:rPr>
        <w:tab/>
      </w:r>
      <w:r w:rsidR="00617166">
        <w:rPr>
          <w:noProof/>
          <w:webHidden/>
          <w:szCs w:val="22"/>
        </w:rPr>
        <w:t xml:space="preserve"> </w:t>
      </w:r>
    </w:p>
    <w:p w:rsidR="00EC315A" w:rsidRPr="00617166" w:rsidRDefault="00617166"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r>
        <w:rPr>
          <w:noProof/>
          <w:webHidden/>
          <w:szCs w:val="22"/>
        </w:rPr>
        <w:tab/>
      </w:r>
      <w:r>
        <w:rPr>
          <w:noProof/>
          <w:webHidden/>
          <w:szCs w:val="22"/>
        </w:rPr>
        <w:tab/>
      </w:r>
      <w:r>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691 \h </w:instrText>
      </w:r>
      <w:r w:rsidR="00122438" w:rsidRPr="00617166">
        <w:rPr>
          <w:noProof/>
          <w:webHidden/>
          <w:szCs w:val="22"/>
        </w:rPr>
      </w:r>
      <w:r w:rsidR="00122438" w:rsidRPr="00617166">
        <w:rPr>
          <w:noProof/>
          <w:webHidden/>
          <w:szCs w:val="22"/>
        </w:rPr>
        <w:fldChar w:fldCharType="separate"/>
      </w:r>
      <w:r w:rsidR="005D29E0">
        <w:rPr>
          <w:noProof/>
          <w:webHidden/>
          <w:szCs w:val="22"/>
        </w:rPr>
        <w:t>49</w:t>
      </w:r>
      <w:r w:rsidR="00122438" w:rsidRPr="00617166">
        <w:rPr>
          <w:noProof/>
          <w:webHidden/>
          <w:szCs w:val="22"/>
        </w:rPr>
        <w:fldChar w:fldCharType="end"/>
      </w:r>
      <w:r w:rsidR="00122438" w:rsidRPr="00617166">
        <w:rPr>
          <w:rStyle w:val="Hyperlink"/>
          <w:noProof/>
          <w:szCs w:val="22"/>
        </w:rPr>
        <w:fldChar w:fldCharType="end"/>
      </w:r>
    </w:p>
    <w:p w:rsidR="00F00462" w:rsidRDefault="00DB0C88" w:rsidP="009F2678">
      <w:pPr>
        <w:pStyle w:val="TableofFigures"/>
        <w:tabs>
          <w:tab w:val="left" w:pos="1247"/>
          <w:tab w:val="right" w:leader="dot" w:pos="8301"/>
        </w:tabs>
        <w:spacing w:before="120" w:after="120"/>
        <w:ind w:left="1276" w:hanging="1276"/>
        <w:rPr>
          <w:rStyle w:val="Heading1NgocCharChar"/>
          <w:rFonts w:eastAsia="Batang"/>
          <w:b w:val="0"/>
          <w:bCs w:val="0"/>
          <w:sz w:val="22"/>
          <w:szCs w:val="22"/>
        </w:rPr>
      </w:pPr>
      <w:hyperlink w:anchor="_Toc356079692" w:history="1">
        <w:r w:rsidR="00EC315A" w:rsidRPr="00617166">
          <w:rPr>
            <w:rStyle w:val="Hyperlink"/>
            <w:noProof/>
            <w:szCs w:val="22"/>
          </w:rPr>
          <w:t xml:space="preserve">Figure 1.4: </w:t>
        </w:r>
        <w:r w:rsidR="00617166">
          <w:rPr>
            <w:rStyle w:val="Hyperlink"/>
            <w:noProof/>
            <w:szCs w:val="22"/>
          </w:rPr>
          <w:tab/>
        </w:r>
        <w:r w:rsidR="00EC315A" w:rsidRPr="00617166">
          <w:rPr>
            <w:rStyle w:val="Hyperlink"/>
            <w:noProof/>
            <w:szCs w:val="22"/>
          </w:rPr>
          <w:t>Protective mechanisms of neurotrophic factor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692 \h </w:instrText>
        </w:r>
        <w:r w:rsidR="00122438" w:rsidRPr="00617166">
          <w:rPr>
            <w:noProof/>
            <w:webHidden/>
            <w:szCs w:val="22"/>
          </w:rPr>
        </w:r>
        <w:r w:rsidR="00122438" w:rsidRPr="00617166">
          <w:rPr>
            <w:noProof/>
            <w:webHidden/>
            <w:szCs w:val="22"/>
          </w:rPr>
          <w:fldChar w:fldCharType="separate"/>
        </w:r>
        <w:r w:rsidR="005D29E0">
          <w:rPr>
            <w:noProof/>
            <w:webHidden/>
            <w:szCs w:val="22"/>
          </w:rPr>
          <w:t>61</w:t>
        </w:r>
        <w:r w:rsidR="00122438" w:rsidRPr="00617166">
          <w:rPr>
            <w:noProof/>
            <w:webHidden/>
            <w:szCs w:val="22"/>
          </w:rPr>
          <w:fldChar w:fldCharType="end"/>
        </w:r>
      </w:hyperlink>
      <w:r w:rsidR="00122438" w:rsidRPr="00617166">
        <w:rPr>
          <w:rStyle w:val="Heading1NgocCharChar"/>
          <w:rFonts w:eastAsia="Batang"/>
          <w:b w:val="0"/>
          <w:bCs w:val="0"/>
          <w:sz w:val="22"/>
          <w:szCs w:val="22"/>
        </w:rPr>
        <w:fldChar w:fldCharType="end"/>
      </w:r>
    </w:p>
    <w:p w:rsidR="0059482D" w:rsidRDefault="00122438" w:rsidP="009F2678">
      <w:pPr>
        <w:pStyle w:val="TableofFigures"/>
        <w:tabs>
          <w:tab w:val="left" w:pos="1247"/>
          <w:tab w:val="right" w:leader="dot" w:pos="8301"/>
        </w:tabs>
        <w:spacing w:before="120" w:after="120"/>
        <w:rPr>
          <w:rFonts w:asciiTheme="minorHAnsi" w:eastAsiaTheme="minorEastAsia" w:hAnsiTheme="minorHAnsi" w:cstheme="minorBidi"/>
          <w:noProof/>
          <w:kern w:val="0"/>
          <w:szCs w:val="22"/>
          <w:lang w:eastAsia="en-GB"/>
        </w:rPr>
      </w:pPr>
      <w:r>
        <w:rPr>
          <w:rStyle w:val="Heading1NgocCharChar"/>
          <w:rFonts w:eastAsia="Batang"/>
          <w:b w:val="0"/>
          <w:bCs w:val="0"/>
          <w:sz w:val="22"/>
          <w:szCs w:val="22"/>
        </w:rPr>
        <w:fldChar w:fldCharType="begin"/>
      </w:r>
      <w:r w:rsidR="00F73407" w:rsidRPr="00F73407">
        <w:rPr>
          <w:rStyle w:val="Heading1NgocCharChar"/>
          <w:rFonts w:eastAsia="Batang"/>
          <w:b w:val="0"/>
          <w:bCs w:val="0"/>
          <w:sz w:val="22"/>
          <w:szCs w:val="22"/>
        </w:rPr>
        <w:instrText xml:space="preserve"> TOC \h \z \c "Figure 2." </w:instrText>
      </w:r>
      <w:r>
        <w:rPr>
          <w:rStyle w:val="Heading1NgocCharChar"/>
          <w:rFonts w:eastAsia="Batang"/>
          <w:b w:val="0"/>
          <w:bCs w:val="0"/>
          <w:sz w:val="22"/>
          <w:szCs w:val="22"/>
        </w:rPr>
        <w:fldChar w:fldCharType="separate"/>
      </w:r>
      <w:hyperlink w:anchor="_Toc370679016" w:history="1">
        <w:r w:rsidR="0059482D" w:rsidRPr="00AB0D26">
          <w:rPr>
            <w:rStyle w:val="Hyperlink"/>
            <w:noProof/>
          </w:rPr>
          <w:t xml:space="preserve">Figure 2.1: </w:t>
        </w:r>
        <w:r w:rsidR="009F2678">
          <w:rPr>
            <w:rStyle w:val="Hyperlink"/>
            <w:noProof/>
          </w:rPr>
          <w:tab/>
        </w:r>
        <w:r w:rsidR="0059482D" w:rsidRPr="00AB0D26">
          <w:rPr>
            <w:rStyle w:val="Hyperlink"/>
            <w:noProof/>
          </w:rPr>
          <w:t>Dissection of the VM from E14 rat brain.</w:t>
        </w:r>
        <w:r w:rsidR="0059482D">
          <w:rPr>
            <w:noProof/>
            <w:webHidden/>
          </w:rPr>
          <w:tab/>
        </w:r>
        <w:r>
          <w:rPr>
            <w:noProof/>
            <w:webHidden/>
          </w:rPr>
          <w:fldChar w:fldCharType="begin"/>
        </w:r>
        <w:r w:rsidR="0059482D">
          <w:rPr>
            <w:noProof/>
            <w:webHidden/>
          </w:rPr>
          <w:instrText xml:space="preserve"> PAGEREF _Toc370679016 \h </w:instrText>
        </w:r>
        <w:r>
          <w:rPr>
            <w:noProof/>
            <w:webHidden/>
          </w:rPr>
        </w:r>
        <w:r>
          <w:rPr>
            <w:noProof/>
            <w:webHidden/>
          </w:rPr>
          <w:fldChar w:fldCharType="separate"/>
        </w:r>
        <w:r w:rsidR="005D29E0">
          <w:rPr>
            <w:noProof/>
            <w:webHidden/>
          </w:rPr>
          <w:t>85</w:t>
        </w:r>
        <w:r>
          <w:rPr>
            <w:noProof/>
            <w:webHidden/>
          </w:rPr>
          <w:fldChar w:fldCharType="end"/>
        </w:r>
      </w:hyperlink>
    </w:p>
    <w:p w:rsidR="0059482D" w:rsidRDefault="00DB0C88" w:rsidP="009F2678">
      <w:pPr>
        <w:pStyle w:val="TableofFigures"/>
        <w:tabs>
          <w:tab w:val="left" w:pos="1247"/>
          <w:tab w:val="right" w:leader="dot" w:pos="8301"/>
        </w:tabs>
        <w:spacing w:before="120" w:after="120"/>
        <w:rPr>
          <w:rFonts w:asciiTheme="minorHAnsi" w:eastAsiaTheme="minorEastAsia" w:hAnsiTheme="minorHAnsi" w:cstheme="minorBidi"/>
          <w:noProof/>
          <w:kern w:val="0"/>
          <w:szCs w:val="22"/>
          <w:lang w:eastAsia="en-GB"/>
        </w:rPr>
      </w:pPr>
      <w:hyperlink w:anchor="_Toc370679017" w:history="1">
        <w:r w:rsidR="0059482D" w:rsidRPr="00AB0D26">
          <w:rPr>
            <w:rStyle w:val="Hyperlink"/>
            <w:noProof/>
          </w:rPr>
          <w:t xml:space="preserve">Figure 2.2: </w:t>
        </w:r>
        <w:r w:rsidR="009F2678">
          <w:rPr>
            <w:rStyle w:val="Hyperlink"/>
            <w:noProof/>
          </w:rPr>
          <w:tab/>
        </w:r>
        <w:r w:rsidR="0059482D" w:rsidRPr="00AB0D26">
          <w:rPr>
            <w:rStyle w:val="Hyperlink"/>
            <w:noProof/>
          </w:rPr>
          <w:t>Cell t</w:t>
        </w:r>
        <w:r w:rsidR="0059482D">
          <w:rPr>
            <w:rStyle w:val="Hyperlink"/>
            <w:noProof/>
          </w:rPr>
          <w:t>ypes in rat primary VM cultures</w:t>
        </w:r>
        <w:r w:rsidR="0059482D">
          <w:rPr>
            <w:noProof/>
            <w:webHidden/>
          </w:rPr>
          <w:tab/>
        </w:r>
        <w:r w:rsidR="00122438">
          <w:rPr>
            <w:noProof/>
            <w:webHidden/>
          </w:rPr>
          <w:fldChar w:fldCharType="begin"/>
        </w:r>
        <w:r w:rsidR="0059482D">
          <w:rPr>
            <w:noProof/>
            <w:webHidden/>
          </w:rPr>
          <w:instrText xml:space="preserve"> PAGEREF _Toc370679017 \h </w:instrText>
        </w:r>
        <w:r w:rsidR="00122438">
          <w:rPr>
            <w:noProof/>
            <w:webHidden/>
          </w:rPr>
        </w:r>
        <w:r w:rsidR="00122438">
          <w:rPr>
            <w:noProof/>
            <w:webHidden/>
          </w:rPr>
          <w:fldChar w:fldCharType="separate"/>
        </w:r>
        <w:r w:rsidR="005D29E0">
          <w:rPr>
            <w:noProof/>
            <w:webHidden/>
          </w:rPr>
          <w:t>86</w:t>
        </w:r>
        <w:r w:rsidR="00122438">
          <w:rPr>
            <w:noProof/>
            <w:webHidden/>
          </w:rPr>
          <w:fldChar w:fldCharType="end"/>
        </w:r>
      </w:hyperlink>
    </w:p>
    <w:p w:rsidR="0059482D" w:rsidRDefault="00DB0C88" w:rsidP="009F2678">
      <w:pPr>
        <w:pStyle w:val="TableofFigures"/>
        <w:tabs>
          <w:tab w:val="left" w:pos="1247"/>
          <w:tab w:val="right" w:leader="dot" w:pos="8301"/>
        </w:tabs>
        <w:spacing w:before="120" w:after="120"/>
        <w:rPr>
          <w:rFonts w:asciiTheme="minorHAnsi" w:eastAsiaTheme="minorEastAsia" w:hAnsiTheme="minorHAnsi" w:cstheme="minorBidi"/>
          <w:noProof/>
          <w:kern w:val="0"/>
          <w:szCs w:val="22"/>
          <w:lang w:eastAsia="en-GB"/>
        </w:rPr>
      </w:pPr>
      <w:hyperlink w:anchor="_Toc370679018" w:history="1">
        <w:r w:rsidR="0059482D" w:rsidRPr="00AB0D26">
          <w:rPr>
            <w:rStyle w:val="Hyperlink"/>
            <w:noProof/>
          </w:rPr>
          <w:t xml:space="preserve">Figure 2.3: </w:t>
        </w:r>
        <w:r w:rsidR="009F2678">
          <w:rPr>
            <w:rStyle w:val="Hyperlink"/>
            <w:noProof/>
          </w:rPr>
          <w:tab/>
        </w:r>
        <w:r w:rsidR="0059482D" w:rsidRPr="00AB0D26">
          <w:rPr>
            <w:rStyle w:val="Hyperlink"/>
            <w:noProof/>
          </w:rPr>
          <w:t xml:space="preserve">Western blot quantifying </w:t>
        </w:r>
        <w:r w:rsidR="0059482D" w:rsidRPr="00AB0D26">
          <w:rPr>
            <w:rStyle w:val="Hyperlink"/>
            <w:i/>
            <w:noProof/>
          </w:rPr>
          <w:t>Igf-1</w:t>
        </w:r>
        <w:r w:rsidR="0059482D">
          <w:rPr>
            <w:rStyle w:val="Hyperlink"/>
            <w:noProof/>
          </w:rPr>
          <w:t xml:space="preserve"> expression from rat liver</w:t>
        </w:r>
        <w:r w:rsidR="0059482D">
          <w:rPr>
            <w:noProof/>
            <w:webHidden/>
          </w:rPr>
          <w:tab/>
        </w:r>
        <w:r w:rsidR="00122438">
          <w:rPr>
            <w:noProof/>
            <w:webHidden/>
          </w:rPr>
          <w:fldChar w:fldCharType="begin"/>
        </w:r>
        <w:r w:rsidR="0059482D">
          <w:rPr>
            <w:noProof/>
            <w:webHidden/>
          </w:rPr>
          <w:instrText xml:space="preserve"> PAGEREF _Toc370679018 \h </w:instrText>
        </w:r>
        <w:r w:rsidR="00122438">
          <w:rPr>
            <w:noProof/>
            <w:webHidden/>
          </w:rPr>
        </w:r>
        <w:r w:rsidR="00122438">
          <w:rPr>
            <w:noProof/>
            <w:webHidden/>
          </w:rPr>
          <w:fldChar w:fldCharType="separate"/>
        </w:r>
        <w:r w:rsidR="005D29E0">
          <w:rPr>
            <w:noProof/>
            <w:webHidden/>
          </w:rPr>
          <w:t>91</w:t>
        </w:r>
        <w:r w:rsidR="00122438">
          <w:rPr>
            <w:noProof/>
            <w:webHidden/>
          </w:rPr>
          <w:fldChar w:fldCharType="end"/>
        </w:r>
      </w:hyperlink>
    </w:p>
    <w:p w:rsidR="0059482D" w:rsidRDefault="00DB0C88" w:rsidP="009F2678">
      <w:pPr>
        <w:pStyle w:val="TableofFigures"/>
        <w:tabs>
          <w:tab w:val="left" w:pos="1247"/>
          <w:tab w:val="right" w:leader="dot" w:pos="8301"/>
        </w:tabs>
        <w:spacing w:before="120" w:after="120"/>
        <w:rPr>
          <w:rFonts w:asciiTheme="minorHAnsi" w:eastAsiaTheme="minorEastAsia" w:hAnsiTheme="minorHAnsi" w:cstheme="minorBidi"/>
          <w:noProof/>
          <w:kern w:val="0"/>
          <w:szCs w:val="22"/>
          <w:lang w:eastAsia="en-GB"/>
        </w:rPr>
      </w:pPr>
      <w:hyperlink w:anchor="_Toc370679019" w:history="1">
        <w:r w:rsidR="0059482D" w:rsidRPr="00AB0D26">
          <w:rPr>
            <w:rStyle w:val="Hyperlink"/>
            <w:noProof/>
          </w:rPr>
          <w:t xml:space="preserve">Figure 2.4: </w:t>
        </w:r>
        <w:r w:rsidR="009F2678">
          <w:rPr>
            <w:rStyle w:val="Hyperlink"/>
            <w:noProof/>
          </w:rPr>
          <w:tab/>
        </w:r>
        <w:r w:rsidR="0059482D" w:rsidRPr="00AB0D26">
          <w:rPr>
            <w:rStyle w:val="Hyperlink"/>
            <w:noProof/>
          </w:rPr>
          <w:t>Capturing of cell images</w:t>
        </w:r>
        <w:r w:rsidR="0059482D">
          <w:rPr>
            <w:noProof/>
            <w:webHidden/>
          </w:rPr>
          <w:tab/>
        </w:r>
        <w:r w:rsidR="00122438">
          <w:rPr>
            <w:noProof/>
            <w:webHidden/>
          </w:rPr>
          <w:fldChar w:fldCharType="begin"/>
        </w:r>
        <w:r w:rsidR="0059482D">
          <w:rPr>
            <w:noProof/>
            <w:webHidden/>
          </w:rPr>
          <w:instrText xml:space="preserve"> PAGEREF _Toc370679019 \h </w:instrText>
        </w:r>
        <w:r w:rsidR="00122438">
          <w:rPr>
            <w:noProof/>
            <w:webHidden/>
          </w:rPr>
        </w:r>
        <w:r w:rsidR="00122438">
          <w:rPr>
            <w:noProof/>
            <w:webHidden/>
          </w:rPr>
          <w:fldChar w:fldCharType="separate"/>
        </w:r>
        <w:r w:rsidR="005D29E0">
          <w:rPr>
            <w:noProof/>
            <w:webHidden/>
          </w:rPr>
          <w:t>93</w:t>
        </w:r>
        <w:r w:rsidR="00122438">
          <w:rPr>
            <w:noProof/>
            <w:webHidden/>
          </w:rPr>
          <w:fldChar w:fldCharType="end"/>
        </w:r>
      </w:hyperlink>
    </w:p>
    <w:p w:rsidR="0059482D" w:rsidRDefault="00DB0C88" w:rsidP="009F2678">
      <w:pPr>
        <w:pStyle w:val="TableofFigures"/>
        <w:tabs>
          <w:tab w:val="left" w:pos="1247"/>
          <w:tab w:val="right" w:leader="dot" w:pos="8301"/>
        </w:tabs>
        <w:spacing w:before="120" w:after="120"/>
        <w:rPr>
          <w:rFonts w:asciiTheme="minorHAnsi" w:eastAsiaTheme="minorEastAsia" w:hAnsiTheme="minorHAnsi" w:cstheme="minorBidi"/>
          <w:noProof/>
          <w:kern w:val="0"/>
          <w:szCs w:val="22"/>
          <w:lang w:eastAsia="en-GB"/>
        </w:rPr>
      </w:pPr>
      <w:hyperlink w:anchor="_Toc370679020" w:history="1">
        <w:r w:rsidR="0059482D" w:rsidRPr="00AB0D26">
          <w:rPr>
            <w:rStyle w:val="Hyperlink"/>
            <w:noProof/>
          </w:rPr>
          <w:t>Figure 2.5:</w:t>
        </w:r>
        <w:r w:rsidR="009F2678">
          <w:rPr>
            <w:rStyle w:val="Hyperlink"/>
            <w:noProof/>
          </w:rPr>
          <w:tab/>
        </w:r>
        <w:r w:rsidR="0059482D" w:rsidRPr="00AB0D26">
          <w:rPr>
            <w:rStyle w:val="Hyperlink"/>
            <w:noProof/>
          </w:rPr>
          <w:t xml:space="preserve"> Identifying the SNpc within a nigral brain section</w:t>
        </w:r>
        <w:r w:rsidR="0059482D">
          <w:rPr>
            <w:noProof/>
            <w:webHidden/>
          </w:rPr>
          <w:tab/>
        </w:r>
        <w:r w:rsidR="00122438">
          <w:rPr>
            <w:noProof/>
            <w:webHidden/>
          </w:rPr>
          <w:fldChar w:fldCharType="begin"/>
        </w:r>
        <w:r w:rsidR="0059482D">
          <w:rPr>
            <w:noProof/>
            <w:webHidden/>
          </w:rPr>
          <w:instrText xml:space="preserve"> PAGEREF _Toc370679020 \h </w:instrText>
        </w:r>
        <w:r w:rsidR="00122438">
          <w:rPr>
            <w:noProof/>
            <w:webHidden/>
          </w:rPr>
        </w:r>
        <w:r w:rsidR="00122438">
          <w:rPr>
            <w:noProof/>
            <w:webHidden/>
          </w:rPr>
          <w:fldChar w:fldCharType="separate"/>
        </w:r>
        <w:r w:rsidR="005D29E0">
          <w:rPr>
            <w:noProof/>
            <w:webHidden/>
          </w:rPr>
          <w:t>95</w:t>
        </w:r>
        <w:r w:rsidR="00122438">
          <w:rPr>
            <w:noProof/>
            <w:webHidden/>
          </w:rPr>
          <w:fldChar w:fldCharType="end"/>
        </w:r>
      </w:hyperlink>
    </w:p>
    <w:p w:rsidR="00EC315A" w:rsidRPr="00617166" w:rsidRDefault="00DB0C88" w:rsidP="009F2678">
      <w:pPr>
        <w:pStyle w:val="TableofFigures"/>
        <w:tabs>
          <w:tab w:val="left" w:pos="1247"/>
          <w:tab w:val="right" w:leader="dot" w:pos="8301"/>
        </w:tabs>
        <w:spacing w:before="120" w:after="120"/>
        <w:rPr>
          <w:noProof/>
          <w:szCs w:val="22"/>
        </w:rPr>
      </w:pPr>
      <w:hyperlink w:anchor="_Toc370679021" w:history="1">
        <w:r w:rsidR="0059482D" w:rsidRPr="00AB0D26">
          <w:rPr>
            <w:rStyle w:val="Hyperlink"/>
            <w:noProof/>
          </w:rPr>
          <w:t xml:space="preserve">Figure 2.6: </w:t>
        </w:r>
        <w:r w:rsidR="009F2678">
          <w:rPr>
            <w:rStyle w:val="Hyperlink"/>
            <w:noProof/>
          </w:rPr>
          <w:tab/>
        </w:r>
        <w:r w:rsidR="0059482D" w:rsidRPr="00AB0D26">
          <w:rPr>
            <w:rStyle w:val="Hyperlink"/>
            <w:noProof/>
          </w:rPr>
          <w:t>Immunohistochemical staining of rat brain sections</w:t>
        </w:r>
        <w:r w:rsidR="0059482D">
          <w:rPr>
            <w:noProof/>
            <w:webHidden/>
          </w:rPr>
          <w:tab/>
        </w:r>
        <w:r w:rsidR="00122438">
          <w:rPr>
            <w:noProof/>
            <w:webHidden/>
          </w:rPr>
          <w:fldChar w:fldCharType="begin"/>
        </w:r>
        <w:r w:rsidR="0059482D">
          <w:rPr>
            <w:noProof/>
            <w:webHidden/>
          </w:rPr>
          <w:instrText xml:space="preserve"> PAGEREF _Toc370679021 \h </w:instrText>
        </w:r>
        <w:r w:rsidR="00122438">
          <w:rPr>
            <w:noProof/>
            <w:webHidden/>
          </w:rPr>
        </w:r>
        <w:r w:rsidR="00122438">
          <w:rPr>
            <w:noProof/>
            <w:webHidden/>
          </w:rPr>
          <w:fldChar w:fldCharType="separate"/>
        </w:r>
        <w:r w:rsidR="005D29E0">
          <w:rPr>
            <w:noProof/>
            <w:webHidden/>
          </w:rPr>
          <w:t>100</w:t>
        </w:r>
        <w:r w:rsidR="00122438">
          <w:rPr>
            <w:noProof/>
            <w:webHidden/>
          </w:rPr>
          <w:fldChar w:fldCharType="end"/>
        </w:r>
      </w:hyperlink>
      <w:r w:rsidR="00122438">
        <w:rPr>
          <w:rStyle w:val="Heading1NgocCharChar"/>
          <w:rFonts w:eastAsia="Batang"/>
          <w:b w:val="0"/>
          <w:bCs w:val="0"/>
          <w:sz w:val="22"/>
          <w:szCs w:val="22"/>
        </w:rPr>
        <w:fldChar w:fldCharType="end"/>
      </w:r>
      <w:r w:rsidR="00122438" w:rsidRPr="00617166">
        <w:rPr>
          <w:rStyle w:val="Heading1NgocCharChar"/>
          <w:rFonts w:eastAsia="Batang"/>
          <w:b w:val="0"/>
          <w:bCs w:val="0"/>
          <w:sz w:val="22"/>
          <w:szCs w:val="22"/>
        </w:rPr>
        <w:fldChar w:fldCharType="begin"/>
      </w:r>
      <w:r w:rsidR="00307215" w:rsidRPr="00617166">
        <w:rPr>
          <w:rStyle w:val="Heading1NgocCharChar"/>
          <w:rFonts w:eastAsia="Batang"/>
          <w:b w:val="0"/>
          <w:bCs w:val="0"/>
          <w:sz w:val="22"/>
          <w:szCs w:val="22"/>
        </w:rPr>
        <w:instrText xml:space="preserve"> TOC \h \z \c "Figure 3." </w:instrText>
      </w:r>
      <w:r w:rsidR="00122438" w:rsidRPr="00617166">
        <w:rPr>
          <w:rStyle w:val="Heading1NgocCharChar"/>
          <w:rFonts w:eastAsia="Batang"/>
          <w:b w:val="0"/>
          <w:bCs w:val="0"/>
          <w:sz w:val="22"/>
          <w:szCs w:val="22"/>
        </w:rPr>
        <w:fldChar w:fldCharType="separate"/>
      </w:r>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51" w:history="1">
        <w:r w:rsidR="00EC315A" w:rsidRPr="00617166">
          <w:rPr>
            <w:rStyle w:val="Hyperlink"/>
            <w:noProof/>
            <w:szCs w:val="22"/>
          </w:rPr>
          <w:t xml:space="preserve">Figure 3.1: </w:t>
        </w:r>
        <w:r w:rsidR="00617166">
          <w:rPr>
            <w:rStyle w:val="Hyperlink"/>
            <w:noProof/>
            <w:szCs w:val="22"/>
          </w:rPr>
          <w:tab/>
        </w:r>
        <w:r w:rsidR="00EC315A" w:rsidRPr="00617166">
          <w:rPr>
            <w:rStyle w:val="Hyperlink"/>
            <w:rFonts w:eastAsia="SimSun"/>
            <w:noProof/>
            <w:szCs w:val="22"/>
          </w:rPr>
          <w:t>Verifying pRRLsc-CMVp-</w:t>
        </w:r>
        <w:r w:rsidR="00EC315A" w:rsidRPr="00617166">
          <w:rPr>
            <w:rStyle w:val="Hyperlink"/>
            <w:rFonts w:eastAsia="SimSun"/>
            <w:i/>
            <w:noProof/>
            <w:szCs w:val="22"/>
          </w:rPr>
          <w:t>eGFP</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51 \h </w:instrText>
        </w:r>
        <w:r w:rsidR="00122438" w:rsidRPr="00617166">
          <w:rPr>
            <w:noProof/>
            <w:webHidden/>
            <w:szCs w:val="22"/>
          </w:rPr>
        </w:r>
        <w:r w:rsidR="00122438" w:rsidRPr="00617166">
          <w:rPr>
            <w:noProof/>
            <w:webHidden/>
            <w:szCs w:val="22"/>
          </w:rPr>
          <w:fldChar w:fldCharType="separate"/>
        </w:r>
        <w:r w:rsidR="005D29E0">
          <w:rPr>
            <w:noProof/>
            <w:webHidden/>
            <w:szCs w:val="22"/>
          </w:rPr>
          <w:t>104</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52" w:history="1">
        <w:r w:rsidR="00EC315A" w:rsidRPr="00617166">
          <w:rPr>
            <w:rStyle w:val="Hyperlink"/>
            <w:noProof/>
            <w:szCs w:val="22"/>
          </w:rPr>
          <w:t xml:space="preserve">Figure 3.2: </w:t>
        </w:r>
        <w:r w:rsidR="00617166">
          <w:rPr>
            <w:rStyle w:val="Hyperlink"/>
            <w:noProof/>
            <w:szCs w:val="22"/>
          </w:rPr>
          <w:tab/>
        </w:r>
        <w:r w:rsidR="00EC315A" w:rsidRPr="00617166">
          <w:rPr>
            <w:rStyle w:val="Hyperlink"/>
            <w:rFonts w:eastAsia="SimSun"/>
            <w:noProof/>
            <w:szCs w:val="22"/>
          </w:rPr>
          <w:t>Verifying pAAV-GFAPp-</w:t>
        </w:r>
        <w:r w:rsidR="00EC315A" w:rsidRPr="00617166">
          <w:rPr>
            <w:rStyle w:val="Hyperlink"/>
            <w:rFonts w:eastAsia="SimSun"/>
            <w:i/>
            <w:noProof/>
            <w:szCs w:val="22"/>
          </w:rPr>
          <w:t>rGdnf</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52 \h </w:instrText>
        </w:r>
        <w:r w:rsidR="00122438" w:rsidRPr="00617166">
          <w:rPr>
            <w:noProof/>
            <w:webHidden/>
            <w:szCs w:val="22"/>
          </w:rPr>
        </w:r>
        <w:r w:rsidR="00122438" w:rsidRPr="00617166">
          <w:rPr>
            <w:noProof/>
            <w:webHidden/>
            <w:szCs w:val="22"/>
          </w:rPr>
          <w:fldChar w:fldCharType="separate"/>
        </w:r>
        <w:r w:rsidR="005D29E0">
          <w:rPr>
            <w:noProof/>
            <w:webHidden/>
            <w:szCs w:val="22"/>
          </w:rPr>
          <w:t>105</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53" w:history="1">
        <w:r w:rsidR="00EC315A" w:rsidRPr="00617166">
          <w:rPr>
            <w:rStyle w:val="Hyperlink"/>
            <w:noProof/>
            <w:szCs w:val="22"/>
          </w:rPr>
          <w:t xml:space="preserve">Figure 3.3: </w:t>
        </w:r>
        <w:r w:rsidR="00617166">
          <w:rPr>
            <w:rStyle w:val="Hyperlink"/>
            <w:noProof/>
            <w:szCs w:val="22"/>
          </w:rPr>
          <w:tab/>
        </w:r>
        <w:r w:rsidR="00EC315A" w:rsidRPr="00617166">
          <w:rPr>
            <w:rStyle w:val="Hyperlink"/>
            <w:rFonts w:eastAsia="SimSun"/>
            <w:bCs/>
            <w:noProof/>
            <w:szCs w:val="22"/>
          </w:rPr>
          <w:t>Verifying pRRLsc-SYNp-</w:t>
        </w:r>
        <w:r w:rsidR="00EC315A" w:rsidRPr="00617166">
          <w:rPr>
            <w:rStyle w:val="Hyperlink"/>
            <w:rFonts w:eastAsia="SimSun"/>
            <w:bCs/>
            <w:i/>
            <w:noProof/>
            <w:szCs w:val="22"/>
          </w:rPr>
          <w:t>eGFP</w:t>
        </w:r>
        <w:r w:rsidR="00EC315A" w:rsidRPr="00617166">
          <w:rPr>
            <w:rStyle w:val="Hyperlink"/>
            <w:rFonts w:eastAsia="SimSun"/>
            <w:bCs/>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53 \h </w:instrText>
        </w:r>
        <w:r w:rsidR="00122438" w:rsidRPr="00617166">
          <w:rPr>
            <w:noProof/>
            <w:webHidden/>
            <w:szCs w:val="22"/>
          </w:rPr>
        </w:r>
        <w:r w:rsidR="00122438" w:rsidRPr="00617166">
          <w:rPr>
            <w:noProof/>
            <w:webHidden/>
            <w:szCs w:val="22"/>
          </w:rPr>
          <w:fldChar w:fldCharType="separate"/>
        </w:r>
        <w:r w:rsidR="005D29E0">
          <w:rPr>
            <w:noProof/>
            <w:webHidden/>
            <w:szCs w:val="22"/>
          </w:rPr>
          <w:t>106</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54" w:history="1">
        <w:r w:rsidR="00EC315A" w:rsidRPr="00617166">
          <w:rPr>
            <w:rStyle w:val="Hyperlink"/>
            <w:noProof/>
            <w:szCs w:val="22"/>
          </w:rPr>
          <w:t xml:space="preserve">Figure 3.4: </w:t>
        </w:r>
        <w:r w:rsidR="00617166">
          <w:rPr>
            <w:rStyle w:val="Hyperlink"/>
            <w:noProof/>
            <w:szCs w:val="22"/>
          </w:rPr>
          <w:tab/>
        </w:r>
        <w:r w:rsidR="00EC315A" w:rsidRPr="00617166">
          <w:rPr>
            <w:rStyle w:val="Hyperlink"/>
            <w:rFonts w:eastAsia="SimSun"/>
            <w:noProof/>
            <w:szCs w:val="22"/>
          </w:rPr>
          <w:t>Verifying pRRLsc-SFFVp-</w:t>
        </w:r>
        <w:r w:rsidR="00EC315A" w:rsidRPr="00617166">
          <w:rPr>
            <w:rStyle w:val="Hyperlink"/>
            <w:rFonts w:eastAsia="SimSun"/>
            <w:i/>
            <w:noProof/>
            <w:szCs w:val="22"/>
          </w:rPr>
          <w:t>eGFP</w:t>
        </w:r>
        <w:r w:rsidR="00EC315A" w:rsidRPr="00617166">
          <w:rPr>
            <w:rStyle w:val="Hyperlink"/>
            <w:rFonts w:eastAsia="SimSun"/>
            <w:noProof/>
            <w:szCs w:val="22"/>
          </w:rPr>
          <w:t>-CMVp-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54 \h </w:instrText>
        </w:r>
        <w:r w:rsidR="00122438" w:rsidRPr="00617166">
          <w:rPr>
            <w:noProof/>
            <w:webHidden/>
            <w:szCs w:val="22"/>
          </w:rPr>
        </w:r>
        <w:r w:rsidR="00122438" w:rsidRPr="00617166">
          <w:rPr>
            <w:noProof/>
            <w:webHidden/>
            <w:szCs w:val="22"/>
          </w:rPr>
          <w:fldChar w:fldCharType="separate"/>
        </w:r>
        <w:r w:rsidR="005D29E0">
          <w:rPr>
            <w:noProof/>
            <w:webHidden/>
            <w:szCs w:val="22"/>
          </w:rPr>
          <w:t>107</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55" w:history="1">
        <w:r w:rsidR="00EC315A" w:rsidRPr="00617166">
          <w:rPr>
            <w:rStyle w:val="Hyperlink"/>
            <w:noProof/>
            <w:szCs w:val="22"/>
          </w:rPr>
          <w:t xml:space="preserve">Figure 3.5: </w:t>
        </w:r>
        <w:r w:rsidR="00617166">
          <w:rPr>
            <w:rStyle w:val="Hyperlink"/>
            <w:noProof/>
            <w:szCs w:val="22"/>
          </w:rPr>
          <w:tab/>
        </w:r>
        <w:r w:rsidR="00EC315A" w:rsidRPr="00617166">
          <w:rPr>
            <w:rStyle w:val="Hyperlink"/>
            <w:rFonts w:eastAsia="SimSun"/>
            <w:bCs/>
            <w:noProof/>
            <w:szCs w:val="22"/>
          </w:rPr>
          <w:t>Verifying pExpress1-</w:t>
        </w:r>
        <w:r w:rsidR="00EC315A" w:rsidRPr="00617166">
          <w:rPr>
            <w:rStyle w:val="Hyperlink"/>
            <w:rFonts w:eastAsia="SimSun"/>
            <w:bCs/>
            <w:i/>
            <w:noProof/>
            <w:szCs w:val="22"/>
          </w:rPr>
          <w:t>rIgf-1</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55 \h </w:instrText>
        </w:r>
        <w:r w:rsidR="00122438" w:rsidRPr="00617166">
          <w:rPr>
            <w:noProof/>
            <w:webHidden/>
            <w:szCs w:val="22"/>
          </w:rPr>
        </w:r>
        <w:r w:rsidR="00122438" w:rsidRPr="00617166">
          <w:rPr>
            <w:noProof/>
            <w:webHidden/>
            <w:szCs w:val="22"/>
          </w:rPr>
          <w:fldChar w:fldCharType="separate"/>
        </w:r>
        <w:r w:rsidR="005D29E0">
          <w:rPr>
            <w:noProof/>
            <w:webHidden/>
            <w:szCs w:val="22"/>
          </w:rPr>
          <w:t>108</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56" w:history="1">
        <w:r w:rsidR="00EC315A" w:rsidRPr="00617166">
          <w:rPr>
            <w:rStyle w:val="Hyperlink"/>
            <w:noProof/>
            <w:szCs w:val="22"/>
          </w:rPr>
          <w:t xml:space="preserve">Figure 3.6: </w:t>
        </w:r>
        <w:r w:rsidR="00617166">
          <w:rPr>
            <w:rStyle w:val="Hyperlink"/>
            <w:noProof/>
            <w:szCs w:val="22"/>
          </w:rPr>
          <w:tab/>
        </w:r>
        <w:r w:rsidR="00EC315A" w:rsidRPr="00617166">
          <w:rPr>
            <w:rStyle w:val="Hyperlink"/>
            <w:rFonts w:eastAsia="SimSun"/>
            <w:noProof/>
            <w:szCs w:val="22"/>
          </w:rPr>
          <w:t>Verifying pRRLsc-CMVp-</w:t>
        </w:r>
        <w:r w:rsidR="00EC315A" w:rsidRPr="00617166">
          <w:rPr>
            <w:rStyle w:val="Hyperlink"/>
            <w:rFonts w:eastAsia="SimSun"/>
            <w:i/>
            <w:noProof/>
            <w:szCs w:val="22"/>
          </w:rPr>
          <w:t>rGdnf</w:t>
        </w:r>
        <w:r w:rsidR="00EC315A" w:rsidRPr="00617166">
          <w:rPr>
            <w:rStyle w:val="Hyperlink"/>
            <w:rFonts w:eastAsia="SimSun"/>
            <w:noProof/>
            <w:szCs w:val="22"/>
          </w:rPr>
          <w:t>-IRES-</w:t>
        </w:r>
        <w:r w:rsidR="00EC315A" w:rsidRPr="00617166">
          <w:rPr>
            <w:rStyle w:val="Hyperlink"/>
            <w:rFonts w:eastAsia="SimSun"/>
            <w:i/>
            <w:noProof/>
            <w:szCs w:val="22"/>
          </w:rPr>
          <w:t>eGFP</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56 \h </w:instrText>
        </w:r>
        <w:r w:rsidR="00122438" w:rsidRPr="00617166">
          <w:rPr>
            <w:noProof/>
            <w:webHidden/>
            <w:szCs w:val="22"/>
          </w:rPr>
        </w:r>
        <w:r w:rsidR="00122438" w:rsidRPr="00617166">
          <w:rPr>
            <w:noProof/>
            <w:webHidden/>
            <w:szCs w:val="22"/>
          </w:rPr>
          <w:fldChar w:fldCharType="separate"/>
        </w:r>
        <w:r w:rsidR="005D29E0">
          <w:rPr>
            <w:noProof/>
            <w:webHidden/>
            <w:szCs w:val="22"/>
          </w:rPr>
          <w:t>109</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57" w:history="1">
        <w:r w:rsidR="00EC315A" w:rsidRPr="00617166">
          <w:rPr>
            <w:rStyle w:val="Hyperlink"/>
            <w:noProof/>
            <w:szCs w:val="22"/>
          </w:rPr>
          <w:t xml:space="preserve">Figure 3.7: </w:t>
        </w:r>
        <w:r w:rsidR="00617166">
          <w:rPr>
            <w:rStyle w:val="Hyperlink"/>
            <w:noProof/>
            <w:szCs w:val="22"/>
          </w:rPr>
          <w:tab/>
        </w:r>
        <w:r w:rsidR="00EC315A" w:rsidRPr="00617166">
          <w:rPr>
            <w:rStyle w:val="Hyperlink"/>
            <w:rFonts w:eastAsia="SimSun"/>
            <w:noProof/>
            <w:szCs w:val="22"/>
          </w:rPr>
          <w:t>Verifying pHR'-GFAPp-</w:t>
        </w:r>
        <w:r w:rsidR="00EC315A" w:rsidRPr="00617166">
          <w:rPr>
            <w:rStyle w:val="Hyperlink"/>
            <w:rFonts w:eastAsia="SimSun"/>
            <w:i/>
            <w:noProof/>
            <w:szCs w:val="22"/>
          </w:rPr>
          <w:t>hGDNF</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57 \h </w:instrText>
        </w:r>
        <w:r w:rsidR="00122438" w:rsidRPr="00617166">
          <w:rPr>
            <w:noProof/>
            <w:webHidden/>
            <w:szCs w:val="22"/>
          </w:rPr>
        </w:r>
        <w:r w:rsidR="00122438" w:rsidRPr="00617166">
          <w:rPr>
            <w:noProof/>
            <w:webHidden/>
            <w:szCs w:val="22"/>
          </w:rPr>
          <w:fldChar w:fldCharType="separate"/>
        </w:r>
        <w:r w:rsidR="005D29E0">
          <w:rPr>
            <w:noProof/>
            <w:webHidden/>
            <w:szCs w:val="22"/>
          </w:rPr>
          <w:t>110</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58" w:history="1">
        <w:r w:rsidR="00EC315A" w:rsidRPr="00617166">
          <w:rPr>
            <w:rStyle w:val="Hyperlink"/>
            <w:noProof/>
            <w:szCs w:val="22"/>
          </w:rPr>
          <w:t xml:space="preserve">Figure 3.8: </w:t>
        </w:r>
        <w:r w:rsidR="00617166">
          <w:rPr>
            <w:rStyle w:val="Hyperlink"/>
            <w:noProof/>
            <w:szCs w:val="22"/>
          </w:rPr>
          <w:tab/>
        </w:r>
        <w:r w:rsidR="00EC315A" w:rsidRPr="00617166">
          <w:rPr>
            <w:rStyle w:val="Hyperlink"/>
            <w:rFonts w:eastAsia="SimSun"/>
            <w:noProof/>
            <w:szCs w:val="22"/>
          </w:rPr>
          <w:t>Cloning strategy for pRRLsc-GFAPp-</w:t>
        </w:r>
        <w:r w:rsidR="00EC315A" w:rsidRPr="00617166">
          <w:rPr>
            <w:rStyle w:val="Hyperlink"/>
            <w:rFonts w:eastAsia="SimSun"/>
            <w:i/>
            <w:noProof/>
            <w:szCs w:val="22"/>
          </w:rPr>
          <w:t>eGFP</w:t>
        </w:r>
        <w:r w:rsidR="00EC315A" w:rsidRPr="00617166">
          <w:rPr>
            <w:rStyle w:val="Hyperlink"/>
            <w:rFonts w:eastAsia="SimSun"/>
            <w:noProof/>
            <w:szCs w:val="22"/>
          </w:rPr>
          <w:t>-W</w:t>
        </w:r>
        <w:r w:rsidR="00EC315A" w:rsidRPr="00617166">
          <w:rPr>
            <w:rStyle w:val="Hyperlink"/>
            <w:rFonts w:eastAsia="SimSun"/>
            <w:noProof/>
            <w:szCs w:val="22"/>
          </w:rPr>
          <w:tab/>
        </w:r>
        <w:r w:rsidR="00122438" w:rsidRPr="00617166">
          <w:rPr>
            <w:noProof/>
            <w:webHidden/>
            <w:szCs w:val="22"/>
          </w:rPr>
          <w:fldChar w:fldCharType="begin"/>
        </w:r>
        <w:r w:rsidR="00EC315A" w:rsidRPr="00617166">
          <w:rPr>
            <w:noProof/>
            <w:webHidden/>
            <w:szCs w:val="22"/>
          </w:rPr>
          <w:instrText xml:space="preserve"> PAGEREF _Toc356079758 \h </w:instrText>
        </w:r>
        <w:r w:rsidR="00122438" w:rsidRPr="00617166">
          <w:rPr>
            <w:noProof/>
            <w:webHidden/>
            <w:szCs w:val="22"/>
          </w:rPr>
        </w:r>
        <w:r w:rsidR="00122438" w:rsidRPr="00617166">
          <w:rPr>
            <w:noProof/>
            <w:webHidden/>
            <w:szCs w:val="22"/>
          </w:rPr>
          <w:fldChar w:fldCharType="separate"/>
        </w:r>
        <w:r w:rsidR="005D29E0">
          <w:rPr>
            <w:noProof/>
            <w:webHidden/>
            <w:szCs w:val="22"/>
          </w:rPr>
          <w:t>111</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59" w:history="1">
        <w:r w:rsidR="00EC315A" w:rsidRPr="00617166">
          <w:rPr>
            <w:rStyle w:val="Hyperlink"/>
            <w:noProof/>
            <w:szCs w:val="22"/>
          </w:rPr>
          <w:t xml:space="preserve">Figure 3.9: </w:t>
        </w:r>
        <w:r w:rsidR="00617166">
          <w:rPr>
            <w:rStyle w:val="Hyperlink"/>
            <w:noProof/>
            <w:szCs w:val="22"/>
          </w:rPr>
          <w:tab/>
        </w:r>
        <w:r w:rsidR="00EC315A" w:rsidRPr="00617166">
          <w:rPr>
            <w:rStyle w:val="Hyperlink"/>
            <w:rFonts w:eastAsia="SimSun"/>
            <w:noProof/>
            <w:szCs w:val="22"/>
          </w:rPr>
          <w:t>Screening of plasmid colonies for pRRLsc-GFAPp-</w:t>
        </w:r>
        <w:r w:rsidR="00EC315A" w:rsidRPr="00617166">
          <w:rPr>
            <w:rStyle w:val="Hyperlink"/>
            <w:rFonts w:eastAsia="SimSun"/>
            <w:i/>
            <w:noProof/>
            <w:szCs w:val="22"/>
          </w:rPr>
          <w:t>eGFP</w:t>
        </w:r>
        <w:r w:rsidR="00EC315A" w:rsidRPr="00617166">
          <w:rPr>
            <w:rStyle w:val="Hyperlink"/>
            <w:rFonts w:eastAsia="SimSun"/>
            <w:noProof/>
            <w:szCs w:val="22"/>
          </w:rPr>
          <w:t>-W</w:t>
        </w:r>
        <w:r w:rsidR="00EC315A" w:rsidRPr="00617166">
          <w:rPr>
            <w:rStyle w:val="Hyperlink"/>
            <w:noProof/>
            <w:szCs w:val="22"/>
          </w:rPr>
          <w:t>.</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59 \h </w:instrText>
        </w:r>
        <w:r w:rsidR="00122438" w:rsidRPr="00617166">
          <w:rPr>
            <w:noProof/>
            <w:webHidden/>
            <w:szCs w:val="22"/>
          </w:rPr>
        </w:r>
        <w:r w:rsidR="00122438" w:rsidRPr="00617166">
          <w:rPr>
            <w:noProof/>
            <w:webHidden/>
            <w:szCs w:val="22"/>
          </w:rPr>
          <w:fldChar w:fldCharType="separate"/>
        </w:r>
        <w:r w:rsidR="005D29E0">
          <w:rPr>
            <w:noProof/>
            <w:webHidden/>
            <w:szCs w:val="22"/>
          </w:rPr>
          <w:t>113</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0" w:history="1">
        <w:r w:rsidR="00617166">
          <w:rPr>
            <w:rStyle w:val="Hyperlink"/>
            <w:noProof/>
            <w:szCs w:val="22"/>
          </w:rPr>
          <w:t>Figure 3.10:</w:t>
        </w:r>
        <w:r w:rsidR="00617166">
          <w:rPr>
            <w:rStyle w:val="Hyperlink"/>
            <w:noProof/>
            <w:szCs w:val="22"/>
          </w:rPr>
          <w:tab/>
        </w:r>
        <w:r w:rsidR="00EC315A" w:rsidRPr="00617166">
          <w:rPr>
            <w:rStyle w:val="Hyperlink"/>
            <w:rFonts w:eastAsia="SimSun"/>
            <w:noProof/>
            <w:szCs w:val="22"/>
          </w:rPr>
          <w:t>Cloning strategy for pRRLsc-SFFVp-</w:t>
        </w:r>
        <w:r w:rsidR="00EC315A" w:rsidRPr="00617166">
          <w:rPr>
            <w:rStyle w:val="Hyperlink"/>
            <w:rFonts w:eastAsia="SimSun"/>
            <w:i/>
            <w:noProof/>
            <w:szCs w:val="22"/>
          </w:rPr>
          <w:t>eGFP</w:t>
        </w:r>
        <w:r w:rsidR="00EC315A" w:rsidRPr="00617166">
          <w:rPr>
            <w:rStyle w:val="Hyperlink"/>
            <w:rFonts w:eastAsia="SimSun"/>
            <w:noProof/>
            <w:szCs w:val="22"/>
          </w:rPr>
          <w:t>-CMVp-</w:t>
        </w:r>
        <w:r w:rsidR="00EC315A" w:rsidRPr="00617166">
          <w:rPr>
            <w:rStyle w:val="Hyperlink"/>
            <w:rFonts w:eastAsia="SimSun"/>
            <w:i/>
            <w:noProof/>
            <w:szCs w:val="22"/>
          </w:rPr>
          <w:t>rIgf</w:t>
        </w:r>
        <w:r w:rsidR="00EC315A" w:rsidRPr="00617166">
          <w:rPr>
            <w:rStyle w:val="Hyperlink"/>
            <w:rFonts w:eastAsia="SimSun"/>
            <w:noProof/>
            <w:szCs w:val="22"/>
          </w:rPr>
          <w:t>-1-W</w:t>
        </w:r>
        <w:r w:rsidR="00EC315A" w:rsidRPr="00617166">
          <w:rPr>
            <w:rStyle w:val="Hyperlink"/>
            <w:noProof/>
            <w:szCs w:val="22"/>
          </w:rPr>
          <w:tab/>
        </w:r>
        <w:r w:rsidR="00122438" w:rsidRPr="00617166">
          <w:rPr>
            <w:noProof/>
            <w:webHidden/>
            <w:szCs w:val="22"/>
          </w:rPr>
          <w:fldChar w:fldCharType="begin"/>
        </w:r>
        <w:r w:rsidR="00EC315A" w:rsidRPr="00617166">
          <w:rPr>
            <w:noProof/>
            <w:webHidden/>
            <w:szCs w:val="22"/>
          </w:rPr>
          <w:instrText xml:space="preserve"> PAGEREF _Toc356079760 \h </w:instrText>
        </w:r>
        <w:r w:rsidR="00122438" w:rsidRPr="00617166">
          <w:rPr>
            <w:noProof/>
            <w:webHidden/>
            <w:szCs w:val="22"/>
          </w:rPr>
        </w:r>
        <w:r w:rsidR="00122438" w:rsidRPr="00617166">
          <w:rPr>
            <w:noProof/>
            <w:webHidden/>
            <w:szCs w:val="22"/>
          </w:rPr>
          <w:fldChar w:fldCharType="separate"/>
        </w:r>
        <w:r w:rsidR="005D29E0">
          <w:rPr>
            <w:noProof/>
            <w:webHidden/>
            <w:szCs w:val="22"/>
          </w:rPr>
          <w:t>114</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1" w:history="1">
        <w:r w:rsidR="00EC315A" w:rsidRPr="00617166">
          <w:rPr>
            <w:rStyle w:val="Hyperlink"/>
            <w:noProof/>
            <w:szCs w:val="22"/>
          </w:rPr>
          <w:t>Figure 3.11:</w:t>
        </w:r>
        <w:r w:rsidR="00617166">
          <w:rPr>
            <w:rStyle w:val="Hyperlink"/>
            <w:rFonts w:eastAsia="SimSun"/>
            <w:noProof/>
            <w:szCs w:val="22"/>
          </w:rPr>
          <w:tab/>
        </w:r>
        <w:r w:rsidR="00EC315A" w:rsidRPr="00617166">
          <w:rPr>
            <w:rStyle w:val="Hyperlink"/>
            <w:rFonts w:eastAsia="SimSun"/>
            <w:noProof/>
            <w:szCs w:val="22"/>
          </w:rPr>
          <w:t>Screening of plasmid colonies for pRRLsc-SFFVp-</w:t>
        </w:r>
        <w:r w:rsidR="00EC315A" w:rsidRPr="00617166">
          <w:rPr>
            <w:rStyle w:val="Hyperlink"/>
            <w:rFonts w:eastAsia="SimSun"/>
            <w:i/>
            <w:noProof/>
            <w:szCs w:val="22"/>
          </w:rPr>
          <w:t>eGFP</w:t>
        </w:r>
        <w:r w:rsidR="00EC315A" w:rsidRPr="00617166">
          <w:rPr>
            <w:rStyle w:val="Hyperlink"/>
            <w:rFonts w:eastAsia="SimSun"/>
            <w:noProof/>
            <w:szCs w:val="22"/>
          </w:rPr>
          <w:t>-CMVp-</w:t>
        </w:r>
        <w:r w:rsidR="00EC315A" w:rsidRPr="00617166">
          <w:rPr>
            <w:rStyle w:val="Hyperlink"/>
            <w:rFonts w:eastAsia="SimSun"/>
            <w:i/>
            <w:noProof/>
            <w:szCs w:val="22"/>
          </w:rPr>
          <w:t>rIgf-1</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61 \h </w:instrText>
        </w:r>
        <w:r w:rsidR="00122438" w:rsidRPr="00617166">
          <w:rPr>
            <w:noProof/>
            <w:webHidden/>
            <w:szCs w:val="22"/>
          </w:rPr>
        </w:r>
        <w:r w:rsidR="00122438" w:rsidRPr="00617166">
          <w:rPr>
            <w:noProof/>
            <w:webHidden/>
            <w:szCs w:val="22"/>
          </w:rPr>
          <w:fldChar w:fldCharType="separate"/>
        </w:r>
        <w:r w:rsidR="005D29E0">
          <w:rPr>
            <w:noProof/>
            <w:webHidden/>
            <w:szCs w:val="22"/>
          </w:rPr>
          <w:t>116</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2" w:history="1">
        <w:r w:rsidR="00EC315A" w:rsidRPr="00617166">
          <w:rPr>
            <w:rStyle w:val="Hyperlink"/>
            <w:noProof/>
            <w:szCs w:val="22"/>
          </w:rPr>
          <w:t>Figure 3.12:</w:t>
        </w:r>
        <w:r w:rsidR="00617166">
          <w:rPr>
            <w:rStyle w:val="Hyperlink"/>
            <w:rFonts w:eastAsia="SimSun"/>
            <w:noProof/>
            <w:szCs w:val="22"/>
          </w:rPr>
          <w:tab/>
        </w:r>
        <w:r w:rsidR="00EC315A" w:rsidRPr="00617166">
          <w:rPr>
            <w:rStyle w:val="Hyperlink"/>
            <w:rFonts w:eastAsia="SimSun"/>
            <w:noProof/>
            <w:szCs w:val="22"/>
          </w:rPr>
          <w:t>Cloning strategy for pRRLsc-SFFVp-</w:t>
        </w:r>
        <w:r w:rsidR="00EC315A" w:rsidRPr="00617166">
          <w:rPr>
            <w:rStyle w:val="Hyperlink"/>
            <w:rFonts w:eastAsia="SimSun"/>
            <w:i/>
            <w:noProof/>
            <w:szCs w:val="22"/>
          </w:rPr>
          <w:t>eGFP</w:t>
        </w:r>
        <w:r w:rsidR="00EC315A" w:rsidRPr="00617166">
          <w:rPr>
            <w:rStyle w:val="Hyperlink"/>
            <w:rFonts w:eastAsia="SimSun"/>
            <w:noProof/>
            <w:szCs w:val="22"/>
          </w:rPr>
          <w:t>-</w:t>
        </w:r>
        <w:r w:rsidR="00EC315A" w:rsidRPr="00617166">
          <w:rPr>
            <w:rStyle w:val="Hyperlink"/>
            <w:rFonts w:eastAsia="SimSun"/>
            <w:i/>
            <w:noProof/>
            <w:szCs w:val="22"/>
          </w:rPr>
          <w:t>rIgf-1</w:t>
        </w:r>
        <w:r w:rsidR="00EC315A" w:rsidRPr="00617166">
          <w:rPr>
            <w:rStyle w:val="Hyperlink"/>
            <w:rFonts w:eastAsia="SimSun"/>
            <w:noProof/>
            <w:szCs w:val="22"/>
          </w:rPr>
          <w:t>-W</w:t>
        </w:r>
        <w:r w:rsidR="00EC315A" w:rsidRPr="00617166">
          <w:rPr>
            <w:rStyle w:val="Hyperlink"/>
            <w:noProof/>
            <w:szCs w:val="22"/>
          </w:rPr>
          <w:t>.</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62 \h </w:instrText>
        </w:r>
        <w:r w:rsidR="00122438" w:rsidRPr="00617166">
          <w:rPr>
            <w:noProof/>
            <w:webHidden/>
            <w:szCs w:val="22"/>
          </w:rPr>
        </w:r>
        <w:r w:rsidR="00122438" w:rsidRPr="00617166">
          <w:rPr>
            <w:noProof/>
            <w:webHidden/>
            <w:szCs w:val="22"/>
          </w:rPr>
          <w:fldChar w:fldCharType="separate"/>
        </w:r>
        <w:r w:rsidR="005D29E0">
          <w:rPr>
            <w:noProof/>
            <w:webHidden/>
            <w:szCs w:val="22"/>
          </w:rPr>
          <w:t>117</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3" w:history="1">
        <w:r w:rsidR="00617166">
          <w:rPr>
            <w:rStyle w:val="Hyperlink"/>
            <w:noProof/>
            <w:szCs w:val="22"/>
          </w:rPr>
          <w:t>Figure 3.13:</w:t>
        </w:r>
        <w:r w:rsidR="00617166">
          <w:rPr>
            <w:rStyle w:val="Hyperlink"/>
            <w:noProof/>
            <w:szCs w:val="22"/>
          </w:rPr>
          <w:tab/>
        </w:r>
        <w:r w:rsidR="00EC315A" w:rsidRPr="00617166">
          <w:rPr>
            <w:rStyle w:val="Hyperlink"/>
            <w:rFonts w:eastAsia="SimSun"/>
            <w:noProof/>
            <w:szCs w:val="22"/>
          </w:rPr>
          <w:t>Screening of plasmid colonies for pRRLsc-SFFVp-</w:t>
        </w:r>
        <w:r w:rsidR="00EC315A" w:rsidRPr="00617166">
          <w:rPr>
            <w:rStyle w:val="Hyperlink"/>
            <w:rFonts w:eastAsia="SimSun"/>
            <w:i/>
            <w:noProof/>
            <w:szCs w:val="22"/>
          </w:rPr>
          <w:t>eGFP</w:t>
        </w:r>
        <w:r w:rsidR="00EC315A" w:rsidRPr="00617166">
          <w:rPr>
            <w:rStyle w:val="Hyperlink"/>
            <w:rFonts w:eastAsia="SimSun"/>
            <w:noProof/>
            <w:szCs w:val="22"/>
          </w:rPr>
          <w:t>-</w:t>
        </w:r>
        <w:r w:rsidR="00EC315A" w:rsidRPr="00617166">
          <w:rPr>
            <w:rStyle w:val="Hyperlink"/>
            <w:rFonts w:eastAsia="SimSun"/>
            <w:i/>
            <w:noProof/>
            <w:szCs w:val="22"/>
          </w:rPr>
          <w:t>rIgf-1</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63 \h </w:instrText>
        </w:r>
        <w:r w:rsidR="00122438" w:rsidRPr="00617166">
          <w:rPr>
            <w:noProof/>
            <w:webHidden/>
            <w:szCs w:val="22"/>
          </w:rPr>
        </w:r>
        <w:r w:rsidR="00122438" w:rsidRPr="00617166">
          <w:rPr>
            <w:noProof/>
            <w:webHidden/>
            <w:szCs w:val="22"/>
          </w:rPr>
          <w:fldChar w:fldCharType="separate"/>
        </w:r>
        <w:r w:rsidR="005D29E0">
          <w:rPr>
            <w:noProof/>
            <w:webHidden/>
            <w:szCs w:val="22"/>
          </w:rPr>
          <w:t>118</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4" w:history="1">
        <w:r w:rsidR="00EC315A" w:rsidRPr="00617166">
          <w:rPr>
            <w:rStyle w:val="Hyperlink"/>
            <w:noProof/>
            <w:szCs w:val="22"/>
          </w:rPr>
          <w:t>Figure 3.14:</w:t>
        </w:r>
        <w:r w:rsidR="00617166">
          <w:rPr>
            <w:rStyle w:val="Hyperlink"/>
            <w:noProof/>
            <w:szCs w:val="22"/>
          </w:rPr>
          <w:tab/>
        </w:r>
        <w:r w:rsidR="00EC315A" w:rsidRPr="00617166">
          <w:rPr>
            <w:rStyle w:val="Hyperlink"/>
            <w:rFonts w:eastAsia="SimSun"/>
            <w:bCs/>
            <w:noProof/>
            <w:szCs w:val="22"/>
          </w:rPr>
          <w:t>Cloning strategy for pRRLsc-SFFVp-</w:t>
        </w:r>
        <w:r w:rsidR="00EC315A" w:rsidRPr="00617166">
          <w:rPr>
            <w:rStyle w:val="Hyperlink"/>
            <w:rFonts w:eastAsia="SimSun"/>
            <w:bCs/>
            <w:i/>
            <w:noProof/>
            <w:szCs w:val="22"/>
          </w:rPr>
          <w:t>eGFP</w:t>
        </w:r>
        <w:r w:rsidR="00EC315A" w:rsidRPr="00617166">
          <w:rPr>
            <w:rStyle w:val="Hyperlink"/>
            <w:rFonts w:eastAsia="SimSun"/>
            <w:bCs/>
            <w:noProof/>
            <w:szCs w:val="22"/>
          </w:rPr>
          <w:t>-SYNp-</w:t>
        </w:r>
        <w:r w:rsidR="00EC315A" w:rsidRPr="00617166">
          <w:rPr>
            <w:rStyle w:val="Hyperlink"/>
            <w:rFonts w:eastAsia="SimSun"/>
            <w:bCs/>
            <w:i/>
            <w:noProof/>
            <w:szCs w:val="22"/>
          </w:rPr>
          <w:t>rIgf-1</w:t>
        </w:r>
        <w:r w:rsidR="00EC315A" w:rsidRPr="00617166">
          <w:rPr>
            <w:rStyle w:val="Hyperlink"/>
            <w:rFonts w:eastAsia="SimSun"/>
            <w:bCs/>
            <w:noProof/>
            <w:szCs w:val="22"/>
          </w:rPr>
          <w:t>-W</w:t>
        </w:r>
        <w:r w:rsidR="00EC315A" w:rsidRPr="00617166">
          <w:rPr>
            <w:rStyle w:val="Hyperlink"/>
            <w:noProof/>
            <w:szCs w:val="22"/>
          </w:rPr>
          <w:tab/>
        </w:r>
        <w:r w:rsidR="00122438" w:rsidRPr="00617166">
          <w:rPr>
            <w:noProof/>
            <w:webHidden/>
            <w:szCs w:val="22"/>
          </w:rPr>
          <w:fldChar w:fldCharType="begin"/>
        </w:r>
        <w:r w:rsidR="00EC315A" w:rsidRPr="00617166">
          <w:rPr>
            <w:noProof/>
            <w:webHidden/>
            <w:szCs w:val="22"/>
          </w:rPr>
          <w:instrText xml:space="preserve"> PAGEREF _Toc356079764 \h </w:instrText>
        </w:r>
        <w:r w:rsidR="00122438" w:rsidRPr="00617166">
          <w:rPr>
            <w:noProof/>
            <w:webHidden/>
            <w:szCs w:val="22"/>
          </w:rPr>
        </w:r>
        <w:r w:rsidR="00122438" w:rsidRPr="00617166">
          <w:rPr>
            <w:noProof/>
            <w:webHidden/>
            <w:szCs w:val="22"/>
          </w:rPr>
          <w:fldChar w:fldCharType="separate"/>
        </w:r>
        <w:r w:rsidR="005D29E0">
          <w:rPr>
            <w:noProof/>
            <w:webHidden/>
            <w:szCs w:val="22"/>
          </w:rPr>
          <w:t>120</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5" w:history="1">
        <w:r w:rsidR="00EC315A" w:rsidRPr="00617166">
          <w:rPr>
            <w:rStyle w:val="Hyperlink"/>
            <w:noProof/>
            <w:szCs w:val="22"/>
          </w:rPr>
          <w:t>Figure 3.15</w:t>
        </w:r>
        <w:r w:rsidR="00617166">
          <w:rPr>
            <w:rStyle w:val="Hyperlink"/>
            <w:rFonts w:eastAsia="SimSun"/>
            <w:bCs/>
            <w:noProof/>
            <w:szCs w:val="22"/>
          </w:rPr>
          <w:t>:</w:t>
        </w:r>
        <w:r w:rsidR="00617166">
          <w:rPr>
            <w:rStyle w:val="Hyperlink"/>
            <w:rFonts w:eastAsia="SimSun"/>
            <w:bCs/>
            <w:noProof/>
            <w:szCs w:val="22"/>
          </w:rPr>
          <w:tab/>
        </w:r>
        <w:r w:rsidR="00EC315A" w:rsidRPr="00617166">
          <w:rPr>
            <w:rStyle w:val="Hyperlink"/>
            <w:rFonts w:eastAsia="SimSun"/>
            <w:bCs/>
            <w:noProof/>
            <w:szCs w:val="22"/>
          </w:rPr>
          <w:t>Screening of plasmid colonies for pRRLsc-SFFVp-</w:t>
        </w:r>
        <w:r w:rsidR="00EC315A" w:rsidRPr="00617166">
          <w:rPr>
            <w:rStyle w:val="Hyperlink"/>
            <w:rFonts w:eastAsia="SimSun"/>
            <w:bCs/>
            <w:i/>
            <w:noProof/>
            <w:szCs w:val="22"/>
          </w:rPr>
          <w:t>eGFP</w:t>
        </w:r>
        <w:r w:rsidR="00EC315A" w:rsidRPr="00617166">
          <w:rPr>
            <w:rStyle w:val="Hyperlink"/>
            <w:rFonts w:eastAsia="SimSun"/>
            <w:bCs/>
            <w:noProof/>
            <w:szCs w:val="22"/>
          </w:rPr>
          <w:t>-SYNp-</w:t>
        </w:r>
        <w:r w:rsidR="00EC315A" w:rsidRPr="00617166">
          <w:rPr>
            <w:rStyle w:val="Hyperlink"/>
            <w:rFonts w:eastAsia="SimSun"/>
            <w:bCs/>
            <w:i/>
            <w:noProof/>
            <w:szCs w:val="22"/>
          </w:rPr>
          <w:t>rIgf-1</w:t>
        </w:r>
        <w:r w:rsidR="00EC315A" w:rsidRPr="00617166">
          <w:rPr>
            <w:rStyle w:val="Hyperlink"/>
            <w:rFonts w:eastAsia="SimSun"/>
            <w:bCs/>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65 \h </w:instrText>
        </w:r>
        <w:r w:rsidR="00122438" w:rsidRPr="00617166">
          <w:rPr>
            <w:noProof/>
            <w:webHidden/>
            <w:szCs w:val="22"/>
          </w:rPr>
        </w:r>
        <w:r w:rsidR="00122438" w:rsidRPr="00617166">
          <w:rPr>
            <w:noProof/>
            <w:webHidden/>
            <w:szCs w:val="22"/>
          </w:rPr>
          <w:fldChar w:fldCharType="separate"/>
        </w:r>
        <w:r w:rsidR="005D29E0">
          <w:rPr>
            <w:noProof/>
            <w:webHidden/>
            <w:szCs w:val="22"/>
          </w:rPr>
          <w:t>121</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6" w:history="1">
        <w:r w:rsidR="00617166">
          <w:rPr>
            <w:rStyle w:val="Hyperlink"/>
            <w:noProof/>
            <w:szCs w:val="22"/>
          </w:rPr>
          <w:t>Figure 3.16:</w:t>
        </w:r>
        <w:r w:rsidR="00617166">
          <w:rPr>
            <w:rStyle w:val="Hyperlink"/>
            <w:noProof/>
            <w:szCs w:val="22"/>
          </w:rPr>
          <w:tab/>
        </w:r>
        <w:r w:rsidR="00EC315A" w:rsidRPr="00617166">
          <w:rPr>
            <w:rStyle w:val="Hyperlink"/>
            <w:rFonts w:eastAsia="SimSun"/>
            <w:noProof/>
            <w:szCs w:val="22"/>
          </w:rPr>
          <w:t>Cloning strategy for pRRLsc-SFFVp-</w:t>
        </w:r>
        <w:r w:rsidR="00EC315A" w:rsidRPr="00617166">
          <w:rPr>
            <w:rStyle w:val="Hyperlink"/>
            <w:rFonts w:eastAsia="SimSun"/>
            <w:i/>
            <w:noProof/>
            <w:szCs w:val="22"/>
          </w:rPr>
          <w:t>eGFP</w:t>
        </w:r>
        <w:r w:rsidR="00EC315A" w:rsidRPr="00617166">
          <w:rPr>
            <w:rStyle w:val="Hyperlink"/>
            <w:rFonts w:eastAsia="SimSun"/>
            <w:noProof/>
            <w:szCs w:val="22"/>
          </w:rPr>
          <w:t>-GFAPp-</w:t>
        </w:r>
        <w:r w:rsidR="00EC315A" w:rsidRPr="00617166">
          <w:rPr>
            <w:rStyle w:val="Hyperlink"/>
            <w:rFonts w:eastAsia="SimSun"/>
            <w:i/>
            <w:noProof/>
            <w:szCs w:val="22"/>
          </w:rPr>
          <w:t>rIgf-1</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66 \h </w:instrText>
        </w:r>
        <w:r w:rsidR="00122438" w:rsidRPr="00617166">
          <w:rPr>
            <w:noProof/>
            <w:webHidden/>
            <w:szCs w:val="22"/>
          </w:rPr>
        </w:r>
        <w:r w:rsidR="00122438" w:rsidRPr="00617166">
          <w:rPr>
            <w:noProof/>
            <w:webHidden/>
            <w:szCs w:val="22"/>
          </w:rPr>
          <w:fldChar w:fldCharType="separate"/>
        </w:r>
        <w:r w:rsidR="005D29E0">
          <w:rPr>
            <w:noProof/>
            <w:webHidden/>
            <w:szCs w:val="22"/>
          </w:rPr>
          <w:t>122</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7" w:history="1">
        <w:r w:rsidR="00617166">
          <w:rPr>
            <w:rStyle w:val="Hyperlink"/>
            <w:noProof/>
            <w:szCs w:val="22"/>
          </w:rPr>
          <w:t>Figure 3.17:</w:t>
        </w:r>
        <w:r w:rsidR="00617166">
          <w:rPr>
            <w:rStyle w:val="Hyperlink"/>
            <w:noProof/>
            <w:szCs w:val="22"/>
          </w:rPr>
          <w:tab/>
        </w:r>
        <w:r w:rsidR="00EC315A" w:rsidRPr="00617166">
          <w:rPr>
            <w:rStyle w:val="Hyperlink"/>
            <w:rFonts w:eastAsia="SimSun"/>
            <w:noProof/>
            <w:szCs w:val="22"/>
          </w:rPr>
          <w:t>Screening of plasmid colonies from cloning of pRRLsc-SFFVp-</w:t>
        </w:r>
        <w:r w:rsidR="00EC315A" w:rsidRPr="00617166">
          <w:rPr>
            <w:rStyle w:val="Hyperlink"/>
            <w:rFonts w:eastAsia="SimSun"/>
            <w:i/>
            <w:noProof/>
            <w:szCs w:val="22"/>
          </w:rPr>
          <w:t>eGFP</w:t>
        </w:r>
        <w:r w:rsidR="00EC315A" w:rsidRPr="00617166">
          <w:rPr>
            <w:rStyle w:val="Hyperlink"/>
            <w:rFonts w:eastAsia="SimSun"/>
            <w:noProof/>
            <w:szCs w:val="22"/>
          </w:rPr>
          <w:t>-GFAPp-</w:t>
        </w:r>
        <w:r w:rsidR="00EC315A" w:rsidRPr="00617166">
          <w:rPr>
            <w:rStyle w:val="Hyperlink"/>
            <w:rFonts w:eastAsia="SimSun"/>
            <w:i/>
            <w:noProof/>
            <w:szCs w:val="22"/>
          </w:rPr>
          <w:t>rIgf-1</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67 \h </w:instrText>
        </w:r>
        <w:r w:rsidR="00122438" w:rsidRPr="00617166">
          <w:rPr>
            <w:noProof/>
            <w:webHidden/>
            <w:szCs w:val="22"/>
          </w:rPr>
        </w:r>
        <w:r w:rsidR="00122438" w:rsidRPr="00617166">
          <w:rPr>
            <w:noProof/>
            <w:webHidden/>
            <w:szCs w:val="22"/>
          </w:rPr>
          <w:fldChar w:fldCharType="separate"/>
        </w:r>
        <w:r w:rsidR="005D29E0">
          <w:rPr>
            <w:noProof/>
            <w:webHidden/>
            <w:szCs w:val="22"/>
          </w:rPr>
          <w:t>123</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8" w:history="1">
        <w:r w:rsidR="00617166">
          <w:rPr>
            <w:rStyle w:val="Hyperlink"/>
            <w:noProof/>
            <w:szCs w:val="22"/>
          </w:rPr>
          <w:t>Figure 3.18:</w:t>
        </w:r>
        <w:r w:rsidR="00617166">
          <w:rPr>
            <w:rStyle w:val="Hyperlink"/>
            <w:noProof/>
            <w:szCs w:val="22"/>
          </w:rPr>
          <w:tab/>
        </w:r>
        <w:r w:rsidR="00EC315A" w:rsidRPr="00617166">
          <w:rPr>
            <w:rStyle w:val="Hyperlink"/>
            <w:noProof/>
            <w:szCs w:val="22"/>
          </w:rPr>
          <w:t>Cloning strategy for pRRLsc-SYNp-</w:t>
        </w:r>
        <w:r w:rsidR="00EC315A" w:rsidRPr="00617166">
          <w:rPr>
            <w:rStyle w:val="Hyperlink"/>
            <w:i/>
            <w:noProof/>
            <w:szCs w:val="22"/>
          </w:rPr>
          <w:t>rGdnf</w:t>
        </w:r>
        <w:r w:rsidR="00EC315A" w:rsidRPr="00617166">
          <w:rPr>
            <w:rStyle w:val="Hyperlink"/>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68 \h </w:instrText>
        </w:r>
        <w:r w:rsidR="00122438" w:rsidRPr="00617166">
          <w:rPr>
            <w:noProof/>
            <w:webHidden/>
            <w:szCs w:val="22"/>
          </w:rPr>
        </w:r>
        <w:r w:rsidR="00122438" w:rsidRPr="00617166">
          <w:rPr>
            <w:noProof/>
            <w:webHidden/>
            <w:szCs w:val="22"/>
          </w:rPr>
          <w:fldChar w:fldCharType="separate"/>
        </w:r>
        <w:r w:rsidR="005D29E0">
          <w:rPr>
            <w:noProof/>
            <w:webHidden/>
            <w:szCs w:val="22"/>
          </w:rPr>
          <w:t>125</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69" w:history="1">
        <w:r w:rsidR="00617166">
          <w:rPr>
            <w:rStyle w:val="Hyperlink"/>
            <w:noProof/>
            <w:szCs w:val="22"/>
          </w:rPr>
          <w:t>Figure 3.19:</w:t>
        </w:r>
        <w:r w:rsidR="00617166">
          <w:rPr>
            <w:rStyle w:val="Hyperlink"/>
            <w:noProof/>
            <w:szCs w:val="22"/>
          </w:rPr>
          <w:tab/>
        </w:r>
        <w:r w:rsidR="00EC315A" w:rsidRPr="00617166">
          <w:rPr>
            <w:rStyle w:val="Hyperlink"/>
            <w:rFonts w:eastAsia="SimSun"/>
            <w:noProof/>
            <w:szCs w:val="22"/>
          </w:rPr>
          <w:t>Screening of plasmid colonies from cloning of pRRLsc-SYNp-</w:t>
        </w:r>
        <w:r w:rsidR="00EC315A" w:rsidRPr="00617166">
          <w:rPr>
            <w:rStyle w:val="Hyperlink"/>
            <w:rFonts w:eastAsia="SimSun"/>
            <w:i/>
            <w:noProof/>
            <w:szCs w:val="22"/>
          </w:rPr>
          <w:t>rGdnf</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69 \h </w:instrText>
        </w:r>
        <w:r w:rsidR="00122438" w:rsidRPr="00617166">
          <w:rPr>
            <w:noProof/>
            <w:webHidden/>
            <w:szCs w:val="22"/>
          </w:rPr>
        </w:r>
        <w:r w:rsidR="00122438" w:rsidRPr="00617166">
          <w:rPr>
            <w:noProof/>
            <w:webHidden/>
            <w:szCs w:val="22"/>
          </w:rPr>
          <w:fldChar w:fldCharType="separate"/>
        </w:r>
        <w:r w:rsidR="005D29E0">
          <w:rPr>
            <w:noProof/>
            <w:webHidden/>
            <w:szCs w:val="22"/>
          </w:rPr>
          <w:t>126</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70" w:history="1">
        <w:r w:rsidR="00617166">
          <w:rPr>
            <w:rStyle w:val="Hyperlink"/>
            <w:noProof/>
            <w:szCs w:val="22"/>
          </w:rPr>
          <w:t>Figure 3.20:</w:t>
        </w:r>
        <w:r w:rsidR="00617166">
          <w:rPr>
            <w:rStyle w:val="Hyperlink"/>
            <w:noProof/>
            <w:szCs w:val="22"/>
          </w:rPr>
          <w:tab/>
        </w:r>
        <w:r w:rsidR="00EC315A" w:rsidRPr="00617166">
          <w:rPr>
            <w:rStyle w:val="Hyperlink"/>
            <w:rFonts w:eastAsia="SimSun"/>
            <w:noProof/>
            <w:szCs w:val="22"/>
          </w:rPr>
          <w:t>Cloning strategy for pRRLsc-GFAPp-</w:t>
        </w:r>
        <w:r w:rsidR="00EC315A" w:rsidRPr="00617166">
          <w:rPr>
            <w:rStyle w:val="Hyperlink"/>
            <w:rFonts w:eastAsia="SimSun"/>
            <w:i/>
            <w:noProof/>
            <w:szCs w:val="22"/>
          </w:rPr>
          <w:t>rGdnf</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70 \h </w:instrText>
        </w:r>
        <w:r w:rsidR="00122438" w:rsidRPr="00617166">
          <w:rPr>
            <w:noProof/>
            <w:webHidden/>
            <w:szCs w:val="22"/>
          </w:rPr>
        </w:r>
        <w:r w:rsidR="00122438" w:rsidRPr="00617166">
          <w:rPr>
            <w:noProof/>
            <w:webHidden/>
            <w:szCs w:val="22"/>
          </w:rPr>
          <w:fldChar w:fldCharType="separate"/>
        </w:r>
        <w:r w:rsidR="005D29E0">
          <w:rPr>
            <w:noProof/>
            <w:webHidden/>
            <w:szCs w:val="22"/>
          </w:rPr>
          <w:t>127</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771" w:history="1">
        <w:r w:rsidR="00617166">
          <w:rPr>
            <w:rStyle w:val="Hyperlink"/>
            <w:noProof/>
            <w:szCs w:val="22"/>
          </w:rPr>
          <w:t>Figure 3.21:</w:t>
        </w:r>
        <w:r w:rsidR="00617166">
          <w:rPr>
            <w:rStyle w:val="Hyperlink"/>
            <w:noProof/>
            <w:szCs w:val="22"/>
          </w:rPr>
          <w:tab/>
        </w:r>
        <w:r w:rsidR="00EC315A" w:rsidRPr="00617166">
          <w:rPr>
            <w:rStyle w:val="Hyperlink"/>
            <w:rFonts w:eastAsia="SimSun"/>
            <w:noProof/>
            <w:szCs w:val="22"/>
          </w:rPr>
          <w:t>Screening of plasmid colonies from cloning of pRRLsc-GFAPp-</w:t>
        </w:r>
        <w:r w:rsidR="00EC315A" w:rsidRPr="00617166">
          <w:rPr>
            <w:rStyle w:val="Hyperlink"/>
            <w:rFonts w:eastAsia="SimSun"/>
            <w:i/>
            <w:noProof/>
            <w:szCs w:val="22"/>
          </w:rPr>
          <w:t>rGdnf</w:t>
        </w:r>
        <w:r w:rsidR="00EC315A" w:rsidRPr="00617166">
          <w:rPr>
            <w:rStyle w:val="Hyperlink"/>
            <w:rFonts w:eastAsia="SimSun"/>
            <w:noProof/>
            <w:szCs w:val="22"/>
          </w:rPr>
          <w:t>-W</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71 \h </w:instrText>
        </w:r>
        <w:r w:rsidR="00122438" w:rsidRPr="00617166">
          <w:rPr>
            <w:noProof/>
            <w:webHidden/>
            <w:szCs w:val="22"/>
          </w:rPr>
        </w:r>
        <w:r w:rsidR="00122438" w:rsidRPr="00617166">
          <w:rPr>
            <w:noProof/>
            <w:webHidden/>
            <w:szCs w:val="22"/>
          </w:rPr>
          <w:fldChar w:fldCharType="separate"/>
        </w:r>
        <w:r w:rsidR="005D29E0">
          <w:rPr>
            <w:noProof/>
            <w:webHidden/>
            <w:szCs w:val="22"/>
          </w:rPr>
          <w:t>128</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noProof/>
          <w:szCs w:val="22"/>
        </w:rPr>
      </w:pPr>
      <w:hyperlink w:anchor="_Toc356079772" w:history="1">
        <w:r w:rsidR="00EC315A" w:rsidRPr="00617166">
          <w:rPr>
            <w:rStyle w:val="Hyperlink"/>
            <w:noProof/>
            <w:szCs w:val="22"/>
          </w:rPr>
          <w:t>Figure 3.22:</w:t>
        </w:r>
        <w:r w:rsidR="00617166">
          <w:rPr>
            <w:rStyle w:val="Hyperlink"/>
            <w:noProof/>
            <w:szCs w:val="22"/>
          </w:rPr>
          <w:tab/>
        </w:r>
        <w:r w:rsidR="00EC315A" w:rsidRPr="00617166">
          <w:rPr>
            <w:rStyle w:val="Hyperlink"/>
            <w:rFonts w:eastAsia="SimSun"/>
            <w:bCs/>
            <w:noProof/>
            <w:szCs w:val="22"/>
          </w:rPr>
          <w:t>Titres of LV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772 \h </w:instrText>
        </w:r>
        <w:r w:rsidR="00122438" w:rsidRPr="00617166">
          <w:rPr>
            <w:noProof/>
            <w:webHidden/>
            <w:szCs w:val="22"/>
          </w:rPr>
        </w:r>
        <w:r w:rsidR="00122438" w:rsidRPr="00617166">
          <w:rPr>
            <w:noProof/>
            <w:webHidden/>
            <w:szCs w:val="22"/>
          </w:rPr>
          <w:fldChar w:fldCharType="separate"/>
        </w:r>
        <w:r w:rsidR="005D29E0">
          <w:rPr>
            <w:noProof/>
            <w:webHidden/>
            <w:szCs w:val="22"/>
          </w:rPr>
          <w:t>130</w:t>
        </w:r>
        <w:r w:rsidR="00122438" w:rsidRPr="00617166">
          <w:rPr>
            <w:noProof/>
            <w:webHidden/>
            <w:szCs w:val="22"/>
          </w:rPr>
          <w:fldChar w:fldCharType="end"/>
        </w:r>
      </w:hyperlink>
      <w:r w:rsidR="00122438" w:rsidRPr="00617166">
        <w:rPr>
          <w:rStyle w:val="Heading1NgocCharChar"/>
          <w:rFonts w:eastAsia="Batang"/>
          <w:b w:val="0"/>
          <w:bCs w:val="0"/>
          <w:sz w:val="22"/>
          <w:szCs w:val="22"/>
        </w:rPr>
        <w:fldChar w:fldCharType="end"/>
      </w:r>
      <w:r w:rsidR="00122438" w:rsidRPr="00617166">
        <w:rPr>
          <w:rStyle w:val="Heading1NgocCharChar"/>
          <w:rFonts w:eastAsia="Batang"/>
          <w:b w:val="0"/>
          <w:bCs w:val="0"/>
          <w:sz w:val="22"/>
          <w:szCs w:val="22"/>
        </w:rPr>
        <w:fldChar w:fldCharType="begin"/>
      </w:r>
      <w:r w:rsidR="00307215" w:rsidRPr="00617166">
        <w:rPr>
          <w:rStyle w:val="Heading1NgocCharChar"/>
          <w:rFonts w:eastAsia="Batang"/>
          <w:b w:val="0"/>
          <w:bCs w:val="0"/>
          <w:sz w:val="22"/>
          <w:szCs w:val="22"/>
        </w:rPr>
        <w:instrText xml:space="preserve"> TOC \h \z \c "Figure 4." </w:instrText>
      </w:r>
      <w:r w:rsidR="00122438" w:rsidRPr="00617166">
        <w:rPr>
          <w:rStyle w:val="Heading1NgocCharChar"/>
          <w:rFonts w:eastAsia="Batang"/>
          <w:b w:val="0"/>
          <w:bCs w:val="0"/>
          <w:sz w:val="22"/>
          <w:szCs w:val="22"/>
        </w:rPr>
        <w:fldChar w:fldCharType="separate"/>
      </w:r>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13" w:history="1">
        <w:r w:rsidR="00EC315A" w:rsidRPr="00617166">
          <w:rPr>
            <w:rStyle w:val="Hyperlink"/>
            <w:noProof/>
            <w:szCs w:val="22"/>
          </w:rPr>
          <w:t xml:space="preserve">Figure 4.1: </w:t>
        </w:r>
        <w:r w:rsidR="00617166">
          <w:rPr>
            <w:rStyle w:val="Hyperlink"/>
            <w:noProof/>
            <w:szCs w:val="22"/>
          </w:rPr>
          <w:tab/>
        </w:r>
        <w:r w:rsidR="00EC315A" w:rsidRPr="00617166">
          <w:rPr>
            <w:rStyle w:val="Hyperlink"/>
            <w:noProof/>
            <w:szCs w:val="22"/>
          </w:rPr>
          <w:t>Composition of rat primary VM cel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13 \h </w:instrText>
        </w:r>
        <w:r w:rsidR="00122438" w:rsidRPr="00617166">
          <w:rPr>
            <w:noProof/>
            <w:webHidden/>
            <w:szCs w:val="22"/>
          </w:rPr>
        </w:r>
        <w:r w:rsidR="00122438" w:rsidRPr="00617166">
          <w:rPr>
            <w:noProof/>
            <w:webHidden/>
            <w:szCs w:val="22"/>
          </w:rPr>
          <w:fldChar w:fldCharType="separate"/>
        </w:r>
        <w:r w:rsidR="005D29E0">
          <w:rPr>
            <w:noProof/>
            <w:webHidden/>
            <w:szCs w:val="22"/>
          </w:rPr>
          <w:t>140</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14" w:history="1">
        <w:r w:rsidR="00EC315A" w:rsidRPr="00617166">
          <w:rPr>
            <w:rStyle w:val="Hyperlink"/>
            <w:noProof/>
            <w:szCs w:val="22"/>
          </w:rPr>
          <w:t xml:space="preserve">Figure 4.2: </w:t>
        </w:r>
        <w:r w:rsidR="00617166">
          <w:rPr>
            <w:rStyle w:val="Hyperlink"/>
            <w:noProof/>
            <w:szCs w:val="22"/>
          </w:rPr>
          <w:tab/>
        </w:r>
        <w:r w:rsidR="00EC315A" w:rsidRPr="00617166">
          <w:rPr>
            <w:rStyle w:val="Hyperlink"/>
            <w:noProof/>
            <w:szCs w:val="22"/>
          </w:rPr>
          <w:t>Survival of TH+ cells in VM neuronal cultures is time-dependent</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14 \h </w:instrText>
        </w:r>
        <w:r w:rsidR="00122438" w:rsidRPr="00617166">
          <w:rPr>
            <w:noProof/>
            <w:webHidden/>
            <w:szCs w:val="22"/>
          </w:rPr>
        </w:r>
        <w:r w:rsidR="00122438" w:rsidRPr="00617166">
          <w:rPr>
            <w:noProof/>
            <w:webHidden/>
            <w:szCs w:val="22"/>
          </w:rPr>
          <w:fldChar w:fldCharType="separate"/>
        </w:r>
        <w:r w:rsidR="005D29E0">
          <w:rPr>
            <w:noProof/>
            <w:webHidden/>
            <w:szCs w:val="22"/>
          </w:rPr>
          <w:t>141</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15" w:history="1">
        <w:r w:rsidR="00EC315A" w:rsidRPr="00617166">
          <w:rPr>
            <w:rStyle w:val="Hyperlink"/>
            <w:noProof/>
            <w:szCs w:val="22"/>
          </w:rPr>
          <w:t xml:space="preserve">Figure 4.3: </w:t>
        </w:r>
        <w:r w:rsidR="00617166">
          <w:rPr>
            <w:rStyle w:val="Hyperlink"/>
            <w:noProof/>
            <w:szCs w:val="22"/>
          </w:rPr>
          <w:tab/>
        </w:r>
        <w:r w:rsidR="00EC315A" w:rsidRPr="00617166">
          <w:rPr>
            <w:rStyle w:val="Hyperlink"/>
            <w:noProof/>
            <w:szCs w:val="22"/>
          </w:rPr>
          <w:t>Optimisation of LV transduction</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15 \h </w:instrText>
        </w:r>
        <w:r w:rsidR="00122438" w:rsidRPr="00617166">
          <w:rPr>
            <w:noProof/>
            <w:webHidden/>
            <w:szCs w:val="22"/>
          </w:rPr>
        </w:r>
        <w:r w:rsidR="00122438" w:rsidRPr="00617166">
          <w:rPr>
            <w:noProof/>
            <w:webHidden/>
            <w:szCs w:val="22"/>
          </w:rPr>
          <w:fldChar w:fldCharType="separate"/>
        </w:r>
        <w:r w:rsidR="005D29E0">
          <w:rPr>
            <w:noProof/>
            <w:webHidden/>
            <w:szCs w:val="22"/>
          </w:rPr>
          <w:t>142</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16" w:history="1">
        <w:r w:rsidR="00EC315A" w:rsidRPr="00617166">
          <w:rPr>
            <w:rStyle w:val="Hyperlink"/>
            <w:noProof/>
            <w:szCs w:val="22"/>
          </w:rPr>
          <w:t xml:space="preserve">Figure 4.4: </w:t>
        </w:r>
        <w:r w:rsidR="00617166">
          <w:rPr>
            <w:rStyle w:val="Hyperlink"/>
            <w:noProof/>
            <w:szCs w:val="22"/>
          </w:rPr>
          <w:tab/>
        </w:r>
        <w:r w:rsidR="00EC315A" w:rsidRPr="00617166">
          <w:rPr>
            <w:rStyle w:val="Hyperlink"/>
            <w:noProof/>
            <w:szCs w:val="22"/>
          </w:rPr>
          <w:t>Optimisation of LV transduction timing in neurona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16 \h </w:instrText>
        </w:r>
        <w:r w:rsidR="00122438" w:rsidRPr="00617166">
          <w:rPr>
            <w:noProof/>
            <w:webHidden/>
            <w:szCs w:val="22"/>
          </w:rPr>
        </w:r>
        <w:r w:rsidR="00122438" w:rsidRPr="00617166">
          <w:rPr>
            <w:noProof/>
            <w:webHidden/>
            <w:szCs w:val="22"/>
          </w:rPr>
          <w:fldChar w:fldCharType="separate"/>
        </w:r>
        <w:r w:rsidR="005D29E0">
          <w:rPr>
            <w:noProof/>
            <w:webHidden/>
            <w:szCs w:val="22"/>
          </w:rPr>
          <w:t>143</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17" w:history="1">
        <w:r w:rsidR="00EC315A" w:rsidRPr="00617166">
          <w:rPr>
            <w:rStyle w:val="Hyperlink"/>
            <w:noProof/>
            <w:szCs w:val="22"/>
          </w:rPr>
          <w:t xml:space="preserve">Figure 4.5: </w:t>
        </w:r>
        <w:r w:rsidR="00617166">
          <w:rPr>
            <w:rStyle w:val="Hyperlink"/>
            <w:noProof/>
            <w:szCs w:val="22"/>
          </w:rPr>
          <w:tab/>
        </w:r>
        <w:r w:rsidR="00EC315A" w:rsidRPr="00617166">
          <w:rPr>
            <w:rStyle w:val="Hyperlink"/>
            <w:noProof/>
            <w:szCs w:val="22"/>
          </w:rPr>
          <w:t xml:space="preserve">Transduction of </w:t>
        </w:r>
        <w:r w:rsidR="00EC315A" w:rsidRPr="00617166">
          <w:rPr>
            <w:rStyle w:val="Hyperlink"/>
            <w:i/>
            <w:iCs/>
            <w:noProof/>
            <w:szCs w:val="22"/>
          </w:rPr>
          <w:t>eGFP</w:t>
        </w:r>
        <w:r w:rsidR="00EC315A" w:rsidRPr="00617166">
          <w:rPr>
            <w:rStyle w:val="Hyperlink"/>
            <w:noProof/>
            <w:szCs w:val="22"/>
          </w:rPr>
          <w:t>-expressing LVs in rat primary VM neurona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17 \h </w:instrText>
        </w:r>
        <w:r w:rsidR="00122438" w:rsidRPr="00617166">
          <w:rPr>
            <w:noProof/>
            <w:webHidden/>
            <w:szCs w:val="22"/>
          </w:rPr>
        </w:r>
        <w:r w:rsidR="00122438" w:rsidRPr="00617166">
          <w:rPr>
            <w:noProof/>
            <w:webHidden/>
            <w:szCs w:val="22"/>
          </w:rPr>
          <w:fldChar w:fldCharType="separate"/>
        </w:r>
        <w:r w:rsidR="005D29E0">
          <w:rPr>
            <w:noProof/>
            <w:webHidden/>
            <w:szCs w:val="22"/>
          </w:rPr>
          <w:t>145</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18" w:history="1">
        <w:r w:rsidR="00EC315A" w:rsidRPr="00617166">
          <w:rPr>
            <w:rStyle w:val="Hyperlink"/>
            <w:noProof/>
            <w:szCs w:val="22"/>
          </w:rPr>
          <w:t xml:space="preserve">Figure 4.6: </w:t>
        </w:r>
        <w:r w:rsidR="00617166">
          <w:rPr>
            <w:rStyle w:val="Hyperlink"/>
            <w:noProof/>
            <w:szCs w:val="22"/>
          </w:rPr>
          <w:tab/>
        </w:r>
        <w:r w:rsidR="00EC315A" w:rsidRPr="00617166">
          <w:rPr>
            <w:rStyle w:val="Hyperlink"/>
            <w:noProof/>
            <w:szCs w:val="22"/>
          </w:rPr>
          <w:t xml:space="preserve">Specificity in </w:t>
        </w:r>
        <w:r w:rsidR="00EC315A" w:rsidRPr="00617166">
          <w:rPr>
            <w:rStyle w:val="Hyperlink"/>
            <w:i/>
            <w:noProof/>
            <w:szCs w:val="22"/>
          </w:rPr>
          <w:t>eGFP</w:t>
        </w:r>
        <w:r w:rsidR="00EC315A" w:rsidRPr="00617166">
          <w:rPr>
            <w:rStyle w:val="Hyperlink"/>
            <w:noProof/>
            <w:szCs w:val="22"/>
          </w:rPr>
          <w:t xml:space="preserve"> expression in TH+ cell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18 \h </w:instrText>
        </w:r>
        <w:r w:rsidR="00122438" w:rsidRPr="00617166">
          <w:rPr>
            <w:noProof/>
            <w:webHidden/>
            <w:szCs w:val="22"/>
          </w:rPr>
        </w:r>
        <w:r w:rsidR="00122438" w:rsidRPr="00617166">
          <w:rPr>
            <w:noProof/>
            <w:webHidden/>
            <w:szCs w:val="22"/>
          </w:rPr>
          <w:fldChar w:fldCharType="separate"/>
        </w:r>
        <w:r w:rsidR="005D29E0">
          <w:rPr>
            <w:noProof/>
            <w:webHidden/>
            <w:szCs w:val="22"/>
          </w:rPr>
          <w:t>147</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19" w:history="1">
        <w:r w:rsidR="00EC315A" w:rsidRPr="00617166">
          <w:rPr>
            <w:rStyle w:val="Hyperlink"/>
            <w:noProof/>
            <w:szCs w:val="22"/>
          </w:rPr>
          <w:t xml:space="preserve">Figure 4.7: </w:t>
        </w:r>
        <w:r w:rsidR="00617166">
          <w:rPr>
            <w:rStyle w:val="Hyperlink"/>
            <w:noProof/>
            <w:szCs w:val="22"/>
          </w:rPr>
          <w:tab/>
        </w:r>
        <w:r w:rsidR="00EC315A" w:rsidRPr="00617166">
          <w:rPr>
            <w:rStyle w:val="Hyperlink"/>
            <w:noProof/>
            <w:szCs w:val="22"/>
          </w:rPr>
          <w:t xml:space="preserve">Transduction of </w:t>
        </w:r>
        <w:r w:rsidR="00EC315A" w:rsidRPr="00617166">
          <w:rPr>
            <w:rStyle w:val="Hyperlink"/>
            <w:i/>
            <w:iCs/>
            <w:noProof/>
            <w:szCs w:val="22"/>
          </w:rPr>
          <w:t>eGFP</w:t>
        </w:r>
        <w:r w:rsidR="00EC315A" w:rsidRPr="00617166">
          <w:rPr>
            <w:rStyle w:val="Hyperlink"/>
            <w:noProof/>
            <w:szCs w:val="22"/>
          </w:rPr>
          <w:t xml:space="preserve">-expressing </w:t>
        </w:r>
        <w:r w:rsidR="00EC315A" w:rsidRPr="00617166">
          <w:rPr>
            <w:rStyle w:val="Hyperlink"/>
            <w:bCs/>
            <w:noProof/>
            <w:szCs w:val="22"/>
          </w:rPr>
          <w:t>LVs</w:t>
        </w:r>
        <w:r w:rsidR="00EC315A" w:rsidRPr="00617166">
          <w:rPr>
            <w:rStyle w:val="Hyperlink"/>
            <w:noProof/>
            <w:szCs w:val="22"/>
          </w:rPr>
          <w:t xml:space="preserve"> in rat primary </w:t>
        </w:r>
        <w:r w:rsidR="00EC315A" w:rsidRPr="00617166">
          <w:rPr>
            <w:rStyle w:val="Hyperlink"/>
            <w:bCs/>
            <w:noProof/>
            <w:szCs w:val="22"/>
          </w:rPr>
          <w:t xml:space="preserve">VM </w:t>
        </w:r>
        <w:r w:rsidR="00EC315A" w:rsidRPr="00617166">
          <w:rPr>
            <w:rStyle w:val="Hyperlink"/>
            <w:noProof/>
            <w:szCs w:val="22"/>
          </w:rPr>
          <w:t>astroglia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19 \h </w:instrText>
        </w:r>
        <w:r w:rsidR="00122438" w:rsidRPr="00617166">
          <w:rPr>
            <w:noProof/>
            <w:webHidden/>
            <w:szCs w:val="22"/>
          </w:rPr>
        </w:r>
        <w:r w:rsidR="00122438" w:rsidRPr="00617166">
          <w:rPr>
            <w:noProof/>
            <w:webHidden/>
            <w:szCs w:val="22"/>
          </w:rPr>
          <w:fldChar w:fldCharType="separate"/>
        </w:r>
        <w:r w:rsidR="005D29E0">
          <w:rPr>
            <w:noProof/>
            <w:webHidden/>
            <w:szCs w:val="22"/>
          </w:rPr>
          <w:t>149</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20" w:history="1">
        <w:r w:rsidR="00EC315A" w:rsidRPr="00617166">
          <w:rPr>
            <w:rStyle w:val="Hyperlink"/>
            <w:noProof/>
            <w:szCs w:val="22"/>
          </w:rPr>
          <w:t xml:space="preserve">Figure 4.8: </w:t>
        </w:r>
        <w:r w:rsidR="00617166">
          <w:rPr>
            <w:rStyle w:val="Hyperlink"/>
            <w:noProof/>
            <w:szCs w:val="22"/>
          </w:rPr>
          <w:tab/>
        </w:r>
        <w:r w:rsidR="00EC315A" w:rsidRPr="00617166">
          <w:rPr>
            <w:rStyle w:val="Hyperlink"/>
            <w:noProof/>
            <w:szCs w:val="22"/>
          </w:rPr>
          <w:t xml:space="preserve">Specificity of </w:t>
        </w:r>
        <w:r w:rsidR="00EC315A" w:rsidRPr="00617166">
          <w:rPr>
            <w:rStyle w:val="Hyperlink"/>
            <w:i/>
            <w:noProof/>
            <w:szCs w:val="22"/>
          </w:rPr>
          <w:t>eGFP</w:t>
        </w:r>
        <w:r w:rsidR="00EC315A" w:rsidRPr="00617166">
          <w:rPr>
            <w:rStyle w:val="Hyperlink"/>
            <w:noProof/>
            <w:szCs w:val="22"/>
          </w:rPr>
          <w:t xml:space="preserve"> expression in rat VM astroglia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20 \h </w:instrText>
        </w:r>
        <w:r w:rsidR="00122438" w:rsidRPr="00617166">
          <w:rPr>
            <w:noProof/>
            <w:webHidden/>
            <w:szCs w:val="22"/>
          </w:rPr>
        </w:r>
        <w:r w:rsidR="00122438" w:rsidRPr="00617166">
          <w:rPr>
            <w:noProof/>
            <w:webHidden/>
            <w:szCs w:val="22"/>
          </w:rPr>
          <w:fldChar w:fldCharType="separate"/>
        </w:r>
        <w:r w:rsidR="005D29E0">
          <w:rPr>
            <w:noProof/>
            <w:webHidden/>
            <w:szCs w:val="22"/>
          </w:rPr>
          <w:t>151</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21" w:history="1">
        <w:r w:rsidR="00EC315A" w:rsidRPr="00617166">
          <w:rPr>
            <w:rStyle w:val="Hyperlink"/>
            <w:noProof/>
            <w:szCs w:val="22"/>
          </w:rPr>
          <w:t xml:space="preserve">Figure 4.9: </w:t>
        </w:r>
        <w:r w:rsidR="00617166">
          <w:rPr>
            <w:rStyle w:val="Hyperlink"/>
            <w:noProof/>
            <w:szCs w:val="22"/>
          </w:rPr>
          <w:tab/>
        </w:r>
        <w:r w:rsidR="00EC315A" w:rsidRPr="00617166">
          <w:rPr>
            <w:rStyle w:val="Hyperlink"/>
            <w:noProof/>
            <w:szCs w:val="22"/>
          </w:rPr>
          <w:t>Fluorescence identification of eGFP+ cells in rat VM astroglia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21 \h </w:instrText>
        </w:r>
        <w:r w:rsidR="00122438" w:rsidRPr="00617166">
          <w:rPr>
            <w:noProof/>
            <w:webHidden/>
            <w:szCs w:val="22"/>
          </w:rPr>
        </w:r>
        <w:r w:rsidR="00122438" w:rsidRPr="00617166">
          <w:rPr>
            <w:noProof/>
            <w:webHidden/>
            <w:szCs w:val="22"/>
          </w:rPr>
          <w:fldChar w:fldCharType="separate"/>
        </w:r>
        <w:r w:rsidR="005D29E0">
          <w:rPr>
            <w:noProof/>
            <w:webHidden/>
            <w:szCs w:val="22"/>
          </w:rPr>
          <w:t>152</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79922" w:history="1">
        <w:r w:rsidR="00EC315A" w:rsidRPr="00617166">
          <w:rPr>
            <w:rStyle w:val="Hyperlink"/>
            <w:noProof/>
            <w:szCs w:val="22"/>
          </w:rPr>
          <w:t xml:space="preserve">Figure 4.10: </w:t>
        </w:r>
        <w:r w:rsidR="00617166">
          <w:rPr>
            <w:rStyle w:val="Hyperlink"/>
            <w:noProof/>
            <w:szCs w:val="22"/>
          </w:rPr>
          <w:tab/>
        </w:r>
        <w:r w:rsidR="00EC315A" w:rsidRPr="00617166">
          <w:rPr>
            <w:rStyle w:val="Hyperlink"/>
            <w:noProof/>
            <w:szCs w:val="22"/>
          </w:rPr>
          <w:t xml:space="preserve">LV-mediated </w:t>
        </w:r>
        <w:r w:rsidR="00EC315A" w:rsidRPr="00617166">
          <w:rPr>
            <w:rStyle w:val="Hyperlink"/>
            <w:i/>
            <w:noProof/>
            <w:szCs w:val="22"/>
          </w:rPr>
          <w:t>eGFP</w:t>
        </w:r>
        <w:r w:rsidR="00EC315A" w:rsidRPr="00617166">
          <w:rPr>
            <w:rStyle w:val="Hyperlink"/>
            <w:noProof/>
            <w:szCs w:val="22"/>
          </w:rPr>
          <w:t xml:space="preserve"> expression in rat striata</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22 \h </w:instrText>
        </w:r>
        <w:r w:rsidR="00122438" w:rsidRPr="00617166">
          <w:rPr>
            <w:noProof/>
            <w:webHidden/>
            <w:szCs w:val="22"/>
          </w:rPr>
        </w:r>
        <w:r w:rsidR="00122438" w:rsidRPr="00617166">
          <w:rPr>
            <w:noProof/>
            <w:webHidden/>
            <w:szCs w:val="22"/>
          </w:rPr>
          <w:fldChar w:fldCharType="separate"/>
        </w:r>
        <w:r w:rsidR="005D29E0">
          <w:rPr>
            <w:noProof/>
            <w:webHidden/>
            <w:szCs w:val="22"/>
          </w:rPr>
          <w:t>155</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noProof/>
          <w:szCs w:val="22"/>
        </w:rPr>
      </w:pPr>
      <w:hyperlink w:anchor="_Toc356079923" w:history="1">
        <w:r w:rsidR="00EC315A" w:rsidRPr="00617166">
          <w:rPr>
            <w:rStyle w:val="Hyperlink"/>
            <w:noProof/>
            <w:szCs w:val="22"/>
          </w:rPr>
          <w:t xml:space="preserve">Figure 4.11: </w:t>
        </w:r>
        <w:r w:rsidR="00617166">
          <w:rPr>
            <w:rStyle w:val="Hyperlink"/>
            <w:noProof/>
            <w:szCs w:val="22"/>
          </w:rPr>
          <w:tab/>
        </w:r>
        <w:r w:rsidR="00EC315A" w:rsidRPr="00617166">
          <w:rPr>
            <w:rStyle w:val="Hyperlink"/>
            <w:noProof/>
            <w:szCs w:val="22"/>
          </w:rPr>
          <w:t>Morphological identification of eGFP+ cells in rat striata</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79923 \h </w:instrText>
        </w:r>
        <w:r w:rsidR="00122438" w:rsidRPr="00617166">
          <w:rPr>
            <w:noProof/>
            <w:webHidden/>
            <w:szCs w:val="22"/>
          </w:rPr>
        </w:r>
        <w:r w:rsidR="00122438" w:rsidRPr="00617166">
          <w:rPr>
            <w:noProof/>
            <w:webHidden/>
            <w:szCs w:val="22"/>
          </w:rPr>
          <w:fldChar w:fldCharType="separate"/>
        </w:r>
        <w:r w:rsidR="005D29E0">
          <w:rPr>
            <w:noProof/>
            <w:webHidden/>
            <w:szCs w:val="22"/>
          </w:rPr>
          <w:t>156</w:t>
        </w:r>
        <w:r w:rsidR="00122438" w:rsidRPr="00617166">
          <w:rPr>
            <w:noProof/>
            <w:webHidden/>
            <w:szCs w:val="22"/>
          </w:rPr>
          <w:fldChar w:fldCharType="end"/>
        </w:r>
      </w:hyperlink>
      <w:r w:rsidR="00122438" w:rsidRPr="00617166">
        <w:rPr>
          <w:rStyle w:val="Heading1NgocCharChar"/>
          <w:rFonts w:eastAsia="Batang"/>
          <w:b w:val="0"/>
          <w:bCs w:val="0"/>
          <w:sz w:val="22"/>
          <w:szCs w:val="22"/>
        </w:rPr>
        <w:fldChar w:fldCharType="end"/>
      </w:r>
      <w:r w:rsidR="00122438" w:rsidRPr="00617166">
        <w:rPr>
          <w:rStyle w:val="Heading1NgocCharChar"/>
          <w:rFonts w:eastAsia="Batang"/>
          <w:b w:val="0"/>
          <w:bCs w:val="0"/>
          <w:sz w:val="22"/>
          <w:szCs w:val="22"/>
        </w:rPr>
        <w:fldChar w:fldCharType="begin"/>
      </w:r>
      <w:r w:rsidR="00307215" w:rsidRPr="00617166">
        <w:rPr>
          <w:rStyle w:val="Heading1NgocCharChar"/>
          <w:rFonts w:eastAsia="Batang"/>
          <w:b w:val="0"/>
          <w:bCs w:val="0"/>
          <w:sz w:val="22"/>
          <w:szCs w:val="22"/>
        </w:rPr>
        <w:instrText xml:space="preserve"> TOC \h \z \c "Figure 5." </w:instrText>
      </w:r>
      <w:r w:rsidR="00122438" w:rsidRPr="00617166">
        <w:rPr>
          <w:rStyle w:val="Heading1NgocCharChar"/>
          <w:rFonts w:eastAsia="Batang"/>
          <w:b w:val="0"/>
          <w:bCs w:val="0"/>
          <w:sz w:val="22"/>
          <w:szCs w:val="22"/>
        </w:rPr>
        <w:fldChar w:fldCharType="separate"/>
      </w:r>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060" w:history="1">
        <w:r w:rsidR="00EC315A" w:rsidRPr="00617166">
          <w:rPr>
            <w:rStyle w:val="Hyperlink"/>
            <w:noProof/>
            <w:szCs w:val="22"/>
          </w:rPr>
          <w:t xml:space="preserve">Figure 5.1: </w:t>
        </w:r>
        <w:r w:rsidR="00617166">
          <w:rPr>
            <w:rStyle w:val="Hyperlink"/>
            <w:noProof/>
            <w:szCs w:val="22"/>
          </w:rPr>
          <w:tab/>
        </w:r>
        <w:r w:rsidR="00EC315A" w:rsidRPr="00617166">
          <w:rPr>
            <w:rStyle w:val="Hyperlink"/>
            <w:noProof/>
            <w:szCs w:val="22"/>
          </w:rPr>
          <w:t xml:space="preserve">Western blot quantifying </w:t>
        </w:r>
        <w:r w:rsidR="00EC315A" w:rsidRPr="00617166">
          <w:rPr>
            <w:rStyle w:val="Hyperlink"/>
            <w:i/>
            <w:noProof/>
            <w:szCs w:val="22"/>
          </w:rPr>
          <w:t>Igf-1</w:t>
        </w:r>
        <w:r w:rsidR="00EC315A" w:rsidRPr="00617166">
          <w:rPr>
            <w:rStyle w:val="Hyperlink"/>
            <w:noProof/>
            <w:szCs w:val="22"/>
          </w:rPr>
          <w:t xml:space="preserve"> expression from LV-transduced cel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0 \h </w:instrText>
        </w:r>
        <w:r w:rsidR="00122438" w:rsidRPr="00617166">
          <w:rPr>
            <w:noProof/>
            <w:webHidden/>
            <w:szCs w:val="22"/>
          </w:rPr>
        </w:r>
        <w:r w:rsidR="00122438" w:rsidRPr="00617166">
          <w:rPr>
            <w:noProof/>
            <w:webHidden/>
            <w:szCs w:val="22"/>
          </w:rPr>
          <w:fldChar w:fldCharType="separate"/>
        </w:r>
        <w:r w:rsidR="005D29E0">
          <w:rPr>
            <w:noProof/>
            <w:webHidden/>
            <w:szCs w:val="22"/>
          </w:rPr>
          <w:t>172</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061" w:history="1">
        <w:r w:rsidR="00EC315A" w:rsidRPr="00617166">
          <w:rPr>
            <w:rStyle w:val="Hyperlink"/>
            <w:noProof/>
            <w:szCs w:val="22"/>
          </w:rPr>
          <w:t xml:space="preserve">Figure 5.2: </w:t>
        </w:r>
        <w:r w:rsidR="00617166">
          <w:rPr>
            <w:rStyle w:val="Hyperlink"/>
            <w:noProof/>
            <w:szCs w:val="22"/>
          </w:rPr>
          <w:tab/>
        </w:r>
        <w:r w:rsidR="00EC315A" w:rsidRPr="00617166">
          <w:rPr>
            <w:rStyle w:val="Hyperlink"/>
            <w:noProof/>
            <w:szCs w:val="22"/>
          </w:rPr>
          <w:t>Levels of IGF-1 expressed from LV-transduced VM neurona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1 \h </w:instrText>
        </w:r>
        <w:r w:rsidR="00122438" w:rsidRPr="00617166">
          <w:rPr>
            <w:noProof/>
            <w:webHidden/>
            <w:szCs w:val="22"/>
          </w:rPr>
        </w:r>
        <w:r w:rsidR="00122438" w:rsidRPr="00617166">
          <w:rPr>
            <w:noProof/>
            <w:webHidden/>
            <w:szCs w:val="22"/>
          </w:rPr>
          <w:fldChar w:fldCharType="separate"/>
        </w:r>
        <w:r w:rsidR="005D29E0">
          <w:rPr>
            <w:noProof/>
            <w:webHidden/>
            <w:szCs w:val="22"/>
          </w:rPr>
          <w:t>173</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062" w:history="1">
        <w:r w:rsidR="00EC315A" w:rsidRPr="00617166">
          <w:rPr>
            <w:rStyle w:val="Hyperlink"/>
            <w:noProof/>
            <w:szCs w:val="22"/>
          </w:rPr>
          <w:t xml:space="preserve">Figure 5.3: </w:t>
        </w:r>
        <w:r w:rsidR="00617166">
          <w:rPr>
            <w:rStyle w:val="Hyperlink"/>
            <w:noProof/>
            <w:szCs w:val="22"/>
          </w:rPr>
          <w:tab/>
        </w:r>
        <w:r w:rsidR="00EC315A" w:rsidRPr="00617166">
          <w:rPr>
            <w:rStyle w:val="Hyperlink"/>
            <w:noProof/>
            <w:szCs w:val="22"/>
          </w:rPr>
          <w:t>Effects of trophic support on rat VM neurona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2 \h </w:instrText>
        </w:r>
        <w:r w:rsidR="00122438" w:rsidRPr="00617166">
          <w:rPr>
            <w:noProof/>
            <w:webHidden/>
            <w:szCs w:val="22"/>
          </w:rPr>
        </w:r>
        <w:r w:rsidR="00122438" w:rsidRPr="00617166">
          <w:rPr>
            <w:noProof/>
            <w:webHidden/>
            <w:szCs w:val="22"/>
          </w:rPr>
          <w:fldChar w:fldCharType="separate"/>
        </w:r>
        <w:r w:rsidR="005D29E0">
          <w:rPr>
            <w:noProof/>
            <w:webHidden/>
            <w:szCs w:val="22"/>
          </w:rPr>
          <w:t>174</w:t>
        </w:r>
        <w:r w:rsidR="00122438" w:rsidRPr="00617166">
          <w:rPr>
            <w:noProof/>
            <w:webHidden/>
            <w:szCs w:val="22"/>
          </w:rPr>
          <w:fldChar w:fldCharType="end"/>
        </w:r>
      </w:hyperlink>
    </w:p>
    <w:p w:rsidR="00617166" w:rsidRDefault="00122438" w:rsidP="009F2678">
      <w:pPr>
        <w:pStyle w:val="TableofFigures"/>
        <w:tabs>
          <w:tab w:val="left" w:pos="1247"/>
          <w:tab w:val="right" w:leader="dot" w:pos="8301"/>
        </w:tabs>
        <w:spacing w:before="120" w:after="120"/>
        <w:ind w:left="1276" w:hanging="1276"/>
        <w:rPr>
          <w:noProof/>
          <w:webHidden/>
          <w:szCs w:val="22"/>
        </w:rPr>
      </w:pPr>
      <w:r w:rsidRPr="00617166">
        <w:rPr>
          <w:rStyle w:val="Hyperlink"/>
          <w:noProof/>
          <w:szCs w:val="22"/>
        </w:rPr>
        <w:fldChar w:fldCharType="begin"/>
      </w:r>
      <w:r w:rsidR="00EC315A" w:rsidRPr="00617166">
        <w:rPr>
          <w:rStyle w:val="Hyperlink"/>
          <w:noProof/>
          <w:szCs w:val="22"/>
        </w:rPr>
        <w:instrText xml:space="preserve"> </w:instrText>
      </w:r>
      <w:r w:rsidR="00EC315A" w:rsidRPr="00617166">
        <w:rPr>
          <w:noProof/>
          <w:szCs w:val="22"/>
        </w:rPr>
        <w:instrText>HYPERLINK \l "_Toc356080063"</w:instrText>
      </w:r>
      <w:r w:rsidR="00EC315A" w:rsidRPr="00617166">
        <w:rPr>
          <w:rStyle w:val="Hyperlink"/>
          <w:noProof/>
          <w:szCs w:val="22"/>
        </w:rPr>
        <w:instrText xml:space="preserve"> </w:instrText>
      </w:r>
      <w:r w:rsidRPr="00617166">
        <w:rPr>
          <w:rStyle w:val="Hyperlink"/>
          <w:noProof/>
          <w:szCs w:val="22"/>
        </w:rPr>
        <w:fldChar w:fldCharType="separate"/>
      </w:r>
      <w:r w:rsidR="00EC315A" w:rsidRPr="00617166">
        <w:rPr>
          <w:rStyle w:val="Hyperlink"/>
          <w:noProof/>
          <w:szCs w:val="22"/>
        </w:rPr>
        <w:t xml:space="preserve">Figure 5.4: </w:t>
      </w:r>
      <w:r w:rsidR="00617166">
        <w:rPr>
          <w:rStyle w:val="Hyperlink"/>
          <w:noProof/>
          <w:szCs w:val="22"/>
        </w:rPr>
        <w:tab/>
      </w:r>
      <w:r w:rsidR="00EC315A" w:rsidRPr="00617166">
        <w:rPr>
          <w:rStyle w:val="Hyperlink"/>
          <w:noProof/>
          <w:szCs w:val="22"/>
        </w:rPr>
        <w:t>Effects of cell density on the survival of rat VM neuronal cultures</w:t>
      </w:r>
      <w:r w:rsidR="00EC315A" w:rsidRPr="00617166">
        <w:rPr>
          <w:noProof/>
          <w:webHidden/>
          <w:szCs w:val="22"/>
        </w:rPr>
        <w:tab/>
      </w:r>
      <w:r w:rsidR="00617166">
        <w:rPr>
          <w:noProof/>
          <w:webHidden/>
          <w:szCs w:val="22"/>
        </w:rPr>
        <w:t xml:space="preserve"> </w:t>
      </w:r>
    </w:p>
    <w:p w:rsidR="00EC315A" w:rsidRPr="00617166" w:rsidRDefault="00617166"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r>
        <w:rPr>
          <w:noProof/>
          <w:webHidden/>
          <w:szCs w:val="22"/>
        </w:rPr>
        <w:tab/>
      </w:r>
      <w:r>
        <w:rPr>
          <w:noProof/>
          <w:webHidden/>
          <w:szCs w:val="22"/>
        </w:rPr>
        <w:tab/>
      </w:r>
      <w:r>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3 \h </w:instrText>
      </w:r>
      <w:r w:rsidR="00122438" w:rsidRPr="00617166">
        <w:rPr>
          <w:noProof/>
          <w:webHidden/>
          <w:szCs w:val="22"/>
        </w:rPr>
      </w:r>
      <w:r w:rsidR="00122438" w:rsidRPr="00617166">
        <w:rPr>
          <w:noProof/>
          <w:webHidden/>
          <w:szCs w:val="22"/>
        </w:rPr>
        <w:fldChar w:fldCharType="separate"/>
      </w:r>
      <w:r w:rsidR="005D29E0">
        <w:rPr>
          <w:noProof/>
          <w:webHidden/>
          <w:szCs w:val="22"/>
        </w:rPr>
        <w:t>176</w:t>
      </w:r>
      <w:r w:rsidR="00122438" w:rsidRPr="00617166">
        <w:rPr>
          <w:noProof/>
          <w:webHidden/>
          <w:szCs w:val="22"/>
        </w:rPr>
        <w:fldChar w:fldCharType="end"/>
      </w:r>
      <w:r w:rsidR="00122438" w:rsidRPr="00617166">
        <w:rPr>
          <w:rStyle w:val="Hyperlink"/>
          <w:noProof/>
          <w:szCs w:val="22"/>
        </w:rPr>
        <w:fldChar w:fldCharType="end"/>
      </w:r>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064" w:history="1">
        <w:r w:rsidR="00EC315A" w:rsidRPr="00617166">
          <w:rPr>
            <w:rStyle w:val="Hyperlink"/>
            <w:noProof/>
            <w:szCs w:val="22"/>
          </w:rPr>
          <w:t xml:space="preserve">Figure 5.5: </w:t>
        </w:r>
        <w:r w:rsidR="00617166">
          <w:rPr>
            <w:rStyle w:val="Hyperlink"/>
            <w:noProof/>
            <w:szCs w:val="22"/>
          </w:rPr>
          <w:tab/>
        </w:r>
        <w:r w:rsidR="00EC315A" w:rsidRPr="00617166">
          <w:rPr>
            <w:rStyle w:val="Hyperlink"/>
            <w:noProof/>
            <w:szCs w:val="22"/>
          </w:rPr>
          <w:t>IGF-1 protective effect on E18 rat primary cortical neurona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4 \h </w:instrText>
        </w:r>
        <w:r w:rsidR="00122438" w:rsidRPr="00617166">
          <w:rPr>
            <w:noProof/>
            <w:webHidden/>
            <w:szCs w:val="22"/>
          </w:rPr>
        </w:r>
        <w:r w:rsidR="00122438" w:rsidRPr="00617166">
          <w:rPr>
            <w:noProof/>
            <w:webHidden/>
            <w:szCs w:val="22"/>
          </w:rPr>
          <w:fldChar w:fldCharType="separate"/>
        </w:r>
        <w:r w:rsidR="005D29E0">
          <w:rPr>
            <w:noProof/>
            <w:webHidden/>
            <w:szCs w:val="22"/>
          </w:rPr>
          <w:t>179</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065" w:history="1">
        <w:r w:rsidR="00EC315A" w:rsidRPr="00617166">
          <w:rPr>
            <w:rStyle w:val="Hyperlink"/>
            <w:noProof/>
            <w:szCs w:val="22"/>
          </w:rPr>
          <w:t>Figure 5.6: Levels of IGF-1 and GDNF providing protective effects on rat primary cortical neuronal culture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5 \h </w:instrText>
        </w:r>
        <w:r w:rsidR="00122438" w:rsidRPr="00617166">
          <w:rPr>
            <w:noProof/>
            <w:webHidden/>
            <w:szCs w:val="22"/>
          </w:rPr>
        </w:r>
        <w:r w:rsidR="00122438" w:rsidRPr="00617166">
          <w:rPr>
            <w:noProof/>
            <w:webHidden/>
            <w:szCs w:val="22"/>
          </w:rPr>
          <w:fldChar w:fldCharType="separate"/>
        </w:r>
        <w:r w:rsidR="005D29E0">
          <w:rPr>
            <w:noProof/>
            <w:webHidden/>
            <w:szCs w:val="22"/>
          </w:rPr>
          <w:t>181</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066" w:history="1">
        <w:r w:rsidR="00EC315A" w:rsidRPr="00617166">
          <w:rPr>
            <w:rStyle w:val="Hyperlink"/>
            <w:noProof/>
            <w:szCs w:val="22"/>
          </w:rPr>
          <w:t xml:space="preserve">Figure 5.7: </w:t>
        </w:r>
        <w:r w:rsidR="00617166">
          <w:rPr>
            <w:rStyle w:val="Hyperlink"/>
            <w:noProof/>
            <w:szCs w:val="22"/>
          </w:rPr>
          <w:tab/>
        </w:r>
        <w:r w:rsidR="00EC315A" w:rsidRPr="00617166">
          <w:rPr>
            <w:rStyle w:val="Hyperlink"/>
            <w:noProof/>
            <w:szCs w:val="22"/>
          </w:rPr>
          <w:t>LV-mediated IGF-1 effects on survival of dopaminergic neurons</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6 \h </w:instrText>
        </w:r>
        <w:r w:rsidR="00122438" w:rsidRPr="00617166">
          <w:rPr>
            <w:noProof/>
            <w:webHidden/>
            <w:szCs w:val="22"/>
          </w:rPr>
        </w:r>
        <w:r w:rsidR="00122438" w:rsidRPr="00617166">
          <w:rPr>
            <w:noProof/>
            <w:webHidden/>
            <w:szCs w:val="22"/>
          </w:rPr>
          <w:fldChar w:fldCharType="separate"/>
        </w:r>
        <w:r w:rsidR="005D29E0">
          <w:rPr>
            <w:noProof/>
            <w:webHidden/>
            <w:szCs w:val="22"/>
          </w:rPr>
          <w:t>183</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067" w:history="1">
        <w:r w:rsidR="00617166">
          <w:rPr>
            <w:rStyle w:val="Hyperlink"/>
            <w:noProof/>
            <w:szCs w:val="22"/>
          </w:rPr>
          <w:t>Figure 5.8:</w:t>
        </w:r>
        <w:r w:rsidR="00617166">
          <w:rPr>
            <w:rStyle w:val="Hyperlink"/>
            <w:noProof/>
            <w:szCs w:val="22"/>
          </w:rPr>
          <w:tab/>
        </w:r>
        <w:r w:rsidR="00EC315A" w:rsidRPr="00617166">
          <w:rPr>
            <w:rStyle w:val="Hyperlink"/>
            <w:noProof/>
            <w:szCs w:val="22"/>
          </w:rPr>
          <w:t>Drug-induced rotational movement of 6-OHDA-le</w:t>
        </w:r>
        <w:r w:rsidR="005F464B">
          <w:rPr>
            <w:rStyle w:val="Hyperlink"/>
            <w:noProof/>
            <w:szCs w:val="22"/>
          </w:rPr>
          <w:t>sioned rats injected with LV-</w:t>
        </w:r>
        <w:r w:rsidR="005F464B" w:rsidRPr="005F464B">
          <w:rPr>
            <w:rStyle w:val="Hyperlink"/>
            <w:i/>
            <w:noProof/>
            <w:szCs w:val="22"/>
          </w:rPr>
          <w:t>Igf</w:t>
        </w:r>
        <w:r w:rsidR="00EC315A" w:rsidRPr="005F464B">
          <w:rPr>
            <w:rStyle w:val="Hyperlink"/>
            <w:i/>
            <w:noProof/>
            <w:szCs w:val="22"/>
          </w:rPr>
          <w:t>-1</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7 \h </w:instrText>
        </w:r>
        <w:r w:rsidR="00122438" w:rsidRPr="00617166">
          <w:rPr>
            <w:noProof/>
            <w:webHidden/>
            <w:szCs w:val="22"/>
          </w:rPr>
        </w:r>
        <w:r w:rsidR="00122438" w:rsidRPr="00617166">
          <w:rPr>
            <w:noProof/>
            <w:webHidden/>
            <w:szCs w:val="22"/>
          </w:rPr>
          <w:fldChar w:fldCharType="separate"/>
        </w:r>
        <w:r w:rsidR="005D29E0">
          <w:rPr>
            <w:noProof/>
            <w:webHidden/>
            <w:szCs w:val="22"/>
          </w:rPr>
          <w:t>185</w:t>
        </w:r>
        <w:r w:rsidR="00122438" w:rsidRPr="00617166">
          <w:rPr>
            <w:noProof/>
            <w:webHidden/>
            <w:szCs w:val="22"/>
          </w:rPr>
          <w:fldChar w:fldCharType="end"/>
        </w:r>
      </w:hyperlink>
    </w:p>
    <w:p w:rsidR="00EC315A"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068" w:history="1">
        <w:r w:rsidR="00EC315A" w:rsidRPr="00617166">
          <w:rPr>
            <w:rStyle w:val="Hyperlink"/>
            <w:noProof/>
            <w:szCs w:val="22"/>
          </w:rPr>
          <w:t xml:space="preserve">Figure 5.9: </w:t>
        </w:r>
        <w:r w:rsidR="00617166">
          <w:rPr>
            <w:rStyle w:val="Hyperlink"/>
            <w:noProof/>
            <w:szCs w:val="22"/>
          </w:rPr>
          <w:tab/>
        </w:r>
        <w:r w:rsidR="00EC315A" w:rsidRPr="00617166">
          <w:rPr>
            <w:rStyle w:val="Hyperlink"/>
            <w:noProof/>
            <w:szCs w:val="22"/>
          </w:rPr>
          <w:t>Time-course of amphetamine-induced rotational behaviour during test.</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8 \h </w:instrText>
        </w:r>
        <w:r w:rsidR="00122438" w:rsidRPr="00617166">
          <w:rPr>
            <w:noProof/>
            <w:webHidden/>
            <w:szCs w:val="22"/>
          </w:rPr>
        </w:r>
        <w:r w:rsidR="00122438" w:rsidRPr="00617166">
          <w:rPr>
            <w:noProof/>
            <w:webHidden/>
            <w:szCs w:val="22"/>
          </w:rPr>
          <w:fldChar w:fldCharType="separate"/>
        </w:r>
        <w:r w:rsidR="005D29E0">
          <w:rPr>
            <w:noProof/>
            <w:webHidden/>
            <w:szCs w:val="22"/>
          </w:rPr>
          <w:t>187</w:t>
        </w:r>
        <w:r w:rsidR="00122438" w:rsidRPr="00617166">
          <w:rPr>
            <w:noProof/>
            <w:webHidden/>
            <w:szCs w:val="22"/>
          </w:rPr>
          <w:fldChar w:fldCharType="end"/>
        </w:r>
      </w:hyperlink>
    </w:p>
    <w:p w:rsidR="00617166" w:rsidRPr="00617166" w:rsidRDefault="00DB0C88" w:rsidP="009F2678">
      <w:pPr>
        <w:pStyle w:val="TableofFigures"/>
        <w:tabs>
          <w:tab w:val="left" w:pos="1247"/>
          <w:tab w:val="right" w:leader="dot" w:pos="8301"/>
        </w:tabs>
        <w:spacing w:before="120" w:after="120"/>
        <w:ind w:left="1276" w:hanging="1276"/>
        <w:rPr>
          <w:noProof/>
          <w:szCs w:val="22"/>
        </w:rPr>
      </w:pPr>
      <w:hyperlink w:anchor="_Toc356080069" w:history="1">
        <w:r w:rsidR="00967062">
          <w:rPr>
            <w:rStyle w:val="Hyperlink"/>
            <w:noProof/>
            <w:szCs w:val="22"/>
          </w:rPr>
          <w:t>Figure 5.10:</w:t>
        </w:r>
        <w:r w:rsidR="00967062">
          <w:rPr>
            <w:rStyle w:val="Hyperlink"/>
            <w:noProof/>
            <w:szCs w:val="22"/>
          </w:rPr>
          <w:tab/>
        </w:r>
        <w:r w:rsidR="00617166">
          <w:rPr>
            <w:rStyle w:val="Hyperlink"/>
            <w:noProof/>
            <w:szCs w:val="22"/>
          </w:rPr>
          <w:tab/>
        </w:r>
        <w:r w:rsidR="00EC315A" w:rsidRPr="00617166">
          <w:rPr>
            <w:rStyle w:val="Hyperlink"/>
            <w:noProof/>
            <w:szCs w:val="22"/>
          </w:rPr>
          <w:t>Time-course of apomorphine-induced rotational behaviour during test</w:t>
        </w:r>
        <w:r w:rsidR="00EC315A" w:rsidRPr="00617166">
          <w:rPr>
            <w:noProof/>
            <w:webHidden/>
            <w:szCs w:val="22"/>
          </w:rPr>
          <w:tab/>
        </w:r>
        <w:r w:rsidR="00122438" w:rsidRPr="00617166">
          <w:rPr>
            <w:noProof/>
            <w:webHidden/>
            <w:szCs w:val="22"/>
          </w:rPr>
          <w:fldChar w:fldCharType="begin"/>
        </w:r>
        <w:r w:rsidR="00EC315A" w:rsidRPr="00617166">
          <w:rPr>
            <w:noProof/>
            <w:webHidden/>
            <w:szCs w:val="22"/>
          </w:rPr>
          <w:instrText xml:space="preserve"> PAGEREF _Toc356080069 \h </w:instrText>
        </w:r>
        <w:r w:rsidR="00122438" w:rsidRPr="00617166">
          <w:rPr>
            <w:noProof/>
            <w:webHidden/>
            <w:szCs w:val="22"/>
          </w:rPr>
        </w:r>
        <w:r w:rsidR="00122438" w:rsidRPr="00617166">
          <w:rPr>
            <w:noProof/>
            <w:webHidden/>
            <w:szCs w:val="22"/>
          </w:rPr>
          <w:fldChar w:fldCharType="separate"/>
        </w:r>
        <w:r w:rsidR="005D29E0">
          <w:rPr>
            <w:noProof/>
            <w:webHidden/>
            <w:szCs w:val="22"/>
          </w:rPr>
          <w:t>188</w:t>
        </w:r>
        <w:r w:rsidR="00122438" w:rsidRPr="00617166">
          <w:rPr>
            <w:noProof/>
            <w:webHidden/>
            <w:szCs w:val="22"/>
          </w:rPr>
          <w:fldChar w:fldCharType="end"/>
        </w:r>
      </w:hyperlink>
      <w:r w:rsidR="00122438" w:rsidRPr="00617166">
        <w:rPr>
          <w:rStyle w:val="Heading1NgocCharChar"/>
          <w:rFonts w:eastAsia="Batang"/>
          <w:b w:val="0"/>
          <w:bCs w:val="0"/>
          <w:sz w:val="22"/>
          <w:szCs w:val="22"/>
        </w:rPr>
        <w:fldChar w:fldCharType="end"/>
      </w:r>
      <w:r w:rsidR="00122438" w:rsidRPr="00617166">
        <w:rPr>
          <w:rStyle w:val="Heading1NgocCharChar"/>
          <w:rFonts w:eastAsia="Batang"/>
          <w:b w:val="0"/>
          <w:bCs w:val="0"/>
          <w:sz w:val="22"/>
          <w:szCs w:val="22"/>
        </w:rPr>
        <w:fldChar w:fldCharType="begin"/>
      </w:r>
      <w:r w:rsidR="00307215" w:rsidRPr="00617166">
        <w:rPr>
          <w:rStyle w:val="Heading1NgocCharChar"/>
          <w:rFonts w:eastAsia="Batang"/>
          <w:b w:val="0"/>
          <w:bCs w:val="0"/>
          <w:sz w:val="22"/>
          <w:szCs w:val="22"/>
        </w:rPr>
        <w:instrText xml:space="preserve"> TOC \h \z \c "Figure 6." </w:instrText>
      </w:r>
      <w:r w:rsidR="00122438" w:rsidRPr="00617166">
        <w:rPr>
          <w:rStyle w:val="Heading1NgocCharChar"/>
          <w:rFonts w:eastAsia="Batang"/>
          <w:b w:val="0"/>
          <w:bCs w:val="0"/>
          <w:sz w:val="22"/>
          <w:szCs w:val="22"/>
        </w:rPr>
        <w:fldChar w:fldCharType="separate"/>
      </w:r>
    </w:p>
    <w:p w:rsidR="00617166" w:rsidRPr="00617166" w:rsidRDefault="00DB0C88" w:rsidP="009F2678">
      <w:pPr>
        <w:pStyle w:val="TableofFigures"/>
        <w:tabs>
          <w:tab w:val="left" w:pos="1247"/>
          <w:tab w:val="right" w:leader="dot" w:pos="8301"/>
        </w:tabs>
        <w:spacing w:before="120" w:after="120"/>
        <w:rPr>
          <w:rFonts w:eastAsiaTheme="minorEastAsia" w:cstheme="minorBidi"/>
          <w:noProof/>
          <w:kern w:val="0"/>
          <w:szCs w:val="22"/>
          <w:lang w:eastAsia="en-GB"/>
        </w:rPr>
      </w:pPr>
      <w:hyperlink w:anchor="_Toc356080175" w:history="1">
        <w:r w:rsidR="00617166" w:rsidRPr="00617166">
          <w:rPr>
            <w:rStyle w:val="Hyperlink"/>
            <w:noProof/>
            <w:szCs w:val="22"/>
          </w:rPr>
          <w:t xml:space="preserve">Figure 6.1: </w:t>
        </w:r>
        <w:r w:rsidR="00617166">
          <w:rPr>
            <w:rStyle w:val="Hyperlink"/>
            <w:noProof/>
            <w:szCs w:val="22"/>
          </w:rPr>
          <w:tab/>
        </w:r>
        <w:r w:rsidR="00617166" w:rsidRPr="00617166">
          <w:rPr>
            <w:rStyle w:val="Hyperlink"/>
            <w:noProof/>
            <w:szCs w:val="22"/>
          </w:rPr>
          <w:t>LV-mediated GDNF effects on survival of dopaminergic neuron</w:t>
        </w:r>
        <w:r w:rsidR="00441BBD">
          <w:rPr>
            <w:noProof/>
            <w:webHidden/>
            <w:szCs w:val="22"/>
          </w:rPr>
          <w:tab/>
        </w:r>
        <w:r w:rsidR="00122438" w:rsidRPr="00617166">
          <w:rPr>
            <w:noProof/>
            <w:webHidden/>
            <w:szCs w:val="22"/>
          </w:rPr>
          <w:fldChar w:fldCharType="begin"/>
        </w:r>
        <w:r w:rsidR="00617166" w:rsidRPr="00617166">
          <w:rPr>
            <w:noProof/>
            <w:webHidden/>
            <w:szCs w:val="22"/>
          </w:rPr>
          <w:instrText xml:space="preserve"> PAGEREF _Toc356080175 \h </w:instrText>
        </w:r>
        <w:r w:rsidR="00122438" w:rsidRPr="00617166">
          <w:rPr>
            <w:noProof/>
            <w:webHidden/>
            <w:szCs w:val="22"/>
          </w:rPr>
        </w:r>
        <w:r w:rsidR="00122438" w:rsidRPr="00617166">
          <w:rPr>
            <w:noProof/>
            <w:webHidden/>
            <w:szCs w:val="22"/>
          </w:rPr>
          <w:fldChar w:fldCharType="separate"/>
        </w:r>
        <w:r w:rsidR="005D29E0">
          <w:rPr>
            <w:noProof/>
            <w:webHidden/>
            <w:szCs w:val="22"/>
          </w:rPr>
          <w:t>204</w:t>
        </w:r>
        <w:r w:rsidR="00122438" w:rsidRPr="00617166">
          <w:rPr>
            <w:noProof/>
            <w:webHidden/>
            <w:szCs w:val="22"/>
          </w:rPr>
          <w:fldChar w:fldCharType="end"/>
        </w:r>
      </w:hyperlink>
    </w:p>
    <w:p w:rsidR="00617166"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176" w:history="1">
        <w:r w:rsidR="00617166">
          <w:rPr>
            <w:rStyle w:val="Hyperlink"/>
            <w:noProof/>
            <w:szCs w:val="22"/>
          </w:rPr>
          <w:t>Figure 6.2:</w:t>
        </w:r>
        <w:r w:rsidR="00617166">
          <w:rPr>
            <w:rStyle w:val="Hyperlink"/>
            <w:noProof/>
            <w:szCs w:val="22"/>
          </w:rPr>
          <w:tab/>
        </w:r>
        <w:r w:rsidR="00617166" w:rsidRPr="00617166">
          <w:rPr>
            <w:rStyle w:val="Hyperlink"/>
            <w:noProof/>
            <w:szCs w:val="22"/>
          </w:rPr>
          <w:t>Drug-induced rotational movement in 6-OHDA-lesioned rats injected with LV-</w:t>
        </w:r>
        <w:r w:rsidR="00617166" w:rsidRPr="005F464B">
          <w:rPr>
            <w:rStyle w:val="Hyperlink"/>
            <w:i/>
            <w:noProof/>
            <w:szCs w:val="22"/>
          </w:rPr>
          <w:t>hGDNF</w:t>
        </w:r>
        <w:r w:rsidR="00617166" w:rsidRPr="00617166">
          <w:rPr>
            <w:noProof/>
            <w:webHidden/>
            <w:szCs w:val="22"/>
          </w:rPr>
          <w:tab/>
        </w:r>
        <w:r w:rsidR="00122438" w:rsidRPr="00617166">
          <w:rPr>
            <w:noProof/>
            <w:webHidden/>
            <w:szCs w:val="22"/>
          </w:rPr>
          <w:fldChar w:fldCharType="begin"/>
        </w:r>
        <w:r w:rsidR="00617166" w:rsidRPr="00617166">
          <w:rPr>
            <w:noProof/>
            <w:webHidden/>
            <w:szCs w:val="22"/>
          </w:rPr>
          <w:instrText xml:space="preserve"> PAGEREF _Toc356080176 \h </w:instrText>
        </w:r>
        <w:r w:rsidR="00122438" w:rsidRPr="00617166">
          <w:rPr>
            <w:noProof/>
            <w:webHidden/>
            <w:szCs w:val="22"/>
          </w:rPr>
        </w:r>
        <w:r w:rsidR="00122438" w:rsidRPr="00617166">
          <w:rPr>
            <w:noProof/>
            <w:webHidden/>
            <w:szCs w:val="22"/>
          </w:rPr>
          <w:fldChar w:fldCharType="separate"/>
        </w:r>
        <w:r w:rsidR="005D29E0">
          <w:rPr>
            <w:noProof/>
            <w:webHidden/>
            <w:szCs w:val="22"/>
          </w:rPr>
          <w:t>206</w:t>
        </w:r>
        <w:r w:rsidR="00122438" w:rsidRPr="00617166">
          <w:rPr>
            <w:noProof/>
            <w:webHidden/>
            <w:szCs w:val="22"/>
          </w:rPr>
          <w:fldChar w:fldCharType="end"/>
        </w:r>
      </w:hyperlink>
    </w:p>
    <w:p w:rsidR="00617166"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177" w:history="1">
        <w:r w:rsidR="00617166" w:rsidRPr="00617166">
          <w:rPr>
            <w:rStyle w:val="Hyperlink"/>
            <w:noProof/>
            <w:szCs w:val="22"/>
          </w:rPr>
          <w:t xml:space="preserve">Figure 6.3: </w:t>
        </w:r>
        <w:r w:rsidR="00617166">
          <w:rPr>
            <w:rStyle w:val="Hyperlink"/>
            <w:noProof/>
            <w:szCs w:val="22"/>
          </w:rPr>
          <w:tab/>
        </w:r>
        <w:r w:rsidR="00617166" w:rsidRPr="00617166">
          <w:rPr>
            <w:rStyle w:val="Hyperlink"/>
            <w:noProof/>
            <w:szCs w:val="22"/>
          </w:rPr>
          <w:t>Time-course of amphetamine-induced rotational behaviour during tests</w:t>
        </w:r>
        <w:r w:rsidR="00617166" w:rsidRPr="00617166">
          <w:rPr>
            <w:noProof/>
            <w:webHidden/>
            <w:szCs w:val="22"/>
          </w:rPr>
          <w:tab/>
        </w:r>
        <w:r w:rsidR="00122438" w:rsidRPr="00617166">
          <w:rPr>
            <w:noProof/>
            <w:webHidden/>
            <w:szCs w:val="22"/>
          </w:rPr>
          <w:fldChar w:fldCharType="begin"/>
        </w:r>
        <w:r w:rsidR="00617166" w:rsidRPr="00617166">
          <w:rPr>
            <w:noProof/>
            <w:webHidden/>
            <w:szCs w:val="22"/>
          </w:rPr>
          <w:instrText xml:space="preserve"> PAGEREF _Toc356080177 \h </w:instrText>
        </w:r>
        <w:r w:rsidR="00122438" w:rsidRPr="00617166">
          <w:rPr>
            <w:noProof/>
            <w:webHidden/>
            <w:szCs w:val="22"/>
          </w:rPr>
        </w:r>
        <w:r w:rsidR="00122438" w:rsidRPr="00617166">
          <w:rPr>
            <w:noProof/>
            <w:webHidden/>
            <w:szCs w:val="22"/>
          </w:rPr>
          <w:fldChar w:fldCharType="separate"/>
        </w:r>
        <w:r w:rsidR="005D29E0">
          <w:rPr>
            <w:noProof/>
            <w:webHidden/>
            <w:szCs w:val="22"/>
          </w:rPr>
          <w:t>208</w:t>
        </w:r>
        <w:r w:rsidR="00122438" w:rsidRPr="00617166">
          <w:rPr>
            <w:noProof/>
            <w:webHidden/>
            <w:szCs w:val="22"/>
          </w:rPr>
          <w:fldChar w:fldCharType="end"/>
        </w:r>
      </w:hyperlink>
    </w:p>
    <w:p w:rsidR="00617166" w:rsidRPr="00617166" w:rsidRDefault="00DB0C88" w:rsidP="009F2678">
      <w:pPr>
        <w:pStyle w:val="TableofFigures"/>
        <w:tabs>
          <w:tab w:val="left" w:pos="1247"/>
          <w:tab w:val="right" w:leader="dot" w:pos="8301"/>
        </w:tabs>
        <w:spacing w:before="120" w:after="120"/>
        <w:ind w:left="1276" w:hanging="1276"/>
        <w:rPr>
          <w:rFonts w:eastAsiaTheme="minorEastAsia" w:cstheme="minorBidi"/>
          <w:noProof/>
          <w:kern w:val="0"/>
          <w:szCs w:val="22"/>
          <w:lang w:eastAsia="en-GB"/>
        </w:rPr>
      </w:pPr>
      <w:hyperlink w:anchor="_Toc356080178" w:history="1">
        <w:r w:rsidR="00617166" w:rsidRPr="00617166">
          <w:rPr>
            <w:rStyle w:val="Hyperlink"/>
            <w:noProof/>
            <w:szCs w:val="22"/>
          </w:rPr>
          <w:t xml:space="preserve">Figure 6.4: </w:t>
        </w:r>
        <w:r w:rsidR="00617166">
          <w:rPr>
            <w:rStyle w:val="Hyperlink"/>
            <w:noProof/>
            <w:szCs w:val="22"/>
          </w:rPr>
          <w:tab/>
        </w:r>
        <w:r w:rsidR="00617166" w:rsidRPr="00617166">
          <w:rPr>
            <w:rStyle w:val="Hyperlink"/>
            <w:noProof/>
            <w:szCs w:val="22"/>
          </w:rPr>
          <w:t>Time-course of apomorphine-induced rotational behaviour during tests</w:t>
        </w:r>
        <w:r w:rsidR="00617166" w:rsidRPr="00617166">
          <w:rPr>
            <w:noProof/>
            <w:webHidden/>
            <w:szCs w:val="22"/>
          </w:rPr>
          <w:tab/>
        </w:r>
        <w:r w:rsidR="00122438" w:rsidRPr="00617166">
          <w:rPr>
            <w:noProof/>
            <w:webHidden/>
            <w:szCs w:val="22"/>
          </w:rPr>
          <w:fldChar w:fldCharType="begin"/>
        </w:r>
        <w:r w:rsidR="00617166" w:rsidRPr="00617166">
          <w:rPr>
            <w:noProof/>
            <w:webHidden/>
            <w:szCs w:val="22"/>
          </w:rPr>
          <w:instrText xml:space="preserve"> PAGEREF _Toc356080178 \h </w:instrText>
        </w:r>
        <w:r w:rsidR="00122438" w:rsidRPr="00617166">
          <w:rPr>
            <w:noProof/>
            <w:webHidden/>
            <w:szCs w:val="22"/>
          </w:rPr>
        </w:r>
        <w:r w:rsidR="00122438" w:rsidRPr="00617166">
          <w:rPr>
            <w:noProof/>
            <w:webHidden/>
            <w:szCs w:val="22"/>
          </w:rPr>
          <w:fldChar w:fldCharType="separate"/>
        </w:r>
        <w:r w:rsidR="005D29E0">
          <w:rPr>
            <w:noProof/>
            <w:webHidden/>
            <w:szCs w:val="22"/>
          </w:rPr>
          <w:t>209</w:t>
        </w:r>
        <w:r w:rsidR="00122438" w:rsidRPr="00617166">
          <w:rPr>
            <w:noProof/>
            <w:webHidden/>
            <w:szCs w:val="22"/>
          </w:rPr>
          <w:fldChar w:fldCharType="end"/>
        </w:r>
      </w:hyperlink>
    </w:p>
    <w:p w:rsidR="00307215" w:rsidRPr="003D306D" w:rsidRDefault="00122438" w:rsidP="009F2678">
      <w:pPr>
        <w:pStyle w:val="Heading1"/>
        <w:tabs>
          <w:tab w:val="left" w:pos="1247"/>
          <w:tab w:val="right" w:leader="dot" w:pos="8301"/>
        </w:tabs>
        <w:spacing w:before="120" w:beforeAutospacing="0" w:after="120" w:afterAutospacing="0" w:line="360" w:lineRule="auto"/>
        <w:rPr>
          <w:rStyle w:val="Heading1NgocCharChar"/>
          <w:bCs/>
          <w:sz w:val="8"/>
          <w:szCs w:val="22"/>
        </w:rPr>
      </w:pPr>
      <w:r w:rsidRPr="00617166">
        <w:rPr>
          <w:rStyle w:val="Heading1NgocCharChar"/>
          <w:bCs/>
          <w:sz w:val="22"/>
          <w:szCs w:val="22"/>
        </w:rPr>
        <w:fldChar w:fldCharType="end"/>
      </w:r>
    </w:p>
    <w:p w:rsidR="00307215" w:rsidRDefault="00307215" w:rsidP="00DB0723">
      <w:pPr>
        <w:pStyle w:val="Heading1"/>
        <w:tabs>
          <w:tab w:val="left" w:pos="1247"/>
          <w:tab w:val="right" w:leader="dot" w:pos="8307"/>
        </w:tabs>
        <w:spacing w:before="60" w:beforeAutospacing="0" w:after="60" w:afterAutospacing="0" w:line="360" w:lineRule="auto"/>
        <w:rPr>
          <w:rStyle w:val="Heading1NgocCharChar"/>
          <w:b/>
          <w:bCs/>
          <w:sz w:val="24"/>
          <w:szCs w:val="24"/>
        </w:rPr>
      </w:pPr>
    </w:p>
    <w:p w:rsidR="001552BE" w:rsidRDefault="001552BE">
      <w:pPr>
        <w:spacing w:before="0" w:beforeAutospacing="0" w:after="200" w:afterAutospacing="0" w:line="276" w:lineRule="auto"/>
        <w:jc w:val="left"/>
        <w:rPr>
          <w:rFonts w:eastAsiaTheme="majorEastAsia" w:cstheme="majorBidi"/>
          <w:b/>
          <w:bCs/>
          <w:kern w:val="32"/>
          <w:sz w:val="24"/>
          <w:szCs w:val="24"/>
        </w:rPr>
      </w:pPr>
      <w:r>
        <w:rPr>
          <w:sz w:val="24"/>
          <w:szCs w:val="24"/>
        </w:rPr>
        <w:br w:type="page"/>
      </w:r>
    </w:p>
    <w:p w:rsidR="00307215" w:rsidRPr="004A544B" w:rsidRDefault="00307215" w:rsidP="00DB0723">
      <w:pPr>
        <w:pStyle w:val="Heading1"/>
        <w:tabs>
          <w:tab w:val="left" w:pos="1247"/>
          <w:tab w:val="right" w:leader="dot" w:pos="8307"/>
        </w:tabs>
        <w:rPr>
          <w:sz w:val="24"/>
          <w:szCs w:val="24"/>
        </w:rPr>
      </w:pPr>
      <w:bookmarkStart w:id="121" w:name="_Toc370678265"/>
      <w:r w:rsidRPr="004A544B">
        <w:rPr>
          <w:sz w:val="24"/>
          <w:szCs w:val="24"/>
        </w:rPr>
        <w:lastRenderedPageBreak/>
        <w:t>List of tables</w:t>
      </w:r>
      <w:bookmarkEnd w:id="121"/>
    </w:p>
    <w:p w:rsidR="00617166" w:rsidRDefault="00122438" w:rsidP="00DB0723">
      <w:pPr>
        <w:pStyle w:val="TableofFigures"/>
        <w:tabs>
          <w:tab w:val="left" w:pos="1247"/>
          <w:tab w:val="right" w:leader="dot" w:pos="8307"/>
        </w:tabs>
        <w:spacing w:before="120" w:after="120"/>
        <w:ind w:left="1276" w:hanging="1276"/>
        <w:rPr>
          <w:rFonts w:asciiTheme="minorHAnsi" w:eastAsiaTheme="minorEastAsia" w:hAnsiTheme="minorHAnsi" w:cstheme="minorBidi"/>
          <w:noProof/>
          <w:kern w:val="0"/>
          <w:szCs w:val="22"/>
          <w:lang w:eastAsia="en-GB"/>
        </w:rPr>
      </w:pPr>
      <w:r w:rsidRPr="00D60F0D">
        <w:rPr>
          <w:rStyle w:val="Heading1NgocCharChar"/>
          <w:rFonts w:eastAsia="Batang"/>
          <w:b w:val="0"/>
          <w:bCs w:val="0"/>
          <w:szCs w:val="22"/>
        </w:rPr>
        <w:fldChar w:fldCharType="begin"/>
      </w:r>
      <w:r w:rsidR="00307215" w:rsidRPr="00D60F0D">
        <w:rPr>
          <w:rStyle w:val="Heading1NgocCharChar"/>
          <w:rFonts w:eastAsia="Batang"/>
          <w:b w:val="0"/>
          <w:bCs w:val="0"/>
          <w:szCs w:val="22"/>
        </w:rPr>
        <w:instrText xml:space="preserve"> TOC \h \z \c "Table 1." </w:instrText>
      </w:r>
      <w:r w:rsidRPr="00D60F0D">
        <w:rPr>
          <w:rStyle w:val="Heading1NgocCharChar"/>
          <w:rFonts w:eastAsia="Batang"/>
          <w:b w:val="0"/>
          <w:bCs w:val="0"/>
          <w:szCs w:val="22"/>
        </w:rPr>
        <w:fldChar w:fldCharType="separate"/>
      </w:r>
      <w:hyperlink w:anchor="_Toc356080246" w:history="1">
        <w:r w:rsidR="00617166" w:rsidRPr="00B85459">
          <w:rPr>
            <w:rStyle w:val="Hyperlink"/>
            <w:noProof/>
          </w:rPr>
          <w:t xml:space="preserve">Table 1.1: </w:t>
        </w:r>
        <w:r w:rsidR="00617166">
          <w:rPr>
            <w:rStyle w:val="Hyperlink"/>
            <w:noProof/>
          </w:rPr>
          <w:tab/>
        </w:r>
        <w:r w:rsidR="00617166" w:rsidRPr="00B85459">
          <w:rPr>
            <w:rStyle w:val="Hyperlink"/>
            <w:noProof/>
          </w:rPr>
          <w:t>Genetic linkage and gene identification in PD</w:t>
        </w:r>
        <w:r w:rsidR="00617166">
          <w:rPr>
            <w:noProof/>
            <w:webHidden/>
          </w:rPr>
          <w:tab/>
        </w:r>
        <w:r>
          <w:rPr>
            <w:noProof/>
            <w:webHidden/>
          </w:rPr>
          <w:fldChar w:fldCharType="begin"/>
        </w:r>
        <w:r w:rsidR="00617166">
          <w:rPr>
            <w:noProof/>
            <w:webHidden/>
          </w:rPr>
          <w:instrText xml:space="preserve"> PAGEREF _Toc356080246 \h </w:instrText>
        </w:r>
        <w:r>
          <w:rPr>
            <w:noProof/>
            <w:webHidden/>
          </w:rPr>
        </w:r>
        <w:r>
          <w:rPr>
            <w:noProof/>
            <w:webHidden/>
          </w:rPr>
          <w:fldChar w:fldCharType="separate"/>
        </w:r>
        <w:r w:rsidR="005D29E0">
          <w:rPr>
            <w:noProof/>
            <w:webHidden/>
          </w:rPr>
          <w:t>36</w:t>
        </w:r>
        <w:r>
          <w:rPr>
            <w:noProof/>
            <w:webHidden/>
          </w:rPr>
          <w:fldChar w:fldCharType="end"/>
        </w:r>
      </w:hyperlink>
    </w:p>
    <w:p w:rsidR="00617166" w:rsidRDefault="00DB0C88" w:rsidP="00DB0723">
      <w:pPr>
        <w:pStyle w:val="TableofFigures"/>
        <w:tabs>
          <w:tab w:val="left" w:pos="1247"/>
          <w:tab w:val="right" w:leader="dot" w:pos="8307"/>
        </w:tabs>
        <w:spacing w:before="120" w:after="120"/>
        <w:ind w:left="1276" w:hanging="1276"/>
        <w:rPr>
          <w:noProof/>
        </w:rPr>
      </w:pPr>
      <w:hyperlink w:anchor="_Toc356080247" w:history="1">
        <w:r w:rsidR="00617166">
          <w:rPr>
            <w:rStyle w:val="Hyperlink"/>
            <w:noProof/>
          </w:rPr>
          <w:t>Table 1.2:</w:t>
        </w:r>
        <w:r w:rsidR="00617166">
          <w:rPr>
            <w:rStyle w:val="Hyperlink"/>
            <w:noProof/>
          </w:rPr>
          <w:tab/>
        </w:r>
        <w:r w:rsidR="00617166" w:rsidRPr="00B85459">
          <w:rPr>
            <w:rStyle w:val="Hyperlink"/>
            <w:noProof/>
          </w:rPr>
          <w:t>Properties of four common viral vectors in gene therapy for neurodegenerative diseases</w:t>
        </w:r>
        <w:r w:rsidR="00617166">
          <w:rPr>
            <w:noProof/>
            <w:webHidden/>
          </w:rPr>
          <w:tab/>
        </w:r>
        <w:r w:rsidR="00122438">
          <w:rPr>
            <w:noProof/>
            <w:webHidden/>
          </w:rPr>
          <w:fldChar w:fldCharType="begin"/>
        </w:r>
        <w:r w:rsidR="00617166">
          <w:rPr>
            <w:noProof/>
            <w:webHidden/>
          </w:rPr>
          <w:instrText xml:space="preserve"> PAGEREF _Toc356080247 \h </w:instrText>
        </w:r>
        <w:r w:rsidR="00122438">
          <w:rPr>
            <w:noProof/>
            <w:webHidden/>
          </w:rPr>
        </w:r>
        <w:r w:rsidR="00122438">
          <w:rPr>
            <w:noProof/>
            <w:webHidden/>
          </w:rPr>
          <w:fldChar w:fldCharType="separate"/>
        </w:r>
        <w:r w:rsidR="005D29E0">
          <w:rPr>
            <w:noProof/>
            <w:webHidden/>
          </w:rPr>
          <w:t>45</w:t>
        </w:r>
        <w:r w:rsidR="00122438">
          <w:rPr>
            <w:noProof/>
            <w:webHidden/>
          </w:rPr>
          <w:fldChar w:fldCharType="end"/>
        </w:r>
      </w:hyperlink>
      <w:r w:rsidR="00122438" w:rsidRPr="00D60F0D">
        <w:rPr>
          <w:rStyle w:val="Heading1NgocCharChar"/>
          <w:rFonts w:eastAsia="Batang"/>
          <w:b w:val="0"/>
          <w:bCs w:val="0"/>
          <w:szCs w:val="22"/>
        </w:rPr>
        <w:fldChar w:fldCharType="end"/>
      </w:r>
      <w:r w:rsidR="00122438" w:rsidRPr="00D60F0D">
        <w:rPr>
          <w:rStyle w:val="Heading1NgocCharChar"/>
          <w:rFonts w:eastAsia="Batang"/>
          <w:b w:val="0"/>
          <w:bCs w:val="0"/>
          <w:szCs w:val="22"/>
        </w:rPr>
        <w:fldChar w:fldCharType="begin"/>
      </w:r>
      <w:r w:rsidR="00307215" w:rsidRPr="00D60F0D">
        <w:rPr>
          <w:rStyle w:val="Heading1NgocCharChar"/>
          <w:rFonts w:eastAsia="Batang"/>
          <w:b w:val="0"/>
          <w:bCs w:val="0"/>
          <w:szCs w:val="22"/>
        </w:rPr>
        <w:instrText xml:space="preserve"> TOC \h \z \c "Table 3." </w:instrText>
      </w:r>
      <w:r w:rsidR="00122438" w:rsidRPr="00D60F0D">
        <w:rPr>
          <w:rStyle w:val="Heading1NgocCharChar"/>
          <w:rFonts w:eastAsia="Batang"/>
          <w:b w:val="0"/>
          <w:bCs w:val="0"/>
          <w:szCs w:val="22"/>
        </w:rPr>
        <w:fldChar w:fldCharType="separate"/>
      </w:r>
    </w:p>
    <w:p w:rsidR="00617166" w:rsidRDefault="00DB0C88" w:rsidP="00DB0723">
      <w:pPr>
        <w:pStyle w:val="TableofFigures"/>
        <w:tabs>
          <w:tab w:val="left" w:pos="1247"/>
          <w:tab w:val="right" w:leader="dot" w:pos="8307"/>
        </w:tabs>
        <w:spacing w:before="120" w:after="120"/>
        <w:ind w:left="1276" w:hanging="1276"/>
        <w:rPr>
          <w:rFonts w:asciiTheme="minorHAnsi" w:eastAsiaTheme="minorEastAsia" w:hAnsiTheme="minorHAnsi" w:cstheme="minorBidi"/>
          <w:noProof/>
          <w:kern w:val="0"/>
          <w:szCs w:val="22"/>
          <w:lang w:eastAsia="en-GB"/>
        </w:rPr>
      </w:pPr>
      <w:hyperlink w:anchor="_Toc356080254" w:history="1">
        <w:r w:rsidR="00617166">
          <w:rPr>
            <w:rStyle w:val="Hyperlink"/>
            <w:noProof/>
          </w:rPr>
          <w:t>Table 3.1:</w:t>
        </w:r>
        <w:r w:rsidR="00617166">
          <w:rPr>
            <w:rStyle w:val="Hyperlink"/>
            <w:noProof/>
          </w:rPr>
          <w:tab/>
        </w:r>
        <w:r w:rsidR="00617166" w:rsidRPr="00C610B5">
          <w:rPr>
            <w:rStyle w:val="Hyperlink"/>
            <w:noProof/>
          </w:rPr>
          <w:t>Summary of transfer plasmids used in production of LVs</w:t>
        </w:r>
        <w:r w:rsidR="00617166">
          <w:rPr>
            <w:noProof/>
            <w:webHidden/>
          </w:rPr>
          <w:tab/>
        </w:r>
        <w:r w:rsidR="00122438">
          <w:rPr>
            <w:noProof/>
            <w:webHidden/>
          </w:rPr>
          <w:fldChar w:fldCharType="begin"/>
        </w:r>
        <w:r w:rsidR="00617166">
          <w:rPr>
            <w:noProof/>
            <w:webHidden/>
          </w:rPr>
          <w:instrText xml:space="preserve"> PAGEREF _Toc356080254 \h </w:instrText>
        </w:r>
        <w:r w:rsidR="00122438">
          <w:rPr>
            <w:noProof/>
            <w:webHidden/>
          </w:rPr>
        </w:r>
        <w:r w:rsidR="00122438">
          <w:rPr>
            <w:noProof/>
            <w:webHidden/>
          </w:rPr>
          <w:fldChar w:fldCharType="separate"/>
        </w:r>
        <w:r w:rsidR="005D29E0">
          <w:rPr>
            <w:noProof/>
            <w:webHidden/>
          </w:rPr>
          <w:t>129</w:t>
        </w:r>
        <w:r w:rsidR="00122438">
          <w:rPr>
            <w:noProof/>
            <w:webHidden/>
          </w:rPr>
          <w:fldChar w:fldCharType="end"/>
        </w:r>
      </w:hyperlink>
    </w:p>
    <w:p w:rsidR="00307215" w:rsidRPr="005D29E0" w:rsidRDefault="00122438" w:rsidP="00DB0723">
      <w:pPr>
        <w:pStyle w:val="Heading1"/>
        <w:tabs>
          <w:tab w:val="left" w:pos="1247"/>
          <w:tab w:val="right" w:leader="dot" w:pos="8307"/>
        </w:tabs>
        <w:rPr>
          <w:rStyle w:val="Heading1NgocCharChar"/>
          <w:rFonts w:cstheme="majorBidi"/>
          <w:b/>
          <w:bCs/>
          <w:sz w:val="24"/>
          <w:szCs w:val="24"/>
        </w:rPr>
      </w:pPr>
      <w:r w:rsidRPr="00D60F0D">
        <w:rPr>
          <w:rStyle w:val="Heading1NgocCharChar"/>
          <w:b/>
          <w:bCs/>
          <w:szCs w:val="22"/>
        </w:rPr>
        <w:fldChar w:fldCharType="end"/>
      </w:r>
      <w:r w:rsidR="00307215" w:rsidRPr="003D306D">
        <w:rPr>
          <w:rStyle w:val="Heading1NgocCharChar"/>
          <w:b/>
          <w:bCs/>
        </w:rPr>
        <w:br w:type="page"/>
      </w:r>
      <w:bookmarkStart w:id="122" w:name="_Toc370678266"/>
      <w:r w:rsidR="00307215" w:rsidRPr="005D29E0">
        <w:rPr>
          <w:rStyle w:val="Heading1NgocCharChar"/>
          <w:rFonts w:cstheme="majorBidi"/>
          <w:b/>
          <w:bCs/>
          <w:sz w:val="24"/>
          <w:szCs w:val="24"/>
        </w:rPr>
        <w:lastRenderedPageBreak/>
        <w:t>Abbreviations</w:t>
      </w:r>
      <w:bookmarkEnd w:id="122"/>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6-OHDA</w:t>
      </w:r>
      <w:r w:rsidRPr="003D306D">
        <w:rPr>
          <w:rFonts w:cs="Arial"/>
        </w:rPr>
        <w:tab/>
        <w:t xml:space="preserve">6-hydroxydopamine  </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 xml:space="preserve">AADC </w:t>
      </w:r>
      <w:r w:rsidRPr="003D306D">
        <w:rPr>
          <w:rFonts w:cs="Arial"/>
        </w:rPr>
        <w:tab/>
        <w:t>Aromatic L-amino acid decarboxylase</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AAV</w:t>
      </w:r>
      <w:r w:rsidRPr="003D306D">
        <w:rPr>
          <w:rFonts w:cs="Arial"/>
        </w:rPr>
        <w:tab/>
        <w:t>Adeno-associated viral vector</w:t>
      </w:r>
    </w:p>
    <w:p w:rsidR="00307215" w:rsidRDefault="00307215" w:rsidP="00307215">
      <w:pPr>
        <w:tabs>
          <w:tab w:val="left" w:pos="1260"/>
        </w:tabs>
        <w:spacing w:before="120" w:beforeAutospacing="0" w:after="120" w:afterAutospacing="0" w:line="240" w:lineRule="auto"/>
        <w:rPr>
          <w:rFonts w:cs="Arial"/>
        </w:rPr>
      </w:pPr>
      <w:r w:rsidRPr="003D306D">
        <w:rPr>
          <w:rFonts w:cs="Arial"/>
        </w:rPr>
        <w:t>AdV</w:t>
      </w:r>
      <w:r w:rsidRPr="003D306D">
        <w:rPr>
          <w:rFonts w:cs="Arial"/>
        </w:rPr>
        <w:tab/>
        <w:t>Adeno viral vector</w:t>
      </w:r>
    </w:p>
    <w:p w:rsidR="00307215" w:rsidRPr="003D306D" w:rsidRDefault="00307215" w:rsidP="00307215">
      <w:pPr>
        <w:tabs>
          <w:tab w:val="left" w:pos="1260"/>
        </w:tabs>
        <w:spacing w:before="120" w:beforeAutospacing="0" w:after="120" w:afterAutospacing="0" w:line="240" w:lineRule="auto"/>
        <w:rPr>
          <w:rFonts w:cs="Arial"/>
        </w:rPr>
      </w:pPr>
      <w:r>
        <w:rPr>
          <w:rFonts w:cs="Arial"/>
        </w:rPr>
        <w:t>a.u.</w:t>
      </w:r>
      <w:r>
        <w:rPr>
          <w:rFonts w:cs="Arial"/>
        </w:rPr>
        <w:tab/>
        <w:t>Arbitrary unit</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BDNF</w:t>
      </w:r>
      <w:r w:rsidRPr="003D306D">
        <w:rPr>
          <w:rFonts w:cs="Arial"/>
        </w:rPr>
        <w:tab/>
        <w:t>Brain-derived neurotrophic facto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BH</w:t>
      </w:r>
      <w:r w:rsidRPr="003D306D">
        <w:rPr>
          <w:rFonts w:cs="Arial"/>
          <w:vertAlign w:val="subscript"/>
        </w:rPr>
        <w:t>4</w:t>
      </w:r>
      <w:r w:rsidRPr="003D306D">
        <w:rPr>
          <w:rFonts w:cs="Arial"/>
        </w:rPr>
        <w:tab/>
        <w:t>Tetrahydrobiopterin</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BSA</w:t>
      </w:r>
      <w:r w:rsidRPr="003D306D">
        <w:rPr>
          <w:rFonts w:cs="Arial"/>
        </w:rPr>
        <w:tab/>
        <w:t>Bovine serum albumin</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CMV</w:t>
      </w:r>
      <w:r>
        <w:rPr>
          <w:rFonts w:cs="Arial"/>
        </w:rPr>
        <w:t>p</w:t>
      </w:r>
      <w:r w:rsidRPr="003D306D">
        <w:rPr>
          <w:rFonts w:cs="Arial"/>
        </w:rPr>
        <w:t xml:space="preserve"> </w:t>
      </w:r>
      <w:r w:rsidRPr="003D306D">
        <w:rPr>
          <w:rFonts w:cs="Arial"/>
        </w:rPr>
        <w:tab/>
        <w:t>Cytomegalovirus</w:t>
      </w:r>
      <w:r>
        <w:rPr>
          <w:rFonts w:cs="Arial"/>
        </w:rPr>
        <w:t xml:space="preserve"> promoter</w:t>
      </w:r>
      <w:r w:rsidRPr="003D306D">
        <w:rPr>
          <w:rFonts w:cs="Arial"/>
        </w:rPr>
        <w:t xml:space="preserve"> </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CNS</w:t>
      </w:r>
      <w:r w:rsidRPr="003D306D">
        <w:rPr>
          <w:rFonts w:cs="Arial"/>
        </w:rPr>
        <w:tab/>
        <w:t>Central nervous system</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COMT</w:t>
      </w:r>
      <w:r w:rsidRPr="003D306D">
        <w:rPr>
          <w:rFonts w:cs="Arial"/>
        </w:rPr>
        <w:tab/>
        <w:t>Catechol-</w:t>
      </w:r>
      <w:r w:rsidRPr="003D306D">
        <w:rPr>
          <w:rFonts w:cs="Arial"/>
          <w:i/>
        </w:rPr>
        <w:t>O</w:t>
      </w:r>
      <w:r w:rsidRPr="003D306D">
        <w:rPr>
          <w:rFonts w:cs="Arial"/>
        </w:rPr>
        <w:t>-methy</w:t>
      </w:r>
      <w:r>
        <w:rPr>
          <w:rFonts w:cs="Arial"/>
        </w:rPr>
        <w:t>l</w:t>
      </w:r>
      <w:r w:rsidRPr="003D306D">
        <w:rPr>
          <w:rFonts w:cs="Arial"/>
        </w:rPr>
        <w:t xml:space="preserve">transferase </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DAPI</w:t>
      </w:r>
      <w:r w:rsidRPr="003D306D">
        <w:rPr>
          <w:rFonts w:cs="Arial"/>
        </w:rPr>
        <w:tab/>
        <w:t>4,6-diamidino-2-phenylindole</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DAT</w:t>
      </w:r>
      <w:r w:rsidRPr="003D306D">
        <w:rPr>
          <w:rFonts w:cs="Arial"/>
        </w:rPr>
        <w:tab/>
        <w:t>Dopamine transporter</w:t>
      </w:r>
    </w:p>
    <w:p w:rsidR="00307215" w:rsidRDefault="00307215" w:rsidP="00307215">
      <w:pPr>
        <w:tabs>
          <w:tab w:val="left" w:pos="1260"/>
        </w:tabs>
        <w:spacing w:before="120" w:beforeAutospacing="0" w:after="120" w:afterAutospacing="0" w:line="240" w:lineRule="auto"/>
        <w:rPr>
          <w:rFonts w:cs="Arial"/>
        </w:rPr>
      </w:pPr>
      <w:r w:rsidRPr="003D306D">
        <w:rPr>
          <w:rFonts w:cs="Arial"/>
        </w:rPr>
        <w:t>DBS</w:t>
      </w:r>
      <w:r w:rsidRPr="003D306D">
        <w:rPr>
          <w:rFonts w:cs="Arial"/>
        </w:rPr>
        <w:tab/>
        <w:t>Deep brain stimulation</w:t>
      </w:r>
    </w:p>
    <w:p w:rsidR="00307215" w:rsidRDefault="00307215" w:rsidP="00307215">
      <w:pPr>
        <w:tabs>
          <w:tab w:val="left" w:pos="1260"/>
        </w:tabs>
        <w:spacing w:before="120" w:beforeAutospacing="0" w:after="120" w:afterAutospacing="0" w:line="240" w:lineRule="auto"/>
        <w:rPr>
          <w:rFonts w:cs="Arial"/>
        </w:rPr>
      </w:pPr>
      <w:r w:rsidRPr="003D306D">
        <w:rPr>
          <w:rFonts w:cs="Arial"/>
        </w:rPr>
        <w:t xml:space="preserve">DMEM </w:t>
      </w:r>
      <w:r w:rsidRPr="003D306D">
        <w:rPr>
          <w:rFonts w:cs="Arial"/>
        </w:rPr>
        <w:tab/>
        <w:t xml:space="preserve">Dulbecco’s modified </w:t>
      </w:r>
      <w:r>
        <w:rPr>
          <w:rFonts w:cs="Arial"/>
        </w:rPr>
        <w:t xml:space="preserve">Eagle's </w:t>
      </w:r>
      <w:r w:rsidRPr="003D306D">
        <w:rPr>
          <w:rFonts w:cs="Arial"/>
        </w:rPr>
        <w:t>medium</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DMSO</w:t>
      </w:r>
      <w:r w:rsidRPr="003D306D">
        <w:rPr>
          <w:rFonts w:cs="Arial"/>
        </w:rPr>
        <w:tab/>
        <w:t>Dimethyl sulfoxide</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 xml:space="preserve">eGFP </w:t>
      </w:r>
      <w:r w:rsidRPr="003D306D">
        <w:rPr>
          <w:rFonts w:cs="Arial"/>
        </w:rPr>
        <w:tab/>
        <w:t>Enhanced green fluorescent protein</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EIAV</w:t>
      </w:r>
      <w:r w:rsidRPr="003D306D">
        <w:rPr>
          <w:rFonts w:cs="Arial"/>
        </w:rPr>
        <w:tab/>
        <w:t>Equine infectious anemia virus</w:t>
      </w:r>
    </w:p>
    <w:p w:rsidR="00307215" w:rsidRDefault="00307215" w:rsidP="00307215">
      <w:pPr>
        <w:tabs>
          <w:tab w:val="left" w:pos="1260"/>
        </w:tabs>
        <w:spacing w:before="120" w:beforeAutospacing="0" w:after="120" w:afterAutospacing="0" w:line="240" w:lineRule="auto"/>
        <w:rPr>
          <w:rFonts w:cs="Arial"/>
        </w:rPr>
      </w:pPr>
      <w:r w:rsidRPr="003D306D">
        <w:rPr>
          <w:rFonts w:cs="Arial"/>
        </w:rPr>
        <w:t xml:space="preserve">ELISA </w:t>
      </w:r>
      <w:r w:rsidRPr="003D306D">
        <w:rPr>
          <w:rFonts w:cs="Arial"/>
        </w:rPr>
        <w:tab/>
        <w:t>Enzyme-linked immunosorbent assay</w:t>
      </w:r>
    </w:p>
    <w:p w:rsidR="00307215" w:rsidRPr="003D306D" w:rsidRDefault="00307215" w:rsidP="00307215">
      <w:pPr>
        <w:tabs>
          <w:tab w:val="left" w:pos="1260"/>
        </w:tabs>
        <w:spacing w:before="120" w:beforeAutospacing="0" w:after="120" w:afterAutospacing="0" w:line="240" w:lineRule="auto"/>
        <w:rPr>
          <w:rFonts w:cs="Arial"/>
        </w:rPr>
      </w:pPr>
      <w:r>
        <w:rPr>
          <w:rFonts w:cs="Arial"/>
        </w:rPr>
        <w:t>ERK</w:t>
      </w:r>
      <w:r>
        <w:rPr>
          <w:rFonts w:cs="Arial"/>
        </w:rPr>
        <w:tab/>
        <w:t>Extracellular signal-regulated kinase</w:t>
      </w:r>
    </w:p>
    <w:p w:rsidR="00307215" w:rsidRPr="003D306D" w:rsidRDefault="00307215" w:rsidP="00307215">
      <w:pPr>
        <w:tabs>
          <w:tab w:val="left" w:pos="1260"/>
        </w:tabs>
        <w:spacing w:before="120" w:beforeAutospacing="0" w:after="120" w:afterAutospacing="0" w:line="240" w:lineRule="auto"/>
        <w:rPr>
          <w:rFonts w:cs="Arial"/>
          <w:lang w:val="en-US"/>
        </w:rPr>
      </w:pPr>
      <w:r w:rsidRPr="003D306D">
        <w:rPr>
          <w:rFonts w:cs="Arial"/>
          <w:lang w:val="en-US"/>
        </w:rPr>
        <w:t xml:space="preserve">FBS </w:t>
      </w:r>
      <w:r w:rsidRPr="003D306D">
        <w:rPr>
          <w:rFonts w:cs="Arial"/>
          <w:lang w:val="en-US"/>
        </w:rPr>
        <w:tab/>
      </w:r>
      <w:r w:rsidRPr="00DA371A">
        <w:rPr>
          <w:rFonts w:cs="Arial"/>
        </w:rPr>
        <w:t>Foetal</w:t>
      </w:r>
      <w:r w:rsidRPr="003D306D">
        <w:rPr>
          <w:rFonts w:cs="Arial"/>
          <w:lang w:val="en-US"/>
        </w:rPr>
        <w:t xml:space="preserve"> bovine serum</w:t>
      </w:r>
    </w:p>
    <w:p w:rsidR="00307215" w:rsidRPr="003D306D" w:rsidRDefault="00307215" w:rsidP="00307215">
      <w:pPr>
        <w:tabs>
          <w:tab w:val="left" w:pos="1260"/>
        </w:tabs>
        <w:spacing w:before="120" w:beforeAutospacing="0" w:after="120" w:afterAutospacing="0" w:line="240" w:lineRule="auto"/>
        <w:rPr>
          <w:rFonts w:cs="Arial"/>
          <w:lang w:val="en-US"/>
        </w:rPr>
      </w:pPr>
      <w:r w:rsidRPr="003D306D">
        <w:rPr>
          <w:rFonts w:cs="Arial"/>
          <w:lang w:val="en-US"/>
        </w:rPr>
        <w:t>FGF</w:t>
      </w:r>
      <w:r w:rsidRPr="003D306D">
        <w:rPr>
          <w:rFonts w:cs="Arial"/>
          <w:lang w:val="en-US"/>
        </w:rPr>
        <w:tab/>
        <w:t>Fibroblast growth facto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 xml:space="preserve">GABA </w:t>
      </w:r>
      <w:r w:rsidRPr="003D306D">
        <w:rPr>
          <w:rFonts w:cs="Arial"/>
        </w:rPr>
        <w:tab/>
        <w:t>γ-aminobutyric acid</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GAD</w:t>
      </w:r>
      <w:r w:rsidRPr="003D306D">
        <w:rPr>
          <w:rFonts w:cs="Arial"/>
        </w:rPr>
        <w:tab/>
        <w:t>Glutamic acid decarboxylase</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 xml:space="preserve">GCH-1 </w:t>
      </w:r>
      <w:r w:rsidRPr="003D306D">
        <w:rPr>
          <w:rFonts w:cs="Arial"/>
        </w:rPr>
        <w:tab/>
        <w:t>Guanosine triphosphate cyclohydroxylase 1</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 xml:space="preserve">GDNF </w:t>
      </w:r>
      <w:r w:rsidRPr="003D306D">
        <w:rPr>
          <w:rFonts w:cs="Arial"/>
        </w:rPr>
        <w:tab/>
        <w:t>Glial cell line-derived neurotrophic factor</w:t>
      </w:r>
    </w:p>
    <w:p w:rsidR="00307215" w:rsidRDefault="00307215" w:rsidP="00307215">
      <w:pPr>
        <w:tabs>
          <w:tab w:val="left" w:pos="1260"/>
        </w:tabs>
        <w:spacing w:before="120" w:beforeAutospacing="0" w:after="120" w:afterAutospacing="0" w:line="240" w:lineRule="auto"/>
        <w:rPr>
          <w:rFonts w:cs="Arial"/>
        </w:rPr>
      </w:pPr>
      <w:r w:rsidRPr="003D306D">
        <w:rPr>
          <w:rFonts w:cs="Arial"/>
        </w:rPr>
        <w:t>GFAP</w:t>
      </w:r>
      <w:r>
        <w:rPr>
          <w:rFonts w:cs="Arial"/>
        </w:rPr>
        <w:t>p</w:t>
      </w:r>
      <w:r w:rsidRPr="003D306D">
        <w:rPr>
          <w:rFonts w:cs="Arial"/>
        </w:rPr>
        <w:t xml:space="preserve"> </w:t>
      </w:r>
      <w:r w:rsidRPr="003D306D">
        <w:rPr>
          <w:rFonts w:cs="Arial"/>
        </w:rPr>
        <w:tab/>
        <w:t>Glial fibrillary acidic protein</w:t>
      </w:r>
      <w:r>
        <w:rPr>
          <w:rFonts w:cs="Arial"/>
        </w:rPr>
        <w:t xml:space="preserve"> promoter</w:t>
      </w:r>
    </w:p>
    <w:p w:rsidR="00307215" w:rsidRPr="003D306D" w:rsidRDefault="00307215" w:rsidP="00307215">
      <w:pPr>
        <w:tabs>
          <w:tab w:val="left" w:pos="1260"/>
        </w:tabs>
        <w:spacing w:before="120" w:beforeAutospacing="0" w:after="120" w:afterAutospacing="0" w:line="240" w:lineRule="auto"/>
        <w:rPr>
          <w:rFonts w:cs="Arial"/>
        </w:rPr>
      </w:pPr>
      <w:r>
        <w:rPr>
          <w:rFonts w:cs="Arial"/>
        </w:rPr>
        <w:t>GFR</w:t>
      </w:r>
      <w:r>
        <w:rPr>
          <w:rFonts w:cs="Arial"/>
        </w:rPr>
        <w:tab/>
        <w:t>GDNF family recepto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 xml:space="preserve">GPe/GPi </w:t>
      </w:r>
      <w:r w:rsidRPr="003D306D">
        <w:rPr>
          <w:rFonts w:cs="Arial"/>
        </w:rPr>
        <w:tab/>
        <w:t>Globus pallidus externa/ interna</w:t>
      </w:r>
    </w:p>
    <w:p w:rsidR="00307215" w:rsidRPr="003D306D" w:rsidRDefault="00307215" w:rsidP="00307215">
      <w:pPr>
        <w:tabs>
          <w:tab w:val="left" w:pos="1259"/>
        </w:tabs>
        <w:spacing w:before="120" w:beforeAutospacing="0" w:after="120" w:afterAutospacing="0" w:line="240" w:lineRule="auto"/>
      </w:pPr>
      <w:bookmarkStart w:id="123" w:name="_Toc310948121"/>
      <w:bookmarkStart w:id="124" w:name="_Toc328559492"/>
      <w:bookmarkStart w:id="125" w:name="_Toc328563882"/>
      <w:bookmarkStart w:id="126" w:name="_Toc328564533"/>
      <w:bookmarkStart w:id="127" w:name="_Toc328565168"/>
      <w:bookmarkStart w:id="128" w:name="_Toc328865305"/>
      <w:bookmarkStart w:id="129" w:name="_Toc328936969"/>
      <w:bookmarkStart w:id="130" w:name="_Toc341038420"/>
      <w:bookmarkStart w:id="131" w:name="_Toc341038731"/>
      <w:bookmarkStart w:id="132" w:name="_Toc341090088"/>
      <w:bookmarkStart w:id="133" w:name="_Toc341625285"/>
      <w:bookmarkStart w:id="134" w:name="_Toc341730238"/>
      <w:bookmarkStart w:id="135" w:name="_Toc344887669"/>
      <w:bookmarkStart w:id="136" w:name="_Toc346472698"/>
      <w:bookmarkStart w:id="137" w:name="_Toc349400035"/>
      <w:r>
        <w:t>HEK</w:t>
      </w:r>
      <w:r>
        <w:tab/>
      </w:r>
      <w:r w:rsidRPr="003D306D">
        <w:t>Human embryonic kidney</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rsidRPr="003D306D">
        <w:t xml:space="preserve"> </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 xml:space="preserve">HIV </w:t>
      </w:r>
      <w:r w:rsidRPr="003D306D">
        <w:rPr>
          <w:rFonts w:cs="Arial"/>
        </w:rPr>
        <w:tab/>
        <w:t xml:space="preserve">Human immunodeficiency virus </w:t>
      </w:r>
    </w:p>
    <w:p w:rsidR="00307215" w:rsidRDefault="00307215" w:rsidP="00307215">
      <w:pPr>
        <w:tabs>
          <w:tab w:val="left" w:pos="1260"/>
        </w:tabs>
        <w:spacing w:before="120" w:beforeAutospacing="0" w:after="120" w:afterAutospacing="0" w:line="240" w:lineRule="auto"/>
        <w:rPr>
          <w:rFonts w:cs="Arial"/>
          <w:szCs w:val="23"/>
        </w:rPr>
      </w:pPr>
      <w:r w:rsidRPr="003D306D">
        <w:rPr>
          <w:rFonts w:cs="Arial"/>
        </w:rPr>
        <w:t>HSV</w:t>
      </w:r>
      <w:r w:rsidRPr="003D306D">
        <w:rPr>
          <w:rFonts w:cs="Arial"/>
        </w:rPr>
        <w:tab/>
        <w:t>H</w:t>
      </w:r>
      <w:r w:rsidRPr="003D306D">
        <w:rPr>
          <w:rFonts w:cs="Arial"/>
          <w:szCs w:val="23"/>
        </w:rPr>
        <w:t>erpes simplex viral vector</w:t>
      </w:r>
    </w:p>
    <w:p w:rsidR="00307215" w:rsidRPr="003D306D" w:rsidRDefault="00307215" w:rsidP="00307215">
      <w:pPr>
        <w:tabs>
          <w:tab w:val="left" w:pos="1260"/>
        </w:tabs>
        <w:spacing w:before="120" w:beforeAutospacing="0" w:after="120" w:afterAutospacing="0" w:line="240" w:lineRule="auto"/>
        <w:rPr>
          <w:rFonts w:cs="Arial"/>
        </w:rPr>
      </w:pPr>
      <w:r>
        <w:rPr>
          <w:rFonts w:cs="Arial"/>
          <w:szCs w:val="23"/>
        </w:rPr>
        <w:t>Iba1</w:t>
      </w:r>
      <w:r>
        <w:rPr>
          <w:rFonts w:cs="Arial"/>
          <w:szCs w:val="23"/>
        </w:rPr>
        <w:tab/>
      </w:r>
      <w:r w:rsidRPr="0070741B">
        <w:t>Ionized calcium binding adaptor molecule 1</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IDLV</w:t>
      </w:r>
      <w:r w:rsidRPr="003D306D">
        <w:rPr>
          <w:rFonts w:cs="Arial"/>
        </w:rPr>
        <w:tab/>
        <w:t>Integration-deficient lentiviral vecto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lastRenderedPageBreak/>
        <w:t xml:space="preserve">IGF </w:t>
      </w:r>
      <w:r w:rsidRPr="003D306D">
        <w:rPr>
          <w:rFonts w:cs="Arial"/>
        </w:rPr>
        <w:tab/>
        <w:t>Insulin-like growth facto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IPLV</w:t>
      </w:r>
      <w:r w:rsidRPr="003D306D">
        <w:rPr>
          <w:rFonts w:cs="Arial"/>
        </w:rPr>
        <w:tab/>
        <w:t>Integration-proficient lentiviral vecto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IRES</w:t>
      </w:r>
      <w:r w:rsidRPr="003D306D">
        <w:rPr>
          <w:rFonts w:cs="Arial"/>
        </w:rPr>
        <w:tab/>
        <w:t>Internal ribosome entry site</w:t>
      </w:r>
    </w:p>
    <w:p w:rsidR="00307215" w:rsidRPr="003D306D" w:rsidRDefault="00307215" w:rsidP="00307215">
      <w:pPr>
        <w:tabs>
          <w:tab w:val="left" w:pos="1260"/>
        </w:tabs>
        <w:spacing w:before="120" w:beforeAutospacing="0" w:after="120" w:afterAutospacing="0" w:line="240" w:lineRule="auto"/>
        <w:rPr>
          <w:rFonts w:cs="Arial"/>
        </w:rPr>
      </w:pPr>
      <w:r w:rsidRPr="003D306D">
        <w:rPr>
          <w:rFonts w:eastAsia="Times New Roman" w:cs="Arial"/>
          <w:color w:val="000000"/>
          <w:lang w:val="en-US"/>
        </w:rPr>
        <w:t xml:space="preserve">LB </w:t>
      </w:r>
      <w:r w:rsidRPr="003D306D">
        <w:rPr>
          <w:rFonts w:eastAsia="Times New Roman" w:cs="Arial"/>
          <w:color w:val="000000"/>
          <w:lang w:val="en-US"/>
        </w:rPr>
        <w:tab/>
      </w:r>
      <w:r w:rsidRPr="003D306D">
        <w:rPr>
          <w:rStyle w:val="Emphasis"/>
          <w:rFonts w:cs="Arial"/>
          <w:i w:val="0"/>
        </w:rPr>
        <w:t>Luria-Bertani</w:t>
      </w:r>
    </w:p>
    <w:p w:rsidR="00307215" w:rsidRPr="003D306D" w:rsidRDefault="00307215" w:rsidP="00307215">
      <w:pPr>
        <w:tabs>
          <w:tab w:val="left" w:pos="1260"/>
        </w:tabs>
        <w:spacing w:before="120" w:beforeAutospacing="0" w:after="120" w:afterAutospacing="0" w:line="240" w:lineRule="auto"/>
        <w:rPr>
          <w:rFonts w:cs="Arial"/>
        </w:rPr>
      </w:pPr>
      <w:r w:rsidRPr="003D306D">
        <w:rPr>
          <w:rFonts w:eastAsia="Times New Roman" w:cs="Arial"/>
        </w:rPr>
        <w:t xml:space="preserve">L-DOPA </w:t>
      </w:r>
      <w:r w:rsidRPr="003D306D">
        <w:rPr>
          <w:rFonts w:eastAsia="Times New Roman" w:cs="Arial"/>
        </w:rPr>
        <w:tab/>
        <w:t>L-3,4-dihydroxyphenylalanine</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LTR</w:t>
      </w:r>
      <w:r w:rsidRPr="003D306D">
        <w:rPr>
          <w:rFonts w:cs="Arial"/>
        </w:rPr>
        <w:tab/>
        <w:t>Long terminal repeat</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LRT</w:t>
      </w:r>
      <w:r w:rsidRPr="003D306D">
        <w:rPr>
          <w:rFonts w:cs="Arial"/>
        </w:rPr>
        <w:tab/>
        <w:t>Late reverse transcript</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LV</w:t>
      </w:r>
      <w:r w:rsidRPr="003D306D">
        <w:rPr>
          <w:rFonts w:cs="Arial"/>
        </w:rPr>
        <w:tab/>
        <w:t>Lentiviral vecto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MAO</w:t>
      </w:r>
      <w:r w:rsidRPr="003D306D">
        <w:rPr>
          <w:rFonts w:cs="Arial"/>
        </w:rPr>
        <w:tab/>
        <w:t xml:space="preserve">Monoamine oxidase </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MFB</w:t>
      </w:r>
      <w:r w:rsidRPr="003D306D">
        <w:rPr>
          <w:rFonts w:cs="Arial"/>
        </w:rPr>
        <w:tab/>
        <w:t xml:space="preserve">Median forebrain bundle </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MOI</w:t>
      </w:r>
      <w:r w:rsidRPr="003D306D">
        <w:rPr>
          <w:rFonts w:cs="Arial"/>
        </w:rPr>
        <w:tab/>
        <w:t>Multiplicity of infection</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MPP</w:t>
      </w:r>
      <w:r w:rsidRPr="003D306D">
        <w:rPr>
          <w:rFonts w:cs="Arial"/>
          <w:vertAlign w:val="superscript"/>
        </w:rPr>
        <w:t>+</w:t>
      </w:r>
      <w:r w:rsidRPr="003D306D">
        <w:rPr>
          <w:rFonts w:cs="Arial"/>
        </w:rPr>
        <w:t xml:space="preserve"> </w:t>
      </w:r>
      <w:r w:rsidRPr="003D306D">
        <w:rPr>
          <w:rFonts w:cs="Arial"/>
        </w:rPr>
        <w:tab/>
        <w:t>1-methyl-4-phenyl pyridinium</w:t>
      </w:r>
      <w:r>
        <w:rPr>
          <w:rFonts w:cs="Arial"/>
        </w:rPr>
        <w:t xml:space="preserve"> ion</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MPTP</w:t>
      </w:r>
      <w:r w:rsidRPr="003D306D">
        <w:rPr>
          <w:rFonts w:cs="Arial"/>
        </w:rPr>
        <w:tab/>
        <w:t>1-methyl-4-phenyl-1,2,3,6-tetrahydropyridine</w:t>
      </w:r>
    </w:p>
    <w:p w:rsidR="00307215" w:rsidRDefault="00307215" w:rsidP="00307215">
      <w:pPr>
        <w:tabs>
          <w:tab w:val="left" w:pos="1260"/>
        </w:tabs>
        <w:spacing w:before="120" w:beforeAutospacing="0" w:after="120" w:afterAutospacing="0" w:line="240" w:lineRule="auto"/>
        <w:rPr>
          <w:rFonts w:cs="Arial"/>
          <w:bCs/>
          <w:lang w:val="en-US"/>
        </w:rPr>
      </w:pPr>
      <w:r w:rsidRPr="003D306D">
        <w:rPr>
          <w:rFonts w:cs="Arial"/>
          <w:bCs/>
          <w:lang w:val="en-US"/>
        </w:rPr>
        <w:t>MT</w:t>
      </w:r>
      <w:r>
        <w:rPr>
          <w:rFonts w:cs="Arial"/>
          <w:bCs/>
          <w:lang w:val="en-US"/>
        </w:rPr>
        <w:t xml:space="preserve">T </w:t>
      </w:r>
      <w:r>
        <w:rPr>
          <w:rFonts w:cs="Arial"/>
          <w:bCs/>
          <w:lang w:val="en-US"/>
        </w:rPr>
        <w:tab/>
        <w:t>3-(4,5-dimethylthiazol-2-yl)</w:t>
      </w:r>
      <w:r w:rsidRPr="003D306D">
        <w:rPr>
          <w:rFonts w:cs="Arial"/>
          <w:bCs/>
          <w:lang w:val="en-US"/>
        </w:rPr>
        <w:t>-2,5-diphenyltetrazolium bromide</w:t>
      </w:r>
    </w:p>
    <w:p w:rsidR="00307215" w:rsidRPr="003D306D" w:rsidRDefault="00307215" w:rsidP="00307215">
      <w:pPr>
        <w:tabs>
          <w:tab w:val="left" w:pos="1260"/>
        </w:tabs>
        <w:spacing w:before="120" w:beforeAutospacing="0" w:after="120" w:afterAutospacing="0" w:line="240" w:lineRule="auto"/>
        <w:rPr>
          <w:rFonts w:cs="Arial"/>
          <w:bCs/>
          <w:lang w:val="en-US"/>
        </w:rPr>
      </w:pPr>
      <w:r>
        <w:rPr>
          <w:rFonts w:cs="Arial"/>
          <w:bCs/>
          <w:lang w:val="en-US"/>
        </w:rPr>
        <w:t>NeuN</w:t>
      </w:r>
      <w:r>
        <w:rPr>
          <w:rFonts w:cs="Arial"/>
          <w:bCs/>
          <w:lang w:val="en-US"/>
        </w:rPr>
        <w:tab/>
        <w:t>Neuronal nuclei</w:t>
      </w:r>
    </w:p>
    <w:p w:rsidR="00307215" w:rsidRPr="003D306D" w:rsidRDefault="00307215" w:rsidP="00307215">
      <w:pPr>
        <w:tabs>
          <w:tab w:val="left" w:pos="1260"/>
        </w:tabs>
        <w:spacing w:before="120" w:beforeAutospacing="0" w:after="120" w:afterAutospacing="0" w:line="240" w:lineRule="auto"/>
        <w:rPr>
          <w:rFonts w:cs="Arial"/>
          <w:bCs/>
          <w:lang w:val="en-US"/>
        </w:rPr>
      </w:pPr>
      <w:r w:rsidRPr="003D306D">
        <w:rPr>
          <w:rFonts w:cs="Arial"/>
          <w:bCs/>
          <w:lang w:val="en-US"/>
        </w:rPr>
        <w:t>OD</w:t>
      </w:r>
      <w:r w:rsidRPr="003D306D">
        <w:rPr>
          <w:rFonts w:cs="Arial"/>
          <w:bCs/>
          <w:lang w:val="en-US"/>
        </w:rPr>
        <w:tab/>
        <w:t>Optical density</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PBS</w:t>
      </w:r>
      <w:r w:rsidRPr="003D306D">
        <w:rPr>
          <w:rFonts w:cs="Arial"/>
        </w:rPr>
        <w:tab/>
        <w:t>Phosphate buffered saline</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PCR</w:t>
      </w:r>
      <w:r w:rsidRPr="003D306D">
        <w:rPr>
          <w:rFonts w:cs="Arial"/>
        </w:rPr>
        <w:tab/>
        <w:t>Polymerase chain reaction</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qPCR</w:t>
      </w:r>
      <w:r w:rsidRPr="003D306D">
        <w:rPr>
          <w:rFonts w:cs="Arial"/>
        </w:rPr>
        <w:tab/>
        <w:t>Quantitative polymerase chain reaction</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PD</w:t>
      </w:r>
      <w:r w:rsidRPr="003D306D">
        <w:rPr>
          <w:rFonts w:cs="Arial"/>
        </w:rPr>
        <w:tab/>
        <w:t>Parkinson’s disease</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PFA</w:t>
      </w:r>
      <w:r w:rsidRPr="003D306D">
        <w:rPr>
          <w:rFonts w:cs="Arial"/>
        </w:rPr>
        <w:tab/>
        <w:t>Paraformaldehyde</w:t>
      </w:r>
    </w:p>
    <w:p w:rsidR="00307215" w:rsidRDefault="00307215" w:rsidP="00307215">
      <w:pPr>
        <w:tabs>
          <w:tab w:val="left" w:pos="1260"/>
        </w:tabs>
        <w:spacing w:before="120" w:beforeAutospacing="0" w:after="120" w:afterAutospacing="0" w:line="240" w:lineRule="auto"/>
        <w:rPr>
          <w:rFonts w:cs="Arial"/>
        </w:rPr>
      </w:pPr>
      <w:r w:rsidRPr="003D306D">
        <w:rPr>
          <w:rFonts w:cs="Arial"/>
        </w:rPr>
        <w:t>PI3K</w:t>
      </w:r>
      <w:r w:rsidRPr="003D306D">
        <w:rPr>
          <w:rFonts w:cs="Arial"/>
        </w:rPr>
        <w:tab/>
        <w:t>Phosphatidylinositol-3-kinase</w:t>
      </w:r>
    </w:p>
    <w:p w:rsidR="00307215" w:rsidRDefault="00307215" w:rsidP="00307215">
      <w:pPr>
        <w:tabs>
          <w:tab w:val="left" w:pos="1260"/>
        </w:tabs>
        <w:spacing w:before="120" w:beforeAutospacing="0" w:after="120" w:afterAutospacing="0" w:line="240" w:lineRule="auto"/>
        <w:rPr>
          <w:rFonts w:cs="Arial"/>
        </w:rPr>
      </w:pPr>
      <w:r>
        <w:rPr>
          <w:rFonts w:cs="Arial"/>
        </w:rPr>
        <w:t>PLC-γ</w:t>
      </w:r>
      <w:r>
        <w:rPr>
          <w:rFonts w:cs="Arial"/>
        </w:rPr>
        <w:tab/>
        <w:t>Phospholipase C-γ</w:t>
      </w:r>
    </w:p>
    <w:p w:rsidR="00690A4B" w:rsidRPr="003D306D" w:rsidRDefault="00690A4B" w:rsidP="00307215">
      <w:pPr>
        <w:tabs>
          <w:tab w:val="left" w:pos="1260"/>
        </w:tabs>
        <w:spacing w:before="120" w:beforeAutospacing="0" w:after="120" w:afterAutospacing="0" w:line="240" w:lineRule="auto"/>
        <w:rPr>
          <w:rFonts w:cs="Arial"/>
        </w:rPr>
      </w:pPr>
      <w:r>
        <w:rPr>
          <w:rFonts w:cs="Arial"/>
        </w:rPr>
        <w:t>R</w:t>
      </w:r>
      <w:r>
        <w:rPr>
          <w:rFonts w:cs="Arial"/>
        </w:rPr>
        <w:tab/>
        <w:t>Repeat elements (of viral LT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RSV</w:t>
      </w:r>
      <w:r w:rsidRPr="003D306D">
        <w:rPr>
          <w:rFonts w:cs="Arial"/>
        </w:rPr>
        <w:tab/>
        <w:t>Rous sarcoma virus</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 xml:space="preserve">ROS </w:t>
      </w:r>
      <w:r w:rsidRPr="003D306D">
        <w:rPr>
          <w:rFonts w:cs="Arial"/>
        </w:rPr>
        <w:tab/>
        <w:t>Reactive oxygen species</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RRE</w:t>
      </w:r>
      <w:r w:rsidRPr="003D306D">
        <w:rPr>
          <w:rFonts w:cs="Arial"/>
        </w:rPr>
        <w:tab/>
        <w:t xml:space="preserve">Rev-response element </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S.E.M</w:t>
      </w:r>
      <w:r w:rsidRPr="003D306D">
        <w:rPr>
          <w:rFonts w:cs="Arial"/>
        </w:rPr>
        <w:tab/>
        <w:t>Standard error of mean</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SFFV</w:t>
      </w:r>
      <w:r>
        <w:rPr>
          <w:rFonts w:cs="Arial"/>
        </w:rPr>
        <w:t>p</w:t>
      </w:r>
      <w:r w:rsidRPr="003D306D">
        <w:rPr>
          <w:rFonts w:cs="Arial"/>
        </w:rPr>
        <w:t xml:space="preserve"> </w:t>
      </w:r>
      <w:r w:rsidRPr="003D306D">
        <w:rPr>
          <w:rFonts w:cs="Arial"/>
        </w:rPr>
        <w:tab/>
        <w:t>Spleen focus-forming virus</w:t>
      </w:r>
      <w:r>
        <w:rPr>
          <w:rFonts w:cs="Arial"/>
        </w:rPr>
        <w:t xml:space="preserve"> promote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SIN</w:t>
      </w:r>
      <w:r w:rsidRPr="003D306D">
        <w:rPr>
          <w:rFonts w:cs="Arial"/>
        </w:rPr>
        <w:tab/>
        <w:t>Self-inactivating</w:t>
      </w:r>
    </w:p>
    <w:p w:rsidR="00307215" w:rsidRPr="003D306D" w:rsidRDefault="00307215" w:rsidP="00307215">
      <w:pPr>
        <w:tabs>
          <w:tab w:val="left" w:pos="1260"/>
        </w:tabs>
        <w:spacing w:before="120" w:beforeAutospacing="0" w:after="120" w:afterAutospacing="0" w:line="240" w:lineRule="auto"/>
        <w:rPr>
          <w:rFonts w:cs="Arial"/>
          <w:lang w:val="es-ES_tradnl"/>
        </w:rPr>
      </w:pPr>
      <w:r w:rsidRPr="003D306D">
        <w:rPr>
          <w:rStyle w:val="apple-style-span"/>
          <w:rFonts w:cs="Arial"/>
          <w:lang w:val="es-ES_tradnl"/>
        </w:rPr>
        <w:t xml:space="preserve">SNpc/pr </w:t>
      </w:r>
      <w:r w:rsidRPr="003D306D">
        <w:rPr>
          <w:rStyle w:val="apple-style-span"/>
          <w:rFonts w:cs="Arial"/>
          <w:lang w:val="es-ES_tradnl"/>
        </w:rPr>
        <w:tab/>
        <w:t>Substantia nigra pars compacta/</w:t>
      </w:r>
      <w:r w:rsidRPr="003D306D">
        <w:rPr>
          <w:rFonts w:cs="Arial"/>
          <w:lang w:val="es-ES_tradnl"/>
        </w:rPr>
        <w:t xml:space="preserve">pars reticulata </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STN</w:t>
      </w:r>
      <w:r w:rsidRPr="003D306D">
        <w:rPr>
          <w:rFonts w:cs="Arial"/>
        </w:rPr>
        <w:tab/>
      </w:r>
      <w:hyperlink r:id="rId9" w:tooltip="Subthalamic nucleus" w:history="1">
        <w:r w:rsidRPr="003D306D">
          <w:t>Subthalamic nucleus</w:t>
        </w:r>
      </w:hyperlink>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SYN</w:t>
      </w:r>
      <w:r>
        <w:rPr>
          <w:rFonts w:cs="Arial"/>
        </w:rPr>
        <w:t>p</w:t>
      </w:r>
      <w:r w:rsidRPr="003D306D">
        <w:rPr>
          <w:rFonts w:cs="Arial"/>
        </w:rPr>
        <w:tab/>
        <w:t>Synapsin 1</w:t>
      </w:r>
      <w:r>
        <w:rPr>
          <w:rFonts w:cs="Arial"/>
        </w:rPr>
        <w:t xml:space="preserve"> promoter</w:t>
      </w:r>
    </w:p>
    <w:p w:rsidR="00307215" w:rsidRDefault="00307215" w:rsidP="00307215">
      <w:pPr>
        <w:tabs>
          <w:tab w:val="left" w:pos="1260"/>
        </w:tabs>
        <w:spacing w:before="120" w:beforeAutospacing="0" w:after="120" w:afterAutospacing="0" w:line="240" w:lineRule="auto"/>
        <w:rPr>
          <w:rFonts w:cs="Arial"/>
        </w:rPr>
      </w:pPr>
      <w:r w:rsidRPr="003D306D">
        <w:rPr>
          <w:rFonts w:cs="Arial"/>
        </w:rPr>
        <w:t>SV40</w:t>
      </w:r>
      <w:r w:rsidRPr="003D306D">
        <w:rPr>
          <w:rFonts w:cs="Arial"/>
        </w:rPr>
        <w:tab/>
        <w:t>Simian virus 40</w:t>
      </w:r>
    </w:p>
    <w:p w:rsidR="00307215" w:rsidRDefault="00307215" w:rsidP="00307215">
      <w:pPr>
        <w:tabs>
          <w:tab w:val="left" w:pos="1260"/>
        </w:tabs>
        <w:spacing w:before="120" w:beforeAutospacing="0" w:after="120" w:afterAutospacing="0" w:line="240" w:lineRule="auto"/>
        <w:rPr>
          <w:rFonts w:cs="Arial"/>
        </w:rPr>
      </w:pPr>
      <w:r>
        <w:rPr>
          <w:rFonts w:cs="Arial"/>
        </w:rPr>
        <w:t>TBS</w:t>
      </w:r>
      <w:r>
        <w:rPr>
          <w:rFonts w:cs="Arial"/>
        </w:rPr>
        <w:tab/>
        <w:t>Tris-buffered saline</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TGF-β</w:t>
      </w:r>
      <w:r w:rsidRPr="003D306D">
        <w:rPr>
          <w:rFonts w:cs="Arial"/>
        </w:rPr>
        <w:tab/>
        <w:t xml:space="preserve">Transforming growth factor-β </w:t>
      </w:r>
    </w:p>
    <w:p w:rsidR="00307215" w:rsidRDefault="00307215" w:rsidP="00307215">
      <w:pPr>
        <w:tabs>
          <w:tab w:val="left" w:pos="1260"/>
        </w:tabs>
        <w:spacing w:before="120" w:beforeAutospacing="0" w:after="120" w:afterAutospacing="0" w:line="240" w:lineRule="auto"/>
        <w:rPr>
          <w:rFonts w:cs="Arial"/>
        </w:rPr>
      </w:pPr>
      <w:r w:rsidRPr="003D306D">
        <w:rPr>
          <w:rFonts w:cs="Arial"/>
        </w:rPr>
        <w:lastRenderedPageBreak/>
        <w:t xml:space="preserve">TH </w:t>
      </w:r>
      <w:r w:rsidRPr="003D306D">
        <w:rPr>
          <w:rFonts w:cs="Arial"/>
        </w:rPr>
        <w:tab/>
        <w:t xml:space="preserve">Tyrosine hydroxylase </w:t>
      </w:r>
    </w:p>
    <w:p w:rsidR="00307215" w:rsidRDefault="00307215" w:rsidP="00307215">
      <w:pPr>
        <w:tabs>
          <w:tab w:val="left" w:pos="1260"/>
        </w:tabs>
        <w:spacing w:before="120" w:beforeAutospacing="0" w:after="120" w:afterAutospacing="0" w:line="240" w:lineRule="auto"/>
        <w:rPr>
          <w:rFonts w:cs="Arial"/>
        </w:rPr>
      </w:pPr>
      <w:r>
        <w:rPr>
          <w:rFonts w:cs="Arial"/>
        </w:rPr>
        <w:t>Tuj1</w:t>
      </w:r>
      <w:r>
        <w:rPr>
          <w:rFonts w:cs="Arial"/>
        </w:rPr>
        <w:tab/>
        <w:t>Neuronal-specific class III β-tubulin</w:t>
      </w:r>
    </w:p>
    <w:p w:rsidR="00307215" w:rsidRDefault="00307215" w:rsidP="00307215">
      <w:pPr>
        <w:tabs>
          <w:tab w:val="left" w:pos="1260"/>
        </w:tabs>
        <w:spacing w:before="120" w:beforeAutospacing="0" w:after="120" w:afterAutospacing="0" w:line="240" w:lineRule="auto"/>
        <w:rPr>
          <w:rFonts w:cs="Arial"/>
        </w:rPr>
      </w:pPr>
      <w:r>
        <w:rPr>
          <w:rFonts w:cs="Arial"/>
        </w:rPr>
        <w:t>U3</w:t>
      </w:r>
      <w:r w:rsidR="005F464B">
        <w:rPr>
          <w:rFonts w:cs="Arial"/>
        </w:rPr>
        <w:tab/>
        <w:t>3' unique element (of viral LTR</w:t>
      </w:r>
      <w:r>
        <w:rPr>
          <w:rFonts w:cs="Arial"/>
        </w:rPr>
        <w:t>)</w:t>
      </w:r>
    </w:p>
    <w:p w:rsidR="00307215" w:rsidRDefault="00307215" w:rsidP="00307215">
      <w:pPr>
        <w:tabs>
          <w:tab w:val="left" w:pos="1260"/>
        </w:tabs>
        <w:spacing w:before="120" w:beforeAutospacing="0" w:after="120" w:afterAutospacing="0" w:line="240" w:lineRule="auto"/>
        <w:rPr>
          <w:rFonts w:cs="Arial"/>
        </w:rPr>
      </w:pPr>
      <w:r>
        <w:rPr>
          <w:rFonts w:cs="Arial"/>
        </w:rPr>
        <w:t>U5</w:t>
      </w:r>
      <w:r w:rsidR="005F464B">
        <w:rPr>
          <w:rFonts w:cs="Arial"/>
        </w:rPr>
        <w:tab/>
        <w:t>5' unique element (of viral LTR</w:t>
      </w:r>
      <w:r>
        <w:rPr>
          <w:rFonts w:cs="Arial"/>
        </w:rPr>
        <w:t>)</w:t>
      </w:r>
    </w:p>
    <w:p w:rsidR="0074637F" w:rsidRDefault="0074637F" w:rsidP="00307215">
      <w:pPr>
        <w:tabs>
          <w:tab w:val="left" w:pos="1260"/>
        </w:tabs>
        <w:spacing w:before="120" w:beforeAutospacing="0" w:after="120" w:afterAutospacing="0" w:line="240" w:lineRule="auto"/>
        <w:rPr>
          <w:rFonts w:cs="Arial"/>
        </w:rPr>
      </w:pPr>
      <w:r>
        <w:rPr>
          <w:rFonts w:cs="Arial"/>
        </w:rPr>
        <w:t>UD</w:t>
      </w:r>
      <w:r>
        <w:rPr>
          <w:rFonts w:cs="Arial"/>
        </w:rPr>
        <w:tab/>
        <w:t>Undigested</w:t>
      </w:r>
    </w:p>
    <w:p w:rsidR="00307215" w:rsidRDefault="00307215" w:rsidP="00307215">
      <w:pPr>
        <w:tabs>
          <w:tab w:val="left" w:pos="1260"/>
        </w:tabs>
        <w:spacing w:before="120" w:beforeAutospacing="0" w:after="120" w:afterAutospacing="0" w:line="240" w:lineRule="auto"/>
        <w:rPr>
          <w:rFonts w:cs="Arial"/>
        </w:rPr>
      </w:pPr>
      <w:r>
        <w:rPr>
          <w:rFonts w:cs="Arial"/>
        </w:rPr>
        <w:t>VGLUT</w:t>
      </w:r>
      <w:r>
        <w:rPr>
          <w:rFonts w:cs="Arial"/>
        </w:rPr>
        <w:tab/>
        <w:t>Vesicular glutamate transporter</w:t>
      </w:r>
    </w:p>
    <w:p w:rsidR="00307215" w:rsidRPr="003D306D" w:rsidRDefault="00245983" w:rsidP="00307215">
      <w:pPr>
        <w:tabs>
          <w:tab w:val="left" w:pos="1260"/>
        </w:tabs>
        <w:spacing w:before="120" w:beforeAutospacing="0" w:after="120" w:afterAutospacing="0" w:line="240" w:lineRule="auto"/>
        <w:rPr>
          <w:rFonts w:cs="Arial"/>
        </w:rPr>
      </w:pPr>
      <w:r>
        <w:rPr>
          <w:rFonts w:cs="Arial"/>
        </w:rPr>
        <w:t>VM</w:t>
      </w:r>
      <w:r>
        <w:rPr>
          <w:rFonts w:cs="Arial"/>
        </w:rPr>
        <w:tab/>
        <w:t>Ventral mesencephalic</w:t>
      </w:r>
    </w:p>
    <w:p w:rsidR="00307215" w:rsidRDefault="00307215" w:rsidP="00307215">
      <w:pPr>
        <w:tabs>
          <w:tab w:val="left" w:pos="1260"/>
        </w:tabs>
        <w:spacing w:before="120" w:beforeAutospacing="0" w:after="120" w:afterAutospacing="0" w:line="240" w:lineRule="auto"/>
        <w:rPr>
          <w:rFonts w:cs="Arial"/>
          <w:lang w:val="en-US"/>
        </w:rPr>
      </w:pPr>
      <w:r>
        <w:rPr>
          <w:rFonts w:cs="Arial"/>
          <w:lang w:val="en-US"/>
        </w:rPr>
        <w:t>VMAT</w:t>
      </w:r>
      <w:r w:rsidRPr="003D306D">
        <w:rPr>
          <w:rFonts w:cs="Arial"/>
          <w:lang w:val="en-US"/>
        </w:rPr>
        <w:tab/>
        <w:t>V</w:t>
      </w:r>
      <w:r>
        <w:rPr>
          <w:rFonts w:cs="Arial"/>
          <w:lang w:val="en-US"/>
        </w:rPr>
        <w:t>esicular monoamine transporter</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VSV-G</w:t>
      </w:r>
      <w:r w:rsidRPr="003D306D">
        <w:rPr>
          <w:rFonts w:cs="Arial"/>
        </w:rPr>
        <w:tab/>
        <w:t xml:space="preserve">Vesicular stomatitis virus G </w:t>
      </w:r>
      <w:r>
        <w:rPr>
          <w:rFonts w:cs="Arial"/>
        </w:rPr>
        <w:t>glyco</w:t>
      </w:r>
      <w:r w:rsidRPr="003D306D">
        <w:rPr>
          <w:rFonts w:cs="Arial"/>
        </w:rPr>
        <w:t xml:space="preserve">protein </w:t>
      </w:r>
    </w:p>
    <w:p w:rsidR="00307215" w:rsidRPr="003D306D" w:rsidRDefault="00307215" w:rsidP="00307215">
      <w:pPr>
        <w:tabs>
          <w:tab w:val="left" w:pos="1260"/>
        </w:tabs>
        <w:spacing w:before="120" w:beforeAutospacing="0" w:after="120" w:afterAutospacing="0" w:line="240" w:lineRule="auto"/>
        <w:rPr>
          <w:rFonts w:cs="Arial"/>
        </w:rPr>
      </w:pPr>
      <w:r w:rsidRPr="003D306D">
        <w:rPr>
          <w:rFonts w:cs="Arial"/>
        </w:rPr>
        <w:t>VTA</w:t>
      </w:r>
      <w:r w:rsidRPr="003D306D">
        <w:rPr>
          <w:rFonts w:cs="Arial"/>
        </w:rPr>
        <w:tab/>
        <w:t>Ventral tegmental area</w:t>
      </w:r>
    </w:p>
    <w:p w:rsidR="00307215" w:rsidRDefault="00307215" w:rsidP="00307215">
      <w:pPr>
        <w:tabs>
          <w:tab w:val="left" w:pos="1260"/>
        </w:tabs>
        <w:spacing w:before="120" w:beforeAutospacing="0" w:after="120" w:afterAutospacing="0" w:line="240" w:lineRule="auto"/>
        <w:rPr>
          <w:rFonts w:cs="Arial"/>
        </w:rPr>
      </w:pPr>
      <w:r w:rsidRPr="003D306D">
        <w:rPr>
          <w:rFonts w:cs="Arial"/>
        </w:rPr>
        <w:t>WPRE</w:t>
      </w:r>
      <w:r w:rsidRPr="003D306D">
        <w:rPr>
          <w:rFonts w:cs="Arial"/>
        </w:rPr>
        <w:tab/>
        <w:t xml:space="preserve">Woodchuck </w:t>
      </w:r>
      <w:r>
        <w:rPr>
          <w:rFonts w:cs="Arial"/>
        </w:rPr>
        <w:t xml:space="preserve">hepatitis virus </w:t>
      </w:r>
      <w:r w:rsidRPr="003D306D">
        <w:rPr>
          <w:rFonts w:cs="Arial"/>
        </w:rPr>
        <w:t>post-transcriptional regulatory element</w:t>
      </w:r>
    </w:p>
    <w:p w:rsidR="0074637F" w:rsidRDefault="0074637F">
      <w:pPr>
        <w:spacing w:before="0" w:beforeAutospacing="0" w:after="200" w:afterAutospacing="0" w:line="276" w:lineRule="auto"/>
        <w:jc w:val="left"/>
        <w:rPr>
          <w:rFonts w:cs="Arial"/>
        </w:rPr>
      </w:pPr>
      <w:r>
        <w:rPr>
          <w:rFonts w:cs="Arial"/>
        </w:rPr>
        <w:br w:type="page"/>
      </w:r>
    </w:p>
    <w:p w:rsidR="0074637F" w:rsidRDefault="0074637F" w:rsidP="0074637F">
      <w:pPr>
        <w:pStyle w:val="Heading1"/>
        <w:rPr>
          <w:rStyle w:val="Heading1NgocCharChar"/>
          <w:b/>
          <w:bCs/>
          <w:sz w:val="24"/>
          <w:szCs w:val="24"/>
        </w:rPr>
      </w:pPr>
      <w:bookmarkStart w:id="138" w:name="_Toc370678267"/>
      <w:r w:rsidRPr="003D306D">
        <w:rPr>
          <w:rStyle w:val="Heading1NgocCharChar"/>
          <w:b/>
          <w:bCs/>
          <w:sz w:val="24"/>
          <w:szCs w:val="24"/>
        </w:rPr>
        <w:lastRenderedPageBreak/>
        <w:t>Acknowledgements</w:t>
      </w:r>
      <w:bookmarkEnd w:id="138"/>
    </w:p>
    <w:p w:rsidR="0074637F" w:rsidRDefault="0074637F" w:rsidP="0074637F">
      <w:pPr>
        <w:autoSpaceDE w:val="0"/>
        <w:autoSpaceDN w:val="0"/>
        <w:adjustRightInd w:val="0"/>
      </w:pPr>
      <w:r>
        <w:t>I would like to take this opportunity to express my sincere gratitude to all those who have helped and supported me during my PhD. In particular, I would like to thank:</w:t>
      </w:r>
    </w:p>
    <w:p w:rsidR="0074637F" w:rsidRDefault="0074637F" w:rsidP="0074637F">
      <w:pPr>
        <w:numPr>
          <w:ilvl w:val="0"/>
          <w:numId w:val="17"/>
        </w:numPr>
        <w:spacing w:after="240" w:afterAutospacing="0"/>
        <w:ind w:left="425" w:hanging="425"/>
      </w:pPr>
      <w:r>
        <w:t xml:space="preserve">Dr </w:t>
      </w:r>
      <w:r w:rsidRPr="004A1003">
        <w:t xml:space="preserve">Rafael </w:t>
      </w:r>
      <w:r w:rsidRPr="004A1003">
        <w:rPr>
          <w:lang w:val="es-ES_tradnl"/>
        </w:rPr>
        <w:t>J. Yáñez-Muñoz</w:t>
      </w:r>
      <w:r>
        <w:rPr>
          <w:lang w:val="es-ES_tradnl"/>
        </w:rPr>
        <w:t xml:space="preserve"> (</w:t>
      </w:r>
      <w:r>
        <w:t xml:space="preserve">main supervisor) </w:t>
      </w:r>
      <w:r w:rsidRPr="00142D8B">
        <w:t>for</w:t>
      </w:r>
      <w:r>
        <w:rPr>
          <w:lang w:val="es-ES_tradnl"/>
        </w:rPr>
        <w:t xml:space="preserve"> </w:t>
      </w:r>
      <w:r w:rsidRPr="009D52DC">
        <w:t>his</w:t>
      </w:r>
      <w:r>
        <w:rPr>
          <w:lang w:val="es-ES_tradnl"/>
        </w:rPr>
        <w:t xml:space="preserve"> </w:t>
      </w:r>
      <w:r>
        <w:t>thoughtful</w:t>
      </w:r>
      <w:r>
        <w:rPr>
          <w:lang w:val="es-ES_tradnl"/>
        </w:rPr>
        <w:t xml:space="preserve"> </w:t>
      </w:r>
      <w:r w:rsidRPr="00B46474">
        <w:t>supervis</w:t>
      </w:r>
      <w:r>
        <w:t>i</w:t>
      </w:r>
      <w:r w:rsidRPr="00B46474">
        <w:t>on</w:t>
      </w:r>
      <w:r w:rsidR="00302A77">
        <w:t>, kind support,</w:t>
      </w:r>
      <w:r>
        <w:rPr>
          <w:lang w:val="es-ES_tradnl"/>
        </w:rPr>
        <w:t xml:space="preserve"> and </w:t>
      </w:r>
      <w:r w:rsidRPr="00AF7A66">
        <w:t>useful</w:t>
      </w:r>
      <w:r>
        <w:rPr>
          <w:lang w:val="es-ES_tradnl"/>
        </w:rPr>
        <w:t xml:space="preserve"> </w:t>
      </w:r>
      <w:r w:rsidRPr="009D52DC">
        <w:t>advice</w:t>
      </w:r>
      <w:r>
        <w:t xml:space="preserve"> throughout my PhD and during the completion of this thesis.</w:t>
      </w:r>
    </w:p>
    <w:p w:rsidR="0074637F" w:rsidRDefault="0074637F" w:rsidP="0074637F">
      <w:pPr>
        <w:numPr>
          <w:ilvl w:val="0"/>
          <w:numId w:val="17"/>
        </w:numPr>
        <w:spacing w:after="240" w:afterAutospacing="0"/>
        <w:ind w:left="425" w:hanging="425"/>
      </w:pPr>
      <w:r>
        <w:t xml:space="preserve">Dr Martin Broadstock (co-supervisor) for not only the fantastic techniques and knowledge he transferred to me but also his stimulating suggestions, constant encouragement, and for always making time for friendly discussions. This thesis could not have become what it has without his help. </w:t>
      </w:r>
    </w:p>
    <w:p w:rsidR="0074637F" w:rsidRDefault="0074637F" w:rsidP="0074637F">
      <w:pPr>
        <w:numPr>
          <w:ilvl w:val="0"/>
          <w:numId w:val="17"/>
        </w:numPr>
        <w:spacing w:after="240" w:afterAutospacing="0"/>
        <w:ind w:left="425" w:hanging="425"/>
      </w:pPr>
      <w:r>
        <w:t xml:space="preserve">Dr Philip E. Chen (advisor) for his ongoing reassurance during the PhD and professional thesis proofreading. </w:t>
      </w:r>
    </w:p>
    <w:p w:rsidR="0074637F" w:rsidRDefault="0074637F" w:rsidP="0074637F">
      <w:pPr>
        <w:numPr>
          <w:ilvl w:val="0"/>
          <w:numId w:val="17"/>
        </w:numPr>
        <w:spacing w:after="240" w:afterAutospacing="0"/>
        <w:ind w:left="425" w:hanging="425"/>
      </w:pPr>
      <w:r>
        <w:t xml:space="preserve">Prof. J. George Dickson for his kind support and encouragement during the writing of this thesis.   </w:t>
      </w:r>
    </w:p>
    <w:p w:rsidR="0074637F" w:rsidRDefault="0074637F" w:rsidP="0074637F">
      <w:pPr>
        <w:numPr>
          <w:ilvl w:val="0"/>
          <w:numId w:val="17"/>
        </w:numPr>
        <w:spacing w:after="240" w:afterAutospacing="0"/>
        <w:ind w:left="425" w:hanging="425"/>
        <w:rPr>
          <w:lang w:val="es-ES_tradnl"/>
        </w:rPr>
      </w:pPr>
      <w:r>
        <w:rPr>
          <w:lang w:val="es-ES_tradnl"/>
        </w:rPr>
        <w:t xml:space="preserve">Members of Dr </w:t>
      </w:r>
      <w:r w:rsidRPr="004A1003">
        <w:rPr>
          <w:lang w:val="es-ES_tradnl"/>
        </w:rPr>
        <w:t>Yáñez</w:t>
      </w:r>
      <w:r>
        <w:rPr>
          <w:lang w:val="es-ES_tradnl"/>
        </w:rPr>
        <w:t xml:space="preserve">’s and Prof. </w:t>
      </w:r>
      <w:r w:rsidRPr="000E3BEA">
        <w:t>Dickson’s</w:t>
      </w:r>
      <w:r>
        <w:rPr>
          <w:lang w:val="es-ES_tradnl"/>
        </w:rPr>
        <w:t xml:space="preserve"> </w:t>
      </w:r>
      <w:r>
        <w:t>group</w:t>
      </w:r>
      <w:r w:rsidRPr="007B4880">
        <w:t>s</w:t>
      </w:r>
      <w:r>
        <w:rPr>
          <w:lang w:val="es-ES_tradnl"/>
        </w:rPr>
        <w:t xml:space="preserve"> for being beside me over the last three years, offering me </w:t>
      </w:r>
      <w:r w:rsidRPr="007B4880">
        <w:t>continued</w:t>
      </w:r>
      <w:r>
        <w:rPr>
          <w:lang w:val="es-ES_tradnl"/>
        </w:rPr>
        <w:t xml:space="preserve"> support, both inside and outside the lab. </w:t>
      </w:r>
    </w:p>
    <w:p w:rsidR="0074637F" w:rsidRPr="0074637F" w:rsidRDefault="0074637F" w:rsidP="0074637F">
      <w:pPr>
        <w:numPr>
          <w:ilvl w:val="0"/>
          <w:numId w:val="17"/>
        </w:numPr>
        <w:spacing w:after="240" w:afterAutospacing="0"/>
        <w:ind w:left="425" w:hanging="425"/>
        <w:rPr>
          <w:lang w:val="es-ES_tradnl"/>
        </w:rPr>
      </w:pPr>
      <w:r w:rsidRPr="0074637F">
        <w:rPr>
          <w:lang w:val="es-ES_tradnl"/>
        </w:rPr>
        <w:t>My family in Vietnam. This thesis is dedicated to</w:t>
      </w:r>
      <w:r w:rsidR="00441BBD">
        <w:rPr>
          <w:lang w:val="es-ES_tradnl"/>
        </w:rPr>
        <w:t xml:space="preserve"> them for their eternal support.</w:t>
      </w:r>
    </w:p>
    <w:p w:rsidR="006179E6" w:rsidRPr="006E7D88" w:rsidRDefault="006179E6" w:rsidP="006179E6">
      <w:pPr>
        <w:spacing w:line="360" w:lineRule="auto"/>
        <w:jc w:val="center"/>
        <w:rPr>
          <w:rFonts w:cs="Arial"/>
          <w:b/>
          <w:sz w:val="2"/>
        </w:rPr>
      </w:pPr>
    </w:p>
    <w:p w:rsidR="006179E6" w:rsidRPr="00527DEF" w:rsidRDefault="006179E6" w:rsidP="006179E6">
      <w:bookmarkStart w:id="139" w:name="_Toc328936971"/>
      <w:bookmarkStart w:id="140" w:name="_Toc341038733"/>
      <w:bookmarkStart w:id="141" w:name="_Toc329874938"/>
      <w:bookmarkStart w:id="142" w:name="_Toc341038838"/>
      <w:bookmarkStart w:id="143" w:name="_Toc341090200"/>
      <w:bookmarkStart w:id="144" w:name="_Toc341625393"/>
      <w:bookmarkStart w:id="145" w:name="_Toc341730348"/>
    </w:p>
    <w:p w:rsidR="006179E6" w:rsidRPr="003D306D" w:rsidRDefault="006179E6" w:rsidP="006179E6">
      <w:pPr>
        <w:pStyle w:val="Heading1"/>
        <w:jc w:val="center"/>
        <w:rPr>
          <w:rStyle w:val="Heading1NgocCharChar"/>
          <w:b/>
          <w:bCs/>
          <w:sz w:val="28"/>
          <w:szCs w:val="28"/>
        </w:rPr>
      </w:pPr>
    </w:p>
    <w:p w:rsidR="006179E6" w:rsidRPr="003D306D" w:rsidRDefault="006179E6" w:rsidP="006179E6">
      <w:pPr>
        <w:pStyle w:val="Heading1"/>
        <w:jc w:val="center"/>
        <w:rPr>
          <w:rStyle w:val="Heading1NgocCharChar"/>
          <w:b/>
          <w:bCs/>
          <w:sz w:val="28"/>
          <w:szCs w:val="28"/>
        </w:rPr>
      </w:pPr>
    </w:p>
    <w:p w:rsidR="006179E6" w:rsidRPr="00231246" w:rsidRDefault="006179E6" w:rsidP="006179E6">
      <w:pPr>
        <w:pStyle w:val="Heading1"/>
        <w:jc w:val="center"/>
        <w:rPr>
          <w:rStyle w:val="Heading1NgocCharChar"/>
          <w:b/>
          <w:bCs/>
          <w:sz w:val="30"/>
          <w:szCs w:val="28"/>
        </w:rPr>
      </w:pPr>
    </w:p>
    <w:p w:rsidR="006179E6" w:rsidRDefault="006179E6" w:rsidP="006179E6">
      <w:pPr>
        <w:pStyle w:val="Heading1"/>
        <w:jc w:val="center"/>
        <w:rPr>
          <w:rStyle w:val="Heading1NgocCharChar"/>
          <w:b/>
          <w:bCs/>
          <w:sz w:val="28"/>
          <w:szCs w:val="28"/>
        </w:rPr>
      </w:pPr>
    </w:p>
    <w:p w:rsidR="006179E6" w:rsidRPr="00164E75" w:rsidRDefault="006179E6" w:rsidP="006179E6">
      <w:pPr>
        <w:rPr>
          <w:sz w:val="30"/>
        </w:rPr>
      </w:pPr>
    </w:p>
    <w:p w:rsidR="006179E6" w:rsidRPr="00DB0C88" w:rsidRDefault="006179E6" w:rsidP="006179E6">
      <w:pPr>
        <w:rPr>
          <w:sz w:val="18"/>
        </w:rPr>
      </w:pPr>
    </w:p>
    <w:p w:rsidR="006179E6" w:rsidRPr="003D306D" w:rsidRDefault="006179E6" w:rsidP="006179E6">
      <w:pPr>
        <w:pStyle w:val="Heading1"/>
        <w:spacing w:before="120" w:beforeAutospacing="0" w:after="120" w:afterAutospacing="0" w:line="360" w:lineRule="auto"/>
        <w:jc w:val="center"/>
        <w:rPr>
          <w:rStyle w:val="Heading1NgocCharChar"/>
          <w:b/>
          <w:iCs/>
          <w:sz w:val="32"/>
        </w:rPr>
      </w:pPr>
      <w:bookmarkStart w:id="146" w:name="_Toc364180646"/>
      <w:bookmarkStart w:id="147" w:name="_Toc364181101"/>
      <w:bookmarkStart w:id="148" w:name="_Toc364587211"/>
      <w:bookmarkStart w:id="149" w:name="_Toc370678268"/>
      <w:r w:rsidRPr="003D306D">
        <w:rPr>
          <w:rStyle w:val="Heading1NgocCharChar"/>
          <w:b/>
          <w:iCs/>
          <w:sz w:val="32"/>
        </w:rPr>
        <w:t>Chapter 1</w:t>
      </w:r>
      <w:bookmarkEnd w:id="146"/>
      <w:bookmarkEnd w:id="147"/>
      <w:bookmarkEnd w:id="148"/>
      <w:bookmarkEnd w:id="149"/>
    </w:p>
    <w:p w:rsidR="006179E6" w:rsidRPr="003D306D" w:rsidRDefault="006179E6" w:rsidP="006179E6">
      <w:pPr>
        <w:pStyle w:val="Heading1"/>
        <w:spacing w:before="120" w:beforeAutospacing="0" w:after="120" w:afterAutospacing="0" w:line="360" w:lineRule="auto"/>
        <w:jc w:val="center"/>
        <w:rPr>
          <w:rStyle w:val="Heading1NgocCharChar"/>
          <w:b/>
          <w:iCs/>
          <w:sz w:val="32"/>
        </w:rPr>
      </w:pPr>
      <w:bookmarkStart w:id="150" w:name="_Toc341730241"/>
      <w:bookmarkStart w:id="151" w:name="_Toc370678269"/>
      <w:r w:rsidRPr="003D306D">
        <w:rPr>
          <w:rStyle w:val="Heading1NgocCharChar"/>
          <w:b/>
          <w:iCs/>
          <w:sz w:val="32"/>
        </w:rPr>
        <w:t>Introduction</w:t>
      </w:r>
      <w:bookmarkEnd w:id="139"/>
      <w:bookmarkEnd w:id="140"/>
      <w:bookmarkEnd w:id="150"/>
      <w:bookmarkEnd w:id="151"/>
    </w:p>
    <w:p w:rsidR="006179E6" w:rsidRPr="003D306D" w:rsidRDefault="006179E6" w:rsidP="006179E6">
      <w:pPr>
        <w:rPr>
          <w:b/>
          <w:sz w:val="23"/>
          <w:szCs w:val="23"/>
        </w:rPr>
      </w:pPr>
    </w:p>
    <w:p w:rsidR="006179E6" w:rsidRPr="003D306D" w:rsidRDefault="006179E6" w:rsidP="006179E6">
      <w:pPr>
        <w:rPr>
          <w:b/>
          <w:sz w:val="23"/>
          <w:szCs w:val="23"/>
        </w:rPr>
      </w:pPr>
    </w:p>
    <w:p w:rsidR="006179E6" w:rsidRPr="003D306D" w:rsidRDefault="006179E6" w:rsidP="006179E6">
      <w:pPr>
        <w:pStyle w:val="Heading1Ngoc4"/>
        <w:rPr>
          <w:sz w:val="23"/>
          <w:szCs w:val="23"/>
        </w:rPr>
      </w:pPr>
    </w:p>
    <w:p w:rsidR="006179E6" w:rsidRPr="003D306D" w:rsidRDefault="006179E6" w:rsidP="006179E6">
      <w:pPr>
        <w:pStyle w:val="Heading1"/>
      </w:pPr>
      <w:bookmarkStart w:id="152" w:name="_Toc328936972"/>
      <w:r w:rsidRPr="003D306D">
        <w:br w:type="page"/>
      </w:r>
      <w:bookmarkStart w:id="153" w:name="_Toc339016704"/>
      <w:bookmarkStart w:id="154" w:name="_Toc340756406"/>
      <w:bookmarkStart w:id="155" w:name="_Toc341038734"/>
      <w:bookmarkStart w:id="156" w:name="_Toc370678270"/>
      <w:r w:rsidRPr="003D306D">
        <w:lastRenderedPageBreak/>
        <w:t>1.1. Parkinson’s disease (PD)</w:t>
      </w:r>
      <w:bookmarkEnd w:id="152"/>
      <w:bookmarkEnd w:id="153"/>
      <w:bookmarkEnd w:id="154"/>
      <w:bookmarkEnd w:id="155"/>
      <w:bookmarkEnd w:id="156"/>
      <w:r w:rsidRPr="003D306D">
        <w:t xml:space="preserve">  </w:t>
      </w:r>
    </w:p>
    <w:p w:rsidR="006179E6" w:rsidRPr="004A544B" w:rsidRDefault="006179E6" w:rsidP="006179E6">
      <w:pPr>
        <w:pStyle w:val="NormalWeb"/>
        <w:shd w:val="clear" w:color="auto" w:fill="FFFFFF"/>
        <w:spacing w:line="480" w:lineRule="auto"/>
        <w:jc w:val="both"/>
        <w:rPr>
          <w:rFonts w:ascii="Century Gothic" w:hAnsi="Century Gothic" w:cs="Arial"/>
          <w:sz w:val="22"/>
          <w:szCs w:val="22"/>
        </w:rPr>
      </w:pPr>
      <w:r w:rsidRPr="004A544B">
        <w:rPr>
          <w:rFonts w:ascii="Century Gothic" w:hAnsi="Century Gothic" w:cs="Arial"/>
          <w:sz w:val="22"/>
          <w:szCs w:val="22"/>
        </w:rPr>
        <w:t xml:space="preserve">PD is the second most </w:t>
      </w:r>
      <w:r>
        <w:rPr>
          <w:rFonts w:ascii="Century Gothic" w:hAnsi="Century Gothic" w:cs="Arial"/>
          <w:sz w:val="22"/>
          <w:szCs w:val="22"/>
        </w:rPr>
        <w:t>common neurodegenerative disorder</w:t>
      </w:r>
      <w:r w:rsidRPr="004A544B">
        <w:rPr>
          <w:rFonts w:ascii="Century Gothic" w:hAnsi="Century Gothic" w:cs="Arial"/>
          <w:sz w:val="22"/>
          <w:szCs w:val="22"/>
        </w:rPr>
        <w:t xml:space="preserve"> after Alzheimer’s</w:t>
      </w:r>
      <w:r>
        <w:rPr>
          <w:rFonts w:ascii="Century Gothic" w:hAnsi="Century Gothic" w:cs="Arial"/>
          <w:sz w:val="22"/>
          <w:szCs w:val="22"/>
        </w:rPr>
        <w:t xml:space="preserve"> disease</w:t>
      </w:r>
      <w:r w:rsidRPr="004A544B">
        <w:rPr>
          <w:rFonts w:ascii="Century Gothic" w:hAnsi="Century Gothic" w:cs="Arial"/>
          <w:sz w:val="22"/>
          <w:szCs w:val="22"/>
        </w:rPr>
        <w:t xml:space="preserve">. </w:t>
      </w:r>
      <w:r w:rsidRPr="004A544B">
        <w:rPr>
          <w:rFonts w:ascii="Century Gothic" w:hAnsi="Century Gothic" w:cs="Arial"/>
          <w:color w:val="000000"/>
          <w:kern w:val="0"/>
          <w:sz w:val="22"/>
          <w:szCs w:val="22"/>
          <w:lang w:val="en-US" w:eastAsia="en-US"/>
        </w:rPr>
        <w:t>It is estimated that 6.3 million people worldwide have PD, with approximately 1.2 million people in Europe and 120,000 specifically in the UK</w:t>
      </w:r>
      <w:r>
        <w:rPr>
          <w:rFonts w:ascii="Century Gothic" w:hAnsi="Century Gothic" w:cs="Arial"/>
          <w:color w:val="000000"/>
          <w:kern w:val="0"/>
          <w:sz w:val="22"/>
          <w:szCs w:val="22"/>
          <w:lang w:val="en-US" w:eastAsia="en-US"/>
        </w:rPr>
        <w:t xml:space="preserve"> </w:t>
      </w:r>
      <w:r w:rsidRPr="004A544B">
        <w:rPr>
          <w:rFonts w:ascii="Century Gothic" w:hAnsi="Century Gothic" w:cs="Arial"/>
          <w:color w:val="000000"/>
          <w:kern w:val="0"/>
          <w:sz w:val="22"/>
          <w:szCs w:val="22"/>
          <w:lang w:val="en-US" w:eastAsia="en-US"/>
        </w:rPr>
        <w:t xml:space="preserve">(data obtained from the European PD Association, </w:t>
      </w:r>
      <w:hyperlink r:id="rId10" w:history="1">
        <w:r w:rsidRPr="003402C2">
          <w:rPr>
            <w:rStyle w:val="Hyperlink"/>
            <w:rFonts w:ascii="Century Gothic" w:eastAsia="SimSun" w:hAnsi="Century Gothic"/>
            <w:color w:val="auto"/>
            <w:sz w:val="22"/>
            <w:szCs w:val="22"/>
            <w:u w:val="none"/>
          </w:rPr>
          <w:t>http://www.epda.eu.com/en/parkinsons/</w:t>
        </w:r>
      </w:hyperlink>
      <w:r w:rsidRPr="003402C2">
        <w:rPr>
          <w:rFonts w:ascii="Century Gothic" w:hAnsi="Century Gothic" w:cs="Arial"/>
          <w:kern w:val="0"/>
          <w:sz w:val="22"/>
          <w:szCs w:val="22"/>
          <w:lang w:val="en-US" w:eastAsia="en-US"/>
        </w:rPr>
        <w:t>). PD affects all races, cultures,</w:t>
      </w:r>
      <w:r w:rsidRPr="004A544B">
        <w:rPr>
          <w:rFonts w:ascii="Century Gothic" w:hAnsi="Century Gothic" w:cs="Arial"/>
          <w:color w:val="000000"/>
          <w:kern w:val="0"/>
          <w:sz w:val="22"/>
          <w:szCs w:val="22"/>
          <w:lang w:val="en-US" w:eastAsia="en-US"/>
        </w:rPr>
        <w:t xml:space="preserve"> genders and </w:t>
      </w:r>
      <w:r>
        <w:rPr>
          <w:rFonts w:ascii="Century Gothic" w:hAnsi="Century Gothic" w:cs="Arial"/>
          <w:color w:val="000000"/>
          <w:kern w:val="0"/>
          <w:sz w:val="22"/>
          <w:szCs w:val="22"/>
          <w:lang w:val="en-US" w:eastAsia="en-US"/>
        </w:rPr>
        <w:t xml:space="preserve">is </w:t>
      </w:r>
      <w:r w:rsidRPr="004A544B">
        <w:rPr>
          <w:rFonts w:ascii="Century Gothic" w:hAnsi="Century Gothic" w:cs="Arial"/>
          <w:color w:val="000000"/>
          <w:kern w:val="0"/>
          <w:sz w:val="22"/>
          <w:szCs w:val="22"/>
          <w:lang w:val="en-US" w:eastAsia="en-US"/>
        </w:rPr>
        <w:t xml:space="preserve">more common in </w:t>
      </w:r>
      <w:r>
        <w:rPr>
          <w:rFonts w:ascii="Century Gothic" w:hAnsi="Century Gothic" w:cs="Arial"/>
          <w:color w:val="000000"/>
          <w:kern w:val="0"/>
          <w:sz w:val="22"/>
          <w:szCs w:val="22"/>
          <w:lang w:val="en-US" w:eastAsia="en-US"/>
        </w:rPr>
        <w:t>elderly</w:t>
      </w:r>
      <w:r w:rsidRPr="004A544B">
        <w:rPr>
          <w:rFonts w:ascii="Century Gothic" w:hAnsi="Century Gothic" w:cs="Arial"/>
          <w:color w:val="000000"/>
          <w:kern w:val="0"/>
          <w:sz w:val="22"/>
          <w:szCs w:val="22"/>
          <w:lang w:val="en-US" w:eastAsia="en-US"/>
        </w:rPr>
        <w:t xml:space="preserve"> people. The age of PD onset is usually over 60 with slightly more men than women affected.</w:t>
      </w:r>
      <w:r>
        <w:rPr>
          <w:rFonts w:ascii="Century Gothic" w:hAnsi="Century Gothic" w:cs="Arial"/>
          <w:color w:val="000000"/>
          <w:kern w:val="0"/>
          <w:sz w:val="22"/>
          <w:szCs w:val="22"/>
          <w:lang w:val="en-US" w:eastAsia="en-US"/>
        </w:rPr>
        <w:t xml:space="preserve"> </w:t>
      </w:r>
      <w:r w:rsidRPr="004A544B">
        <w:rPr>
          <w:rFonts w:ascii="Century Gothic" w:hAnsi="Century Gothic" w:cs="Arial"/>
          <w:sz w:val="22"/>
          <w:szCs w:val="22"/>
        </w:rPr>
        <w:t xml:space="preserve">The incidence of PD increases with age, from 0.5-1% (ages 65-69) up to 4% (ages over 80) </w:t>
      </w:r>
      <w:r w:rsidR="00122438" w:rsidRPr="004A544B">
        <w:rPr>
          <w:rFonts w:ascii="Century Gothic" w:hAnsi="Century Gothic" w:cs="Arial"/>
          <w:sz w:val="22"/>
          <w:szCs w:val="22"/>
        </w:rPr>
        <w:fldChar w:fldCharType="begin" w:fldLock="1"/>
      </w:r>
      <w:r w:rsidR="00994410">
        <w:rPr>
          <w:rFonts w:ascii="Century Gothic" w:hAnsi="Century Gothic" w:cs="Arial"/>
          <w:sz w:val="22"/>
          <w:szCs w:val="22"/>
        </w:rPr>
        <w:instrText>ADDIN CSL_CITATION { "citationItems" : [ { "id" : "ITEM-1", "itemData" : { "DOI" : "10.1016/S1474-4422(06)70471-9", "ISSN" : "1474-4422", "PMID" : "16713924", "abstract" : "The causes of Parkinson's disease (PD), the second most common neurodegenerative disorder, are still largely unknown. Current thinking is that major gene mutations cause only a small proportion of all cases and that in most cases, non-genetic factors play a part, probably in interaction with susceptibility genes. Numerous epidemiological studies have been done to identify such non-genetic risk factors, but most were small and methodologically limited. Larger, well-designed prospective cohort studies have only recently reached a stage at which they have enough incident patients and person-years of follow-up to investigate possible risk factors and their interactions. In this article, we review what is known about the prevalence, incidence, risk factors, and prognosis of PD from epidemiological studies.", "author" : [ { "dropping-particle" : "", "family" : "Lau", "given" : "Lonneke M L", "non-dropping-particle" : "de", "parse-names" : false, "suffix" : "" }, { "dropping-particle" : "", "family" : "Breteler", "given" : "Monique M B", "non-dropping-particle" : "", "parse-names" : false, "suffix" : "" } ], "container-title" : "Lancet neurology", "id" : "ITEM-1", "issue" : "6", "issued" : { "date-parts" : [ [ "2006", "6" ] ] }, "page" : "525-35", "title" : "Epidemiology of Parkinson's disease.", "type" : "article-journal", "volume" : "5" }, "uris" : [ "http://www.mendeley.com/documents/?uuid=3dac9538-06ed-461e-b1ca-7f4b3801f8c8" ] } ], "mendeley" : { "previouslyFormattedCitation" : "(de Lau and Breteler, 2006)" }, "properties" : { "noteIndex" : 0 }, "schema" : "https://github.com/citation-style-language/schema/raw/master/csl-citation.json" }</w:instrText>
      </w:r>
      <w:r w:rsidR="00122438" w:rsidRPr="004A544B">
        <w:rPr>
          <w:rFonts w:ascii="Century Gothic" w:hAnsi="Century Gothic" w:cs="Arial"/>
          <w:sz w:val="22"/>
          <w:szCs w:val="22"/>
        </w:rPr>
        <w:fldChar w:fldCharType="separate"/>
      </w:r>
      <w:r w:rsidR="009157BF" w:rsidRPr="00660074">
        <w:rPr>
          <w:rFonts w:ascii="Century Gothic" w:hAnsi="Century Gothic" w:cs="Arial"/>
          <w:noProof/>
          <w:sz w:val="22"/>
          <w:szCs w:val="22"/>
        </w:rPr>
        <w:t>(de Lau and Breteler, 2006)</w:t>
      </w:r>
      <w:r w:rsidR="00122438" w:rsidRPr="004A544B">
        <w:rPr>
          <w:rFonts w:ascii="Century Gothic" w:hAnsi="Century Gothic" w:cs="Arial"/>
          <w:sz w:val="22"/>
          <w:szCs w:val="22"/>
        </w:rPr>
        <w:fldChar w:fldCharType="end"/>
      </w:r>
      <w:r w:rsidRPr="004A544B">
        <w:rPr>
          <w:rFonts w:ascii="Century Gothic" w:hAnsi="Century Gothic" w:cs="Arial"/>
          <w:sz w:val="22"/>
          <w:szCs w:val="22"/>
        </w:rPr>
        <w:t xml:space="preserve">. </w:t>
      </w:r>
      <w:r>
        <w:rPr>
          <w:rFonts w:ascii="Century Gothic" w:hAnsi="Century Gothic" w:cs="Arial"/>
          <w:sz w:val="22"/>
          <w:szCs w:val="22"/>
        </w:rPr>
        <w:t>T</w:t>
      </w:r>
      <w:r w:rsidRPr="004A544B">
        <w:rPr>
          <w:rFonts w:ascii="Century Gothic" w:hAnsi="Century Gothic" w:cs="Arial"/>
          <w:sz w:val="22"/>
          <w:szCs w:val="22"/>
        </w:rPr>
        <w:t>he disorder was first described and named “shaking palsy” by Dr James Parkinson</w:t>
      </w:r>
      <w:r>
        <w:rPr>
          <w:rFonts w:ascii="Century Gothic" w:hAnsi="Century Gothic" w:cs="Arial"/>
          <w:sz w:val="22"/>
          <w:szCs w:val="22"/>
        </w:rPr>
        <w:t xml:space="preserve"> in 1817</w:t>
      </w:r>
      <w:r w:rsidRPr="004A544B">
        <w:rPr>
          <w:rFonts w:ascii="Century Gothic" w:hAnsi="Century Gothic" w:cs="Arial"/>
          <w:sz w:val="22"/>
          <w:szCs w:val="22"/>
        </w:rPr>
        <w:t xml:space="preserve">. In honour of this English doctor, </w:t>
      </w:r>
      <w:r>
        <w:rPr>
          <w:rFonts w:ascii="Century Gothic" w:hAnsi="Century Gothic" w:cs="Arial"/>
          <w:sz w:val="22"/>
          <w:szCs w:val="22"/>
        </w:rPr>
        <w:t>it</w:t>
      </w:r>
      <w:r w:rsidRPr="004A544B">
        <w:rPr>
          <w:rFonts w:ascii="Century Gothic" w:hAnsi="Century Gothic" w:cs="Arial"/>
          <w:sz w:val="22"/>
          <w:szCs w:val="22"/>
        </w:rPr>
        <w:t xml:space="preserve"> was renamed "Parkinson’s disease" by Jean-Martin Charcôt in 1886</w:t>
      </w:r>
      <w:r>
        <w:rPr>
          <w:rFonts w:ascii="Century Gothic" w:hAnsi="Century Gothic" w:cs="Arial"/>
          <w:sz w:val="22"/>
          <w:szCs w:val="22"/>
        </w:rPr>
        <w:t xml:space="preserve"> </w:t>
      </w:r>
      <w:r w:rsidR="00122438">
        <w:rPr>
          <w:rFonts w:ascii="Century Gothic" w:hAnsi="Century Gothic" w:cs="Arial"/>
          <w:sz w:val="22"/>
          <w:szCs w:val="22"/>
        </w:rPr>
        <w:fldChar w:fldCharType="begin" w:fldLock="1"/>
      </w:r>
      <w:r w:rsidR="00994410">
        <w:rPr>
          <w:rFonts w:ascii="Century Gothic" w:hAnsi="Century Gothic" w:cs="Arial"/>
          <w:sz w:val="22"/>
          <w:szCs w:val="22"/>
        </w:rPr>
        <w:instrText>ADDIN CSL_CITATION { "citationItems" : [ { "id" : "ITEM-1", "itemData" : { "DOI" : "10.1101/cshperspect.a008862", "ISSN" : "2157-1422", "PMID" : "22229124", "abstract" : "Although components of possible Parkinson's disease can be found in very early documents, the first clear medical description was written in 1817 by James Parkinson. In the mid-1800s, Jean-Martin Charcot was particularly influential in refining and expanding this early description and in disseminating information internationally about Parkinson's disease. He separated Parkinson's disease from multiple sclerosis and other disorders characterized by tremor, and he recognized cases that later would likely be classified among the Parkinsonism-plus syndromes. Early treatments of Parkinson's disease were based on empirical observation, and anticholinergic drugs were used as early as the nineteenth century. The discovery of dopaminergic deficits in Parkinson's disease and the synthetic pathway of dopamine led to the first human trials of levodopa. Further historically important anatomical, biochemical, and physiological studies identified additional pharmacological and neurosurgical targets for Parkinson's disease and allow modern clinicians to offer an array of therapies aimed at improving function in this still incurable disease.", "author" : [ { "dropping-particle" : "", "family" : "Goetz", "given" : "Christopher G", "non-dropping-particle" : "", "parse-names" : false, "suffix" : "" } ], "container-title" : "Cold Spring Harbor perspectives in medicine", "id" : "ITEM-1", "issue" : "1", "issued" : { "date-parts" : [ [ "2011", "9" ] ] }, "page" : "a008862", "title" : "The history of Parkinson's disease: early clinical descriptions and neurological therapies.", "type" : "article-journal", "volume" : "1" }, "uris" : [ "http://www.mendeley.com/documents/?uuid=8e316049-673f-4334-a41a-71f2891f027c" ] } ], "mendeley" : { "previouslyFormattedCitation" : "(Goetz, 2011)" }, "properties" : { "noteIndex" : 0 }, "schema" : "https://github.com/citation-style-language/schema/raw/master/csl-citation.json" }</w:instrText>
      </w:r>
      <w:r w:rsidR="00122438">
        <w:rPr>
          <w:rFonts w:ascii="Century Gothic" w:hAnsi="Century Gothic" w:cs="Arial"/>
          <w:sz w:val="22"/>
          <w:szCs w:val="22"/>
        </w:rPr>
        <w:fldChar w:fldCharType="separate"/>
      </w:r>
      <w:r w:rsidRPr="00660074">
        <w:rPr>
          <w:rFonts w:ascii="Century Gothic" w:hAnsi="Century Gothic" w:cs="Arial"/>
          <w:noProof/>
          <w:sz w:val="22"/>
          <w:szCs w:val="22"/>
        </w:rPr>
        <w:t>(Goetz, 2011)</w:t>
      </w:r>
      <w:r w:rsidR="00122438">
        <w:rPr>
          <w:rFonts w:ascii="Century Gothic" w:hAnsi="Century Gothic" w:cs="Arial"/>
          <w:sz w:val="22"/>
          <w:szCs w:val="22"/>
        </w:rPr>
        <w:fldChar w:fldCharType="end"/>
      </w:r>
      <w:r w:rsidRPr="004A544B">
        <w:rPr>
          <w:rFonts w:ascii="Century Gothic" w:hAnsi="Century Gothic" w:cs="Arial"/>
          <w:sz w:val="22"/>
          <w:szCs w:val="22"/>
        </w:rPr>
        <w:t>.</w:t>
      </w:r>
    </w:p>
    <w:p w:rsidR="006179E6" w:rsidRPr="004A544B" w:rsidRDefault="006179E6" w:rsidP="006179E6">
      <w:pPr>
        <w:rPr>
          <w:rFonts w:cs="Arial"/>
        </w:rPr>
      </w:pPr>
      <w:r w:rsidRPr="004A544B">
        <w:rPr>
          <w:rStyle w:val="apple-style-span1"/>
          <w:rFonts w:cs="Arial"/>
        </w:rPr>
        <w:t xml:space="preserve">PD is a progressive and chronic disorder of the central nervous system (CNS), resulting mainly </w:t>
      </w:r>
      <w:r w:rsidR="003E78B6">
        <w:rPr>
          <w:rStyle w:val="apple-style-span1"/>
          <w:rFonts w:cs="Arial"/>
        </w:rPr>
        <w:t>from</w:t>
      </w:r>
      <w:r w:rsidRPr="004A544B">
        <w:rPr>
          <w:rStyle w:val="apple-style-span1"/>
          <w:rFonts w:cs="Arial"/>
        </w:rPr>
        <w:t xml:space="preserve"> the degeneration of dopaminergic neurons in the substantia nigra </w:t>
      </w:r>
      <w:r>
        <w:rPr>
          <w:rStyle w:val="apple-style-span1"/>
          <w:rFonts w:cs="Arial"/>
        </w:rPr>
        <w:t xml:space="preserve">(SN) </w:t>
      </w:r>
      <w:r w:rsidRPr="004A544B">
        <w:rPr>
          <w:rStyle w:val="apple-style-span1"/>
          <w:rFonts w:cs="Arial"/>
        </w:rPr>
        <w:t xml:space="preserve">pars compacta and the subsequent depletion of dopamine levels in the </w:t>
      </w:r>
      <w:hyperlink r:id="rId11" w:history="1">
        <w:r w:rsidRPr="00765D1A">
          <w:rPr>
            <w:rStyle w:val="Hyperlink"/>
            <w:rFonts w:cs="Arial"/>
            <w:color w:val="auto"/>
            <w:u w:val="none"/>
          </w:rPr>
          <w:t>striatum</w:t>
        </w:r>
      </w:hyperlink>
      <w:r>
        <w:rPr>
          <w:rFonts w:cs="Arial"/>
        </w:rPr>
        <w:t xml:space="preserve"> </w:t>
      </w:r>
      <w:r w:rsidR="00122438">
        <w:rPr>
          <w:rFonts w:cs="Arial"/>
        </w:rPr>
        <w:fldChar w:fldCharType="begin" w:fldLock="1"/>
      </w:r>
      <w:r w:rsidR="00994410">
        <w:rPr>
          <w:rFonts w:cs="Arial"/>
        </w:rPr>
        <w:instrText>ADDIN CSL_CITATION { "citationItems" : [ { "id" : "ITEM-1", "itemData" : { "DOI" : "S0896627303005683 [pii]", "ISBN" : "0896-6273 (Print)\n0896-6273 (Linking)", "PMID" : "12971891", "abstract" : "Parkinson's disease (PD) results primarily from the death of dopaminergic neurons in the substantia nigra. Current PD medications treat symptoms; none halt or retard dopaminergic neuron degeneration. The main obstacle to developing neuroprotective therapies is a limited understanding of the key molecular events that provoke neurodegeneration. The discovery of PD genes has led to the hypothesis that misfolding of proteins and dysfunction of the ubiquitin-proteasome pathway are pivotal to PD pathogenesis. Previously implicated culprits in PD neurodegeneration, mitochondrial dysfunction and oxidative stress, may also act in part by causing the accumulation of misfolded proteins, in addition to producing other deleterious events in dopaminergic neurons. Neurotoxin-based models (particularly MPTP) have been important in elucidating the molecular cascade of cell death in dopaminergic neurons. PD models based on the manipulation of PD genes should prove valuable in elucidating important aspects of the disease, such as selective vulnerability of substantia nigra dopaminergic neurons to the degenerative process.", "author" : [ { "dropping-particle" : "", "family" : "Dauer", "given" : "W", "non-dropping-particle" : "", "parse-names" : false, "suffix" : "" }, { "dropping-particle" : "", "family" : "Przedborski", "given" : "S", "non-dropping-particle" : "", "parse-names" : false, "suffix" : "" } ], "container-title" : "Neuron", "edition" : "2003/09/16", "id" : "ITEM-1", "issue" : "6", "issued" : { "date-parts" : [ [ "2003" ] ] }, "note" : "Dauer, William\nPrzedborski, Serge\nNS11766-27A1/NS/NINDS NIH HHS/United States\nNS38370/NS/NINDS NIH HHS/United States\nNS38586/NS/NINDS NIH HHS/United States\nNS42269/NS/NINDS NIH HHS/United States\nResearch Support, Non-U.S. Gov't\nResearch Support, U.S. Gov't, Non-P.H.S.\nResearch Support, U.S. Gov't, P.H.S.\nReview\nUnited States\nNeuron\nNeuron. 2003 Sep 11;39(6):889-909.", "page" : "889-909", "title" : "Parkinson's disease: mechanisms and models", "type" : "article-journal", "volume" : "39" }, "uris" : [ "http://www.mendeley.com/documents/?uuid=a163b297-9521-42e4-9b37-ab9f01c454ad" ] } ], "mendeley" : { "previouslyFormattedCitation" : "(Dauer and Przedborski, 2003)" }, "properties" : { "noteIndex" : 0 }, "schema" : "https://github.com/citation-style-language/schema/raw/master/csl-citation.json" }</w:instrText>
      </w:r>
      <w:r w:rsidR="00122438">
        <w:rPr>
          <w:rFonts w:cs="Arial"/>
        </w:rPr>
        <w:fldChar w:fldCharType="separate"/>
      </w:r>
      <w:r w:rsidR="007413E0" w:rsidRPr="00660074">
        <w:rPr>
          <w:rFonts w:cs="Arial"/>
          <w:noProof/>
        </w:rPr>
        <w:t>(Dauer and Przedborski, 2003)</w:t>
      </w:r>
      <w:r w:rsidR="00122438">
        <w:rPr>
          <w:rFonts w:cs="Arial"/>
        </w:rPr>
        <w:fldChar w:fldCharType="end"/>
      </w:r>
      <w:r w:rsidRPr="004A544B">
        <w:rPr>
          <w:rFonts w:cs="Arial"/>
        </w:rPr>
        <w:t xml:space="preserve">. </w:t>
      </w:r>
      <w:r>
        <w:rPr>
          <w:rFonts w:cs="Arial"/>
        </w:rPr>
        <w:t>In addition to</w:t>
      </w:r>
      <w:r w:rsidRPr="004A544B">
        <w:rPr>
          <w:rFonts w:cs="Arial"/>
        </w:rPr>
        <w:t xml:space="preserve"> </w:t>
      </w:r>
      <w:r>
        <w:rPr>
          <w:rFonts w:cs="Arial"/>
        </w:rPr>
        <w:t>nigral dopaminergic neurons</w:t>
      </w:r>
      <w:r w:rsidRPr="004A544B">
        <w:rPr>
          <w:rFonts w:cs="Arial"/>
        </w:rPr>
        <w:t xml:space="preserve">, </w:t>
      </w:r>
      <w:r>
        <w:rPr>
          <w:rFonts w:cs="Arial"/>
        </w:rPr>
        <w:t xml:space="preserve">post-mortem studies have indicated the loss of 30-50% of the </w:t>
      </w:r>
      <w:r w:rsidRPr="004A544B">
        <w:rPr>
          <w:rFonts w:cs="Arial"/>
        </w:rPr>
        <w:t xml:space="preserve">neuronal </w:t>
      </w:r>
      <w:r>
        <w:rPr>
          <w:rFonts w:cs="Arial"/>
        </w:rPr>
        <w:t>population</w:t>
      </w:r>
      <w:r w:rsidRPr="004A544B">
        <w:rPr>
          <w:rFonts w:cs="Arial"/>
        </w:rPr>
        <w:t xml:space="preserve"> </w:t>
      </w:r>
      <w:r>
        <w:rPr>
          <w:rFonts w:cs="Arial"/>
        </w:rPr>
        <w:t>in</w:t>
      </w:r>
      <w:r w:rsidRPr="004A544B">
        <w:rPr>
          <w:rFonts w:cs="Arial"/>
        </w:rPr>
        <w:t xml:space="preserve"> non-dopaminergic nuclei (e.g., </w:t>
      </w:r>
      <w:r>
        <w:rPr>
          <w:rFonts w:cs="Arial"/>
        </w:rPr>
        <w:t xml:space="preserve">the </w:t>
      </w:r>
      <w:r w:rsidRPr="004A544B">
        <w:rPr>
          <w:rFonts w:cs="Arial"/>
        </w:rPr>
        <w:t xml:space="preserve">hypothalamus, olfactory bulb, locus coeruleus, and peripheral and enteric nervous systems) </w:t>
      </w:r>
      <w:r w:rsidRPr="00C24E9F">
        <w:rPr>
          <w:rFonts w:cs="Arial"/>
        </w:rPr>
        <w:t>at the end-stages of PD</w:t>
      </w:r>
      <w:r>
        <w:rPr>
          <w:rFonts w:cs="Arial"/>
        </w:rPr>
        <w:t xml:space="preserve"> </w:t>
      </w:r>
      <w:r w:rsidR="00122438">
        <w:rPr>
          <w:rFonts w:cs="Arial"/>
        </w:rPr>
        <w:fldChar w:fldCharType="begin" w:fldLock="1"/>
      </w:r>
      <w:r w:rsidR="00994410">
        <w:rPr>
          <w:rFonts w:cs="Arial"/>
        </w:rPr>
        <w:instrText>ADDIN CSL_CITATION { "citationItems" : [ { "id" : "ITEM-1", "itemData" : { "DOI" : "10.1093/brain/awm097", "ISSN" : "1460-2156", "PMID" : "17491094", "abstract" : "It has recently been reported that Parkinson's disease (PD) is preceded and accompanied by daytime sleep attacks, nocturnal insomnia, REM sleep behaviour disorder, hallucinations and depression, symptoms which are frequently as troublesome as the motor symptoms of PD. All these symptoms are present in narcolepsy, which is linked to a selective loss of hypocretin (Hcrt) neurons. In this study, the Hcrt system was examined to determine if Hcrt cells are damaged in PD. The hypothalamus of 11 PD (mean age 79 +/- 4) and 5 normal (mean age 77 +/- 3) brains was examined. Sections were immunostained for Hcrt-1, melanin concentrating hormone (MCH) and alpha synuclein and glial fibrillary acidic protein (GFAP). The substantia nigra of 10 PD brains and 7 normal brains were used for a study of neuromelanin pigmented cell loss. The severity of PD was assessed using the Hoehn and Yahr scale and the level of neuropathology was assessed using the Braak staging criteria. Cell number, distribution and size were determined with stereologic techniques on a one in eight series. We found an increasing loss of hypocretin cells with disease progression. Similarly, there was an increased loss of MCH cells with disease severity. Hcrt and MCH cells were lost throughout the anterior to posterior extent of their hypothalamic distributions. The percentage loss of Hcrt cells was minimal in stage I (23%) and was maximal in stage V (62%). Similarly, the percentage loss of MCH cells was lowest in stage I (12%) and was highest in stage V (74%). There was a significant increase (P = 0.0006, t = 4.25, df = 15) in the size of neuromelanin containing cells in PD patients, but no difference in the size of surviving Hcrt (P = 0.18, t = 1.39, df = 14) and MCH (P = 0.28, t = 1.39, df = 14) cells relative to controls. In summary, we found that PD is characterized by a massive loss of Hcrt neurons. Thus, the loss of Hcrt cells may be a cause of the narcolepsy-like symptoms of PD and may be ameliorated by treatments aimed at reversing the Hcrt deficit. We also saw a substantial loss of hypothalamic MCH neurons. The losses of Hcrt and MCH neurons are significantly correlated with the clinical stage of PD, not disease duration, whereas the loss of neuromelanin cells is significantly correlated only with disease duration. The significant correlations that we found between the loss of Hcrt and MCH neurons and the clinical stage of PD, in contrast to the lack of a relationship of similar strength betwee\u2026", "author" : [ { "dropping-particle" : "", "family" : "Thannickal", "given" : "Thomas C", "non-dropping-particle" : "", "parse-names" : false, "suffix" : "" }, { "dropping-particle" : "", "family" : "Lai", "given" : "Yuan-Yang", "non-dropping-particle" : "", "parse-names" : false, "suffix" : "" }, { "dropping-particle" : "", "family" : "Siegel", "given" : "Jerome M", "non-dropping-particle" : "", "parse-names" : false, "suffix" : "" } ], "container-title" : "Brain : a journal of neurology", "id" : "ITEM-1", "issue" : "Pt 6", "issued" : { "date-parts" : [ [ "2007", "6" ] ] }, "page" : "1586-95", "title" : "Hypocretin (orexin) cell loss in Parkinson's disease.", "type" : "article-journal", "volume" : "130" }, "uris" : [ "http://www.mendeley.com/documents/?uuid=a947658c-cad3-494a-8fc5-71d3cec5d9df" ] }, { "id" : "ITEM-2", "itemData" : { "ISSN" : "0003-9942", "PMID" : "12633144", "abstract" : "Alzheimer disease (AD) and Parkinson disease (PD) are associated with neuronal degeneration in major subcortical nuclei, but few studies have examined the neuronal degeneration in these nuclei concurrently.", "author" : [ { "dropping-particle" : "", "family" : "Zarow", "given" : "Chris", "non-dropping-particle" : "", "parse-names" : false, "suffix" : "" }, { "dropping-particle" : "", "family" : "Lyness", "given" : "Scott A", "non-dropping-particle" : "", "parse-names" : false, "suffix" : "" }, { "dropping-particle" : "", "family" : "Mortimer", "given" : "James A", "non-dropping-particle" : "", "parse-names" : false, "suffix" : "" }, { "dropping-particle" : "", "family" : "Chui", "given" : "Helena C", "non-dropping-particle" : "", "parse-names" : false, "suffix" : "" } ], "container-title" : "Archives of neurology", "id" : "ITEM-2", "issue" : "3", "issued" : { "date-parts" : [ [ "2003", "3" ] ] }, "page" : "337-41", "title" : "Neuronal loss is greater in the locus coeruleus than nucleus basalis and substantia nigra in Alzheimer and Parkinson diseases.", "type" : "article-journal", "volume" : "60" }, "uris" : [ "http://www.mendeley.com/documents/?uuid=c945f165-69bc-4dfc-bdf2-e472bf5e08af" ] } ], "mendeley" : { "previouslyFormattedCitation" : "(Zarow et al., 2003; Thannickal et al., 2007)" }, "properties" : { "noteIndex" : 0 }, "schema" : "https://github.com/citation-style-language/schema/raw/master/csl-citation.json" }</w:instrText>
      </w:r>
      <w:r w:rsidR="00122438">
        <w:rPr>
          <w:rFonts w:cs="Arial"/>
        </w:rPr>
        <w:fldChar w:fldCharType="separate"/>
      </w:r>
      <w:r w:rsidR="007413E0" w:rsidRPr="00660074">
        <w:rPr>
          <w:rFonts w:cs="Arial"/>
          <w:noProof/>
        </w:rPr>
        <w:t>(Zarow et al., 2003; Thannickal et al., 2007)</w:t>
      </w:r>
      <w:r w:rsidR="00122438">
        <w:rPr>
          <w:rFonts w:cs="Arial"/>
        </w:rPr>
        <w:fldChar w:fldCharType="end"/>
      </w:r>
      <w:r w:rsidRPr="004A544B">
        <w:rPr>
          <w:rFonts w:cs="Arial"/>
        </w:rPr>
        <w:t>.</w:t>
      </w:r>
      <w:r>
        <w:rPr>
          <w:rFonts w:cs="Arial"/>
          <w:color w:val="FF0000"/>
        </w:rPr>
        <w:t xml:space="preserve"> </w:t>
      </w:r>
      <w:r w:rsidRPr="004A544B">
        <w:rPr>
          <w:rFonts w:cs="Arial"/>
        </w:rPr>
        <w:t>Histopathologically, PD is defined by the accumulation of intracytoplasmic filamentous protein inclusions</w:t>
      </w:r>
      <w:r>
        <w:rPr>
          <w:rFonts w:cs="Arial"/>
        </w:rPr>
        <w:t>,</w:t>
      </w:r>
      <w:r w:rsidRPr="004A544B">
        <w:rPr>
          <w:rFonts w:cs="Arial"/>
        </w:rPr>
        <w:t xml:space="preserve"> know</w:t>
      </w:r>
      <w:r>
        <w:rPr>
          <w:rFonts w:cs="Arial"/>
        </w:rPr>
        <w:t xml:space="preserve">n as Lewy bodies, in the SN. </w:t>
      </w:r>
      <w:r w:rsidRPr="004A544B">
        <w:rPr>
          <w:rFonts w:cs="Arial"/>
        </w:rPr>
        <w:t>Lewy bodies are also found in other brain nuclei, such as the</w:t>
      </w:r>
      <w:r w:rsidR="002E39A7">
        <w:rPr>
          <w:rFonts w:cs="Arial"/>
        </w:rPr>
        <w:t xml:space="preserve"> olfactory bulb, </w:t>
      </w:r>
      <w:r w:rsidR="004F4D11">
        <w:rPr>
          <w:rFonts w:cs="Arial"/>
        </w:rPr>
        <w:t xml:space="preserve">medulla, </w:t>
      </w:r>
      <w:r w:rsidR="00563C60" w:rsidRPr="004A544B">
        <w:rPr>
          <w:rFonts w:cs="Arial"/>
        </w:rPr>
        <w:t xml:space="preserve">locus coeruleus, </w:t>
      </w:r>
      <w:r w:rsidR="002E39A7">
        <w:rPr>
          <w:rFonts w:cs="Arial"/>
        </w:rPr>
        <w:t>pontine tegmentum</w:t>
      </w:r>
      <w:r w:rsidR="004F4D11">
        <w:rPr>
          <w:rFonts w:cs="Arial"/>
        </w:rPr>
        <w:t>,</w:t>
      </w:r>
      <w:r w:rsidRPr="004A544B">
        <w:rPr>
          <w:rFonts w:cs="Arial"/>
        </w:rPr>
        <w:t xml:space="preserve"> basal forebrain, </w:t>
      </w:r>
      <w:r w:rsidRPr="004A544B">
        <w:rPr>
          <w:rFonts w:cs="Arial"/>
        </w:rPr>
        <w:lastRenderedPageBreak/>
        <w:t>amygdala, and hippocampus</w:t>
      </w:r>
      <w:r>
        <w:rPr>
          <w:rFonts w:cs="Arial"/>
        </w:rPr>
        <w:t xml:space="preserve">, which may reflect their degeneration in PD </w:t>
      </w:r>
      <w:r w:rsidR="00122438" w:rsidRPr="0059793D">
        <w:rPr>
          <w:rFonts w:cs="Arial"/>
        </w:rPr>
        <w:fldChar w:fldCharType="begin" w:fldLock="1"/>
      </w:r>
      <w:r w:rsidR="00994410">
        <w:rPr>
          <w:rFonts w:cs="Arial"/>
        </w:rPr>
        <w:instrText>ADDIN CSL_CITATION { "citationItems" : [ { "id" : "ITEM-1", "itemData" : { "DOI" : "10.1016/S0197-4580(02)00065-9", "ISSN" : "01974580", "author" : [ { "dropping-particle" : "", "family" : "Braak", "given" : "Heiko", "non-dropping-particle" : "", "parse-names" : false, "suffix" : "" }, { "dropping-particle" : "Del", "family" : "Tredici", "given" : "Kelly", "non-dropping-particle" : "", "parse-names" : false, "suffix" : "" }, { "dropping-particle" : "", "family" : "R\u00fcb", "given" : "Udo", "non-dropping-particle" : "", "parse-names" : false, "suffix" : "" }, { "dropping-particle" : "", "family" : "Vos", "given" : "Rob A.I", "non-dropping-particle" : "de", "parse-names" : false, "suffix" : "" }, { "dropping-particle" : "", "family" : "Jansen Steur", "given" : "Ernst N.H", "non-dropping-particle" : "", "parse-names" : false, "suffix" : "" }, { "dropping-particle" : "", "family" : "Braak", "given" : "Eva", "non-dropping-particle" : "", "parse-names" : false, "suffix" : "" } ], "container-title" : "Neurobiology of Aging", "id" : "ITEM-1", "issue" : "2", "issued" : { "date-parts" : [ [ "2003", "3" ] ] }, "page" : "197-211", "title" : "Staging of brain pathology related to sporadic Parkinson\u2019s disease", "type" : "article-journal", "volume" : "24" }, "uris" : [ "http://www.mendeley.com/documents/?uuid=06bc604a-67bc-47f7-8a79-8df7cc5d86b2" ] } ], "mendeley" : { "previouslyFormattedCitation" : "(Braak et al., 2003)" }, "properties" : { "noteIndex" : 0 }, "schema" : "https://github.com/citation-style-language/schema/raw/master/csl-citation.json" }</w:instrText>
      </w:r>
      <w:r w:rsidR="00122438" w:rsidRPr="0059793D">
        <w:rPr>
          <w:rFonts w:cs="Arial"/>
        </w:rPr>
        <w:fldChar w:fldCharType="separate"/>
      </w:r>
      <w:r w:rsidR="004F4D11" w:rsidRPr="0059793D">
        <w:rPr>
          <w:rFonts w:cs="Arial"/>
          <w:noProof/>
        </w:rPr>
        <w:t>(Braak et al., 2003)</w:t>
      </w:r>
      <w:r w:rsidR="00122438" w:rsidRPr="0059793D">
        <w:rPr>
          <w:rFonts w:cs="Arial"/>
        </w:rPr>
        <w:fldChar w:fldCharType="end"/>
      </w:r>
      <w:r w:rsidRPr="0059793D">
        <w:rPr>
          <w:rFonts w:cs="Arial"/>
        </w:rPr>
        <w:t>. The main components of Lewy bodies are the</w:t>
      </w:r>
      <w:r w:rsidRPr="004A544B">
        <w:rPr>
          <w:rFonts w:cs="Arial"/>
        </w:rPr>
        <w:t xml:space="preserve"> </w:t>
      </w:r>
      <w:r>
        <w:rPr>
          <w:rFonts w:cs="Arial"/>
        </w:rPr>
        <w:t>phosphorylated</w:t>
      </w:r>
      <w:r w:rsidRPr="004A544B">
        <w:rPr>
          <w:rFonts w:cs="Arial"/>
        </w:rPr>
        <w:t xml:space="preserve"> </w:t>
      </w:r>
      <w:r>
        <w:rPr>
          <w:rFonts w:cs="Arial"/>
        </w:rPr>
        <w:t>α</w:t>
      </w:r>
      <w:r w:rsidRPr="004A544B">
        <w:rPr>
          <w:rFonts w:cs="Arial"/>
        </w:rPr>
        <w:t xml:space="preserve">-synuclein, neurofilaments and ubiquitin that are prone to aggregate and form insoluble fibrils </w:t>
      </w:r>
      <w:r w:rsidR="00122438" w:rsidRPr="004A544B">
        <w:rPr>
          <w:rFonts w:cs="Arial"/>
        </w:rPr>
        <w:fldChar w:fldCharType="begin" w:fldLock="1"/>
      </w:r>
      <w:r w:rsidR="00994410">
        <w:rPr>
          <w:rFonts w:cs="Arial"/>
        </w:rPr>
        <w:instrText>ADDIN CSL_CITATION { "citationItems" : [ { "id" : "ITEM-1", "itemData" : { "DOI" : "10.1007/s00415-009-5243-y", "ISBN" : "1432-1459 (Electronic)\n0340-5354 (Linking)", "PMID" : "19711116", "abstract" : "Filamentous protein inclusions in neurons (Lewy bodies, LB) and dystrophic neurites containing pathologic alpha-synuclein (alpha Syn) are the morphologic hallmarks of sporadic Parkinson disease (PD) and dementia with Lewy bodies (DLB), but are also found in aged subjects and in a variety of neurogenerative disorders. They occur in the central, peripheral, and autonomic nervous system as an essential or coincident feature. Their formation runs through several phases from initial dust-like particles cross-linked with alpha Syn to aggregation of ubiquitinated dense filaments, formation of LBs, finally degradation and death of the afflicted neurons. Pathologic accumulation of alpha Syn/LBs proposed by Braak et al. (Neurobiol Aging 24:197-211, 2003), following a predictable sequence of lesions in six stages with ascending progression from medullary and olfactory nuclei to the cortex, has been considered to be linked to clinical dysfunctions. The consensus pathologic guidelines of DLB (Neurology 65:1863-1872, 2005), by semiquantitative scoring to alpha Syn pathology (LB density and distribution) in specific brain regions, distinguish three phenotypes (brainstem, transitional/limbic, and diffuse neocortical), and also consider concomitant Alzheimer-related pathology. alpha Syn pathology in the amygdala is often associated with Alzheimer disease. Although some retrospective clinico-pathologic studies have largely confirmed the Braak LB staging system, it shows neither correlation to the clinical severity and duration of parkinsonism nor to nigral alpha Syn burden and cell loss which significantly correlates with resulting striatal loss of dopamine, dopamine transporter and tyrosine hydroxylase, duration and severity of motor dysfunction. Between 6.3 and 43% of clinically manifested PD cases did not follow this pattern, and in 7-8.3% of those with alpha Syn-positive inclusions in midbrain and cortex the medullary nuclei were spared. On the other hand, 30-55% of elderly subjects with widespread Lewy pathology revealed no neuropsychiatric symptoms or were not classifiable. Therefore, detection and staging of Lewy pathology without assessment of neuronal loss in specific areas may not have clinical impact and its predictive validity is questionable. For demented patients, modified criteria for categorization of Lewy pathology were proposed. If robust correlations between clinical course and Lewy/alpha Syn pathology are to be confirmed by future studies, the current\u2026", "author" : [ { "dropping-particle" : "", "family" : "Jellinger", "given" : "K A", "non-dropping-particle" : "", "parse-names" : false, "suffix" : "" } ], "container-title" : "J Neurol", "edition" : "2009/09/04", "id" : "ITEM-1", "issued" : { "date-parts" : [ [ "2009" ] ] }, "note" : "Jellinger, Kurt A\nReview\nGermany\nJournal of neurology\nJ Neurol. 2009 Aug;256 Suppl 3:270-9.", "page" : "270-279", "title" : "Formation and development of Lewy pathology: a critical update", "type" : "article-journal", "volume" : "256 Suppl " }, "uris" : [ "http://www.mendeley.com/documents/?uuid=8a6563e2-adee-45e4-aef1-ac0e45381abf" ] }, { "id" : "ITEM-2", "itemData" : { "DOI" : "10.1371/journal.pone.0009956", "ISBN" : "1932-6203 (Electronic)\n1932-6203 (Linking)", "PMID" : "20386702", "abstract" : "BACKGROUND: The pathology of Parkinson's disease (PD) is characterized by the degeneration of the nigrostriatal dopaminergic pathway, as well as the formation of intraneuronal inclusions known as Lewy bodies and Lewy neurites in the substantia nigra. Accumulations of nitrated alpha-synuclein are demonstrated in the signature inclusions of Parkinson's disease. However, whether the nitration of alpha-synuclein is relevant to the pathogenesis of PD is unknown. METHODOLOGY/PRINCIPAL FINDINGS: In this study, effect of nitrated alpha-synuclein to dopaminergic (DA) neurons was determined by delivering nitrated recombinant TAT-alpha-synuclein intracellular. We provide evidence to show that the nitrated alpha-synuclein was toxic to cultured dopaminergic SHSY-5Y neurons and primary mesencephalic DA neurons to a much greater degree than unnitrated alpha-synuclein. Moreover, we show that administration of nitrated alpha-synuclein to the substantia nigra pars compacta of rats caused severe reductions in the number of DA neurons therein, and led to the down-regulation of D(2)R in the striatum in vivo. Furthermore, when administered to the substantia nigra of rats, nitrated alpha-synuclein caused PD-like motor dysfunctions, such as reduced locomotion and motor asymmetry, however unmodified alpha-synuclein had significantly less severe behavioral effects. CONCLUSIONS/SIGNIFICANCE: Our results provide evidence that alpha-synuclein, principally in its nitrated form, induce DA neuron death and may be a major factor in the etiology of PD.", "author" : [ { "dropping-particle" : "", "family" : "Yu", "given" : "Z", "non-dropping-particle" : "", "parse-names" : false, "suffix" : "" }, { "dropping-particle" : "", "family" : "Xu", "given" : "X", "non-dropping-particle" : "", "parse-names" : false, "suffix" : "" }, { "dropping-particle" : "", "family" : "Xiang", "given" : "Z", "non-dropping-particle" : "", "parse-names" : false, "suffix" : "" }, { "dropping-particle" : "", "family" : "Zhou", "given" : "J", "non-dropping-particle" : "", "parse-names" : false, "suffix" : "" }, { "dropping-particle" : "", "family" : "Zhang", "given" : "Z", "non-dropping-particle" : "", "parse-names" : false, "suffix" : "" }, { "dropping-particle" : "", "family" : "Hu", "given" : "C", "non-dropping-particle" : "", "parse-names" : false, "suffix" : "" }, { "dropping-particle" : "", "family" : "He", "given" : "C", "non-dropping-particle" : "", "parse-names" : false, "suffix" : "" } ], "container-title" : "PLoS One", "edition" : "2010/04/14", "id" : "ITEM-2", "issue" : "4", "issued" : { "date-parts" : [ [ "2010" ] ] }, "note" : "Yu, Zhongwang\nXu, Xiaohui\nXiang, Zhenghua\nZhou, Jianfeng\nZhang, Zhaohuan\nHu, Chun\nHe, Cheng\nResearch Support, Non-U.S. Gov't\nUnited States\nPloS one\nPLoS One. 2010 Apr 8;5(4):e9956.", "page" : "e9956", "title" : "Nitrated alpha-synuclein induces the loss of dopaminergic neurons in the substantia nigra of rats", "type" : "article-journal", "volume" : "5" }, "uris" : [ "http://www.mendeley.com/documents/?uuid=fef6c4d2-9c3b-4721-9b82-e137bb0ea3ca" ] } ], "mendeley" : { "manualFormatting" : "(Jellinger, 2009)", "previouslyFormattedCitation" : "(Jellinger, 2009; Yu et al., 2010)" }, "properties" : { "noteIndex" : 0 }, "schema" : "https://github.com/citation-style-language/schema/raw/master/csl-citation.json" }</w:instrText>
      </w:r>
      <w:r w:rsidR="00122438" w:rsidRPr="004A544B">
        <w:rPr>
          <w:rFonts w:cs="Arial"/>
        </w:rPr>
        <w:fldChar w:fldCharType="separate"/>
      </w:r>
      <w:r w:rsidRPr="00660074">
        <w:rPr>
          <w:rFonts w:cs="Arial"/>
          <w:noProof/>
        </w:rPr>
        <w:t>(Jellinger, 2009)</w:t>
      </w:r>
      <w:r w:rsidR="00122438" w:rsidRPr="004A544B">
        <w:rPr>
          <w:rFonts w:cs="Arial"/>
        </w:rPr>
        <w:fldChar w:fldCharType="end"/>
      </w:r>
      <w:r w:rsidRPr="004A544B">
        <w:rPr>
          <w:rFonts w:cs="Arial"/>
        </w:rPr>
        <w:t xml:space="preserve">. </w:t>
      </w:r>
    </w:p>
    <w:p w:rsidR="006179E6" w:rsidRPr="004A544B" w:rsidRDefault="006179E6" w:rsidP="006179E6">
      <w:pPr>
        <w:rPr>
          <w:rFonts w:cs="Arial"/>
        </w:rPr>
      </w:pPr>
      <w:r w:rsidRPr="004A544B">
        <w:rPr>
          <w:rFonts w:cs="Arial"/>
        </w:rPr>
        <w:t xml:space="preserve">There are </w:t>
      </w:r>
      <w:r w:rsidRPr="004A544B">
        <w:rPr>
          <w:rStyle w:val="apple-style-span1"/>
          <w:rFonts w:cs="Arial"/>
        </w:rPr>
        <w:t>two main types of PD: (1) the early onset (also called familial PD)</w:t>
      </w:r>
      <w:r>
        <w:rPr>
          <w:rStyle w:val="apple-style-span1"/>
          <w:rFonts w:cs="Arial"/>
        </w:rPr>
        <w:t>, which</w:t>
      </w:r>
      <w:r w:rsidRPr="004A544B">
        <w:rPr>
          <w:rStyle w:val="apple-style-span1"/>
          <w:rFonts w:cs="Arial"/>
        </w:rPr>
        <w:t xml:space="preserve"> usually occurs before the age of 50 and affects 5-10% of patients; (2) the adult onset (</w:t>
      </w:r>
      <w:r w:rsidRPr="004A544B">
        <w:rPr>
          <w:rFonts w:eastAsia="Times New Roman" w:cs="Arial"/>
        </w:rPr>
        <w:t>the most common type of PD, also called sporadic or idiopathic PD)</w:t>
      </w:r>
      <w:r>
        <w:rPr>
          <w:rFonts w:eastAsia="Times New Roman" w:cs="Arial"/>
        </w:rPr>
        <w:t>, which</w:t>
      </w:r>
      <w:r w:rsidRPr="004A544B">
        <w:rPr>
          <w:rFonts w:eastAsia="Times New Roman" w:cs="Arial"/>
        </w:rPr>
        <w:t xml:space="preserve"> generally </w:t>
      </w:r>
      <w:r w:rsidRPr="004A544B">
        <w:rPr>
          <w:rStyle w:val="apple-style-span1"/>
          <w:rFonts w:cs="Arial"/>
        </w:rPr>
        <w:t xml:space="preserve">affects people aged over 60. </w:t>
      </w:r>
      <w:r>
        <w:rPr>
          <w:rStyle w:val="apple-style-span1"/>
          <w:rFonts w:cs="Arial"/>
        </w:rPr>
        <w:t>C</w:t>
      </w:r>
      <w:r w:rsidRPr="004A544B">
        <w:rPr>
          <w:rFonts w:cs="Arial"/>
        </w:rPr>
        <w:t xml:space="preserve">linical symptoms </w:t>
      </w:r>
      <w:r>
        <w:rPr>
          <w:rFonts w:cs="Arial"/>
        </w:rPr>
        <w:t xml:space="preserve">of PD </w:t>
      </w:r>
      <w:r w:rsidRPr="004A544B">
        <w:rPr>
          <w:rFonts w:cs="Arial"/>
        </w:rPr>
        <w:t xml:space="preserve">are only apparent when at least 60% of </w:t>
      </w:r>
      <w:r>
        <w:rPr>
          <w:rFonts w:cs="Arial"/>
        </w:rPr>
        <w:t xml:space="preserve">nigral </w:t>
      </w:r>
      <w:r w:rsidRPr="004A544B">
        <w:rPr>
          <w:rFonts w:cs="Arial"/>
        </w:rPr>
        <w:t>dopaminergic neurons are</w:t>
      </w:r>
      <w:r>
        <w:rPr>
          <w:rFonts w:cs="Arial"/>
        </w:rPr>
        <w:t xml:space="preserve"> lost, which in turn leads to</w:t>
      </w:r>
      <w:r w:rsidRPr="004A544B">
        <w:rPr>
          <w:rFonts w:cs="Arial"/>
        </w:rPr>
        <w:t xml:space="preserve"> 80-90% </w:t>
      </w:r>
      <w:r>
        <w:rPr>
          <w:rFonts w:cs="Arial"/>
        </w:rPr>
        <w:t>depletion</w:t>
      </w:r>
      <w:r w:rsidRPr="004A544B">
        <w:rPr>
          <w:rFonts w:cs="Arial"/>
        </w:rPr>
        <w:t xml:space="preserve"> of striatal dopamine </w:t>
      </w:r>
      <w:r>
        <w:rPr>
          <w:rFonts w:cs="Arial"/>
        </w:rPr>
        <w:t>level</w:t>
      </w:r>
      <w:r w:rsidRPr="004A544B">
        <w:rPr>
          <w:rFonts w:cs="Arial"/>
        </w:rPr>
        <w:t>s</w:t>
      </w:r>
      <w:r>
        <w:rPr>
          <w:rFonts w:cs="Arial"/>
        </w:rPr>
        <w:t xml:space="preserve"> </w:t>
      </w:r>
      <w:r w:rsidR="00122438">
        <w:rPr>
          <w:rFonts w:cs="Arial"/>
        </w:rPr>
        <w:fldChar w:fldCharType="begin" w:fldLock="1"/>
      </w:r>
      <w:r w:rsidR="00994410">
        <w:rPr>
          <w:rFonts w:cs="Arial"/>
        </w:rPr>
        <w:instrText>ADDIN CSL_CITATION { "citationItems" : [ { "id" : "ITEM-1", "itemData" : { "DOI" : "S0896627303005683 [pii]", "ISBN" : "0896-6273 (Print)\n0896-6273 (Linking)", "PMID" : "12971891", "abstract" : "Parkinson's disease (PD) results primarily from the death of dopaminergic neurons in the substantia nigra. Current PD medications treat symptoms; none halt or retard dopaminergic neuron degeneration. The main obstacle to developing neuroprotective therapies is a limited understanding of the key molecular events that provoke neurodegeneration. The discovery of PD genes has led to the hypothesis that misfolding of proteins and dysfunction of the ubiquitin-proteasome pathway are pivotal to PD pathogenesis. Previously implicated culprits in PD neurodegeneration, mitochondrial dysfunction and oxidative stress, may also act in part by causing the accumulation of misfolded proteins, in addition to producing other deleterious events in dopaminergic neurons. Neurotoxin-based models (particularly MPTP) have been important in elucidating the molecular cascade of cell death in dopaminergic neurons. PD models based on the manipulation of PD genes should prove valuable in elucidating important aspects of the disease, such as selective vulnerability of substantia nigra dopaminergic neurons to the degenerative process.", "author" : [ { "dropping-particle" : "", "family" : "Dauer", "given" : "W", "non-dropping-particle" : "", "parse-names" : false, "suffix" : "" }, { "dropping-particle" : "", "family" : "Przedborski", "given" : "S", "non-dropping-particle" : "", "parse-names" : false, "suffix" : "" } ], "container-title" : "Neuron", "edition" : "2003/09/16", "id" : "ITEM-1", "issue" : "6", "issued" : { "date-parts" : [ [ "2003" ] ] }, "note" : "Dauer, William\nPrzedborski, Serge\nNS11766-27A1/NS/NINDS NIH HHS/United States\nNS38370/NS/NINDS NIH HHS/United States\nNS38586/NS/NINDS NIH HHS/United States\nNS42269/NS/NINDS NIH HHS/United States\nResearch Support, Non-U.S. Gov't\nResearch Support, U.S. Gov't, Non-P.H.S.\nResearch Support, U.S. Gov't, P.H.S.\nReview\nUnited States\nNeuron\nNeuron. 2003 Sep 11;39(6):889-909.", "page" : "889-909", "title" : "Parkinson's disease: mechanisms and models", "type" : "article-journal", "volume" : "39" }, "uris" : [ "http://www.mendeley.com/documents/?uuid=a163b297-9521-42e4-9b37-ab9f01c454ad" ] } ], "mendeley" : { "previouslyFormattedCitation" : "(Dauer and Przedborski, 2003)" }, "properties" : { "noteIndex" : 0 }, "schema" : "https://github.com/citation-style-language/schema/raw/master/csl-citation.json" }</w:instrText>
      </w:r>
      <w:r w:rsidR="00122438">
        <w:rPr>
          <w:rFonts w:cs="Arial"/>
        </w:rPr>
        <w:fldChar w:fldCharType="separate"/>
      </w:r>
      <w:r w:rsidR="007413E0" w:rsidRPr="00660074">
        <w:rPr>
          <w:rFonts w:cs="Arial"/>
          <w:noProof/>
        </w:rPr>
        <w:t>(Dauer and Przedborski, 2003)</w:t>
      </w:r>
      <w:r w:rsidR="00122438">
        <w:rPr>
          <w:rFonts w:cs="Arial"/>
        </w:rPr>
        <w:fldChar w:fldCharType="end"/>
      </w:r>
      <w:r w:rsidR="00122438" w:rsidRPr="004A544B">
        <w:rPr>
          <w:rFonts w:cs="Arial"/>
        </w:rPr>
        <w:fldChar w:fldCharType="begin"/>
      </w:r>
      <w:r w:rsidRPr="004A544B">
        <w:rPr>
          <w:rFonts w:cs="Arial"/>
        </w:rPr>
        <w:instrText xml:space="preserve"> ADDIN EN.CITE &lt;EndNote&gt;&lt;Cite&gt;&lt;Author&gt;Porras&lt;/Author&gt;&lt;Year&gt;2008&lt;/Year&gt;&lt;RecNum&gt;160&lt;/RecNum&gt;&lt;record&gt;&lt;rec-number&gt;160&lt;/rec-number&gt;&lt;foreign-keys&gt;&lt;key app="EN" db-id="0txpvsw9qedefoetxa5x5ff5pdv5rsstwewr"&gt;160&lt;/key&gt;&lt;/foreign-keys&gt;&lt;ref-type name="Journal Article"&gt;17&lt;/ref-type&gt;&lt;contributors&gt;&lt;authors&gt;&lt;author&gt;Porras, G.&lt;/author&gt;&lt;author&gt;Bezard, E.&lt;/author&gt;&lt;/authors&gt;&lt;/contributors&gt;&lt;auth-address&gt;CNRS UMR 5227, Universite Victor Segalen-Bordeaux 2, 33076, Bordeaux, France.&lt;/auth-address&gt;&lt;titles&gt;&lt;title&gt;Preclinical development of gene therapy for Parkinson&amp;apos;s disease&lt;/title&gt;&lt;secondary-title&gt;Exp Neurol&lt;/secondary-title&gt;&lt;/titles&gt;&lt;periodical&gt;&lt;full-title&gt;Exp Neurol&lt;/full-title&gt;&lt;/periodical&gt;&lt;pages&gt;72-81&lt;/pages&gt;&lt;volume&gt;209&lt;/volume&gt;&lt;number&gt;1&lt;/number&gt;&lt;edition&gt;2007/10/02&lt;/edition&gt;&lt;keywords&gt;&lt;keyword&gt;Animals&lt;/keyword&gt;&lt;keyword&gt;Antiparkinson Agents/therapeutic use&lt;/keyword&gt;&lt;keyword&gt;Clinical Trials as Topic&lt;/keyword&gt;&lt;keyword&gt;Dopamine Agents/therapeutic use&lt;/keyword&gt;&lt;keyword&gt;Gene Therapy/*trends&lt;/keyword&gt;&lt;keyword&gt;Humans&lt;/keyword&gt;&lt;keyword&gt;Neuroprotective Agents/therapeutic use&lt;/keyword&gt;&lt;keyword&gt;Parkinson Disease/*therapy&lt;/keyword&gt;&lt;/keywords&gt;&lt;dates&gt;&lt;year&gt;2008&lt;/year&gt;&lt;pub-dates&gt;&lt;date&gt;Jan&lt;/date&gt;&lt;/pub-dates&gt;&lt;/dates&gt;&lt;isbn&gt;0014-4886 (Print)&amp;#xD;0014-4886 (Linking)&lt;/isbn&gt;&lt;accession-num&gt;17904121&lt;/accession-num&gt;&lt;urls&gt;&lt;related-urls&gt;&lt;url&gt;http://www.ncbi.nlm.nih.gov/entrez/query.fcgi?cmd=Retrieve&amp;amp;db=PubMed&amp;amp;dopt=Citation&amp;amp;list_uids=17904121&lt;/url&gt;&lt;/related-urls&gt;&lt;/urls&gt;&lt;electronic-resource-num&gt;S0014-4886(07)00303-2 [pii]&amp;#xD;10.1016/j.expneurol.2007.08.003&lt;/electronic-resource-num&gt;&lt;language&gt;eng&lt;/language&gt;&lt;/record&gt;&lt;/Cite&gt;&lt;/EndNote&gt;</w:instrText>
      </w:r>
      <w:r w:rsidR="00122438" w:rsidRPr="004A544B">
        <w:rPr>
          <w:rFonts w:cs="Arial"/>
        </w:rPr>
        <w:fldChar w:fldCharType="end"/>
      </w:r>
      <w:r w:rsidRPr="004A544B">
        <w:rPr>
          <w:rFonts w:cs="Arial"/>
        </w:rPr>
        <w:t xml:space="preserve">. </w:t>
      </w:r>
      <w:r>
        <w:rPr>
          <w:rFonts w:cs="Arial"/>
        </w:rPr>
        <w:t xml:space="preserve">However, </w:t>
      </w:r>
      <w:r w:rsidRPr="004A544B">
        <w:rPr>
          <w:rStyle w:val="apple-style-span1"/>
          <w:rFonts w:cs="Arial"/>
        </w:rPr>
        <w:t>PD is rarely the direct cause of death. As the disease progresses</w:t>
      </w:r>
      <w:r>
        <w:rPr>
          <w:rStyle w:val="apple-style-span1"/>
          <w:rFonts w:cs="Arial"/>
        </w:rPr>
        <w:t>,</w:t>
      </w:r>
      <w:r w:rsidRPr="004A544B">
        <w:rPr>
          <w:rStyle w:val="apple-style-span1"/>
          <w:rFonts w:cs="Arial"/>
        </w:rPr>
        <w:t xml:space="preserve"> the patients, who have suffered poor physical and mental health for several years, commonly die from pneumonia or ischemic heart disease </w:t>
      </w:r>
      <w:r w:rsidR="00122438" w:rsidRPr="004A544B">
        <w:rPr>
          <w:rStyle w:val="apple-style-span1"/>
          <w:rFonts w:cs="Arial"/>
        </w:rPr>
        <w:fldChar w:fldCharType="begin" w:fldLock="1"/>
      </w:r>
      <w:r w:rsidR="00994410">
        <w:rPr>
          <w:rStyle w:val="apple-style-span1"/>
          <w:rFonts w:cs="Arial"/>
        </w:rPr>
        <w:instrText>ADDIN CSL_CITATION { "citationItems" : [ { "id" : "ITEM-1", "itemData" : { "DOI" : "10.1034/j.1600-0404.2001.00191.x", "ISSN" : "0001-6314", "author" : [ { "dropping-particle" : "", "family" : "Beyer", "given" : "M. K.", "non-dropping-particle" : "", "parse-names" : false, "suffix" : "" }, { "dropping-particle" : "", "family" : "Herlofson", "given" : "K.", "non-dropping-particle" : "", "parse-names" : false, "suffix" : "" }, { "dropping-particle" : "", "family" : "Arsland", "given" : "D.", "non-dropping-particle" : "", "parse-names" : false, "suffix" : "" }, { "dropping-particle" : "", "family" : "Larsen", "given" : "J. P.", "non-dropping-particle" : "", "parse-names" : false, "suffix" : "" } ], "container-title" : "Acta Neurologica Scandinavica", "id" : "ITEM-1", "issue" : "1", "issued" : { "date-parts" : [ [ "2001", "1" ] ] }, "page" : "7-11", "title" : "Causes of death in a community-based study of Parkinson's disease", "type" : "article-journal", "volume" : "103" }, "uris" : [ "http://www.mendeley.com/documents/?uuid=74f9b0d5-7789-4710-8a1b-1cd953124504" ] } ], "mendeley" : { "previouslyFormattedCitation" : "(Beyer et al., 2001)" }, "properties" : { "noteIndex" : 0 }, "schema" : "https://github.com/citation-style-language/schema/raw/master/csl-citation.json" }</w:instrText>
      </w:r>
      <w:r w:rsidR="00122438" w:rsidRPr="004A544B">
        <w:rPr>
          <w:rStyle w:val="apple-style-span1"/>
          <w:rFonts w:cs="Arial"/>
        </w:rPr>
        <w:fldChar w:fldCharType="separate"/>
      </w:r>
      <w:r w:rsidR="007413E0" w:rsidRPr="00660074">
        <w:rPr>
          <w:rStyle w:val="apple-style-span1"/>
          <w:rFonts w:cs="Arial"/>
          <w:noProof/>
        </w:rPr>
        <w:t>(Beyer et al., 2001)</w:t>
      </w:r>
      <w:r w:rsidR="00122438" w:rsidRPr="004A544B">
        <w:rPr>
          <w:rStyle w:val="apple-style-span1"/>
          <w:rFonts w:cs="Arial"/>
        </w:rPr>
        <w:fldChar w:fldCharType="end"/>
      </w:r>
      <w:r w:rsidRPr="004A544B">
        <w:rPr>
          <w:rStyle w:val="apple-style-span1"/>
          <w:rFonts w:cs="Arial"/>
        </w:rPr>
        <w:t>.</w:t>
      </w:r>
    </w:p>
    <w:p w:rsidR="006179E6" w:rsidRPr="004A544B" w:rsidRDefault="006179E6" w:rsidP="006179E6">
      <w:pPr>
        <w:rPr>
          <w:rFonts w:cs="Arial"/>
        </w:rPr>
      </w:pPr>
      <w:r>
        <w:rPr>
          <w:rFonts w:cs="Arial"/>
        </w:rPr>
        <w:t>PD is characteris</w:t>
      </w:r>
      <w:r w:rsidRPr="004A544B">
        <w:rPr>
          <w:rFonts w:cs="Arial"/>
        </w:rPr>
        <w:t>ed</w:t>
      </w:r>
      <w:r>
        <w:rPr>
          <w:rFonts w:cs="Arial"/>
        </w:rPr>
        <w:t xml:space="preserve"> by four common motor symptoms, </w:t>
      </w:r>
      <w:r w:rsidRPr="004A544B">
        <w:rPr>
          <w:rFonts w:cs="Arial"/>
        </w:rPr>
        <w:t>including resting tremor, muscle rigidity, bradykinesia (slowness of movement), and postural imbalance.</w:t>
      </w:r>
      <w:r w:rsidRPr="004A544B">
        <w:rPr>
          <w:rFonts w:cs="Arial"/>
          <w:b/>
          <w:color w:val="FF0000"/>
        </w:rPr>
        <w:t xml:space="preserve"> </w:t>
      </w:r>
      <w:r w:rsidRPr="004A544B">
        <w:rPr>
          <w:rFonts w:cs="Arial"/>
        </w:rPr>
        <w:t>These symptoms first affect one side of the body but then progress slowly to both sides</w:t>
      </w:r>
      <w:r>
        <w:rPr>
          <w:rFonts w:cs="Arial"/>
        </w:rPr>
        <w:t xml:space="preserve"> </w:t>
      </w:r>
      <w:r w:rsidR="00122438">
        <w:rPr>
          <w:rFonts w:cs="Arial"/>
        </w:rPr>
        <w:fldChar w:fldCharType="begin" w:fldLock="1"/>
      </w:r>
      <w:r w:rsidR="00994410">
        <w:rPr>
          <w:rFonts w:cs="Arial"/>
        </w:rPr>
        <w:instrText>ADDIN CSL_CITATION { "citationItems" : [ { "id" : "ITEM-1", "itemData" : { "ISSN" : "0022-3050", "PMID" : "7755681", "author" : [ { "dropping-particle" : "", "family" : "Marsden", "given" : "C D", "non-dropping-particle" : "", "parse-names" : false, "suffix" : "" } ], "container-title" : "Journal of neurology, neurosurgery, and psychiatry", "id" : "ITEM-1", "issue" : "6", "issued" : { "date-parts" : [ [ "1994", "6" ] ] }, "page" : "672-81", "title" : "Parkinson's disease", "type" : "article-journal", "volume" : "57" }, "uris" : [ "http://www.mendeley.com/documents/?uuid=af2e3b13-8d56-473e-a268-60caabbc7f62" ] } ], "mendeley" : { "previouslyFormattedCitation" : "(Marsden, 1994)" }, "properties" : { "noteIndex" : 0 }, "schema" : "https://github.com/citation-style-language/schema/raw/master/csl-citation.json" }</w:instrText>
      </w:r>
      <w:r w:rsidR="00122438">
        <w:rPr>
          <w:rFonts w:cs="Arial"/>
        </w:rPr>
        <w:fldChar w:fldCharType="separate"/>
      </w:r>
      <w:r w:rsidRPr="00660074">
        <w:rPr>
          <w:rFonts w:cs="Arial"/>
          <w:noProof/>
        </w:rPr>
        <w:t>(Marsden, 1994)</w:t>
      </w:r>
      <w:r w:rsidR="00122438">
        <w:rPr>
          <w:rFonts w:cs="Arial"/>
        </w:rPr>
        <w:fldChar w:fldCharType="end"/>
      </w:r>
      <w:r w:rsidRPr="004A544B">
        <w:rPr>
          <w:rFonts w:cs="Arial"/>
        </w:rPr>
        <w:t xml:space="preserve">. </w:t>
      </w:r>
      <w:r>
        <w:rPr>
          <w:rFonts w:cs="Arial"/>
        </w:rPr>
        <w:t>In addition, t</w:t>
      </w:r>
      <w:r w:rsidRPr="004A544B">
        <w:rPr>
          <w:rFonts w:cs="Arial"/>
        </w:rPr>
        <w:t>he degeneration of neurons</w:t>
      </w:r>
      <w:r>
        <w:rPr>
          <w:rFonts w:cs="Arial"/>
        </w:rPr>
        <w:t xml:space="preserve"> from other extra-nigral nuclei</w:t>
      </w:r>
      <w:r w:rsidRPr="004A544B">
        <w:rPr>
          <w:rFonts w:cs="Arial"/>
        </w:rPr>
        <w:t xml:space="preserve"> </w:t>
      </w:r>
      <w:r>
        <w:rPr>
          <w:rFonts w:cs="Arial"/>
        </w:rPr>
        <w:t>(e.g.,</w:t>
      </w:r>
      <w:r w:rsidRPr="004A544B">
        <w:rPr>
          <w:rFonts w:cs="Arial"/>
        </w:rPr>
        <w:t xml:space="preserve"> the ventral tegmental area (VTA), locus ceruleus, Meynert basalis nucleus</w:t>
      </w:r>
      <w:r>
        <w:rPr>
          <w:rFonts w:cs="Arial"/>
        </w:rPr>
        <w:t xml:space="preserve">) </w:t>
      </w:r>
      <w:r w:rsidRPr="004A544B">
        <w:rPr>
          <w:rFonts w:cs="Arial"/>
        </w:rPr>
        <w:t>results in several non-motor symptoms. These include cognitive dysfunction, sleep disturbance</w:t>
      </w:r>
      <w:r>
        <w:rPr>
          <w:rFonts w:cs="Arial"/>
        </w:rPr>
        <w:t>s</w:t>
      </w:r>
      <w:r w:rsidRPr="004A544B">
        <w:rPr>
          <w:rFonts w:cs="Arial"/>
        </w:rPr>
        <w:t>, sexual dysfunction, depression, anxiety, fatigue, and dementia, which are observed in around 30% of all PD patients</w:t>
      </w:r>
      <w:r>
        <w:rPr>
          <w:rFonts w:cs="Arial"/>
        </w:rPr>
        <w:t xml:space="preserve"> </w:t>
      </w:r>
      <w:r w:rsidR="00122438">
        <w:rPr>
          <w:rFonts w:cs="Arial"/>
        </w:rPr>
        <w:fldChar w:fldCharType="begin" w:fldLock="1"/>
      </w:r>
      <w:r w:rsidR="00994410">
        <w:rPr>
          <w:rFonts w:cs="Arial"/>
        </w:rPr>
        <w:instrText>ADDIN CSL_CITATION { "citationItems" : [ { "id" : "ITEM-1", "itemData" : { "DOI" : "S0896627303005683 [pii]", "ISBN" : "0896-6273 (Print)\n0896-6273 (Linking)", "PMID" : "12971891", "abstract" : "Parkinson's disease (PD) results primarily from the death of dopaminergic neurons in the substantia nigra. Current PD medications treat symptoms; none halt or retard dopaminergic neuron degeneration. The main obstacle to developing neuroprotective therapies is a limited understanding of the key molecular events that provoke neurodegeneration. The discovery of PD genes has led to the hypothesis that misfolding of proteins and dysfunction of the ubiquitin-proteasome pathway are pivotal to PD pathogenesis. Previously implicated culprits in PD neurodegeneration, mitochondrial dysfunction and oxidative stress, may also act in part by causing the accumulation of misfolded proteins, in addition to producing other deleterious events in dopaminergic neurons. Neurotoxin-based models (particularly MPTP) have been important in elucidating the molecular cascade of cell death in dopaminergic neurons. PD models based on the manipulation of PD genes should prove valuable in elucidating important aspects of the disease, such as selective vulnerability of substantia nigra dopaminergic neurons to the degenerative process.", "author" : [ { "dropping-particle" : "", "family" : "Dauer", "given" : "W", "non-dropping-particle" : "", "parse-names" : false, "suffix" : "" }, { "dropping-particle" : "", "family" : "Przedborski", "given" : "S", "non-dropping-particle" : "", "parse-names" : false, "suffix" : "" } ], "container-title" : "Neuron", "edition" : "2003/09/16", "id" : "ITEM-1", "issue" : "6", "issued" : { "date-parts" : [ [ "2003" ] ] }, "note" : "Dauer, William\nPrzedborski, Serge\nNS11766-27A1/NS/NINDS NIH HHS/United States\nNS38370/NS/NINDS NIH HHS/United States\nNS38586/NS/NINDS NIH HHS/United States\nNS42269/NS/NINDS NIH HHS/United States\nResearch Support, Non-U.S. Gov't\nResearch Support, U.S. Gov't, Non-P.H.S.\nResearch Support, U.S. Gov't, P.H.S.\nReview\nUnited States\nNeuron\nNeuron. 2003 Sep 11;39(6):889-909.", "page" : "889-909", "title" : "Parkinson's disease: mechanisms and models", "type" : "article-journal", "volume" : "39" }, "uris" : [ "http://www.mendeley.com/documents/?uuid=a163b297-9521-42e4-9b37-ab9f01c454ad" ] } ], "mendeley" : { "previouslyFormattedCitation" : "(Dauer and Przedborski, 2003)" }, "properties" : { "noteIndex" : 0 }, "schema" : "https://github.com/citation-style-language/schema/raw/master/csl-citation.json" }</w:instrText>
      </w:r>
      <w:r w:rsidR="00122438">
        <w:rPr>
          <w:rFonts w:cs="Arial"/>
        </w:rPr>
        <w:fldChar w:fldCharType="separate"/>
      </w:r>
      <w:r w:rsidR="007413E0" w:rsidRPr="00660074">
        <w:rPr>
          <w:rFonts w:cs="Arial"/>
          <w:noProof/>
        </w:rPr>
        <w:t>(Dauer and Przedborski, 2003)</w:t>
      </w:r>
      <w:r w:rsidR="00122438">
        <w:rPr>
          <w:rFonts w:cs="Arial"/>
        </w:rPr>
        <w:fldChar w:fldCharType="end"/>
      </w:r>
      <w:r w:rsidRPr="004A544B">
        <w:rPr>
          <w:rFonts w:cs="Arial"/>
        </w:rPr>
        <w:t xml:space="preserve">. </w:t>
      </w:r>
    </w:p>
    <w:p w:rsidR="006179E6" w:rsidRPr="004A544B" w:rsidRDefault="006179E6" w:rsidP="006179E6">
      <w:pPr>
        <w:rPr>
          <w:rFonts w:cs="Arial"/>
        </w:rPr>
      </w:pPr>
      <w:r w:rsidRPr="004A544B">
        <w:rPr>
          <w:rStyle w:val="apple-style-span1"/>
          <w:rFonts w:cs="Arial"/>
        </w:rPr>
        <w:t xml:space="preserve">PD has symptoms similar to other neurological disorders, such as corticobasal degeneration, dementia with Lewy bodies, multiple system atrophy, </w:t>
      </w:r>
      <w:r w:rsidRPr="004A544B">
        <w:rPr>
          <w:rFonts w:cs="PlantinStd"/>
          <w:iCs/>
          <w:lang w:eastAsia="en-GB"/>
        </w:rPr>
        <w:t xml:space="preserve">and </w:t>
      </w:r>
      <w:r w:rsidRPr="004A544B">
        <w:rPr>
          <w:rFonts w:cs="PlantinStd"/>
          <w:iCs/>
          <w:lang w:eastAsia="en-GB"/>
        </w:rPr>
        <w:lastRenderedPageBreak/>
        <w:t>progressive supranuclear palsy</w:t>
      </w:r>
      <w:r>
        <w:rPr>
          <w:rFonts w:cs="PlantinStd"/>
          <w:iCs/>
          <w:lang w:eastAsia="en-GB"/>
        </w:rPr>
        <w:t xml:space="preserve"> </w:t>
      </w:r>
      <w:r w:rsidR="00122438">
        <w:rPr>
          <w:rFonts w:cs="PlantinStd"/>
          <w:iCs/>
          <w:lang w:eastAsia="en-GB"/>
        </w:rPr>
        <w:fldChar w:fldCharType="begin" w:fldLock="1"/>
      </w:r>
      <w:r w:rsidR="00994410">
        <w:rPr>
          <w:rFonts w:cs="PlantinStd"/>
          <w:iCs/>
          <w:lang w:eastAsia="en-GB"/>
        </w:rPr>
        <w:instrText>ADDIN CSL_CITATION { "citationItems" : [ { "id" : "ITEM-1", "itemData" : { "ISSN" : "0027-8424", "PMID" : "9600990", "abstract" : "Lewy bodies and Lewy neurites are the defining neuropathological characteristics of Parkinson's disease and dementia with Lewy bodies. They are made of abnormal filamentous assemblies of unknown composition. We show here that Lewy bodies and Lewy neurites from Parkinson's disease and dementia with Lewy bodies are stained strongly by antibodies directed against amino-terminal and carboxyl-terminal sequences of alpha-synuclein, showing the presence of full-length or close to full-length alpha-synuclein. The number of alpha-synuclein-stained structures exceeded that immunoreactive for ubiquitin, which is currently the most sensitive marker of Lewy bodies and Lewy neurites. Staining for alpha-synuclein thus will replace staining for ubiquitin as the preferred method for detecting Lewy bodies and Lewy neurites. We have isolated Lewy body filaments by a method used for the extraction of paired helical filaments from Alzheimer's disease brain. By immunoelectron microscopy, extracted filaments were labeled strongly by anti-alpha-synuclein antibodies. The morphologies of the 5- to 10-nm filaments and their staining characteristics suggest that extended alpha-synuclein molecules run parallel to the filament axis and that the filaments are polar structures. These findings indicate that alpha-synuclein forms the major filamentous component of Lewy bodies and Lewy neurites.", "author" : [ { "dropping-particle" : "", "family" : "Spillantini", "given" : "M G", "non-dropping-particle" : "", "parse-names" : false, "suffix" : "" }, { "dropping-particle" : "", "family" : "Crowther", "given" : "R A", "non-dropping-particle" : "", "parse-names" : false, "suffix" : "" }, { "dropping-particle" : "", "family" : "Jakes", "given" : "R", "non-dropping-particle" : "", "parse-names" : false, "suffix" : "" }, { "dropping-particle" : "", "family" : "Hasegawa", "given" : "M", "non-dropping-particle" : "", "parse-names" : false, "suffix" : "" }, { "dropping-particle" : "", "family" : "Goedert", "given" : "M", "non-dropping-particle" : "", "parse-names" : false, "suffix" : "" } ], "container-title" : "Proceedings of the National Academy of Sciences of the United States of America", "id" : "ITEM-1", "issue" : "11", "issued" : { "date-parts" : [ [ "1998", "5", "26" ] ] }, "page" : "6469-73", "title" : "alpha-Synuclein in filamentous inclusions of Lewy bodies from Parkinson's disease and dementia with lewy bodies.", "type" : "article-journal", "volume" : "95" }, "uris" : [ "http://www.mendeley.com/documents/?uuid=2aa93e3a-c97e-43a4-b54b-600c11524754" ] }, { "id" : "ITEM-2", "itemData" : { "DOI" : "10.1016/j.nbd.2011.08.003", "ISSN" : "1095-953X", "PMID" : "21856424", "abstract" : "Differentiating clinically between Parkinson's disease (PD) and the atypical parkinsonian syndromes of Progressive supranuclear palsy (PSP), corticobasal syndrome (CBS) and multiple system atrophy (MSA) is challenging but crucial for patient management and recruitment into clinical trials. Because PD (and the related disorder Dementia with Lewy bodies (DLB)) and MSA are characterised by the deposition of aggregated forms of \u03b1-synuclein protein (\u03b1-syn) in the brain, whereas CBS and PSP are tauopathies, we have developed immunoassays to detect levels of total and oligomeric forms of \u03b1-syn, and phosphorylated and phosphorylated oligomeric forms of \u03b1-syn, within body fluids, in an attempt to find a biomarker that will differentiate between these disorders. Levels of these 4 different forms of \u03b1-syn were measured in post mortem samples of ventricular cerebrospinal fluid (CSF) obtained from 76 patients with PD, DLB, PSP or MSA, and in 20 healthy controls. Mean CSF levels of total and oligomeric \u03b1-syn, and phosphorylated \u03b1-syn, did not vary significantly between the diagnostic groups, whereas mean CSF levels of phosphorylated oligomeric \u03b1-syn did differ significantly (p&lt;0.001) amongst the different diagnostic groups. Although all 4 measures of \u03b1-syn were higher in patients with MSA compared to all other diagnostic groups, these were only significantly raised (p&lt;0.001) in MSA compared to all other diagnostic groups, for phosphorylated oligomeric forms of \u03b1-syn. This suggests that this particular assay may have utility in differentiating MSA from control subject and patients with other \u03b1-synucleinopathies. However, it does not appear to be of help in distinguishing patients with PD and DLB from those with PSP or from control subjects. Western blots show that the principal form of \u03b1-syn within CSF is phosphorylated, and the finding that the phosphorylated oligomeric \u03b1-syn immunoassay appears to be the most informative of the 4 assays would be consistent with this observation.", "author" : [ { "dropping-particle" : "", "family" : "Foulds", "given" : "P G", "non-dropping-particle" : "", "parse-names" : false, "suffix" : "" }, { "dropping-particle" : "", "family" : "Yokota", "given" : "O", "non-dropping-particle" : "", "parse-names" : false, "suffix" : "" }, { "dropping-particle" : "", "family" : "Thurston", "given" : "A", "non-dropping-particle" : "", "parse-names" : false, "suffix" : "" }, { "dropping-particle" : "", "family" : "Davidson", "given" : "Y", "non-dropping-particle" : "", "parse-names" : false, "suffix" : "" }, { "dropping-particle" : "", "family" : "Ahmed", "given" : "Z", "non-dropping-particle" : "", "parse-names" : false, "suffix" : "" }, { "dropping-particle" : "", "family" : "Holton", "given" : "J", "non-dropping-particle" : "", "parse-names" : false, "suffix" : "" }, { "dropping-particle" : "", "family" : "Thompson", "given" : "J C", "non-dropping-particle" : "", "parse-names" : false, "suffix" : "" }, { "dropping-particle" : "", "family" : "Akiyama", "given" : "H", "non-dropping-particle" : "", "parse-names" : false, "suffix" : "" }, { "dropping-particle" : "", "family" : "Arai", "given" : "T", "non-dropping-particle" : "", "parse-names" : false, "suffix" : "" }, { "dropping-particle" : "", "family" : "Hasegawa", "given" : "M", "non-dropping-particle" : "", "parse-names" : false, "suffix" : "" }, { "dropping-particle" : "", "family" : "Gerhard", "given" : "A", "non-dropping-particle" : "", "parse-names" : false, "suffix" : "" }, { "dropping-particle" : "", "family" : "Allsop", "given" : "D", "non-dropping-particle" : "", "parse-names" : false, "suffix" : "" }, { "dropping-particle" : "", "family" : "Mann", "given" : "D M A", "non-dropping-particle" : "", "parse-names" : false, "suffix" : "" } ], "container-title" : "Neurobiology of disease", "id" : "ITEM-2", "issue" : "1", "issued" : { "date-parts" : [ [ "2012", "1" ] ] }, "page" : "188-95", "publisher" : "Elsevier Inc.", "title" : "Post mortem cerebrospinal fluid \u03b1-synuclein levels are raised in multiple system atrophy and distinguish this from the other \u03b1-synucleinopathies, Parkinson's disease and Dementia with Lewy bodies.", "type" : "article-journal", "volume" : "45" }, "uris" : [ "http://www.mendeley.com/documents/?uuid=659dbcb0-d397-43bc-91e3-e42325d9b555" ] } ], "mendeley" : { "previouslyFormattedCitation" : "(Spillantini et al., 1998; Foulds et al., 2012)" }, "properties" : { "noteIndex" : 0 }, "schema" : "https://github.com/citation-style-language/schema/raw/master/csl-citation.json" }</w:instrText>
      </w:r>
      <w:r w:rsidR="00122438">
        <w:rPr>
          <w:rFonts w:cs="PlantinStd"/>
          <w:iCs/>
          <w:lang w:eastAsia="en-GB"/>
        </w:rPr>
        <w:fldChar w:fldCharType="separate"/>
      </w:r>
      <w:r w:rsidR="007413E0" w:rsidRPr="00660074">
        <w:rPr>
          <w:rFonts w:cs="PlantinStd"/>
          <w:iCs/>
          <w:noProof/>
          <w:lang w:eastAsia="en-GB"/>
        </w:rPr>
        <w:t>(Spillantini et al., 1998; Foulds et al., 2012)</w:t>
      </w:r>
      <w:r w:rsidR="00122438">
        <w:rPr>
          <w:rFonts w:cs="PlantinStd"/>
          <w:iCs/>
          <w:lang w:eastAsia="en-GB"/>
        </w:rPr>
        <w:fldChar w:fldCharType="end"/>
      </w:r>
      <w:r w:rsidRPr="004A544B">
        <w:rPr>
          <w:rFonts w:cs="PlantinStd"/>
          <w:iCs/>
          <w:lang w:eastAsia="en-GB"/>
        </w:rPr>
        <w:t>.</w:t>
      </w:r>
      <w:r w:rsidRPr="004A544B">
        <w:rPr>
          <w:rStyle w:val="apple-style-span1"/>
          <w:rFonts w:cs="Arial"/>
        </w:rPr>
        <w:t xml:space="preserve"> </w:t>
      </w:r>
      <w:r>
        <w:rPr>
          <w:rStyle w:val="apple-style-span1"/>
          <w:rFonts w:cs="Arial"/>
        </w:rPr>
        <w:t>T</w:t>
      </w:r>
      <w:r w:rsidRPr="004A544B">
        <w:rPr>
          <w:rStyle w:val="apple-style-span1"/>
          <w:rFonts w:cs="Arial"/>
        </w:rPr>
        <w:t>he symptoms</w:t>
      </w:r>
      <w:r>
        <w:rPr>
          <w:rStyle w:val="apple-style-span1"/>
          <w:rFonts w:cs="Arial"/>
        </w:rPr>
        <w:t>, moreover,</w:t>
      </w:r>
      <w:r w:rsidRPr="004A544B">
        <w:rPr>
          <w:rStyle w:val="apple-style-span1"/>
          <w:rFonts w:cs="Arial"/>
        </w:rPr>
        <w:t xml:space="preserve"> are different </w:t>
      </w:r>
      <w:r>
        <w:rPr>
          <w:rStyle w:val="apple-style-span1"/>
          <w:rFonts w:cs="Arial"/>
        </w:rPr>
        <w:t>in</w:t>
      </w:r>
      <w:r w:rsidRPr="004A544B">
        <w:rPr>
          <w:rStyle w:val="apple-style-span1"/>
          <w:rFonts w:cs="Arial"/>
        </w:rPr>
        <w:t xml:space="preserve"> each PD individual. Hence</w:t>
      </w:r>
      <w:r>
        <w:rPr>
          <w:rStyle w:val="apple-style-span1"/>
          <w:rFonts w:cs="Arial"/>
        </w:rPr>
        <w:t>,</w:t>
      </w:r>
      <w:r w:rsidRPr="004A544B">
        <w:rPr>
          <w:rStyle w:val="apple-style-span1"/>
          <w:rFonts w:cs="Arial"/>
        </w:rPr>
        <w:t xml:space="preserve"> an accurate diagnosis of PD is </w:t>
      </w:r>
      <w:r>
        <w:rPr>
          <w:rFonts w:cs="Arial"/>
        </w:rPr>
        <w:t>challenged</w:t>
      </w:r>
      <w:r w:rsidRPr="004A544B">
        <w:rPr>
          <w:rFonts w:cs="Arial"/>
        </w:rPr>
        <w:t xml:space="preserve">, particularly in the early stages of the disease. Physicians usually base their diagnosis on </w:t>
      </w:r>
      <w:r>
        <w:rPr>
          <w:rFonts w:cs="Arial"/>
        </w:rPr>
        <w:t xml:space="preserve">the </w:t>
      </w:r>
      <w:r w:rsidRPr="004A544B">
        <w:rPr>
          <w:rFonts w:cs="Arial"/>
        </w:rPr>
        <w:t>patient medical history, clinical signs and symptoms, and response to medications used to treat for PD</w:t>
      </w:r>
      <w:r>
        <w:rPr>
          <w:rFonts w:cs="Arial"/>
        </w:rPr>
        <w:t xml:space="preserve"> </w:t>
      </w:r>
      <w:r w:rsidR="00122438">
        <w:rPr>
          <w:rFonts w:cs="Arial"/>
        </w:rPr>
        <w:fldChar w:fldCharType="begin" w:fldLock="1"/>
      </w:r>
      <w:r w:rsidR="00994410">
        <w:rPr>
          <w:rFonts w:cs="Arial"/>
        </w:rPr>
        <w:instrText>ADDIN CSL_CITATION { "citationItems" : [ { "id" : "ITEM-1", "itemData" : { "DOI" : "10.3389/fneur.2012.00088", "ISSN" : "1664-2295", "PMID" : "22654785", "abstract" : "Parkinson's disease (PD) is a common, disabling, neurodegenerative disorder. In addition to classical motor symptoms, non-motor features are now widely accepted as part of the clinical picture, and cognitive decline is a very important aspect of the disease, as it brings an additional significant burden for the patient and caregivers. The diagnosis of cognitive decline in PD, namely mild cognitive impairment (MCI) and dementia, can be extremely challenging, remaining largely based on clinical and cognitive assessments. Diagnostic criteria and methods for PD dementia and MCI have been recently issued by expert work groups. This manuscript has synthesized relevant data in order to obtain a pragmatic and updated review regarding cognitive decline in PD, from milder stages to dementia. This text will summarize clinical features, diagnostic methodology, and therapeutic issues of clinical decline in PD. Relevant clinical genetic issues, including recent advances, will also be approached.", "author" : [ { "dropping-particle" : "", "family" : "Meireles", "given" : "Joana", "non-dropping-particle" : "", "parse-names" : false, "suffix" : "" }, { "dropping-particle" : "", "family" : "Massano", "given" : "Jo\u00e3o", "non-dropping-particle" : "", "parse-names" : false, "suffix" : "" } ], "container-title" : "Frontiers in neurology", "id" : "ITEM-1", "issue" : "May", "issued" : { "date-parts" : [ [ "2012", "1" ] ] }, "page" : "88", "title" : "Cognitive impairment and dementia in Parkinson's disease: clinical features, diagnosis, and management.", "type" : "article-journal", "volume" : "3" }, "uris" : [ "http://www.mendeley.com/documents/?uuid=08db05eb-c211-4d89-bd0f-29f4fe982902" ] } ], "mendeley" : { "previouslyFormattedCitation" : "(Meireles and Massano, 2012)" }, "properties" : { "noteIndex" : 0 }, "schema" : "https://github.com/citation-style-language/schema/raw/master/csl-citation.json" }</w:instrText>
      </w:r>
      <w:r w:rsidR="00122438">
        <w:rPr>
          <w:rFonts w:cs="Arial"/>
        </w:rPr>
        <w:fldChar w:fldCharType="separate"/>
      </w:r>
      <w:r w:rsidR="007413E0" w:rsidRPr="00660074">
        <w:rPr>
          <w:rFonts w:cs="Arial"/>
          <w:noProof/>
        </w:rPr>
        <w:t>(Meireles and Massano, 2012)</w:t>
      </w:r>
      <w:r w:rsidR="00122438">
        <w:rPr>
          <w:rFonts w:cs="Arial"/>
        </w:rPr>
        <w:fldChar w:fldCharType="end"/>
      </w:r>
      <w:r w:rsidRPr="004A544B">
        <w:rPr>
          <w:rFonts w:cs="Arial"/>
        </w:rPr>
        <w:t xml:space="preserve">. Neuro-imaging (e.g., computerised tomography scan, magnetic resonance imaging, positron </w:t>
      </w:r>
      <w:r>
        <w:rPr>
          <w:rFonts w:cs="Arial"/>
        </w:rPr>
        <w:t>emission tomography) may be used</w:t>
      </w:r>
      <w:r w:rsidRPr="004A544B">
        <w:rPr>
          <w:rFonts w:cs="Arial"/>
        </w:rPr>
        <w:t xml:space="preserve"> in some cases to distinguish PD from other PD-like conditions</w:t>
      </w:r>
      <w:r>
        <w:rPr>
          <w:rFonts w:cs="Arial"/>
        </w:rPr>
        <w:t xml:space="preserve"> </w:t>
      </w:r>
      <w:r w:rsidR="00122438">
        <w:rPr>
          <w:rFonts w:cs="Arial"/>
        </w:rPr>
        <w:fldChar w:fldCharType="begin" w:fldLock="1"/>
      </w:r>
      <w:r w:rsidR="00994410">
        <w:rPr>
          <w:rFonts w:cs="Arial"/>
        </w:rPr>
        <w:instrText>ADDIN CSL_CITATION { "citationItems" : [ { "id" : "ITEM-1", "itemData" : { "DOI" : "10.1016/S1474-4422(11)70214-9", "ISSN" : "1474-4465", "PMID" : "22014434", "abstract" : "Advances in imaging have made it possible to detect functional and, increasingly, structural changes in Parkinson's disease. Although imaging is not yet routinely used for diagnosis, such an application is becoming increasingly feasible. Of potentially greater interest, however, is the use of imaging as a biomarker to detect premotor disease and disease progression. Imaging also provides insights into complications of Parkinson's disease and its long-term treatment, and the role of dopamine in the normal brain. Furthermore, these techniques can be applied to animal models, to help validate these models and allow their use in the study of potential disease-modifying therapies.", "author" : [ { "dropping-particle" : "", "family" : "Stoessl", "given" : "A Jon", "non-dropping-particle" : "", "parse-names" : false, "suffix" : "" }, { "dropping-particle" : "", "family" : "Martin", "given" : "Wr Wayne", "non-dropping-particle" : "", "parse-names" : false, "suffix" : "" }, { "dropping-particle" : "", "family" : "McKeown", "given" : "Martin J", "non-dropping-particle" : "", "parse-names" : false, "suffix" : "" }, { "dropping-particle" : "", "family" : "Sossi", "given" : "Vesna", "non-dropping-particle" : "", "parse-names" : false, "suffix" : "" } ], "container-title" : "Lancet neurology", "id" : "ITEM-1", "issue" : "11", "issued" : { "date-parts" : [ [ "2011", "11" ] ] }, "page" : "987-1001", "publisher" : "Elsevier Ltd", "title" : "Advances in imaging in Parkinson's disease.", "type" : "article-journal", "volume" : "10" }, "uris" : [ "http://www.mendeley.com/documents/?uuid=1d005cde-e2a6-4442-906d-cf8d887d3a59" ] } ], "mendeley" : { "previouslyFormattedCitation" : "(Stoessl et al., 2011)" }, "properties" : { "noteIndex" : 0 }, "schema" : "https://github.com/citation-style-language/schema/raw/master/csl-citation.json" }</w:instrText>
      </w:r>
      <w:r w:rsidR="00122438">
        <w:rPr>
          <w:rFonts w:cs="Arial"/>
        </w:rPr>
        <w:fldChar w:fldCharType="separate"/>
      </w:r>
      <w:r w:rsidR="007413E0" w:rsidRPr="00660074">
        <w:rPr>
          <w:rFonts w:cs="Arial"/>
          <w:noProof/>
        </w:rPr>
        <w:t>(Stoessl et al., 2011)</w:t>
      </w:r>
      <w:r w:rsidR="00122438">
        <w:rPr>
          <w:rFonts w:cs="Arial"/>
        </w:rPr>
        <w:fldChar w:fldCharType="end"/>
      </w:r>
      <w:r w:rsidRPr="004A544B">
        <w:rPr>
          <w:rFonts w:cs="Arial"/>
        </w:rPr>
        <w:t xml:space="preserve">. </w:t>
      </w:r>
      <w:r>
        <w:rPr>
          <w:rFonts w:cs="Arial"/>
        </w:rPr>
        <w:t>Recently, m</w:t>
      </w:r>
      <w:r w:rsidRPr="004A544B">
        <w:rPr>
          <w:rFonts w:cs="Arial"/>
        </w:rPr>
        <w:t>easuring levels of phosphorylate</w:t>
      </w:r>
      <w:r>
        <w:rPr>
          <w:rFonts w:cs="Arial"/>
        </w:rPr>
        <w:t>d a-synuclein in plasma has emerged</w:t>
      </w:r>
      <w:r w:rsidRPr="004A544B">
        <w:rPr>
          <w:rFonts w:cs="Arial"/>
        </w:rPr>
        <w:t xml:space="preserve"> as</w:t>
      </w:r>
      <w:r>
        <w:rPr>
          <w:rFonts w:cs="Arial"/>
        </w:rPr>
        <w:t xml:space="preserve"> another option, which </w:t>
      </w:r>
      <w:r w:rsidRPr="004A544B">
        <w:rPr>
          <w:rFonts w:cs="Arial"/>
        </w:rPr>
        <w:t xml:space="preserve">is being developed to detect PD at the earliest stage, even before the symptoms appear </w:t>
      </w:r>
      <w:r w:rsidR="00122438" w:rsidRPr="004A544B">
        <w:rPr>
          <w:rFonts w:cs="Arial"/>
        </w:rPr>
        <w:fldChar w:fldCharType="begin" w:fldLock="1"/>
      </w:r>
      <w:r w:rsidR="00994410">
        <w:rPr>
          <w:rFonts w:cs="Arial"/>
        </w:rPr>
        <w:instrText>ADDIN CSL_CITATION { "citationItems" : [ { "id" : "ITEM-1", "itemData" : { "DOI" : "10.1096/fj.10-179192", "ISSN" : "1530-6860", "PMID" : "21865317", "abstract" : "Parkinson's disease (PD) is characterized by the presence of Lewy bodies containing phosphorylated and aggregated \u03b1-synuclein (\u03b1-syn). \u03b1-Syn is present in human body fluids, including blood plasma, and is a potential biomarker for PD. Immunoassays for total and oligomeric forms of both normal and phosphorylated (at Ser-129) \u03b1-syn have been used to assay plasma samples from a longitudinal cohort of 32 patients with PD (sampled at mo 0, 1, 2, 3), as well as single plasma samples from a group of 30 healthy control participants. The levels of \u03b1-syn in plasma varied greatly between individuals, but were remarkably consistent over time within the same individual with PD. The mean level of phospho-\u03b1-syn was found to be higher (P=0.053) in the PD samples than the controls, whereas this was not the case for total \u03b1-syn (P=0.244), oligo-\u03b1-syn (P=0.221), or oligo-phospho-\u03b1-syn (P=0.181). Immunoblots of plasma revealed bands (at 21, 24, and 50-60 kDa) corresponding to phosphorylated \u03b1-syn. Thus, phosphorylated \u03b1-syn can be detected in blood plasma and shows more promise as a diagnostic marker than the nonphosphorylated protein. Longitudinal studies undertaken over a more extended time period will be required to determine whether \u03b1-syn can act as a marker of disease progression.", "author" : [ { "dropping-particle" : "", "family" : "Foulds", "given" : "Penelope G", "non-dropping-particle" : "", "parse-names" : false, "suffix" : "" }, { "dropping-particle" : "", "family" : "Mitchell", "given" : "J Douglas", "non-dropping-particle" : "", "parse-names" : false, "suffix" : "" }, { "dropping-particle" : "", "family" : "Parker", "given" : "Angela", "non-dropping-particle" : "", "parse-names" : false, "suffix" : "" }, { "dropping-particle" : "", "family" : "Turner", "given" : "Roisin", "non-dropping-particle" : "", "parse-names" : false, "suffix" : "" }, { "dropping-particle" : "", "family" : "Green", "given" : "Gerwyn", "non-dropping-particle" : "", "parse-names" : false, "suffix" : "" }, { "dropping-particle" : "", "family" : "Diggle", "given" : "Peter", "non-dropping-particle" : "", "parse-names" : false, "suffix" : "" }, { "dropping-particle" : "", "family" : "Hasegawa", "given" : "Masato", "non-dropping-particle" : "", "parse-names" : false, "suffix" : "" }, { "dropping-particle" : "", "family" : "Taylor", "given" : "Mark", "non-dropping-particle" : "", "parse-names" : false, "suffix" : "" }, { "dropping-particle" : "", "family" : "Mann", "given" : "David", "non-dropping-particle" : "", "parse-names" : false, "suffix" : "" }, { "dropping-particle" : "", "family" : "Allsop", "given" : "David", "non-dropping-particle" : "", "parse-names" : false, "suffix" : "" } ], "container-title" : "FASEB journal : official publication of the Federation of American Societies for Experimental Biology", "id" : "ITEM-1", "issue" : "12", "issued" : { "date-parts" : [ [ "2011", "12", "1" ] ] }, "page" : "4127-37", "title" : "Phosphorylated \u03b1-synuclein can be detected in blood plasma and is potentially a useful biomarker for Parkinson's disease.", "type" : "article-journal", "volume" : "25" }, "uris" : [ "http://www.mendeley.com/documents/?uuid=05928dad-c64f-4440-81c6-b961347a2d58" ] } ], "mendeley" : { "previouslyFormattedCitation" : "(Foulds et al., 2011)" }, "properties" : { "noteIndex" : 0 }, "schema" : "https://github.com/citation-style-language/schema/raw/master/csl-citation.json" }</w:instrText>
      </w:r>
      <w:r w:rsidR="00122438" w:rsidRPr="004A544B">
        <w:rPr>
          <w:rFonts w:cs="Arial"/>
        </w:rPr>
        <w:fldChar w:fldCharType="separate"/>
      </w:r>
      <w:r w:rsidR="007413E0" w:rsidRPr="00660074">
        <w:rPr>
          <w:rFonts w:cs="Arial"/>
          <w:noProof/>
        </w:rPr>
        <w:t>(Foulds et al., 2011)</w:t>
      </w:r>
      <w:r w:rsidR="00122438" w:rsidRPr="004A544B">
        <w:rPr>
          <w:rFonts w:cs="Arial"/>
        </w:rPr>
        <w:fldChar w:fldCharType="end"/>
      </w:r>
      <w:r w:rsidRPr="004A544B">
        <w:rPr>
          <w:rFonts w:cs="Arial"/>
        </w:rPr>
        <w:t>.</w:t>
      </w:r>
    </w:p>
    <w:p w:rsidR="006179E6" w:rsidRPr="003D306D" w:rsidRDefault="006179E6" w:rsidP="006179E6">
      <w:pPr>
        <w:pStyle w:val="Heading1"/>
      </w:pPr>
      <w:bookmarkStart w:id="157" w:name="_Toc328936973"/>
      <w:bookmarkStart w:id="158" w:name="_Toc339016705"/>
      <w:bookmarkStart w:id="159" w:name="_Toc340756407"/>
      <w:bookmarkStart w:id="160" w:name="_Toc341038735"/>
      <w:bookmarkStart w:id="161" w:name="_Toc370678271"/>
      <w:r w:rsidRPr="003D306D">
        <w:t>1.2. Basal ganglia circuitry in PD</w:t>
      </w:r>
      <w:bookmarkEnd w:id="157"/>
      <w:bookmarkEnd w:id="158"/>
      <w:bookmarkEnd w:id="159"/>
      <w:bookmarkEnd w:id="160"/>
      <w:bookmarkEnd w:id="161"/>
    </w:p>
    <w:p w:rsidR="006179E6" w:rsidRPr="003D306D" w:rsidRDefault="006179E6" w:rsidP="006179E6">
      <w:r w:rsidRPr="003D306D">
        <w:t xml:space="preserve">The basal ganglia are a group </w:t>
      </w:r>
      <w:r>
        <w:t>of structures</w:t>
      </w:r>
      <w:r w:rsidRPr="003D306D">
        <w:t xml:space="preserve"> </w:t>
      </w:r>
      <w:r>
        <w:t>located</w:t>
      </w:r>
      <w:r w:rsidRPr="003D306D">
        <w:t xml:space="preserve"> </w:t>
      </w:r>
      <w:r>
        <w:t>in</w:t>
      </w:r>
      <w:r w:rsidRPr="003D306D">
        <w:t xml:space="preserve"> the forebrain (diencephalon and telencephalon) and the midbrain (mesencephalon). In human, the basal ganglia nuclei include the </w:t>
      </w:r>
      <w:r>
        <w:t>caudate, the putamen</w:t>
      </w:r>
      <w:r w:rsidRPr="003D306D">
        <w:t xml:space="preserve">, the globus pallidus pars externa/interna (GPe/i), the </w:t>
      </w:r>
      <w:hyperlink r:id="rId12" w:tooltip="Subthalamic nucleus" w:history="1">
        <w:r w:rsidRPr="00765D1A">
          <w:rPr>
            <w:rStyle w:val="Hyperlink"/>
            <w:rFonts w:cs="Arial"/>
            <w:color w:val="auto"/>
            <w:sz w:val="23"/>
            <w:szCs w:val="23"/>
            <w:u w:val="none"/>
          </w:rPr>
          <w:t>subthalamic nucleus</w:t>
        </w:r>
      </w:hyperlink>
      <w:r w:rsidRPr="00765D1A">
        <w:t xml:space="preserve"> (STN), and the </w:t>
      </w:r>
      <w:hyperlink r:id="rId13" w:tooltip="Substantia nigra" w:history="1">
        <w:r>
          <w:rPr>
            <w:rStyle w:val="Hyperlink"/>
            <w:rFonts w:cs="Arial"/>
            <w:color w:val="auto"/>
            <w:sz w:val="23"/>
            <w:szCs w:val="23"/>
            <w:u w:val="none"/>
          </w:rPr>
          <w:t>SN</w:t>
        </w:r>
      </w:hyperlink>
      <w:r w:rsidRPr="00765D1A">
        <w:t xml:space="preserve"> pars</w:t>
      </w:r>
      <w:r w:rsidRPr="003D306D">
        <w:t xml:space="preserve"> compacta/</w:t>
      </w:r>
      <w:r>
        <w:t xml:space="preserve">pars </w:t>
      </w:r>
      <w:r w:rsidRPr="003D306D">
        <w:t xml:space="preserve">reticulata (SNpc/pr). In the rodent, however, due to unclear distinction between the caudate and </w:t>
      </w:r>
      <w:r>
        <w:t xml:space="preserve">the </w:t>
      </w:r>
      <w:r w:rsidRPr="003D306D">
        <w:t xml:space="preserve">putamen, these nuclei are referred </w:t>
      </w:r>
      <w:r>
        <w:t>to</w:t>
      </w:r>
      <w:r w:rsidRPr="003D306D">
        <w:t xml:space="preserve"> </w:t>
      </w:r>
      <w:r>
        <w:t xml:space="preserve">as </w:t>
      </w:r>
      <w:r w:rsidRPr="003D306D">
        <w:t>the striatum</w:t>
      </w:r>
      <w:r>
        <w:t>; the GPi is similarly referred to</w:t>
      </w:r>
      <w:r w:rsidRPr="003D306D">
        <w:t xml:space="preserve"> </w:t>
      </w:r>
      <w:r>
        <w:t xml:space="preserve">as </w:t>
      </w:r>
      <w:r w:rsidRPr="003D306D">
        <w:t xml:space="preserve">the entopeduncular nucleus </w:t>
      </w:r>
      <w:r w:rsidR="00122438" w:rsidRPr="003D306D">
        <w:fldChar w:fldCharType="begin" w:fldLock="1"/>
      </w:r>
      <w:r w:rsidR="00994410">
        <w:instrText>ADDIN CSL_CITATION { "citationItems" : [ { "id" : "ITEM-1", "itemData" : { "DOI" : "10.1002/mds.22062", "ISSN" : "1531-8257", "PMID" : "18781672", "abstract" : "The basal ganglia (BG) are a highly organized network, where different parts are activated for specific functions and circumstances. The BG are involved in movement control, as well as associative learning, planning, working memory, and emotion. We concentrate on the \"motor circuit\" because it is the best understood anatomically and physiologically, and because Parkinson's disease is mainly thought to be a movement disorder. Normal function of the BG requires fine tuning of neuronal excitability within each nucleus to determine the exact degree of movement facilitation or inhibition at any given moment. This is mediated by the complex organization of the striatum, where the excitability of medium spiny neurons is controlled by several pre- and postsynaptic mechanisms as well as interneuron activity, and secured by several recurrent or internal BG circuits. The motor circuit of the BG has two entry points, the striatum and the subthalamic nucleus (STN), and an output, the globus pallidus pars interna (GPi), which connects to the cortex via the motor thalamus. Neuronal afferents coding for a given movement or task project to the BG by two different systems: (1) Direct disynaptic projections to the GPi via the striatum and STN. (2) Indirect trisynaptic projections to the GPi via the globus pallidus pars externa (GPe). Corticostriatal afferents primarily act to inhibit medium spiny neurons in the \"indirect circuit\" and facilitate neurons in the \"direct circuit.\" The GPe is in a pivotal position to regulate the motor output of the BG. Dopamine finely tunes striatal input as well as neuronal striatal activity, and modulates GPe, GPi, and STN activity. Dopaminergic depletion in Parkinson's disease disrupts the corticostriatal balance leading to increased activity the indirect circuit and reduced activity in the direct circuit. The precise chain of events leading to increased STN activity is not completely understood, but impaired dopaminergic regulation of the GPe, GPi, and STN may be involved. The parkinsonian state is characterized by disruption of the internal balance of the BG leading to hyperactivity in the two main entry points of the network (striatum and STN) and excessive inhibitory output from the GPi. Replacement therapy with standard levodopa creates a further imbalance, producing an abnormal pattern of neuronal discharge and synchronization of neuronal firing that sustain the \"off\" and \"on with dyskinesia\" states. The effect of levodopa is robust \u2026", "author" : [ { "dropping-particle" : "", "family" : "Obeso", "given" : "Jose a", "non-dropping-particle" : "", "parse-names" : false, "suffix" : "" }, { "dropping-particle" : "", "family" : "Rodr\u00edguez-Oroz", "given" : "Maria Cruz", "non-dropping-particle" : "", "parse-names" : false, "suffix" : "" }, { "dropping-particle" : "", "family" : "Benitez-Temino", "given" : "Beatriz", "non-dropping-particle" : "", "parse-names" : false, "suffix" : "" }, { "dropping-particle" : "", "family" : "Blesa", "given" : "Franscisco J", "non-dropping-particle" : "", "parse-names" : false, "suffix" : "" }, { "dropping-particle" : "", "family" : "Guridi", "given" : "Jorge", "non-dropping-particle" : "", "parse-names" : false, "suffix" : "" }, { "dropping-particle" : "", "family" : "Marin", "given" : "Concepci\u00f3", "non-dropping-particle" : "", "parse-names" : false, "suffix" : "" }, { "dropping-particle" : "", "family" : "Rodriguez", "given" : "Manuel", "non-dropping-particle" : "", "parse-names" : false, "suffix" : "" } ], "container-title" : "Movement disorders : official journal of the Movement Disorder Society", "id" : "ITEM-1", "issued" : { "date-parts" : [ [ "2008", "1" ] ] }, "page" : "S548-59", "title" : "Functional organization of the basal ganglia: therapeutic implications for Parkinson's disease.", "type" : "article-journal", "volume" : "23 Suppl 3" }, "uris" : [ "http://www.mendeley.com/documents/?uuid=89718030-4191-4ee0-9fc9-cd7019d07234" ] } ], "mendeley" : { "previouslyFormattedCitation" : "(Obeso et al., 2008)" }, "properties" : { "noteIndex" : 0 }, "schema" : "https://github.com/citation-style-language/schema/raw/master/csl-citation.json" }</w:instrText>
      </w:r>
      <w:r w:rsidR="00122438" w:rsidRPr="003D306D">
        <w:fldChar w:fldCharType="separate"/>
      </w:r>
      <w:r w:rsidRPr="00660074">
        <w:rPr>
          <w:noProof/>
        </w:rPr>
        <w:t>(Obeso et al., 2008)</w:t>
      </w:r>
      <w:r w:rsidR="00122438" w:rsidRPr="003D306D">
        <w:fldChar w:fldCharType="end"/>
      </w:r>
      <w:r w:rsidRPr="003D306D">
        <w:t xml:space="preserve">. Numerous data </w:t>
      </w:r>
      <w:r>
        <w:t xml:space="preserve">have </w:t>
      </w:r>
      <w:r w:rsidRPr="003D306D">
        <w:t>suggested that the basal ganglia are involved in movement control</w:t>
      </w:r>
      <w:r>
        <w:t>s</w:t>
      </w:r>
      <w:r w:rsidRPr="003D306D">
        <w:t xml:space="preserve"> as well as associative learning, planning, working memory and emotion</w:t>
      </w:r>
      <w:r>
        <w:t xml:space="preserve"> </w:t>
      </w:r>
      <w:r w:rsidR="00122438">
        <w:fldChar w:fldCharType="begin" w:fldLock="1"/>
      </w:r>
      <w:r w:rsidR="00994410">
        <w:instrText>ADDIN CSL_CITATION { "citationItems" : [ { "id" : "ITEM-1", "itemData" : { "DOI" : "10.1016/j.neuropsychologia.2010.12.030", "ISSN" : "1873-3514", "PMID" : "21184765", "abstract" : "Motor and emotion processing depend on different fronto-basal ganglia circuits. Distinct sub-regions of the subthalamic nucleus (STN) may modulate these circuits. We evaluated whether stimulation targeted at separate territories in the STN region would differentially affect motor and emotion function. In a double-blind design, we studied twenty Parkinson's disease patients who had deep brain stimulation (DBS) electrodes implanted bilaterally in the STN. We stimulated either dorsal or ventral contacts of the STN electrodes on separate days in each patient and acquired behavioral measures. Dorsal contact stimulation improved motor function by reducing scores on the Unified Parkinson's Disease Rating Scale and by reducing both reaction time and reaction time variability compared to ventral contact stimulation. By contrast, ventral contact stimulation led to an increase in positive emotion compared to dorsal contact stimulation. These results support the hypothesis that different territories within the STN region implement motor and emotion functions.", "author" : [ { "dropping-particle" : "", "family" : "Greenhouse", "given" : "Ian", "non-dropping-particle" : "", "parse-names" : false, "suffix" : "" }, { "dropping-particle" : "", "family" : "Gould", "given" : "Sherrie", "non-dropping-particle" : "", "parse-names" : false, "suffix" : "" }, { "dropping-particle" : "", "family" : "Houser", "given" : "Melissa", "non-dropping-particle" : "", "parse-names" : false, "suffix" : "" }, { "dropping-particle" : "", "family" : "Hicks", "given" : "Gayle", "non-dropping-particle" : "", "parse-names" : false, "suffix" : "" }, { "dropping-particle" : "", "family" : "Gross", "given" : "James", "non-dropping-particle" : "", "parse-names" : false, "suffix" : "" }, { "dropping-particle" : "", "family" : "Aron", "given" : "Adam R", "non-dropping-particle" : "", "parse-names" : false, "suffix" : "" } ], "container-title" : "Neuropsychologia", "id" : "ITEM-1", "issue" : "3", "issued" : { "date-parts" : [ [ "2011", "2" ] ] }, "page" : "528-34", "publisher" : "Elsevier Ltd", "title" : "Stimulation at dorsal and ventral electrode contacts targeted at the subthalamic nucleus has different effects on motor and emotion functions in Parkinson's disease.", "type" : "article-journal", "volume" : "49" }, "uris" : [ "http://www.mendeley.com/documents/?uuid=20e7002e-180c-4e48-bedb-4bd89429a26e" ] }, { "id" : "ITEM-2", "itemData" : { "DOI" : "10.1038/nature03287", "ISSN" : "1476-4687", "PMID" : "15729344", "abstract" : "To navigate our complex world, our brains have evolved a sophisticated ability to quickly learn arbitrary rules such as 'stop at red'. Studies in monkeys using a laboratory test of this capacity--conditional association learning--have revealed that frontal lobe structures (including the prefrontal cortex) as well as subcortical nuclei of the basal ganglia are involved in such learning. Neural correlates of associative learning have been observed in both brain regions, but whether or not these regions have unique functions is unclear, as they have typically been studied separately using different tasks. Here we show that during associative learning in monkeys, neural activity in these areas changes at different rates: the striatum (an input structure of the basal ganglia) showed rapid, almost bistable, changes compared with a slower trend in the prefrontal cortex that was more in accordance with slow improvements in behavioural performance. Also, pre-saccadic activity began progressively earlier in the striatum but not in the prefrontal cortex as learning took place. These results support the hypothesis that rewarded associations are first identified by the basal ganglia, the output of which 'trains' slower learning mechanisms in the frontal cortex.", "author" : [ { "dropping-particle" : "", "family" : "Pasupathy", "given" : "Anitha", "non-dropping-particle" : "", "parse-names" : false, "suffix" : "" }, { "dropping-particle" : "", "family" : "Miller", "given" : "Earl K", "non-dropping-particle" : "", "parse-names" : false, "suffix" : "" } ], "container-title" : "Nature", "id" : "ITEM-2", "issue" : "7028", "issued" : { "date-parts" : [ [ "2005", "3", "24" ] ] }, "page" : "873-6", "title" : "Different time courses of learning-related activity in the prefrontal cortex and striatum.", "type" : "article-journal", "volume" : "433" }, "uris" : [ "http://www.mendeley.com/documents/?uuid=96a12bf0-33b7-4309-9004-320333e4653d" ] } ], "mendeley" : { "previouslyFormattedCitation" : "(Pasupathy and Miller, 2005; Greenhouse et al., 2011)" }, "properties" : { "noteIndex" : 0 }, "schema" : "https://github.com/citation-style-language/schema/raw/master/csl-citation.json" }</w:instrText>
      </w:r>
      <w:r w:rsidR="00122438">
        <w:fldChar w:fldCharType="separate"/>
      </w:r>
      <w:r w:rsidR="007413E0" w:rsidRPr="00660074">
        <w:rPr>
          <w:noProof/>
        </w:rPr>
        <w:t>(Pasupathy and Miller, 2005; Greenhouse et al., 2011)</w:t>
      </w:r>
      <w:r w:rsidR="00122438">
        <w:fldChar w:fldCharType="end"/>
      </w:r>
      <w:r w:rsidRPr="003D306D">
        <w:rPr>
          <w:rFonts w:eastAsia="Times New Roman"/>
        </w:rPr>
        <w:t xml:space="preserve">. The motor symptoms of PD are </w:t>
      </w:r>
      <w:r w:rsidRPr="003D306D">
        <w:rPr>
          <w:rFonts w:eastAsia="Times New Roman"/>
        </w:rPr>
        <w:lastRenderedPageBreak/>
        <w:t xml:space="preserve">considered to arise primarily from abnormalities of the basal ganglia function </w:t>
      </w:r>
      <w:r w:rsidR="00122438">
        <w:rPr>
          <w:rFonts w:eastAsia="Times New Roman"/>
        </w:rPr>
        <w:fldChar w:fldCharType="begin" w:fldLock="1"/>
      </w:r>
      <w:r w:rsidR="00994410">
        <w:rPr>
          <w:rFonts w:eastAsia="Times New Roman"/>
        </w:rPr>
        <w:instrText>ADDIN CSL_CITATION { "citationItems" : [ { "id" : "ITEM-1", "itemData" : { "DOI" : "10.1038/nrn2915", "ISSN" : "1471-0048", "PMID" : "20944662", "abstract" : "Progressive loss of the ascending dopaminergic projection in the basal ganglia is a fundamental pathological feature of Parkinson's disease. Studies in animals and humans have identified spatially segregated functional territories in the basal ganglia for the control of goal-directed and habitual actions. In patients with Parkinson's disease the loss of dopamine is predominantly in the posterior putamen, a region of the basal ganglia associated with the control of habitual behaviour. These patients may therefore be forced into a progressive reliance on the goal-directed mode of action control that is mediated by comparatively preserved processing in the rostromedial striatum. Thus, many of their behavioural difficulties may reflect a loss of normal automatic control owing to distorting output signals from habitual control circuits, which impede the expression of goal-directed action.", "author" : [ { "dropping-particle" : "", "family" : "Redgrave", "given" : "Peter", "non-dropping-particle" : "", "parse-names" : false, "suffix" : "" }, { "dropping-particle" : "", "family" : "Rodriguez", "given" : "Manuel", "non-dropping-particle" : "", "parse-names" : false, "suffix" : "" }, { "dropping-particle" : "", "family" : "Smith", "given" : "Yoland", "non-dropping-particle" : "", "parse-names" : false, "suffix" : "" }, { "dropping-particle" : "", "family" : "Rodriguez-Oroz", "given" : "Maria C", "non-dropping-particle" : "", "parse-names" : false, "suffix" : "" }, { "dropping-particle" : "", "family" : "Lehericy", "given" : "Stephane", "non-dropping-particle" : "", "parse-names" : false, "suffix" : "" }, { "dropping-particle" : "", "family" : "Bergman", "given" : "Hagai", "non-dropping-particle" : "", "parse-names" : false, "suffix" : "" }, { "dropping-particle" : "", "family" : "Agid", "given" : "Yves", "non-dropping-particle" : "", "parse-names" : false, "suffix" : "" }, { "dropping-particle" : "", "family" : "DeLong", "given" : "Mahlon R", "non-dropping-particle" : "", "parse-names" : false, "suffix" : "" }, { "dropping-particle" : "", "family" : "Obeso", "given" : "Jose A", "non-dropping-particle" : "", "parse-names" : false, "suffix" : "" } ], "container-title" : "Nature reviews. Neuroscience", "id" : "ITEM-1", "issue" : "11", "issued" : { "date-parts" : [ [ "2010", "11" ] ] }, "page" : "760-72", "publisher" : "Nature Publishing Group", "title" : "Goal-directed and habitual control in the basal ganglia: implications for Parkinson's disease.", "type" : "article-journal", "volume" : "11" }, "uris" : [ "http://www.mendeley.com/documents/?uuid=45982758-550d-495d-a719-17fc5cbdeb1c" ] } ], "mendeley" : { "previouslyFormattedCitation" : "(Redgrave et al., 2010)" }, "properties" : { "noteIndex" : 0 }, "schema" : "https://github.com/citation-style-language/schema/raw/master/csl-citation.json" }</w:instrText>
      </w:r>
      <w:r w:rsidR="00122438">
        <w:rPr>
          <w:rFonts w:eastAsia="Times New Roman"/>
        </w:rPr>
        <w:fldChar w:fldCharType="separate"/>
      </w:r>
      <w:r w:rsidRPr="00660074">
        <w:rPr>
          <w:rFonts w:eastAsia="Times New Roman"/>
          <w:noProof/>
        </w:rPr>
        <w:t>(Redgrave et al., 2010)</w:t>
      </w:r>
      <w:r w:rsidR="00122438">
        <w:rPr>
          <w:rFonts w:eastAsia="Times New Roman"/>
        </w:rPr>
        <w:fldChar w:fldCharType="end"/>
      </w:r>
      <w:r w:rsidR="00122438" w:rsidRPr="003D306D">
        <w:rPr>
          <w:rFonts w:eastAsia="Times New Roman"/>
        </w:rPr>
        <w:fldChar w:fldCharType="begin"/>
      </w:r>
      <w:r w:rsidRPr="003D306D">
        <w:rPr>
          <w:rFonts w:eastAsia="Times New Roman"/>
        </w:rPr>
        <w:instrText xml:space="preserve"> ADDIN EN.CITE &lt;EndNote&gt;&lt;Cite&gt;&lt;Author&gt;Barroso-Chinea&lt;/Author&gt;&lt;Year&gt;2010&lt;/Year&gt;&lt;RecNum&gt;295&lt;/RecNum&gt;&lt;record&gt;&lt;rec-number&gt;295&lt;/rec-number&gt;&lt;foreign-keys&gt;&lt;key app="EN" db-id="0txpvsw9qedefoetxa5x5ff5pdv5rsstwewr"&gt;295&lt;/key&gt;&lt;/foreign-keys&gt;&lt;ref-type name="Journal Article"&gt;17&lt;/ref-type&gt;&lt;contributors&gt;&lt;authors&gt;&lt;author&gt;Barroso-Chinea, P.&lt;/author&gt;&lt;author&gt;Bezard, E.&lt;/author&gt;&lt;/authors&gt;&lt;/contributors&gt;&lt;auth-address&gt;Centre National de la Recherche Scientifique UMR 5227, Bordeaux Institute of Neuroscience, Universite Victor-Segalen Bordeaux 2 Bordeaux, France.&lt;/auth-address&gt;&lt;titles&gt;&lt;title&gt;Basal Ganglia circuits underlying the pathophysiology of levodopa-induced dyskinesia&lt;/title&gt;&lt;secondary-title&gt;Front Neuroanat&lt;/secondary-title&gt;&lt;/titles&gt;&lt;periodical&gt;&lt;full-title&gt;Front Neuroanat&lt;/full-title&gt;&lt;/periodical&gt;&lt;volume&gt;4&lt;/volume&gt;&lt;edition&gt;2010/10/05&lt;/edition&gt;&lt;dates&gt;&lt;year&gt;2010&lt;/year&gt;&lt;/dates&gt;&lt;isbn&gt;1662-5129 (Electronic)&amp;#xD;1662-5129 (Linking)&lt;/isbn&gt;&lt;accession-num&gt;20890450&lt;/accession-num&gt;&lt;urls&gt;&lt;related-urls&gt;&lt;url&gt;http://www.ncbi.nlm.nih.gov/entrez/query.fcgi?cmd=Retrieve&amp;amp;db=PubMed&amp;amp;dopt=Citation&amp;amp;list_uids=20890450&lt;/url&gt;&lt;/related-urls&gt;&lt;/urls&gt;&lt;custom2&gt;2947938&lt;/custom2&gt;&lt;electronic-resource-num&gt;10.3389/fnana.2010.00131&lt;/electronic-resource-num&gt;&lt;language&gt;eng&lt;/language&gt;&lt;/record&gt;&lt;/Cite&gt;&lt;/EndNote&gt;</w:instrText>
      </w:r>
      <w:r w:rsidR="00122438" w:rsidRPr="003D306D">
        <w:rPr>
          <w:rFonts w:eastAsia="Times New Roman"/>
        </w:rPr>
        <w:fldChar w:fldCharType="end"/>
      </w:r>
      <w:r w:rsidRPr="003D306D">
        <w:rPr>
          <w:rFonts w:eastAsia="Times New Roman"/>
        </w:rPr>
        <w:t xml:space="preserve">. </w:t>
      </w:r>
      <w:r w:rsidRPr="003D306D">
        <w:t xml:space="preserve"> </w:t>
      </w:r>
    </w:p>
    <w:p w:rsidR="006179E6" w:rsidRPr="003D306D" w:rsidRDefault="006179E6" w:rsidP="006179E6">
      <w:r>
        <w:t>The n</w:t>
      </w:r>
      <w:r w:rsidRPr="003D306D">
        <w:t xml:space="preserve">ormal function of the basal ganglia requires </w:t>
      </w:r>
      <w:r>
        <w:t xml:space="preserve">a </w:t>
      </w:r>
      <w:r w:rsidRPr="003D306D">
        <w:t xml:space="preserve">well-balanced firing of neurons. The striatum is considered the main input structure </w:t>
      </w:r>
      <w:r>
        <w:t>that receives</w:t>
      </w:r>
      <w:r w:rsidRPr="003D306D">
        <w:t xml:space="preserve"> glutamatergic </w:t>
      </w:r>
      <w:r>
        <w:t>projections</w:t>
      </w:r>
      <w:r w:rsidRPr="003D306D">
        <w:t xml:space="preserve"> from nearly all regions of the cerebral cortex (excluding the primary visual and primary auditory cortices) and dopami</w:t>
      </w:r>
      <w:r>
        <w:t xml:space="preserve">nergic inputs from the SNpc. All </w:t>
      </w:r>
      <w:r w:rsidRPr="003D306D">
        <w:t>nuclei of the basal ganglia use γ-aminobutyric acid (GABA) as an inhibitory neurotransmitter, with the exception of the STN</w:t>
      </w:r>
      <w:r>
        <w:t>,</w:t>
      </w:r>
      <w:r w:rsidRPr="003D306D">
        <w:t xml:space="preserve"> which is the only glutamatergic nucleus of the network</w:t>
      </w:r>
      <w:r>
        <w:t xml:space="preserve"> and provides</w:t>
      </w:r>
      <w:r w:rsidRPr="003D306D">
        <w:t xml:space="preserve"> ex</w:t>
      </w:r>
      <w:r>
        <w:t>citatory outputs to the GPi/</w:t>
      </w:r>
      <w:r w:rsidRPr="003D306D">
        <w:t>SNpr</w:t>
      </w:r>
      <w:r>
        <w:t xml:space="preserve"> </w:t>
      </w:r>
      <w:r w:rsidR="00122438">
        <w:fldChar w:fldCharType="begin" w:fldLock="1"/>
      </w:r>
      <w:r w:rsidR="00994410">
        <w:instrText>ADDIN CSL_CITATION { "citationItems" : [ { "id" : "ITEM-1", "itemData" : { "DOI" : "10.1002/mds.22062", "ISSN" : "1531-8257", "PMID" : "18781672", "abstract" : "The basal ganglia (BG) are a highly organized network, where different parts are activated for specific functions and circumstances. The BG are involved in movement control, as well as associative learning, planning, working memory, and emotion. We concentrate on the \"motor circuit\" because it is the best understood anatomically and physiologically, and because Parkinson's disease is mainly thought to be a movement disorder. Normal function of the BG requires fine tuning of neuronal excitability within each nucleus to determine the exact degree of movement facilitation or inhibition at any given moment. This is mediated by the complex organization of the striatum, where the excitability of medium spiny neurons is controlled by several pre- and postsynaptic mechanisms as well as interneuron activity, and secured by several recurrent or internal BG circuits. The motor circuit of the BG has two entry points, the striatum and the subthalamic nucleus (STN), and an output, the globus pallidus pars interna (GPi), which connects to the cortex via the motor thalamus. Neuronal afferents coding for a given movement or task project to the BG by two different systems: (1) Direct disynaptic projections to the GPi via the striatum and STN. (2) Indirect trisynaptic projections to the GPi via the globus pallidus pars externa (GPe). Corticostriatal afferents primarily act to inhibit medium spiny neurons in the \"indirect circuit\" and facilitate neurons in the \"direct circuit.\" The GPe is in a pivotal position to regulate the motor output of the BG. Dopamine finely tunes striatal input as well as neuronal striatal activity, and modulates GPe, GPi, and STN activity. Dopaminergic depletion in Parkinson's disease disrupts the corticostriatal balance leading to increased activity the indirect circuit and reduced activity in the direct circuit. The precise chain of events leading to increased STN activity is not completely understood, but impaired dopaminergic regulation of the GPe, GPi, and STN may be involved. The parkinsonian state is characterized by disruption of the internal balance of the BG leading to hyperactivity in the two main entry points of the network (striatum and STN) and excessive inhibitory output from the GPi. Replacement therapy with standard levodopa creates a further imbalance, producing an abnormal pattern of neuronal discharge and synchronization of neuronal firing that sustain the \"off\" and \"on with dyskinesia\" states. The effect of levodopa is robust \u2026", "author" : [ { "dropping-particle" : "", "family" : "Obeso", "given" : "Jose a", "non-dropping-particle" : "", "parse-names" : false, "suffix" : "" }, { "dropping-particle" : "", "family" : "Rodr\u00edguez-Oroz", "given" : "Maria Cruz", "non-dropping-particle" : "", "parse-names" : false, "suffix" : "" }, { "dropping-particle" : "", "family" : "Benitez-Temino", "given" : "Beatriz", "non-dropping-particle" : "", "parse-names" : false, "suffix" : "" }, { "dropping-particle" : "", "family" : "Blesa", "given" : "Franscisco J", "non-dropping-particle" : "", "parse-names" : false, "suffix" : "" }, { "dropping-particle" : "", "family" : "Guridi", "given" : "Jorge", "non-dropping-particle" : "", "parse-names" : false, "suffix" : "" }, { "dropping-particle" : "", "family" : "Marin", "given" : "Concepci\u00f3", "non-dropping-particle" : "", "parse-names" : false, "suffix" : "" }, { "dropping-particle" : "", "family" : "Rodriguez", "given" : "Manuel", "non-dropping-particle" : "", "parse-names" : false, "suffix" : "" } ], "container-title" : "Movement disorders : official journal of the Movement Disorder Society", "id" : "ITEM-1", "issued" : { "date-parts" : [ [ "2008", "1" ] ] }, "page" : "S548-59", "title" : "Functional organization of the basal ganglia: therapeutic implications for Parkinson's disease.", "type" : "article-journal", "volume" : "23 Suppl 3" }, "uris" : [ "http://www.mendeley.com/documents/?uuid=89718030-4191-4ee0-9fc9-cd7019d07234" ] } ], "mendeley" : { "previouslyFormattedCitation" : "(Obeso et al., 2008)" }, "properties" : { "noteIndex" : 0 }, "schema" : "https://github.com/citation-style-language/schema/raw/master/csl-citation.json" }</w:instrText>
      </w:r>
      <w:r w:rsidR="00122438">
        <w:fldChar w:fldCharType="separate"/>
      </w:r>
      <w:r w:rsidRPr="00660074">
        <w:rPr>
          <w:noProof/>
        </w:rPr>
        <w:t>(Obeso et al., 2008)</w:t>
      </w:r>
      <w:r w:rsidR="00122438">
        <w:fldChar w:fldCharType="end"/>
      </w:r>
      <w:r w:rsidRPr="003D306D">
        <w:t xml:space="preserve">.  </w:t>
      </w:r>
    </w:p>
    <w:p w:rsidR="006179E6" w:rsidRDefault="006179E6" w:rsidP="006179E6">
      <w:r>
        <w:t>The connection</w:t>
      </w:r>
      <w:r w:rsidRPr="003D306D">
        <w:t xml:space="preserve"> between the striatum and the GPi/SNpr are divided into two separate and opposing pathways</w:t>
      </w:r>
      <w:r>
        <w:t xml:space="preserve">. </w:t>
      </w:r>
      <w:r w:rsidRPr="003D306D">
        <w:t xml:space="preserve">In the direct pathway, striatal GABAergic projections </w:t>
      </w:r>
      <w:r>
        <w:t xml:space="preserve">arise to </w:t>
      </w:r>
      <w:r w:rsidRPr="003D306D">
        <w:t xml:space="preserve">the GPi/SNpr, inhibiting activities of these nuclei. Decreased activities of </w:t>
      </w:r>
      <w:r>
        <w:t>the GPi/SNpr,</w:t>
      </w:r>
      <w:r w:rsidRPr="003D306D">
        <w:t xml:space="preserve"> in turn</w:t>
      </w:r>
      <w:r>
        <w:t>,</w:t>
      </w:r>
      <w:r w:rsidRPr="003D306D">
        <w:t xml:space="preserve"> disinhibit GABAergic </w:t>
      </w:r>
      <w:r>
        <w:t>input</w:t>
      </w:r>
      <w:r w:rsidRPr="003D306D">
        <w:t xml:space="preserve">s </w:t>
      </w:r>
      <w:r>
        <w:t xml:space="preserve">innervating </w:t>
      </w:r>
      <w:r w:rsidRPr="003D306D">
        <w:t>to the thalamic relay nuclei</w:t>
      </w:r>
      <w:r>
        <w:t>,</w:t>
      </w:r>
      <w:r w:rsidRPr="003D306D">
        <w:t xml:space="preserve"> </w:t>
      </w:r>
      <w:r>
        <w:t>which leads</w:t>
      </w:r>
      <w:r w:rsidRPr="003D306D">
        <w:t xml:space="preserve"> to an increase of glutamatergic thalamocortical feedback to the cortex and a subsequent increase of movement. In the indirect pathway, inhibitory GABAergic </w:t>
      </w:r>
      <w:r>
        <w:t>input</w:t>
      </w:r>
      <w:r w:rsidRPr="003D306D">
        <w:t xml:space="preserve">s </w:t>
      </w:r>
      <w:r>
        <w:t xml:space="preserve">project </w:t>
      </w:r>
      <w:r w:rsidRPr="003D306D">
        <w:t>from the striatum to the GPe</w:t>
      </w:r>
      <w:r>
        <w:t xml:space="preserve"> subsequently reducing</w:t>
      </w:r>
      <w:r w:rsidRPr="003D306D">
        <w:t xml:space="preserve"> </w:t>
      </w:r>
      <w:r>
        <w:t>i</w:t>
      </w:r>
      <w:r w:rsidRPr="003D306D">
        <w:t xml:space="preserve">nhibitory projections to the STN. An enhanced activity in the STN thereby </w:t>
      </w:r>
      <w:r>
        <w:t>generates</w:t>
      </w:r>
      <w:r w:rsidRPr="003D306D">
        <w:t xml:space="preserve"> increase</w:t>
      </w:r>
      <w:r>
        <w:t>d</w:t>
      </w:r>
      <w:r w:rsidRPr="003D306D">
        <w:t xml:space="preserve"> excitatory glutamat</w:t>
      </w:r>
      <w:r>
        <w:t>ergic inputs to the GPi/SNpr</w:t>
      </w:r>
      <w:r w:rsidRPr="003D306D">
        <w:t>, in turn</w:t>
      </w:r>
      <w:r>
        <w:t>,</w:t>
      </w:r>
      <w:r w:rsidRPr="003D306D">
        <w:t xml:space="preserve"> resulting in an enhancement of inhibitory projections to the thalamic relay nuclei. Hence, feedback to th</w:t>
      </w:r>
      <w:r>
        <w:t>e motor cortex is reduced causing</w:t>
      </w:r>
      <w:r w:rsidRPr="003D306D">
        <w:t xml:space="preserve"> a decrease of movement</w:t>
      </w:r>
      <w:r>
        <w:t xml:space="preserve"> </w:t>
      </w:r>
      <w:r w:rsidR="00122438">
        <w:fldChar w:fldCharType="begin" w:fldLock="1"/>
      </w:r>
      <w:r w:rsidR="00994410">
        <w:instrText>ADDIN CSL_CITATION { "citationItems" : [ { "id" : "ITEM-1", "itemData" : { "DOI" : "10.1523/JNEUROSCI.4439-05.2006", "ISSN" : "1529-2401", "PMID" : "16597742", "abstract" : "The striatum receives massive cortical excitatory inputs and is densely innervated by dopamine. Striatal projection neurons form either the direct or indirect pathways. Models of Parkinson's disease propose that dopaminergic degeneration imbalances both pathways, although direct electrophysiological evidence is lacking. Here, striatal neurons were identified by electrophysiological criteria and Neurobiotin labeling combined with either immunohistochemistry or in situ hybridization. Their spontaneous discharge activity and spike response to cortical stimulation were recorded in vivo in anesthetized rats rendered hemi-parkinsonian by 6-hydroxydopamine. We showed that striatonigral neurons (direct pathway) were inhibited whereas striatopallidal neurons (indirect pathway) were activated by dopaminergic lesion. We also identified, with antidromic stimulations, corticostriatal neurons that preferentially innervate striatonigral or striatopallidal neurons and showed that dopaminergic depletion selectively decreased the spontaneous activity of the former. Therefore, dopamine degeneration induces a cascade of imbalances that spread out of the basal ganglia and affect the whole basal ganglia-thalamo-cortical circuits. Fast-spiking GABA interneurons provide potent feedforward inhibition of striatal projection neurons. We showed here that these interneurons narrowed the time window of the responses of projection neurons to cortical stimulation. In the dopamine-depleted striatum, because the intrinsic activity of these interneurons was not altered, their feedforward inhibition worsened the striatal imbalance. Indeed, the time window of the evoked responses was narrower for striatonigral neurons and wider for striatopallidal neurons. Therefore, after dopaminergic depletion, cortical inputs and GABA interneurons might imbalance striatal projection neurons and represent two novel nondopaminergic mechanisms that might secondarily contribute to the pathophysiology of Parkinson's disease.", "author" : [ { "dropping-particle" : "", "family" : "Mallet", "given" : "Nicolas", "non-dropping-particle" : "", "parse-names" : false, "suffix" : "" }, { "dropping-particle" : "", "family" : "Ballion", "given" : "B\u00e9rang\u00e8re", "non-dropping-particle" : "", "parse-names" : false, "suffix" : "" }, { "dropping-particle" : "", "family" : "Moine", "given" : "Catherine", "non-dropping-particle" : "Le", "parse-names" : false, "suffix" : "" }, { "dropping-particle" : "", "family" : "Gonon", "given" : "Fran\u00e7ois", "non-dropping-particle" : "", "parse-names" : false, "suffix" : "" } ], "container-title" : "The Journal of neuroscience : the official journal of the Society for Neuroscience", "id" : "ITEM-1", "issue" : "14", "issued" : { "date-parts" : [ [ "2006", "4", "5" ] ] }, "page" : "3875-84", "title" : "Cortical inputs and GABA interneurons imbalance projection neurons in the striatum of parkinsonian rats.", "type" : "article-journal", "volume" : "26" }, "uris" : [ "http://www.mendeley.com/documents/?uuid=cefbe635-d8d1-44b9-95ae-b3636827555d" ] } ], "mendeley" : { "previouslyFormattedCitation" : "(Mallet et al., 2006)" }, "properties" : { "noteIndex" : 0 }, "schema" : "https://github.com/citation-style-language/schema/raw/master/csl-citation.json" }</w:instrText>
      </w:r>
      <w:r w:rsidR="00122438">
        <w:fldChar w:fldCharType="separate"/>
      </w:r>
      <w:r w:rsidR="007413E0" w:rsidRPr="00660074">
        <w:rPr>
          <w:noProof/>
        </w:rPr>
        <w:t>(Mallet et al., 2006)</w:t>
      </w:r>
      <w:r w:rsidR="00122438">
        <w:fldChar w:fldCharType="end"/>
      </w:r>
      <w:r>
        <w:t xml:space="preserve">. </w:t>
      </w:r>
    </w:p>
    <w:p w:rsidR="006179E6" w:rsidRDefault="006179E6" w:rsidP="006179E6">
      <w:r>
        <w:t>D</w:t>
      </w:r>
      <w:r w:rsidRPr="003D306D">
        <w:t>opamine from the SNpc modulates glutamatergic corticostriatal inputs and exerts a dua</w:t>
      </w:r>
      <w:r>
        <w:t>l effect on striatal GABAergic neurons through</w:t>
      </w:r>
      <w:r w:rsidRPr="003D306D">
        <w:t xml:space="preserve"> interactions with </w:t>
      </w:r>
      <w:r>
        <w:lastRenderedPageBreak/>
        <w:t>dopamine receptors: exciting neurons that co-express D</w:t>
      </w:r>
      <w:r>
        <w:rPr>
          <w:vertAlign w:val="subscript"/>
        </w:rPr>
        <w:t>1</w:t>
      </w:r>
      <w:r>
        <w:t>-like</w:t>
      </w:r>
      <w:r w:rsidRPr="003D306D">
        <w:t xml:space="preserve"> receptors</w:t>
      </w:r>
      <w:r>
        <w:t>, substance P and dynorphine</w:t>
      </w:r>
      <w:r w:rsidRPr="003D306D">
        <w:t xml:space="preserve"> in the direct pat</w:t>
      </w:r>
      <w:r>
        <w:t>hway and inhibiting neurons that co-express D</w:t>
      </w:r>
      <w:r>
        <w:rPr>
          <w:vertAlign w:val="subscript"/>
        </w:rPr>
        <w:t>2</w:t>
      </w:r>
      <w:r>
        <w:t>-like</w:t>
      </w:r>
      <w:r w:rsidRPr="003D306D">
        <w:t xml:space="preserve"> receptors </w:t>
      </w:r>
      <w:r>
        <w:t xml:space="preserve">and enkephalin </w:t>
      </w:r>
      <w:r w:rsidRPr="003D306D">
        <w:t>in the indirect pathway (</w:t>
      </w:r>
      <w:r w:rsidRPr="003D306D">
        <w:rPr>
          <w:b/>
        </w:rPr>
        <w:t>Figure 1.1 A</w:t>
      </w:r>
      <w:r>
        <w:t>)</w:t>
      </w:r>
      <w:r w:rsidRPr="003D306D">
        <w:t>. Dopaminer</w:t>
      </w:r>
      <w:r>
        <w:t>gic depletion in PD disrupts this</w:t>
      </w:r>
      <w:r w:rsidRPr="003D306D">
        <w:t xml:space="preserve"> balance </w:t>
      </w:r>
      <w:r>
        <w:t>leading to an over-activity</w:t>
      </w:r>
      <w:r w:rsidRPr="003D306D">
        <w:t xml:space="preserve"> of the ind</w:t>
      </w:r>
      <w:r>
        <w:t>irect pathway and an under-activity</w:t>
      </w:r>
      <w:r w:rsidRPr="003D306D">
        <w:t xml:space="preserve"> of the direct pathway (</w:t>
      </w:r>
      <w:r w:rsidRPr="003D306D">
        <w:rPr>
          <w:b/>
        </w:rPr>
        <w:t>Figure 1.1 B</w:t>
      </w:r>
      <w:r w:rsidRPr="003D306D">
        <w:t xml:space="preserve">). The most important characteristic is </w:t>
      </w:r>
      <w:r>
        <w:t xml:space="preserve">an </w:t>
      </w:r>
      <w:r w:rsidRPr="003D306D">
        <w:t xml:space="preserve">increased activity in the STN and the GPi/SNpr </w:t>
      </w:r>
      <w:r>
        <w:t xml:space="preserve">causing </w:t>
      </w:r>
      <w:r w:rsidRPr="003D306D">
        <w:t xml:space="preserve">excessive inhibition of thalamocortical and motor nuclei </w:t>
      </w:r>
      <w:r w:rsidR="00122438" w:rsidRPr="003D306D">
        <w:fldChar w:fldCharType="begin" w:fldLock="1"/>
      </w:r>
      <w:r w:rsidR="00994410">
        <w:instrText>ADDIN CSL_CITATION { "citationItems" : [ { "id" : "ITEM-1", "itemData" : { "DOI" : "22/12/5137 [pii]", "ISBN" : "1529-2401 (Electronic)\n0270-6474 (Linking)", "PMID" : "12077209", "abstract" : "High-frequency stimulation (HFS) of the subthalamic nucleus (STN) is now recognized as an effective treatment for advanced Parkinson's disease, but the molecular basis of its effects remains unknown. This study examined the effects of unilateral STN HFS (2 hr of continuous stimulation) in intact and hemiparkinsonian awake rats on STN neuron metabolic activity and on neurotransmitter-related gene expression in the basal ganglia, by means of in situ hybridization histochemistry and immunocytochemistry. In both intact and hemiparkinsonian rats, this stimulation was found to induce c-fos protein expression but to decrease cytochrome oxidase subunit I mRNA levels in STN neurons. STN HFS did not affect the dopamine lesion-mediated overexpression of enkephalin mRNA or the decrease in substance P in the ipsilateral striatum. The lesion-induced increases in intraneuronal glutamate decarboxylase 67 kDa isoform (GAD67) mRNA levels on the lesion side were reversed by STN HFS in the substantia nigra, partially antagonized in the entopeduncular nucleus but unaffected in the globus pallidus. The stimulation did not affect neuropeptide or GAD67 mRNA levels in the side contralateral to the dopamine lesion or in intact animals. These data furnish the first evidence that STN HFS decreases the metabolic activity of STN neurons and antagonizes dopamine lesion-mediated cellular defects in the basal ganglia output structures. They provide molecular substrate to the therapeutic effects of this stimulation consistent with the current hypothesis that HFS blocks STN neuron activity. However, the differential impact of STN HFS on the effects of dopamine lesion among structures receiving direct STN inputs suggests that this stimulation may not cause simply interruption of STN outflow.", "author" : [ { "dropping-particle" : "", "family" : "Salin", "given" : "P", "non-dropping-particle" : "", "parse-names" : false, "suffix" : "" }, { "dropping-particle" : "", "family" : "Manrique", "given" : "C", "non-dropping-particle" : "", "parse-names" : false, "suffix" : "" }, { "dropping-particle" : "", "family" : "Forni", "given" : "C", "non-dropping-particle" : "", "parse-names" : false, "suffix" : "" }, { "dropping-particle" : "", "family" : "Kerkerian-Le Goff", "given" : "L", "non-dropping-particle" : "", "parse-names" : false, "suffix" : "" } ], "container-title" : "J Neurosci", "edition" : "2002/06/22", "id" : "ITEM-1", "issue" : "12", "issued" : { "date-parts" : [ [ "2002" ] ] }, "note" : "Salin, Pascal\nManrique, Christine\nForni, Claude\nKerkerian-Le Goff, Lydia\nResearch Support, Non-U.S. Gov't\nUnited States\nThe Journal of neuroscience : the official journal of the Society for Neuroscience\nJ Neurosci. 2002 Jun 15;22(12):5137-48.", "page" : "5137-5148", "title" : "High-frequency stimulation of the subthalamic nucleus selectively reverses dopamine denervation-induced cellular defects in the output structures of the basal ganglia in the rat", "type" : "article-journal", "volume" : "22" }, "uris" : [ "http://www.mendeley.com/documents/?uuid=599e9ef8-6daa-418e-a3ab-30824c35e1fc" ] }, { "id" : "ITEM-2", "itemData" : { "DOI" : "10.1038/nrn2915", "ISSN" : "1471-0048", "PMID" : "20944662", "abstract" : "Progressive loss of the ascending dopaminergic projection in the basal ganglia is a fundamental pathological feature of Parkinson's disease. Studies in animals and humans have identified spatially segregated functional territories in the basal ganglia for the control of goal-directed and habitual actions. In patients with Parkinson's disease the loss of dopamine is predominantly in the posterior putamen, a region of the basal ganglia associated with the control of habitual behaviour. These patients may therefore be forced into a progressive reliance on the goal-directed mode of action control that is mediated by comparatively preserved processing in the rostromedial striatum. Thus, many of their behavioural difficulties may reflect a loss of normal automatic control owing to distorting output signals from habitual control circuits, which impede the expression of goal-directed action.", "author" : [ { "dropping-particle" : "", "family" : "Redgrave", "given" : "Peter", "non-dropping-particle" : "", "parse-names" : false, "suffix" : "" }, { "dropping-particle" : "", "family" : "Rodriguez", "given" : "Manuel", "non-dropping-particle" : "", "parse-names" : false, "suffix" : "" }, { "dropping-particle" : "", "family" : "Smith", "given" : "Yoland", "non-dropping-particle" : "", "parse-names" : false, "suffix" : "" }, { "dropping-particle" : "", "family" : "Rodriguez-Oroz", "given" : "Maria C", "non-dropping-particle" : "", "parse-names" : false, "suffix" : "" }, { "dropping-particle" : "", "family" : "Lehericy", "given" : "Stephane", "non-dropping-particle" : "", "parse-names" : false, "suffix" : "" }, { "dropping-particle" : "", "family" : "Bergman", "given" : "Hagai", "non-dropping-particle" : "", "parse-names" : false, "suffix" : "" }, { "dropping-particle" : "", "family" : "Agid", "given" : "Yves", "non-dropping-particle" : "", "parse-names" : false, "suffix" : "" }, { "dropping-particle" : "", "family" : "DeLong", "given" : "Mahlon R", "non-dropping-particle" : "", "parse-names" : false, "suffix" : "" }, { "dropping-particle" : "", "family" : "Obeso", "given" : "Jose A", "non-dropping-particle" : "", "parse-names" : false, "suffix" : "" } ], "container-title" : "Nature reviews. Neuroscience", "id" : "ITEM-2", "issue" : "11", "issued" : { "date-parts" : [ [ "2010", "11" ] ] }, "page" : "760-72", "publisher" : "Nature Publishing Group", "title" : "Goal-directed and habitual control in the basal ganglia: implications for Parkinson's disease.", "type" : "article-journal", "volume" : "11" }, "uris" : [ "http://www.mendeley.com/documents/?uuid=45982758-550d-495d-a719-17fc5cbdeb1c" ] } ], "mendeley" : { "previouslyFormattedCitation" : "(Salin et al., 2002; Redgrave et al., 2010)" }, "properties" : { "noteIndex" : 0 }, "schema" : "https://github.com/citation-style-language/schema/raw/master/csl-citation.json" }</w:instrText>
      </w:r>
      <w:r w:rsidR="00122438" w:rsidRPr="003D306D">
        <w:fldChar w:fldCharType="separate"/>
      </w:r>
      <w:r w:rsidR="007413E0" w:rsidRPr="00660074">
        <w:rPr>
          <w:noProof/>
        </w:rPr>
        <w:t>(Salin et al., 2002; Redgrave et al., 2010)</w:t>
      </w:r>
      <w:r w:rsidR="00122438" w:rsidRPr="003D306D">
        <w:fldChar w:fldCharType="end"/>
      </w:r>
      <w:r w:rsidRPr="003D306D">
        <w:t>.</w:t>
      </w:r>
    </w:p>
    <w:p w:rsidR="006179E6" w:rsidRDefault="006179E6" w:rsidP="006179E6">
      <w:r>
        <w:br w:type="page"/>
      </w:r>
    </w:p>
    <w:p w:rsidR="007413E0" w:rsidRDefault="007413E0" w:rsidP="006179E6"/>
    <w:p w:rsidR="006179E6" w:rsidRDefault="00DB0C88" w:rsidP="006179E6">
      <w:r>
        <w:rPr>
          <w:noProof/>
          <w:lang w:eastAsia="en-GB"/>
        </w:rPr>
        <w:pict>
          <v:group id="Group 12" o:spid="_x0000_s1026" style="position:absolute;left:0;text-align:left;margin-left:42.85pt;margin-top:-43.85pt;width:321.6pt;height:385.3pt;z-index:251650048" coordorigin="3125,1153" coordsize="6432,7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">
            <v:group id="Group 13" o:spid="_x0000_s1027" style="position:absolute;left:3125;top:1153;width:6429;height:3571" coordorigin="3113,4283" coordsize="6429,35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CXs8QAAADdAAAADwAAAGRycy9kb3ducmV2LnhtbERPTWvCQBC9F/wPywje&#10;dBO1WqKriKh4kEK1UHobsmMSzM6G7JrEf+8WhN7m8T5nue5MKRqqXWFZQTyKQBCnVhecKfi+7Icf&#10;IJxH1lhaJgUPcrBe9d6WmGjb8hc1Z5+JEMIuQQW591UipUtzMuhGtiIO3NXWBn2AdSZ1jW0IN6Uc&#10;R9FMGiw4NORY0Tan9Ha+GwWHFtvNJN41p9t1+/i9vH/+nGJSatDvNgsQnjr/L365jzrMn07m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ZCXs8QAAADd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8" type="#_x0000_t75" style="position:absolute;left:3800;top:4283;width:5742;height:357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vtyLHAAAA3QAAAA8AAABkcnMvZG93bnJldi54bWxEj0FrwkAQhe8F/8MygpeiG1uRkrqKRFoK&#10;PYha7HXITrOh2dmYXTXtr+8cCt5meG/e+2ax6n2jLtTFOrCB6SQDRVwGW3Nl4OPwMn4CFROyxSYw&#10;GfihCKvl4G6BuQ1X3tFlnyolIRxzNOBSanOtY+nIY5yElli0r9B5TLJ2lbYdXiXcN/ohy+baY83S&#10;4LClwlH5vT97A/YeN5/vu1D8bjenNJ1tX4vCHY0ZDfv1M6hEfbqZ/6/frODPHgVXvpER9PIP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HvtyLHAAAA3QAAAA8AAAAAAAAAAAAA&#10;AAAAnwIAAGRycy9kb3ducmV2LnhtbFBLBQYAAAAABAAEAPcAAACTAwAAAAA=&#10;">
                <v:imagedata r:id="rId14" o:title=""/>
              </v:shape>
              <v:shapetype id="_x0000_t202" coordsize="21600,21600" o:spt="202" path="m,l,21600r21600,l21600,xe">
                <v:stroke joinstyle="miter"/>
                <v:path gradientshapeok="t" o:connecttype="rect"/>
              </v:shapetype>
              <v:shape id="Text Box 15" o:spid="_x0000_s1029" type="#_x0000_t202" style="position:absolute;left:3113;top:4403;width:541;height:4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KGXcIA&#10;AADdAAAADwAAAGRycy9kb3ducmV2LnhtbERP24rCMBB9F/yHMAu+iKZeu3aNsgouvnr5gGkztmWb&#10;SWmytv69ERZ8m8O5znrbmUrcqXGlZQWTcQSCOLO65FzB9XIYfYJwHlljZZkUPMjBdtPvrTHRtuUT&#10;3c8+FyGEXYIKCu/rREqXFWTQjW1NHLibbQz6AJtc6gbbEG4qOY2ipTRYcmgosKZ9Qdnv+c8ouB3b&#10;4WLVpj/+Gp/myx2WcWofSg0+uu8vEJ46/xb/u486zJ/PVvD6Jpw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UoZdwgAAAN0AAAAPAAAAAAAAAAAAAAAAAJgCAABkcnMvZG93&#10;bnJldi54bWxQSwUGAAAAAAQABAD1AAAAhwMAAAAA&#10;" stroked="f">
                <v:textbox style="mso-next-textbox:#Text Box 15">
                  <w:txbxContent>
                    <w:p w:rsidR="00466BDA" w:rsidRPr="006558F0" w:rsidRDefault="00466BDA" w:rsidP="006179E6">
                      <w:pPr>
                        <w:jc w:val="center"/>
                        <w:rPr>
                          <w:b/>
                          <w:color w:val="FF0000"/>
                          <w:sz w:val="28"/>
                          <w:szCs w:val="28"/>
                        </w:rPr>
                      </w:pPr>
                      <w:r w:rsidRPr="006558F0">
                        <w:rPr>
                          <w:b/>
                          <w:color w:val="FF0000"/>
                          <w:sz w:val="28"/>
                          <w:szCs w:val="28"/>
                        </w:rPr>
                        <w:t>A</w:t>
                      </w:r>
                    </w:p>
                  </w:txbxContent>
                </v:textbox>
              </v:shape>
            </v:group>
            <v:group id="_x0000_s1030" style="position:absolute;left:3155;top:5396;width:6402;height:3463" coordorigin="3098,7896" coordsize="6402,34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n98uscAAADd&#10;AAAADwAAAAAAAAAAAAAAAACqAgAAZHJzL2Rvd25yZXYueG1sUEsFBgAAAAAEAAQA+gAAAJ4DAAAA&#10;AA==&#10;">
              <v:shape id="Text Box 17" o:spid="_x0000_s1031" type="#_x0000_t202" style="position:absolute;left:3098;top:7958;width:541;height:4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L5JsEA&#10;AADdAAAADwAAAGRycy9kb3ducmV2LnhtbERPy6rCMBDdC/5DGMGNaKr0+qhGUeGKWx8fMDZjW2wm&#10;pYm2/r25INzdHM5zVpvWlOJFtSssKxiPIhDEqdUFZwqul9/hHITzyBpLy6TgTQ42625nhYm2DZ/o&#10;dfaZCCHsElSQe18lUro0J4NuZCviwN1tbdAHWGdS19iEcFPKSRRNpcGCQ0OOFe1zSh/np1FwPzaD&#10;n0VzO/jr7BRPd1jMbvatVL/XbpcgPLX+X/x1H3WYH8dj+PsmnCD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i+SbBAAAA3QAAAA8AAAAAAAAAAAAAAAAAmAIAAGRycy9kb3du&#10;cmV2LnhtbFBLBQYAAAAABAAEAPUAAACGAwAAAAA=&#10;" stroked="f">
                <v:textbox style="mso-next-textbox:#Text Box 17">
                  <w:txbxContent>
                    <w:p w:rsidR="00466BDA" w:rsidRPr="006558F0" w:rsidRDefault="00466BDA" w:rsidP="006179E6">
                      <w:pPr>
                        <w:jc w:val="center"/>
                        <w:rPr>
                          <w:b/>
                          <w:color w:val="FF0000"/>
                          <w:sz w:val="28"/>
                          <w:szCs w:val="28"/>
                        </w:rPr>
                      </w:pPr>
                      <w:r w:rsidRPr="006558F0">
                        <w:rPr>
                          <w:b/>
                          <w:color w:val="FF0000"/>
                          <w:sz w:val="28"/>
                          <w:szCs w:val="28"/>
                        </w:rPr>
                        <w:t>B</w:t>
                      </w:r>
                    </w:p>
                  </w:txbxContent>
                </v:textbox>
              </v:shape>
              <v:shape id="Picture 18" o:spid="_x0000_s1032" type="#_x0000_t75" style="position:absolute;left:3822;top:7896;width:5678;height:346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y8dLDAAAA3QAAAA8AAABkcnMvZG93bnJldi54bWxET81qwkAQvgt9h2UK3nRTUWlTVylaUfQg&#10;TfoAQ3aaDWZnQ3Zr4tu7guBtPr7fWax6W4sLtb5yrOBtnIAgLpyuuFTwm29H7yB8QNZYOyYFV/Kw&#10;Wr4MFphq1/EPXbJQihjCPkUFJoQmldIXhiz6sWuII/fnWoshwraUusUuhttaTpJkLi1WHBsMNrQ2&#10;VJyzf6vA5fk5zL6PyXH30e0OGz5lnZFKDV/7r08QgfrwFD/cex3nT6cTuH8TT5DL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HLx0sMAAADdAAAADwAAAAAAAAAAAAAAAACf&#10;AgAAZHJzL2Rvd25yZXYueG1sUEsFBgAAAAAEAAQA9wAAAI8DAAAAAA==&#10;">
                <v:imagedata r:id="rId15" o:title=""/>
              </v:shape>
            </v:group>
          </v:group>
        </w:pict>
      </w:r>
    </w:p>
    <w:p w:rsidR="006179E6" w:rsidRDefault="006179E6" w:rsidP="006179E6"/>
    <w:p w:rsidR="006179E6" w:rsidRDefault="006179E6" w:rsidP="006179E6"/>
    <w:p w:rsidR="006179E6" w:rsidRDefault="006179E6" w:rsidP="006179E6"/>
    <w:p w:rsidR="006179E6" w:rsidRDefault="006179E6" w:rsidP="006179E6"/>
    <w:p w:rsidR="006179E6" w:rsidRDefault="006179E6" w:rsidP="006179E6"/>
    <w:p w:rsidR="006179E6" w:rsidRDefault="006179E6" w:rsidP="006179E6"/>
    <w:p w:rsidR="006179E6" w:rsidRPr="00B501DC" w:rsidRDefault="006179E6" w:rsidP="006179E6">
      <w:pPr>
        <w:rPr>
          <w:sz w:val="58"/>
        </w:rPr>
      </w:pPr>
    </w:p>
    <w:p w:rsidR="006179E6" w:rsidRPr="0023334C" w:rsidRDefault="006179E6" w:rsidP="006179E6">
      <w:pPr>
        <w:spacing w:line="360" w:lineRule="auto"/>
        <w:rPr>
          <w:b/>
          <w:sz w:val="20"/>
          <w:szCs w:val="20"/>
        </w:rPr>
      </w:pPr>
      <w:bookmarkStart w:id="162" w:name="_Toc337663387"/>
      <w:bookmarkStart w:id="163" w:name="_Toc341039139"/>
      <w:bookmarkStart w:id="164" w:name="_Toc356079689"/>
      <w:r w:rsidRPr="0023334C">
        <w:rPr>
          <w:b/>
          <w:sz w:val="20"/>
          <w:szCs w:val="20"/>
        </w:rPr>
        <w:t>Figure 1.</w:t>
      </w:r>
      <w:r w:rsidR="00122438" w:rsidRPr="0023334C">
        <w:rPr>
          <w:b/>
          <w:sz w:val="20"/>
          <w:szCs w:val="20"/>
        </w:rPr>
        <w:fldChar w:fldCharType="begin"/>
      </w:r>
      <w:r w:rsidRPr="0023334C">
        <w:rPr>
          <w:b/>
          <w:sz w:val="20"/>
          <w:szCs w:val="20"/>
        </w:rPr>
        <w:instrText xml:space="preserve"> SEQ Figure_1. \* ARABIC </w:instrText>
      </w:r>
      <w:r w:rsidR="00122438" w:rsidRPr="0023334C">
        <w:rPr>
          <w:b/>
          <w:sz w:val="20"/>
          <w:szCs w:val="20"/>
        </w:rPr>
        <w:fldChar w:fldCharType="separate"/>
      </w:r>
      <w:r w:rsidRPr="0023334C">
        <w:rPr>
          <w:b/>
          <w:noProof/>
          <w:sz w:val="20"/>
          <w:szCs w:val="20"/>
        </w:rPr>
        <w:t>1</w:t>
      </w:r>
      <w:r w:rsidR="00122438" w:rsidRPr="0023334C">
        <w:rPr>
          <w:b/>
          <w:sz w:val="20"/>
          <w:szCs w:val="20"/>
        </w:rPr>
        <w:fldChar w:fldCharType="end"/>
      </w:r>
      <w:r w:rsidRPr="0023334C">
        <w:rPr>
          <w:b/>
          <w:sz w:val="20"/>
          <w:szCs w:val="20"/>
        </w:rPr>
        <w:t>:</w:t>
      </w:r>
      <w:r w:rsidRPr="0023334C">
        <w:rPr>
          <w:sz w:val="20"/>
          <w:szCs w:val="20"/>
        </w:rPr>
        <w:t xml:space="preserve"> </w:t>
      </w:r>
      <w:r w:rsidRPr="0023334C">
        <w:rPr>
          <w:rStyle w:val="Heading4Char2"/>
          <w:b/>
          <w:sz w:val="20"/>
          <w:szCs w:val="20"/>
        </w:rPr>
        <w:t>Connectivity diagrams of the basal ganglia in (A) healthy people and (B) patients with PD</w:t>
      </w:r>
      <w:r w:rsidRPr="0023334C">
        <w:rPr>
          <w:rStyle w:val="Heading3Char1"/>
          <w:rFonts w:ascii="Century Gothic" w:eastAsia="Batang" w:hAnsi="Century Gothic"/>
          <w:sz w:val="20"/>
          <w:szCs w:val="20"/>
        </w:rPr>
        <w:t>.</w:t>
      </w:r>
      <w:r w:rsidRPr="0023334C">
        <w:rPr>
          <w:rStyle w:val="apple-style-span1"/>
          <w:sz w:val="20"/>
          <w:szCs w:val="20"/>
        </w:rPr>
        <w:t xml:space="preserve"> </w:t>
      </w:r>
      <w:r w:rsidRPr="0023334C">
        <w:rPr>
          <w:rStyle w:val="Strong"/>
          <w:sz w:val="20"/>
          <w:szCs w:val="20"/>
        </w:rPr>
        <w:t>Direct pathway (via D</w:t>
      </w:r>
      <w:r w:rsidRPr="0023334C">
        <w:rPr>
          <w:rStyle w:val="Strong"/>
          <w:sz w:val="20"/>
          <w:szCs w:val="20"/>
          <w:vertAlign w:val="subscript"/>
        </w:rPr>
        <w:t>1</w:t>
      </w:r>
      <w:r w:rsidRPr="0023334C">
        <w:rPr>
          <w:rStyle w:val="Strong"/>
          <w:sz w:val="20"/>
          <w:szCs w:val="20"/>
        </w:rPr>
        <w:t xml:space="preserve">-like receptors) runs from Cortex </w:t>
      </w:r>
      <w:r w:rsidRPr="0023334C">
        <w:rPr>
          <w:rStyle w:val="Strong"/>
          <w:sz w:val="20"/>
          <w:szCs w:val="20"/>
        </w:rPr>
        <w:sym w:font="Wingdings" w:char="F0E0"/>
      </w:r>
      <w:r w:rsidRPr="0023334C">
        <w:rPr>
          <w:rStyle w:val="Strong"/>
          <w:sz w:val="20"/>
          <w:szCs w:val="20"/>
        </w:rPr>
        <w:t xml:space="preserve"> Striatum </w:t>
      </w:r>
      <w:r w:rsidRPr="0023334C">
        <w:rPr>
          <w:rStyle w:val="Strong"/>
          <w:sz w:val="20"/>
          <w:szCs w:val="20"/>
        </w:rPr>
        <w:sym w:font="Wingdings" w:char="F0E0"/>
      </w:r>
      <w:r w:rsidRPr="0023334C">
        <w:rPr>
          <w:rStyle w:val="Strong"/>
          <w:sz w:val="20"/>
          <w:szCs w:val="20"/>
        </w:rPr>
        <w:t xml:space="preserve"> GPi/SNpr </w:t>
      </w:r>
      <w:r w:rsidRPr="0023334C">
        <w:rPr>
          <w:rStyle w:val="Strong"/>
          <w:sz w:val="20"/>
          <w:szCs w:val="20"/>
        </w:rPr>
        <w:sym w:font="Wingdings" w:char="F0E0"/>
      </w:r>
      <w:r w:rsidRPr="0023334C">
        <w:rPr>
          <w:rStyle w:val="Strong"/>
          <w:sz w:val="20"/>
          <w:szCs w:val="20"/>
        </w:rPr>
        <w:t xml:space="preserve"> Thalamic relay nuclei </w:t>
      </w:r>
      <w:r w:rsidRPr="0023334C">
        <w:rPr>
          <w:rStyle w:val="Strong"/>
          <w:sz w:val="20"/>
          <w:szCs w:val="20"/>
        </w:rPr>
        <w:sym w:font="Wingdings" w:char="F0E0"/>
      </w:r>
      <w:r w:rsidRPr="0023334C">
        <w:rPr>
          <w:rStyle w:val="Strong"/>
          <w:sz w:val="20"/>
          <w:szCs w:val="20"/>
        </w:rPr>
        <w:t xml:space="preserve"> Cortex. Indirect pathway (via D</w:t>
      </w:r>
      <w:r w:rsidRPr="0023334C">
        <w:rPr>
          <w:rStyle w:val="Strong"/>
          <w:sz w:val="20"/>
          <w:szCs w:val="20"/>
          <w:vertAlign w:val="subscript"/>
        </w:rPr>
        <w:t>2</w:t>
      </w:r>
      <w:r w:rsidRPr="0023334C">
        <w:rPr>
          <w:rStyle w:val="Strong"/>
          <w:sz w:val="20"/>
          <w:szCs w:val="20"/>
        </w:rPr>
        <w:t xml:space="preserve">-like receptors) runs from Cortex </w:t>
      </w:r>
      <w:r w:rsidRPr="0023334C">
        <w:rPr>
          <w:rStyle w:val="Strong"/>
          <w:sz w:val="20"/>
          <w:szCs w:val="20"/>
        </w:rPr>
        <w:sym w:font="Wingdings" w:char="F0E0"/>
      </w:r>
      <w:r w:rsidRPr="0023334C">
        <w:rPr>
          <w:rStyle w:val="Strong"/>
          <w:sz w:val="20"/>
          <w:szCs w:val="20"/>
        </w:rPr>
        <w:t xml:space="preserve"> Striatum </w:t>
      </w:r>
      <w:r w:rsidRPr="0023334C">
        <w:rPr>
          <w:rStyle w:val="Strong"/>
          <w:sz w:val="20"/>
          <w:szCs w:val="20"/>
        </w:rPr>
        <w:sym w:font="Wingdings" w:char="F0E0"/>
      </w:r>
      <w:r w:rsidRPr="0023334C">
        <w:rPr>
          <w:rStyle w:val="Strong"/>
          <w:sz w:val="20"/>
          <w:szCs w:val="20"/>
        </w:rPr>
        <w:t xml:space="preserve"> GPe </w:t>
      </w:r>
      <w:r w:rsidRPr="0023334C">
        <w:rPr>
          <w:rStyle w:val="Strong"/>
          <w:sz w:val="20"/>
          <w:szCs w:val="20"/>
        </w:rPr>
        <w:sym w:font="Wingdings" w:char="F0E0"/>
      </w:r>
      <w:r w:rsidRPr="0023334C">
        <w:rPr>
          <w:rStyle w:val="Strong"/>
          <w:sz w:val="20"/>
          <w:szCs w:val="20"/>
        </w:rPr>
        <w:t xml:space="preserve"> STN </w:t>
      </w:r>
      <w:r w:rsidRPr="0023334C">
        <w:rPr>
          <w:rStyle w:val="Strong"/>
          <w:sz w:val="20"/>
          <w:szCs w:val="20"/>
        </w:rPr>
        <w:sym w:font="Wingdings" w:char="F0E0"/>
      </w:r>
      <w:r w:rsidRPr="0023334C">
        <w:rPr>
          <w:rStyle w:val="Strong"/>
          <w:sz w:val="20"/>
          <w:szCs w:val="20"/>
        </w:rPr>
        <w:t xml:space="preserve"> GPi/SNpr </w:t>
      </w:r>
      <w:r w:rsidRPr="0023334C">
        <w:rPr>
          <w:rStyle w:val="Strong"/>
          <w:sz w:val="20"/>
          <w:szCs w:val="20"/>
        </w:rPr>
        <w:sym w:font="Wingdings" w:char="F0E0"/>
      </w:r>
      <w:r w:rsidRPr="0023334C">
        <w:rPr>
          <w:rStyle w:val="Strong"/>
          <w:sz w:val="20"/>
          <w:szCs w:val="20"/>
        </w:rPr>
        <w:t xml:space="preserve"> Thalamic relay nuclei </w:t>
      </w:r>
      <w:r w:rsidRPr="0023334C">
        <w:rPr>
          <w:rStyle w:val="Strong"/>
          <w:sz w:val="20"/>
          <w:szCs w:val="20"/>
        </w:rPr>
        <w:sym w:font="Wingdings" w:char="F0E0"/>
      </w:r>
      <w:r w:rsidRPr="0023334C">
        <w:rPr>
          <w:rStyle w:val="Strong"/>
          <w:sz w:val="20"/>
          <w:szCs w:val="20"/>
        </w:rPr>
        <w:t xml:space="preserve"> Cortex. The modulatory dopaminergic pathway is as purple; the excitatory glutamatergic pathways are as blue; and the inhibitory GABAergic pathways are as green. Larger arrows show enhanced transmission whereas the broken arrow shows depleted transmission.</w:t>
      </w:r>
      <w:bookmarkEnd w:id="162"/>
      <w:bookmarkEnd w:id="163"/>
      <w:bookmarkEnd w:id="164"/>
    </w:p>
    <w:p w:rsidR="006179E6" w:rsidRPr="003D306D" w:rsidRDefault="006179E6" w:rsidP="006179E6">
      <w:pPr>
        <w:pStyle w:val="Heading1"/>
      </w:pPr>
      <w:bookmarkStart w:id="165" w:name="_Toc328936974"/>
      <w:bookmarkStart w:id="166" w:name="_Toc339016706"/>
      <w:bookmarkStart w:id="167" w:name="_Toc340756408"/>
      <w:bookmarkStart w:id="168" w:name="_Toc341038736"/>
      <w:r>
        <w:br w:type="page"/>
      </w:r>
      <w:bookmarkStart w:id="169" w:name="_Toc370678272"/>
      <w:r>
        <w:lastRenderedPageBreak/>
        <w:t xml:space="preserve">1.3. Dopamine receptors, </w:t>
      </w:r>
      <w:r w:rsidRPr="003D306D">
        <w:t>dopaminergic systems</w:t>
      </w:r>
      <w:bookmarkEnd w:id="165"/>
      <w:bookmarkEnd w:id="166"/>
      <w:bookmarkEnd w:id="167"/>
      <w:bookmarkEnd w:id="168"/>
      <w:r>
        <w:t xml:space="preserve"> and dopamine biosynthetic pathway</w:t>
      </w:r>
      <w:bookmarkEnd w:id="169"/>
    </w:p>
    <w:p w:rsidR="006179E6" w:rsidRDefault="006179E6" w:rsidP="006179E6">
      <w:pPr>
        <w:pStyle w:val="Heading2"/>
      </w:pPr>
      <w:bookmarkStart w:id="170" w:name="_Toc370678273"/>
      <w:bookmarkStart w:id="171" w:name="_Toc339016708"/>
      <w:bookmarkStart w:id="172" w:name="_Toc339016800"/>
      <w:bookmarkStart w:id="173" w:name="_Toc340428683"/>
      <w:bookmarkStart w:id="174" w:name="_Toc340756409"/>
      <w:bookmarkStart w:id="175" w:name="_Toc341038737"/>
      <w:bookmarkStart w:id="176" w:name="_Toc341090094"/>
      <w:bookmarkStart w:id="177" w:name="_Toc341625291"/>
      <w:bookmarkStart w:id="178" w:name="_Toc341730245"/>
      <w:bookmarkStart w:id="179" w:name="_Toc310948126"/>
      <w:bookmarkStart w:id="180" w:name="_Toc328559498"/>
      <w:bookmarkStart w:id="181" w:name="_Toc328563888"/>
      <w:bookmarkStart w:id="182" w:name="_Toc328564539"/>
      <w:bookmarkStart w:id="183" w:name="_Toc328565174"/>
      <w:bookmarkStart w:id="184" w:name="_Toc328865311"/>
      <w:bookmarkStart w:id="185" w:name="_Toc328936975"/>
      <w:bookmarkStart w:id="186" w:name="_Toc337587495"/>
      <w:bookmarkStart w:id="187" w:name="_Toc339015071"/>
      <w:r>
        <w:t>1.3.1. Dopamine receptors</w:t>
      </w:r>
      <w:bookmarkEnd w:id="170"/>
    </w:p>
    <w:p w:rsidR="006179E6" w:rsidRDefault="006179E6" w:rsidP="006179E6">
      <w:pPr>
        <w:rPr>
          <w:noProof/>
        </w:rPr>
      </w:pPr>
      <w:r w:rsidRPr="003D306D">
        <w:t>Dopamin</w:t>
      </w:r>
      <w:r>
        <w:t xml:space="preserve">e </w:t>
      </w:r>
      <w:r w:rsidR="003E78B6">
        <w:t>is a neurotransmitter involved</w:t>
      </w:r>
      <w:r w:rsidRPr="003D306D">
        <w:t xml:space="preserve"> in almost every aspect of brain function, </w:t>
      </w:r>
      <w:r>
        <w:t>including</w:t>
      </w:r>
      <w:r w:rsidRPr="003D306D">
        <w:t xml:space="preserve"> control of movement, cognition, emotion, sleep, mood, attention, learning, motivation, reward, and regulation of the endocrine system</w:t>
      </w:r>
      <w:r>
        <w:t xml:space="preserve"> </w:t>
      </w:r>
      <w:r w:rsidR="00122438">
        <w:rPr>
          <w:noProof/>
        </w:rPr>
        <w:fldChar w:fldCharType="begin" w:fldLock="1"/>
      </w:r>
      <w:r w:rsidR="00994410">
        <w:rPr>
          <w:noProof/>
        </w:rPr>
        <w:instrText>ADDIN CSL_CITATION { "citationItems" : [ { "id" : "ITEM-1", "itemData" : { "DOI" : "10.1007/s00018-005-5387-6", "ISBN" : "1420-682X (Print)\n1420-682X (Linking)", "PMID" : "16389456", "abstract" : "Dopaminergic neurons in the mammalian brain have received substantial attention in the past given their fundamental role in several body functions and behaviours. The largest dopaminergic population is found in two nuclei of the ventral midbrain. Cells of the substantia nigra pars compacta are involved in the control of voluntary movements and postural reflexes, and their degeneration in the adult brain leads to Parkinson's disease. Cells of the ventral tegmental area modulate rewarding and cognitive behaviours, and their dysfunction is involved in the pathogenesis of addictive disorders and schizophrenia. Because of their clinical relevance, the embryonic development and maintenance of the midbrain dopaminergic cell groups in the adult have been intensively studied in recent years. In the present review, we provide an overview of the mechanisms and factors involved in the development of dopaminergic neurons in the mammalian brain, with a special emphasis on the midbrain dopaminergic population.", "author" : [ { "dropping-particle" : "", "family" : "Prakash", "given" : "N", "non-dropping-particle" : "", "parse-names" : false, "suffix" : "" }, { "dropping-particle" : "", "family" : "Wurst", "given" : "W", "non-dropping-particle" : "", "parse-names" : false, "suffix" : "" } ], "container-title" : "Cell Mol Life Sci", "edition" : "2006/01/04", "id" : "ITEM-1", "issue" : "2", "issued" : { "date-parts" : [ [ "2006" ] ] }, "note" : "Prakash, N\nWurst, W\nResearch Support, Non-U.S. Gov't\nReview\nSwitzerland\nCellular and molecular life sciences : CMLS\nCell Mol Life Sci. 2006 Jan;63(2):187-206.", "page" : "187-206", "title" : "Development of dopaminergic neurons in the mammalian brain", "type" : "article-journal", "volume" : "63" }, "uris" : [ "http://www.mendeley.com/documents/?uuid=772191b3-059a-4461-844d-273807642e2e" ] }, { "id" : "ITEM-2", "itemData" : { "DOI" : "20026361", "ISSN" : "1529-2401", "PMID" : "11978804", "author" : [ { "dropping-particle" : "", "family" : "Kelley", "given" : "Ann E", "non-dropping-particle" : "", "parse-names" : false, "suffix" : "" }, { "dropping-particle" : "", "family" : "Berridge", "given" : "Kent C", "non-dropping-particle" : "", "parse-names" : false, "suffix" : "" } ], "container-title" : "The Journal of neuroscience : the official journal of the Society for Neuroscience", "id" : "ITEM-2", "issue" : "9", "issued" : { "date-parts" : [ [ "2002", "5", "1" ] ] }, "page" : "3306-11", "title" : "The neuroscience of natural rewards: relevance to addictive drugs.", "type" : "article-journal", "volume" : "22" }, "uris" : [ "http://www.mendeley.com/documents/?uuid=697d94e1-e212-46a6-8b1c-f426b49010e8" ] }, { "id" : "ITEM-3", "itemData" : { "ISSN" : "0031-9384", "PMID" : "12526992", "abstract" : "Dopamine (DA) neurons in the substantia nigra (SN) and ventral tegmental area (VTA) form several projection systems with diverse functions, such as motor planning through the striatum, reward seeking via the nucleus accumbens (NAc), and cognitive control through the prefrontal cortex (PFC). Disruptions in DA cell activity profoundly impair these functions and contribute to serious clinical conditions such as Parkinson's disease and schizophrenia. DA neurons have been extensively investigated in studies detailing their anatomy, physiology, and neurochemical regulation. Moreoever, recordings from behaving animals suggest that phasic changes in DA cell firing signal expectancy or attentional shifts associated with approach/avoidance behavior. These ideas raise interesting questions regarding how DA neurons are regulated to produce such phasic signals. For example, it is not yet known how different classes of DA projection neurons are regulated by specific inputs. In the first study of its kind within the VTA, our laboratory recently demonstrated that excitatory inputs from the PFC synapse selectively onto DA neurons that project back to the PFC but not onto DA cells that project to the NAc. These findings may explain some of the unique functional properties of mesoprefrontal DA neurons. Moreover, the results are important for understanding the pathophysiology of mental disorders such as schizophrenia.", "author" : [ { "dropping-particle" : "", "family" : "Sesack", "given" : "Susan R", "non-dropping-particle" : "", "parse-names" : false, "suffix" : "" }, { "dropping-particle" : "", "family" : "Carr", "given" : "David B", "non-dropping-particle" : "", "parse-names" : false, "suffix" : "" } ], "container-title" : "Physiology &amp; behavior", "id" : "ITEM-3", "issue" : "4-5", "issued" : { "date-parts" : [ [ "2002", "12" ] ] }, "page" : "513-7", "title" : "Selective prefrontal cortex inputs to dopamine cells: implications for schizophrenia.", "type" : "article-journal", "volume" : "77" }, "uris" : [ "http://www.mendeley.com/documents/?uuid=e4d986ce-14c5-432d-9f17-e4689454a6be" ] } ], "mendeley" : { "previouslyFormattedCitation" : "(Kelley and Berridge, 2002; Sesack and Carr, 2002; Prakash and Wurst, 2006)" }, "properties" : { "noteIndex" : 0 }, "schema" : "https://github.com/citation-style-language/schema/raw/master/csl-citation.json" }</w:instrText>
      </w:r>
      <w:r w:rsidR="00122438">
        <w:rPr>
          <w:noProof/>
        </w:rPr>
        <w:fldChar w:fldCharType="separate"/>
      </w:r>
      <w:r w:rsidR="007413E0" w:rsidRPr="00660074">
        <w:rPr>
          <w:noProof/>
        </w:rPr>
        <w:t>(Kelley and Berridge, 2002; Sesack and Carr, 2002; Prakash and Wurst, 2006)</w:t>
      </w:r>
      <w:r w:rsidR="00122438">
        <w:rPr>
          <w:noProof/>
        </w:rPr>
        <w:fldChar w:fldCharType="end"/>
      </w:r>
      <w:r w:rsidRPr="003D306D">
        <w:t>.</w:t>
      </w:r>
      <w:r>
        <w:t xml:space="preserve"> These actions are mediated through interactions of dopamine with its receptors.</w:t>
      </w:r>
      <w:r w:rsidRPr="003D306D">
        <w:t xml:space="preserve"> </w:t>
      </w:r>
      <w:r>
        <w:t>At least five distinct dopamine receptors have been identified a</w:t>
      </w:r>
      <w:r w:rsidR="003E78B6">
        <w:t>nd classified based on the basis</w:t>
      </w:r>
      <w:r>
        <w:t xml:space="preserve"> of their pharmacological and biochemical characteristics. D</w:t>
      </w:r>
      <w:r>
        <w:rPr>
          <w:vertAlign w:val="subscript"/>
        </w:rPr>
        <w:t>1</w:t>
      </w:r>
      <w:r>
        <w:t>-like receptor subtype has two members: D</w:t>
      </w:r>
      <w:r>
        <w:rPr>
          <w:vertAlign w:val="subscript"/>
        </w:rPr>
        <w:t>1</w:t>
      </w:r>
      <w:r>
        <w:t xml:space="preserve"> and D</w:t>
      </w:r>
      <w:r>
        <w:rPr>
          <w:vertAlign w:val="subscript"/>
        </w:rPr>
        <w:t>5</w:t>
      </w:r>
      <w:r>
        <w:t xml:space="preserve"> receptors whereas D</w:t>
      </w:r>
      <w:r>
        <w:rPr>
          <w:vertAlign w:val="subscript"/>
        </w:rPr>
        <w:t>2</w:t>
      </w:r>
      <w:r>
        <w:t>-like receptor subtype includes D</w:t>
      </w:r>
      <w:r>
        <w:rPr>
          <w:vertAlign w:val="subscript"/>
        </w:rPr>
        <w:t>2</w:t>
      </w:r>
      <w:r>
        <w:t>, D</w:t>
      </w:r>
      <w:r>
        <w:rPr>
          <w:vertAlign w:val="subscript"/>
        </w:rPr>
        <w:t>3</w:t>
      </w:r>
      <w:r>
        <w:t>, and D</w:t>
      </w:r>
      <w:r>
        <w:rPr>
          <w:vertAlign w:val="subscript"/>
        </w:rPr>
        <w:t>4</w:t>
      </w:r>
      <w:r>
        <w:t xml:space="preserve"> receptors. These receptors are abundant in the striatum, with D</w:t>
      </w:r>
      <w:r>
        <w:rPr>
          <w:vertAlign w:val="subscript"/>
        </w:rPr>
        <w:t>1</w:t>
      </w:r>
      <w:r>
        <w:t>-like receptors principally located on striatonigral neurons and D</w:t>
      </w:r>
      <w:r>
        <w:rPr>
          <w:vertAlign w:val="subscript"/>
        </w:rPr>
        <w:t>2</w:t>
      </w:r>
      <w:r>
        <w:t xml:space="preserve">-like receptors mainly located on striatopallidal neurons </w:t>
      </w:r>
      <w:r w:rsidR="00122438">
        <w:fldChar w:fldCharType="begin" w:fldLock="1"/>
      </w:r>
      <w:r w:rsidR="00994410">
        <w:instrText>ADDIN CSL_CITATION { "citationItems" : [ { "id" : "ITEM-1", "itemData" : { "ISSN" : "0031-9333", "PMID" : "9457173", "abstract" : "The diverse physiological actions of dopamine are mediated by at least five distinct G protein-coupled receptor subtypes. Two D1-like receptor subtypes (D1 and D5) couple to the G protein Gs and activate adenylyl cyclase. The other receptor subtypes belong to the D2-like subfamily (D2, D3, and D4) and are prototypic of G protein-coupled receptors that inhibit adenylyl cyclase and activate K+ channels. The genes for the D1 and D5 receptors are intronless, but pseudogenes of the D5 exist. The D2 and D3 receptors vary in certain tissues and species as a result of alternative splicing, and the human D4 receptor gene exhibits extensive polymorphic variation. In the central nervous system, dopamine receptors are widely expressed because they are involved in the control of locomotion, cognition, emotion, and affect as well as neuroendocrine secretion. In the periphery, dopamine receptors are present more prominently in kidney, vasculature, and pituitary, where they affect mainly sodium homeostasis, vascular tone, and hormone secretion. Numerous genetic linkage analysis studies have failed so far to reveal unequivocal evidence for the involvement of one of these receptors in the etiology of various central nervous system disorders. However, targeted deletion of several of these dopamine receptor genes in mice should provide valuable information about their physiological functions.", "author" : [ { "dropping-particle" : "", "family" : "Missale", "given" : "C", "non-dropping-particle" : "", "parse-names" : false, "suffix" : "" }, { "dropping-particle" : "", "family" : "Nash", "given" : "S R", "non-dropping-particle" : "", "parse-names" : false, "suffix" : "" }, { "dropping-particle" : "", "family" : "Robinson", "given" : "S W", "non-dropping-particle" : "", "parse-names" : false, "suffix" : "" }, { "dropping-particle" : "", "family" : "Jaber", "given" : "M", "non-dropping-particle" : "", "parse-names" : false, "suffix" : "" }, { "dropping-particle" : "", "family" : "Caron", "given" : "M G", "non-dropping-particle" : "", "parse-names" : false, "suffix" : "" } ], "container-title" : "Physiological reviews", "id" : "ITEM-1", "issue" : "1", "issued" : { "date-parts" : [ [ "1998", "1" ] ] }, "page" : "189-225", "title" : "Dopamine receptors: from structure to function.", "type" : "article-journal", "volume" : "78" }, "uris" : [ "http://www.mendeley.com/documents/?uuid=f1c605c2-bda8-4415-b5ee-d55c2f792c46" ] } ], "mendeley" : { "previouslyFormattedCitation" : "(Missale et al., 1998)" }, "properties" : { "noteIndex" : 0 }, "schema" : "https://github.com/citation-style-language/schema/raw/master/csl-citation.json" }</w:instrText>
      </w:r>
      <w:r w:rsidR="00122438">
        <w:fldChar w:fldCharType="separate"/>
      </w:r>
      <w:r w:rsidR="007413E0" w:rsidRPr="00660074">
        <w:rPr>
          <w:noProof/>
        </w:rPr>
        <w:t>(Missale et al., 1998)</w:t>
      </w:r>
      <w:r w:rsidR="00122438">
        <w:fldChar w:fldCharType="end"/>
      </w:r>
      <w:r>
        <w:t xml:space="preserve">. Such locations reflect their involvement in PD (as mentioned in section 1.2). </w:t>
      </w:r>
    </w:p>
    <w:p w:rsidR="006179E6" w:rsidRDefault="006179E6" w:rsidP="006179E6">
      <w:r>
        <w:t>Although both D</w:t>
      </w:r>
      <w:r>
        <w:rPr>
          <w:vertAlign w:val="subscript"/>
        </w:rPr>
        <w:t>1</w:t>
      </w:r>
      <w:r>
        <w:t>- and D</w:t>
      </w:r>
      <w:r>
        <w:rPr>
          <w:vertAlign w:val="subscript"/>
        </w:rPr>
        <w:t>2</w:t>
      </w:r>
      <w:r>
        <w:t>-like receptors are G protein-coupled receptors, different G protein subunits and effectors are involved in their signalling pathways. Binding of dopamine to D</w:t>
      </w:r>
      <w:r>
        <w:rPr>
          <w:vertAlign w:val="subscript"/>
        </w:rPr>
        <w:t>1</w:t>
      </w:r>
      <w:r>
        <w:t>-like receptors activates G</w:t>
      </w:r>
      <w:r>
        <w:rPr>
          <w:vertAlign w:val="subscript"/>
        </w:rPr>
        <w:t>s</w:t>
      </w:r>
      <w:r>
        <w:t xml:space="preserve"> subunit, which thereby stimulates adenylate cyclase activity and subsequently activates neurons projecting from the striatum to the GPi/SNpr in the direct pathway. In contrast, interaction of dopamine with D</w:t>
      </w:r>
      <w:r>
        <w:rPr>
          <w:vertAlign w:val="subscript"/>
        </w:rPr>
        <w:t>2</w:t>
      </w:r>
      <w:r>
        <w:t>-like receptors triggers G</w:t>
      </w:r>
      <w:r>
        <w:rPr>
          <w:vertAlign w:val="subscript"/>
        </w:rPr>
        <w:t>i</w:t>
      </w:r>
      <w:r>
        <w:t xml:space="preserve"> subunit, in turn suppressing the activity of adenylate cyclase and inhibiting the indirect pathway </w:t>
      </w:r>
      <w:r w:rsidR="00122438">
        <w:fldChar w:fldCharType="begin" w:fldLock="1"/>
      </w:r>
      <w:r w:rsidR="00994410">
        <w:instrText>ADDIN CSL_CITATION { "citationItems" : [ { "id" : "ITEM-1", "itemData" : { "DOI" : "10.1006/exnr.1996.6379", "ISSN" : "0014-4886", "PMID" : "9126143", "abstract" : "This article gives a brief overview of the current understanding of the life cycle of the dopamine molecule, covering dopamine synthesis, storage, release, receptor and autoreceptor interactions, and reuptake. Special consideration is given to biochemical changes that occur in the nigrostriatal dopamine system in Parkinson's disease and how gene therapy may provide a new strategy for reversing parkinsonian biochemical deficits.", "author" : [ { "dropping-particle" : "", "family" : "Elsworth", "given" : "J D", "non-dropping-particle" : "", "parse-names" : false, "suffix" : "" }, { "dropping-particle" : "", "family" : "Roth", "given" : "R H", "non-dropping-particle" : "", "parse-names" : false, "suffix" : "" } ], "container-title" : "Experimental neurology", "id" : "ITEM-1", "issue" : "1", "issued" : { "date-parts" : [ [ "1997", "3" ] ] }, "page" : "4-9", "title" : "Dopamine synthesis, uptake, metabolism, and receptors: relevance to gene therapy of Parkinson's disease.", "type" : "article-journal", "volume" : "144" }, "uris" : [ "http://www.mendeley.com/documents/?uuid=dc91299f-c96d-4dfb-9384-c0a4b9692e13" ] } ], "mendeley" : { "previouslyFormattedCitation" : "(Elsworth and Roth, 1997)" }, "properties" : { "noteIndex" : 0 }, "schema" : "https://github.com/citation-style-language/schema/raw/master/csl-citation.json" }</w:instrText>
      </w:r>
      <w:r w:rsidR="00122438">
        <w:fldChar w:fldCharType="separate"/>
      </w:r>
      <w:r w:rsidR="007413E0" w:rsidRPr="00660074">
        <w:rPr>
          <w:noProof/>
        </w:rPr>
        <w:t>(Elsworth and Roth, 1997)</w:t>
      </w:r>
      <w:r w:rsidR="00122438">
        <w:fldChar w:fldCharType="end"/>
      </w:r>
      <w:r>
        <w:t xml:space="preserve">. </w:t>
      </w:r>
    </w:p>
    <w:p w:rsidR="006179E6" w:rsidRDefault="006179E6" w:rsidP="006179E6">
      <w:pPr>
        <w:pStyle w:val="Heading2"/>
      </w:pPr>
      <w:bookmarkStart w:id="188" w:name="_Toc370678274"/>
      <w:r>
        <w:lastRenderedPageBreak/>
        <w:t>1.3.2. Dopaminergic systems</w:t>
      </w:r>
      <w:bookmarkEnd w:id="188"/>
    </w:p>
    <w:p w:rsidR="006179E6" w:rsidRPr="003D306D" w:rsidRDefault="006179E6" w:rsidP="006179E6">
      <w:r w:rsidRPr="003D306D">
        <w:t>In the CNS, dopaminergic</w:t>
      </w:r>
      <w:r>
        <w:t xml:space="preserve"> neurons of the midbrain are the</w:t>
      </w:r>
      <w:r w:rsidRPr="003D306D">
        <w:t xml:space="preserve"> main source of dopamine. The highest concentration of </w:t>
      </w:r>
      <w:r>
        <w:t>these neurons</w:t>
      </w:r>
      <w:r w:rsidRPr="003D306D">
        <w:t xml:space="preserve"> reside</w:t>
      </w:r>
      <w:r>
        <w:t>s</w:t>
      </w:r>
      <w:r w:rsidRPr="003D306D">
        <w:t xml:space="preserve"> in the ventral mesencep</w:t>
      </w:r>
      <w:r>
        <w:t>halon, which contains 90% of</w:t>
      </w:r>
      <w:r w:rsidRPr="003D306D">
        <w:t xml:space="preserve"> </w:t>
      </w:r>
      <w:r>
        <w:t xml:space="preserve">the </w:t>
      </w:r>
      <w:r w:rsidRPr="003D306D">
        <w:t xml:space="preserve">total dopaminergic </w:t>
      </w:r>
      <w:r>
        <w:t>neuron</w:t>
      </w:r>
      <w:r w:rsidRPr="003D306D">
        <w:t xml:space="preserve">s in the </w:t>
      </w:r>
      <w:r>
        <w:t>brain (45,000 neurons in rat or</w:t>
      </w:r>
      <w:r w:rsidRPr="003D306D">
        <w:t xml:space="preserve"> 590,</w:t>
      </w:r>
      <w:r>
        <w:t xml:space="preserve">000 neurons in the </w:t>
      </w:r>
      <w:r w:rsidRPr="003D306D">
        <w:t>four</w:t>
      </w:r>
      <w:r>
        <w:t>th</w:t>
      </w:r>
      <w:r w:rsidRPr="003D306D">
        <w:t xml:space="preserve"> decade of human life) corresponding to 3-5% of total neurons in the SN</w:t>
      </w:r>
      <w:bookmarkEnd w:id="171"/>
      <w:bookmarkEnd w:id="172"/>
      <w:r>
        <w:t xml:space="preserve"> </w:t>
      </w:r>
      <w:r w:rsidR="00122438">
        <w:fldChar w:fldCharType="begin" w:fldLock="1"/>
      </w:r>
      <w:r w:rsidR="00994410">
        <w:instrText>ADDIN CSL_CITATION { "citationItems" : [ { "id" : "ITEM-1", "itemData" : { "DOI" : "10.1196/annals.1332.015", "ISSN" : "0077-8923", "PMID" : "15681811", "abstract" : "Parkinson's disease (PD) is, to a large extent, specific to the human species. Most symptoms are the consequence of the preferential degeneration of the dopamine-synthesizing cells of the mesostriatal-mesocortical neuronal pathway. Reasons for that can be traced back to the evolutionary mechanisms that shaped the dopamine neurons in humans. In vertebrates, dopamine-containing neurons and nuclei do not exhibit homogenous phenotypes. In this respect, mesencephalic dopamine neurons of the substantia nigra and ventral tegmental area are characterized by a molecular combination (tyrosine hydroxylase, aromatic amino acid decarboxylase, monoamine oxidase, vesicular monoamine transporter, dopamine transporter--to name a few), which is not found in other dopamine-containing neurons of the vertebrate brain. In addition, the size of these mesencephalic DA nuclei is tremendously expanded in humans as compared to other vertebrates. Differentiation of the mesencephalic neurons during development depends on genetic mechanisms, which also differ from those of other dopamine nuclei. In contrast, pathophysiological approaches to PD have highlighted the role of ubiquitously expressed molecules such as a-synuclein, parkin, and microtubule-associated proteins. We propose that the peculiar phenotype of the dopamine mesencephalic neurons, which has been selected during vertebrate evolution and reshaped in the human lineage, has also rendered these neurons particularly prone to oxidative stress, and thus, to the fairly specific neurodegeneration of PD. Numerous evidence has been accumulated to demonstrate that perturbed regulation of DAT-dependent dopamine uptake, DAT-dependent accumulation of toxins, dysregulation of TH activity as well as high sensitivity of DA mesencephalic neurons to oxidants are key components of the neurodegeneration process of PD. This view points to the contribution of nonspecific mechanisms (alpha-synuclein aggregation) in a highly specific cellular environment (the dopamine mesencephalic neurons) and provides a robust framework to develop novel and rational therapeutic schemes in PD.", "author" : [ { "dropping-particle" : "", "family" : "Vernier", "given" : "Philippe", "non-dropping-particle" : "", "parse-names" : false, "suffix" : "" }, { "dropping-particle" : "", "family" : "Moret", "given" : "Frederic", "non-dropping-particle" : "", "parse-names" : false, "suffix" : "" }, { "dropping-particle" : "", "family" : "Callier", "given" : "Sophie", "non-dropping-particle" : "", "parse-names" : false, "suffix" : "" }, { "dropping-particle" : "", "family" : "Snapyan", "given" : "Marina", "non-dropping-particle" : "", "parse-names" : false, "suffix" : "" }, { "dropping-particle" : "", "family" : "Wersinger", "given" : "Christophe", "non-dropping-particle" : "", "parse-names" : false, "suffix" : "" }, { "dropping-particle" : "", "family" : "Sidhu", "given" : "Anita", "non-dropping-particle" : "", "parse-names" : false, "suffix" : "" } ], "container-title" : "Annals of the New York Academy of Sciences", "id" : "ITEM-1", "issued" : { "date-parts" : [ [ "2004", "12" ] ] }, "page" : "231-49", "title" : "The degeneration of dopamine neurons in Parkinson's disease: insights from embryology and evolution of the mesostriatocortical system.", "type" : "article-journal", "volume" : "1035" }, "uris" : [ "http://www.mendeley.com/documents/?uuid=e359993c-4efd-41a7-9ae0-a9bc65680512" ] } ], "mendeley" : { "previouslyFormattedCitation" : "(Vernier et al., 2004)" }, "properties" : { "noteIndex" : 0 }, "schema" : "https://github.com/citation-style-language/schema/raw/master/csl-citation.json" }</w:instrText>
      </w:r>
      <w:r w:rsidR="00122438">
        <w:fldChar w:fldCharType="separate"/>
      </w:r>
      <w:r w:rsidRPr="00660074">
        <w:rPr>
          <w:noProof/>
        </w:rPr>
        <w:t>(Vernier et al., 2004)</w:t>
      </w:r>
      <w:r w:rsidR="00122438">
        <w:fldChar w:fldCharType="end"/>
      </w:r>
      <w:r w:rsidRPr="003D306D">
        <w:t>.</w:t>
      </w:r>
      <w:bookmarkEnd w:id="173"/>
      <w:bookmarkEnd w:id="174"/>
      <w:bookmarkEnd w:id="175"/>
      <w:bookmarkEnd w:id="176"/>
      <w:bookmarkEnd w:id="177"/>
      <w:bookmarkEnd w:id="178"/>
      <w:r w:rsidRPr="003D306D">
        <w:t xml:space="preserve"> </w:t>
      </w:r>
    </w:p>
    <w:p w:rsidR="006179E6" w:rsidRDefault="006179E6" w:rsidP="006179E6">
      <w:bookmarkStart w:id="189" w:name="_Toc339016710"/>
      <w:bookmarkStart w:id="190" w:name="_Toc339016802"/>
      <w:bookmarkStart w:id="191" w:name="_Toc340428684"/>
      <w:bookmarkStart w:id="192" w:name="_Toc340756410"/>
      <w:bookmarkStart w:id="193" w:name="_Toc341038738"/>
      <w:bookmarkStart w:id="194" w:name="_Toc341090095"/>
      <w:bookmarkStart w:id="195" w:name="_Toc341625292"/>
      <w:bookmarkStart w:id="196" w:name="_Toc341730246"/>
      <w:r w:rsidRPr="003D306D">
        <w:t>The mesencephalic dopaminergic system is divide</w:t>
      </w:r>
      <w:r>
        <w:t xml:space="preserve">d into several subsystems. </w:t>
      </w:r>
      <w:r w:rsidRPr="003D306D">
        <w:t>The best known, and of most relevance to this project, the nigrostria</w:t>
      </w:r>
      <w:r>
        <w:t>tal sub</w:t>
      </w:r>
      <w:r w:rsidRPr="003D306D">
        <w:t xml:space="preserve">system originates from the SNpc and projects to the dorso-lateral striatum. This </w:t>
      </w:r>
      <w:r>
        <w:t>sub</w:t>
      </w:r>
      <w:r w:rsidRPr="003D306D">
        <w:t>system has an essential role in the control of voluntary motor movements and postural reflexes. Hence</w:t>
      </w:r>
      <w:r>
        <w:t>,</w:t>
      </w:r>
      <w:r w:rsidRPr="003D306D">
        <w:t xml:space="preserve"> d</w:t>
      </w:r>
      <w:r>
        <w:t>isruption</w:t>
      </w:r>
      <w:r w:rsidRPr="003D306D">
        <w:t xml:space="preserve"> of this pathway leads to motor symptoms as seen in PD</w:t>
      </w:r>
      <w:r>
        <w:t xml:space="preserve"> </w:t>
      </w:r>
      <w:r w:rsidR="00122438">
        <w:fldChar w:fldCharType="begin" w:fldLock="1"/>
      </w:r>
      <w:r w:rsidR="00994410">
        <w:instrText>ADDIN CSL_CITATION { "citationItems" : [ { "id" : "ITEM-1", "itemData" : { "DOI" : "10.1002/mds.22062", "ISSN" : "1531-8257", "PMID" : "18781672", "abstract" : "The basal ganglia (BG) are a highly organized network, where different parts are activated for specific functions and circumstances. The BG are involved in movement control, as well as associative learning, planning, working memory, and emotion. We concentrate on the \"motor circuit\" because it is the best understood anatomically and physiologically, and because Parkinson's disease is mainly thought to be a movement disorder. Normal function of the BG requires fine tuning of neuronal excitability within each nucleus to determine the exact degree of movement facilitation or inhibition at any given moment. This is mediated by the complex organization of the striatum, where the excitability of medium spiny neurons is controlled by several pre- and postsynaptic mechanisms as well as interneuron activity, and secured by several recurrent or internal BG circuits. The motor circuit of the BG has two entry points, the striatum and the subthalamic nucleus (STN), and an output, the globus pallidus pars interna (GPi), which connects to the cortex via the motor thalamus. Neuronal afferents coding for a given movement or task project to the BG by two different systems: (1) Direct disynaptic projections to the GPi via the striatum and STN. (2) Indirect trisynaptic projections to the GPi via the globus pallidus pars externa (GPe). Corticostriatal afferents primarily act to inhibit medium spiny neurons in the \"indirect circuit\" and facilitate neurons in the \"direct circuit.\" The GPe is in a pivotal position to regulate the motor output of the BG. Dopamine finely tunes striatal input as well as neuronal striatal activity, and modulates GPe, GPi, and STN activity. Dopaminergic depletion in Parkinson's disease disrupts the corticostriatal balance leading to increased activity the indirect circuit and reduced activity in the direct circuit. The precise chain of events leading to increased STN activity is not completely understood, but impaired dopaminergic regulation of the GPe, GPi, and STN may be involved. The parkinsonian state is characterized by disruption of the internal balance of the BG leading to hyperactivity in the two main entry points of the network (striatum and STN) and excessive inhibitory output from the GPi. Replacement therapy with standard levodopa creates a further imbalance, producing an abnormal pattern of neuronal discharge and synchronization of neuronal firing that sustain the \"off\" and \"on with dyskinesia\" states. The effect of levodopa is robust \u2026", "author" : [ { "dropping-particle" : "", "family" : "Obeso", "given" : "Jose a", "non-dropping-particle" : "", "parse-names" : false, "suffix" : "" }, { "dropping-particle" : "", "family" : "Rodr\u00edguez-Oroz", "given" : "Maria Cruz", "non-dropping-particle" : "", "parse-names" : false, "suffix" : "" }, { "dropping-particle" : "", "family" : "Benitez-Temino", "given" : "Beatriz", "non-dropping-particle" : "", "parse-names" : false, "suffix" : "" }, { "dropping-particle" : "", "family" : "Blesa", "given" : "Franscisco J", "non-dropping-particle" : "", "parse-names" : false, "suffix" : "" }, { "dropping-particle" : "", "family" : "Guridi", "given" : "Jorge", "non-dropping-particle" : "", "parse-names" : false, "suffix" : "" }, { "dropping-particle" : "", "family" : "Marin", "given" : "Concepci\u00f3", "non-dropping-particle" : "", "parse-names" : false, "suffix" : "" }, { "dropping-particle" : "", "family" : "Rodriguez", "given" : "Manuel", "non-dropping-particle" : "", "parse-names" : false, "suffix" : "" } ], "container-title" : "Movement disorders : official journal of the Movement Disorder Society", "id" : "ITEM-1", "issued" : { "date-parts" : [ [ "2008", "1" ] ] }, "page" : "S548-59", "title" : "Functional organization of the basal ganglia: therapeutic implications for Parkinson's disease.", "type" : "article-journal", "volume" : "23 Suppl 3" }, "uris" : [ "http://www.mendeley.com/documents/?uuid=89718030-4191-4ee0-9fc9-cd7019d07234" ] } ], "mendeley" : { "previouslyFormattedCitation" : "(Obeso et al., 2008)" }, "properties" : { "noteIndex" : 0 }, "schema" : "https://github.com/citation-style-language/schema/raw/master/csl-citation.json" }</w:instrText>
      </w:r>
      <w:r w:rsidR="00122438">
        <w:fldChar w:fldCharType="separate"/>
      </w:r>
      <w:r w:rsidRPr="00660074">
        <w:rPr>
          <w:noProof/>
        </w:rPr>
        <w:t>(Obeso et al., 2008)</w:t>
      </w:r>
      <w:r w:rsidR="00122438">
        <w:fldChar w:fldCharType="end"/>
      </w:r>
      <w:r w:rsidRPr="003D306D">
        <w:t>. The mesolimbic</w:t>
      </w:r>
      <w:r>
        <w:t>-</w:t>
      </w:r>
      <w:r w:rsidRPr="003D306D">
        <w:t>cortical subsystems arise from the VTA and project into the nucleus accumbens, amygdala, and hippoc</w:t>
      </w:r>
      <w:r>
        <w:t>ampus (so-called mesolimbic sub</w:t>
      </w:r>
      <w:r w:rsidRPr="003D306D">
        <w:t>system) or into the prefrontal co</w:t>
      </w:r>
      <w:r>
        <w:t>rtex (so-called mesocotical subsystem). These sub</w:t>
      </w:r>
      <w:r w:rsidRPr="003D306D">
        <w:t>systems modulate cognitive and rewardin</w:t>
      </w:r>
      <w:r>
        <w:t>g behaviours.</w:t>
      </w:r>
      <w:r w:rsidRPr="003D306D">
        <w:t xml:space="preserve"> </w:t>
      </w:r>
      <w:r>
        <w:t>D</w:t>
      </w:r>
      <w:r w:rsidRPr="003D306D">
        <w:t xml:space="preserve">ysfunctions </w:t>
      </w:r>
      <w:r>
        <w:t xml:space="preserve">of these pathways </w:t>
      </w:r>
      <w:r w:rsidRPr="003D306D">
        <w:t>are involved in addi</w:t>
      </w:r>
      <w:r>
        <w:t>c</w:t>
      </w:r>
      <w:r w:rsidRPr="003D306D">
        <w:t>tive disorders</w:t>
      </w:r>
      <w:r>
        <w:t>, depression</w:t>
      </w:r>
      <w:r w:rsidRPr="003D306D">
        <w:t xml:space="preserve"> and schizophrenia</w:t>
      </w:r>
      <w:r>
        <w:t xml:space="preserve"> </w:t>
      </w:r>
      <w:r w:rsidR="00122438">
        <w:fldChar w:fldCharType="begin" w:fldLock="1"/>
      </w:r>
      <w:r w:rsidR="00994410">
        <w:instrText>ADDIN CSL_CITATION { "citationItems" : [ { "id" : "ITEM-1", "itemData" : { "ISSN" : "0031-9384", "PMID" : "12526992", "abstract" : "Dopamine (DA) neurons in the substantia nigra (SN) and ventral tegmental area (VTA) form several projection systems with diverse functions, such as motor planning through the striatum, reward seeking via the nucleus accumbens (NAc), and cognitive control through the prefrontal cortex (PFC). Disruptions in DA cell activity profoundly impair these functions and contribute to serious clinical conditions such as Parkinson's disease and schizophrenia. DA neurons have been extensively investigated in studies detailing their anatomy, physiology, and neurochemical regulation. Moreoever, recordings from behaving animals suggest that phasic changes in DA cell firing signal expectancy or attentional shifts associated with approach/avoidance behavior. These ideas raise interesting questions regarding how DA neurons are regulated to produce such phasic signals. For example, it is not yet known how different classes of DA projection neurons are regulated by specific inputs. In the first study of its kind within the VTA, our laboratory recently demonstrated that excitatory inputs from the PFC synapse selectively onto DA neurons that project back to the PFC but not onto DA cells that project to the NAc. These findings may explain some of the unique functional properties of mesoprefrontal DA neurons. Moreover, the results are important for understanding the pathophysiology of mental disorders such as schizophrenia.", "author" : [ { "dropping-particle" : "", "family" : "Sesack", "given" : "Susan R", "non-dropping-particle" : "", "parse-names" : false, "suffix" : "" }, { "dropping-particle" : "", "family" : "Carr", "given" : "David B", "non-dropping-particle" : "", "parse-names" : false, "suffix" : "" } ], "container-title" : "Physiology &amp; behavior", "id" : "ITEM-1", "issue" : "4-5", "issued" : { "date-parts" : [ [ "2002", "12" ] ] }, "page" : "513-7", "title" : "Selective prefrontal cortex inputs to dopamine cells: implications for schizophrenia.", "type" : "article-journal", "volume" : "77" }, "uris" : [ "http://www.mendeley.com/documents/?uuid=e4d986ce-14c5-432d-9f17-e4689454a6be" ] }, { "id" : "ITEM-2", "itemData" : { "DOI" : "20026361", "ISSN" : "1529-2401", "PMID" : "11978804", "author" : [ { "dropping-particle" : "", "family" : "Kelley", "given" : "Ann E", "non-dropping-particle" : "", "parse-names" : false, "suffix" : "" }, { "dropping-particle" : "", "family" : "Berridge", "given" : "Kent C", "non-dropping-particle" : "", "parse-names" : false, "suffix" : "" } ], "container-title" : "The Journal of neuroscience : the official journal of the Society for Neuroscience", "id" : "ITEM-2", "issue" : "9", "issued" : { "date-parts" : [ [ "2002", "5", "1" ] ] }, "page" : "3306-11", "title" : "The neuroscience of natural rewards: relevance to addictive drugs.", "type" : "article-journal", "volume" : "22" }, "uris" : [ "http://www.mendeley.com/documents/?uuid=697d94e1-e212-46a6-8b1c-f426b49010e8" ] } ], "mendeley" : { "previouslyFormattedCitation" : "(Kelley and Berridge, 2002; Sesack and Carr, 2002)" }, "properties" : { "noteIndex" : 0 }, "schema" : "https://github.com/citation-style-language/schema/raw/master/csl-citation.json" }</w:instrText>
      </w:r>
      <w:r w:rsidR="00122438">
        <w:fldChar w:fldCharType="separate"/>
      </w:r>
      <w:r w:rsidR="007413E0" w:rsidRPr="00660074">
        <w:rPr>
          <w:noProof/>
        </w:rPr>
        <w:t>(Kelley and Berridge, 2002; Sesack and Carr, 2002)</w:t>
      </w:r>
      <w:r w:rsidR="00122438">
        <w:fldChar w:fldCharType="end"/>
      </w:r>
      <w:r w:rsidRPr="003D306D">
        <w:t xml:space="preserve">. </w:t>
      </w:r>
    </w:p>
    <w:p w:rsidR="006179E6" w:rsidRDefault="006179E6" w:rsidP="006179E6">
      <w:r w:rsidRPr="003D306D">
        <w:t xml:space="preserve">Other dopaminergic systems originate from diencephalic dopaminergic </w:t>
      </w:r>
      <w:r>
        <w:t>neuron</w:t>
      </w:r>
      <w:r w:rsidRPr="003D306D">
        <w:t xml:space="preserve">s and innervate the amygdala (incertohypothalamic system) or the pituitary gland (tuberoinfundibular system). These systems </w:t>
      </w:r>
      <w:r>
        <w:t>take part</w:t>
      </w:r>
      <w:r w:rsidRPr="003D306D">
        <w:t xml:space="preserve"> in </w:t>
      </w:r>
      <w:r>
        <w:t xml:space="preserve">the </w:t>
      </w:r>
      <w:r w:rsidRPr="003D306D">
        <w:t>neuro-endocrine control</w:t>
      </w:r>
      <w:r>
        <w:t>,</w:t>
      </w:r>
      <w:r w:rsidRPr="003D306D">
        <w:t xml:space="preserve"> </w:t>
      </w:r>
      <w:r>
        <w:t>for instance,</w:t>
      </w:r>
      <w:r w:rsidRPr="003D306D">
        <w:t xml:space="preserve"> </w:t>
      </w:r>
      <w:r>
        <w:t xml:space="preserve">the </w:t>
      </w:r>
      <w:r w:rsidRPr="003D306D">
        <w:t xml:space="preserve">regulation of prolactin secretion. Blocking of dopamine </w:t>
      </w:r>
      <w:r>
        <w:t xml:space="preserve">receptors </w:t>
      </w:r>
      <w:r w:rsidRPr="003D306D">
        <w:t xml:space="preserve">in these systems can cause abnormal lactation, visual problems, and sexual dysfunction </w:t>
      </w:r>
      <w:r w:rsidR="00122438" w:rsidRPr="003D306D">
        <w:fldChar w:fldCharType="begin" w:fldLock="1"/>
      </w:r>
      <w:r w:rsidR="00994410">
        <w:instrText>ADDIN CSL_CITATION { "citationItems" : [ { "id" : "ITEM-1", "itemData" : { "DOI" : "10.1007/s00018-005-5387-6", "ISBN" : "1420-682X (Print)\n1420-682X (Linking)", "PMID" : "16389456", "abstract" : "Dopaminergic neurons in the mammalian brain have received substantial attention in the past given their fundamental role in several body functions and behaviours. The largest dopaminergic population is found in two nuclei of the ventral midbrain. Cells of the substantia nigra pars compacta are involved in the control of voluntary movements and postural reflexes, and their degeneration in the adult brain leads to Parkinson's disease. Cells of the ventral tegmental area modulate rewarding and cognitive behaviours, and their dysfunction is involved in the pathogenesis of addictive disorders and schizophrenia. Because of their clinical relevance, the embryonic development and maintenance of the midbrain dopaminergic cell groups in the adult have been intensively studied in recent years. In the present review, we provide an overview of the mechanisms and factors involved in the development of dopaminergic neurons in the mammalian brain, with a special emphasis on the midbrain dopaminergic population.", "author" : [ { "dropping-particle" : "", "family" : "Prakash", "given" : "N", "non-dropping-particle" : "", "parse-names" : false, "suffix" : "" }, { "dropping-particle" : "", "family" : "Wurst", "given" : "W", "non-dropping-particle" : "", "parse-names" : false, "suffix" : "" } ], "container-title" : "Cell Mol Life Sci", "edition" : "2006/01/04", "id" : "ITEM-1", "issue" : "2", "issued" : { "date-parts" : [ [ "2006" ] ] }, "note" : "Prakash, N\nWurst, W\nResearch Support, Non-U.S. Gov't\nReview\nSwitzerland\nCellular and molecular life sciences : CMLS\nCell Mol Life Sci. 2006 Jan;63(2):187-206.", "page" : "187-206", "title" : "Development of dopaminergic neurons in the mammalian brain", "type" : "article-journal", "volume" : "63" }, "uris" : [ "http://www.mendeley.com/documents/?uuid=772191b3-059a-4461-844d-273807642e2e" ] } ], "mendeley" : { "previouslyFormattedCitation" : "(Prakash and Wurst, 2006)" }, "properties" : { "noteIndex" : 0 }, "schema" : "https://github.com/citation-style-language/schema/raw/master/csl-citation.json" }</w:instrText>
      </w:r>
      <w:r w:rsidR="00122438" w:rsidRPr="003D306D">
        <w:fldChar w:fldCharType="separate"/>
      </w:r>
      <w:r w:rsidR="007413E0" w:rsidRPr="00660074">
        <w:rPr>
          <w:noProof/>
        </w:rPr>
        <w:t>(Prakash and Wurst, 2006)</w:t>
      </w:r>
      <w:r w:rsidR="00122438" w:rsidRPr="003D306D">
        <w:fldChar w:fldCharType="end"/>
      </w:r>
      <w:r w:rsidRPr="003D306D">
        <w:t>.</w:t>
      </w:r>
      <w:bookmarkEnd w:id="179"/>
      <w:bookmarkEnd w:id="180"/>
      <w:bookmarkEnd w:id="181"/>
      <w:bookmarkEnd w:id="182"/>
      <w:bookmarkEnd w:id="183"/>
      <w:bookmarkEnd w:id="184"/>
      <w:bookmarkEnd w:id="185"/>
      <w:bookmarkEnd w:id="186"/>
      <w:bookmarkEnd w:id="187"/>
      <w:bookmarkEnd w:id="189"/>
      <w:bookmarkEnd w:id="190"/>
      <w:bookmarkEnd w:id="191"/>
      <w:bookmarkEnd w:id="192"/>
      <w:bookmarkEnd w:id="193"/>
      <w:bookmarkEnd w:id="194"/>
      <w:bookmarkEnd w:id="195"/>
      <w:bookmarkEnd w:id="196"/>
    </w:p>
    <w:p w:rsidR="006179E6" w:rsidRPr="003D306D" w:rsidRDefault="006179E6" w:rsidP="006179E6">
      <w:pPr>
        <w:pStyle w:val="Heading2"/>
      </w:pPr>
      <w:bookmarkStart w:id="197" w:name="_Toc328936983"/>
      <w:bookmarkStart w:id="198" w:name="_Toc339016723"/>
      <w:bookmarkStart w:id="199" w:name="_Toc340756426"/>
      <w:bookmarkStart w:id="200" w:name="_Toc341038754"/>
      <w:bookmarkStart w:id="201" w:name="_Toc370678275"/>
      <w:bookmarkStart w:id="202" w:name="_Toc328936976"/>
      <w:bookmarkStart w:id="203" w:name="_Toc339016711"/>
      <w:bookmarkStart w:id="204" w:name="_Toc340756411"/>
      <w:bookmarkStart w:id="205" w:name="_Toc341038739"/>
      <w:r>
        <w:lastRenderedPageBreak/>
        <w:t>1.3.3</w:t>
      </w:r>
      <w:r w:rsidRPr="003D306D">
        <w:t>. Dopamine biosynthetic pathway</w:t>
      </w:r>
      <w:bookmarkEnd w:id="197"/>
      <w:bookmarkEnd w:id="198"/>
      <w:bookmarkEnd w:id="199"/>
      <w:bookmarkEnd w:id="200"/>
      <w:bookmarkEnd w:id="201"/>
    </w:p>
    <w:p w:rsidR="006179E6" w:rsidRDefault="006179E6" w:rsidP="006179E6">
      <w:r w:rsidRPr="003D306D">
        <w:t>Dopamine is synthesized in a two-step reaction. The first (and rate-limit</w:t>
      </w:r>
      <w:r>
        <w:t>ing) step is catalysed by tyrosine hydroxylase (TH).</w:t>
      </w:r>
      <w:r w:rsidRPr="003D306D">
        <w:t xml:space="preserve"> </w:t>
      </w:r>
      <w:r>
        <w:t>This enzyme</w:t>
      </w:r>
      <w:r w:rsidRPr="003D306D">
        <w:t xml:space="preserve"> converts L-tyrosine</w:t>
      </w:r>
      <w:r>
        <w:t xml:space="preserve"> </w:t>
      </w:r>
      <w:r w:rsidRPr="003D306D">
        <w:t xml:space="preserve">to </w:t>
      </w:r>
      <w:r w:rsidRPr="00D851BA">
        <w:t xml:space="preserve">L-3,4-dihydroxyphenylalanine </w:t>
      </w:r>
      <w:r>
        <w:t>(</w:t>
      </w:r>
      <w:r w:rsidRPr="003D306D">
        <w:t>L-DOPA</w:t>
      </w:r>
      <w:r>
        <w:t>)</w:t>
      </w:r>
      <w:r w:rsidRPr="003D306D">
        <w:t xml:space="preserve"> in a reaction requiring tetrahydrobiopterin (BH</w:t>
      </w:r>
      <w:r w:rsidRPr="003D306D">
        <w:rPr>
          <w:vertAlign w:val="subscript"/>
        </w:rPr>
        <w:t>4</w:t>
      </w:r>
      <w:r w:rsidRPr="003D306D">
        <w:t xml:space="preserve">) as a co-factor. </w:t>
      </w:r>
      <w:r>
        <w:t xml:space="preserve">Tyrosine is abundant in dietary proteins or can be converted from phenylalanine (another dietary protein) by phenylalanine hydroxylase. </w:t>
      </w:r>
      <w:r w:rsidRPr="003D306D">
        <w:t>BH</w:t>
      </w:r>
      <w:r w:rsidRPr="003D306D">
        <w:rPr>
          <w:vertAlign w:val="subscript"/>
        </w:rPr>
        <w:t>4</w:t>
      </w:r>
      <w:r w:rsidRPr="003D306D">
        <w:t xml:space="preserve"> is </w:t>
      </w:r>
      <w:r>
        <w:t>produced from guanosine triphosphate through the action of</w:t>
      </w:r>
      <w:r w:rsidRPr="003D306D">
        <w:t xml:space="preserve"> guanosine triphosphate cyclohydroxylase 1 (GCH-1). In the second step, L-DOPA is decarboxylated into dopamine by aromatic L-amino acid decarboxylase (AADC), commonly known as dopa decarboxylase</w:t>
      </w:r>
      <w:r>
        <w:t xml:space="preserve"> </w:t>
      </w:r>
      <w:r w:rsidR="00122438">
        <w:fldChar w:fldCharType="begin" w:fldLock="1"/>
      </w:r>
      <w:r w:rsidR="00994410">
        <w:instrText>ADDIN CSL_CITATION { "citationItems" : [ { "id" : "ITEM-1", "itemData" : { "DOI" : "10.1006/exnr.1996.6379", "ISSN" : "0014-4886", "PMID" : "9126143", "abstract" : "This article gives a brief overview of the current understanding of the life cycle of the dopamine molecule, covering dopamine synthesis, storage, release, receptor and autoreceptor interactions, and reuptake. Special consideration is given to biochemical changes that occur in the nigrostriatal dopamine system in Parkinson's disease and how gene therapy may provide a new strategy for reversing parkinsonian biochemical deficits.", "author" : [ { "dropping-particle" : "", "family" : "Elsworth", "given" : "J D", "non-dropping-particle" : "", "parse-names" : false, "suffix" : "" }, { "dropping-particle" : "", "family" : "Roth", "given" : "R H", "non-dropping-particle" : "", "parse-names" : false, "suffix" : "" } ], "container-title" : "Experimental neurology", "id" : "ITEM-1", "issue" : "1", "issued" : { "date-parts" : [ [ "1997", "3" ] ] }, "page" : "4-9", "title" : "Dopamine synthesis, uptake, metabolism, and receptors: relevance to gene therapy of Parkinson's disease.", "type" : "article-journal", "volume" : "144" }, "uris" : [ "http://www.mendeley.com/documents/?uuid=dc91299f-c96d-4dfb-9384-c0a4b9692e13" ] } ], "mendeley" : { "previouslyFormattedCitation" : "(Elsworth and Roth, 1997)" }, "properties" : { "noteIndex" : 0 }, "schema" : "https://github.com/citation-style-language/schema/raw/master/csl-citation.json" }</w:instrText>
      </w:r>
      <w:r w:rsidR="00122438">
        <w:fldChar w:fldCharType="separate"/>
      </w:r>
      <w:r w:rsidR="007413E0" w:rsidRPr="00660074">
        <w:rPr>
          <w:noProof/>
        </w:rPr>
        <w:t>(Elsworth and Roth, 1997)</w:t>
      </w:r>
      <w:r w:rsidR="00122438">
        <w:fldChar w:fldCharType="end"/>
      </w:r>
      <w:r w:rsidRPr="003D306D">
        <w:t xml:space="preserve">. Following synthesis in the cytosol of </w:t>
      </w:r>
      <w:r>
        <w:t>nigral dopaminergic neuron</w:t>
      </w:r>
      <w:r w:rsidRPr="003D306D">
        <w:t xml:space="preserve">s, dopamine is packaged into synaptic vesicles by </w:t>
      </w:r>
      <w:r>
        <w:t xml:space="preserve">vesicular monoamine transporters type </w:t>
      </w:r>
      <w:r w:rsidRPr="003D306D">
        <w:t xml:space="preserve">2 </w:t>
      </w:r>
      <w:r>
        <w:t>(</w:t>
      </w:r>
      <w:r w:rsidRPr="003D306D">
        <w:t>VMAT-2</w:t>
      </w:r>
      <w:r>
        <w:t>)</w:t>
      </w:r>
      <w:r w:rsidRPr="003D306D">
        <w:t xml:space="preserve"> and released into the synaptic cleft</w:t>
      </w:r>
      <w:r>
        <w:t>s</w:t>
      </w:r>
      <w:r w:rsidRPr="003D306D">
        <w:t xml:space="preserve"> in response to physiological stimuli</w:t>
      </w:r>
      <w:r>
        <w:t xml:space="preserve"> </w:t>
      </w:r>
      <w:r w:rsidR="00122438">
        <w:fldChar w:fldCharType="begin" w:fldLock="1"/>
      </w:r>
      <w:r w:rsidR="00994410">
        <w:instrText>ADDIN CSL_CITATION { "citationItems" : [ { "id" : "ITEM-1", "itemData" : { "ISSN" : "0270-6474", "PMID" : "8753875", "abstract" : "Midbrain dopaminergic neurons are known to release dopamine from somata and/or dendrites located in the substantia nigra (SN) and the ventral tegmental area (VTA). There is considerable controversy, however, about the subcellular sites for somatodendritic dopamine storage in these regions. In the present study, we used dual-labeling electron microscopic immunocytochemistry to localize the vesicular monoamine transporter-2 (VMAT2), a novel marker for sites of intracellular monoamine storage, within identified dopaminergic (tyrosine hydroxylase-containing) neurons in the rat SN and VTA. In dopaminergic perikarya, immunogold labeling for VMAT2 was localized to the Golgi apparatus, tubulovesicles that resembled smooth endoplasmic reticulum (SER), and the limiting membranes of multivesicular bodies. In dopaminergic dendrites, VMAT2 was extensively localized to tubulovesicles that resembled saccules of SER, and less frequently localized to isolated small synaptic vesicles (SSVs) or large dense-core vesicles (DCVs). In rare cases, VMAT2-immunoreactive SSVs were clustered within the cytoplasm of an SN or a VTA dendrite. Dopaminergic dendrites in the VTA contained a significantly higher number of immunogold particles for VMAT2 per unit than those in the SN. Together, these observations support the proposal that dopamine is stored in and may be released from dendritic SSVs and DCVs, but suggest that the SER is the major site of dopamine storage within midbrain dopaminergic neurons. In addition, they provide new evidence that dopaminergic dendrites in the VTA may have greater potential for reserpine-sensitive storage and release of dopamine than those in the SN.", "author" : [ { "dropping-particle" : "", "family" : "Nirenberg", "given" : "M J", "non-dropping-particle" : "", "parse-names" : false, "suffix" : "" }, { "dropping-particle" : "", "family" : "Chan", "given" : "J", "non-dropping-particle" : "", "parse-names" : false, "suffix" : "" }, { "dropping-particle" : "", "family" : "Liu", "given" : "Y", "non-dropping-particle" : "", "parse-names" : false, "suffix" : "" }, { "dropping-particle" : "", "family" : "Edwards", "given" : "R H", "non-dropping-particle" : "", "parse-names" : false, "suffix" : "" }, { "dropping-particle" : "", "family" : "Pickel", "given" : "V M", "non-dropping-particle" : "", "parse-names" : false, "suffix" : "" } ], "container-title" : "The Journal of neuroscience : the official journal of the Society for Neuroscience", "id" : "ITEM-1", "issue" : "13", "issued" : { "date-parts" : [ [ "1996", "7", "1" ] ] }, "page" : "4135-45", "title" : "Ultrastructural localization of the vesicular monoamine transporter-2 in midbrain dopaminergic neurons: potential sites for somatodendritic storage and release of dopamine.", "type" : "article-journal", "volume" : "16" }, "uris" : [ "http://www.mendeley.com/documents/?uuid=2cf86712-199d-469a-9fb4-6b2e77d3c5cb" ] } ], "mendeley" : { "previouslyFormattedCitation" : "(Nirenberg et al., 1996)" }, "properties" : { "noteIndex" : 0 }, "schema" : "https://github.com/citation-style-language/schema/raw/master/csl-citation.json" }</w:instrText>
      </w:r>
      <w:r w:rsidR="00122438">
        <w:fldChar w:fldCharType="separate"/>
      </w:r>
      <w:r w:rsidR="007413E0" w:rsidRPr="00660074">
        <w:rPr>
          <w:noProof/>
        </w:rPr>
        <w:t>(Nirenberg et al., 1996)</w:t>
      </w:r>
      <w:r w:rsidR="00122438">
        <w:fldChar w:fldCharType="end"/>
      </w:r>
      <w:r w:rsidRPr="003D306D">
        <w:t xml:space="preserve">. Once released, dopamine binds to dopamine receptors, which are present on the membrane of </w:t>
      </w:r>
      <w:r>
        <w:t>striatal GABAergic neurons</w:t>
      </w:r>
      <w:r w:rsidR="002735D4">
        <w:t xml:space="preserve"> </w:t>
      </w:r>
      <w:r w:rsidR="002735D4" w:rsidRPr="002735D4">
        <w:t>or cholinergic interneurons</w:t>
      </w:r>
      <w:r w:rsidRPr="003D306D">
        <w:t xml:space="preserve">. </w:t>
      </w:r>
      <w:r>
        <w:t>As mentioned in section 1.3.1, depending on the subtype of dopamine receptors, this interaction stimulates (when D</w:t>
      </w:r>
      <w:r>
        <w:rPr>
          <w:vertAlign w:val="subscript"/>
        </w:rPr>
        <w:t>1</w:t>
      </w:r>
      <w:r>
        <w:rPr>
          <w:vertAlign w:val="subscript"/>
        </w:rPr>
        <w:softHyphen/>
      </w:r>
      <w:r>
        <w:t>-like receptors are activated) or inhibits</w:t>
      </w:r>
      <w:r w:rsidRPr="003D306D">
        <w:t xml:space="preserve"> </w:t>
      </w:r>
      <w:r>
        <w:t>(when D</w:t>
      </w:r>
      <w:r>
        <w:rPr>
          <w:vertAlign w:val="subscript"/>
        </w:rPr>
        <w:t>2</w:t>
      </w:r>
      <w:r>
        <w:t xml:space="preserve">-like receptors are activated) </w:t>
      </w:r>
      <w:r w:rsidRPr="003D306D">
        <w:t xml:space="preserve">downstream signalling pathways. </w:t>
      </w:r>
      <w:r>
        <w:t>An amount of r</w:t>
      </w:r>
      <w:r w:rsidRPr="003D306D">
        <w:t xml:space="preserve">eleased dopamine </w:t>
      </w:r>
      <w:r>
        <w:t xml:space="preserve">is </w:t>
      </w:r>
      <w:r w:rsidRPr="003D306D">
        <w:t xml:space="preserve">taken back </w:t>
      </w:r>
      <w:r>
        <w:t>in</w:t>
      </w:r>
      <w:r w:rsidRPr="003D306D">
        <w:t xml:space="preserve">to </w:t>
      </w:r>
      <w:r>
        <w:t>pre-synaptic dopaminergic</w:t>
      </w:r>
      <w:r w:rsidRPr="003D306D">
        <w:t xml:space="preserve"> terminals via </w:t>
      </w:r>
      <w:r>
        <w:t>dopamine transporters (</w:t>
      </w:r>
      <w:r w:rsidRPr="003D306D">
        <w:t>DAT</w:t>
      </w:r>
      <w:r>
        <w:t>s)</w:t>
      </w:r>
      <w:r w:rsidRPr="003D306D">
        <w:t xml:space="preserve"> and either repackaged i</w:t>
      </w:r>
      <w:r>
        <w:t>n synaptic vesicles by VMAT-2 for later</w:t>
      </w:r>
      <w:r w:rsidRPr="003D306D">
        <w:t xml:space="preserve"> release or catabolised by intraneuronal</w:t>
      </w:r>
      <w:r>
        <w:t xml:space="preserve"> monoamine oxidase</w:t>
      </w:r>
      <w:r w:rsidRPr="003D306D">
        <w:t xml:space="preserve"> </w:t>
      </w:r>
      <w:r>
        <w:t>(</w:t>
      </w:r>
      <w:r w:rsidRPr="003D306D">
        <w:t>MAO</w:t>
      </w:r>
      <w:r>
        <w:t>)</w:t>
      </w:r>
      <w:r w:rsidRPr="003D306D">
        <w:t>-A</w:t>
      </w:r>
      <w:r>
        <w:t xml:space="preserve"> </w:t>
      </w:r>
      <w:r w:rsidR="00122438">
        <w:fldChar w:fldCharType="begin" w:fldLock="1"/>
      </w:r>
      <w:r w:rsidR="00994410">
        <w:instrText>ADDIN CSL_CITATION { "citationItems" : [ { "id" : "ITEM-1", "itemData" : { "ISSN" : "1529-2401", "PMID" : "11567046", "abstract" : "The dopamine transporter (DAT) plays a crucial role in the clearance of extracellular dopamine in brain. Uptake of dopamine by the cloned human DAT has been shown to be electrogenic and voltage-dependent, with greater uptake observed at hyperpolarized potentials. Ventral mesencephalic dopaminergic neurons were used to assess the kinetics of dopamine uptake in relation to their electrical activity. Dopamine uptake in these cultures was saturable with a K(m) of approximately 560 +/- 60 nm and a DAT turnover rate of 0.74 +/- 0.07 dopamine molecules per second. The effects of physiological changes in membrane voltage on transporter function were assessed by the activation of G-protein-coupled receptors. Current-clamp recordings of dopamine neurons showed that dopamine, baclofen, and orphanin FQ (OFQ) cause varying degrees of hyperpolarization. However, dopamine uptake was not affected by the activation of D(2), GABA(B), or OFQ receptors. Dopamine neurons in culture fired spontaneous action potentials at an average frequency of 2.3 Hz. Thus, dopamine neurons fire approximately three action potentials in the time taken for DAT to go through one transport cycle. Application of tetrodotoxin (1 microm) blocked action potentials but did not alter the uptake of dopamine. These data demonstrate that DAT turnover is a relatively slow process and the rate-limiting step for transport cycle is insensitive to changes in membrane voltage in physiological range.", "author" : [ { "dropping-particle" : "", "family" : "Prasad", "given" : "B M", "non-dropping-particle" : "", "parse-names" : false, "suffix" : "" }, { "dropping-particle" : "", "family" : "Amara", "given" : "S G", "non-dropping-particle" : "", "parse-names" : false, "suffix" : "" } ], "container-title" : "The Journal of neuroscience : the official journal of the Society for Neuroscience", "id" : "ITEM-1", "issue" : "19", "issued" : { "date-parts" : [ [ "2001", "10", "1" ] ] }, "page" : "7561-7", "title" : "The dopamine transporter in mesencephalic cultures is refractory to physiological changes in membrane voltage.", "type" : "article-journal", "volume" : "21" }, "uris" : [ "http://www.mendeley.com/documents/?uuid=82b0630f-5b1e-4cda-a273-8996dd57989a" ] }, { "id" : "ITEM-2", "itemData" : { "DOI" : "10.1006/exnr.1996.6379", "ISSN" : "0014-4886", "PMID" : "9126143", "abstract" : "This article gives a brief overview of the current understanding of the life cycle of the dopamine molecule, covering dopamine synthesis, storage, release, receptor and autoreceptor interactions, and reuptake. Special consideration is given to biochemical changes that occur in the nigrostriatal dopamine system in Parkinson's disease and how gene therapy may provide a new strategy for reversing parkinsonian biochemical deficits.", "author" : [ { "dropping-particle" : "", "family" : "Elsworth", "given" : "J D", "non-dropping-particle" : "", "parse-names" : false, "suffix" : "" }, { "dropping-particle" : "", "family" : "Roth", "given" : "R H", "non-dropping-particle" : "", "parse-names" : false, "suffix" : "" } ], "container-title" : "Experimental neurology", "id" : "ITEM-2", "issue" : "1", "issued" : { "date-parts" : [ [ "1997", "3" ] ] }, "page" : "4-9", "title" : "Dopamine synthesis, uptake, metabolism, and receptors: relevance to gene therapy of Parkinson's disease.", "type" : "article-journal", "volume" : "144" }, "uris" : [ "http://www.mendeley.com/documents/?uuid=dc91299f-c96d-4dfb-9384-c0a4b9692e13" ] } ], "mendeley" : { "manualFormatting" : "(Prasad and Amara, 2001)", "previouslyFormattedCitation" : "(Elsworth and Roth, 1997; Prasad and Amara, 2001)" }, "properties" : { "noteIndex" : 0 }, "schema" : "https://github.com/citation-style-language/schema/raw/master/csl-citation.json" }</w:instrText>
      </w:r>
      <w:r w:rsidR="00122438">
        <w:fldChar w:fldCharType="separate"/>
      </w:r>
      <w:r w:rsidRPr="00660074">
        <w:rPr>
          <w:noProof/>
        </w:rPr>
        <w:t>(Prasad and Amara, 2001)</w:t>
      </w:r>
      <w:r w:rsidR="00122438">
        <w:fldChar w:fldCharType="end"/>
      </w:r>
      <w:r w:rsidRPr="003D306D">
        <w:t>. Unb</w:t>
      </w:r>
      <w:r>
        <w:t>ound dopamine in synaptic clefts, but</w:t>
      </w:r>
      <w:r w:rsidRPr="003D306D">
        <w:t xml:space="preserve"> not transported back to </w:t>
      </w:r>
      <w:r>
        <w:t>nigral dopaminergic</w:t>
      </w:r>
      <w:r w:rsidRPr="003D306D">
        <w:t xml:space="preserve"> terminals, is </w:t>
      </w:r>
      <w:r>
        <w:t xml:space="preserve">taken up by glia and subsequently </w:t>
      </w:r>
      <w:r w:rsidRPr="003D306D">
        <w:t xml:space="preserve">broken down by </w:t>
      </w:r>
      <w:r>
        <w:t>intracellular MAO-A, MAO-B</w:t>
      </w:r>
      <w:r w:rsidRPr="003D306D">
        <w:t xml:space="preserve"> </w:t>
      </w:r>
      <w:r>
        <w:t>or</w:t>
      </w:r>
      <w:r w:rsidRPr="003D306D">
        <w:t xml:space="preserve"> </w:t>
      </w:r>
      <w:r w:rsidRPr="008538D2">
        <w:t>catechol-</w:t>
      </w:r>
      <w:r w:rsidRPr="008538D2">
        <w:rPr>
          <w:i/>
        </w:rPr>
        <w:t>O</w:t>
      </w:r>
      <w:r w:rsidRPr="008538D2">
        <w:t>-methy</w:t>
      </w:r>
      <w:r>
        <w:t>l</w:t>
      </w:r>
      <w:r w:rsidRPr="008538D2">
        <w:t xml:space="preserve">transferase </w:t>
      </w:r>
      <w:r>
        <w:t>(</w:t>
      </w:r>
      <w:r w:rsidRPr="003D306D">
        <w:t>COMT</w:t>
      </w:r>
      <w:r>
        <w:t>)</w:t>
      </w:r>
      <w:r w:rsidRPr="003D306D">
        <w:t xml:space="preserve"> into </w:t>
      </w:r>
      <w:r w:rsidRPr="003D306D">
        <w:lastRenderedPageBreak/>
        <w:t>inactive chemicals, such as 3,4-dihydroxyphenylacetic acid and 3-methoxytyramine</w:t>
      </w:r>
      <w:r w:rsidR="00122438">
        <w:fldChar w:fldCharType="begin" w:fldLock="1"/>
      </w:r>
      <w:r w:rsidR="00994410">
        <w:instrText>ADDIN CSL_CITATION { "citationItems" : [ { "id" : "ITEM-1", "itemData" : { "DOI" : "nrn1883 [pii]\n10.1038/nrn1883", "ISBN" : "1471-003X (Print)\n1471-003X (Linking)", "PMID" : "16552415", "abstract" : "Monoamine oxidase inhibitors were among the first antidepressants to be discovered and have long been used as such. It now seems that many of these agents might have therapeutic value in several common neurodegenerative conditions, independently of their inhibition of monoamine oxidase activity. However, many claims and some counter-claims have been made about the physiological importance of these enzymes and the potential of their inhibitors. We evaluate these arguments in the light of what we know, and still have to learn, of the structure, function and genetics of the monoamine oxidases and the disparate actions of their inhibitors.", "author" : [ { "dropping-particle" : "", "family" : "Youdim", "given" : "M B", "non-dropping-particle" : "", "parse-names" : false, "suffix" : "" }, { "dropping-particle" : "", "family" : "Edmondson", "given" : "D", "non-dropping-particle" : "", "parse-names" : false, "suffix" : "" }, { "dropping-particle" : "", "family" : "Tipton", "given" : "K F", "non-dropping-particle" : "", "parse-names" : false, "suffix" : "" } ], "container-title" : "Nat Rev Neurosci", "edition" : "2006/03/23", "id" : "ITEM-1", "issue" : "4", "issued" : { "date-parts" : [ [ "2006" ] ] }, "note" : "Youdim, Moussa B H\nEdmondson, Dale\nTipton, Keith F\nResearch Support, Non-U.S. Gov't\nReview\nEngland\nNature reviews. Neuroscience\nNat Rev Neurosci. 2006 Apr;7(4):295-309.", "page" : "295-309", "title" : "The therapeutic potential of monoamine oxidase inhibitors", "type" : "article-journal", "volume" : "7" }, "uris" : [ "http://www.mendeley.com/documents/?uuid=7e8bded0-5db0-43a3-8773-a50a545d45d3" ] } ], "mendeley" : { "previouslyFormattedCitation" : "(Youdim et al., 2006)" }, "properties" : { "noteIndex" : 0 }, "schema" : "https://github.com/citation-style-language/schema/raw/master/csl-citation.json" }</w:instrText>
      </w:r>
      <w:r w:rsidR="00122438">
        <w:fldChar w:fldCharType="separate"/>
      </w:r>
      <w:r w:rsidR="007413E0" w:rsidRPr="00660074">
        <w:rPr>
          <w:noProof/>
        </w:rPr>
        <w:t>(Youdim et al., 2006)</w:t>
      </w:r>
      <w:r w:rsidR="00122438">
        <w:fldChar w:fldCharType="end"/>
      </w:r>
      <w:r w:rsidRPr="003D306D">
        <w:t xml:space="preserve">, </w:t>
      </w:r>
      <w:r w:rsidRPr="003D306D">
        <w:rPr>
          <w:b/>
        </w:rPr>
        <w:t>Figure 1.</w:t>
      </w:r>
      <w:r>
        <w:rPr>
          <w:b/>
        </w:rPr>
        <w:t>2</w:t>
      </w:r>
      <w:r w:rsidRPr="003D306D">
        <w:t>.</w:t>
      </w:r>
    </w:p>
    <w:p w:rsidR="006179E6" w:rsidRDefault="00DB0C88" w:rsidP="006179E6">
      <w:r>
        <w:rPr>
          <w:b/>
          <w:noProof/>
          <w:lang w:eastAsia="en-GB"/>
        </w:rPr>
        <w:pict>
          <v:group id="Group 38" o:spid="_x0000_s1033" style="position:absolute;left:0;text-align:left;margin-left:.3pt;margin-top:-6pt;width:413.25pt;height:229.5pt;z-index:251652096" coordorigin="2274,2720" coordsize="8265,45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">
            <v:shape id="Picture 39" o:spid="_x0000_s1034" type="#_x0000_t75" style="position:absolute;left:2274;top:2720;width:8265;height:459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cWj7DAAAA3QAAAA8AAABkcnMvZG93bnJldi54bWxET0trAjEQvhf6H8IUvBTN+qDI1igiVARP&#10;uhU8Dptxs3QzWZLUXfvrG0HwNh/fcxar3jbiSj7UjhWMRxkI4tLpmisF38XXcA4iRGSNjWNScKMA&#10;q+XrywJz7To+0PUYK5FCOOSowMTY5lKG0pDFMHItceIuzluMCfpKao9dCreNnGTZh7RYc2ow2NLG&#10;UPlz/LUKSNZjM79k3V8h+X17Ou9P1c0rNXjr158gIvXxKX64dzrNn01ncP8mnSC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xxaPsMAAADdAAAADwAAAAAAAAAAAAAAAACf&#10;AgAAZHJzL2Rvd25yZXYueG1sUEsFBgAAAAAEAAQA9wAAAI8DAAAAAA==&#10;">
              <v:imagedata r:id="rId16" o:title="" gain="72818f" blacklevel="-3932f"/>
            </v:shape>
            <v:shape id="Text Box 40" o:spid="_x0000_s1035" type="#_x0000_t202" style="position:absolute;left:5820;top:5595;width:1050;height:3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2iF8IA&#10;AADdAAAADwAAAGRycy9kb3ducmV2LnhtbERPS4vCMBC+L/gfwgjeNFlfaNcoogh7cvEJexuasS3b&#10;TEoTbfffmwVhb/PxPWexam0pHlT7wrGG94ECQZw6U3Cm4Xza9WcgfEA2WDomDb/kYbXsvC0wMa7h&#10;Az2OIRMxhH2CGvIQqkRKn+Zk0Q9cRRy5m6sthgjrTJoamxhuSzlUaiotFhwbcqxok1P6c7xbDZf9&#10;7fs6Vl/Z1k6qxrVKsp1LrXvddv0BIlAb/sUv96eJ88ejCfx9E0+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aIXwgAAAN0AAAAPAAAAAAAAAAAAAAAAAJgCAABkcnMvZG93&#10;bnJldi54bWxQSwUGAAAAAAQABAD1AAAAhwMAAAAA&#10;" filled="f" stroked="f">
              <v:textbox style="mso-next-textbox:#Text Box 40">
                <w:txbxContent>
                  <w:p w:rsidR="00466BDA" w:rsidRPr="00535861" w:rsidRDefault="00466BDA" w:rsidP="006179E6">
                    <w:pPr>
                      <w:jc w:val="center"/>
                      <w:rPr>
                        <w:rFonts w:ascii="Calibri" w:hAnsi="Calibri"/>
                        <w:sz w:val="20"/>
                        <w:szCs w:val="20"/>
                      </w:rPr>
                    </w:pPr>
                    <w:r w:rsidRPr="00535861">
                      <w:rPr>
                        <w:rFonts w:ascii="Calibri" w:hAnsi="Calibri"/>
                        <w:sz w:val="20"/>
                        <w:szCs w:val="20"/>
                      </w:rPr>
                      <w:t>Glia cell</w:t>
                    </w:r>
                  </w:p>
                </w:txbxContent>
              </v:textbox>
            </v:shape>
          </v:group>
        </w:pict>
      </w:r>
    </w:p>
    <w:p w:rsidR="006179E6" w:rsidRDefault="006179E6" w:rsidP="006179E6"/>
    <w:p w:rsidR="006179E6" w:rsidRDefault="006179E6" w:rsidP="006179E6"/>
    <w:p w:rsidR="006179E6" w:rsidRDefault="006179E6" w:rsidP="006179E6"/>
    <w:p w:rsidR="006179E6" w:rsidRDefault="006179E6" w:rsidP="006179E6"/>
    <w:p w:rsidR="006179E6" w:rsidRPr="003D306D" w:rsidRDefault="006179E6" w:rsidP="006179E6">
      <w:pPr>
        <w:pStyle w:val="Heading1"/>
        <w:rPr>
          <w:rFonts w:cs="Arial"/>
          <w:kern w:val="0"/>
        </w:rPr>
      </w:pPr>
    </w:p>
    <w:p w:rsidR="006179E6" w:rsidRPr="00053B97" w:rsidRDefault="006179E6" w:rsidP="006179E6">
      <w:pPr>
        <w:pStyle w:val="Caption"/>
        <w:spacing w:line="360" w:lineRule="auto"/>
        <w:jc w:val="both"/>
        <w:rPr>
          <w:rStyle w:val="Strong"/>
          <w:sz w:val="20"/>
        </w:rPr>
      </w:pPr>
      <w:bookmarkStart w:id="206" w:name="_Toc341039141"/>
      <w:bookmarkStart w:id="207" w:name="_Toc356079690"/>
      <w:r w:rsidRPr="00053B97">
        <w:rPr>
          <w:rStyle w:val="Strong"/>
          <w:sz w:val="20"/>
        </w:rPr>
        <w:t>Figure 1.</w:t>
      </w:r>
      <w:r w:rsidR="00122438" w:rsidRPr="00053B97">
        <w:rPr>
          <w:rStyle w:val="Strong"/>
          <w:sz w:val="20"/>
        </w:rPr>
        <w:fldChar w:fldCharType="begin"/>
      </w:r>
      <w:r w:rsidRPr="00053B97">
        <w:rPr>
          <w:rStyle w:val="Strong"/>
          <w:sz w:val="20"/>
        </w:rPr>
        <w:instrText xml:space="preserve"> SEQ Figure_1. \* ARABIC </w:instrText>
      </w:r>
      <w:r w:rsidR="00122438" w:rsidRPr="00053B97">
        <w:rPr>
          <w:rStyle w:val="Strong"/>
          <w:sz w:val="20"/>
        </w:rPr>
        <w:fldChar w:fldCharType="separate"/>
      </w:r>
      <w:r w:rsidRPr="00053B97">
        <w:rPr>
          <w:rStyle w:val="Strong"/>
          <w:noProof/>
          <w:sz w:val="20"/>
        </w:rPr>
        <w:t>2</w:t>
      </w:r>
      <w:r w:rsidR="00122438" w:rsidRPr="00053B97">
        <w:rPr>
          <w:rStyle w:val="Strong"/>
          <w:sz w:val="20"/>
        </w:rPr>
        <w:fldChar w:fldCharType="end"/>
      </w:r>
      <w:r w:rsidRPr="00053B97">
        <w:rPr>
          <w:rStyle w:val="Strong"/>
          <w:sz w:val="20"/>
        </w:rPr>
        <w:t xml:space="preserve">: Biosynthetic pathway of dopamine. </w:t>
      </w:r>
      <w:r w:rsidRPr="00053B97">
        <w:rPr>
          <w:rStyle w:val="Strong"/>
          <w:b w:val="0"/>
          <w:sz w:val="20"/>
        </w:rPr>
        <w:t>Dopamine is synthesized from tyrosine in a two-step reaction with the participation of three different enzymes: TH, GCH-1, and AADC. Synthesized dopamine is packaged by VMAT-2 into synaptic vesicles and released in the synaptic cleft by membrane fusion. MAO-A, MAO-B or COMT metabolise unbound dopamine or re-transported intracellular dopamine (Adapted from Youdim et al. 2006).</w:t>
      </w:r>
      <w:bookmarkEnd w:id="206"/>
      <w:bookmarkEnd w:id="207"/>
    </w:p>
    <w:p w:rsidR="006179E6" w:rsidRPr="002F03BA" w:rsidRDefault="006179E6" w:rsidP="006179E6">
      <w:pPr>
        <w:pStyle w:val="Heading1"/>
        <w:rPr>
          <w:sz w:val="2"/>
        </w:rPr>
      </w:pPr>
    </w:p>
    <w:p w:rsidR="006179E6" w:rsidRPr="003D306D" w:rsidRDefault="006179E6" w:rsidP="006179E6">
      <w:pPr>
        <w:pStyle w:val="Heading1"/>
      </w:pPr>
      <w:bookmarkStart w:id="208" w:name="_Toc370678276"/>
      <w:r w:rsidRPr="003D306D">
        <w:t>1.4. Pathogenesis and aetiology of PD</w:t>
      </w:r>
      <w:bookmarkEnd w:id="202"/>
      <w:bookmarkEnd w:id="203"/>
      <w:bookmarkEnd w:id="204"/>
      <w:bookmarkEnd w:id="205"/>
      <w:bookmarkEnd w:id="208"/>
    </w:p>
    <w:p w:rsidR="006179E6" w:rsidRPr="003D306D" w:rsidRDefault="006179E6" w:rsidP="006179E6">
      <w:pPr>
        <w:pStyle w:val="Heading2"/>
      </w:pPr>
      <w:bookmarkStart w:id="209" w:name="_Toc340756412"/>
      <w:bookmarkStart w:id="210" w:name="_Toc341038740"/>
      <w:bookmarkStart w:id="211" w:name="_Toc370678277"/>
      <w:r w:rsidRPr="003D306D">
        <w:t>1.4.1. Pathogenesis of PD</w:t>
      </w:r>
      <w:bookmarkEnd w:id="209"/>
      <w:bookmarkEnd w:id="210"/>
      <w:bookmarkEnd w:id="211"/>
    </w:p>
    <w:p w:rsidR="006179E6" w:rsidRPr="003D306D" w:rsidRDefault="006179E6" w:rsidP="006179E6">
      <w:r>
        <w:t>M</w:t>
      </w:r>
      <w:r w:rsidRPr="003D306D">
        <w:t>echanism</w:t>
      </w:r>
      <w:r>
        <w:t>s</w:t>
      </w:r>
      <w:r w:rsidRPr="003D306D">
        <w:t xml:space="preserve"> underlying the loss of nigral do</w:t>
      </w:r>
      <w:r>
        <w:t>paminergic neurons in PD remain</w:t>
      </w:r>
      <w:r w:rsidRPr="003D306D">
        <w:t xml:space="preserve"> unclear. However</w:t>
      </w:r>
      <w:r>
        <w:t>,</w:t>
      </w:r>
      <w:r w:rsidRPr="003D306D">
        <w:t xml:space="preserve"> there is a general consensus suggesting that mitochondrial dysfunction, oxidative stress, impaired proteasome system, and inflammatory changes </w:t>
      </w:r>
      <w:r>
        <w:t xml:space="preserve">may all </w:t>
      </w:r>
      <w:r w:rsidRPr="003D306D">
        <w:t>contribute to cell</w:t>
      </w:r>
      <w:r>
        <w:t>ular</w:t>
      </w:r>
      <w:r w:rsidRPr="003D306D">
        <w:t xml:space="preserve"> dysfunction and subsequent cell death </w:t>
      </w:r>
      <w:r w:rsidR="00122438" w:rsidRPr="003D306D">
        <w:fldChar w:fldCharType="begin" w:fldLock="1"/>
      </w:r>
      <w:r w:rsidR="00994410">
        <w:instrText>ADDIN CSL_CITATION { "citationItems" : [ { "id" : "ITEM-1", "itemData" : { "DOI" : "10.3389/fnana.2010.00140", "ISSN" : "1662-5129", "PMID" : "21079748", "abstract" : "The term vulnerability was first associated with the midbrain dopaminergic neurons 85 years ago, before they were identified as monoaminergic neurons, when Foix and Nicolesco (1925) reported the loss of neuromelanin containing neurons in the midbrain of patients with post-encephalitic Parkinson's disease (PD). A few years later, Hassler (1938) showed that degeneration is more intense in the ventral tier of the substantia nigra compacta than in its dorsal tier and the ventral tegmental area (VTA), outlining the concept of differential vulnerability of midbrain dopaminergic (DA-) neurons. Nowadays, we know that other neuronal groups degenerate in PD, but the massive loss of nigral DA-cells is its pathological hallmark, having a pivotal position in the pathophysiology of the disease as it is responsible for the motor symptoms. Data from humans as well as cellular and animal models indicate that DA-cell degeneration is a complex process, probably precipitated by the convergence of different risk factors, mediated by oxidative stress, and involving pathogenic factors arising within the DA-neuron (intrinsic factors), and from its environment and distant interconnected brain regions (extrinsic factors). In light of current data, intrinsic factors seem to be preferentially involved in the first steps of the degenerative process, and extrinsic factors in its progression. A controversial issue is the relative weight of the impairment of common cell functions, such as energy metabolism and proteostasis, and specific dopaminergic functions, such as pacemaking activity and DA handling, in the pathogenesis of DA-cell degeneration. Here we will review the current knowledge about the relevance of these factors at the beginning and during the progression of PD, and in the differential vulnerability of midbrain DA-cells.", "author" : [ { "dropping-particle" : "", "family" : "Gonz\u00e1lez-Hern\u00e1ndez", "given" : "Tom\u00e1s", "non-dropping-particle" : "", "parse-names" : false, "suffix" : "" }, { "dropping-particle" : "", "family" : "Cruz-Muros", "given" : "Ignacio", "non-dropping-particle" : "", "parse-names" : false, "suffix" : "" }, { "dropping-particle" : "", "family" : "Afonso-Oramas", "given" : "Domingo", "non-dropping-particle" : "", "parse-names" : false, "suffix" : "" }, { "dropping-particle" : "", "family" : "Salas-Hernandez", "given" : "Josmar", "non-dropping-particle" : "", "parse-names" : false, "suffix" : "" }, { "dropping-particle" : "", "family" : "Castro-Hernandez", "given" : "Javier", "non-dropping-particle" : "", "parse-names" : false, "suffix" : "" } ], "container-title" : "Frontiers in neuroanatomy", "id" : "ITEM-1", "issue" : "October", "issued" : { "date-parts" : [ [ "2010", "1" ] ] }, "page" : "140", "title" : "Vulnerability of mesostriatal dopaminergic neurons in Parkinson's disease.", "type" : "article-journal", "volume" : "4" }, "uris" : [ "http://www.mendeley.com/documents/?uuid=d6769dc3-fddb-4a19-bfaa-ed14f5281fe9" ] }, { "id" : "ITEM-2", "itemData" : { "DOI" : "10.1002/mds.23732", "ISBN" : "1531-8257 (Electronic)\n0885-3185 (Linking)", "PMID" : "21626550", "abstract" : "The past 25 years have seen a major expansion of knowledge concerning the cause of Parkinson's disease provided by an understanding of environmental and genetic factors that underlie the loss of nigral dopaminergic neurons. Based on the actions of toxins, postmortem investigations, and gene defects responsible for familial Parkinson's disease, there is now a general consensus about the mechanisms of cell death that contribute to neuronal loss in Parkinson's disease. Mitochondrial dysfunction, oxidative stress, altered protein handling, and inflammatory change are considered to lead to cell dysfunction and death by apoptosis or autophagy. Ageing is the single most important risk factor for Parkinson's disease, and the biochemical changes that are a consequence of aging amplify these abnormalities in Parkinson's disease brain. What remains to be determined is the combination and sequence of events leading to cell death and whether this is identical in all brain regions where pathology occurs and in all individuals with Parkinson's disease. Focusing on those events that characterize Parkinson's disease, namely, mitochondrial dysfunction and Lewy body formation, may be the key to further advancing the understanding of pathogenesis and to taking these mechanisms forward as a means of defining targets for neuroprotection.", "author" : [ { "dropping-particle" : "", "family" : "Schapira", "given" : "A H", "non-dropping-particle" : "", "parse-names" : false, "suffix" : "" }, { "dropping-particle" : "", "family" : "Jenner", "given" : "P", "non-dropping-particle" : "", "parse-names" : false, "suffix" : "" } ], "container-title" : "Mov Disord", "edition" : "2011/06/01", "id" : "ITEM-2", "issue" : "6", "issued" : { "date-parts" : [ [ "2011" ] ] }, "note" : "Schapira, Anthony H\nJenner, Peter\nReview\nUnited States\nMovement disorders : official journal of the Movement Disorder Society\nMov Disord. 2011 May;26(6):1049-55. doi: 10.1002/mds.23732.", "page" : "1049-1055", "title" : "Etiology and pathogenesis of Parkinson's disease", "type" : "article-journal", "volume" : "26" }, "uris" : [ "http://www.mendeley.com/documents/?uuid=0750ffd3-d21b-44db-9bc1-954be3c185e6" ] } ], "mendeley" : { "previouslyFormattedCitation" : "(Gonz\u00e1lez-Hern\u00e1ndez et al., 2010; Schapira and Jenner, 2011)" }, "properties" : { "noteIndex" : 0 }, "schema" : "https://github.com/citation-style-language/schema/raw/master/csl-citation.json" }</w:instrText>
      </w:r>
      <w:r w:rsidR="00122438" w:rsidRPr="003D306D">
        <w:fldChar w:fldCharType="separate"/>
      </w:r>
      <w:r w:rsidR="007413E0" w:rsidRPr="00660074">
        <w:rPr>
          <w:noProof/>
        </w:rPr>
        <w:t>(González-Hernández et al., 2010; Schapira and Jenner, 2011)</w:t>
      </w:r>
      <w:r w:rsidR="00122438" w:rsidRPr="003D306D">
        <w:fldChar w:fldCharType="end"/>
      </w:r>
      <w:r w:rsidRPr="003D306D">
        <w:t xml:space="preserve">. </w:t>
      </w:r>
    </w:p>
    <w:p w:rsidR="006179E6" w:rsidRPr="003D306D" w:rsidRDefault="006179E6" w:rsidP="006179E6">
      <w:r w:rsidRPr="003D306D">
        <w:lastRenderedPageBreak/>
        <w:t xml:space="preserve">Mitochondria are </w:t>
      </w:r>
      <w:r>
        <w:t xml:space="preserve">crucial </w:t>
      </w:r>
      <w:r w:rsidRPr="003D306D">
        <w:t xml:space="preserve">cellular organelles </w:t>
      </w:r>
      <w:r>
        <w:t>involving in various important cellular processes, such as ATP syn</w:t>
      </w:r>
      <w:r w:rsidRPr="003D306D">
        <w:t>thesis</w:t>
      </w:r>
      <w:r>
        <w:t xml:space="preserve"> </w:t>
      </w:r>
      <w:r w:rsidR="00122438">
        <w:fldChar w:fldCharType="begin" w:fldLock="1"/>
      </w:r>
      <w:r w:rsidR="00994410">
        <w:instrText>ADDIN CSL_CITATION { "citationItems" : [ { "id" : "ITEM-1", "itemData" : { "DOI" : "10.1111/j.1432-1033.1993.tb18431.x", "ISSN" : "0014-2956", "author" : [ { "dropping-particle" : "", "family" : "Hatefi", "given" : "Youssef", "non-dropping-particle" : "", "parse-names" : false, "suffix" : "" } ], "container-title" : "European Journal of Biochemistry", "id" : "ITEM-1", "issue" : "3", "issued" : { "date-parts" : [ [ "1993", "12" ] ] }, "page" : "759-767", "title" : "ATP synthesis in mitochondria", "type" : "article-journal", "volume" : "218" }, "uris" : [ "http://www.mendeley.com/documents/?uuid=a840aba9-8100-4828-985a-daa41282ab8c" ] } ], "mendeley" : { "previouslyFormattedCitation" : "(Hatefi, 1993)" }, "properties" : { "noteIndex" : 0 }, "schema" : "https://github.com/citation-style-language/schema/raw/master/csl-citation.json" }</w:instrText>
      </w:r>
      <w:r w:rsidR="00122438">
        <w:fldChar w:fldCharType="separate"/>
      </w:r>
      <w:r w:rsidRPr="00660074">
        <w:rPr>
          <w:noProof/>
        </w:rPr>
        <w:t>(Hatefi, 1993)</w:t>
      </w:r>
      <w:r w:rsidR="00122438">
        <w:fldChar w:fldCharType="end"/>
      </w:r>
      <w:r w:rsidRPr="003D306D">
        <w:t>, Ca</w:t>
      </w:r>
      <w:r w:rsidRPr="003D306D">
        <w:rPr>
          <w:vertAlign w:val="superscript"/>
        </w:rPr>
        <w:t>2+</w:t>
      </w:r>
      <w:r w:rsidRPr="003D306D">
        <w:t xml:space="preserve"> homeostasis </w:t>
      </w:r>
      <w:r w:rsidRPr="003048F0">
        <w:t xml:space="preserve">and </w:t>
      </w:r>
      <w:r>
        <w:t xml:space="preserve">apoptosis </w:t>
      </w:r>
      <w:r w:rsidR="00122438">
        <w:fldChar w:fldCharType="begin" w:fldLock="1"/>
      </w:r>
      <w:r w:rsidR="00994410">
        <w:instrText>ADDIN CSL_CITATION { "citationItems" : [ { "id" : "ITEM-1", "itemData" : { "DOI" : "10.1074/jbc.M605552200", "ISSN" : "0021-9258", "PMID" : "17035241", "abstract" : "An increase in the cytoplasmic-free Ca(2+) concentration mediates cellular responses to environmental signals that influence a range of processes, including gene expression, motility, secretion of hormones and neurotransmitters, changes in energy metabolism, and apoptosis. Mitochondria play important roles in cellular Ca(2+) homeostasis and signaling, but the roles of specific mitochondrial proteins in these processes are unknown. Uncoupling proteins (UCPs) are a family of proteins located in the inner mitochondrial membrane that can dissociate oxidative phosphorylation from respiration, thereby promoting heat production and decreasing oxyradical production. Here we show that UCP4, a neuronal UCP, influences store-operated Ca(2+) entry, a process in which depletion of endoplasmic reticulum Ca(2+) stores triggers Ca(2+) influx through plasma membrane \"store-operated\" channels. PC12 neural cells expressing human UCP4 exhibit reduced Ca(2+) entry in response to thapsigargin-induced endoplasmic reticulum Ca(2+) store depletion. The elevations of cytoplasmic and intramitochondrial Ca(2+) concentrations and mitochondrial oxidative stress induced by thapsigargin were attenuated in cells expressing UCP4. The stabilization of Ca(2+) homeostasis and preservation of mitochondrial function by UCP4 was correlated with reduced mitochondrial reactive oxygen species generation, oxidative stress, and Gadd153 up-regulation and increased resistance of the cells to death. Reduced Ca(2+)-dependent cytosolic phospholipase A2 activation and oxidative metabolism of arachidonic acid also contributed to the stabilization of mitochondrial function in cells expressing human UCP4. These findings demonstrate that UCP4 can regulate cellular Ca(2+) homeostasis, suggesting that UCPs may play roles in modulating Ca(2+) signaling in physiological and pathological conditions.", "author" : [ { "dropping-particle" : "", "family" : "Chan", "given" : "Sic L", "non-dropping-particle" : "", "parse-names" : false, "suffix" : "" }, { "dropping-particle" : "", "family" : "Liu", "given" : "Dong", "non-dropping-particle" : "", "parse-names" : false, "suffix" : "" }, { "dropping-particle" : "", "family" : "Kyriazis", "given" : "George a", "non-dropping-particle" : "", "parse-names" : false, "suffix" : "" }, { "dropping-particle" : "", "family" : "Bagsiyao", "given" : "Pamela", "non-dropping-particle" : "", "parse-names" : false, "suffix" : "" }, { "dropping-particle" : "", "family" : "Ouyang", "given" : "Xin", "non-dropping-particle" : "", "parse-names" : false, "suffix" : "" }, { "dropping-particle" : "", "family" : "Mattson", "given" : "Mark P", "non-dropping-particle" : "", "parse-names" : false, "suffix" : "" } ], "container-title" : "The Journal of biological chemistry", "id" : "ITEM-1", "issue" : "49", "issued" : { "date-parts" : [ [ "2006", "12", "8" ] ] }, "page" : "37391-403", "title" : "Mitochondrial uncoupling protein-4 regulates calcium homeostasis and sensitivity to store depletion-induced apoptosis in neural cells.", "type" : "article-journal", "volume" : "281" }, "uris" : [ "http://www.mendeley.com/documents/?uuid=fea86e33-5f00-4326-a10a-9b519462002d" ] } ], "mendeley" : { "previouslyFormattedCitation" : "(Chan et al., 2006)" }, "properties" : { "noteIndex" : 0 }, "schema" : "https://github.com/citation-style-language/schema/raw/master/csl-citation.json" }</w:instrText>
      </w:r>
      <w:r w:rsidR="00122438">
        <w:fldChar w:fldCharType="separate"/>
      </w:r>
      <w:r w:rsidRPr="00660074">
        <w:rPr>
          <w:noProof/>
        </w:rPr>
        <w:t>(Chan et al., 2006)</w:t>
      </w:r>
      <w:r w:rsidR="00122438">
        <w:fldChar w:fldCharType="end"/>
      </w:r>
      <w:r w:rsidRPr="003D306D">
        <w:t>. Mitochondrial dysfunction in PD has been identified as a systemic deficiency of mitochondrial complex I</w:t>
      </w:r>
      <w:r w:rsidR="00465710">
        <w:t xml:space="preserve"> </w:t>
      </w:r>
      <w:r w:rsidR="00122438" w:rsidRPr="0059793D">
        <w:fldChar w:fldCharType="begin" w:fldLock="1"/>
      </w:r>
      <w:r w:rsidR="00994410">
        <w:instrText>ADDIN CSL_CITATION { "citationItems" : [ { "id" : "ITEM-1", "itemData" : { "ISSN" : "0022-3042", "PMID" : "2154550", "abstract" : "The structure and function of mitochondrial respiratory-chain enzyme proteins were studied postmortem in the substantia nigra of nine patients with Parkinson's disease and nine matched controls. Total protein and mitochondrial mass were similar in the two groups. NADH-ubiquinone reductase (Complex I) and NADH cytochrome c reductase activities were significantly reduced, whereas succinate cytochrome c reductase activity was normal. These results indicated a specific defect of Complex I activity in the substantia nigra of patients with Parkinson's disease. This biochemical defect is the same as that produced in animal models of parkinsonism by 1-methyl-4-phenyl-1,2,3,6-tetrahydropyridine (MPTP) and adds further support to the proposition that Parkinson's disease may be due to an environmental toxin with action(s) similar to those of MPTP.", "author" : [ { "dropping-particle" : "", "family" : "Schapira", "given" : "A H", "non-dropping-particle" : "", "parse-names" : false, "suffix" : "" }, { "dropping-particle" : "", "family" : "Cooper", "given" : "J M", "non-dropping-particle" : "", "parse-names" : false, "suffix" : "" }, { "dropping-particle" : "", "family" : "Dexter", "given" : "D", "non-dropping-particle" : "", "parse-names" : false, "suffix" : "" }, { "dropping-particle" : "", "family" : "Clark", "given" : "J B", "non-dropping-particle" : "", "parse-names" : false, "suffix" : "" }, { "dropping-particle" : "", "family" : "Jenner", "given" : "P", "non-dropping-particle" : "", "parse-names" : false, "suffix" : "" }, { "dropping-particle" : "", "family" : "Marsden", "given" : "C D", "non-dropping-particle" : "", "parse-names" : false, "suffix" : "" } ], "container-title" : "Journal of neurochemistry", "id" : "ITEM-1", "issue" : "3", "issued" : { "date-parts" : [ [ "1990", "3" ] ] }, "page" : "823-7", "title" : "Mitochondrial complex I deficiency in Parkinson's disease.", "type" : "article-journal", "volume" : "54" }, "uris" : [ "http://www.mendeley.com/documents/?uuid=8b9c22fa-f18f-485b-b38d-a3dbdb3c050e" ] } ], "mendeley" : { "previouslyFormattedCitation" : "(Schapira et al., 1990)" }, "properties" : { "noteIndex" : 0 }, "schema" : "https://github.com/citation-style-language/schema/raw/master/csl-citation.json" }</w:instrText>
      </w:r>
      <w:r w:rsidR="00122438" w:rsidRPr="0059793D">
        <w:fldChar w:fldCharType="separate"/>
      </w:r>
      <w:r w:rsidR="00465710" w:rsidRPr="0059793D">
        <w:rPr>
          <w:noProof/>
        </w:rPr>
        <w:t>(Schapira et al., 1990)</w:t>
      </w:r>
      <w:r w:rsidR="00122438" w:rsidRPr="0059793D">
        <w:fldChar w:fldCharType="end"/>
      </w:r>
      <w:r w:rsidRPr="0059793D">
        <w:t>,</w:t>
      </w:r>
      <w:r w:rsidRPr="003D306D">
        <w:t xml:space="preserve"> which blocks the electron transport chain of the mitochondrial respiratory system. This blockage leads to an enhanced production of reactive oxygen species (ROS), such as hydroxyl, superoxide, and peroxide radicals causing oxidative stress </w:t>
      </w:r>
      <w:r w:rsidR="00122438" w:rsidRPr="003D306D">
        <w:fldChar w:fldCharType="begin" w:fldLock="1"/>
      </w:r>
      <w:r w:rsidR="00994410">
        <w:instrText>ADDIN CSL_CITATION { "citationItems" : [ { "id" : "ITEM-1", "itemData" : { "DOI" : "S1474-4422(07)70327-7 [pii]\n10.1016/S1474-4422(07)70327-7", "ISBN" : "1474-4422 (Print)\n1474-4422 (Linking)", "PMID" : "18093566", "abstract" : "Several biochemical abnormalities have been described in the brains of patients with Parkinson's disease (PD), including oxidative stress and mitochondrial dysfunction. The identification of specific gene mutations that cause PD has reinforced the relevance of oxidative stress and mitochondrial dysfunction in the familial and the sporadic forms of the disease. The proteins that are associated with familial PD--PTEN-induced putative kinase 1 (PINK1), DJ-1, alpha-synuclein, leucine-rich repeat kinase 2, and, possibly, parkin--are either mitochondrial proteins or are associated with mitochondria, and all interface with the pathways of oxidative stress and free radical damage. Insights into the aetiology and pathogenesis of PD provide hope that drugs or cocktails of drugs that might successfully intervene in the pathogenesis and slow the progression of the disease can be derived from the study of the converging rather than diverging pathways to cell dysfunction and death.", "author" : [ { "dropping-particle" : "", "family" : "Schapira", "given" : "A H", "non-dropping-particle" : "", "parse-names" : false, "suffix" : "" } ], "container-title" : "Lancet Neurol", "edition" : "2007/12/21", "id" : "ITEM-1", "issue" : "1", "issued" : { "date-parts" : [ [ "2008" ] ] }, "note" : "Schapira, Anthony H V\nReview\nEngland\nLancet neurology\nLancet Neurol. 2008 Jan;7(1):97-109.", "page" : "97-109", "title" : "Mitochondria in the aetiology and pathogenesis of Parkinson's disease", "type" : "article-journal", "volume" : "7" }, "uris" : [ "http://www.mendeley.com/documents/?uuid=fa8f573e-2f5e-465e-9a5d-310bce4a27cb" ] } ], "mendeley" : { "previouslyFormattedCitation" : "(Schapira, 2008)" }, "properties" : { "noteIndex" : 0 }, "schema" : "https://github.com/citation-style-language/schema/raw/master/csl-citation.json" }</w:instrText>
      </w:r>
      <w:r w:rsidR="00122438" w:rsidRPr="003D306D">
        <w:fldChar w:fldCharType="separate"/>
      </w:r>
      <w:r w:rsidRPr="00660074">
        <w:rPr>
          <w:noProof/>
        </w:rPr>
        <w:t>(Schapira, 2008)</w:t>
      </w:r>
      <w:r w:rsidR="00122438" w:rsidRPr="003D306D">
        <w:fldChar w:fldCharType="end"/>
      </w:r>
      <w:r w:rsidRPr="003D306D">
        <w:t>. Another source of oxidative stress</w:t>
      </w:r>
      <w:r w:rsidR="00302A77">
        <w:t>,</w:t>
      </w:r>
      <w:r w:rsidRPr="003D306D">
        <w:t xml:space="preserve"> </w:t>
      </w:r>
      <w:r>
        <w:t>which</w:t>
      </w:r>
      <w:r w:rsidRPr="003D306D">
        <w:t xml:space="preserve"> is unique to dopaminergic neurons</w:t>
      </w:r>
      <w:r w:rsidR="00302A77">
        <w:t>,</w:t>
      </w:r>
      <w:r w:rsidRPr="003D306D">
        <w:t xml:space="preserve"> is dopamine itself. Indeed, </w:t>
      </w:r>
      <w:r>
        <w:t>numerous</w:t>
      </w:r>
      <w:r w:rsidRPr="003D306D">
        <w:t xml:space="preserve"> stu</w:t>
      </w:r>
      <w:r>
        <w:t>dies have indicated that cytosolic dopamine</w:t>
      </w:r>
      <w:r w:rsidRPr="003D306D">
        <w:t xml:space="preserve"> form</w:t>
      </w:r>
      <w:r>
        <w:t>s</w:t>
      </w:r>
      <w:r w:rsidRPr="003D306D">
        <w:t xml:space="preserve"> ROS and dopamine quinones during </w:t>
      </w:r>
      <w:r>
        <w:t xml:space="preserve">its </w:t>
      </w:r>
      <w:r w:rsidRPr="003D306D">
        <w:t xml:space="preserve">metabolism and </w:t>
      </w:r>
      <w:r>
        <w:t>auto-</w:t>
      </w:r>
      <w:r w:rsidRPr="003D306D">
        <w:t>oxidation.</w:t>
      </w:r>
      <w:r>
        <w:t xml:space="preserve"> F</w:t>
      </w:r>
      <w:r w:rsidRPr="003D306D">
        <w:t xml:space="preserve">ree radicals and quinones </w:t>
      </w:r>
      <w:r>
        <w:t xml:space="preserve">can </w:t>
      </w:r>
      <w:r w:rsidRPr="003D306D">
        <w:t>react with lipids, DNA, and susceptible amino acids (e.g., cyst</w:t>
      </w:r>
      <w:r>
        <w:t xml:space="preserve">eine and methionine) </w:t>
      </w:r>
      <w:r w:rsidRPr="003D306D">
        <w:t xml:space="preserve">causing </w:t>
      </w:r>
      <w:r>
        <w:t xml:space="preserve">direct </w:t>
      </w:r>
      <w:r w:rsidRPr="003D306D">
        <w:t>cell damage</w:t>
      </w:r>
      <w:r>
        <w:t xml:space="preserve">. These by-products can also </w:t>
      </w:r>
      <w:r w:rsidRPr="003D306D">
        <w:t>modify protein structures leading to inactivation of protein function and subsequent cytotoxicity and cell death</w:t>
      </w:r>
      <w:r>
        <w:t xml:space="preserve"> </w:t>
      </w:r>
      <w:r w:rsidR="00122438">
        <w:fldChar w:fldCharType="begin" w:fldLock="1"/>
      </w:r>
      <w:r w:rsidR="00994410">
        <w:instrText>ADDIN CSL_CITATION { "citationItems" : [ { "id" : "ITEM-1", "itemData" : { "ISBN" : "0386-300X (Print)\n0386-300X (Linking)", "PMID" : "18596830", "abstract" : "Oxidative stress, including the reactive oxygen or nitrogen species generated in the enzymatical oxidationor auto-oxidation of an excess amount of dopamine, is thought to play an important role in dopaminergic neurotoxicity. Dopamine and its metabolites containing 2 hydroxyl residues exert cytotoxicityin dopaminergic neuronal cells, primarily due to the generation of highly reactive dopamine and DOPA quinones. Dopamine and DOPA quinones may irreversibly alter protein function through the formation of 5-cysteinyl-catechols on the proteins. Furthermore, the quinone formation is closely linked to other representative hypotheses such as mitochondrial dysfunction, inflammation, oxidative stress, and dysfunction of the ubiquitin-proteasome system, in the pathogenesis of neurodegenerative diseases. Therefore, pathogenic effects of the dopamine quinone have recently focused on dopaminergicneuron-specific oxidative stress. In this article, we primarily review recent studies on the pathogenicity of quinone formation, in addition to several neuroprotective approaches against dopaminequinone-induced dysfunction of dopaminergic neurons.", "author" : [ { "dropping-particle" : "", "family" : "Miyazaki", "given" : "I", "non-dropping-particle" : "", "parse-names" : false, "suffix" : "" }, { "dropping-particle" : "", "family" : "Asanuma", "given" : "M", "non-dropping-particle" : "", "parse-names" : false, "suffix" : "" } ], "container-title" : "Acta Med Okayama", "edition" : "2008/07/04", "id" : "ITEM-1", "issue" : "3", "issued" : { "date-parts" : [ [ "2008" ] ] }, "note" : "Miyazaki, Ikuko\nAsanuma, Masato\nResearch Support, Non-U.S. Gov't\nReview\nJapan\nActa medica Okayama\nActa Med Okayama. 2008 Jun;62(3):141-50.", "page" : "141-150", "title" : "Dopaminergic neuron-specific oxidative stress caused by dopamine itself", "type" : "article-journal", "volume" : "62" }, "uris" : [ "http://www.mendeley.com/documents/?uuid=d414537f-53e9-4a33-95b2-3ea3cfb1d722" ] } ], "mendeley" : { "previouslyFormattedCitation" : "(Miyazaki and Asanuma, 2008)" }, "properties" : { "noteIndex" : 0 }, "schema" : "https://github.com/citation-style-language/schema/raw/master/csl-citation.json" }</w:instrText>
      </w:r>
      <w:r w:rsidR="00122438">
        <w:fldChar w:fldCharType="separate"/>
      </w:r>
      <w:r w:rsidR="007413E0" w:rsidRPr="00660074">
        <w:rPr>
          <w:noProof/>
        </w:rPr>
        <w:t>(Miyazaki and Asanuma, 2008)</w:t>
      </w:r>
      <w:r w:rsidR="00122438">
        <w:fldChar w:fldCharType="end"/>
      </w:r>
      <w:r w:rsidRPr="003D306D">
        <w:t xml:space="preserve">. </w:t>
      </w:r>
    </w:p>
    <w:p w:rsidR="006179E6" w:rsidRPr="003D306D" w:rsidRDefault="006179E6" w:rsidP="006179E6">
      <w:r>
        <w:t>In turn</w:t>
      </w:r>
      <w:r w:rsidRPr="003D306D">
        <w:t xml:space="preserve">, increased oxidative stress can induce abnormalities of mitochondrial function, which </w:t>
      </w:r>
      <w:r>
        <w:t xml:space="preserve">thereby result in </w:t>
      </w:r>
      <w:r w:rsidRPr="003D306D">
        <w:t>decrease</w:t>
      </w:r>
      <w:r>
        <w:t>d</w:t>
      </w:r>
      <w:r w:rsidRPr="003D306D">
        <w:t xml:space="preserve"> ATP synthesis </w:t>
      </w:r>
      <w:r w:rsidR="00122438" w:rsidRPr="003D306D">
        <w:fldChar w:fldCharType="begin" w:fldLock="1"/>
      </w:r>
      <w:r w:rsidR="00994410">
        <w:instrText>ADDIN CSL_CITATION { "citationItems" : [ { "id" : "ITEM-1", "itemData" : { "DOI" : "S1474-4422(07)70327-7 [pii]\n10.1016/S1474-4422(07)70327-7", "ISBN" : "1474-4422 (Print)\n1474-4422 (Linking)", "PMID" : "18093566", "abstract" : "Several biochemical abnormalities have been described in the brains of patients with Parkinson's disease (PD), including oxidative stress and mitochondrial dysfunction. The identification of specific gene mutations that cause PD has reinforced the relevance of oxidative stress and mitochondrial dysfunction in the familial and the sporadic forms of the disease. The proteins that are associated with familial PD--PTEN-induced putative kinase 1 (PINK1), DJ-1, alpha-synuclein, leucine-rich repeat kinase 2, and, possibly, parkin--are either mitochondrial proteins or are associated with mitochondria, and all interface with the pathways of oxidative stress and free radical damage. Insights into the aetiology and pathogenesis of PD provide hope that drugs or cocktails of drugs that might successfully intervene in the pathogenesis and slow the progression of the disease can be derived from the study of the converging rather than diverging pathways to cell dysfunction and death.", "author" : [ { "dropping-particle" : "", "family" : "Schapira", "given" : "A H", "non-dropping-particle" : "", "parse-names" : false, "suffix" : "" } ], "container-title" : "Lancet Neurol", "edition" : "2007/12/21", "id" : "ITEM-1", "issue" : "1", "issued" : { "date-parts" : [ [ "2008" ] ] }, "note" : "Schapira, Anthony H V\nReview\nEngland\nLancet neurology\nLancet Neurol. 2008 Jan;7(1):97-109.", "page" : "97-109", "title" : "Mitochondria in the aetiology and pathogenesis of Parkinson's disease", "type" : "article-journal", "volume" : "7" }, "uris" : [ "http://www.mendeley.com/documents/?uuid=fa8f573e-2f5e-465e-9a5d-310bce4a27cb" ] } ], "mendeley" : { "previouslyFormattedCitation" : "(Schapira, 2008)" }, "properties" : { "noteIndex" : 0 }, "schema" : "https://github.com/citation-style-language/schema/raw/master/csl-citation.json" }</w:instrText>
      </w:r>
      <w:r w:rsidR="00122438" w:rsidRPr="003D306D">
        <w:fldChar w:fldCharType="separate"/>
      </w:r>
      <w:r w:rsidRPr="00660074">
        <w:rPr>
          <w:noProof/>
        </w:rPr>
        <w:t>(Schapira, 2008)</w:t>
      </w:r>
      <w:r w:rsidR="00122438" w:rsidRPr="003D306D">
        <w:fldChar w:fldCharType="end"/>
      </w:r>
      <w:r w:rsidRPr="003D306D">
        <w:t>. Loss of cellular ATP</w:t>
      </w:r>
      <w:r>
        <w:t xml:space="preserve"> </w:t>
      </w:r>
      <w:r w:rsidRPr="003D306D">
        <w:t xml:space="preserve">prevents </w:t>
      </w:r>
      <w:r>
        <w:t xml:space="preserve">the </w:t>
      </w:r>
      <w:r w:rsidRPr="003D306D">
        <w:t>transport of Ca</w:t>
      </w:r>
      <w:r w:rsidRPr="003D306D">
        <w:rPr>
          <w:vertAlign w:val="superscript"/>
        </w:rPr>
        <w:t>2+</w:t>
      </w:r>
      <w:r w:rsidRPr="003D306D">
        <w:t xml:space="preserve"> between </w:t>
      </w:r>
      <w:r>
        <w:t xml:space="preserve">the </w:t>
      </w:r>
      <w:r w:rsidRPr="003D306D">
        <w:t xml:space="preserve">mitochondria and </w:t>
      </w:r>
      <w:r>
        <w:t xml:space="preserve">the </w:t>
      </w:r>
      <w:r w:rsidRPr="003D306D">
        <w:t xml:space="preserve">cytosol (an ATP-requiring process). </w:t>
      </w:r>
      <w:r>
        <w:t xml:space="preserve">As a result, </w:t>
      </w:r>
      <w:r w:rsidRPr="003D306D">
        <w:t>dysfunction of Na</w:t>
      </w:r>
      <w:r w:rsidRPr="003D306D">
        <w:rPr>
          <w:vertAlign w:val="superscript"/>
        </w:rPr>
        <w:t>+</w:t>
      </w:r>
      <w:r w:rsidRPr="003D306D">
        <w:t>/Ca</w:t>
      </w:r>
      <w:r w:rsidRPr="003D306D">
        <w:rPr>
          <w:vertAlign w:val="superscript"/>
        </w:rPr>
        <w:t>2+</w:t>
      </w:r>
      <w:r w:rsidRPr="003D306D">
        <w:t xml:space="preserve"> exchanger at the inner mitochondrial membrane</w:t>
      </w:r>
      <w:r>
        <w:t xml:space="preserve"> causes mitochondrial accumulation of Ca</w:t>
      </w:r>
      <w:r>
        <w:rPr>
          <w:vertAlign w:val="superscript"/>
        </w:rPr>
        <w:t xml:space="preserve">2+ </w:t>
      </w:r>
      <w:r w:rsidR="00122438">
        <w:fldChar w:fldCharType="begin" w:fldLock="1"/>
      </w:r>
      <w:r w:rsidR="00994410">
        <w:instrText>ADDIN CSL_CITATION { "citationItems" : [ { "id" : "ITEM-1", "itemData" : { "DOI" : "10.1074/jbc.M605552200", "ISSN" : "0021-9258", "PMID" : "17035241", "abstract" : "An increase in the cytoplasmic-free Ca(2+) concentration mediates cellular responses to environmental signals that influence a range of processes, including gene expression, motility, secretion of hormones and neurotransmitters, changes in energy metabolism, and apoptosis. Mitochondria play important roles in cellular Ca(2+) homeostasis and signaling, but the roles of specific mitochondrial proteins in these processes are unknown. Uncoupling proteins (UCPs) are a family of proteins located in the inner mitochondrial membrane that can dissociate oxidative phosphorylation from respiration, thereby promoting heat production and decreasing oxyradical production. Here we show that UCP4, a neuronal UCP, influences store-operated Ca(2+) entry, a process in which depletion of endoplasmic reticulum Ca(2+) stores triggers Ca(2+) influx through plasma membrane \"store-operated\" channels. PC12 neural cells expressing human UCP4 exhibit reduced Ca(2+) entry in response to thapsigargin-induced endoplasmic reticulum Ca(2+) store depletion. The elevations of cytoplasmic and intramitochondrial Ca(2+) concentrations and mitochondrial oxidative stress induced by thapsigargin were attenuated in cells expressing UCP4. The stabilization of Ca(2+) homeostasis and preservation of mitochondrial function by UCP4 was correlated with reduced mitochondrial reactive oxygen species generation, oxidative stress, and Gadd153 up-regulation and increased resistance of the cells to death. Reduced Ca(2+)-dependent cytosolic phospholipase A2 activation and oxidative metabolism of arachidonic acid also contributed to the stabilization of mitochondrial function in cells expressing human UCP4. These findings demonstrate that UCP4 can regulate cellular Ca(2+) homeostasis, suggesting that UCPs may play roles in modulating Ca(2+) signaling in physiological and pathological conditions.", "author" : [ { "dropping-particle" : "", "family" : "Chan", "given" : "Sic L", "non-dropping-particle" : "", "parse-names" : false, "suffix" : "" }, { "dropping-particle" : "", "family" : "Liu", "given" : "Dong", "non-dropping-particle" : "", "parse-names" : false, "suffix" : "" }, { "dropping-particle" : "", "family" : "Kyriazis", "given" : "George a", "non-dropping-particle" : "", "parse-names" : false, "suffix" : "" }, { "dropping-particle" : "", "family" : "Bagsiyao", "given" : "Pamela", "non-dropping-particle" : "", "parse-names" : false, "suffix" : "" }, { "dropping-particle" : "", "family" : "Ouyang", "given" : "Xin", "non-dropping-particle" : "", "parse-names" : false, "suffix" : "" }, { "dropping-particle" : "", "family" : "Mattson", "given" : "Mark P", "non-dropping-particle" : "", "parse-names" : false, "suffix" : "" } ], "container-title" : "The Journal of biological chemistry", "id" : "ITEM-1", "issue" : "49", "issued" : { "date-parts" : [ [ "2006", "12", "8" ] ] }, "page" : "37391-403", "title" : "Mitochondrial uncoupling protein-4 regulates calcium homeostasis and sensitivity to store depletion-induced apoptosis in neural cells.", "type" : "article-journal", "volume" : "281" }, "uris" : [ "http://www.mendeley.com/documents/?uuid=fea86e33-5f00-4326-a10a-9b519462002d" ] } ], "mendeley" : { "previouslyFormattedCitation" : "(Chan et al., 2006)" }, "properties" : { "noteIndex" : 0 }, "schema" : "https://github.com/citation-style-language/schema/raw/master/csl-citation.json" }</w:instrText>
      </w:r>
      <w:r w:rsidR="00122438">
        <w:fldChar w:fldCharType="separate"/>
      </w:r>
      <w:r w:rsidRPr="00660074">
        <w:rPr>
          <w:noProof/>
        </w:rPr>
        <w:t>(Chan et al., 2006)</w:t>
      </w:r>
      <w:r w:rsidR="00122438">
        <w:fldChar w:fldCharType="end"/>
      </w:r>
      <w:r>
        <w:t>. D</w:t>
      </w:r>
      <w:r w:rsidRPr="003D306D">
        <w:t>ysbalance of Ca</w:t>
      </w:r>
      <w:r w:rsidRPr="003D306D">
        <w:rPr>
          <w:vertAlign w:val="superscript"/>
        </w:rPr>
        <w:t>2+</w:t>
      </w:r>
      <w:r w:rsidRPr="003D306D">
        <w:t xml:space="preserve"> homeostasis</w:t>
      </w:r>
      <w:r>
        <w:t xml:space="preserve"> subsequently stimulates ROS production resulting in </w:t>
      </w:r>
      <w:r w:rsidRPr="003D306D">
        <w:t xml:space="preserve">glucose </w:t>
      </w:r>
      <w:r>
        <w:t xml:space="preserve">deprivation and impaired respiration </w:t>
      </w:r>
      <w:r w:rsidR="00122438">
        <w:fldChar w:fldCharType="begin" w:fldLock="1"/>
      </w:r>
      <w:r w:rsidR="00994410">
        <w:instrText>ADDIN CSL_CITATION { "citationItems" : [ { "id" : "ITEM-1", "itemData" : { "DOI" : "10.1016/j.molcel.2009.02.013", "ISSN" : "1097-4164", "PMID" : "19285945", "abstract" : "Mutations in PINK1 cause autosomal recessive Parkinson's disease. PINK1 is a mitochondrial kinase of unknown function. We investigated calcium homeostasis and mitochondrial function in PINK1-deficient mammalian neurons. We demonstrate physiologically that PINK1 regulates calcium efflux from the mitochondria via the mitochondrial Na(+)/Ca(2+) exchanger. PINK1 deficiency causes mitochondrial accumulation of calcium, resulting in mitochondrial calcium overload. We show that calcium overload stimulates reactive oxygen species (ROS) production via NADPH oxidase. ROS production inhibits the glucose transporter, reducing substrate delivery and causing impaired respiration. We demonstrate that impaired respiration may be restored by provision of mitochondrial complex I and II substrates. Taken together, reduced mitochondrial calcium capacity and increased ROS lower the threshold of opening of the mitochondrial permeability transition pore (mPTP) such that physiological calcium stimuli become sufficient to induce mPTP opening in PINK1-deficient cells. Our findings propose a mechanism by which PINK1 dysfunction renders neurons vulnerable to cell death.", "author" : [ { "dropping-particle" : "", "family" : "Gandhi", "given" : "Sonia", "non-dropping-particle" : "", "parse-names" : false, "suffix" : "" }, { "dropping-particle" : "", "family" : "Wood-Kaczmar", "given" : "Alison", "non-dropping-particle" : "", "parse-names" : false, "suffix" : "" }, { "dropping-particle" : "", "family" : "Yao", "given" : "Zhi", "non-dropping-particle" : "", "parse-names" : false, "suffix" : "" }, { "dropping-particle" : "", "family" : "Plun-Favreau", "given" : "Helene", "non-dropping-particle" : "", "parse-names" : false, "suffix" : "" }, { "dropping-particle" : "", "family" : "Deas", "given" : "Emma", "non-dropping-particle" : "", "parse-names" : false, "suffix" : "" }, { "dropping-particle" : "", "family" : "Klupsch", "given" : "Kristina", "non-dropping-particle" : "", "parse-names" : false, "suffix" : "" }, { "dropping-particle" : "", "family" : "Downward", "given" : "Julian", "non-dropping-particle" : "", "parse-names" : false, "suffix" : "" }, { "dropping-particle" : "", "family" : "Latchman", "given" : "David S", "non-dropping-particle" : "", "parse-names" : false, "suffix" : "" }, { "dropping-particle" : "", "family" : "Tabrizi", "given" : "Sarah J", "non-dropping-particle" : "", "parse-names" : false, "suffix" : "" }, { "dropping-particle" : "", "family" : "Wood", "given" : "Nicholas W", "non-dropping-particle" : "", "parse-names" : false, "suffix" : "" }, { "dropping-particle" : "", "family" : "Duchen", "given" : "Michael R", "non-dropping-particle" : "", "parse-names" : false, "suffix" : "" }, { "dropping-particle" : "", "family" : "Abramov", "given" : "Andrey Y", "non-dropping-particle" : "", "parse-names" : false, "suffix" : "" } ], "container-title" : "Molecular cell", "id" : "ITEM-1", "issue" : "5", "issued" : { "date-parts" : [ [ "2009", "3", "13" ] ] }, "page" : "627-38", "title" : "PINK1-associated Parkinson's disease is caused by neuronal vulnerability to calcium-induced cell death.", "type" : "article-journal", "volume" : "33" }, "uris" : [ "http://www.mendeley.com/documents/?uuid=905e89b9-b030-4cbf-b08a-8e04b51e66c5" ] } ], "mendeley" : { "previouslyFormattedCitation" : "(Gandhi et al., 2009)" }, "properties" : { "noteIndex" : 0 }, "schema" : "https://github.com/citation-style-language/schema/raw/master/csl-citation.json" }</w:instrText>
      </w:r>
      <w:r w:rsidR="00122438">
        <w:fldChar w:fldCharType="separate"/>
      </w:r>
      <w:r w:rsidRPr="00660074">
        <w:rPr>
          <w:noProof/>
        </w:rPr>
        <w:t>(Gandhi et al., 2009)</w:t>
      </w:r>
      <w:r w:rsidR="00122438">
        <w:fldChar w:fldCharType="end"/>
      </w:r>
      <w:r w:rsidRPr="003D306D">
        <w:t>. Oxidative stress</w:t>
      </w:r>
      <w:r>
        <w:t>,</w:t>
      </w:r>
      <w:r w:rsidRPr="003D306D">
        <w:t xml:space="preserve"> together with Ca</w:t>
      </w:r>
      <w:r w:rsidRPr="003D306D">
        <w:rPr>
          <w:vertAlign w:val="superscript"/>
        </w:rPr>
        <w:t>2+</w:t>
      </w:r>
      <w:r w:rsidRPr="003D306D">
        <w:t xml:space="preserve"> </w:t>
      </w:r>
      <w:r>
        <w:t>accumulation and reduced ATP levels, increases the</w:t>
      </w:r>
      <w:r w:rsidRPr="003D306D">
        <w:t xml:space="preserve"> permeability of mitochondrial membrane</w:t>
      </w:r>
      <w:r>
        <w:t>s.</w:t>
      </w:r>
      <w:r w:rsidRPr="003D306D">
        <w:t xml:space="preserve"> </w:t>
      </w:r>
      <w:r>
        <w:t xml:space="preserve">This leads </w:t>
      </w:r>
      <w:r w:rsidRPr="003D306D">
        <w:t xml:space="preserve">to an opening of mitochondrial transition pores and a </w:t>
      </w:r>
      <w:r>
        <w:t xml:space="preserve">subsequent </w:t>
      </w:r>
      <w:r w:rsidRPr="003D306D">
        <w:t>release of apop</w:t>
      </w:r>
      <w:r>
        <w:t xml:space="preserve">totic </w:t>
      </w:r>
      <w:r>
        <w:lastRenderedPageBreak/>
        <w:t>proteins (e.g., cytochrome c and pro-caspases)</w:t>
      </w:r>
      <w:r w:rsidRPr="003D306D">
        <w:t xml:space="preserve"> into the cytosol trigger</w:t>
      </w:r>
      <w:r>
        <w:t>ing</w:t>
      </w:r>
      <w:r w:rsidRPr="003D306D">
        <w:t xml:space="preserve"> apoptosis </w:t>
      </w:r>
      <w:r w:rsidR="00122438" w:rsidRPr="003D306D">
        <w:fldChar w:fldCharType="begin" w:fldLock="1"/>
      </w:r>
      <w:r w:rsidR="00994410">
        <w:instrText>ADDIN CSL_CITATION { "citationItems" : [ { "id" : "ITEM-1", "itemData" : { "ISBN" : "0022-3042 (Print)\n0022-3042 (Linking)", "PMID" : "10461904", "abstract" : "Both reactive dopamine metabolites and mitochondrial dysfunction have been implicated in the neurodegeneration of Parkinson's disease. Dopamine metabolites, dopamine quinone and reactive oxygen species, can directly alter protein function by oxidative modifications, and several mitochondrial proteins may be targets of this oxidative damage. In this study, we examined, using isolated brain mitochondria, whether dopamine oxidation products alter mitochondrial function. We found that exposure to dopamine quinone caused a large increase in mitochondrial resting state 4 respiration. This effect was prevented by GSH but not superoxide dismutase and catalase. In contrast, exposure to dopamine and monoamine oxidase-generated hydrogen peroxide resulted in a decrease in active state 3 respiration. This inhibition was prevented by both pargyline and catalase. We also examined the effects of dopamine oxidation products on the opening of the mitochondrial permeability transition pore, which has been implicated in neuronal cell death. Dopamine oxidation to dopamine quinone caused a significant increase in swelling of brain and liver mitochondria. This was inhibited by both the pore inhibitor cyclosporin A and GSH, suggesting that swelling was due to pore opening and related to dopamine quinone formation. In contrast, dopamine and endogenous monoamine oxidase had no effect on mitochondrial swelling. These findings suggest that mitochondrial dysfunction induced by products of dopamine oxidation may be involved in neurodegenerative conditions such as Parkinson's disease and methamphetamine-induced neurotoxicity.", "author" : [ { "dropping-particle" : "", "family" : "Berman", "given" : "S B", "non-dropping-particle" : "", "parse-names" : false, "suffix" : "" }, { "dropping-particle" : "", "family" : "Hastings", "given" : "T G", "non-dropping-particle" : "", "parse-names" : false, "suffix" : "" } ], "container-title" : "J Neurochem", "edition" : "1999/08/26", "id" : "ITEM-1", "issue" : "3", "issued" : { "date-parts" : [ [ "1999" ] ] }, "note" : "Berman, S B\nHastings, T G\nDA09601/DA/NIDA NIH HHS/United States\nNS19068/NS/NINDS NIH HHS/United States\nIn Vitro\nResearch Support, U.S. Gov't, Non-P.H.S.\nResearch Support, U.S. Gov't, P.H.S.\nUnited states\nJournal of neurochemistry\nJ Neurochem. 1999 Sep;73(3):1127-37.", "page" : "1127-1137", "title" : "Dopamine oxidation alters mitochondrial respiration and induces permeability transition in brain mitochondria: implications for Parkinson's disease", "type" : "article-journal", "volume" : "73" }, "uris" : [ "http://www.mendeley.com/documents/?uuid=a4b88fd5-361e-4bce-9f8f-83dfc43a0b98" ] } ], "mendeley" : { "previouslyFormattedCitation" : "(Berman and Hastings, 1999)" }, "properties" : { "noteIndex" : 0 }, "schema" : "https://github.com/citation-style-language/schema/raw/master/csl-citation.json" }</w:instrText>
      </w:r>
      <w:r w:rsidR="00122438" w:rsidRPr="003D306D">
        <w:fldChar w:fldCharType="separate"/>
      </w:r>
      <w:r w:rsidR="007413E0" w:rsidRPr="00660074">
        <w:rPr>
          <w:noProof/>
        </w:rPr>
        <w:t>(Berman and Hastings, 1999)</w:t>
      </w:r>
      <w:r w:rsidR="00122438" w:rsidRPr="003D306D">
        <w:fldChar w:fldCharType="end"/>
      </w:r>
      <w:r w:rsidR="00122438" w:rsidRPr="003D306D">
        <w:fldChar w:fldCharType="begin"/>
      </w:r>
      <w:r w:rsidRPr="003D306D">
        <w:instrText xml:space="preserve"> ADDIN EN.CITE &lt;EndNote&gt;&lt;Cite&gt;&lt;Author&gt;Henchcliffe&lt;/Author&gt;&lt;Year&gt;2008&lt;/Year&gt;&lt;RecNum&gt;124&lt;/RecNum&gt;&lt;record&gt;&lt;rec-number&gt;124&lt;/rec-number&gt;&lt;foreign-keys&gt;&lt;key app="EN" db-id="0txpvsw9qedefoetxa5x5ff5pdv5rsstwewr"&gt;124&lt;/key&gt;&lt;/foreign-keys&gt;&lt;ref-type name="Journal Article"&gt;17&lt;/ref-type&gt;&lt;contributors&gt;&lt;authors&gt;&lt;author&gt;Henchcliffe, C.&lt;/author&gt;&lt;author&gt;Beal, M. F.&lt;/author&gt;&lt;/authors&gt;&lt;/contributors&gt;&lt;auth-address&gt;Department of Neurology and Neuroscience at the Weill Medical College of Cornell University, New York, NY 10021, USA. clh2007@med.cornell.edu&lt;/auth-address&gt;&lt;titles&gt;&lt;title&gt;Mitochondrial biology and oxidative stress in Parkinson disease pathogenesis&lt;/title&gt;&lt;secondary-title&gt;Nat Clin Pract Neurol&lt;/secondary-title&gt;&lt;/titles&gt;&lt;periodical&gt;&lt;full-title&gt;Nat Clin Pract Neurol&lt;/full-title&gt;&lt;/periodical&gt;&lt;pages&gt;600-9&lt;/pages&gt;&lt;volume&gt;4&lt;/volume&gt;&lt;number&gt;11&lt;/number&gt;&lt;edition&gt;2008/11/04&lt;/edition&gt;&lt;keywords&gt;&lt;keyword&gt;Animals&lt;/keyword&gt;&lt;keyword&gt;Humans&lt;/keyword&gt;&lt;keyword&gt;Mitochondria/genetics/*pathology&lt;/keyword&gt;&lt;keyword&gt;Oxidative Stress/*physiology&lt;/keyword&gt;&lt;keyword&gt;Parkinson Disease/drug therapy/genetics/*physiopathology&lt;/keyword&gt;&lt;keyword&gt;Ubiquinone/analogs &amp;amp; derivatives/therapeutic use&lt;/keyword&gt;&lt;keyword&gt;Vitamins/therapeutic use&lt;/keyword&gt;&lt;/keywords&gt;&lt;dates&gt;&lt;year&gt;2008&lt;/year&gt;&lt;pub-dates&gt;&lt;date&gt;Nov&lt;/date&gt;&lt;/pub-dates&gt;&lt;/dates&gt;&lt;isbn&gt;1745-8358 (Electronic)&lt;/isbn&gt;&lt;accession-num&gt;18978800&lt;/accession-num&gt;&lt;urls&gt;&lt;related-urls&gt;&lt;url&gt;http://www.ncbi.nlm.nih.gov/entrez/query.fcgi?cmd=Retrieve&amp;amp;db=PubMed&amp;amp;dopt=Citation&amp;amp;list_uids=18978800&lt;/url&gt;&lt;/related-urls&gt;&lt;/urls&gt;&lt;electronic-resource-num&gt;ncpneuro0924 [pii]&amp;#xD;10.1038/ncpneuro0924&lt;/electronic-resource-num&gt;&lt;language&gt;eng&lt;/language&gt;&lt;/record&gt;&lt;/Cite&gt;&lt;/EndNote&gt;</w:instrText>
      </w:r>
      <w:r w:rsidR="00122438" w:rsidRPr="003D306D">
        <w:fldChar w:fldCharType="end"/>
      </w:r>
      <w:r w:rsidRPr="003D306D">
        <w:t>.</w:t>
      </w:r>
    </w:p>
    <w:p w:rsidR="006179E6" w:rsidRPr="003D306D" w:rsidRDefault="006179E6" w:rsidP="006179E6">
      <w:r w:rsidRPr="003D306D">
        <w:t xml:space="preserve">The ubiquitin-proteasome system is </w:t>
      </w:r>
      <w:r>
        <w:t>the</w:t>
      </w:r>
      <w:r w:rsidRPr="003D306D">
        <w:t xml:space="preserve"> primary biochemical pathway responsible for </w:t>
      </w:r>
      <w:r>
        <w:t xml:space="preserve">the </w:t>
      </w:r>
      <w:r w:rsidRPr="003D306D">
        <w:t xml:space="preserve">degradation of </w:t>
      </w:r>
      <w:r>
        <w:t>misfolded</w:t>
      </w:r>
      <w:r w:rsidRPr="003D306D">
        <w:t xml:space="preserve"> or damaged proteins</w:t>
      </w:r>
      <w:r>
        <w:t>; and therefore vital in</w:t>
      </w:r>
      <w:r w:rsidRPr="003D306D">
        <w:t xml:space="preserve"> </w:t>
      </w:r>
      <w:r>
        <w:t>mainte</w:t>
      </w:r>
      <w:r w:rsidRPr="003D306D">
        <w:t>n</w:t>
      </w:r>
      <w:r>
        <w:t>ance of</w:t>
      </w:r>
      <w:r w:rsidRPr="003D306D">
        <w:t xml:space="preserve"> </w:t>
      </w:r>
      <w:r>
        <w:t xml:space="preserve">the </w:t>
      </w:r>
      <w:r w:rsidRPr="003D306D">
        <w:t>intracellular protein homeostasis</w:t>
      </w:r>
      <w:r>
        <w:t xml:space="preserve"> </w:t>
      </w:r>
      <w:r w:rsidR="00122438">
        <w:fldChar w:fldCharType="begin" w:fldLock="1"/>
      </w:r>
      <w:r w:rsidR="00994410">
        <w:instrText>ADDIN CSL_CITATION { "citationItems" : [ { "id" : "ITEM-1", "itemData" : { "DOI" : "S0098-2997(09)00009-0 [pii]\n10.1016/j.mam.2009.04.001", "ISBN" : "1872-9452 (Electronic)\n0098-2997 (Linking)", "PMID" : "19371762", "abstract" : "Rising interest in the mechanism and function of the proteasomes and the ubiquitin system revealed that it is hard to find any aspect of the cellular metabolic network that is not directly or indirectly affected by the degradation system. This includes the cell cycle, the \"quality control\" of newly synthesized proteins (ERAD), transcription factor regulation, gene expression, cell differentiation, immune response or pathologic processes like cancer, neurodegenerative diseases, lipofuscin formation, diabetes, atherosclerosis, inflammatory processes or cataract formation and in addition to that the aging process itself and the degradation of oxidized proteins, in order to maintain cell homeostasis. But also this seems to be only a small aspect of the general view. The various regulator proteins that are able to change the rate or specificity of proteolysis, fitting it out for highly specialized tasks, or the precise regulation of the half-life of cellular proteins by ubiquitin-mediated degradation shape the proteasome and the ubiquitin-proteasome system into a fascinating and essential part of cellular function in the three kingdoms of bacteria, plants and animals. This review tries to summarize the current knowledge on the proteasome and the ubiquitin-proteasomal system, including the cellular functions of this system.", "author" : [ { "dropping-particle" : "", "family" : "Jung", "given" : "T", "non-dropping-particle" : "", "parse-names" : false, "suffix" : "" }, { "dropping-particle" : "", "family" : "Catalgol", "given" : "B", "non-dropping-particle" : "", "parse-names" : false, "suffix" : "" }, { "dropping-particle" : "", "family" : "Grune", "given" : "T", "non-dropping-particle" : "", "parse-names" : false, "suffix" : "" } ], "container-title" : "Mol Aspects Med", "edition" : "2009/04/18", "id" : "ITEM-1", "issue" : "4", "issued" : { "date-parts" : [ [ "2009" ] ] }, "note" : "Jung, Tobias\nCatalgol, Betul\nGrune, Tilman\nResearch Support, Non-U.S. Gov't\nReview\nEngland\nMolecular aspects of medicine\nMol Aspects Med. 2009 Aug;30(4):191-296. Epub 2009 Apr 14.", "page" : "191-296", "title" : "The proteasomal system", "type" : "article-journal", "volume" : "30" }, "uris" : [ "http://www.mendeley.com/documents/?uuid=7779457d-62ca-41f5-973f-d0e1fa174c03" ] } ], "mendeley" : { "previouslyFormattedCitation" : "(Jung et al., 2009)" }, "properties" : { "noteIndex" : 0 }, "schema" : "https://github.com/citation-style-language/schema/raw/master/csl-citation.json" }</w:instrText>
      </w:r>
      <w:r w:rsidR="00122438">
        <w:fldChar w:fldCharType="separate"/>
      </w:r>
      <w:r w:rsidR="007413E0" w:rsidRPr="00660074">
        <w:rPr>
          <w:noProof/>
        </w:rPr>
        <w:t>(Jung et al., 2009)</w:t>
      </w:r>
      <w:r w:rsidR="00122438">
        <w:fldChar w:fldCharType="end"/>
      </w:r>
      <w:r w:rsidRPr="003D306D">
        <w:t xml:space="preserve">. </w:t>
      </w:r>
      <w:r>
        <w:t>U</w:t>
      </w:r>
      <w:r w:rsidRPr="003D306D">
        <w:t xml:space="preserve">nder chronic oxidative stress </w:t>
      </w:r>
      <w:r>
        <w:t xml:space="preserve">conditions seen </w:t>
      </w:r>
      <w:r w:rsidRPr="003D306D">
        <w:t>in PD, the amount of misfo</w:t>
      </w:r>
      <w:r>
        <w:t>lded</w:t>
      </w:r>
      <w:r w:rsidRPr="003D306D">
        <w:t xml:space="preserve"> protei</w:t>
      </w:r>
      <w:r>
        <w:t xml:space="preserve">ns loaded into the proteasome is </w:t>
      </w:r>
      <w:r w:rsidRPr="003D306D">
        <w:t xml:space="preserve">significantly </w:t>
      </w:r>
      <w:r>
        <w:t>elevated, overwhelming the capacity of this</w:t>
      </w:r>
      <w:r w:rsidRPr="003D306D">
        <w:t xml:space="preserve"> system</w:t>
      </w:r>
      <w:r>
        <w:t xml:space="preserve"> </w:t>
      </w:r>
      <w:r w:rsidRPr="003D306D">
        <w:t xml:space="preserve">and </w:t>
      </w:r>
      <w:r>
        <w:t xml:space="preserve">in turn </w:t>
      </w:r>
      <w:r w:rsidRPr="003D306D">
        <w:t xml:space="preserve">increasing the formation of protein aggregates </w:t>
      </w:r>
      <w:r w:rsidR="00122438" w:rsidRPr="003D306D">
        <w:fldChar w:fldCharType="begin" w:fldLock="1"/>
      </w:r>
      <w:r w:rsidR="00994410">
        <w:instrText>ADDIN CSL_CITATION { "citationItems" : [ { "id" : "ITEM-1", "itemData" : { "DOI" : "28/33/8189 [pii]\n10.1523/JNEUROSCI.2218-08.2008", "ISBN" : "1529-2401 (Electronic)\n0270-6474 (Linking)", "PMID" : "18701681", "abstract" : "Ubiquitin-positive intraneuronal inclusions are a consistent feature of the major human neurodegenerative diseases, suggesting that dysfunction of the ubiquitin proteasome system is central to disease etiology. Research using inhibitors of the 20S proteasome to model Parkinson's disease is controversial. We report for the first time that specifically 26S proteasomal dysfunction is sufficient to trigger neurodegenerative disease. Here, we describe novel conditional genetic mouse models using the Cre/loxP system to spatially restrict inactivation of Psmc1 (Rpt2/S4) to neurons of either the substantia nigra or forebrain (e.g., cortex, hippocampus, and striatum). PSMC1 is an essential subunit of the 26S proteasome and Psmc1 conditional knock-out mice display 26S proteasome depletion in targeted neurons, in which the 20S proteasome is not affected. Impairment of specifically ubiquitin-mediated protein degradation caused intraneuronal Lewy-like inclusions and extensive neurodegeneration in the nigrostriatal pathway and forebrain regions. Ubiquitin and alpha-synuclein neuropathology was evident, similar to human Lewy bodies, but interestingly, inclusion bodies contained mitochondria. We support this observation by demonstrating mitochondria in an early form of Lewy body (pale body) from Parkinson's disease patients. The results directly confirm that 26S dysfunction in neurons is involved in the pathology of neurodegenerative disease. The model demonstrates that 26S proteasomes are necessary for normal neuronal homeostasis and that 20S proteasome activity is insufficient for neuronal survival. Finally, we are providing the first reproducible genetic platform for identifying new therapeutic targets to slow or prevent neurodegeneration.", "author" : [ { "dropping-particle" : "", "family" : "Bedford", "given" : "L", "non-dropping-particle" : "", "parse-names" : false, "suffix" : "" }, { "dropping-particle" : "", "family" : "Hay", "given" : "D", "non-dropping-particle" : "", "parse-names" : false, "suffix" : "" }, { "dropping-particle" : "", "family" : "Devoy", "given" : "A", "non-dropping-particle" : "", "parse-names" : false, "suffix" : "" }, { "dropping-particle" : "", "family" : "Paine", "given" : "S", "non-dropping-particle" : "", "parse-names" : false, "suffix" : "" }, { "dropping-particle" : "", "family" : "Powe", "given" : "D G", "non-dropping-particle" : "", "parse-names" : false, "suffix" : "" }, { "dropping-particle" : "", "family" : "Seth", "given" : "R", "non-dropping-particle" : "", "parse-names" : false, "suffix" : "" }, { "dropping-particle" : "", "family" : "Gray", "given" : "T", "non-dropping-particle" : "", "parse-names" : false, "suffix" : "" }, { "dropping-particle" : "", "family" : "Topham", "given" : "I", "non-dropping-particle" : "", "parse-names" : false, "suffix" : "" }, { "dropping-particle" : "", "family" : "Fone", "given" : "K", "non-dropping-particle" : "", "parse-names" : false, "suffix" : "" }, { "dropping-particle" : "", "family" : "Rezvani", "given" : "N", "non-dropping-particle" : "", "parse-names" : false, "suffix" : "" }, { "dropping-particle" : "", "family" : "Mee", "given" : "M", "non-dropping-particle" : "", "parse-names" : false, "suffix" : "" }, { "dropping-particle" : "", "family" : "Soane", "given" : "T", "non-dropping-particle" : "", "parse-names" : false, "suffix" : "" }, { "dropping-particle" : "", "family" : "Layfield", "given" : "R", "non-dropping-particle" : "", "parse-names" : false, "suffix" : "" }, { "dropping-particle" : "", "family" : "Sheppard", "given" : "P W", "non-dropping-particle" : "", "parse-names" : false, "suffix" : "" }, { "dropping-particle" : "", "family" : "Ebendal", "given" : "T", "non-dropping-particle" : "", "parse-names" : false, "suffix" : "" }, { "dropping-particle" : "", "family" : "Usoskin", "given" : "D", "non-dropping-particle" : "", "parse-names" : false, "suffix" : "" }, { "dropping-particle" : "", "family" : "Lowe", "given" : "J", "non-dropping-particle" : "", "parse-names" : false, "suffix" : "" }, { "dropping-particle" : "", "family" : "Mayer", "given" : "R J", "non-dropping-particle" : "", "parse-names" : false, "suffix" : "" } ], "container-title" : "J Neurosci", "edition" : "2008/08/15", "id" : "ITEM-1", "issue" : "33", "issued" : { "date-parts" : [ [ "2008" ] ] }, "note" : "Bedford, Lynn\nHay, David\nDevoy, Anny\nPaine, Simon\nPowe, Des G\nSeth, Rashmi\nGray, Trevor\nTopham, Ian\nFone, Kevin\nRezvani, Nooshin\nMee, Maureen\nSoane, Tim\nLayfield, Robert\nSheppard, Paul W\nEbendal, Ted\nUsoskin, Dmitry\nLowe, James\nMayer, R John\nBiotechnology and Biological Sciences Research Council/United Kingdom\nWellcome Trust/United Kingdom\nComparative Study\nResearch Support, Non-U.S. Gov't\nUnited States\nThe Journal of neuroscience : the official journal of the Society for Neuroscience\nJ Neurosci. 2008 Aug 13;28(33):8189-98.", "page" : "8189-8198", "title" : "Depletion of 26S proteasomes in mouse brain neurons causes neurodegeneration and Lewy-like inclusions resembling human pale bodies", "type" : "article-journal", "volume" : "28" }, "uris" : [ "http://www.mendeley.com/documents/?uuid=03fbdd62-c3f7-4ed6-be92-745c0efebb7a" ] }, { "id" : "ITEM-2", "itemData" : { "DOI" : "10.1006/exnr.2002.8050", "ISSN" : "00144886", "author" : [ { "dropping-particle" : "", "family" : "McNaught", "given" : "St. P. Kevin", "non-dropping-particle" : "", "parse-names" : false, "suffix" : "" }, { "dropping-particle" : "", "family" : "Belizaire", "given" : "Roger", "non-dropping-particle" : "", "parse-names" : false, "suffix" : "" }, { "dropping-particle" : "", "family" : "Isacson", "given" : "Ole", "non-dropping-particle" : "", "parse-names" : false, "suffix" : "" }, { "dropping-particle" : "", "family" : "Jenner", "given" : "Peter", "non-dropping-particle" : "", "parse-names" : false, "suffix" : "" }, { "dropping-particle" : "", "family" : "Olanow", "given" : "C.Warren", "non-dropping-particle" : "", "parse-names" : false, "suffix" : "" } ], "container-title" : "Experimental Neurology", "id" : "ITEM-2", "issue" : "1", "issued" : { "date-parts" : [ [ "2003", "1" ] ] }, "page" : "38-46", "title" : "Altered Proteasomal Function in Sporadic Parkinson's Disease", "type" : "article-journal", "volume" : "179" }, "uris" : [ "http://www.mendeley.com/documents/?uuid=1a71adb7-db84-4f19-8c51-20048209e112" ] } ], "mendeley" : { "previouslyFormattedCitation" : "(McNaught et al., 2003; Bedford et al., 2008)" }, "properties" : { "noteIndex" : 0 }, "schema" : "https://github.com/citation-style-language/schema/raw/master/csl-citation.json" }</w:instrText>
      </w:r>
      <w:r w:rsidR="00122438" w:rsidRPr="003D306D">
        <w:fldChar w:fldCharType="separate"/>
      </w:r>
      <w:r w:rsidR="007413E0" w:rsidRPr="00660074">
        <w:rPr>
          <w:noProof/>
        </w:rPr>
        <w:t>(McNaught et al., 2003; Bedford et al., 2008)</w:t>
      </w:r>
      <w:r w:rsidR="00122438" w:rsidRPr="003D306D">
        <w:fldChar w:fldCharType="end"/>
      </w:r>
      <w:r w:rsidRPr="003D306D">
        <w:t xml:space="preserve">. </w:t>
      </w:r>
      <w:r>
        <w:t>A</w:t>
      </w:r>
      <w:r w:rsidRPr="003D306D">
        <w:t>s the ubiquitin-proteasome system requires ATP for its activities, mitochondrial dysfunction and ATP depletion may also contribute to the impairment of this system</w:t>
      </w:r>
      <w:r>
        <w:t xml:space="preserve"> </w:t>
      </w:r>
      <w:r w:rsidR="00122438">
        <w:fldChar w:fldCharType="begin" w:fldLock="1"/>
      </w:r>
      <w:r w:rsidR="00994410">
        <w:instrText>ADDIN CSL_CITATION { "citationItems" : [ { "id" : "ITEM-1", "itemData" : { "DOI" : "10.1007/s12035-012-8368-4", "ISSN" : "1559-1182", "PMID" : "23129554", "abstract" : "The ubiquitin-proteasome system (UPS) is the primary proteolytic complex responsible for the elimination of damaged and misfolded intracellular proteins, often formed upon oxidative stress. Parkinson's disease (PD) is neuropathologically characterized by selective death of dopaminergic neurons in the substantia nigra (SN) and accumulation of intracytoplasmic inclusions of aggregated proteins. Along with mitochondrial dysfunction and oxidative stress, defects in the UPS have been implicated in PD. Glutathione S-transferase pi (GSTP) is a phase II detoxifying enzyme displaying important defensive roles against the accumulation of reactive metabolites that potentiate the aggression of SN neuronal cells, by regulating several processes including S-glutathionylation, modulation of glutathione levels and control of kinase-catalytic activities. In this work we used C57BL/6 wild-type and GSTP knockout mice to elucidate the effect of both MPTP and MG132 in the UPS function and to clarify if the absence of GSTP alters the response of this pathway to the neurotoxin and proteasome inhibitor insults. Our results demonstrate that different components of the UPS have different susceptibilities to oxidative stress. Importantly, when compared to the wild-type, GSTP knockout mice display decreased ubiquitination capacity and overall increased susceptibility to UPS damage and inactivation upon MPTP-induced oxidative stress.", "author" : [ { "dropping-particle" : "", "family" : "Carvalho", "given" : "Andreia Neves", "non-dropping-particle" : "", "parse-names" : false, "suffix" : "" }, { "dropping-particle" : "", "family" : "Marques", "given" : "Carla", "non-dropping-particle" : "", "parse-names" : false, "suffix" : "" }, { "dropping-particle" : "", "family" : "Rodrigues", "given" : "Elsa", "non-dropping-particle" : "", "parse-names" : false, "suffix" : "" }, { "dropping-particle" : "", "family" : "Henderson", "given" : "Colin J", "non-dropping-particle" : "", "parse-names" : false, "suffix" : "" }, { "dropping-particle" : "", "family" : "Wolf", "given" : "C Roland", "non-dropping-particle" : "", "parse-names" : false, "suffix" : "" }, { "dropping-particle" : "", "family" : "Pereira", "given" : "Paulo", "non-dropping-particle" : "", "parse-names" : false, "suffix" : "" }, { "dropping-particle" : "", "family" : "Gama", "given" : "Maria Jo\u00e3o", "non-dropping-particle" : "", "parse-names" : false, "suffix" : "" } ], "container-title" : "Molecular neurobiology", "id" : "ITEM-1", "issued" : { "date-parts" : [ [ "2012", "11", "6" ] ] }, "page" : "6", "title" : "Ubiquitin-Proteasome System Impairment and MPTP-Induced Oxidative Stress in the Brain of C57BL/6 Wild-type and GSTP Knockout Mice.", "type" : "article-journal" }, "uris" : [ "http://www.mendeley.com/documents/?uuid=e8a4a244-6977-4ab3-9086-e06f7d67e378" ] } ], "mendeley" : { "previouslyFormattedCitation" : "(Carvalho et al., 2012)" }, "properties" : { "noteIndex" : 0 }, "schema" : "https://github.com/citation-style-language/schema/raw/master/csl-citation.json" }</w:instrText>
      </w:r>
      <w:r w:rsidR="00122438">
        <w:fldChar w:fldCharType="separate"/>
      </w:r>
      <w:r w:rsidRPr="00660074">
        <w:rPr>
          <w:noProof/>
        </w:rPr>
        <w:t>(Carvalho et al., 2012)</w:t>
      </w:r>
      <w:r w:rsidR="00122438">
        <w:fldChar w:fldCharType="end"/>
      </w:r>
      <w:r w:rsidRPr="003D306D">
        <w:t xml:space="preserve">. Whether the dysfunction of ubiquitin-proteasome system is a specific consequence of nigral cell loss in PD </w:t>
      </w:r>
      <w:r>
        <w:t xml:space="preserve">is unclear. However, systemic </w:t>
      </w:r>
      <w:r w:rsidRPr="004B3D38">
        <w:t>administration</w:t>
      </w:r>
      <w:r w:rsidRPr="003D306D">
        <w:t xml:space="preserve"> </w:t>
      </w:r>
      <w:r>
        <w:t xml:space="preserve">(by subcutaneous injection) or micro-injection into the median forebrain bundle (MFB) </w:t>
      </w:r>
      <w:r w:rsidRPr="003D306D">
        <w:t>of proteasome inhibito</w:t>
      </w:r>
      <w:r>
        <w:t>rs (e.g., proteasomal inhibitor-</w:t>
      </w:r>
      <w:r w:rsidRPr="003D306D">
        <w:t xml:space="preserve">1, epoximycin, lactacystin) </w:t>
      </w:r>
      <w:r>
        <w:t xml:space="preserve">has </w:t>
      </w:r>
      <w:r w:rsidRPr="003D306D">
        <w:t>cause</w:t>
      </w:r>
      <w:r>
        <w:t>d</w:t>
      </w:r>
      <w:r w:rsidRPr="003D306D">
        <w:t xml:space="preserve"> motor deficits and nigral dopaminergic neurodegeneration in </w:t>
      </w:r>
      <w:r>
        <w:t>experimental rats</w:t>
      </w:r>
      <w:r w:rsidRPr="003D306D">
        <w:t xml:space="preserve"> </w:t>
      </w:r>
      <w:r w:rsidR="00122438" w:rsidRPr="003D306D">
        <w:fldChar w:fldCharType="begin" w:fldLock="1"/>
      </w:r>
      <w:r w:rsidR="00994410">
        <w:instrText>ADDIN CSL_CITATION { "citationItems" : [ { "id" : "ITEM-1", "itemData" : { "DOI" : "10.1002/ana.20932", "ISSN" : "0364-5134", "PMID" : "16862581", "abstract" : "Systemic administration of proteasomal inhibitors to rats has been proposed as producing progressive nigral dopaminergic cell loss and impairment of motor function, although this has proved difficult to reproduce. We report reproducible loss of tyrosine hydroxylase-positive cells in substantia nigra and decrease in locomotor activity by proteasomal inhibitor injection in rats up to 10 months after treatment. Dopaminergic cell death was accompanied by the appearance of ubiquitin and alpha-synuclein-positive inclusions in the substantia nigra in these rats. Neuronal loss was also observed in the locus ceruleus, raphe nuclei, and dorsal motor nucleus of the vagus, verifying that proteasomal inhibition produces a relevant model of Parkinson's disease.", "author" : [ { "dropping-particle" : "", "family" : "Zeng", "given" : "Bai-Yun", "non-dropping-particle" : "", "parse-names" : false, "suffix" : "" }, { "dropping-particle" : "", "family" : "Bukhatwa", "given" : "Salma", "non-dropping-particle" : "", "parse-names" : false, "suffix" : "" }, { "dropping-particle" : "", "family" : "Hikima", "given" : "Atsuko", "non-dropping-particle" : "", "parse-names" : false, "suffix" : "" }, { "dropping-particle" : "", "family" : "Rose", "given" : "Sarah", "non-dropping-particle" : "", "parse-names" : false, "suffix" : "" }, { "dropping-particle" : "", "family" : "Jenner", "given" : "Peter", "non-dropping-particle" : "", "parse-names" : false, "suffix" : "" } ], "container-title" : "Annals of neurology", "id" : "ITEM-1", "issue" : "2", "issued" : { "date-parts" : [ [ "2006", "8" ] ] }, "page" : "248-52", "title" : "Reproducible nigral cell loss after systemic proteasomal inhibitor administration to rats.", "type" : "article-journal", "volume" : "60" }, "uris" : [ "http://www.mendeley.com/documents/?uuid=5426ee01-661d-49ae-b181-9330b38331d1" ] }, { "id" : "ITEM-2", "itemData" : { "DOI" : "10.1016/j.nbd.2008.06.003", "ISSN" : "1095-953X", "PMID" : "18640276", "abstract" : "The ubiquitin-proteasome system (UPS) and the autophagy-lysosomal pathway (ALP) are the two most important cellular mechanisms for protein degradation. To investigate the role of autophagy in reversing neuronal injury, the proteasome inhibitor lactacystin was used to cause UPS dysfunction in differentiated PC12 cells and in C57BL/6 mice and rapamycin was used as an autophagy enhancer. The results showed that rapamycin pre-treatment attenuated lactacystin-induced apoptosis and reduced lactacystin-induced ubiquitinated protein aggregation in differentiated PC12 cells. The observed protection was partially blocked by the autophagy inhibitor 3-methyladenine. Furthermore, post-treatment of mice with rapamycin significantly attenuated lactacystin-induced loss of nigral DA neurons and the reduction of striatal DA levels. The lactacystin-induced high molecular ubiquitinated proteins were also attenuated by rapamycin treatment in vivo. In addition, as a chemical compound, rapamycin caused an increase of bcl2 protein level and blocked the release of cytochrome c from mitochondria to cytosal. We concluded that the neuroprotective effect of rapamycin is partially mediated by autophagy enhancement through enhanced degradation of misfolded proteins and autophagy enhancement may be considered to be a promising strategy to prevent diseases associated with misfolded/aggregated proteins, such as Parkinson's disease.", "author" : [ { "dropping-particle" : "", "family" : "Pan", "given" : "Tianhong", "non-dropping-particle" : "", "parse-names" : false, "suffix" : "" }, { "dropping-particle" : "", "family" : "Kondo", "given" : "Seiji", "non-dropping-particle" : "", "parse-names" : false, "suffix" : "" }, { "dropping-particle" : "", "family" : "Zhu", "given" : "Wen", "non-dropping-particle" : "", "parse-names" : false, "suffix" : "" }, { "dropping-particle" : "", "family" : "Xie", "given" : "Wenjie", "non-dropping-particle" : "", "parse-names" : false, "suffix" : "" }, { "dropping-particle" : "", "family" : "Jankovic", "given" : "Joseph", "non-dropping-particle" : "", "parse-names" : false, "suffix" : "" }, { "dropping-particle" : "", "family" : "Le", "given" : "Weidong", "non-dropping-particle" : "", "parse-names" : false, "suffix" : "" } ], "container-title" : "Neurobiology of disease", "id" : "ITEM-2", "issue" : "1", "issued" : { "date-parts" : [ [ "2008", "10" ] ] }, "page" : "16-25", "title" : "Neuroprotection of rapamycin in lactacystin-induced neurodegeneration via autophagy enhancement.", "type" : "article-journal", "volume" : "32" }, "uris" : [ "http://www.mendeley.com/documents/?uuid=44bf5c58-066e-4563-83dc-53842330f8e4" ] } ], "mendeley" : { "previouslyFormattedCitation" : "(Zeng et al., 2006; Pan et al., 2008)" }, "properties" : { "noteIndex" : 0 }, "schema" : "https://github.com/citation-style-language/schema/raw/master/csl-citation.json" }</w:instrText>
      </w:r>
      <w:r w:rsidR="00122438" w:rsidRPr="003D306D">
        <w:fldChar w:fldCharType="separate"/>
      </w:r>
      <w:r w:rsidR="007413E0" w:rsidRPr="00660074">
        <w:rPr>
          <w:noProof/>
        </w:rPr>
        <w:t>(Zeng et al., 2006; Pan et al., 2008)</w:t>
      </w:r>
      <w:r w:rsidR="00122438" w:rsidRPr="003D306D">
        <w:fldChar w:fldCharType="end"/>
      </w:r>
      <w:r w:rsidRPr="003D306D">
        <w:t xml:space="preserve">. </w:t>
      </w:r>
    </w:p>
    <w:p w:rsidR="006179E6" w:rsidRPr="003D306D" w:rsidRDefault="006179E6" w:rsidP="006179E6">
      <w:r w:rsidRPr="003D306D">
        <w:t xml:space="preserve">The participation of inflammatory </w:t>
      </w:r>
      <w:r>
        <w:t xml:space="preserve">processes </w:t>
      </w:r>
      <w:r w:rsidRPr="003D306D">
        <w:t xml:space="preserve">in PD is suggested </w:t>
      </w:r>
      <w:r>
        <w:t xml:space="preserve">by </w:t>
      </w:r>
      <w:r w:rsidRPr="003D306D">
        <w:t xml:space="preserve">an increased number of microglia immunoreactive for the major histocompatibility complex class II </w:t>
      </w:r>
      <w:r>
        <w:t xml:space="preserve">in the SN and the putamen of PD patients </w:t>
      </w:r>
      <w:r w:rsidR="00122438">
        <w:fldChar w:fldCharType="begin" w:fldLock="1"/>
      </w:r>
      <w:r w:rsidR="00994410">
        <w:instrText>ADDIN CSL_CITATION { "citationItems" : [ { "id" : "ITEM-1", "itemData" : { "DOI" : "10.1007/s00401-003-0766-2", "ISBN" : "8156425553", "ISSN" : "0001-6322", "PMID" : "14513261", "abstract" : "There are numerous observations confirming that microglia expressing major histocompatibility complex (MHC) class II molecules are associated with the central nervous system (CNS) in aging and pathological conditions. In this study, we investigated the distribution of MHC class II-positive microglia in Parkinson's disease (PD) brains. The number of MHC class II-positive microglia in the substantia nigra (SN) and putamen increased as the neuronal degeneration of the SN proceeded. These cells were also ICAM-1 (CD54) and LFA-1 (CD11a) positive. The number of activated microglia not only in the SN and putamen but also in the hippocampus, transentorhinal cortex, cingulate cortex and temporal cortex in PD was significantly higher than that in the normal control. Most activated microglia persisted regardless of the presence or absence of Lewy bodies. They were frequently associated not only with alpha-synuclein-positive Lewy neurites, but also with TH-16-positive dopaminergic and WH-3-positive serotonergic neurites, as well as MAP-2- and SMI-32-positive neurites. These activated microglia were also positive for TNF-alpha and interleukin-6, which are known to have a neuroprotective function. We conclude that MHC class II-positive microglia are a sensitive index of neuropathological change and are actively associated with damaged neurons and neurites.", "author" : [ { "dropping-particle" : "", "family" : "Imamura", "given" : "Kazuhiro", "non-dropping-particle" : "", "parse-names" : false, "suffix" : "" }, { "dropping-particle" : "", "family" : "Hishikawa", "given" : "Nozomi", "non-dropping-particle" : "", "parse-names" : false, "suffix" : "" }, { "dropping-particle" : "", "family" : "Sawada", "given" : "Makoto", "non-dropping-particle" : "", "parse-names" : false, "suffix" : "" }, { "dropping-particle" : "", "family" : "Nagatsu", "given" : "Toshiharu", "non-dropping-particle" : "", "parse-names" : false, "suffix" : "" }, { "dropping-particle" : "", "family" : "Yoshida", "given" : "Mari", "non-dropping-particle" : "", "parse-names" : false, "suffix" : "" }, { "dropping-particle" : "", "family" : "Hashizume", "given" : "Yoshio", "non-dropping-particle" : "", "parse-names" : false, "suffix" : "" } ], "container-title" : "Acta neuropathologica", "id" : "ITEM-1", "issue" : "6", "issued" : { "date-parts" : [ [ "2003", "12" ] ] }, "page" : "518-26", "title" : "Distribution of major histocompatibility complex class II-positive microglia and cytokine profile of Parkinson's disease brains.", "type" : "article-journal", "volume" : "106" }, "uris" : [ "http://www.mendeley.com/documents/?uuid=72d57e02-54a9-487a-92c9-9c45d45c1eba" ] } ], "mendeley" : { "previouslyFormattedCitation" : "(Imamura et al., 2003)" }, "properties" : { "noteIndex" : 0 }, "schema" : "https://github.com/citation-style-language/schema/raw/master/csl-citation.json" }</w:instrText>
      </w:r>
      <w:r w:rsidR="00122438">
        <w:fldChar w:fldCharType="separate"/>
      </w:r>
      <w:r w:rsidRPr="00660074">
        <w:rPr>
          <w:noProof/>
        </w:rPr>
        <w:t>(Imamura et al., 2003)</w:t>
      </w:r>
      <w:r w:rsidR="00122438">
        <w:fldChar w:fldCharType="end"/>
      </w:r>
      <w:r w:rsidRPr="003D306D">
        <w:t xml:space="preserve">. </w:t>
      </w:r>
      <w:r>
        <w:t>A</w:t>
      </w:r>
      <w:r w:rsidRPr="003D306D">
        <w:t>ctivated microglia can stimulate multiple intracellular signalling pathways</w:t>
      </w:r>
      <w:r>
        <w:t xml:space="preserve"> releasing</w:t>
      </w:r>
      <w:r w:rsidRPr="003D306D">
        <w:t xml:space="preserve"> pro-inflammatory cytokines </w:t>
      </w:r>
      <w:r>
        <w:t xml:space="preserve">(e.g., </w:t>
      </w:r>
      <w:r w:rsidR="002D2796">
        <w:t xml:space="preserve">tumour necrosis factor-α, </w:t>
      </w:r>
      <w:r w:rsidRPr="003D306D">
        <w:t>interleukin-1β</w:t>
      </w:r>
      <w:r>
        <w:t>) which can cause neurotoxicity</w:t>
      </w:r>
      <w:r w:rsidRPr="003D306D">
        <w:t xml:space="preserve">. </w:t>
      </w:r>
      <w:r>
        <w:t xml:space="preserve">Indeed, adeno viral vector (AdV)-mediated over-expression of the gene for tumour </w:t>
      </w:r>
      <w:r>
        <w:lastRenderedPageBreak/>
        <w:t xml:space="preserve">necrosis factor α in association with microglia activation has been demonstrated to cause nigral dopaminergic cell death in experimental rats; however, the cytotoxicity was only detected from day 14 following vector administration </w:t>
      </w:r>
      <w:r w:rsidR="00122438" w:rsidRPr="003D306D">
        <w:fldChar w:fldCharType="begin" w:fldLock="1"/>
      </w:r>
      <w:r w:rsidR="00994410">
        <w:instrText>ADDIN CSL_CITATION { "citationItems" : [ { "id" : "ITEM-1", "itemData" : { "DOI" : "10.1016/j.nbd.2009.11.018", "ISSN" : "1095-953X", "PMID" : "19969084", "abstract" : "Inflammation, and in particular microglia activation, is regarded as a constant component of brain pathology in Parkinson's disease (PD). Microglial activation has been found in the substantia nigra (SN), one of the main brain regions affected in PD, for many years after the initiation of the disease. Although many studies point towards a deleterious role of inflammation on PD, the functional role of many of its main components has not been clarified yet. For example, tumor necrosis factor-alpha (TNF-alpha), a key pro-inflammatory cytokine, has been shown to exert toxic or no effects on the viability of dopaminergic neurons. No study has evaluated the effects of the long-lasting TNF-alpha expression in the SN, an experimental set-up most probably resembling the clinical situation. The aim of this study was to investigate the effects of the chronic expression of TNF-alpha in the adult SN at different time points. Adenoviral expression of low TNF-alpha levels (17-19 pg/mg) lasted for 14 days in the SN and did not induce interleukin-1beta (IL-1beta) expression. Long-lasting TNF-alpha expression caused dopaminergic cell death from day 14, increasing at 21 and 28 days compared with control animals injected with adenovectors expressing beta-galactosidase. TNF-alpha overexpression elicited irreversible, unilateral akinesia starting at 14 days, but not earlier. These effects were accompanied by microglial activation to stage 4 and/or monocyte/macrophage recruitment from the periphery from day 7 post adenovector inoculations. Thus, we conclude that extended duration of the expression of TNF-alpha is necessary and sufficient for a univocal toxic effect of TNF-alpha on dopaminergic neurons and motor disabilities. This study provides an animal model to study early events that lead to TNF-alpha-mediated neuronal demise in the SN. In addition, the cellular components of the inflammation elicited by TNF-alpha and the lack of IL-1beta expression support the growing idea of a distinct cytokine network in the brain.", "author" : [ { "dropping-particle" : "", "family" : "Lella Ezcurra", "given" : "Ana Laura", "non-dropping-particle" : "De", "parse-names" : false, "suffix" : "" }, { "dropping-particle" : "", "family" : "Chertoff", "given" : "Mariela", "non-dropping-particle" : "", "parse-names" : false, "suffix" : "" }, { "dropping-particle" : "", "family" : "Ferrari", "given" : "Carina", "non-dropping-particle" : "", "parse-names" : false, "suffix" : "" }, { "dropping-particle" : "", "family" : "Graciarena", "given" : "Mariana", "non-dropping-particle" : "", "parse-names" : false, "suffix" : "" }, { "dropping-particle" : "", "family" : "Pitossi", "given" : "Fernando", "non-dropping-particle" : "", "parse-names" : false, "suffix" : "" } ], "container-title" : "Neurobiology of disease", "id" : "ITEM-1", "issue" : "3", "issued" : { "date-parts" : [ [ "2010", "3" ] ] }, "page" : "630-40", "title" : "Chronic expression of low levels of tumor necrosis factor-alpha in the substantia nigra elicits progressive neurodegeneration, delayed motor symptoms and microglia/macrophage activation.", "type" : "article-journal", "volume" : "37" }, "uris" : [ "http://www.mendeley.com/documents/?uuid=345d02c9-534c-4133-b573-4f1009846a53" ] } ], "mendeley" : { "previouslyFormattedCitation" : "(De Lella Ezcurra et al., 2010)" }, "properties" : { "noteIndex" : 0 }, "schema" : "https://github.com/citation-style-language/schema/raw/master/csl-citation.json" }</w:instrText>
      </w:r>
      <w:r w:rsidR="00122438" w:rsidRPr="003D306D">
        <w:fldChar w:fldCharType="separate"/>
      </w:r>
      <w:r w:rsidR="007413E0" w:rsidRPr="00660074">
        <w:rPr>
          <w:noProof/>
        </w:rPr>
        <w:t>(De Lella Ezcurra et al., 2010)</w:t>
      </w:r>
      <w:r w:rsidR="00122438" w:rsidRPr="003D306D">
        <w:fldChar w:fldCharType="end"/>
      </w:r>
      <w:r w:rsidRPr="003D306D">
        <w:t>. Inflammatory respo</w:t>
      </w:r>
      <w:r>
        <w:t>nses from activated microglia are</w:t>
      </w:r>
      <w:r w:rsidRPr="003D306D">
        <w:t xml:space="preserve"> also </w:t>
      </w:r>
      <w:r>
        <w:t>suggest</w:t>
      </w:r>
      <w:r w:rsidRPr="003D306D">
        <w:t>ed</w:t>
      </w:r>
      <w:r>
        <w:t xml:space="preserve"> since</w:t>
      </w:r>
      <w:r w:rsidRPr="003D306D">
        <w:t xml:space="preserve"> nigral a</w:t>
      </w:r>
      <w:r>
        <w:t>dministration of an inflammogen</w:t>
      </w:r>
      <w:r w:rsidRPr="003D306D">
        <w:t xml:space="preserve"> lipopolysaccharide </w:t>
      </w:r>
      <w:r>
        <w:t xml:space="preserve">could lead to a marked reduction of </w:t>
      </w:r>
      <w:r w:rsidRPr="003D306D">
        <w:t xml:space="preserve">dopaminergic neurons </w:t>
      </w:r>
      <w:r>
        <w:t xml:space="preserve">in treated rats </w:t>
      </w:r>
      <w:r w:rsidR="00122438" w:rsidRPr="003D306D">
        <w:fldChar w:fldCharType="begin" w:fldLock="1"/>
      </w:r>
      <w:r w:rsidR="00994410">
        <w:instrText>ADDIN CSL_CITATION { "citationItems" : [ { "id" : "ITEM-1", "itemData" : { "DOI" : "10.1111/j.1460-9568.2005.04220.x", "ISSN" : "0953-816X", "PMID" : "16045485", "abstract" : "Sustained reactive microgliosis may contribute to the progressive degeneration of nigral dopaminergic neurons in Parkinson's disease (PD), in 1-methyl-4-phenyl-1,2,3,6-tetrahydropyridine (MPTP) exposed human and in non-human primates. However, the temporal relationship between glial cell activation and nigral cell death is relatively unexplored. Consequently, the effects of acute (24 h) and chronic (30 days) glial cell activation induced by unilateral supranigral lipopolysaccharide (LPS) administration were studied in rats. At 24 h, LPS administration caused a marked reduction in the number of tyrosine hydroxylase-immunoreactive (TH-ir) neurons in the substantia nigra (SN) but striatal TH-ir was unaffected. By 30 days, the loss of TH-positive neurons in the LPS-treated nigra was no greater than at 24 h although a heterogeneous loss of striatal TH-ir was present. The loss of nigrostriatal neurons was of functional significance, as at 30 days, LPS-treated rats exhibited ipsiversive circling in response to (+)-amphetamine administration. At 24 h, there was a moderate increase in glial fibrillary acidic protein (GFAP)-ir astrocytes in the SN but a marked elevation of p47phox positive OX-42-ir microglia, and intense inducible nitric oxide synthase (iNOS)-ir and 3-nitrotyrosine (3-NT)-ir was present. However, by 30 days the morphology of OX-42-ir microglia returned to a resting state, the numbers were greatly reduced and no 3-NT-ir was present. At 30 days, GFAP-ir astrocytes were markedly increased in number and iNOS-ir was present in fibrillar astrocyte-like cells. This study shows that acute glial activation leading to dopaminergic neuron degeneration is an acute short-lasting response that does not itself perpetuate cell death or lead to prolonged microglial activation.", "author" : [ { "dropping-particle" : "", "family" : "Iravani", "given" : "Mahmoud M", "non-dropping-particle" : "", "parse-names" : false, "suffix" : "" }, { "dropping-particle" : "", "family" : "Leung", "given" : "Clement C M", "non-dropping-particle" : "", "parse-names" : false, "suffix" : "" }, { "dropping-particle" : "", "family" : "Sadeghian", "given" : "Mona", "non-dropping-particle" : "", "parse-names" : false, "suffix" : "" }, { "dropping-particle" : "", "family" : "Haddon", "given" : "Claire O", "non-dropping-particle" : "", "parse-names" : false, "suffix" : "" }, { "dropping-particle" : "", "family" : "Rose", "given" : "Sarah", "non-dropping-particle" : "", "parse-names" : false, "suffix" : "" }, { "dropping-particle" : "", "family" : "Jenner", "given" : "Peter", "non-dropping-particle" : "", "parse-names" : false, "suffix" : "" } ], "container-title" : "The European journal of neuroscience", "id" : "ITEM-1", "issue" : "2", "issued" : { "date-parts" : [ [ "2005", "7" ] ] }, "page" : "317-30", "title" : "The acute and the long-term effects of nigral lipopolysaccharide administration on dopaminergic dysfunction and glial cell activation.", "type" : "article-journal", "volume" : "22" }, "uris" : [ "http://www.mendeley.com/documents/?uuid=6843b6bc-76bc-4fe8-b3f7-efa89f23643a" ] } ], "mendeley" : { "previouslyFormattedCitation" : "(Iravani et al., 2005a)" }, "properties" : { "noteIndex" : 0 }, "schema" : "https://github.com/citation-style-language/schema/raw/master/csl-citation.json" }</w:instrText>
      </w:r>
      <w:r w:rsidR="00122438" w:rsidRPr="003D306D">
        <w:fldChar w:fldCharType="separate"/>
      </w:r>
      <w:r w:rsidR="00EE7544" w:rsidRPr="00EE7544">
        <w:rPr>
          <w:noProof/>
        </w:rPr>
        <w:t>(Iravani et al., 2005a)</w:t>
      </w:r>
      <w:r w:rsidR="00122438" w:rsidRPr="003D306D">
        <w:fldChar w:fldCharType="end"/>
      </w:r>
      <w:r w:rsidRPr="003D306D">
        <w:t>.</w:t>
      </w:r>
    </w:p>
    <w:p w:rsidR="006179E6" w:rsidRPr="003D306D" w:rsidRDefault="006179E6" w:rsidP="006179E6">
      <w:r>
        <w:t>It is probable that</w:t>
      </w:r>
      <w:r w:rsidRPr="003D306D">
        <w:t xml:space="preserve"> mitochondrial dysfunction a</w:t>
      </w:r>
      <w:r>
        <w:t>nd impaired proteasome function are the</w:t>
      </w:r>
      <w:r w:rsidRPr="003D306D">
        <w:t xml:space="preserve"> </w:t>
      </w:r>
      <w:r>
        <w:t>two</w:t>
      </w:r>
      <w:r w:rsidRPr="003D306D">
        <w:t xml:space="preserve"> main reasons </w:t>
      </w:r>
      <w:r>
        <w:t>for</w:t>
      </w:r>
      <w:r w:rsidRPr="003D306D">
        <w:t xml:space="preserve"> PD</w:t>
      </w:r>
      <w:r>
        <w:t xml:space="preserve"> pathogenesis. However, this</w:t>
      </w:r>
      <w:r w:rsidRPr="003D306D">
        <w:t xml:space="preserve"> </w:t>
      </w:r>
      <w:r>
        <w:t>hypothesis is</w:t>
      </w:r>
      <w:r w:rsidRPr="003D306D">
        <w:t xml:space="preserve"> challenged by </w:t>
      </w:r>
      <w:r>
        <w:t xml:space="preserve">a </w:t>
      </w:r>
      <w:r w:rsidRPr="003D306D">
        <w:t xml:space="preserve">particular degeneration of dopaminergic neurons </w:t>
      </w:r>
      <w:r>
        <w:t>with</w:t>
      </w:r>
      <w:r w:rsidRPr="003D306D">
        <w:t xml:space="preserve">in the SNpc. As mentioned, </w:t>
      </w:r>
      <w:r>
        <w:t xml:space="preserve">the </w:t>
      </w:r>
      <w:r w:rsidRPr="003D306D">
        <w:t xml:space="preserve">production of ROS and dopamine quinones during </w:t>
      </w:r>
      <w:r>
        <w:t>dopamine</w:t>
      </w:r>
      <w:r w:rsidRPr="003D306D">
        <w:t xml:space="preserve"> metabolism and </w:t>
      </w:r>
      <w:r>
        <w:t>auto-</w:t>
      </w:r>
      <w:r w:rsidRPr="003D306D">
        <w:t xml:space="preserve">oxidation is possibly </w:t>
      </w:r>
      <w:r>
        <w:t>the first reason</w:t>
      </w:r>
      <w:r w:rsidRPr="003D306D">
        <w:t xml:space="preserve"> leading to this specific death. The physiology of dopaminergic ne</w:t>
      </w:r>
      <w:r>
        <w:t>urons may be the second</w:t>
      </w:r>
      <w:r w:rsidRPr="003D306D">
        <w:t xml:space="preserve"> factor accounting for their vulnerability. Unlike other neurons in the brain (including dopaminergic neurons in the VTA)</w:t>
      </w:r>
      <w:r>
        <w:t>,</w:t>
      </w:r>
      <w:r w:rsidRPr="003D306D">
        <w:t xml:space="preserve"> </w:t>
      </w:r>
      <w:r>
        <w:t>which have their pacemaker activity</w:t>
      </w:r>
      <w:r w:rsidRPr="003D306D">
        <w:t xml:space="preserve"> driven by Na</w:t>
      </w:r>
      <w:r w:rsidRPr="003D306D">
        <w:rPr>
          <w:vertAlign w:val="superscript"/>
        </w:rPr>
        <w:t>+</w:t>
      </w:r>
      <w:r w:rsidRPr="003D306D">
        <w:t xml:space="preserve"> channels, </w:t>
      </w:r>
      <w:r>
        <w:t xml:space="preserve">nigral </w:t>
      </w:r>
      <w:r w:rsidRPr="003D306D">
        <w:t>dopaminergic neurons use Ca</w:t>
      </w:r>
      <w:r w:rsidRPr="003D306D">
        <w:rPr>
          <w:vertAlign w:val="superscript"/>
        </w:rPr>
        <w:t>2+</w:t>
      </w:r>
      <w:r w:rsidRPr="003D306D">
        <w:t xml:space="preserve"> channels</w:t>
      </w:r>
      <w:r>
        <w:t>,</w:t>
      </w:r>
      <w:r w:rsidRPr="003D306D">
        <w:t xml:space="preserve"> </w:t>
      </w:r>
      <w:r>
        <w:t>thereby resulting</w:t>
      </w:r>
      <w:r w:rsidRPr="003D306D">
        <w:t xml:space="preserve"> in a large Ca</w:t>
      </w:r>
      <w:r w:rsidRPr="003D306D">
        <w:rPr>
          <w:vertAlign w:val="superscript"/>
        </w:rPr>
        <w:t>2+</w:t>
      </w:r>
      <w:r w:rsidRPr="003D306D">
        <w:t xml:space="preserve"> influx into the cytosol </w:t>
      </w:r>
      <w:r w:rsidR="00122438" w:rsidRPr="003D306D">
        <w:fldChar w:fldCharType="begin" w:fldLock="1"/>
      </w:r>
      <w:r w:rsidR="00994410">
        <w:instrText>ADDIN CSL_CITATION { "citationItems" : [ { "id" : "ITEM-1", "itemData" : { "DOI" : "S0896-6273(09)00166-4 [pii]\n10.1016/j.neuron.2009.01.033", "ISBN" : "1097-4199 (Electronic)\n0896-6273 (Linking)", "PMID" : "19409267", "abstract" : "The basis for selective death of specific neuronal populations in neurodegenerative diseases remains unclear. Parkinson's disease (PD) is a synucleinopathy characterized by a preferential loss of dopaminergic neurons in the substantia nigra (SN), whereas neurons of the ventral tegmental area (VTA) are spared. Using intracellular patch electrochemistry to directly measure cytosolic dopamine (DA(cyt)) in cultured midbrain neurons, we confirm that elevated DA(cyt) and its metabolites are neurotoxic and that genetic and pharmacological interventions that decrease DA(cyt) provide neuroprotection. L-DOPA increased DA(cyt) in SN neurons to levels 2- to 3-fold higher than in VTA neurons, a response dependent on dihydropyridine-sensitive Ca2+ channels, resulting in greater susceptibility of SN neurons to L-DOPA-induced neurotoxicity. DA(cyt) was not altered by alpha-synuclein deletion, although dopaminergic neurons lacking alpha-synuclein were resistant to L-DOPA-induced cell death. Thus, an interaction between Ca2+, DA(cyt), and alpha-synuclein may underlie the susceptibility of SN neurons in PD, suggesting multiple therapeutic targets.", "author" : [ { "dropping-particle" : "V", "family" : "Mosharov", "given" : "E", "non-dropping-particle" : "", "parse-names" : false, "suffix" : "" }, { "dropping-particle" : "", "family" : "Larsen", "given" : "K E", "non-dropping-particle" : "", "parse-names" : false, "suffix" : "" }, { "dropping-particle" : "", "family" : "Kanter", "given" : "E", "non-dropping-particle" : "", "parse-names" : false, "suffix" : "" }, { "dropping-particle" : "", "family" : "Phillips", "given" : "K A", "non-dropping-particle" : "", "parse-names" : false, "suffix" : "" }, { "dropping-particle" : "", "family" : "Wilson", "given" : "K", "non-dropping-particle" : "", "parse-names" : false, "suffix" : "" }, { "dropping-particle" : "", "family" : "Schmitz", "given" : "Y", "non-dropping-particle" : "", "parse-names" : false, "suffix" : "" }, { "dropping-particle" : "", "family" : "Krantz", "given" : "D E", "non-dropping-particle" : "", "parse-names" : false, "suffix" : "" }, { "dropping-particle" : "", "family" : "Kobayashi", "given" : "K", "non-dropping-particle" : "", "parse-names" : false, "suffix" : "" }, { "dropping-particle" : "", "family" : "Edwards", "given" : "R H", "non-dropping-particle" : "", "parse-names" : false, "suffix" : "" }, { "dropping-particle" : "", "family" : "Sulzer", "given" : "D", "non-dropping-particle" : "", "parse-names" : false, "suffix" : "" } ], "container-title" : "Neuron", "edition" : "2009/05/05", "id" : "ITEM-1", "issue" : "2", "issued" : { "date-parts" : [ [ "2009" ] ] }, "note" : "Mosharov, Eugene V\nLarsen, Kristin E\nKanter, Ellen\nPhillips, Kester A\nWilson, Krystal\nSchmitz, Yvonne\nKrantz, David E\nKobayashi, Kazuto\nEdwards, Robert H\nSulzer, David\nP01 DA010154-060001/DA/NIDA NIH HHS/United States\nP01 DA010154-070001/DA/NIDA NIH HHS/United States\nP01 DA010154-080001/DA/NIDA NIH HHS/United States\nP50 NS038370-060002/NS/NINDS NIH HHS/United States\nP50 NS038370-070002/NS/NINDS NIH HHS/United States\nP50 NS038370-080002/NS/NINDS NIH HHS/United States\nR01 DA007418-09/DA/NIDA NIH HHS/United States\nResearch Support, N.I.H., Extramural\nResearch Support, Non-U.S. Gov't\nUnited States\nNeuron\nNeuron. 2009 Apr 30;62(2):218-29.", "page" : "218-229", "title" : "Interplay between cytosolic dopamine, calcium, and alpha-synuclein causes selective death of substantia nigra neurons", "type" : "article-journal", "volume" : "62" }, "uris" : [ "http://www.mendeley.com/documents/?uuid=65336391-2c53-4720-ac4c-5730208e8d06" ] } ], "mendeley" : { "previouslyFormattedCitation" : "(Mosharov et al., 2009)" }, "properties" : { "noteIndex" : 0 }, "schema" : "https://github.com/citation-style-language/schema/raw/master/csl-citation.json" }</w:instrText>
      </w:r>
      <w:r w:rsidR="00122438" w:rsidRPr="003D306D">
        <w:fldChar w:fldCharType="separate"/>
      </w:r>
      <w:r w:rsidRPr="00660074">
        <w:rPr>
          <w:noProof/>
        </w:rPr>
        <w:t>(Mosharov et al., 2009)</w:t>
      </w:r>
      <w:r w:rsidR="00122438" w:rsidRPr="003D306D">
        <w:fldChar w:fldCharType="end"/>
      </w:r>
      <w:r w:rsidRPr="003D306D">
        <w:t>. Cytosolic Ca</w:t>
      </w:r>
      <w:r w:rsidRPr="003D306D">
        <w:rPr>
          <w:vertAlign w:val="superscript"/>
        </w:rPr>
        <w:t>2+</w:t>
      </w:r>
      <w:r w:rsidRPr="003D306D">
        <w:t xml:space="preserve"> is usually pumped back to the extracellular space by an ATP-dependent process for maintaining normal electrophysiological properties of </w:t>
      </w:r>
      <w:r>
        <w:t xml:space="preserve">the </w:t>
      </w:r>
      <w:r w:rsidRPr="003D306D">
        <w:t xml:space="preserve">neurons. ATP synthesis </w:t>
      </w:r>
      <w:r>
        <w:t>may therefore be</w:t>
      </w:r>
      <w:r w:rsidRPr="003D306D">
        <w:t xml:space="preserve"> over-activated leading to an increase of ROS </w:t>
      </w:r>
      <w:r w:rsidR="00122438" w:rsidRPr="003D306D">
        <w:fldChar w:fldCharType="begin" w:fldLock="1"/>
      </w:r>
      <w:r w:rsidR="00994410">
        <w:instrText>ADDIN CSL_CITATION { "citationItems" : [ { "id" : "ITEM-1", "itemData" : { "DOI" : "10.1038/nature09536", "ISSN" : "1476-4687", "PMID" : "21068725", "abstract" : "Parkinson's disease is a pervasive, ageing-related neurodegenerative disease the cardinal motor symptoms of which reflect the loss of a small group of neurons, the dopaminergic neurons in the substantia nigra pars compacta (SNc). Mitochondrial oxidant stress is widely viewed as being responsible for this loss, but why these particular neurons should be stressed is a mystery. Here we show, using transgenic mice that expressed a redox-sensitive variant of green fluorescent protein targeted to the mitochondrial matrix, that the engagement of plasma membrane L-type calcium channels during normal autonomous pacemaking created an oxidant stress that was specific to vulnerable SNc dopaminergic neurons. The oxidant stress engaged defences that induced transient, mild mitochondrial depolarization or uncoupling. The mild uncoupling was not affected by deletion of cyclophilin D, which is a component of the permeability transition pore, but was attenuated by genipin and purine nucleotides, which are antagonists of cloned uncoupling proteins. Knocking out DJ-1 (also known as PARK7 in humans and Park7 in mice), which is a gene associated with an early-onset form of Parkinson's disease, downregulated the expression of two uncoupling proteins (UCP4 (SLC25A27) and UCP5 (SLC25A14)), compromised calcium-induced uncoupling and increased oxidation of matrix proteins specifically in SNc dopaminergic neurons. Because drugs approved for human use can antagonize calcium entry through L-type channels, these results point to a novel neuroprotective strategy for both idiopathic and familial forms of Parkinson's disease.", "author" : [ { "dropping-particle" : "", "family" : "Guzman", "given" : "Jaime N", "non-dropping-particle" : "", "parse-names" : false, "suffix" : "" }, { "dropping-particle" : "", "family" : "Sanchez-Padilla", "given" : "Javier", "non-dropping-particle" : "", "parse-names" : false, "suffix" : "" }, { "dropping-particle" : "", "family" : "Wokosin", "given" : "David", "non-dropping-particle" : "", "parse-names" : false, "suffix" : "" }, { "dropping-particle" : "", "family" : "Kondapalli", "given" : "Jyothisri", "non-dropping-particle" : "", "parse-names" : false, "suffix" : "" }, { "dropping-particle" : "", "family" : "Ilijic", "given" : "Ema", "non-dropping-particle" : "", "parse-names" : false, "suffix" : "" }, { "dropping-particle" : "", "family" : "Schumacker", "given" : "Paul T", "non-dropping-particle" : "", "parse-names" : false, "suffix" : "" }, { "dropping-particle" : "", "family" : "Surmeier", "given" : "D James", "non-dropping-particle" : "", "parse-names" : false, "suffix" : "" } ], "container-title" : "Nature", "id" : "ITEM-1", "issue" : "7324", "issued" : { "date-parts" : [ [ "2010", "12", "2" ] ] }, "page" : "696-700", "publisher" : "Nature Publishing Group", "title" : "Oxidant stress evoked by pacemaking in dopaminergic neurons is attenuated by DJ-1.", "type" : "article-journal", "volume" : "468" }, "uris" : [ "http://www.mendeley.com/documents/?uuid=2a6da5dd-461e-4fdf-b28e-959a35c76117" ] } ], "mendeley" : { "previouslyFormattedCitation" : "(Guzman et al., 2010)" }, "properties" : { "noteIndex" : 0 }, "schema" : "https://github.com/citation-style-language/schema/raw/master/csl-citation.json" }</w:instrText>
      </w:r>
      <w:r w:rsidR="00122438" w:rsidRPr="003D306D">
        <w:fldChar w:fldCharType="separate"/>
      </w:r>
      <w:r w:rsidRPr="00660074">
        <w:rPr>
          <w:noProof/>
        </w:rPr>
        <w:t>(Guzman et al., 2010)</w:t>
      </w:r>
      <w:r w:rsidR="00122438" w:rsidRPr="003D306D">
        <w:fldChar w:fldCharType="end"/>
      </w:r>
      <w:r w:rsidRPr="003D306D">
        <w:t xml:space="preserve">. </w:t>
      </w:r>
      <w:r>
        <w:t>Moreover, under normal conditions</w:t>
      </w:r>
      <w:r w:rsidRPr="003D306D">
        <w:t xml:space="preserve">, levels of cytosolic dopamine are balanced by two ATP-requiring activities: dopamine packaging into synaptic vesicles by </w:t>
      </w:r>
      <w:r>
        <w:t>VMAT-2</w:t>
      </w:r>
      <w:r w:rsidRPr="003D306D">
        <w:t xml:space="preserve"> and dopamine re-uptake from synaptic cleft</w:t>
      </w:r>
      <w:r>
        <w:t>s</w:t>
      </w:r>
      <w:r w:rsidRPr="003D306D">
        <w:t xml:space="preserve"> by </w:t>
      </w:r>
      <w:r>
        <w:t xml:space="preserve">DAT </w:t>
      </w:r>
      <w:r w:rsidR="00122438">
        <w:fldChar w:fldCharType="begin" w:fldLock="1"/>
      </w:r>
      <w:r w:rsidR="00994410">
        <w:instrText>ADDIN CSL_CITATION { "citationItems" : [ { "id" : "ITEM-1", "itemData" : { "DOI" : "10.1007/s00702-010-0446-z", "ISSN" : "1435-1463", "PMID" : "20665056", "abstract" : "Despite advances in neuroimaging, the diagnosis of idiopathic Parkinson's disease (PD) remains clinical. The identification of biological markers for an early diagnosis is of great interest to start a neuroprotective therapy aimed at slowing, blocking or reversing the disease progression. Vesicular monoamine transporter 2 (VMAT2) sequesters cytoplasmic dopamine into synaptic vesicles for storage and release. Thus, VMAT2 impairment can regulate intra- and extracellular dopamine levels, influencing oxidative stress and neuronal death. Because in vivo imaging studies have demonstrated a VMAT2 reduction in PD patients greater than would be explained by neuronal loss alone, as an exploratory study we assessed VMAT2 mRNA and protein levels in platelets from 39 PD patients, 39 healthy subjects and 10 patients with vascular parkinsonism (VP) to identify a possible peripheral biomarker for PD. A significant reduction (p &lt; 0.05) of VMAT2 mRNA levels was demonstrated in PD patients versus healthy controls. Patients with VP showed VMAT2 mRNA levels similar to controls. No difference in VMAT2 mRNA levels was found in untreated versus treated patients. No correlation was observed between mRNA levels and demographic or clinical characteristics. Furthermore, eight SNPs tagging the VMAT2 gene did not show effects on VMAT2 mRNA levels. Western blot analysis did not allow the quantification of VMAT2 protein expression in blood platelets. Although further studies in a greater number of cases are needed to confirm our data, the reduction in VMAT2 mRNA in platelets from PD patients suggests the existence of a systemic impairment of this transporter possibly contributing to PD pathology.", "author" : [ { "dropping-particle" : "", "family" : "Sala", "given" : "Gessica", "non-dropping-particle" : "", "parse-names" : false, "suffix" : "" }, { "dropping-particle" : "", "family" : "Brighina", "given" : "Laura", "non-dropping-particle" : "", "parse-names" : false, "suffix" : "" }, { "dropping-particle" : "", "family" : "Saracchi", "given" : "Enrico", "non-dropping-particle" : "", "parse-names" : false, "suffix" : "" }, { "dropping-particle" : "", "family" : "Fermi", "given" : "Silvia", "non-dropping-particle" : "", "parse-names" : false, "suffix" : "" }, { "dropping-particle" : "", "family" : "Riva", "given" : "Chiara", "non-dropping-particle" : "", "parse-names" : false, "suffix" : "" }, { "dropping-particle" : "", "family" : "Carrozza", "given" : "Veronica", "non-dropping-particle" : "", "parse-names" : false, "suffix" : "" }, { "dropping-particle" : "", "family" : "Pirovano", "given" : "Marta", "non-dropping-particle" : "", "parse-names" : false, "suffix" : "" }, { "dropping-particle" : "", "family" : "Ferrarese", "given" : "Carlo", "non-dropping-particle" : "", "parse-names" : false, "suffix" : "" } ], "container-title" : "Journal of neural transmission (Vienna, Austria : 1996)", "id" : "ITEM-1", "issue" : "9", "issued" : { "date-parts" : [ [ "2010", "9" ] ] }, "page" : "1093-8", "title" : "Vesicular monoamine transporter 2 mRNA levels are reduced in platelets from patients with Parkinson's disease.", "type" : "article-journal", "volume" : "117" }, "uris" : [ "http://www.mendeley.com/documents/?uuid=b6038488-ce1d-4475-9dc1-157ff0089ad7" ] } ], "mendeley" : { "previouslyFormattedCitation" : "(Sala et al., 2010)" }, "properties" : { "noteIndex" : 0 }, "schema" : "https://github.com/citation-style-language/schema/raw/master/csl-citation.json" }</w:instrText>
      </w:r>
      <w:r w:rsidR="00122438">
        <w:fldChar w:fldCharType="separate"/>
      </w:r>
      <w:r w:rsidRPr="00660074">
        <w:rPr>
          <w:noProof/>
        </w:rPr>
        <w:t>(Sala et al., 2010)</w:t>
      </w:r>
      <w:r w:rsidR="00122438">
        <w:fldChar w:fldCharType="end"/>
      </w:r>
      <w:r w:rsidRPr="003D306D">
        <w:t xml:space="preserve">. Depletion of ATP due to mitochondrial dysfunction may diminish these activities causing an increase </w:t>
      </w:r>
      <w:r w:rsidRPr="003D306D">
        <w:lastRenderedPageBreak/>
        <w:t>in levels of dopamine</w:t>
      </w:r>
      <w:r>
        <w:t>,</w:t>
      </w:r>
      <w:r w:rsidRPr="003D306D">
        <w:t xml:space="preserve"> </w:t>
      </w:r>
      <w:r>
        <w:t xml:space="preserve">and in turn increased ROS and dopamine quinone levels, </w:t>
      </w:r>
      <w:r w:rsidRPr="003D306D">
        <w:t>in the cytosol</w:t>
      </w:r>
      <w:r>
        <w:t xml:space="preserve"> </w:t>
      </w:r>
      <w:r w:rsidR="00302A77">
        <w:t>that</w:t>
      </w:r>
      <w:r>
        <w:t xml:space="preserve"> </w:t>
      </w:r>
      <w:r w:rsidRPr="003D306D">
        <w:t>accelerat</w:t>
      </w:r>
      <w:r>
        <w:t>e</w:t>
      </w:r>
      <w:r w:rsidRPr="003D306D">
        <w:t xml:space="preserve"> cell death. In particular comparison to dopaminergic neurons in the VTA, nigral dopaminergic neurons have </w:t>
      </w:r>
      <w:r>
        <w:t xml:space="preserve">a </w:t>
      </w:r>
      <w:r w:rsidRPr="003D306D">
        <w:t>higher DAT/VMAT-2 ratio. The resulting higher levels of dopamine re-transported than sequestered</w:t>
      </w:r>
      <w:r>
        <w:t xml:space="preserve"> enhance</w:t>
      </w:r>
      <w:r w:rsidRPr="003D306D">
        <w:t xml:space="preserve"> cytosolic dopamine concentration</w:t>
      </w:r>
      <w:r>
        <w:t>s</w:t>
      </w:r>
      <w:r w:rsidRPr="003D306D">
        <w:t xml:space="preserve">, which </w:t>
      </w:r>
      <w:r>
        <w:t>may severely affect</w:t>
      </w:r>
      <w:r w:rsidRPr="003D306D">
        <w:t xml:space="preserve"> the susceptibility of these neurons</w:t>
      </w:r>
      <w:r>
        <w:t xml:space="preserve"> </w:t>
      </w:r>
      <w:r w:rsidR="00122438">
        <w:fldChar w:fldCharType="begin" w:fldLock="1"/>
      </w:r>
      <w:r w:rsidR="00994410">
        <w:instrText>ADDIN CSL_CITATION { "citationItems" : [ { "id" : "ITEM-1", "itemData" : { "DOI" : "10.1002/cne.20323", "ISSN" : "0021-9967", "PMID" : "15452855", "abstract" : "Numerous studies suggest that the dopamine transporter (DAT), responsible for dopamine reuptake, may act as a vulnerability factor in the pathogenesis of Parkinson's disease (PD) and the vesicular monoamine transporter (VMAT2), responsible for its vesicular storage, as a neuroprotective factor. However, the relevance of each on the differential vulnerability of midbrain DA cells remains unknown. Here we studied the relationship between the expression pattern (mRNA and protein) of both transporters and the differential vulnerability of midbrain DA cells in a model of PD (intracerebroventricular injection of 6-OHDA in rats) and in monkey and human midbrain. Our results revealed that the expression patterns for VMAT2 mRNA and protein and DAT mRNA are similar, with the highest levels in the rostromedial region of substantia nigra (SNrm), followed by the caudoventral region of SN (SNcv), the ventral tegmental area and pigmented parabrabraquial nucleus (VTA/PBP), and finally the linear and interfascicular nuclei (Li/IF). In contrast, the expression of DAT protein in rats, monkeys, and humans followed a caudoventrolateral-to-rostrodorsomedial decreasing gradient (SNcv &gt; SNrm &gt; VTA/PBP &gt; Li/IF), matching the degeneration profile observed after intracerebroventricular injection of 6-OHDA and in PD. In addition, DAT blockade made all midbrain DA cells equally resistant to 6-OHDA. These data indicate that DAT protein levels, but not DAT mRNA levels, are closely related to the differential vulnerability of midbrain DA cells and that this relationship is unaffected by the relative levels of VMAT2. Furthermore, the difference between DAT mRNA and protein profiles suggests internuclear differences in its posttransductional regulation.", "author" : [ { "dropping-particle" : "", "family" : "Gonz\u00e1lez-Hern\u00e1ndez", "given" : "Tom\u00e1s", "non-dropping-particle" : "", "parse-names" : false, "suffix" : "" }, { "dropping-particle" : "", "family" : "Barroso-Chinea", "given" : "Pedro", "non-dropping-particle" : "", "parse-names" : false, "suffix" : "" }, { "dropping-particle" : "", "family" : "La Cruz Muros", "given" : "Ignacio", "non-dropping-particle" : "De", "parse-names" : false, "suffix" : "" }, { "dropping-particle" : "", "family" : "Mar P\u00e9rez-Delgado", "given" : "Mar\u00eda", "non-dropping-particle" : "Del", "parse-names" : false, "suffix" : "" }, { "dropping-particle" : "", "family" : "Rodr\u00edguez", "given" : "Manuel", "non-dropping-particle" : "", "parse-names" : false, "suffix" : "" } ], "container-title" : "The Journal of comparative neurology", "id" : "ITEM-1", "issue" : "2", "issued" : { "date-parts" : [ [ "2004", "11", "8" ] ] }, "page" : "198-215", "title" : "Expression of dopamine and vesicular monoamine transporters and differential vulnerability of mesostriatal dopaminergic neurons.", "type" : "article-journal", "volume" : "479" }, "uris" : [ "http://www.mendeley.com/documents/?uuid=a0dd5d02-34fa-4a43-b34a-d2a0097bc8a1" ] } ], "mendeley" : { "previouslyFormattedCitation" : "(Gonz\u00e1lez-Hern\u00e1ndez et al., 2004)" }, "properties" : { "noteIndex" : 0 }, "schema" : "https://github.com/citation-style-language/schema/raw/master/csl-citation.json" }</w:instrText>
      </w:r>
      <w:r w:rsidR="00122438">
        <w:fldChar w:fldCharType="separate"/>
      </w:r>
      <w:r w:rsidR="007413E0" w:rsidRPr="00660074">
        <w:rPr>
          <w:noProof/>
        </w:rPr>
        <w:t>(González-Hernández et al., 2004)</w:t>
      </w:r>
      <w:r w:rsidR="00122438">
        <w:fldChar w:fldCharType="end"/>
      </w:r>
      <w:r w:rsidRPr="003D306D">
        <w:t>.</w:t>
      </w:r>
    </w:p>
    <w:p w:rsidR="006179E6" w:rsidRPr="003D306D" w:rsidRDefault="006179E6" w:rsidP="006179E6">
      <w:pPr>
        <w:pStyle w:val="Heading2"/>
      </w:pPr>
      <w:bookmarkStart w:id="212" w:name="_Toc340756413"/>
      <w:bookmarkStart w:id="213" w:name="_Toc341038741"/>
      <w:bookmarkStart w:id="214" w:name="_Toc370678278"/>
      <w:r w:rsidRPr="003D306D">
        <w:t>1.4.2. Aetiology of PD</w:t>
      </w:r>
      <w:bookmarkEnd w:id="212"/>
      <w:bookmarkEnd w:id="213"/>
      <w:bookmarkEnd w:id="214"/>
      <w:r w:rsidRPr="003D306D">
        <w:t xml:space="preserve">  </w:t>
      </w:r>
    </w:p>
    <w:p w:rsidR="006179E6" w:rsidRPr="003D306D" w:rsidRDefault="006179E6" w:rsidP="006179E6">
      <w:r w:rsidRPr="003D306D">
        <w:t xml:space="preserve">In term of aetiology, researchers have estimated that an average person over age 45 loses dopaminergic neurons at a rate of almost 1% per year </w:t>
      </w:r>
      <w:r w:rsidR="00122438" w:rsidRPr="003D306D">
        <w:fldChar w:fldCharType="begin" w:fldLock="1"/>
      </w:r>
      <w:r w:rsidR="00994410">
        <w:instrText>ADDIN CSL_CITATION { "citationItems" : [ { "id" : "ITEM-1", "itemData" : { "DOI" : "S0896627303005683 [pii]", "ISBN" : "0896-6273 (Print)\n0896-6273 (Linking)", "PMID" : "12971891", "abstract" : "Parkinson's disease (PD) results primarily from the death of dopaminergic neurons in the substantia nigra. Current PD medications treat symptoms; none halt or retard dopaminergic neuron degeneration. The main obstacle to developing neuroprotective therapies is a limited understanding of the key molecular events that provoke neurodegeneration. The discovery of PD genes has led to the hypothesis that misfolding of proteins and dysfunction of the ubiquitin-proteasome pathway are pivotal to PD pathogenesis. Previously implicated culprits in PD neurodegeneration, mitochondrial dysfunction and oxidative stress, may also act in part by causing the accumulation of misfolded proteins, in addition to producing other deleterious events in dopaminergic neurons. Neurotoxin-based models (particularly MPTP) have been important in elucidating the molecular cascade of cell death in dopaminergic neurons. PD models based on the manipulation of PD genes should prove valuable in elucidating important aspects of the disease, such as selective vulnerability of substantia nigra dopaminergic neurons to the degenerative process.", "author" : [ { "dropping-particle" : "", "family" : "Dauer", "given" : "W", "non-dropping-particle" : "", "parse-names" : false, "suffix" : "" }, { "dropping-particle" : "", "family" : "Przedborski", "given" : "S", "non-dropping-particle" : "", "parse-names" : false, "suffix" : "" } ], "container-title" : "Neuron", "edition" : "2003/09/16", "id" : "ITEM-1", "issue" : "6", "issued" : { "date-parts" : [ [ "2003" ] ] }, "note" : "Dauer, William\nPrzedborski, Serge\nNS11766-27A1/NS/NINDS NIH HHS/United States\nNS38370/NS/NINDS NIH HHS/United States\nNS38586/NS/NINDS NIH HHS/United States\nNS42269/NS/NINDS NIH HHS/United States\nResearch Support, Non-U.S. Gov't\nResearch Support, U.S. Gov't, Non-P.H.S.\nResearch Support, U.S. Gov't, P.H.S.\nReview\nUnited States\nNeuron\nNeuron. 2003 Sep 11;39(6):889-909.", "page" : "889-909", "title" : "Parkinson's disease: mechanisms and models", "type" : "article-journal", "volume" : "39" }, "uris" : [ "http://www.mendeley.com/documents/?uuid=a163b297-9521-42e4-9b37-ab9f01c454ad" ] } ], "mendeley" : { "previouslyFormattedCitation" : "(Dauer and Przedborski, 2003)" }, "properties" : { "noteIndex" : 0 }, "schema" : "https://github.com/citation-style-language/schema/raw/master/csl-citation.json" }</w:instrText>
      </w:r>
      <w:r w:rsidR="00122438" w:rsidRPr="003D306D">
        <w:fldChar w:fldCharType="separate"/>
      </w:r>
      <w:r w:rsidR="007413E0" w:rsidRPr="00660074">
        <w:rPr>
          <w:noProof/>
        </w:rPr>
        <w:t>(Dauer and Przedborski, 2003)</w:t>
      </w:r>
      <w:r w:rsidR="00122438" w:rsidRPr="003D306D">
        <w:fldChar w:fldCharType="end"/>
      </w:r>
      <w:r w:rsidRPr="003D306D">
        <w:t xml:space="preserve">. Indeed, the number of nigral dopaminergic neurons is about 590,000 during the fourth decade of human life but drops to an average of about 350,000 in the sixth decade. Once the number of </w:t>
      </w:r>
      <w:r>
        <w:t>remain</w:t>
      </w:r>
      <w:r w:rsidRPr="003D306D">
        <w:t xml:space="preserve">ing dopaminergic neurons declines below 30% of normal, motor symptoms of PD </w:t>
      </w:r>
      <w:r>
        <w:t>appear</w:t>
      </w:r>
      <w:r w:rsidRPr="003D306D">
        <w:t xml:space="preserve"> and become more severe as the cell loss continues</w:t>
      </w:r>
      <w:r>
        <w:t xml:space="preserve"> </w:t>
      </w:r>
      <w:r w:rsidR="00122438">
        <w:fldChar w:fldCharType="begin" w:fldLock="1"/>
      </w:r>
      <w:r w:rsidR="00994410">
        <w:instrText>ADDIN CSL_CITATION { "citationItems" : [ { "id" : "ITEM-1", "itemData" : { "DOI" : "10.1196/annals.1332.015", "ISSN" : "0077-8923", "PMID" : "15681811", "abstract" : "Parkinson's disease (PD) is, to a large extent, specific to the human species. Most symptoms are the consequence of the preferential degeneration of the dopamine-synthesizing cells of the mesostriatal-mesocortical neuronal pathway. Reasons for that can be traced back to the evolutionary mechanisms that shaped the dopamine neurons in humans. In vertebrates, dopamine-containing neurons and nuclei do not exhibit homogenous phenotypes. In this respect, mesencephalic dopamine neurons of the substantia nigra and ventral tegmental area are characterized by a molecular combination (tyrosine hydroxylase, aromatic amino acid decarboxylase, monoamine oxidase, vesicular monoamine transporter, dopamine transporter--to name a few), which is not found in other dopamine-containing neurons of the vertebrate brain. In addition, the size of these mesencephalic DA nuclei is tremendously expanded in humans as compared to other vertebrates. Differentiation of the mesencephalic neurons during development depends on genetic mechanisms, which also differ from those of other dopamine nuclei. In contrast, pathophysiological approaches to PD have highlighted the role of ubiquitously expressed molecules such as a-synuclein, parkin, and microtubule-associated proteins. We propose that the peculiar phenotype of the dopamine mesencephalic neurons, which has been selected during vertebrate evolution and reshaped in the human lineage, has also rendered these neurons particularly prone to oxidative stress, and thus, to the fairly specific neurodegeneration of PD. Numerous evidence has been accumulated to demonstrate that perturbed regulation of DAT-dependent dopamine uptake, DAT-dependent accumulation of toxins, dysregulation of TH activity as well as high sensitivity of DA mesencephalic neurons to oxidants are key components of the neurodegeneration process of PD. This view points to the contribution of nonspecific mechanisms (alpha-synuclein aggregation) in a highly specific cellular environment (the dopamine mesencephalic neurons) and provides a robust framework to develop novel and rational therapeutic schemes in PD.", "author" : [ { "dropping-particle" : "", "family" : "Vernier", "given" : "Philippe", "non-dropping-particle" : "", "parse-names" : false, "suffix" : "" }, { "dropping-particle" : "", "family" : "Moret", "given" : "Frederic", "non-dropping-particle" : "", "parse-names" : false, "suffix" : "" }, { "dropping-particle" : "", "family" : "Callier", "given" : "Sophie", "non-dropping-particle" : "", "parse-names" : false, "suffix" : "" }, { "dropping-particle" : "", "family" : "Snapyan", "given" : "Marina", "non-dropping-particle" : "", "parse-names" : false, "suffix" : "" }, { "dropping-particle" : "", "family" : "Wersinger", "given" : "Christophe", "non-dropping-particle" : "", "parse-names" : false, "suffix" : "" }, { "dropping-particle" : "", "family" : "Sidhu", "given" : "Anita", "non-dropping-particle" : "", "parse-names" : false, "suffix" : "" } ], "container-title" : "Annals of the New York Academy of Sciences", "id" : "ITEM-1", "issued" : { "date-parts" : [ [ "2004", "12" ] ] }, "page" : "231-49", "title" : "The degeneration of dopamine neurons in Parkinson's disease: insights from embryology and evolution of the mesostriatocortical system.", "type" : "article-journal", "volume" : "1035" }, "uris" : [ "http://www.mendeley.com/documents/?uuid=e359993c-4efd-41a7-9ae0-a9bc65680512" ] } ], "mendeley" : { "previouslyFormattedCitation" : "(Vernier et al., 2004)" }, "properties" : { "noteIndex" : 0 }, "schema" : "https://github.com/citation-style-language/schema/raw/master/csl-citation.json" }</w:instrText>
      </w:r>
      <w:r w:rsidR="00122438">
        <w:fldChar w:fldCharType="separate"/>
      </w:r>
      <w:r w:rsidRPr="00660074">
        <w:rPr>
          <w:noProof/>
        </w:rPr>
        <w:t>(Vernier et al., 2004)</w:t>
      </w:r>
      <w:r w:rsidR="00122438">
        <w:fldChar w:fldCharType="end"/>
      </w:r>
      <w:r w:rsidRPr="003D306D">
        <w:t xml:space="preserve">. </w:t>
      </w:r>
    </w:p>
    <w:p w:rsidR="006179E6" w:rsidRDefault="006179E6" w:rsidP="006179E6">
      <w:r>
        <w:t>Thus, a</w:t>
      </w:r>
      <w:r w:rsidRPr="003D306D">
        <w:t>geing remains the number one ri</w:t>
      </w:r>
      <w:r>
        <w:t xml:space="preserve">sk factor for people to develop </w:t>
      </w:r>
      <w:r w:rsidRPr="003D306D">
        <w:t xml:space="preserve">PD. </w:t>
      </w:r>
      <w:r>
        <w:t>However</w:t>
      </w:r>
      <w:r w:rsidRPr="003D306D">
        <w:t xml:space="preserve">, there are some contributions from both genetic and environmental factors. Fifteen PD-related gene mutations have been identified </w:t>
      </w:r>
      <w:r>
        <w:t xml:space="preserve">at present </w:t>
      </w:r>
      <w:r w:rsidRPr="003D306D">
        <w:t>(</w:t>
      </w:r>
      <w:r w:rsidRPr="003D306D">
        <w:rPr>
          <w:b/>
        </w:rPr>
        <w:t>Table 1.1</w:t>
      </w:r>
      <w:r>
        <w:t>, adapted from Fann, 2010</w:t>
      </w:r>
      <w:r w:rsidRPr="003D306D">
        <w:t xml:space="preserve">) which are responsible for both dominant and recessive forms of familial PD </w:t>
      </w:r>
      <w:r w:rsidR="00122438" w:rsidRPr="003D306D">
        <w:fldChar w:fldCharType="begin" w:fldLock="1"/>
      </w:r>
      <w:r w:rsidR="00994410">
        <w:instrText>ADDIN CSL_CITATION { "citationItems" : [ { "id" : "ITEM-1", "itemData" : { "DOI" : "10.1002/mds.22796", "ISBN" : "1531-8257 (Electronic)\n0885-3185 (Linking)", "PMID" : "20187239", "abstract" : "Many people with Parkinson's disease (PD) and their family members ask their physicians \"What is happening in research on Parkinson's disease? Is there anything new?\" As the initial speaker at the symposium organized by the Parkinson's Disease Foundation in celebration of its 50th anniversary, I sought to address these questions, focusing on research published between the years 1997 and 2007. I cataloged the advances I considered most important in the field, recognizing my viewpoint is a subjective one and most likely differs from similar listings that others would put together. Space limitation allows me to discuss only a tiny fraction of the remarkable new findings that have been discovered during this 10-year span. Nevertheless, I expect the readers of this summation of advances in the field to be as impressed as I am on the wealth, breadth, and excitement stirring in the field of PD research. Included in this overview are highlights in both laboratory science and clinical science of PD research. In the former category are advances in knowledge on the genetics of PD; potential etiologic and pathogenic causes, especially the better understanding of endogenous factors within dopaminergic neurons; pathologic changes including deposition of alpha-synuclein aggregates; and the consequences of altered alpha-synuclein on the degradation of proteins by both the ubiquitin-proteasomal pathway and the lysosome. Clinical science has also been very active and impressively productive with important clinical advances. In this category are new information on the epidemiology of PD, including awareness of additional factors (besides smoking) that might slow the onset and worsening of PD, such as caffeine and urate; neuroimaging with positron emission tomography and single photon emission tomography; keener awareness of nonmotor features of PD and their impact on quality of life for the persons with PD and their family; recognition of behavioral complications of medications utilized to treat PD, such as impulse control problems; appreciation of the natural history of PD with the increasing impairments as the disease relentlessly worsens over time; the many controlled clinical trials attempting to slow the progression of the disease and to provide new symptomatic therapies; and surgical approaches to alleviate symptoms and progression, including cellular and gene therapy as well as deep brain stimulation.", "author" : [ { "dropping-particle" : "", "family" : "Fahn", "given" : "S", "non-dropping-particle" : "", "parse-names" : false, "suffix" : "" } ], "container-title" : "Mov Disord", "edition" : "2010/02/27", "id" : "ITEM-1", "issued" : { "date-parts" : [ [ "2010" ] ] }, "note" : "Fahn, Stanley\nUnited States\nMovement disorders : official journal of the Movement Disorder Society\nMov Disord. 2010;25 Suppl 1:S2-14.", "page" : "S2-14", "title" : "Parkinson's disease: 10 years of progress, 1997-2007", "type" : "article-journal", "volume" : "25 Suppl 1" }, "uris" : [ "http://www.mendeley.com/documents/?uuid=bec0cfb8-7856-4467-a4aa-504ea1c410a4" ] } ], "mendeley" : { "previouslyFormattedCitation" : "(Fahn, 2010)" }, "properties" : { "noteIndex" : 0 }, "schema" : "https://github.com/citation-style-language/schema/raw/master/csl-citation.json" }</w:instrText>
      </w:r>
      <w:r w:rsidR="00122438" w:rsidRPr="003D306D">
        <w:fldChar w:fldCharType="separate"/>
      </w:r>
      <w:r w:rsidRPr="00660074">
        <w:rPr>
          <w:noProof/>
        </w:rPr>
        <w:t>(Fahn, 2010)</w:t>
      </w:r>
      <w:r w:rsidR="00122438" w:rsidRPr="003D306D">
        <w:fldChar w:fldCharType="end"/>
      </w:r>
      <w:r w:rsidRPr="003D306D">
        <w:t xml:space="preserve">. These genes </w:t>
      </w:r>
      <w:r>
        <w:t xml:space="preserve">either </w:t>
      </w:r>
      <w:r w:rsidRPr="003D306D">
        <w:t xml:space="preserve">directly or indirectly </w:t>
      </w:r>
      <w:r>
        <w:t xml:space="preserve">affect </w:t>
      </w:r>
      <w:r w:rsidRPr="003D306D">
        <w:t xml:space="preserve">functions of the mitochondria and ubiquitin-proteasome system. Recent studies </w:t>
      </w:r>
      <w:r>
        <w:t>have shown</w:t>
      </w:r>
      <w:r w:rsidRPr="003D306D">
        <w:t xml:space="preserve"> that </w:t>
      </w:r>
      <w:r>
        <w:t>overexpression of some of these genes (e.g., Parkin or</w:t>
      </w:r>
      <w:r w:rsidRPr="00356BAD">
        <w:t xml:space="preserve"> PTEN-</w:t>
      </w:r>
      <w:r>
        <w:t>induced putative kinase 1) can</w:t>
      </w:r>
      <w:r w:rsidRPr="003D306D">
        <w:t xml:space="preserve"> rescue </w:t>
      </w:r>
      <w:r w:rsidRPr="003D306D">
        <w:lastRenderedPageBreak/>
        <w:t xml:space="preserve">dopaminergic neurodegeneration in </w:t>
      </w:r>
      <w:r w:rsidR="005F464B">
        <w:t xml:space="preserve">6-OHDA-lesioned </w:t>
      </w:r>
      <w:r w:rsidR="00514C51">
        <w:t>rats</w:t>
      </w:r>
      <w:r w:rsidRPr="003D306D">
        <w:t xml:space="preserve"> </w:t>
      </w:r>
      <w:r w:rsidR="00122438" w:rsidRPr="003D306D">
        <w:fldChar w:fldCharType="begin" w:fldLock="1"/>
      </w:r>
      <w:r w:rsidR="00994410">
        <w:instrText>ADDIN CSL_CITATION { "citationItems" : [ { "id" : "ITEM-1", "itemData" : { "DOI" : "S1525-0016(06)00253-X [pii]\n10.1016/j.ymthe.2006.06.009", "ISBN" : "1525-0016 (Print)\n1525-0016 (Linking)", "PMID" : "16914382", "abstract" : "Loss-of-function mutations in the PARK2 gene are the major cause of early onset familial Parkinson's disease. The gene product, parkin, is an E3 ligase of the ubiquitin-proteasome pathway involved in protein degradation. Dopaminergic neuron loss may result from the toxic accumulation of parkin substrates, suggesting a key role for parkin in dopaminergic neuron survival. In this study, we have investigated the neuroprotective capacity of parkin in the 6-OHDA rat model for Parkinson's disease. 6-OHDA induces the generation of reactive oxygen species leading to the degeneration of catecholaminergic neurons, but may also impair proteasome activity. Lentiviral vectors encoding human wild-type parkin or green fluorescent protein were stereotactically injected into the substantia nigra 2 weeks prior to a striatal 6-OHDA lesion. Histological analysis 1 and 3 weeks after lesioning showed a significant preservation of dopaminergic cell bodies and nerve terminals. Moreover, lesioned rats overexpressing parkin displayed a corresponding behavioral improvement as measured by the amphetamine-induced rotation test and the cylinder test. The improved performance in the amphetamine-induced rotation test lasted until 20 weeks after lesioning. Our results demonstrate that parkin acts as a potent neuroprotective agent in vivo against 6-OHDA toxic insults. These data support the therapeutic potential of parkin for the treatment of not only familial but also sporadic Parkinson's disease.", "author" : [ { "dropping-particle" : "", "family" : "Vercammen", "given" : "L", "non-dropping-particle" : "", "parse-names" : false, "suffix" : "" }, { "dropping-particle" : "", "family" : "Perren", "given" : "A", "non-dropping-particle" : "Van der", "parse-names" : false, "suffix" : "" }, { "dropping-particle" : "", "family" : "Vaudano", "given" : "E", "non-dropping-particle" : "", "parse-names" : false, "suffix" : "" }, { "dropping-particle" : "", "family" : "Gijsbers", "given" : "R", "non-dropping-particle" : "", "parse-names" : false, "suffix" : "" }, { "dropping-particle" : "", "family" : "Debyser", "given" : "Z", "non-dropping-particle" : "", "parse-names" : false, "suffix" : "" }, { "dropping-particle" : "", "family" : "Haute", "given" : "C", "non-dropping-particle" : "Van den", "parse-names" : false, "suffix" : "" }, { "dropping-particle" : "", "family" : "Baekelandt", "given" : "V", "non-dropping-particle" : "", "parse-names" : false, "suffix" : "" } ], "container-title" : "Mol Ther", "edition" : "2006/08/18", "id" : "ITEM-1", "issue" : "5", "issued" : { "date-parts" : [ [ "2006" ] ] }, "note" : "Vercammen, Linda\nVan der Perren, Anke\nVaudano, Elisabetta\nGijsbers, Rik\nDebyser, Zeger\nVan den Haute, Chris\nBaekelandt, Veerle\nResearch Support, Non-U.S. Gov't\nUnited States\nMolecular therapy : the journal of the American Society of Gene Therapy\nMol Ther. 2006 Nov;14(5):716-23. Epub 2006 Aug 17.", "page" : "716-723", "title" : "Parkin protects against neurotoxicity in the 6-hydroxydopamine rat model for Parkinson's disease", "type" : "article-journal", "volume" : "14" }, "uris" : [ "http://www.mendeley.com/documents/?uuid=c5fcbc63-582c-4cdf-89d2-10f6f9317661" ] } ], "mendeley" : { "previouslyFormattedCitation" : "(Vercammen et al., 2006)" }, "properties" : { "noteIndex" : 0 }, "schema" : "https://github.com/citation-style-language/schema/raw/master/csl-citation.json" }</w:instrText>
      </w:r>
      <w:r w:rsidR="00122438" w:rsidRPr="003D306D">
        <w:fldChar w:fldCharType="separate"/>
      </w:r>
      <w:r w:rsidR="00514C51" w:rsidRPr="00660074">
        <w:rPr>
          <w:noProof/>
        </w:rPr>
        <w:t>(Vercammen et al., 2006)</w:t>
      </w:r>
      <w:r w:rsidR="00122438" w:rsidRPr="003D306D">
        <w:fldChar w:fldCharType="end"/>
      </w:r>
      <w:r w:rsidRPr="003D306D">
        <w:t>.</w:t>
      </w:r>
    </w:p>
    <w:p w:rsidR="006179E6" w:rsidRDefault="006179E6" w:rsidP="006179E6">
      <w:r>
        <w:t xml:space="preserve">In addition, </w:t>
      </w:r>
      <w:r w:rsidRPr="003D306D">
        <w:t xml:space="preserve">lifestyle-associated factors </w:t>
      </w:r>
      <w:r>
        <w:t>have been reported to be involved i</w:t>
      </w:r>
      <w:r w:rsidRPr="003D306D">
        <w:t xml:space="preserve">n the risk of </w:t>
      </w:r>
      <w:r>
        <w:t xml:space="preserve">developing </w:t>
      </w:r>
      <w:r w:rsidRPr="003D306D">
        <w:t>PD</w:t>
      </w:r>
      <w:r>
        <w:t>. However, it remains unclear at this time whether their in</w:t>
      </w:r>
      <w:r w:rsidRPr="003D306D">
        <w:t xml:space="preserve">fluences </w:t>
      </w:r>
      <w:r>
        <w:t>are positive or negative</w:t>
      </w:r>
      <w:r w:rsidRPr="003D306D">
        <w:t xml:space="preserve">. </w:t>
      </w:r>
      <w:r>
        <w:t>C</w:t>
      </w:r>
      <w:r w:rsidRPr="003D306D">
        <w:t xml:space="preserve">igarette smoking, coffee drinking and oestrogen intake appear as factors decreasing the risk of PD </w:t>
      </w:r>
      <w:r w:rsidR="00122438" w:rsidRPr="003D306D">
        <w:fldChar w:fldCharType="begin" w:fldLock="1"/>
      </w:r>
      <w:r w:rsidR="00994410">
        <w:instrText>ADDIN CSL_CITATION { "citationItems" : [ { "id" : "ITEM-1", "itemData" : { "DOI" : "10.1002/mds.25076", "ISSN" : "1531-8257", "PMID" : "22927157", "abstract" : "Caffeine consumption has been associated with a reduced risk of Parkinson's disease (PD). The association is strong and consistent in men, but uncertain in women, possibly because of an interaction with hormone replacement therapy (HRT). We sought to confirm these findings using data on PD incidence in the Cancer Prevention Study II Nutrition Cohort (CPS II-Nutrition), a large, prospective study of men and women. We conducted a prospective study of caffeine intake and risk of PD within the CPS II Nutrition Cohort. Intakes of coffee and other sources of caffeine were assessed at baseline. Incident cases of PD (n = 317; 197 men and 120 women) were confirmed by treating physicians and medical record review. Relative risks (RRs) were estimated using proportional hazards models, adjusting for age, smoking, and alcohol consumption. After adjustment for age, smoking, and alcohol intake, high caffeine consumption was associated with a reduced risk of PD. The RR comparing the 5th to the 1st quintile of caffeine intake was 0.43 (95% confidence interval [CI]: 0.26, 0.71; P trend = &lt;0.002) in men, and 0.61 (95% CI: 0.34, 1.09; P trend = 0.05) in women. Among women, this association was stronger among never users of HRT (RR = 0.32) than among ever users (RR = 0.81; P interaction = 0.15). Consumption of decaffeinated coffee was not associated with PD risk. Findings from this large, prospective study of men and women are consistent with a protective effect of caffeine intake on PD incidence, with an attenuating influence of HRT in women. \u00a9 2012 Movement Disorder Society.", "author" : [ { "dropping-particle" : "", "family" : "Palacios", "given" : "Natalia", "non-dropping-particle" : "", "parse-names" : false, "suffix" : "" }, { "dropping-particle" : "", "family" : "Gao", "given" : "Xiang", "non-dropping-particle" : "", "parse-names" : false, "suffix" : "" }, { "dropping-particle" : "", "family" : "McCullough", "given" : "Marjorie L", "non-dropping-particle" : "", "parse-names" : false, "suffix" : "" }, { "dropping-particle" : "", "family" : "Schwarzschild", "given" : "Michael A", "non-dropping-particle" : "", "parse-names" : false, "suffix" : "" }, { "dropping-particle" : "", "family" : "Shah", "given" : "Roma", "non-dropping-particle" : "", "parse-names" : false, "suffix" : "" }, { "dropping-particle" : "", "family" : "Gapstur", "given" : "Susan", "non-dropping-particle" : "", "parse-names" : false, "suffix" : "" }, { "dropping-particle" : "", "family" : "Ascherio", "given" : "Alberto", "non-dropping-particle" : "", "parse-names" : false, "suffix" : "" } ], "container-title" : "Movement disorders : official journal of the Movement Disorder Society", "id" : "ITEM-1", "issue" : "10", "issued" : { "date-parts" : [ [ "2012", "9", "1" ] ] }, "page" : "1276-82", "title" : "Caffeine and risk of Parkinson's disease in a large cohort of men and women.", "type" : "article-journal", "volume" : "27" }, "uris" : [ "http://www.mendeley.com/documents/?uuid=fe5729a4-a94b-45fc-b3d5-56c928df93ab" ] }, { "id" : "ITEM-2", "itemData" : { "DOI" : "10.1001/archneur.61.6.886", "ISSN" : "0003-9942", "PMID" : "15210525", "abstract" : "Although estrogen therapy has been associated with improved cognitive functioning, a reduced risk of dementia in women with Parkinson disease (PD), and a decreased risk of Alzheimer disease, estrogen therapy has not affected the risk of PD per se.", "author" : [ { "dropping-particle" : "", "family" : "Currie", "given" : "Lillian J", "non-dropping-particle" : "", "parse-names" : false, "suffix" : "" }, { "dropping-particle" : "", "family" : "Harrison", "given" : "Madaline B", "non-dropping-particle" : "", "parse-names" : false, "suffix" : "" }, { "dropping-particle" : "", "family" : "Trugman", "given" : "Joel M", "non-dropping-particle" : "", "parse-names" : false, "suffix" : "" }, { "dropping-particle" : "", "family" : "Bennett", "given" : "James P", "non-dropping-particle" : "", "parse-names" : false, "suffix" : "" }, { "dropping-particle" : "", "family" : "Wooten", "given" : "G Frederick", "non-dropping-particle" : "", "parse-names" : false, "suffix" : "" } ], "container-title" : "Archives of neurology", "id" : "ITEM-2", "issue" : "6", "issued" : { "date-parts" : [ [ "2004", "6" ] ] }, "page" : "886-8", "title" : "Postmenopausal estrogen use affects risk for Parkinson disease.", "type" : "article-journal", "volume" : "61" }, "uris" : [ "http://www.mendeley.com/documents/?uuid=bd48d903-9ae9-41ff-b109-39fdde5a9bd5" ] } ], "mendeley" : { "previouslyFormattedCitation" : "(Currie et al., 2004; Palacios et al., 2012)" }, "properties" : { "noteIndex" : 0 }, "schema" : "https://github.com/citation-style-language/schema/raw/master/csl-citation.json" }</w:instrText>
      </w:r>
      <w:r w:rsidR="00122438" w:rsidRPr="003D306D">
        <w:fldChar w:fldCharType="separate"/>
      </w:r>
      <w:r w:rsidR="007413E0" w:rsidRPr="00660074">
        <w:rPr>
          <w:noProof/>
        </w:rPr>
        <w:t>(Currie et al., 2004; Palacios et al., 2012)</w:t>
      </w:r>
      <w:r w:rsidR="00122438" w:rsidRPr="003D306D">
        <w:fldChar w:fldCharType="end"/>
      </w:r>
      <w:r w:rsidRPr="003D306D">
        <w:t>. In contrast, farming, rural living and well water drinking are associated with high risk of PD. Some chemicals used as pesticides (e.g., rotenone) or herbicides (e.g., paraquat) have been identified can cause dopaminergic cell death</w:t>
      </w:r>
      <w:r>
        <w:t xml:space="preserve"> </w:t>
      </w:r>
      <w:r w:rsidR="00122438">
        <w:fldChar w:fldCharType="begin" w:fldLock="1"/>
      </w:r>
      <w:r w:rsidR="00994410">
        <w:instrText>ADDIN CSL_CITATION { "citationItems" : [ { "id" : "ITEM-1", "itemData" : { "ISSN" : "0304-3940", "PMID" : "3912685", "abstract" : "The 1-methyl-4-phenyl-pyridinium ion (MPP+) is the four electron oxidation product of the dopaminergic neurotoxin 1-methyl-4-phenyl-1,2,3,6 -tetrahydropyridine (MPTP). MPP+ can be formed by the oxidation of MPTP by monoamine oxidase B to the intermediate dihydropyridinium species, MPDP+, which is spontaneously transformed to MPP+. In the present study, MPP+, like the mitochondrial toxin rotenone, inhibited pyruvate-malate respiration in isolated mitochondrial preparations. Moreover, the stereotaxic administration of both MPP+ and rotenone caused damage to the dopaminergic nigrostriatal pathway. These data clearly demonstrate that a mitochondrial toxin, administered stereotaxically, is extremely neurotoxic. The data lend support to the concept that MPTP-induced neurotoxicity may be due to the detrimental actions of enzymatically formed MPP+ on mitochondrial function.", "author" : [ { "dropping-particle" : "", "family" : "Heikkila", "given" : "R E", "non-dropping-particle" : "", "parse-names" : false, "suffix" : "" }, { "dropping-particle" : "", "family" : "Nicklas", "given" : "W J", "non-dropping-particle" : "", "parse-names" : false, "suffix" : "" }, { "dropping-particle" : "", "family" : "Vyas", "given" : "I", "non-dropping-particle" : "", "parse-names" : false, "suffix" : "" }, { "dropping-particle" : "", "family" : "Duvoisin", "given" : "R C", "non-dropping-particle" : "", "parse-names" : false, "suffix" : "" } ], "container-title" : "Neuroscience letters", "id" : "ITEM-1", "issue" : "3", "issued" : { "date-parts" : [ [ "1985", "12", "18" ] ] }, "page" : "389-94", "title" : "Dopaminergic toxicity of rotenone and the 1-methyl-4-phenylpyridinium ion after their stereotaxic administration to rats: implication for the mechanism of 1-methyl-4-phenyl-1,2,3,6-tetrahydropyridine toxicity.", "type" : "article-journal", "volume" : "62" }, "uris" : [ "http://www.mendeley.com/documents/?uuid=61ceee23-c045-4b40-92b2-71f08b0131df" ] }, { "id" : "ITEM-2", "itemData" : { "DOI" : "10.1371/journal.pone.0029447", "ISSN" : "1932-6203", "PMID" : "22291891", "abstract" : "The etiology of the vast majority of Parkinson's disease (PD) cases is unknown. It is generally accepted that there is an interaction between exposures to environmental agents with underlying genetic sensitivity. Recent epidemiological studies have shown that people living in agricultural communities have an increased risk of PD. Within these communities, paraquat (PQ) is one of the most utilized herbicides. PQ acts as a direct redox cycling agent to induce formation of free radicals and when administered to mice induces the cardinal symptoms of parkinsonism, including loss of TH+-positive dopaminergic (DA) neurons in the ventral midbrain's substantia nigra pars compacta (SNpc). Here we show that PQ-induced SNpc neuron loss is highly dependent on genetic background: C57BL/6J mice rapidly lose \u223c50% of their SNpc DA neurons, whereas inbred Swiss-Webster (SWR/J) mice do not show any significant loss. We intercrossed these two strains to map quantitative trait loci (QTLs) that underlie PQ-induced SNpc neuron loss. Using genome-wide linkage analysis we detected two significant QTLs. The first is located on chromosome 5 (Chr 5) centered near D5Mit338, whereas the second is on Chr 14 centered near D14Mit206. These two QTLs map to different loci than a previously identified QTL (Mptp1) that controls a significant portion of strain sensitivity to 1-methyl-4-phenyl-1,2,3,6-tetrahydropyridine (MPTP), suggesting that the mechanism of action of these two parkinsonian neurotoxins are different.", "author" : [ { "dropping-particle" : "", "family" : "Jiao", "given" : "Yun", "non-dropping-particle" : "", "parse-names" : false, "suffix" : "" }, { "dropping-particle" : "", "family" : "Lu", "given" : "Lu", "non-dropping-particle" : "", "parse-names" : false, "suffix" : "" }, { "dropping-particle" : "", "family" : "Williams", "given" : "Robert W", "non-dropping-particle" : "", "parse-names" : false, "suffix" : "" }, { "dropping-particle" : "", "family" : "Smeyne", "given" : "Richard J", "non-dropping-particle" : "", "parse-names" : false, "suffix" : "" } ], "container-title" : "PloS one", "id" : "ITEM-2", "issue" : "1", "issued" : { "date-parts" : [ [ "2012", "1" ] ] }, "page" : "e29447", "title" : "Genetic dissection of strain dependent paraquat-induced neurodegeneration in the substantia nigra pars compacta.", "type" : "article-journal", "volume" : "7" }, "uris" : [ "http://www.mendeley.com/documents/?uuid=4e26fb63-3b2d-45aa-b973-b25093458cf1" ] } ], "mendeley" : { "previouslyFormattedCitation" : "(Heikkila et al., 1985; Jiao et al., 2012)" }, "properties" : { "noteIndex" : 0 }, "schema" : "https://github.com/citation-style-language/schema/raw/master/csl-citation.json" }</w:instrText>
      </w:r>
      <w:r w:rsidR="00122438">
        <w:fldChar w:fldCharType="separate"/>
      </w:r>
      <w:r w:rsidR="007413E0" w:rsidRPr="00660074">
        <w:rPr>
          <w:noProof/>
        </w:rPr>
        <w:t>(Heikkila et al., 1985; Jiao et al., 2012)</w:t>
      </w:r>
      <w:r w:rsidR="00122438">
        <w:fldChar w:fldCharType="end"/>
      </w:r>
      <w:r w:rsidRPr="003D306D">
        <w:t>. Of interest, 1-methyl-4-phenyl-1,2,3,6-tetrahydropyridine (MPTP), an environmental factor</w:t>
      </w:r>
      <w:r>
        <w:t>,</w:t>
      </w:r>
      <w:r w:rsidRPr="003D306D">
        <w:t xml:space="preserve"> has been widely used as a selective neurotoxin of dopaminergic neurons to create several animal models of PD</w:t>
      </w:r>
      <w:r>
        <w:t>.</w:t>
      </w:r>
      <w:r w:rsidRPr="003D306D">
        <w:t xml:space="preserve"> </w:t>
      </w:r>
      <w:r>
        <w:t>D</w:t>
      </w:r>
      <w:r w:rsidRPr="003D306D">
        <w:t xml:space="preserve">etails of its involvement in PD </w:t>
      </w:r>
      <w:r>
        <w:t>are discussed in the following s</w:t>
      </w:r>
      <w:r w:rsidRPr="003D306D">
        <w:t>ection</w:t>
      </w:r>
      <w:r>
        <w:t xml:space="preserve"> 1.5</w:t>
      </w:r>
      <w:r w:rsidRPr="003D306D">
        <w:t>.</w:t>
      </w:r>
      <w:r>
        <w:t>1.</w:t>
      </w:r>
    </w:p>
    <w:p w:rsidR="006179E6" w:rsidRDefault="006179E6" w:rsidP="006179E6"/>
    <w:p w:rsidR="006179E6" w:rsidRDefault="006179E6" w:rsidP="006179E6">
      <w:pPr>
        <w:rPr>
          <w:rFonts w:cs="Arial"/>
          <w:sz w:val="23"/>
          <w:szCs w:val="23"/>
        </w:rPr>
      </w:pPr>
      <w:r w:rsidRPr="003D306D">
        <w:t xml:space="preserve">  </w:t>
      </w:r>
    </w:p>
    <w:p w:rsidR="006179E6" w:rsidRPr="003D306D" w:rsidRDefault="006179E6" w:rsidP="006179E6">
      <w:pPr>
        <w:pStyle w:val="Caption"/>
        <w:spacing w:before="100" w:beforeAutospacing="1" w:after="100" w:afterAutospacing="1" w:line="480" w:lineRule="auto"/>
        <w:jc w:val="center"/>
        <w:rPr>
          <w:rFonts w:ascii="Century Gothic" w:hAnsi="Century Gothic"/>
          <w:sz w:val="23"/>
          <w:szCs w:val="23"/>
        </w:rPr>
      </w:pPr>
      <w:bookmarkStart w:id="215" w:name="_Toc337666449"/>
      <w:bookmarkStart w:id="216" w:name="_Toc341040351"/>
      <w:r>
        <w:rPr>
          <w:rFonts w:ascii="Century Gothic" w:hAnsi="Century Gothic"/>
          <w:sz w:val="23"/>
          <w:szCs w:val="23"/>
        </w:rPr>
        <w:br w:type="page"/>
      </w:r>
      <w:bookmarkStart w:id="217" w:name="_Toc356080246"/>
      <w:r w:rsidRPr="00D958E9">
        <w:rPr>
          <w:rFonts w:ascii="Century Gothic" w:hAnsi="Century Gothic"/>
          <w:sz w:val="22"/>
          <w:szCs w:val="22"/>
        </w:rPr>
        <w:lastRenderedPageBreak/>
        <w:t>Table 1.</w:t>
      </w:r>
      <w:r w:rsidR="00122438" w:rsidRPr="00D958E9">
        <w:rPr>
          <w:rFonts w:ascii="Century Gothic" w:hAnsi="Century Gothic"/>
          <w:sz w:val="22"/>
          <w:szCs w:val="22"/>
        </w:rPr>
        <w:fldChar w:fldCharType="begin"/>
      </w:r>
      <w:r w:rsidRPr="00D958E9">
        <w:rPr>
          <w:rFonts w:ascii="Century Gothic" w:hAnsi="Century Gothic"/>
          <w:sz w:val="22"/>
          <w:szCs w:val="22"/>
        </w:rPr>
        <w:instrText xml:space="preserve"> SEQ Table_1. \* ARABIC </w:instrText>
      </w:r>
      <w:r w:rsidR="00122438" w:rsidRPr="00D958E9">
        <w:rPr>
          <w:rFonts w:ascii="Century Gothic" w:hAnsi="Century Gothic"/>
          <w:sz w:val="22"/>
          <w:szCs w:val="22"/>
        </w:rPr>
        <w:fldChar w:fldCharType="separate"/>
      </w:r>
      <w:r>
        <w:rPr>
          <w:rFonts w:ascii="Century Gothic" w:hAnsi="Century Gothic"/>
          <w:noProof/>
          <w:sz w:val="22"/>
          <w:szCs w:val="22"/>
        </w:rPr>
        <w:t>1</w:t>
      </w:r>
      <w:r w:rsidR="00122438" w:rsidRPr="00D958E9">
        <w:rPr>
          <w:rFonts w:ascii="Century Gothic" w:hAnsi="Century Gothic"/>
          <w:sz w:val="22"/>
          <w:szCs w:val="22"/>
        </w:rPr>
        <w:fldChar w:fldCharType="end"/>
      </w:r>
      <w:r w:rsidRPr="00D958E9">
        <w:rPr>
          <w:rFonts w:ascii="Century Gothic" w:hAnsi="Century Gothic"/>
          <w:sz w:val="22"/>
          <w:szCs w:val="22"/>
        </w:rPr>
        <w:t>: Genetic linkage and gene identification in PD</w:t>
      </w:r>
      <w:bookmarkEnd w:id="215"/>
      <w:bookmarkEnd w:id="216"/>
      <w:bookmarkEnd w:id="217"/>
      <w:r>
        <w:rPr>
          <w:rFonts w:ascii="Century Gothic" w:hAnsi="Century Gothic"/>
          <w:sz w:val="23"/>
          <w:szCs w:val="23"/>
        </w:rPr>
        <w:t xml:space="preserve"> </w:t>
      </w:r>
    </w:p>
    <w:tbl>
      <w:tblPr>
        <w:tblW w:w="850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701"/>
        <w:gridCol w:w="2410"/>
        <w:gridCol w:w="2410"/>
      </w:tblGrid>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FF0000"/>
                <w:sz w:val="16"/>
                <w:szCs w:val="16"/>
              </w:rPr>
            </w:pPr>
            <w:r w:rsidRPr="00D958E9">
              <w:rPr>
                <w:b/>
                <w:color w:val="FF0000"/>
                <w:sz w:val="16"/>
                <w:szCs w:val="16"/>
              </w:rPr>
              <w:t>Name and locus</w:t>
            </w:r>
          </w:p>
        </w:tc>
        <w:tc>
          <w:tcPr>
            <w:tcW w:w="1701" w:type="dxa"/>
            <w:shd w:val="clear" w:color="auto" w:fill="FFFFCC"/>
          </w:tcPr>
          <w:p w:rsidR="006179E6" w:rsidRPr="00D958E9" w:rsidRDefault="006179E6" w:rsidP="006179E6">
            <w:pPr>
              <w:spacing w:before="60" w:beforeAutospacing="0" w:after="0" w:afterAutospacing="0" w:line="240" w:lineRule="auto"/>
              <w:rPr>
                <w:b/>
                <w:color w:val="FF0000"/>
                <w:sz w:val="16"/>
                <w:szCs w:val="16"/>
              </w:rPr>
            </w:pPr>
            <w:r w:rsidRPr="00D958E9">
              <w:rPr>
                <w:b/>
                <w:color w:val="FF0000"/>
                <w:sz w:val="16"/>
                <w:szCs w:val="16"/>
              </w:rPr>
              <w:t>Gene (symbol)</w:t>
            </w:r>
          </w:p>
        </w:tc>
        <w:tc>
          <w:tcPr>
            <w:tcW w:w="2410" w:type="dxa"/>
            <w:shd w:val="clear" w:color="auto" w:fill="FFFFCC"/>
          </w:tcPr>
          <w:p w:rsidR="006179E6" w:rsidRPr="00D958E9" w:rsidRDefault="006179E6" w:rsidP="006179E6">
            <w:pPr>
              <w:spacing w:before="60" w:beforeAutospacing="0" w:after="0" w:afterAutospacing="0" w:line="240" w:lineRule="auto"/>
              <w:rPr>
                <w:b/>
                <w:color w:val="FF0000"/>
                <w:sz w:val="16"/>
                <w:szCs w:val="16"/>
              </w:rPr>
            </w:pPr>
            <w:r w:rsidRPr="00D958E9">
              <w:rPr>
                <w:b/>
                <w:color w:val="FF0000"/>
                <w:sz w:val="16"/>
                <w:szCs w:val="16"/>
              </w:rPr>
              <w:t>Mode of inheritance; pathological and clinical features</w:t>
            </w:r>
          </w:p>
        </w:tc>
        <w:tc>
          <w:tcPr>
            <w:tcW w:w="2410" w:type="dxa"/>
            <w:shd w:val="clear" w:color="auto" w:fill="FFFFCC"/>
          </w:tcPr>
          <w:p w:rsidR="006179E6" w:rsidRPr="00D958E9" w:rsidRDefault="006179E6" w:rsidP="006179E6">
            <w:pPr>
              <w:spacing w:before="60" w:beforeAutospacing="0" w:after="0" w:afterAutospacing="0" w:line="240" w:lineRule="auto"/>
              <w:rPr>
                <w:b/>
                <w:color w:val="FF0000"/>
                <w:sz w:val="16"/>
                <w:szCs w:val="16"/>
              </w:rPr>
            </w:pPr>
            <w:r w:rsidRPr="00D958E9">
              <w:rPr>
                <w:b/>
                <w:color w:val="FF0000"/>
                <w:sz w:val="16"/>
                <w:szCs w:val="16"/>
              </w:rPr>
              <w:t>Protein function</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1</w:t>
            </w:r>
            <w:r w:rsidRPr="00D958E9">
              <w:rPr>
                <w:b/>
                <w:color w:val="000099"/>
                <w:sz w:val="16"/>
                <w:szCs w:val="16"/>
              </w:rPr>
              <w:t>, 4p21</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α-Synuclein (</w:t>
            </w:r>
            <w:r w:rsidRPr="00D958E9">
              <w:rPr>
                <w:i/>
                <w:sz w:val="16"/>
                <w:szCs w:val="16"/>
              </w:rPr>
              <w:t>SCNA</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dominant; Lewy bodies; onset in 40's; dementia, hallucination, autonomic dysfunction</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Possibly synaptic vesicle trafficking</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2</w:t>
            </w:r>
            <w:r w:rsidRPr="00D958E9">
              <w:rPr>
                <w:b/>
                <w:color w:val="000099"/>
                <w:sz w:val="16"/>
                <w:szCs w:val="16"/>
              </w:rPr>
              <w:t>, 6q25.2-q27</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Parkin (</w:t>
            </w:r>
            <w:r w:rsidRPr="00D958E9">
              <w:rPr>
                <w:i/>
                <w:sz w:val="16"/>
                <w:szCs w:val="16"/>
              </w:rPr>
              <w:t>PRKN</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recessive; often juvenile onset without Lewy bodies; slowly progressive</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Ubiquitin E3 ligase, attaches short ubiquitin peptide chains to a range of proteins, likely to mark degradation</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3</w:t>
            </w:r>
            <w:r w:rsidRPr="00D958E9">
              <w:rPr>
                <w:b/>
                <w:color w:val="000099"/>
                <w:sz w:val="16"/>
                <w:szCs w:val="16"/>
              </w:rPr>
              <w:t>, 2p13</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Unknown</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dominant; Lewy bodies; indistinguishable from idiopathic PD</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Pr>
                <w:sz w:val="16"/>
                <w:szCs w:val="16"/>
              </w:rPr>
              <w:t>Unknown</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4</w:t>
            </w:r>
            <w:r w:rsidRPr="00D958E9">
              <w:rPr>
                <w:b/>
                <w:color w:val="000099"/>
                <w:sz w:val="16"/>
                <w:szCs w:val="16"/>
              </w:rPr>
              <w:t>, 4q21</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Multiple copies of wild-type a-synuclein (</w:t>
            </w:r>
            <w:r w:rsidRPr="00D958E9">
              <w:rPr>
                <w:i/>
                <w:sz w:val="16"/>
                <w:szCs w:val="16"/>
              </w:rPr>
              <w:t>SCNA</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dominant; wide range of symptoms from idiopathic PD to dementia with Lewy bodies</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See PARK1</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5</w:t>
            </w:r>
            <w:r w:rsidRPr="00D958E9">
              <w:rPr>
                <w:b/>
                <w:color w:val="000099"/>
                <w:sz w:val="16"/>
                <w:szCs w:val="16"/>
              </w:rPr>
              <w:t>, 4p14</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Ubiquitin-C-terminal hydroxylase L1 (</w:t>
            </w:r>
            <w:r w:rsidRPr="00D958E9">
              <w:rPr>
                <w:i/>
                <w:sz w:val="16"/>
                <w:szCs w:val="16"/>
              </w:rPr>
              <w:t>UCH-L1</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 xml:space="preserve">Possibly autosomal dominant; onset ~50; indistinguishable from idiopathic PD </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Removes polyubiquitin</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6</w:t>
            </w:r>
            <w:r w:rsidRPr="00D958E9">
              <w:rPr>
                <w:b/>
                <w:color w:val="000099"/>
                <w:sz w:val="16"/>
                <w:szCs w:val="16"/>
              </w:rPr>
              <w:t>, 1p35-p36</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PTEN-induced kinase 1 (</w:t>
            </w:r>
            <w:r w:rsidRPr="00D958E9">
              <w:rPr>
                <w:i/>
                <w:sz w:val="16"/>
                <w:szCs w:val="16"/>
              </w:rPr>
              <w:t>PINK1</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recessive; onset 30-40</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Mitochondrial kinase; modulates mitochondrial dynamics</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7</w:t>
            </w:r>
            <w:r w:rsidRPr="00D958E9">
              <w:rPr>
                <w:b/>
                <w:color w:val="000099"/>
                <w:sz w:val="16"/>
                <w:szCs w:val="16"/>
              </w:rPr>
              <w:t>, 1p36</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DJ-1 (</w:t>
            </w:r>
            <w:r w:rsidRPr="00D958E9">
              <w:rPr>
                <w:i/>
                <w:sz w:val="16"/>
                <w:szCs w:val="16"/>
              </w:rPr>
              <w:t>DJ-1</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recessive; onset 30-40</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Possible atypical peroxiredoxin and may play a role in apoptosis</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8</w:t>
            </w:r>
            <w:r w:rsidRPr="00D958E9">
              <w:rPr>
                <w:b/>
                <w:color w:val="000099"/>
                <w:sz w:val="16"/>
                <w:szCs w:val="16"/>
              </w:rPr>
              <w:t>, 12q12</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Leucine-rich repeat kinase 2 (</w:t>
            </w:r>
            <w:r w:rsidRPr="00D958E9">
              <w:rPr>
                <w:i/>
                <w:sz w:val="16"/>
                <w:szCs w:val="16"/>
              </w:rPr>
              <w:t>LRRK2</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dominant; nigral degeneration, Lewy bodies; also tau pathology; onset ~60; indistinguishable from idiopathic PD</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 xml:space="preserve">Probably a </w:t>
            </w:r>
            <w:r>
              <w:rPr>
                <w:sz w:val="16"/>
                <w:szCs w:val="16"/>
              </w:rPr>
              <w:t>mitochondrial</w:t>
            </w:r>
            <w:r w:rsidRPr="00D958E9">
              <w:rPr>
                <w:sz w:val="16"/>
                <w:szCs w:val="16"/>
              </w:rPr>
              <w:t xml:space="preserve"> kinase</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9</w:t>
            </w:r>
            <w:r w:rsidRPr="00D958E9">
              <w:rPr>
                <w:b/>
                <w:color w:val="000099"/>
                <w:sz w:val="16"/>
                <w:szCs w:val="16"/>
              </w:rPr>
              <w:t>, 1p36</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Lysosomal ATPase (</w:t>
            </w:r>
            <w:r w:rsidRPr="00D958E9">
              <w:rPr>
                <w:i/>
                <w:sz w:val="16"/>
                <w:szCs w:val="16"/>
              </w:rPr>
              <w:t>ATP13A2</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recessive; Kufor-Rakeb syndrome, a Parkinson-plus disorder; juvenile onse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Lysosomal ATPase</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10</w:t>
            </w:r>
            <w:r w:rsidRPr="00D958E9">
              <w:rPr>
                <w:b/>
                <w:color w:val="000099"/>
                <w:sz w:val="16"/>
                <w:szCs w:val="16"/>
              </w:rPr>
              <w:t>, 1p32</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Unknown</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recessive; typical late-onse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Pr>
                <w:sz w:val="16"/>
                <w:szCs w:val="16"/>
              </w:rPr>
              <w:t>Unknown</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11</w:t>
            </w:r>
            <w:r w:rsidRPr="00D958E9">
              <w:rPr>
                <w:b/>
                <w:color w:val="000099"/>
                <w:sz w:val="16"/>
                <w:szCs w:val="16"/>
              </w:rPr>
              <w:t>, 2q37.1</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Unknown</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dominant, indistinguishable from idiopathic PD</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Pr>
                <w:sz w:val="16"/>
                <w:szCs w:val="16"/>
              </w:rPr>
              <w:t>Unknown</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12</w:t>
            </w:r>
            <w:r w:rsidRPr="00D958E9">
              <w:rPr>
                <w:b/>
                <w:color w:val="000099"/>
                <w:sz w:val="16"/>
                <w:szCs w:val="16"/>
              </w:rPr>
              <w:t>, Xq21-q25</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Unknown</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X-linked recessive</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Pr>
                <w:sz w:val="16"/>
                <w:szCs w:val="16"/>
              </w:rPr>
              <w:t>Unknown</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13</w:t>
            </w:r>
            <w:r w:rsidRPr="00D958E9">
              <w:rPr>
                <w:b/>
                <w:color w:val="000099"/>
                <w:sz w:val="16"/>
                <w:szCs w:val="16"/>
              </w:rPr>
              <w:t>, 2p12</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Serine protease (</w:t>
            </w:r>
            <w:r w:rsidRPr="00D958E9">
              <w:rPr>
                <w:i/>
                <w:sz w:val="16"/>
                <w:szCs w:val="16"/>
              </w:rPr>
              <w:t>HTRA2</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dominant; indistinguishable from idiopathic PD</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Serine protease primarily localized in the endoplasmic reticulum and mitochondria</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14</w:t>
            </w:r>
            <w:r w:rsidRPr="00D958E9">
              <w:rPr>
                <w:b/>
                <w:color w:val="000099"/>
                <w:sz w:val="16"/>
                <w:szCs w:val="16"/>
              </w:rPr>
              <w:t>, 22q13.1</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Phospholipase A2 (</w:t>
            </w:r>
            <w:r w:rsidRPr="00D958E9">
              <w:rPr>
                <w:i/>
                <w:sz w:val="16"/>
                <w:szCs w:val="16"/>
              </w:rPr>
              <w:t>PLA2G6</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recessive; also with dystonia and ataxia; infants and children</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Phospholipase A2</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ARK15</w:t>
            </w:r>
            <w:r w:rsidRPr="00D958E9">
              <w:rPr>
                <w:b/>
                <w:color w:val="000099"/>
                <w:sz w:val="16"/>
                <w:szCs w:val="16"/>
              </w:rPr>
              <w:t>, 22q12-q13</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F-box only protein 7 (</w:t>
            </w:r>
            <w:r w:rsidRPr="00D958E9">
              <w:rPr>
                <w:i/>
                <w:sz w:val="16"/>
                <w:szCs w:val="16"/>
              </w:rPr>
              <w:t>FBXO7</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recessive; early onse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Component of modular E3 ubiquitin protein ligase, which function in phosphorylation-dependent ubiquitination</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Glucocerebrosidase</w:t>
            </w:r>
            <w:r w:rsidRPr="00D958E9">
              <w:rPr>
                <w:b/>
                <w:color w:val="000099"/>
                <w:sz w:val="16"/>
                <w:szCs w:val="16"/>
              </w:rPr>
              <w:t>, 1q21</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w:t>
            </w:r>
            <w:r w:rsidRPr="00D958E9">
              <w:rPr>
                <w:i/>
                <w:sz w:val="16"/>
                <w:szCs w:val="16"/>
              </w:rPr>
              <w:t>GBA</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dominant; indistinguishable from idiopathic PD</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Lysosomal enzyme</w:t>
            </w:r>
          </w:p>
        </w:tc>
      </w:tr>
      <w:tr w:rsidR="006179E6" w:rsidRPr="00D958E9" w:rsidTr="006179E6">
        <w:tc>
          <w:tcPr>
            <w:tcW w:w="1985" w:type="dxa"/>
            <w:shd w:val="clear" w:color="auto" w:fill="CCFFCC"/>
          </w:tcPr>
          <w:p w:rsidR="006179E6" w:rsidRPr="00D958E9" w:rsidRDefault="006179E6" w:rsidP="006179E6">
            <w:pPr>
              <w:spacing w:before="60" w:beforeAutospacing="0" w:after="0" w:afterAutospacing="0" w:line="240" w:lineRule="auto"/>
              <w:rPr>
                <w:b/>
                <w:color w:val="000099"/>
                <w:sz w:val="16"/>
                <w:szCs w:val="16"/>
              </w:rPr>
            </w:pPr>
            <w:r w:rsidRPr="00D25A5E">
              <w:rPr>
                <w:b/>
                <w:i/>
                <w:color w:val="000099"/>
                <w:sz w:val="16"/>
                <w:szCs w:val="16"/>
              </w:rPr>
              <w:t>POLG1</w:t>
            </w:r>
            <w:r w:rsidRPr="00D958E9">
              <w:rPr>
                <w:b/>
                <w:color w:val="000099"/>
                <w:sz w:val="16"/>
                <w:szCs w:val="16"/>
              </w:rPr>
              <w:t>, 15q25</w:t>
            </w:r>
          </w:p>
        </w:tc>
        <w:tc>
          <w:tcPr>
            <w:tcW w:w="1701"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Polymerase gamma (</w:t>
            </w:r>
            <w:r w:rsidRPr="00D958E9">
              <w:rPr>
                <w:i/>
                <w:sz w:val="16"/>
                <w:szCs w:val="16"/>
              </w:rPr>
              <w:t>POLG1</w:t>
            </w:r>
            <w:r w:rsidRPr="00D958E9">
              <w:rPr>
                <w:sz w:val="16"/>
                <w:szCs w:val="16"/>
              </w:rPr>
              <w:t>)</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Autosomal recessive</w:t>
            </w:r>
          </w:p>
        </w:tc>
        <w:tc>
          <w:tcPr>
            <w:tcW w:w="2410" w:type="dxa"/>
            <w:shd w:val="clear" w:color="auto" w:fill="FFFFCC"/>
          </w:tcPr>
          <w:p w:rsidR="006179E6" w:rsidRPr="00D958E9" w:rsidRDefault="006179E6" w:rsidP="006179E6">
            <w:pPr>
              <w:spacing w:before="60" w:beforeAutospacing="0" w:after="0" w:afterAutospacing="0" w:line="240" w:lineRule="auto"/>
              <w:rPr>
                <w:sz w:val="16"/>
                <w:szCs w:val="16"/>
              </w:rPr>
            </w:pPr>
            <w:r w:rsidRPr="00D958E9">
              <w:rPr>
                <w:sz w:val="16"/>
                <w:szCs w:val="16"/>
              </w:rPr>
              <w:t>DNA polymerase gamma 1</w:t>
            </w:r>
          </w:p>
        </w:tc>
      </w:tr>
    </w:tbl>
    <w:p w:rsidR="006179E6" w:rsidRPr="003D306D" w:rsidRDefault="006179E6" w:rsidP="006179E6">
      <w:pPr>
        <w:pStyle w:val="Heading1"/>
      </w:pPr>
      <w:bookmarkStart w:id="218" w:name="_Toc337587520"/>
      <w:bookmarkStart w:id="219" w:name="_Toc339016712"/>
      <w:bookmarkStart w:id="220" w:name="_Toc340756414"/>
      <w:bookmarkStart w:id="221" w:name="_Toc341038742"/>
      <w:bookmarkStart w:id="222" w:name="_Toc370678279"/>
      <w:r w:rsidRPr="003D306D">
        <w:lastRenderedPageBreak/>
        <w:t>1.5. Toxin-induced animal models of PD</w:t>
      </w:r>
      <w:bookmarkEnd w:id="218"/>
      <w:bookmarkEnd w:id="219"/>
      <w:bookmarkEnd w:id="220"/>
      <w:bookmarkEnd w:id="221"/>
      <w:bookmarkEnd w:id="222"/>
    </w:p>
    <w:p w:rsidR="006179E6" w:rsidRDefault="006179E6" w:rsidP="006179E6">
      <w:r w:rsidRPr="004A544B">
        <w:t xml:space="preserve">Traditionally, models of PD are generated by the use of neurotoxins. The most common of which are MPTP </w:t>
      </w:r>
      <w:r>
        <w:t xml:space="preserve">and </w:t>
      </w:r>
      <w:r w:rsidRPr="004A544B">
        <w:t xml:space="preserve">6-hydroxydopamine (6-OHDA) </w:t>
      </w:r>
      <w:r w:rsidR="00122438" w:rsidRPr="004A544B">
        <w:fldChar w:fldCharType="begin" w:fldLock="1"/>
      </w:r>
      <w:r w:rsidR="00994410">
        <w:instrText>ADDIN CSL_CITATION { "citationItems" : [ { "id" : "ITEM-1", "itemData" : { "DOI" : "10.1007/s00441-004-0938-y", "ISBN" : "0302-766X (Print)\n0302-766X (Linking)", "PMID" : "15503155", "abstract" : "Neurological disorders in humans can be modeled in animals using standardized procedures that recreate specific pathogenic events and their behavioral outcomes. The development of animal models of Parkinson's disease (PD) is important to test new neuroprotective agents and strategies. Such animal models of PD have to mimic, at least partially, a Parkinson-like pathology and should reproduce specific features of the human disease. PD is characterized by massive degeneration of dopaminergic neurons in the substantia nigra, the loss of striatal dopaminergic fibers and a dramatic reduction of the striatal dopamine levels. The formation of cytoplasmic inclusion bodies (Lewy bodies) in surviving dopaminergic neurons represents the most important neuropathological feature of PD. Furthermore, the massive striatal dopamine deficiency causes easily detectable motor deficits in PD patients, including bradykinesia, rigidity, and resting tremor, which are the cardinal symptoms of PD. Over the years, a broad variety of experimental models of PD were developed and applied in diverse species. This review focuses on the two most common \"classical\" toxin-induced PD models, the 6-hydroxy-dopamine (6-OHDA model) and the 1-methyl-4-phenyl-1,2,3,6-tetrahydropyridine (MPTP) model. Both neurotoxins selectively and rapidly destroy catecholaminergic neurons, whereas in humans the PD pathogenesis follows a progressive course over decades. This discrepancy reflects one important and principal point of weakness related to most animal models. This review discusses the most important properties of 6-OHDA and MPTP, their modes of administration, and critically examines advantages and limitations of selected animal models. The new genetic and environmental toxin models of PD (e.show $132#g. rotenone, paraquat, maneb) are discussed elsewhere in this \"special issue.\"", "author" : [ { "dropping-particle" : "", "family" : "Schober", "given" : "A", "non-dropping-particle" : "", "parse-names" : false, "suffix" : "" } ], "container-title" : "Cell Tissue Res", "edition" : "2004/10/27", "id" : "ITEM-1", "issue" : "1", "issued" : { "date-parts" : [ [ "2004" ] ] }, "note" : "Schober, Andreas\nResearch Support, Non-U.S. Gov't\nReview\nGermany\nCell and tissue research\nCell Tissue Res. 2004 Oct;318(1):215-24. Epub 2004 Jul 28.", "page" : "215-224", "title" : "Classic toxin-induced animal models of Parkinson's disease: 6-OHDA and MPTP", "type" : "article-journal", "volume" : "318" }, "uris" : [ "http://www.mendeley.com/documents/?uuid=d22e19db-8399-486b-bd34-0ff7432427b8" ] } ], "mendeley" : { "previouslyFormattedCitation" : "(Schober, 2004)" }, "properties" : { "noteIndex" : 0 }, "schema" : "https://github.com/citation-style-language/schema/raw/master/csl-citation.json" }</w:instrText>
      </w:r>
      <w:r w:rsidR="00122438" w:rsidRPr="004A544B">
        <w:fldChar w:fldCharType="separate"/>
      </w:r>
      <w:r w:rsidRPr="00660074">
        <w:rPr>
          <w:noProof/>
        </w:rPr>
        <w:t>(Schober, 2004)</w:t>
      </w:r>
      <w:r w:rsidR="00122438" w:rsidRPr="004A544B">
        <w:fldChar w:fldCharType="end"/>
      </w:r>
      <w:r w:rsidR="00122438" w:rsidRPr="004A544B">
        <w:fldChar w:fldCharType="begin"/>
      </w:r>
      <w:r w:rsidRPr="004A544B">
        <w:instrText xml:space="preserve"> ADDIN EN.CITE &lt;EndNote&gt;&lt;Cite&gt;&lt;Author&gt;Schober&lt;/Author&gt;&lt;Year&gt;2004&lt;/Year&gt;&lt;RecNum&gt;430&lt;/RecNum&gt;&lt;record&gt;&lt;rec-number&gt;430&lt;/rec-number&gt;&lt;foreign-keys&gt;&lt;key app="EN" db-id="0txpvsw9qedefoetxa5x5ff5pdv5rsstwewr"&gt;430&lt;/key&gt;&lt;/foreign-keys&gt;&lt;ref-type name="Journal Article"&gt;17&lt;/ref-type&gt;&lt;contributors&gt;&lt;authors&gt;&lt;author&gt;Schober, A.&lt;/author&gt;&lt;/authors&gt;&lt;/contributors&gt;&lt;auth-address&gt;Department of Neuroanatomy and IZN, University of Heidelberg, Im Neuenheimer Feld 307, 69120 Heidelberg, Germany. andreas.schober@urz.uni-heidelberg.de&lt;/auth-address&gt;&lt;titles&gt;&lt;title&gt;Classic toxin-induced animal models of Parkinson&amp;apos;s disease: 6-OHDA and MPTP&lt;/title&gt;&lt;secondary-title&gt;Cell Tissue Res&lt;/secondary-title&gt;&lt;/titles&gt;&lt;periodical&gt;&lt;full-title&gt;Cell Tissue Res&lt;/full-title&gt;&lt;/periodical&gt;&lt;pages&gt;215-24&lt;/pages&gt;&lt;volume&gt;318&lt;/volume&gt;&lt;number&gt;1&lt;/number&gt;&lt;edition&gt;2004/10/27&lt;/edition&gt;&lt;keywords&gt;&lt;keyword&gt;Animals&lt;/keyword&gt;&lt;keyword&gt;Disease Models, Animal&lt;/keyword&gt;&lt;keyword&gt;Oxidopamine&lt;/keyword&gt;&lt;keyword&gt;Parkinsonian Disorders/*physiopathology&lt;/keyword&gt;&lt;keyword&gt;Sympatholytics&lt;/keyword&gt;&lt;/keywords&gt;&lt;dates&gt;&lt;year&gt;2004&lt;/year&gt;&lt;pub-dates&gt;&lt;date&gt;Oct&lt;/date&gt;&lt;/pub-dates&gt;&lt;/dates&gt;&lt;isbn&gt;0302-766X (Print)&amp;#xD;0302-766X (Linking)&lt;/isbn&gt;&lt;accession-num&gt;15503155&lt;/accession-num&gt;&lt;urls&gt;&lt;related-urls&gt;&lt;url&gt;http://www.ncbi.nlm.nih.gov/entrez/query.fcgi?cmd=Retrieve&amp;amp;db=PubMed&amp;amp;dopt=Citation&amp;amp;list_uids=15503155&lt;/url&gt;&lt;/related-urls&gt;&lt;/urls&gt;&lt;electronic-resource-num&gt;10.1007/s00441-004-0938-y&lt;/electronic-resource-num&gt;&lt;language&gt;eng&lt;/language&gt;&lt;/record&gt;&lt;/Cite&gt;&lt;/EndNote&gt;</w:instrText>
      </w:r>
      <w:r w:rsidR="00122438" w:rsidRPr="004A544B">
        <w:fldChar w:fldCharType="end"/>
      </w:r>
      <w:r w:rsidRPr="004A544B">
        <w:t xml:space="preserve">. </w:t>
      </w:r>
    </w:p>
    <w:p w:rsidR="006179E6" w:rsidRDefault="006179E6" w:rsidP="006179E6">
      <w:pPr>
        <w:pStyle w:val="Heading2"/>
      </w:pPr>
      <w:bookmarkStart w:id="223" w:name="_Toc370678280"/>
      <w:r>
        <w:t>1.5.1. MPTP</w:t>
      </w:r>
      <w:bookmarkEnd w:id="223"/>
    </w:p>
    <w:p w:rsidR="006179E6" w:rsidRDefault="006179E6" w:rsidP="006179E6">
      <w:r w:rsidRPr="004A544B">
        <w:t>MPTP is a by-product generated during the synthesis of an illicit drug, meperidine. MPTP cros</w:t>
      </w:r>
      <w:r>
        <w:t>ses the blood-brain barrier and converts</w:t>
      </w:r>
      <w:r w:rsidRPr="004A544B">
        <w:t xml:space="preserve"> into 1-methyl-4-phenylpyridinium </w:t>
      </w:r>
      <w:r>
        <w:t xml:space="preserve">ion </w:t>
      </w:r>
      <w:r w:rsidRPr="004A544B">
        <w:t>(MPP</w:t>
      </w:r>
      <w:r w:rsidRPr="004A544B">
        <w:rPr>
          <w:vertAlign w:val="superscript"/>
        </w:rPr>
        <w:t>+</w:t>
      </w:r>
      <w:r w:rsidRPr="004A544B">
        <w:t>)</w:t>
      </w:r>
      <w:r>
        <w:t xml:space="preserve"> by glial MAO-B via oxidation. </w:t>
      </w:r>
      <w:r w:rsidRPr="004A544B">
        <w:t>MPP</w:t>
      </w:r>
      <w:r w:rsidRPr="004A544B">
        <w:rPr>
          <w:vertAlign w:val="superscript"/>
        </w:rPr>
        <w:t>+</w:t>
      </w:r>
      <w:r w:rsidRPr="004A544B">
        <w:t xml:space="preserve"> is taken up by DAT and actively concentrated in dopaminergic neurons</w:t>
      </w:r>
      <w:r>
        <w:t xml:space="preserve"> </w:t>
      </w:r>
      <w:r w:rsidR="00122438">
        <w:fldChar w:fldCharType="begin" w:fldLock="1"/>
      </w:r>
      <w:r w:rsidR="00994410">
        <w:instrText>ADDIN CSL_CITATION { "citationItems" : [ { "id" : "ITEM-1", "itemData" : { "DOI" : "10.1016/0304-3940(84)90293-3", "ISSN" : "03043940", "abstract" : "MPTP (1-methyl-4-phenyl-1,2,3,6-tetrahydropyridine) is a newly described neurotoxin which selectively destroys cells in the substantia nigra when administered systemically to primates. Because the substance creates a condition in humans which is virtually indistinguishable from Parkinson's disease, interest has focused on its mechanism of action. We now report that MPTP appears to be rapidly metabolized after systemic administration in toxic amounts, and identify 1-methyl-4-phenylpyridinium ion (MPP+) as a probable major metabolite.", "author" : [ { "dropping-particle" : "", "family" : "Langston", "given" : "J.William", "non-dropping-particle" : "", "parse-names" : false, "suffix" : "" }, { "dropping-particle" : "", "family" : "Irwin", "given" : "Ian", "non-dropping-particle" : "", "parse-names" : false, "suffix" : "" }, { "dropping-particle" : "", "family" : "Langston", "given" : "Elizabeth B.", "non-dropping-particle" : "", "parse-names" : false, "suffix" : "" }, { "dropping-particle" : "", "family" : "Forno", "given" : "Lysia S.", "non-dropping-particle" : "", "parse-names" : false, "suffix" : "" } ], "container-title" : "Neuroscience Letters", "id" : "ITEM-1", "issue" : "1", "issued" : { "date-parts" : [ [ "1984", "7" ] ] }, "page" : "87-92", "title" : "1-Methyl-4-phenylpyridinium ion (MPP+): Identification of a metabolite of MPTP, a toxin selective to the substantia nigra", "type" : "article-journal", "volume" : "48" }, "uris" : [ "http://www.mendeley.com/documents/?uuid=181b6b45-6ad4-4744-baad-0e2d130a6bef" ] } ], "mendeley" : { "previouslyFormattedCitation" : "(Langston et al., 1984)" }, "properties" : { "noteIndex" : 0 }, "schema" : "https://github.com/citation-style-language/schema/raw/master/csl-citation.json" }</w:instrText>
      </w:r>
      <w:r w:rsidR="00122438">
        <w:fldChar w:fldCharType="separate"/>
      </w:r>
      <w:r w:rsidR="007413E0" w:rsidRPr="00660074">
        <w:rPr>
          <w:noProof/>
        </w:rPr>
        <w:t>(Langston et al., 1984)</w:t>
      </w:r>
      <w:r w:rsidR="00122438">
        <w:fldChar w:fldCharType="end"/>
      </w:r>
      <w:r w:rsidRPr="004A544B">
        <w:t xml:space="preserve">. There </w:t>
      </w:r>
      <w:r>
        <w:t>is evidence</w:t>
      </w:r>
      <w:r w:rsidRPr="004A544B">
        <w:t xml:space="preserve"> that MPP</w:t>
      </w:r>
      <w:r w:rsidRPr="004A544B">
        <w:rPr>
          <w:vertAlign w:val="superscript"/>
        </w:rPr>
        <w:t>+</w:t>
      </w:r>
      <w:r w:rsidRPr="004A544B">
        <w:t xml:space="preserve"> can interfere wit</w:t>
      </w:r>
      <w:r>
        <w:t>h mitochondrial complex I, causing ATP depletion and generating</w:t>
      </w:r>
      <w:r w:rsidRPr="004A544B">
        <w:t xml:space="preserve"> free radicals which </w:t>
      </w:r>
      <w:r>
        <w:t>in turn</w:t>
      </w:r>
      <w:r w:rsidRPr="004A544B">
        <w:t xml:space="preserve"> induce cell death</w:t>
      </w:r>
      <w:r>
        <w:t xml:space="preserve"> </w:t>
      </w:r>
      <w:r w:rsidR="00122438">
        <w:fldChar w:fldCharType="begin" w:fldLock="1"/>
      </w:r>
      <w:r w:rsidR="00994410">
        <w:instrText>ADDIN CSL_CITATION { "citationItems" : [ { "id" : "ITEM-1", "itemData" : { "ISSN" : "0304-3940", "PMID" : "3912685", "abstract" : "The 1-methyl-4-phenyl-pyridinium ion (MPP+) is the four electron oxidation product of the dopaminergic neurotoxin 1-methyl-4-phenyl-1,2,3,6 -tetrahydropyridine (MPTP). MPP+ can be formed by the oxidation of MPTP by monoamine oxidase B to the intermediate dihydropyridinium species, MPDP+, which is spontaneously transformed to MPP+. In the present study, MPP+, like the mitochondrial toxin rotenone, inhibited pyruvate-malate respiration in isolated mitochondrial preparations. Moreover, the stereotaxic administration of both MPP+ and rotenone caused damage to the dopaminergic nigrostriatal pathway. These data clearly demonstrate that a mitochondrial toxin, administered stereotaxically, is extremely neurotoxic. The data lend support to the concept that MPTP-induced neurotoxicity may be due to the detrimental actions of enzymatically formed MPP+ on mitochondrial function.", "author" : [ { "dropping-particle" : "", "family" : "Heikkila", "given" : "R E", "non-dropping-particle" : "", "parse-names" : false, "suffix" : "" }, { "dropping-particle" : "", "family" : "Nicklas", "given" : "W J", "non-dropping-particle" : "", "parse-names" : false, "suffix" : "" }, { "dropping-particle" : "", "family" : "Vyas", "given" : "I", "non-dropping-particle" : "", "parse-names" : false, "suffix" : "" }, { "dropping-particle" : "", "family" : "Duvoisin", "given" : "R C", "non-dropping-particle" : "", "parse-names" : false, "suffix" : "" } ], "container-title" : "Neuroscience letters", "id" : "ITEM-1", "issue" : "3", "issued" : { "date-parts" : [ [ "1985", "12", "18" ] ] }, "page" : "389-94", "title" : "Dopaminergic toxicity of rotenone and the 1-methyl-4-phenylpyridinium ion after their stereotaxic administration to rats: implication for the mechanism of 1-methyl-4-phenyl-1,2,3,6-tetrahydropyridine toxicity.", "type" : "article-journal", "volume" : "62" }, "uris" : [ "http://www.mendeley.com/documents/?uuid=61ceee23-c045-4b40-92b2-71f08b0131df" ] } ], "mendeley" : { "previouslyFormattedCitation" : "(Heikkila et al., 1985)" }, "properties" : { "noteIndex" : 0 }, "schema" : "https://github.com/citation-style-language/schema/raw/master/csl-citation.json" }</w:instrText>
      </w:r>
      <w:r w:rsidR="00122438">
        <w:fldChar w:fldCharType="separate"/>
      </w:r>
      <w:r w:rsidRPr="00660074">
        <w:rPr>
          <w:noProof/>
        </w:rPr>
        <w:t>(Heikkila et al., 1985)</w:t>
      </w:r>
      <w:r w:rsidR="00122438">
        <w:fldChar w:fldCharType="end"/>
      </w:r>
      <w:r w:rsidRPr="004A544B">
        <w:t xml:space="preserve">. </w:t>
      </w:r>
      <w:r>
        <w:t>Hence</w:t>
      </w:r>
      <w:r w:rsidRPr="004A544B">
        <w:t>, MPTP ad</w:t>
      </w:r>
      <w:r>
        <w:t>ministration has been used</w:t>
      </w:r>
      <w:r w:rsidRPr="004A544B">
        <w:t xml:space="preserve"> </w:t>
      </w:r>
      <w:r>
        <w:t>to produce bilateral-lesioned</w:t>
      </w:r>
      <w:r w:rsidRPr="004A544B">
        <w:t xml:space="preserve"> animal models</w:t>
      </w:r>
      <w:r>
        <w:t xml:space="preserve"> of PD</w:t>
      </w:r>
      <w:r w:rsidRPr="004A544B">
        <w:t xml:space="preserve">, especially in mice and non-human primates </w:t>
      </w:r>
      <w:r w:rsidR="00122438" w:rsidRPr="004A544B">
        <w:fldChar w:fldCharType="begin" w:fldLock="1"/>
      </w:r>
      <w:r w:rsidR="00994410">
        <w:instrText>ADDIN CSL_CITATION { "citationItems" : [ { "id" : "ITEM-1", "itemData" : { "DOI" : "S0306-4522(11)00168-0 [pii]\n10.1016/j.neuroscience.2011.02.027", "ISBN" : "1873-7544 (Electronic)\n0306-4522 (Linking)", "PMID" : "21335067", "abstract" : "A number of neurotoxin- and gene-based rodent models of acute neurodegeneration of nigrostriatal dopamine (DA) neurons are used to study Parkinson's disease (PD). The rapid degeneration achieved by many of these current models limits the capacity of the model to develop pathogenic mechanisms and display the various stages of motor degradation representative of the human Parkinsonian condition. Chronic rodent models have been the only ones to reproduce these characteristics, yet do not show correlated progress of DA loss with multiple stepwise behavioral deficits as seen in humans. In the present study, we have developed a progressive model of increasing DA loss and motor dysfunction via progressively increased administration of the neurotoxin, 1-methyl-4-phenyl-1,2,3,6-tetrahydropyridine (MPTP), in the C57Bl/6J mouse. Mice were administered a daily (5 d/wk) dose of MPTP that increased weekly over the course of 4 weeks (4 mg/kg, 8 mg/kg, 16 mg/kg and 32 mg/kg). Each treatment group was tested for exploratory and motor behavioral changes after every week leading up to their final dose, as well as changes in tyrosine hydroxylase immunoreactivity (TH-ir) of the substantia nigra pars compacta (SNpc) and caudate putamen (CPu). We detected a 24% decrease in the mean number of TH-ir SNpc neurons/section after 1 week, and a 62% decrease after 4 weeks as compared to the vehicle group. CPu TH-ir began at a 35% loss after 1 week and increased to a 74% loss after 4 weeks compared to the vehicle group. CPu DA content showed an initial decrease of 20% after 1 week, and a final decrease of 70% following week 4 versus the vehicle group. Free-standing rears (versus wall-assisted rears, in a cylinder), decreased from 35% to 8% of total rears as the dose of MPTP increased from 4 mg/kg to 32 mg/kg, respectively. However, motor impairment as measured by a Parallel Rod Activity Chamber test was not significant until week 4 at 32 mg/kg compared to the vehicle group. The present study is the first to show stepwise progression of behavioral deficits which correlate with gradual dopaminergic decline in the nigrostriatal pathway. This progressive lesioning regiment may be appropriate for future investigation of pathogenic mechanisms and various intervention therapies in PD.", "author" : [ { "dropping-particle" : "", "family" : "Goldberg", "given" : "N R", "non-dropping-particle" : "", "parse-names" : false, "suffix" : "" }, { "dropping-particle" : "", "family" : "Haack", "given" : "A K", "non-dropping-particle" : "", "parse-names" : false, "suffix" : "" }, { "dropping-particle" : "", "family" : "Lim", "given" : "N S", "non-dropping-particle" : "", "parse-names" : false, "suffix" : "" }, { "dropping-particle" : "", "family" : "Janson", "given" : "O K", "non-dropping-particle" : "", "parse-names" : false, "suffix" : "" }, { "dropping-particle" : "", "family" : "Meshul", "given" : "C K", "non-dropping-particle" : "", "parse-names" : false, "suffix" : "" } ], "container-title" : "Neuroscience", "edition" : "2011/02/22", "id" : "ITEM-1", "issued" : { "date-parts" : [ [ "2011" ] ] }, "note" : "Goldberg, N R S\nHaack, A K\nLim, N S\nJanson, O K\nMeshul, C K\nResearch Support, Non-U.S. Gov't\nUnited States\nNeuroscience\nNeuroscience. 2011 Apr 28;180:256-71. Epub 2011 Feb 16.", "page" : "256-271", "title" : "Dopaminergic and behavioral correlates of progressive lesioning of the nigrostriatal pathway with 1-methyl-4-phenyl-1,2,3,6-tetrahydropyridine", "type" : "article-journal", "volume" : "180" }, "uris" : [ "http://www.mendeley.com/documents/?uuid=46774f9f-d2ca-4f92-8b7b-29f40ca08325" ] }, { "id" : "ITEM-2", "itemData" : { "DOI" : "10.1385/MN:28:3:209", "ISSN" : "0893-7648", "PMID" : "14709785", "abstract" : "Parkinson's disease (PD) is characterized by a progressive loss of substantia nigra pars compacta (SNc) neurons. The onset of clinical symptoms only occurs after the degeneration has exceeded a certain threshold. In most of the current 1-methyl-4-phenyl-1,2,3,6-tetrahydropyridine (MPTP) nonhuman primate models, nigrostriatal lesions and the onset of PD symptoms are the result of an immediate neuronal degeneration in the SNc caused by acute injection of the toxin. In order to develop a model that more closely mimics the degeneration pattern of human PD, we eventually established a protocol that produces a progressive parkinsonian state by treating monkeys repeatedly with MPTP for 15 +/- 2 d. Mean onset of parkinsonian symptoms occurred after 13.2 d of treatment. At this time, 56.8 +/- 6.3% of tyrosine hydroxylase immunoreactive neurons and 75.2 +/- 6.2% of Nissl-stained cells remained in the SNc. Striatal dopamine transporter (DAT) binding and dopamine (DA) content decreased to 19.7 +/- 4.9% and 18.2 +/- 5.6% of untreated monkeys. Parallel 123I-PEI single-photon emission computed tomography (SPECT) imaging in living animals showed a similar decrease in striatal DAT binding. In this article, we examine how this and other chronic MPTP models fit with human pathology.", "author" : [ { "dropping-particle" : "", "family" : "Meissner", "given" : "Wassilios", "non-dropping-particle" : "", "parse-names" : false, "suffix" : "" }, { "dropping-particle" : "", "family" : "Prunier", "given" : "Caroline", "non-dropping-particle" : "", "parse-names" : false, "suffix" : "" }, { "dropping-particle" : "", "family" : "Guilloteau", "given" : "Denis", "non-dropping-particle" : "", "parse-names" : false, "suffix" : "" }, { "dropping-particle" : "", "family" : "Chalon", "given" : "Sylvie", "non-dropping-particle" : "", "parse-names" : false, "suffix" : "" }, { "dropping-particle" : "", "family" : "Gross", "given" : "Christian E", "non-dropping-particle" : "", "parse-names" : false, "suffix" : "" }, { "dropping-particle" : "", "family" : "Bezard", "given" : "Erwan", "non-dropping-particle" : "", "parse-names" : false, "suffix" : "" } ], "container-title" : "Molecular neurobiology", "id" : "ITEM-2", "issue" : "3", "issued" : { "date-parts" : [ [ "2003", "12" ] ] }, "page" : "209-18", "title" : "Time-course of nigrostriatal degeneration in a progressive MPTP-lesioned macaque model of Parkinson's disease.", "type" : "article-journal", "volume" : "28" }, "uris" : [ "http://www.mendeley.com/documents/?uuid=d1a2acfd-6ff0-4546-aa38-4c5c5c81f887" ] } ], "mendeley" : { "previouslyFormattedCitation" : "(Meissner et al., 2003; Goldberg et al., 2011)" }, "properties" : { "noteIndex" : 0 }, "schema" : "https://github.com/citation-style-language/schema/raw/master/csl-citation.json" }</w:instrText>
      </w:r>
      <w:r w:rsidR="00122438" w:rsidRPr="004A544B">
        <w:fldChar w:fldCharType="separate"/>
      </w:r>
      <w:r w:rsidR="007413E0" w:rsidRPr="00660074">
        <w:rPr>
          <w:noProof/>
        </w:rPr>
        <w:t>(Meissner et al., 2003; Goldberg et al., 2011)</w:t>
      </w:r>
      <w:r w:rsidR="00122438" w:rsidRPr="004A544B">
        <w:fldChar w:fldCharType="end"/>
      </w:r>
      <w:r w:rsidRPr="004A544B">
        <w:t>. Rats are relatively resistant to MPTP-induced neurotoxicity</w:t>
      </w:r>
      <w:r>
        <w:t>,</w:t>
      </w:r>
      <w:r w:rsidRPr="004A544B">
        <w:t xml:space="preserve"> probably due to an exceptional high level of MAO-B in brain microvessels, which quickly convert MPTP into MPP</w:t>
      </w:r>
      <w:r w:rsidRPr="004A544B">
        <w:rPr>
          <w:vertAlign w:val="superscript"/>
        </w:rPr>
        <w:t>+</w:t>
      </w:r>
      <w:r>
        <w:t>. The MPP+, having</w:t>
      </w:r>
      <w:r w:rsidRPr="004A544B">
        <w:t xml:space="preserve"> poor lipid solubility, is consequently prevented from reaching dopaminergic neurons </w:t>
      </w:r>
      <w:r w:rsidR="00122438" w:rsidRPr="004A544B">
        <w:fldChar w:fldCharType="begin" w:fldLock="1"/>
      </w:r>
      <w:r w:rsidR="00994410">
        <w:instrText>ADDIN CSL_CITATION { "citationItems" : [ { "id" : "ITEM-1", "itemData" : { "DOI" : "0006-8993(91)90854-O [pii]", "ISBN" : "0006-8993 (Print)\n0006-8993 (Linking)", "PMID" : "1933326", "abstract" : "We studied 1-methyl-4-phenyl-1,2,3,6-tetrahydropyridine (MPTP) neurotoxicity in 5 strains of rats by assessing mortality and brain monoamine changes after MPTP injections into the internal carotid artery. We then attempted to correlate the differences among rat strains in their susceptibility to MPTP neurotoxicity in vivo with MPTP oxidation by monoamine oxidase (MAO) of the cerebral cortex, striatum, and brain microvessels in vitro. Despite the fact that the carotid route delivers much higher amounts of MPTP to the ipsilateral cerebrum than can be achieved by systemic injections, no significant dopamine depletion occurred in ipsilateral striata of Sprague-Dawley rats (the most resistant strain), but significant reductions of about 40% in striatal dopamine were evident in the more sensitive strains. Decreased striatal dopamine levels in these latter rat strains were associated with increased dopamine turnover. Higher doses of MPTP resulted in acute death. MPTP-induced mortality was not affected, but striatal dopamine depletion was prevented, by MAO inhibition. Differences among rat strains in their susceptibility to MPTP neurotoxicity correlated best with MAO activity in their isolated brain microvessels, but not with MAO activity in their striata or cerebral cortices. These results are consistent with the hypothesis that the rats' resistance to MPTP neurotoxicity is to some extent a property of their unique brain endothelium which has high MAO activity.", "author" : [ { "dropping-particle" : "", "family" : "Riachi", "given" : "N J", "non-dropping-particle" : "", "parse-names" : false, "suffix" : "" }, { "dropping-particle" : "", "family" : "Behmand", "given" : "R A", "non-dropping-particle" : "", "parse-names" : false, "suffix" : "" }, { "dropping-particle" : "", "family" : "Harik", "given" : "S I", "non-dropping-particle" : "", "parse-names" : false, "suffix" : "" } ], "container-title" : "Brain Res", "edition" : "1991/07/26", "id" : "ITEM-1", "issue" : "1", "issued" : { "date-parts" : [ [ "1991" ] ] }, "note" : "Riachi, N J\nBehmand, R A\nHarik, S I\nHL-35617/HL/NHLBI NIH HHS/United States\nComparative Study\nResearch Support, Non-U.S. Gov't\nResearch Support, U.S. Gov't, P.H.S.\nNetherlands\nBrain research\nBrain Res. 1991 Jul 26;555(1):19-24.", "page" : "19-24", "title" : "Correlation of MPTP neurotoxicity in vivo with oxidation of MPTP by the brain and blood-brain barrier in vitro in five rat strains", "type" : "article-journal", "volume" : "555" }, "uris" : [ "http://www.mendeley.com/documents/?uuid=9edf7cda-7907-43d3-a86d-44b98e3571bd" ] } ], "mendeley" : { "previouslyFormattedCitation" : "(Riachi et al., 1991)" }, "properties" : { "noteIndex" : 0 }, "schema" : "https://github.com/citation-style-language/schema/raw/master/csl-citation.json" }</w:instrText>
      </w:r>
      <w:r w:rsidR="00122438" w:rsidRPr="004A544B">
        <w:fldChar w:fldCharType="separate"/>
      </w:r>
      <w:r w:rsidR="007413E0" w:rsidRPr="00660074">
        <w:rPr>
          <w:noProof/>
        </w:rPr>
        <w:t>(Riachi et al., 1991)</w:t>
      </w:r>
      <w:r w:rsidR="00122438" w:rsidRPr="004A544B">
        <w:fldChar w:fldCharType="end"/>
      </w:r>
      <w:r w:rsidRPr="004A544B">
        <w:t xml:space="preserve">. Although </w:t>
      </w:r>
      <w:r>
        <w:t>the delivery</w:t>
      </w:r>
      <w:r w:rsidRPr="004A544B">
        <w:t xml:space="preserve"> of MPTP does not require stereota</w:t>
      </w:r>
      <w:r w:rsidR="00440F34">
        <w:t>x</w:t>
      </w:r>
      <w:r w:rsidRPr="004A544B">
        <w:t xml:space="preserve">ic surgery, </w:t>
      </w:r>
      <w:r>
        <w:t xml:space="preserve">peripheral administration leads to </w:t>
      </w:r>
      <w:r w:rsidRPr="004A544B">
        <w:t>uncontrolled concentration</w:t>
      </w:r>
      <w:r>
        <w:t xml:space="preserve">s of MPTP in the brain and subsequent </w:t>
      </w:r>
      <w:r w:rsidRPr="004A544B">
        <w:t>u</w:t>
      </w:r>
      <w:r>
        <w:t>npredictable lesion development,</w:t>
      </w:r>
      <w:r w:rsidRPr="004A544B">
        <w:t xml:space="preserve"> </w:t>
      </w:r>
      <w:r>
        <w:t>causing a</w:t>
      </w:r>
      <w:r w:rsidRPr="004A544B">
        <w:t xml:space="preserve"> </w:t>
      </w:r>
      <w:r>
        <w:t xml:space="preserve">high </w:t>
      </w:r>
      <w:r w:rsidRPr="004A544B">
        <w:t>variability between lesioned animals</w:t>
      </w:r>
      <w:r>
        <w:t xml:space="preserve"> </w:t>
      </w:r>
      <w:r w:rsidR="00122438">
        <w:fldChar w:fldCharType="begin" w:fldLock="1"/>
      </w:r>
      <w:r w:rsidR="00994410">
        <w:instrText>ADDIN CSL_CITATION { "citationItems" : [ { "id" : "ITEM-1", "itemData" : { "DOI" : "10.1111/j.1471-4159.2008.05651.x", "ISSN" : "1471-4159", "PMID" : "18761710", "abstract" : "Mouse models of MPTP intoxication have been used extensively to explore the molecular mechanisms of Parkinson's disease. However, these models present some limitations since; (i) Dopaminergic (DA) cell death occurs rapidly in contrast to the presumably slow evolution of the disease process. (ii) Some of the key histological features of the disease such as Lewy body like inclusions and long-term inflammatory changes are lacking. Fornai et al. [Proc. Natl Acad. Sci. USA 102 (2005), 3413] suggested that continuous delivery of MPTP with Alzet osmotic minipumps may possibly circumvent these problems. Our results show, however, that MPTP infusion via Alzet osmotic minipumps (40 mg/kg/day) produces only a transient depletion in striatal dopamine (DA) without causing dopaminergic cell loss in the substantia nigra. Neuronal cell loss occurred, however, if MPTP was infused concomitantly with probenecid, an uricosuric agent which potentiates the effects of the toxin injected via the i.p. route. Even under these conditions, dopaminergic cell loss was moderate (-25%) and other neurodegenerative changes characteristic of Parkinson's disease remained undetectable.", "author" : [ { "dropping-particle" : "", "family" : "Alvarez-Fischer", "given" : "Daniel", "non-dropping-particle" : "", "parse-names" : false, "suffix" : "" }, { "dropping-particle" : "", "family" : "Guerreiro", "given" : "Serge", "non-dropping-particle" : "", "parse-names" : false, "suffix" : "" }, { "dropping-particle" : "", "family" : "Hunot", "given" : "St\u00e9phane", "non-dropping-particle" : "", "parse-names" : false, "suffix" : "" }, { "dropping-particle" : "", "family" : "Saurini", "given" : "Fran\u00e7oise", "non-dropping-particle" : "", "parse-names" : false, "suffix" : "" }, { "dropping-particle" : "", "family" : "Marien", "given" : "Marc", "non-dropping-particle" : "", "parse-names" : false, "suffix" : "" }, { "dropping-particle" : "", "family" : "Sokoloff", "given" : "Pierre", "non-dropping-particle" : "", "parse-names" : false, "suffix" : "" }, { "dropping-particle" : "", "family" : "Hirsch", "given" : "Etienne C", "non-dropping-particle" : "", "parse-names" : false, "suffix" : "" }, { "dropping-particle" : "", "family" : "Hartmann", "given" : "Andreas", "non-dropping-particle" : "", "parse-names" : false, "suffix" : "" }, { "dropping-particle" : "", "family" : "Michel", "given" : "Patrick P", "non-dropping-particle" : "", "parse-names" : false, "suffix" : "" } ], "container-title" : "Journal of neurochemistry", "id" : "ITEM-1", "issue" : "3", "issued" : { "date-parts" : [ [ "2008", "11" ] ] }, "page" : "701-11", "title" : "Modelling Parkinson-like neurodegeneration via osmotic minipump delivery of MPTP and probenecid.", "type" : "article-journal", "volume" : "107" }, "uris" : [ "http://www.mendeley.com/documents/?uuid=87395cb6-29cd-4594-9457-adaad5abbaec" ] } ], "mendeley" : { "previouslyFormattedCitation" : "(Alvarez-Fischer et al., 2008)" }, "properties" : { "noteIndex" : 0 }, "schema" : "https://github.com/citation-style-language/schema/raw/master/csl-citation.json" }</w:instrText>
      </w:r>
      <w:r w:rsidR="00122438">
        <w:fldChar w:fldCharType="separate"/>
      </w:r>
      <w:r w:rsidRPr="00660074">
        <w:rPr>
          <w:noProof/>
        </w:rPr>
        <w:t>(Alvarez-Fischer et al., 2008)</w:t>
      </w:r>
      <w:r w:rsidR="00122438">
        <w:fldChar w:fldCharType="end"/>
      </w:r>
      <w:r w:rsidRPr="004A544B">
        <w:t>.</w:t>
      </w:r>
      <w:r>
        <w:t xml:space="preserve"> </w:t>
      </w:r>
    </w:p>
    <w:p w:rsidR="006179E6" w:rsidRDefault="006179E6" w:rsidP="006179E6">
      <w:pPr>
        <w:pStyle w:val="Heading2"/>
      </w:pPr>
    </w:p>
    <w:p w:rsidR="006179E6" w:rsidRDefault="006179E6" w:rsidP="006179E6">
      <w:pPr>
        <w:pStyle w:val="Heading2"/>
      </w:pPr>
    </w:p>
    <w:p w:rsidR="006179E6" w:rsidRDefault="006179E6" w:rsidP="006179E6">
      <w:pPr>
        <w:pStyle w:val="Heading2"/>
      </w:pPr>
      <w:bookmarkStart w:id="224" w:name="_Toc370678281"/>
      <w:r>
        <w:lastRenderedPageBreak/>
        <w:t>1.5.2. 6-OHDA</w:t>
      </w:r>
      <w:bookmarkEnd w:id="224"/>
    </w:p>
    <w:p w:rsidR="006179E6" w:rsidRDefault="006179E6" w:rsidP="006179E6">
      <w:r w:rsidRPr="004A544B">
        <w:t xml:space="preserve">6-OHDA, a hydroxylated analogue of dopamine, </w:t>
      </w:r>
      <w:r w:rsidRPr="004A544B">
        <w:rPr>
          <w:color w:val="000000"/>
          <w:lang w:val="en-US"/>
        </w:rPr>
        <w:t xml:space="preserve">was originally isolated </w:t>
      </w:r>
      <w:r>
        <w:rPr>
          <w:color w:val="000000"/>
          <w:lang w:val="en-US"/>
        </w:rPr>
        <w:t xml:space="preserve">in 1959 </w:t>
      </w:r>
      <w:r w:rsidRPr="004A544B">
        <w:rPr>
          <w:color w:val="000000"/>
          <w:lang w:val="en-US"/>
        </w:rPr>
        <w:t>by Senoh and Witkop and its biological effects were first demo</w:t>
      </w:r>
      <w:r>
        <w:rPr>
          <w:color w:val="000000"/>
          <w:lang w:val="en-US"/>
        </w:rPr>
        <w:t>nstrated in 1960</w:t>
      </w:r>
      <w:r w:rsidRPr="004A544B">
        <w:rPr>
          <w:color w:val="000000"/>
          <w:lang w:val="en-US"/>
        </w:rPr>
        <w:t xml:space="preserve"> </w:t>
      </w:r>
      <w:r>
        <w:rPr>
          <w:color w:val="000000"/>
          <w:lang w:val="en-US"/>
        </w:rPr>
        <w:t xml:space="preserve">by Porter et al. </w:t>
      </w:r>
      <w:r w:rsidR="00122438" w:rsidRPr="004A544B">
        <w:rPr>
          <w:color w:val="000000"/>
          <w:lang w:val="en-US"/>
        </w:rPr>
        <w:fldChar w:fldCharType="begin" w:fldLock="1"/>
      </w:r>
      <w:r w:rsidR="00994410">
        <w:rPr>
          <w:color w:val="000000"/>
          <w:lang w:val="en-US"/>
        </w:rPr>
        <w:instrText>ADDIN CSL_CITATION { "citationItems" : [ { "id" : "ITEM-1", "itemData" : { "DOI" : "10.1007/s00441-004-0938-y", "ISBN" : "0302-766X (Print)\n0302-766X (Linking)", "PMID" : "15503155", "abstract" : "Neurological disorders in humans can be modeled in animals using standardized procedures that recreate specific pathogenic events and their behavioral outcomes. The development of animal models of Parkinson's disease (PD) is important to test new neuroprotective agents and strategies. Such animal models of PD have to mimic, at least partially, a Parkinson-like pathology and should reproduce specific features of the human disease. PD is characterized by massive degeneration of dopaminergic neurons in the substantia nigra, the loss of striatal dopaminergic fibers and a dramatic reduction of the striatal dopamine levels. The formation of cytoplasmic inclusion bodies (Lewy bodies) in surviving dopaminergic neurons represents the most important neuropathological feature of PD. Furthermore, the massive striatal dopamine deficiency causes easily detectable motor deficits in PD patients, including bradykinesia, rigidity, and resting tremor, which are the cardinal symptoms of PD. Over the years, a broad variety of experimental models of PD were developed and applied in diverse species. This review focuses on the two most common \"classical\" toxin-induced PD models, the 6-hydroxy-dopamine (6-OHDA model) and the 1-methyl-4-phenyl-1,2,3,6-tetrahydropyridine (MPTP) model. Both neurotoxins selectively and rapidly destroy catecholaminergic neurons, whereas in humans the PD pathogenesis follows a progressive course over decades. This discrepancy reflects one important and principal point of weakness related to most animal models. This review discusses the most important properties of 6-OHDA and MPTP, their modes of administration, and critically examines advantages and limitations of selected animal models. The new genetic and environmental toxin models of PD (e.show $132#g. rotenone, paraquat, maneb) are discussed elsewhere in this \"special issue.\"", "author" : [ { "dropping-particle" : "", "family" : "Schober", "given" : "A", "non-dropping-particle" : "", "parse-names" : false, "suffix" : "" } ], "container-title" : "Cell Tissue Res", "edition" : "2004/10/27", "id" : "ITEM-1", "issue" : "1", "issued" : { "date-parts" : [ [ "2004" ] ] }, "note" : "Schober, Andreas\nResearch Support, Non-U.S. Gov't\nReview\nGermany\nCell and tissue research\nCell Tissue Res. 2004 Oct;318(1):215-24. Epub 2004 Jul 28.", "page" : "215-224", "title" : "Classic toxin-induced animal models of Parkinson's disease: 6-OHDA and MPTP", "type" : "article-journal", "volume" : "318" }, "uris" : [ "http://www.mendeley.com/documents/?uuid=d22e19db-8399-486b-bd34-0ff7432427b8" ] } ], "mendeley" : { "previouslyFormattedCitation" : "(Schober, 2004)" }, "properties" : { "noteIndex" : 0 }, "schema" : "https://github.com/citation-style-language/schema/raw/master/csl-citation.json" }</w:instrText>
      </w:r>
      <w:r w:rsidR="00122438" w:rsidRPr="004A544B">
        <w:rPr>
          <w:color w:val="000000"/>
          <w:lang w:val="en-US"/>
        </w:rPr>
        <w:fldChar w:fldCharType="separate"/>
      </w:r>
      <w:r w:rsidRPr="00660074">
        <w:rPr>
          <w:noProof/>
          <w:color w:val="000000"/>
          <w:lang w:val="en-US"/>
        </w:rPr>
        <w:t>(Schober, 2004)</w:t>
      </w:r>
      <w:r w:rsidR="00122438" w:rsidRPr="004A544B">
        <w:rPr>
          <w:color w:val="000000"/>
          <w:lang w:val="en-US"/>
        </w:rPr>
        <w:fldChar w:fldCharType="end"/>
      </w:r>
      <w:r w:rsidR="00122438" w:rsidRPr="004A544B">
        <w:rPr>
          <w:color w:val="000000"/>
          <w:lang w:val="en-US"/>
        </w:rPr>
        <w:fldChar w:fldCharType="begin"/>
      </w:r>
      <w:r w:rsidRPr="004A544B">
        <w:rPr>
          <w:color w:val="000000"/>
          <w:lang w:val="en-US"/>
        </w:rPr>
        <w:instrText xml:space="preserve"> ADDIN EN.CITE &lt;EndNote&gt;&lt;Cite&gt;&lt;Author&gt;Schober&lt;/Author&gt;&lt;Year&gt;2004&lt;/Year&gt;&lt;RecNum&gt;430&lt;/RecNum&gt;&lt;record&gt;&lt;rec-number&gt;430&lt;/rec-number&gt;&lt;foreign-keys&gt;&lt;key app="EN" db-id="0txpvsw9qedefoetxa5x5ff5pdv5rsstwewr"&gt;430&lt;/key&gt;&lt;/foreign-keys&gt;&lt;ref-type name="Journal Article"&gt;17&lt;/ref-type&gt;&lt;contributors&gt;&lt;authors&gt;&lt;author&gt;Schober, A.&lt;/author&gt;&lt;/authors&gt;&lt;/contributors&gt;&lt;auth-address&gt;Department of Neuroanatomy and IZN, University of Heidelberg, Im Neuenheimer Feld 307, 69120 Heidelberg, Germany. andreas.schober@urz.uni-heidelberg.de&lt;/auth-address&gt;&lt;titles&gt;&lt;title&gt;Classic toxin-induced animal models of Parkinson&amp;apos;s disease: 6-OHDA and MPTP&lt;/title&gt;&lt;secondary-title&gt;Cell Tissue Res&lt;/secondary-title&gt;&lt;/titles&gt;&lt;periodical&gt;&lt;full-title&gt;Cell Tissue Res&lt;/full-title&gt;&lt;/periodical&gt;&lt;pages&gt;215-24&lt;/pages&gt;&lt;volume&gt;318&lt;/volume&gt;&lt;number&gt;1&lt;/number&gt;&lt;edition&gt;2004/10/27&lt;/edition&gt;&lt;keywords&gt;&lt;keyword&gt;Animals&lt;/keyword&gt;&lt;keyword&gt;Disease Models, Animal&lt;/keyword&gt;&lt;keyword&gt;Oxidopamine&lt;/keyword&gt;&lt;keyword&gt;Parkinsonian Disorders/*physiopathology&lt;/keyword&gt;&lt;keyword&gt;Sympatholytics&lt;/keyword&gt;&lt;/keywords&gt;&lt;dates&gt;&lt;year&gt;2004&lt;/year&gt;&lt;pub-dates&gt;&lt;date&gt;Oct&lt;/date&gt;&lt;/pub-dates&gt;&lt;/dates&gt;&lt;isbn&gt;0302-766X (Print)&amp;#xD;0302-766X (Linking)&lt;/isbn&gt;&lt;accession-num&gt;15503155&lt;/accession-num&gt;&lt;urls&gt;&lt;related-urls&gt;&lt;url&gt;http://www.ncbi.nlm.nih.gov/entrez/query.fcgi?cmd=Retrieve&amp;amp;db=PubMed&amp;amp;dopt=Citation&amp;amp;list_uids=15503155&lt;/url&gt;&lt;/related-urls&gt;&lt;/urls&gt;&lt;electronic-resource-num&gt;10.1007/s00441-004-0938-y&lt;/electronic-resource-num&gt;&lt;language&gt;eng&lt;/language&gt;&lt;/record&gt;&lt;/Cite&gt;&lt;/EndNote&gt;</w:instrText>
      </w:r>
      <w:r w:rsidR="00122438" w:rsidRPr="004A544B">
        <w:rPr>
          <w:color w:val="000000"/>
          <w:lang w:val="en-US"/>
        </w:rPr>
        <w:fldChar w:fldCharType="end"/>
      </w:r>
      <w:r w:rsidRPr="004A544B">
        <w:rPr>
          <w:color w:val="000000"/>
          <w:lang w:val="en-US"/>
        </w:rPr>
        <w:t xml:space="preserve">. Although the exact mechanism underlying 6-OHDA neurotoxicity is unclear, current understanding suggests that 6-OHDA initiates neurodegeneration through a combination of oxidative stress and mitochondrial dysfunction. </w:t>
      </w:r>
      <w:r>
        <w:rPr>
          <w:color w:val="000000"/>
          <w:lang w:val="en-US"/>
        </w:rPr>
        <w:t>F</w:t>
      </w:r>
      <w:r w:rsidRPr="004A544B">
        <w:rPr>
          <w:color w:val="000000"/>
          <w:lang w:val="en-US"/>
        </w:rPr>
        <w:t xml:space="preserve">ollowing its administration, 6-OHDA is taken up into dopaminergic </w:t>
      </w:r>
      <w:r>
        <w:rPr>
          <w:color w:val="000000"/>
          <w:lang w:val="en-US"/>
        </w:rPr>
        <w:t xml:space="preserve">or noradrenergic </w:t>
      </w:r>
      <w:r w:rsidRPr="004A544B">
        <w:rPr>
          <w:color w:val="000000"/>
          <w:lang w:val="en-US"/>
        </w:rPr>
        <w:t>neurons via DAT</w:t>
      </w:r>
      <w:r>
        <w:rPr>
          <w:color w:val="000000"/>
          <w:lang w:val="en-US"/>
        </w:rPr>
        <w:t xml:space="preserve"> or noradrenaline transporters respectively</w:t>
      </w:r>
      <w:r w:rsidRPr="004A544B">
        <w:rPr>
          <w:color w:val="000000"/>
          <w:lang w:val="en-US"/>
        </w:rPr>
        <w:t xml:space="preserve">. </w:t>
      </w:r>
      <w:r w:rsidRPr="004A544B">
        <w:t xml:space="preserve">The toxicity of 6-OHDA is selective to </w:t>
      </w:r>
      <w:r>
        <w:t>these</w:t>
      </w:r>
      <w:r w:rsidRPr="004A544B">
        <w:t xml:space="preserve"> </w:t>
      </w:r>
      <w:r>
        <w:t>neuronal cell types</w:t>
      </w:r>
      <w:r w:rsidRPr="004A544B">
        <w:t xml:space="preserve"> possibly due to its structural similarit</w:t>
      </w:r>
      <w:r>
        <w:t>y to dopamine and noradrenaline</w:t>
      </w:r>
      <w:r w:rsidRPr="004A544B">
        <w:t xml:space="preserve"> and its consequent high affinity to DAT and nor</w:t>
      </w:r>
      <w:r>
        <w:t>adrenaline</w:t>
      </w:r>
      <w:r w:rsidRPr="004A544B">
        <w:t xml:space="preserve"> transporters</w:t>
      </w:r>
      <w:r>
        <w:t xml:space="preserve"> </w:t>
      </w:r>
      <w:r w:rsidR="00122438">
        <w:fldChar w:fldCharType="begin" w:fldLock="1"/>
      </w:r>
      <w:r w:rsidR="00994410">
        <w:instrText>ADDIN CSL_CITATION { "citationItems" : [ { "id" : "ITEM-1", "itemData" : { "ISSN" : "0006-8993", "PMID" : "1236760", "abstract" : "Stereotaxically placed intracerebral microinjections of 6-hydroxydopamine (6-OHDA) were used to produce selective and extensive lesions of either the dopaminergic nigro-neostriatal bundle or the dorsal and ventral noradrenergic projections in the rat. The extensive damage of the noradrenergic pathways which is typically obtained after intranigral 6-OHDA injections was completely prevented by pretreatment with desipramine. Extensive depletions (85-95%) of norepinephrine (NE) in the hypothalamus, cerebral cortices and hippocampi failed to influence either spontaneous or D-amphetamine-induced locomotor activity. Neither the time course of the amphetamine response as measured by photocell cages nor the qualitative nature of the response as determined by direct observation was significantly altered by these lesions. In contrast, selective depletion (92%) of neostriatal dopamine (DA) after intranigral 6-OHDA injections severly reduced but did not abolish amphetamine-induced hyperkinesia. At the highest dose studied (2.0 mg/kg) these animals showed an initial increase in activity but, unlike controls, failed to maintain this level. This response was probably mediated by the small remaining stores of DA in the neostriatum. Pimozide (0.5 mg/kg) also severely attenuated but did not abolish amphetamine-induced locomotor activity. These data are consistent with the view that ascending DA projections are a critical substrate for amphetamine-induced hyperkinesia. They furthermore suggest that ascending NE systems do not play a role in this response.", "author" : [ { "dropping-particle" : "", "family" : "Roberts", "given" : "D C", "non-dropping-particle" : "", "parse-names" : false, "suffix" : "" }, { "dropping-particle" : "", "family" : "Zis", "given" : "A P", "non-dropping-particle" : "", "parse-names" : false, "suffix" : "" }, { "dropping-particle" : "", "family" : "Fibiger", "given" : "H C", "non-dropping-particle" : "", "parse-names" : false, "suffix" : "" } ], "container-title" : "Brain research", "id" : "ITEM-1", "issue" : "3", "issued" : { "date-parts" : [ [ "1975", "8", "15" ] ] }, "page" : "441-54", "title" : "Ascending catecholamine pathways and amphetamine-induced locomotor activity: importance of dopamine and apparent non-involvement of norepinephrine.", "type" : "article-journal", "volume" : "93" }, "uris" : [ "http://www.mendeley.com/documents/?uuid=e623b184-293c-4a38-b76b-6dbbba3bfa71" ] } ], "mendeley" : { "previouslyFormattedCitation" : "(Roberts et al., 1975)" }, "properties" : { "noteIndex" : 0 }, "schema" : "https://github.com/citation-style-language/schema/raw/master/csl-citation.json" }</w:instrText>
      </w:r>
      <w:r w:rsidR="00122438">
        <w:fldChar w:fldCharType="separate"/>
      </w:r>
      <w:r w:rsidR="007413E0" w:rsidRPr="00660074">
        <w:rPr>
          <w:noProof/>
        </w:rPr>
        <w:t>(Roberts et al., 1975)</w:t>
      </w:r>
      <w:r w:rsidR="00122438">
        <w:fldChar w:fldCharType="end"/>
      </w:r>
      <w:r w:rsidRPr="004A544B">
        <w:t xml:space="preserve">. </w:t>
      </w:r>
      <w:r w:rsidRPr="004A544B">
        <w:rPr>
          <w:color w:val="000000"/>
          <w:lang w:val="en-US"/>
        </w:rPr>
        <w:t xml:space="preserve">Once inside the neurons, 6-OHDA readily oxidizes and </w:t>
      </w:r>
      <w:r w:rsidRPr="004A544B">
        <w:t xml:space="preserve">generates ROS via auto-oxidation </w:t>
      </w:r>
      <w:r w:rsidR="00122438" w:rsidRPr="004A544B">
        <w:fldChar w:fldCharType="begin" w:fldLock="1"/>
      </w:r>
      <w:r w:rsidR="00994410">
        <w:instrText>ADDIN CSL_CITATION { "citationItems" : [ { "id" : "ITEM-1", "itemData" : { "DOI" : "10.1046/j.1471-4159.2000.0741605.x", "ISSN" : "00223042", "author" : [ { "dropping-particle" : "", "family" : "Soto-Otero", "given" : "Ram\u00f3n", "non-dropping-particle" : "", "parse-names" : false, "suffix" : "" }, { "dropping-particle" : "", "family" : "M\u00e9ndez-\u00c1lvarez", "given" : "Estefan\u00eda", "non-dropping-particle" : "", "parse-names" : false, "suffix" : "" }, { "dropping-particle" : "", "family" : "Hermida-Ameijeiras", "given" : "\u00c1lvaro", "non-dropping-particle" : "", "parse-names" : false, "suffix" : "" }, { "dropping-particle" : "", "family" : "Mu\u00f1oz-Pati\u00f1o", "given" : "Ana Mar\u00eda", "non-dropping-particle" : "", "parse-names" : false, "suffix" : "" }, { "dropping-particle" : "", "family" : "Labandeira-Garcia", "given" : "Jos\u00e9 Luis", "non-dropping-particle" : "", "parse-names" : false, "suffix" : "" } ], "container-title" : "Journal of Neurochemistry", "id" : "ITEM-1", "issue" : "4", "issued" : { "date-parts" : [ [ "2002", "1", "18" ] ] }, "page" : "1605-1612", "title" : "Autoxidation and Neurotoxicity of 6-Hydroxydopamine in the Presence of Some Antioxidants", "type" : "article-journal", "volume" : "74" }, "uris" : [ "http://www.mendeley.com/documents/?uuid=2f1ddd7a-109c-4a34-90b2-75d50957cdeb" ] } ], "mendeley" : { "previouslyFormattedCitation" : "(Soto-Otero et al., 2002)" }, "properties" : { "noteIndex" : 0 }, "schema" : "https://github.com/citation-style-language/schema/raw/master/csl-citation.json" }</w:instrText>
      </w:r>
      <w:r w:rsidR="00122438" w:rsidRPr="004A544B">
        <w:fldChar w:fldCharType="separate"/>
      </w:r>
      <w:r w:rsidR="007413E0" w:rsidRPr="00660074">
        <w:rPr>
          <w:noProof/>
        </w:rPr>
        <w:t>(Soto-Otero et al., 2002)</w:t>
      </w:r>
      <w:r w:rsidR="00122438" w:rsidRPr="004A544B">
        <w:fldChar w:fldCharType="end"/>
      </w:r>
      <w:r w:rsidRPr="004A544B">
        <w:t xml:space="preserve">. </w:t>
      </w:r>
      <w:r>
        <w:t xml:space="preserve">As 6-OHDA poorly crosses the </w:t>
      </w:r>
      <w:r w:rsidRPr="004A544B">
        <w:t>blood-brain barrier</w:t>
      </w:r>
      <w:r>
        <w:t>,</w:t>
      </w:r>
      <w:r w:rsidRPr="004A544B">
        <w:t xml:space="preserve"> </w:t>
      </w:r>
      <w:r>
        <w:t>its</w:t>
      </w:r>
      <w:r w:rsidRPr="004A544B">
        <w:t xml:space="preserve"> administration</w:t>
      </w:r>
      <w:r>
        <w:t xml:space="preserve"> </w:t>
      </w:r>
      <w:r w:rsidRPr="004A544B">
        <w:t>requires the use of stereota</w:t>
      </w:r>
      <w:r w:rsidR="00440F34">
        <w:t>x</w:t>
      </w:r>
      <w:r w:rsidRPr="004A544B">
        <w:t>tic surgery</w:t>
      </w:r>
      <w:r>
        <w:t xml:space="preserve"> </w:t>
      </w:r>
      <w:r w:rsidR="00122438">
        <w:fldChar w:fldCharType="begin" w:fldLock="1"/>
      </w:r>
      <w:r w:rsidR="00994410">
        <w:instrText>ADDIN CSL_CITATION { "citationItems" : [ { "id" : "ITEM-1", "itemData" : { "DOI" : "10.1007/s00441-004-0938-y", "ISBN" : "0302-766X (Print)\n0302-766X (Linking)", "PMID" : "15503155", "abstract" : "Neurological disorders in humans can be modeled in animals using standardized procedures that recreate specific pathogenic events and their behavioral outcomes. The development of animal models of Parkinson's disease (PD) is important to test new neuroprotective agents and strategies. Such animal models of PD have to mimic, at least partially, a Parkinson-like pathology and should reproduce specific features of the human disease. PD is characterized by massive degeneration of dopaminergic neurons in the substantia nigra, the loss of striatal dopaminergic fibers and a dramatic reduction of the striatal dopamine levels. The formation of cytoplasmic inclusion bodies (Lewy bodies) in surviving dopaminergic neurons represents the most important neuropathological feature of PD. Furthermore, the massive striatal dopamine deficiency causes easily detectable motor deficits in PD patients, including bradykinesia, rigidity, and resting tremor, which are the cardinal symptoms of PD. Over the years, a broad variety of experimental models of PD were developed and applied in diverse species. This review focuses on the two most common \"classical\" toxin-induced PD models, the 6-hydroxy-dopamine (6-OHDA model) and the 1-methyl-4-phenyl-1,2,3,6-tetrahydropyridine (MPTP) model. Both neurotoxins selectively and rapidly destroy catecholaminergic neurons, whereas in humans the PD pathogenesis follows a progressive course over decades. This discrepancy reflects one important and principal point of weakness related to most animal models. This review discusses the most important properties of 6-OHDA and MPTP, their modes of administration, and critically examines advantages and limitations of selected animal models. The new genetic and environmental toxin models of PD (e.show $132#g. rotenone, paraquat, maneb) are discussed elsewhere in this \"special issue.\"", "author" : [ { "dropping-particle" : "", "family" : "Schober", "given" : "A", "non-dropping-particle" : "", "parse-names" : false, "suffix" : "" } ], "container-title" : "Cell Tissue Res", "edition" : "2004/10/27", "id" : "ITEM-1", "issue" : "1", "issued" : { "date-parts" : [ [ "2004" ] ] }, "note" : "Schober, Andreas\nResearch Support, Non-U.S. Gov't\nReview\nGermany\nCell and tissue research\nCell Tissue Res. 2004 Oct;318(1):215-24. Epub 2004 Jul 28.", "page" : "215-224", "title" : "Classic toxin-induced animal models of Parkinson's disease: 6-OHDA and MPTP", "type" : "article-journal", "volume" : "318" }, "uris" : [ "http://www.mendeley.com/documents/?uuid=d22e19db-8399-486b-bd34-0ff7432427b8" ] } ], "mendeley" : { "previouslyFormattedCitation" : "(Schober, 2004)" }, "properties" : { "noteIndex" : 0 }, "schema" : "https://github.com/citation-style-language/schema/raw/master/csl-citation.json" }</w:instrText>
      </w:r>
      <w:r w:rsidR="00122438">
        <w:fldChar w:fldCharType="separate"/>
      </w:r>
      <w:r w:rsidRPr="00660074">
        <w:rPr>
          <w:noProof/>
        </w:rPr>
        <w:t>(Schober, 2004)</w:t>
      </w:r>
      <w:r w:rsidR="00122438">
        <w:fldChar w:fldCharType="end"/>
      </w:r>
      <w:r w:rsidRPr="004A544B">
        <w:t xml:space="preserve">. </w:t>
      </w:r>
    </w:p>
    <w:p w:rsidR="006179E6" w:rsidRDefault="006179E6" w:rsidP="006179E6">
      <w:r>
        <w:t>A b</w:t>
      </w:r>
      <w:r w:rsidRPr="004A544B">
        <w:t xml:space="preserve">ilateral 6-OHDA lesion </w:t>
      </w:r>
      <w:r>
        <w:t>is supposed to</w:t>
      </w:r>
      <w:r w:rsidRPr="004A544B">
        <w:t xml:space="preserve"> mimic </w:t>
      </w:r>
      <w:r>
        <w:t xml:space="preserve">PD in </w:t>
      </w:r>
      <w:r w:rsidRPr="004A544B">
        <w:t>human more closely and can prevent compensatory sprouting of axons from the intact hemisphere</w:t>
      </w:r>
      <w:r w:rsidR="005C41AC">
        <w:t xml:space="preserve"> </w:t>
      </w:r>
      <w:r w:rsidR="00122438" w:rsidRPr="0059793D">
        <w:fldChar w:fldCharType="begin" w:fldLock="1"/>
      </w:r>
      <w:r w:rsidR="00994410">
        <w:instrText>ADDIN CSL_CITATION { "citationItems" : [ { "id" : "ITEM-1", "itemData" : { "DOI" : "10.1006/exnr.1997.6436", "ISSN" : "0014-4886", "PMID" : "9184114", "abstract" : "In order to evaluate the efficacy of glial cell line-derived neurotrophic factor (GDNF) in a model of advanced Parkinson's disease, we studied rats with extensive bilateral lesions of the nigrostriatal pathway. Adult male F344 rats were injected bilaterally into the medial forebrain bundle with the neurotoxin 6-hydroxydopamine. Locomotor ability as measured by total distance traveled in an open field over 20 min, as well as von Frey hair testing of sensorimotor neglect, was monitored weekly. Rats demonstrating severe motor impairment and sensorimotor neglect were used for this study and were sorted to achieve similar average behavioral scores between the two treatment groups. After 2 weeks of pretesting, the rats received 250 microg GDNF or vehicle injected into the right lateral cerebral ventricle. Three weeks later, an additional 500 microg GDNF or vehicle was injected into the contralateral ventricle. The rats were monitored for another 2 weeks prior to sacrifice. Behavioral results indicated that von Frey hair scores were inconsistent between tests for each rat and were unchanged following GDNF treatment. However, GDNF recipients demonstrated significant improvement in locomotor ability compared to vehicle recipients. High-pressure liquid chromatography-electrochemical detection analysis of neurotransmitter levels revealed a significant increase in dopamine content within the substantia nigra and ventral tegmenta, but not the striata, of GDNF-treated rats. Further, immunohistochemical staining of tissues from matched pairs of rats revealed increased numbers of tyrosine hydroxylase-positive ventral mesencephalic neurons in one of the two pairs of rats examined. These results suggest that intracerebroventricular GDNF administration improves motor ability and supports nigrostriatal dopaminergic neurons in a model of severe Parkinson's disease.", "author" : [ { "dropping-particle" : "", "family" : "Bowenkamp", "given" : "K E", "non-dropping-particle" : "", "parse-names" : false, "suffix" : "" }, { "dropping-particle" : "", "family" : "Lapchak", "given" : "P A", "non-dropping-particle" : "", "parse-names" : false, "suffix" : "" }, { "dropping-particle" : "", "family" : "Hoffer", "given" : "B J", "non-dropping-particle" : "", "parse-names" : false, "suffix" : "" }, { "dropping-particle" : "", "family" : "Miller", "given" : "P J", "non-dropping-particle" : "", "parse-names" : false, "suffix" : "" }, { "dropping-particle" : "", "family" : "Bickford", "given" : "P C", "non-dropping-particle" : "", "parse-names" : false, "suffix" : "" } ], "container-title" : "Experimental neurology", "id" : "ITEM-1", "issue" : "1", "issued" : { "date-parts" : [ [ "1997", "5" ] ] }, "page" : "104-17", "title" : "Intracerebroventricular glial cell line-derived neurotrophic factor improves motor function and supports nigrostriatal dopamine neurons in bilaterally 6-hydroxydopamine lesioned rats.", "type" : "article-journal", "volume" : "145" }, "uris" : [ "http://www.mendeley.com/documents/?uuid=7766e727-209c-4b88-bf8b-fa46eb9c6da4" ] }, { "id" : "ITEM-2", "itemData" : { "DOI" : "10.1016/j.nbd.2005.10.006", "ISSN" : "0969-9961", "PMID" : "16300956", "abstract" : "Numerous studies have shown the neuroprotective and regenerative benefits of glial cell line-derived neurotrophic factor (GDNF) in animal models of PD. Brain delivery of GDNF can, however, be associated with limiting side-effects in both primates and PD patients, rendering the duration of delivery a critical factor. In the present study, the effects of transient vs. sustained GDNF delivery by encapsulated cells were evaluated in a bilateral animal model, closely mimicking advanced PD. One week following bilateral striatal 6-hydroxydopamine injections in rats, capsules loaded with human fibroblasts genetically engineered to release GDNF were bilaterally implanted in the striatum. GDNF delivery resulted in a significant improvement of movement initiation and swimming performance in the lesioned animals, associated with striatal reinnervation of dopaminergic fibers. To test the sustainability of the behavioral improvement, GDNF-secreting capsules were withdrawn in a subgroup of animals, 7 weeks post-implantation. Strikingly, both the behavioral and morphological improvements were maintained until the sacrifice of the animals 6 weeks post-GDNF withdrawal. The sustained cellular and behavioral benefits after GDNF washout suggest the need for temporary delivery of the trophic factor in PD. Retrievable encapsulated cells represent an attractive delivery tool to achieve this purpose.", "author" : [ { "dropping-particle" : "", "family" : "Sajadi", "given" : "Ali", "non-dropping-particle" : "", "parse-names" : false, "suffix" : "" }, { "dropping-particle" : "", "family" : "Bensadoun", "given" : "Jean-Charles", "non-dropping-particle" : "", "parse-names" : false, "suffix" : "" }, { "dropping-particle" : "", "family" : "Schneider", "given" : "Bernard L", "non-dropping-particle" : "", "parse-names" : false, "suffix" : "" }, { "dropping-particle" : "", "family" : "Bianco", "given" : "Christophe", "non-dropping-particle" : "Lo", "parse-names" : false, "suffix" : "" }, { "dropping-particle" : "", "family" : "Aebischer", "given" : "Patrick", "non-dropping-particle" : "", "parse-names" : false, "suffix" : "" } ], "container-title" : "Neurobiology of disease", "id" : "ITEM-2", "issue" : "1", "issued" : { "date-parts" : [ [ "2006", "4" ] ] }, "page" : "119-29", "title" : "Transient striatal delivery of GDNF via encapsulated cells leads to sustained behavioral improvement in a bilateral model of Parkinson disease.", "type" : "article-journal", "volume" : "22" }, "uris" : [ "http://www.mendeley.com/documents/?uuid=7d4028a0-c748-4888-b428-fd0da3aea558" ] } ], "mendeley" : { "previouslyFormattedCitation" : "(Bowenkamp et al., 1997; Sajadi et al., 2006)" }, "properties" : { "noteIndex" : 0 }, "schema" : "https://github.com/citation-style-language/schema/raw/master/csl-citation.json" }</w:instrText>
      </w:r>
      <w:r w:rsidR="00122438" w:rsidRPr="0059793D">
        <w:fldChar w:fldCharType="separate"/>
      </w:r>
      <w:r w:rsidR="00750683" w:rsidRPr="0059793D">
        <w:rPr>
          <w:noProof/>
        </w:rPr>
        <w:t>(Bowenkamp et al., 1997; Sajadi et al., 2006)</w:t>
      </w:r>
      <w:r w:rsidR="00122438" w:rsidRPr="0059793D">
        <w:fldChar w:fldCharType="end"/>
      </w:r>
      <w:r w:rsidRPr="0059793D">
        <w:t xml:space="preserve">. However, since bilateral lesions </w:t>
      </w:r>
      <w:r w:rsidR="002115F3" w:rsidRPr="0059793D">
        <w:t xml:space="preserve">often </w:t>
      </w:r>
      <w:r w:rsidRPr="0059793D">
        <w:t xml:space="preserve">cause severe loss of nigral dopaminergic neurons resulting </w:t>
      </w:r>
      <w:r w:rsidR="003E78B6" w:rsidRPr="0059793D">
        <w:t xml:space="preserve">in </w:t>
      </w:r>
      <w:r w:rsidRPr="0059793D">
        <w:t xml:space="preserve">extreme depletion of striatal dopamine levels, lesioned animals usually require gavage-feeding and are associated with a high level of mortality </w:t>
      </w:r>
      <w:r w:rsidR="00122438" w:rsidRPr="0059793D">
        <w:fldChar w:fldCharType="begin" w:fldLock="1"/>
      </w:r>
      <w:r w:rsidR="00994410">
        <w:instrText>ADDIN CSL_CITATION { "citationItems" : [ { "id" : "ITEM-1", "itemData" : { "DOI" : "10.1006/exnr.2002.7891\nS001448860297891X [pii]", "ISBN" : "0014-4886 (Print)\n0014-4886 (Linking)", "PMID" : "12061862", "abstract" : "Human idiopathic Parkinson's disease (PD) is a progressive neurodegenerative disorder that is primarily characterized by degeneration of the dopaminergic neurons of the nigrostriatal pathway. Different 6-OHDA rat models of PD have been developed in which this toxin has been injected into different parts of the nigrostriatal pathway: (a) the medial forebrain bundle which leads to extensive dopamine (DA) depletion; (b) the substantia nigra pars compacta, which leads to more specific and moderate DA depletions; and (c) subregions of the caudate-putamen complex (CPu), which also leads to specific DA depletions. In this article we review the dopaminergic depletion and behavioral consequences of 6-OHDA lesions in the rat. It was examined whether the relation between DA depletion and behavioral deficits mimic idiopathic PD. In addition, it was evaluated which model most closely approximates the human situation, especially in relation to the stage of this progressive disease. It was concluded that with respect to the site of the lesion, rats with partial lesions of the ventrolateral CPu are the most appropriate models to study early and late stages of PD. The choice of the behavioral parameters determines the use of unilateral or bilateral lesions, although it is obvious that the bilateral model mimics the human situation more closely.", "author" : [ { "dropping-particle" : "", "family" : "Deumens", "given" : "R", "non-dropping-particle" : "", "parse-names" : false, "suffix" : "" }, { "dropping-particle" : "", "family" : "Blokland", "given" : "A", "non-dropping-particle" : "", "parse-names" : false, "suffix" : "" }, { "dropping-particle" : "", "family" : "Prickaerts", "given" : "J", "non-dropping-particle" : "", "parse-names" : false, "suffix" : "" } ], "container-title" : "Exp Neurol", "edition" : "2002/06/14", "id" : "ITEM-1", "issue" : "2", "issued" : { "date-parts" : [ [ "2002" ] ] }, "note" : "Deumens, Ronald\nBlokland, Arjan\nPrickaerts, Jos\nReview\nUnited States\nExperimental neurology\nExp Neurol. 2002 Jun;175(2):303-17.", "page" : "303-317", "title" : "Modeling Parkinson's disease in rats: an evaluation of 6-OHDA lesions of the nigrostriatal pathway", "type" : "article-journal", "volume" : "175" }, "uris" : [ "http://www.mendeley.com/documents/?uuid=ed589c4d-d48b-4b97-891a-4268207a4c42" ] }, { "id" : "ITEM-2", "itemData" : { "DOI" : "10.1016/j.jneumeth.2005.04.005", "ISSN" : "0165-0270", "PMID" : "15939479", "abstract" : "This study compares histological, neurochemical, behavioral, motor and cognitive alterations as well as mortality of two models of Parkinson's disease in which 100 microg 1-methyl-4-phenyl-1,2,3,6-tetrahydropyridine (MPTP) or 6 microg 6-hydroxydopamine (6-OHDA) was bilaterally infused into the central region of the substantia nigra, compact part, of adult male Wistar rats. Both neurotoxins caused a significant loss of nigral tyrosine hydroxylase-immunostained cells and striatal dopamine depletion, but 6-OHDA caused more widespread and intense cell loss, more intense body weight loss and more mortality than MPTP. Both 6-OHDA- and MPTP-lesioned rats presented similar deficits in performing a working memory and a cued version of the Morris water maze task and few exploratory/motor alterations in the open field and catalepsy tests. However, rats presented a significant and transitory increase in locomotor activity after the MPTP lesion and a hypolocomotor behavior tended to be present after the 6-OHDA lesion. The picture of mild motor effects and robust impairment of habit learning and spatial working memory observed in MPTP-lesioned rats models the early phase of Parkinson's disease.", "author" : [ { "dropping-particle" : "", "family" : "Ferro", "given" : "Marcelo Machado", "non-dropping-particle" : "", "parse-names" : false, "suffix" : "" }, { "dropping-particle" : "", "family" : "Bellissimo", "given" : "Maria Ines", "non-dropping-particle" : "", "parse-names" : false, "suffix" : "" }, { "dropping-particle" : "", "family" : "Anselmo-Franci", "given" : "Janete Aparecida", "non-dropping-particle" : "", "parse-names" : false, "suffix" : "" }, { "dropping-particle" : "", "family" : "Angellucci", "given" : "Miriam Elizabeth Mendes", "non-dropping-particle" : "", "parse-names" : false, "suffix" : "" }, { "dropping-particle" : "", "family" : "Canteras", "given" : "Newton Sabino", "non-dropping-particle" : "", "parse-names" : false, "suffix" : "" }, { "dropping-particle" : "", "family" : "Cunha", "given" : "Claudio", "non-dropping-particle" : "Da", "parse-names" : false, "suffix" : "" } ], "container-title" : "Journal of neuroscience methods", "id" : "ITEM-2", "issue" : "1", "issued" : { "date-parts" : [ [ "2005", "10", "15" ] ] }, "page" : "78-87", "title" : "Comparison of bilaterally 6-OHDA- and MPTP-lesioned rats as models of the early phase of Parkinson's disease: histological, neurochemical, motor and memory alterations.", "type" : "article-journal", "volume" : "148" }, "uris" : [ "http://www.mendeley.com/documents/?uuid=1720a035-6de9-4950-ad7c-dc5ada2a5eec" ] } ], "mendeley" : { "previouslyFormattedCitation" : "(Deumens et al., 2002; Ferro et al., 2005)" }, "properties" : { "noteIndex" : 0 }, "schema" : "https://github.com/citation-style-language/schema/raw/master/csl-citation.json" }</w:instrText>
      </w:r>
      <w:r w:rsidR="00122438" w:rsidRPr="0059793D">
        <w:fldChar w:fldCharType="separate"/>
      </w:r>
      <w:r w:rsidR="00750683" w:rsidRPr="0059793D">
        <w:rPr>
          <w:noProof/>
        </w:rPr>
        <w:t>(Deumens et al., 2002; Ferro et al., 2005)</w:t>
      </w:r>
      <w:r w:rsidR="00122438" w:rsidRPr="0059793D">
        <w:fldChar w:fldCharType="end"/>
      </w:r>
      <w:r w:rsidRPr="0059793D">
        <w:t>.</w:t>
      </w:r>
      <w:r w:rsidRPr="004A544B">
        <w:t xml:space="preserve"> </w:t>
      </w:r>
      <w:r w:rsidR="002115F3">
        <w:t xml:space="preserve">Hence, </w:t>
      </w:r>
      <w:r w:rsidR="002115F3" w:rsidRPr="004A544B">
        <w:t>6-OHDA lesion</w:t>
      </w:r>
      <w:r w:rsidR="002115F3">
        <w:t>ing</w:t>
      </w:r>
      <w:r w:rsidR="002115F3" w:rsidRPr="004A544B">
        <w:t xml:space="preserve"> is commonly perfo</w:t>
      </w:r>
      <w:r w:rsidR="002115F3">
        <w:t>rmed on one hemisphere to produce</w:t>
      </w:r>
      <w:r w:rsidR="002115F3" w:rsidRPr="004A544B">
        <w:t xml:space="preserve"> </w:t>
      </w:r>
      <w:r w:rsidR="002115F3">
        <w:t xml:space="preserve">a </w:t>
      </w:r>
      <w:r w:rsidR="002115F3" w:rsidRPr="004A544B">
        <w:t xml:space="preserve">unilateral-lesioned model. </w:t>
      </w:r>
      <w:r w:rsidR="002115F3">
        <w:t>The most advantage of this is t</w:t>
      </w:r>
      <w:r w:rsidR="002115F3" w:rsidRPr="004A544B">
        <w:t>he intact hemisphere</w:t>
      </w:r>
      <w:r w:rsidR="002115F3">
        <w:t xml:space="preserve"> </w:t>
      </w:r>
      <w:r w:rsidR="002115F3" w:rsidRPr="004A544B">
        <w:t>act</w:t>
      </w:r>
      <w:r w:rsidR="002115F3">
        <w:t>s</w:t>
      </w:r>
      <w:r w:rsidR="002115F3" w:rsidRPr="004A544B">
        <w:t xml:space="preserve"> as an inner control for </w:t>
      </w:r>
      <w:r w:rsidR="002115F3" w:rsidRPr="004A544B">
        <w:lastRenderedPageBreak/>
        <w:t>neurochemical and histological analysis, and for drug-induced rotational tests</w:t>
      </w:r>
      <w:r w:rsidR="002115F3">
        <w:t xml:space="preserve"> </w:t>
      </w:r>
      <w:r w:rsidR="00122438">
        <w:fldChar w:fldCharType="begin" w:fldLock="1"/>
      </w:r>
      <w:r w:rsidR="00994410">
        <w:instrText>ADDIN CSL_CITATION { "citationItems" : [ { "id" : "ITEM-1", "itemData" : { "DOI" : "0006-8993(89)90597-0 [pii]", "ISBN" : "0006-8993 (Print)\n0006-8993 (Linking)", "PMID" : "2528389", "abstract" : "Previous parkinsonian rat models have generally been characterized by unilateral destruction of both the nigrostriatal pathway and the mesolimbic pathway using the neurotoxin 6-hydroxydopamine (6-OHDA). We created a hemiparkinsonian model in which there is 6-OHDA-induced destruction of the dopaminergic nigrostriatal pathway but sparing of the dopaminergic mesolimbic pathway. This resulted in reproducible, quantifiable rotational behavior in response to either amphetamine or apomorphine and a near total depletion of dopamine in the striatum ipsilateral to the lesion with a dorsolateral distribution of supersensitive dopaminergic D2 receptors. This model parallels the MPTP (1-methyl-4-phenyl-1,2,3,6-tetrahydropyridine)-induced hemiparkinsonian model in primates and more closely approximates the extent of neurodegeneration seen in human idiopathic Parkinson's disease than previous parkinsonian rat models. It may therefore prove a convenient model for studying the recently reported phenomenon of sprouting from host dopaminergic neurons following tissue implantation.", "author" : [ { "dropping-particle" : "", "family" : "Perese", "given" : "D A", "non-dropping-particle" : "", "parse-names" : false, "suffix" : "" }, { "dropping-particle" : "", "family" : "Ulman", "given" : "J", "non-dropping-particle" : "", "parse-names" : false, "suffix" : "" }, { "dropping-particle" : "", "family" : "Viola", "given" : "J", "non-dropping-particle" : "", "parse-names" : false, "suffix" : "" }, { "dropping-particle" : "", "family" : "Ewing", "given" : "S E", "non-dropping-particle" : "", "parse-names" : false, "suffix" : "" }, { "dropping-particle" : "", "family" : "Bankiewicz", "given" : "K S", "non-dropping-particle" : "", "parse-names" : false, "suffix" : "" } ], "container-title" : "Brain Res", "edition" : "1989/08/14", "id" : "ITEM-1", "issue" : "2", "issued" : { "date-parts" : [ [ "1989" ] ] }, "note" : "Perese, D A\nUlman, J\nViola, J\nEwing, S E\nBankiewicz, K S\nNetherlands\nBrain research\nBrain Res. 1989 Aug 14;494(2):285-93.", "page" : "285-293", "title" : "A 6-hydroxydopamine-induced selective parkinsonian rat model", "type" : "article-journal", "volume" : "494" }, "uris" : [ "http://www.mendeley.com/documents/?uuid=5d6ae0e3-e0c9-4e42-a034-b6250f26a2b4" ] } ], "mendeley" : { "previouslyFormattedCitation" : "(Perese et al., 1989)" }, "properties" : { "noteIndex" : 0 }, "schema" : "https://github.com/citation-style-language/schema/raw/master/csl-citation.json" }</w:instrText>
      </w:r>
      <w:r w:rsidR="00122438">
        <w:fldChar w:fldCharType="separate"/>
      </w:r>
      <w:r w:rsidR="002115F3" w:rsidRPr="00660074">
        <w:rPr>
          <w:noProof/>
        </w:rPr>
        <w:t>(Perese et al., 1989)</w:t>
      </w:r>
      <w:r w:rsidR="00122438">
        <w:fldChar w:fldCharType="end"/>
      </w:r>
      <w:r w:rsidR="002115F3" w:rsidRPr="004A544B">
        <w:t>.</w:t>
      </w:r>
    </w:p>
    <w:p w:rsidR="006179E6" w:rsidRPr="004A544B" w:rsidRDefault="006179E6" w:rsidP="006179E6">
      <w:r w:rsidRPr="00B37A01">
        <w:rPr>
          <w:color w:val="000000"/>
          <w:lang w:val="en-US"/>
        </w:rPr>
        <w:t xml:space="preserve">In </w:t>
      </w:r>
      <w:r>
        <w:rPr>
          <w:color w:val="000000"/>
          <w:lang w:val="en-US"/>
        </w:rPr>
        <w:t xml:space="preserve">PD </w:t>
      </w:r>
      <w:r w:rsidRPr="00B37A01">
        <w:rPr>
          <w:color w:val="000000"/>
          <w:lang w:val="en-US"/>
        </w:rPr>
        <w:t xml:space="preserve">pre-clinical trials, </w:t>
      </w:r>
      <w:r>
        <w:rPr>
          <w:color w:val="000000"/>
          <w:lang w:val="en-US"/>
        </w:rPr>
        <w:t xml:space="preserve">unilateral </w:t>
      </w:r>
      <w:r w:rsidRPr="00B37A01">
        <w:rPr>
          <w:color w:val="000000"/>
          <w:lang w:val="en-US"/>
        </w:rPr>
        <w:t xml:space="preserve">6-OHDA </w:t>
      </w:r>
      <w:r>
        <w:rPr>
          <w:color w:val="000000"/>
          <w:lang w:val="en-US"/>
        </w:rPr>
        <w:t xml:space="preserve">administration </w:t>
      </w:r>
      <w:r w:rsidRPr="00B37A01">
        <w:rPr>
          <w:color w:val="000000"/>
          <w:lang w:val="en-US"/>
        </w:rPr>
        <w:t>has been widely used to generate various animal models</w:t>
      </w:r>
      <w:r>
        <w:rPr>
          <w:color w:val="000000"/>
          <w:lang w:val="en-US"/>
        </w:rPr>
        <w:t xml:space="preserve"> corresponding to different severity levels of PD</w:t>
      </w:r>
      <w:r w:rsidRPr="00B37A01">
        <w:rPr>
          <w:color w:val="000000"/>
          <w:lang w:val="en-US"/>
        </w:rPr>
        <w:t xml:space="preserve">. </w:t>
      </w:r>
      <w:r>
        <w:rPr>
          <w:color w:val="000000"/>
          <w:lang w:val="en-US"/>
        </w:rPr>
        <w:t>In</w:t>
      </w:r>
      <w:r w:rsidRPr="004A544B">
        <w:t xml:space="preserve"> rat</w:t>
      </w:r>
      <w:r>
        <w:t>s</w:t>
      </w:r>
      <w:r w:rsidRPr="004A544B">
        <w:t xml:space="preserve"> </w:t>
      </w:r>
      <w:r>
        <w:t xml:space="preserve">particularly, </w:t>
      </w:r>
      <w:r w:rsidRPr="004A544B">
        <w:t xml:space="preserve">6-OHDA can be injected into one of three target sites within the CNS: the </w:t>
      </w:r>
      <w:r>
        <w:t>MFB</w:t>
      </w:r>
      <w:r w:rsidRPr="004A544B">
        <w:t xml:space="preserve">, the SNpc, and the striatum. Injection into the MFB, which contains densely packed ascending neurons of the nigrostriatal pathway, </w:t>
      </w:r>
      <w:r>
        <w:t xml:space="preserve">provides </w:t>
      </w:r>
      <w:r w:rsidRPr="004A544B">
        <w:t xml:space="preserve">a </w:t>
      </w:r>
      <w:r>
        <w:t xml:space="preserve">suitable </w:t>
      </w:r>
      <w:r w:rsidRPr="004A544B">
        <w:t>model of advanced stage of PD</w:t>
      </w:r>
      <w:r>
        <w:t xml:space="preserve"> </w:t>
      </w:r>
      <w:r w:rsidR="00122438" w:rsidRPr="004A544B">
        <w:fldChar w:fldCharType="begin" w:fldLock="1"/>
      </w:r>
      <w:r w:rsidR="00994410">
        <w:instrText>ADDIN CSL_CITATION { "citationItems" : [ { "id" : "ITEM-1", "itemData" : { "DOI" : "0006-8993(89)90597-0 [pii]", "ISBN" : "0006-8993 (Print)\n0006-8993 (Linking)", "PMID" : "2528389", "abstract" : "Previous parkinsonian rat models have generally been characterized by unilateral destruction of both the nigrostriatal pathway and the mesolimbic pathway using the neurotoxin 6-hydroxydopamine (6-OHDA). We created a hemiparkinsonian model in which there is 6-OHDA-induced destruction of the dopaminergic nigrostriatal pathway but sparing of the dopaminergic mesolimbic pathway. This resulted in reproducible, quantifiable rotational behavior in response to either amphetamine or apomorphine and a near total depletion of dopamine in the striatum ipsilateral to the lesion with a dorsolateral distribution of supersensitive dopaminergic D2 receptors. This model parallels the MPTP (1-methyl-4-phenyl-1,2,3,6-tetrahydropyridine)-induced hemiparkinsonian model in primates and more closely approximates the extent of neurodegeneration seen in human idiopathic Parkinson's disease than previous parkinsonian rat models. It may therefore prove a convenient model for studying the recently reported phenomenon of sprouting from host dopaminergic neurons following tissue implantation.", "author" : [ { "dropping-particle" : "", "family" : "Perese", "given" : "D A", "non-dropping-particle" : "", "parse-names" : false, "suffix" : "" }, { "dropping-particle" : "", "family" : "Ulman", "given" : "J", "non-dropping-particle" : "", "parse-names" : false, "suffix" : "" }, { "dropping-particle" : "", "family" : "Viola", "given" : "J", "non-dropping-particle" : "", "parse-names" : false, "suffix" : "" }, { "dropping-particle" : "", "family" : "Ewing", "given" : "S E", "non-dropping-particle" : "", "parse-names" : false, "suffix" : "" }, { "dropping-particle" : "", "family" : "Bankiewicz", "given" : "K S", "non-dropping-particle" : "", "parse-names" : false, "suffix" : "" } ], "container-title" : "Brain Res", "edition" : "1989/08/14", "id" : "ITEM-1", "issue" : "2", "issued" : { "date-parts" : [ [ "1989" ] ] }, "note" : "Perese, D A\nUlman, J\nViola, J\nEwing, S E\nBankiewicz, K S\nNetherlands\nBrain research\nBrain Res. 1989 Aug 14;494(2):285-93.", "page" : "285-293", "title" : "A 6-hydroxydopamine-induced selective parkinsonian rat model", "type" : "article-journal", "volume" : "494" }, "uris" : [ "http://www.mendeley.com/documents/?uuid=5d6ae0e3-e0c9-4e42-a034-b6250f26a2b4" ] } ], "mendeley" : { "previouslyFormattedCitation" : "(Perese et al., 1989)" }, "properties" : { "noteIndex" : 0 }, "schema" : "https://github.com/citation-style-language/schema/raw/master/csl-citation.json" }</w:instrText>
      </w:r>
      <w:r w:rsidR="00122438" w:rsidRPr="004A544B">
        <w:fldChar w:fldCharType="separate"/>
      </w:r>
      <w:r w:rsidRPr="00660074">
        <w:rPr>
          <w:noProof/>
        </w:rPr>
        <w:t>(Perese et al., 1989)</w:t>
      </w:r>
      <w:r w:rsidR="00122438" w:rsidRPr="004A544B">
        <w:fldChar w:fldCharType="end"/>
      </w:r>
      <w:r>
        <w:t>.</w:t>
      </w:r>
      <w:r w:rsidRPr="004A544B">
        <w:t xml:space="preserve"> </w:t>
      </w:r>
      <w:r>
        <w:t>MFB lesion</w:t>
      </w:r>
      <w:r w:rsidR="00690A4B">
        <w:t>ing</w:t>
      </w:r>
      <w:r>
        <w:t xml:space="preserve"> </w:t>
      </w:r>
      <w:r w:rsidRPr="004A544B">
        <w:t xml:space="preserve">can cause </w:t>
      </w:r>
      <w:r>
        <w:t>a nearly complete</w:t>
      </w:r>
      <w:r w:rsidRPr="004A544B">
        <w:t xml:space="preserve"> </w:t>
      </w:r>
      <w:r>
        <w:t xml:space="preserve">degeneration </w:t>
      </w:r>
      <w:r w:rsidRPr="004A544B">
        <w:t xml:space="preserve">of dopaminergic </w:t>
      </w:r>
      <w:r>
        <w:t>neuron</w:t>
      </w:r>
      <w:r w:rsidRPr="004A544B">
        <w:t>s in the SNpc</w:t>
      </w:r>
      <w:r>
        <w:t xml:space="preserve">; such destruction is usually observed from 72 hours and stable at week 2 post-lesioning </w:t>
      </w:r>
      <w:r w:rsidR="00122438">
        <w:fldChar w:fldCharType="begin" w:fldLock="1"/>
      </w:r>
      <w:r w:rsidR="00994410">
        <w:instrText>ADDIN CSL_CITATION { "citationItems" : [ { "id" : "ITEM-1", "itemData" : { "DOI" : "S0306-4522(10)01563-0 [pii]\n10.1016/j.neuroscience.2010.12.005", "ISBN" : "1873-7544 (Electronic)\n0306-4522 (Linking)", "PMID" : "21145947", "abstract" : "The pathogenesis of Parkinson's disease is thought to involve a self-sustaining cycle of neuroinflammation and neurodegeneration. In order to develop novel anti-inflammatory therapies to break this cycle, it is crucial that the temporal relationship between neurodegeneration and neuroinflammation is characterised in pre-clinical models to maximise their predictive validity. Thus, this study aimed to investigate the progression of neuroinflammation relative to nigrostriatal neurodegeneration in the two most commonly-used rat models of Parkinson's disease. Male Sprague-Dawley rats were lesioned by terminal or axonal administration of 6-hydroxydopamine, and were sacrificed for quantitative immunohistochemistry (to assess nigrostriatal integrity (anti-tyrosine hydroxylase), microgliosis (anti-OX42) and astrocytosis (anti-GFAP)) at 6 h 24 h 72 h or 2 weeks post-lesion. Following terminal lesion, dopaminergic deafferentation of the striatum was evident from 6 h post-lesion and was accompanied by microglial and astroglial activation. Dopamine neuron loss from the substantia nigra did not occur until 2 weeks after terminal lesion, and this was preceded by microglial, but not astroglial, activation. Following axonal lesion, retraction of nigrostriatal terminals from the striatum was not observed until the 72 h time-point, and this was associated with a slight astrocytosis, but not microgliosis. Degeneration of dopaminergic neurons from the substantia nigra was also evident from 72 h after axonal lesion, and was accompanied by nigral microgliosis and astrocytosis by 2 weeks. This study highlights the temporal relationship between neurodegeneration and neuroinflammation in models of Parkinson's disease, and should facilitate use of these models in the development of anti-inflammatory therapies for the human condition.", "author" : [ { "dropping-particle" : "", "family" : "Walsh", "given" : "S", "non-dropping-particle" : "", "parse-names" : false, "suffix" : "" }, { "dropping-particle" : "", "family" : "Finn", "given" : "D P", "non-dropping-particle" : "", "parse-names" : false, "suffix" : "" }, { "dropping-particle" : "", "family" : "Dowd", "given" : "E", "non-dropping-particle" : "", "parse-names" : false, "suffix" : "" } ], "container-title" : "Neuroscience", "edition" : "2010/12/15", "id" : "ITEM-1", "issued" : { "date-parts" : [ [ "2011" ] ] }, "note" : "Walsh, S\nFinn, D P\nDowd, E\nUnited States\nNeuroscience\nNeuroscience. 2011 Feb 23;175:251-61. Epub 2010 Dec 9.", "page" : "251-261", "title" : "Time-course of nigrostriatal neurodegeneration and neuroinflammation in the 6-hydroxydopamine-induced axonal and terminal lesion models of Parkinson's disease in the rat", "type" : "article-journal", "volume" : "175" }, "uris" : [ "http://www.mendeley.com/documents/?uuid=f5ffa49a-a970-4431-a7ac-b3e7e084e617" ] } ], "mendeley" : { "previouslyFormattedCitation" : "(Walsh et al., 2011)" }, "properties" : { "noteIndex" : 0 }, "schema" : "https://github.com/citation-style-language/schema/raw/master/csl-citation.json" }</w:instrText>
      </w:r>
      <w:r w:rsidR="00122438">
        <w:fldChar w:fldCharType="separate"/>
      </w:r>
      <w:r w:rsidR="007413E0" w:rsidRPr="00660074">
        <w:rPr>
          <w:noProof/>
        </w:rPr>
        <w:t>(Walsh et al., 2011)</w:t>
      </w:r>
      <w:r w:rsidR="00122438">
        <w:fldChar w:fldCharType="end"/>
      </w:r>
      <w:r w:rsidRPr="004A544B">
        <w:t xml:space="preserve">. </w:t>
      </w:r>
      <w:r>
        <w:t>However</w:t>
      </w:r>
      <w:r w:rsidRPr="004A544B">
        <w:t xml:space="preserve">, a disadvantage of MFB lesion models is </w:t>
      </w:r>
      <w:r>
        <w:t>an</w:t>
      </w:r>
      <w:r w:rsidRPr="004A544B">
        <w:t xml:space="preserve"> extensive loss of </w:t>
      </w:r>
      <w:r>
        <w:t xml:space="preserve">about 50% </w:t>
      </w:r>
      <w:r w:rsidRPr="004A544B">
        <w:t>neurons in the VTA, which are relatively spared in PD</w:t>
      </w:r>
      <w:r>
        <w:t xml:space="preserve"> </w:t>
      </w:r>
      <w:r w:rsidR="00122438">
        <w:fldChar w:fldCharType="begin" w:fldLock="1"/>
      </w:r>
      <w:r w:rsidR="00994410">
        <w:instrText>ADDIN CSL_CITATION { "citationItems" : [ { "id" : "ITEM-1", "itemData" : { "DOI" : "10.1111/ejn.12036", "ISSN" : "1460-9568", "PMID" : "23113688", "abstract" : "Parkinson's disease is most commonly modelled via unilateral infusion of the neurotoxin 6-hydroxydopamine (6-OHDA) in the rat, but recent work has been aimed to translate the reproducibility and reliability of the model to the mouse. Here we present the effects of unilateral 6-OHDA lesions to either the medial forebrain bundle or the substantia nigra (SN) in mice, which were trained on a lateralised choice reaction time (RT) task. This task measures response accuracy as well as RT and movement time latencies, and offers the opportunity for a more fine-grained analysis of the precise nature of the movement deficit, motor learning and functional recovery than can be achieved using classical tests of simple motor asymmetry. Both lesion types caused impaired response accuracy, which was more pronounced when responses had to be directed contralateral to the lesion. Furthermore, movement times were increased for both lesion groups, whereas only the bundle lesion group displayed a RT deficit. The lesions were stable over three consecutive weeks of testing, therefore lesion-type and behavioural assessment on the operant task are suitable to investigate the dopaminergic system in parkinsonian mice. Both lesions were stable over time, and were more pronounced when responses were directed in contralateral space; the mice with more complete bundle lesions displayed a greater deficit than mice that received lesions to the SN. The translation of this choice RT task will be beneficial for the assessment of therapeutics in mouse models of the disease.", "author" : [ { "dropping-particle" : "", "family" : "Heuer", "given" : "Andreas", "non-dropping-particle" : "", "parse-names" : false, "suffix" : "" }, { "dropping-particle" : "", "family" : "Smith", "given" : "Gaynor A", "non-dropping-particle" : "", "parse-names" : false, "suffix" : "" }, { "dropping-particle" : "", "family" : "Dunnett", "given" : "Stephen B", "non-dropping-particle" : "", "parse-names" : false, "suffix" : "" } ], "container-title" : "The European journal of neuroscience", "id" : "ITEM-1", "issue" : "2", "issued" : { "date-parts" : [ [ "2013", "1" ] ] }, "page" : "294-302", "title" : "Comparison of 6-hydroxydopamine lesions of the substantia nigra and the medial forebrain bundle on a lateralised choice reaction time task in mice.", "type" : "article-journal", "volume" : "37" }, "uris" : [ "http://www.mendeley.com/documents/?uuid=599f9dc4-bbb9-4f49-8094-fb8f065a47d5" ] } ], "mendeley" : { "previouslyFormattedCitation" : "(Heuer et al., 2013)" }, "properties" : { "noteIndex" : 0 }, "schema" : "https://github.com/citation-style-language/schema/raw/master/csl-citation.json" }</w:instrText>
      </w:r>
      <w:r w:rsidR="00122438">
        <w:fldChar w:fldCharType="separate"/>
      </w:r>
      <w:r w:rsidR="007413E0" w:rsidRPr="00660074">
        <w:rPr>
          <w:noProof/>
        </w:rPr>
        <w:t>(Heuer et al., 2013)</w:t>
      </w:r>
      <w:r w:rsidR="00122438">
        <w:fldChar w:fldCharType="end"/>
      </w:r>
      <w:r w:rsidRPr="004A544B">
        <w:t>. Similarly, direct injection of 6-OHDA into the SNpc depletes rapidly (within 24 hours) about 90% dopaminergic neurons in this region</w:t>
      </w:r>
      <w:r>
        <w:t>,</w:t>
      </w:r>
      <w:r w:rsidRPr="004A544B">
        <w:t xml:space="preserve"> indicating an</w:t>
      </w:r>
      <w:r>
        <w:t>other</w:t>
      </w:r>
      <w:r w:rsidRPr="004A544B">
        <w:t xml:space="preserve"> approximate model of advanced PD</w:t>
      </w:r>
      <w:r>
        <w:t xml:space="preserve"> </w:t>
      </w:r>
      <w:r w:rsidR="00122438">
        <w:fldChar w:fldCharType="begin" w:fldLock="1"/>
      </w:r>
      <w:r w:rsidR="00994410">
        <w:instrText>ADDIN CSL_CITATION { "citationItems" : [ { "id" : "ITEM-1", "itemData" : { "DOI" : "10.1016/0014-2999(68)90164-7", "ISSN" : "00142999", "abstract" : "Intracerebral injection of 6-hydroxy-dopamine induced degeneration of central dopamine and noradrenaline neurons. Injection into the substantia nigra produced an anterograde degeneration of the whole nigro-neostriatal dopamine neuron system. This was associated with marked motor disturbances. It is suggested that intracerebral administration of 6-hydroxy-dopamine may be used as a tool for anatomical and functional studies on central monoamine neurons.", "author" : [ { "dropping-particle" : "", "family" : "Ungerstedt", "given" : "Urban", "non-dropping-particle" : "", "parse-names" : false, "suffix" : "" } ], "container-title" : "European Journal of Pharmacology", "id" : "ITEM-1", "issue" : "1", "issued" : { "date-parts" : [ [ "1968", "12" ] ] }, "page" : "107-110", "title" : "6-hydroxy-dopamine induced degeneration of central monoamine neurons", "type" : "article-journal", "volume" : "5" }, "uris" : [ "http://www.mendeley.com/documents/?uuid=e4da283c-f4fa-4c0f-8eb9-35ea9f598e17" ] } ], "mendeley" : { "previouslyFormattedCitation" : "(Ungerstedt, 1968)" }, "properties" : { "noteIndex" : 0 }, "schema" : "https://github.com/citation-style-language/schema/raw/master/csl-citation.json" }</w:instrText>
      </w:r>
      <w:r w:rsidR="00122438">
        <w:fldChar w:fldCharType="separate"/>
      </w:r>
      <w:r w:rsidRPr="00660074">
        <w:rPr>
          <w:noProof/>
        </w:rPr>
        <w:t>(Ungerstedt, 1968)</w:t>
      </w:r>
      <w:r w:rsidR="00122438">
        <w:fldChar w:fldCharType="end"/>
      </w:r>
      <w:r w:rsidRPr="004A544B">
        <w:t xml:space="preserve">. </w:t>
      </w:r>
      <w:r>
        <w:t>D</w:t>
      </w:r>
      <w:r w:rsidRPr="004A544B">
        <w:t>ue to the sma</w:t>
      </w:r>
      <w:r>
        <w:t xml:space="preserve">ll size of the SNpc, it is </w:t>
      </w:r>
      <w:r w:rsidRPr="004A544B">
        <w:t xml:space="preserve">difficult to inject 6-OHDA into this structure without lesioning adjoining structures such as the VTA </w:t>
      </w:r>
      <w:r w:rsidR="00122438" w:rsidRPr="004A544B">
        <w:fldChar w:fldCharType="begin" w:fldLock="1"/>
      </w:r>
      <w:r w:rsidR="00994410">
        <w:instrText>ADDIN CSL_CITATION { "citationItems" : [ { "id" : "ITEM-1", "itemData" : { "DOI" : "0006-8993(89)90597-0 [pii]", "ISBN" : "0006-8993 (Print)\n0006-8993 (Linking)", "PMID" : "2528389", "abstract" : "Previous parkinsonian rat models have generally been characterized by unilateral destruction of both the nigrostriatal pathway and the mesolimbic pathway using the neurotoxin 6-hydroxydopamine (6-OHDA). We created a hemiparkinsonian model in which there is 6-OHDA-induced destruction of the dopaminergic nigrostriatal pathway but sparing of the dopaminergic mesolimbic pathway. This resulted in reproducible, quantifiable rotational behavior in response to either amphetamine or apomorphine and a near total depletion of dopamine in the striatum ipsilateral to the lesion with a dorsolateral distribution of supersensitive dopaminergic D2 receptors. This model parallels the MPTP (1-methyl-4-phenyl-1,2,3,6-tetrahydropyridine)-induced hemiparkinsonian model in primates and more closely approximates the extent of neurodegeneration seen in human idiopathic Parkinson's disease than previous parkinsonian rat models. It may therefore prove a convenient model for studying the recently reported phenomenon of sprouting from host dopaminergic neurons following tissue implantation.", "author" : [ { "dropping-particle" : "", "family" : "Perese", "given" : "D A", "non-dropping-particle" : "", "parse-names" : false, "suffix" : "" }, { "dropping-particle" : "", "family" : "Ulman", "given" : "J", "non-dropping-particle" : "", "parse-names" : false, "suffix" : "" }, { "dropping-particle" : "", "family" : "Viola", "given" : "J", "non-dropping-particle" : "", "parse-names" : false, "suffix" : "" }, { "dropping-particle" : "", "family" : "Ewing", "given" : "S E", "non-dropping-particle" : "", "parse-names" : false, "suffix" : "" }, { "dropping-particle" : "", "family" : "Bankiewicz", "given" : "K S", "non-dropping-particle" : "", "parse-names" : false, "suffix" : "" } ], "container-title" : "Brain Res", "edition" : "1989/08/14", "id" : "ITEM-1", "issue" : "2", "issued" : { "date-parts" : [ [ "1989" ] ] }, "note" : "Perese, D A\nUlman, J\nViola, J\nEwing, S E\nBankiewicz, K S\nNetherlands\nBrain research\nBrain Res. 1989 Aug 14;494(2):285-93.", "page" : "285-293", "title" : "A 6-hydroxydopamine-induced selective parkinsonian rat model", "type" : "article-journal", "volume" : "494" }, "uris" : [ "http://www.mendeley.com/documents/?uuid=5d6ae0e3-e0c9-4e42-a034-b6250f26a2b4" ] } ], "mendeley" : { "previouslyFormattedCitation" : "(Perese et al., 1989)" }, "properties" : { "noteIndex" : 0 }, "schema" : "https://github.com/citation-style-language/schema/raw/master/csl-citation.json" }</w:instrText>
      </w:r>
      <w:r w:rsidR="00122438" w:rsidRPr="004A544B">
        <w:fldChar w:fldCharType="separate"/>
      </w:r>
      <w:r w:rsidRPr="00660074">
        <w:rPr>
          <w:noProof/>
        </w:rPr>
        <w:t>(Perese et al., 1989)</w:t>
      </w:r>
      <w:r w:rsidR="00122438" w:rsidRPr="004A544B">
        <w:fldChar w:fldCharType="end"/>
      </w:r>
      <w:r w:rsidRPr="004A544B">
        <w:t>. Conversely, intrastriatal 6-OHDA lesion can be easily performed but the large size of the striatum leads to a more protracted retrograde degeneration of dopaminergic neurons within the SNpc, taking 1-3 weeks for a stable lesion to develop</w:t>
      </w:r>
      <w:r>
        <w:t xml:space="preserve"> </w:t>
      </w:r>
      <w:r w:rsidR="00122438">
        <w:fldChar w:fldCharType="begin" w:fldLock="1"/>
      </w:r>
      <w:r w:rsidR="00994410">
        <w:instrText>ADDIN CSL_CITATION { "citationItems" : [ { "id" : "ITEM-1", "itemData" : { "DOI" : "10.1111/j.1460-9568.2006.05285.x", "ISSN" : "0953-816X", "PMID" : "17284180", "abstract" : "Despite the progressive development of innovative animal models for Parkinson's disease, the intracerebral infusion of neurotoxin 6-hydroxydopamine (6-OHDA) remains the most widely used means to induce an experimental lesion of the nigrostriatal pathway in the animal, due to its relatively low complexity and cost, coupled with the high reproducibility of the lesion obtained. To gain new information from such a classic model, we studied the time-course of the nigrostriatal damage, metabolic changes in the basal ganglia nuclei (cytochrome oxidase activity) and behavioural modifications (rotational response to apomorphine) following unilateral injection of 6-OHDA into the corpus striatum of rat, over a 4-week period. Striatal infusion of 6-OHDA caused early damage of dopaminergic terminals, followed by a slowly evolving loss of dopaminergic cell bodies in the substantia nigra pars compacta, which became apparent during the second week post-injection and peaked at the 28th day post-infusion; the rotational response to apomorphine was already present at the first time point considered (Day 1), and remained substantially stable throughout the 4-week period of observation. The evolution of the nigrostriatal lesion was accompanied by complex changes in the metabolic activity of the other basal ganglia nuclei investigated (substantia nigra pars reticulata, entopeduncular nucleus, globus pallidus and subthalamic nucleus), which led, ultimately, to a generalized, metabolic hyperactivity, ipsilaterally to the lesion. However, peculiar patterns of metabolic activation, or inhibition, characterized the post-lesional responses of each nucleus, in the early and intermediate phases, with peculiar response profiles that varied closely related to the functional position occupied within the basal ganglia circuitry.", "author" : [ { "dropping-particle" : "", "family" : "Blandini", "given" : "Fabio", "non-dropping-particle" : "", "parse-names" : false, "suffix" : "" }, { "dropping-particle" : "", "family" : "Levandis", "given" : "Giovanna", "non-dropping-particle" : "", "parse-names" : false, "suffix" : "" }, { "dropping-particle" : "", "family" : "Bazzini", "given" : "Eleonora", "non-dropping-particle" : "", "parse-names" : false, "suffix" : "" }, { "dropping-particle" : "", "family" : "Nappi", "given" : "Giuseppe", "non-dropping-particle" : "", "parse-names" : false, "suffix" : "" }, { "dropping-particle" : "", "family" : "Armentero", "given" : "Marie-Therese", "non-dropping-particle" : "", "parse-names" : false, "suffix" : "" } ], "container-title" : "The European journal of neuroscience", "id" : "ITEM-1", "issue" : "2", "issued" : { "date-parts" : [ [ "2007", "1" ] ] }, "page" : "397-405", "title" : "Time-course of nigrostriatal damage, basal ganglia metabolic changes and behavioural alterations following intrastriatal injection of 6-hydroxydopamine in the rat: new clues from an old model.", "type" : "article-journal", "volume" : "25" }, "uris" : [ "http://www.mendeley.com/documents/?uuid=474b4818-3cc1-4840-882c-764a9bb8454e" ] } ], "mendeley" : { "previouslyFormattedCitation" : "(Blandini et al., 2007)" }, "properties" : { "noteIndex" : 0 }, "schema" : "https://github.com/citation-style-language/schema/raw/master/csl-citation.json" }</w:instrText>
      </w:r>
      <w:r w:rsidR="00122438">
        <w:fldChar w:fldCharType="separate"/>
      </w:r>
      <w:r w:rsidR="007413E0" w:rsidRPr="00660074">
        <w:rPr>
          <w:noProof/>
        </w:rPr>
        <w:t>(Blandini et al., 2007)</w:t>
      </w:r>
      <w:r w:rsidR="00122438">
        <w:fldChar w:fldCharType="end"/>
      </w:r>
      <w:r>
        <w:t>. S</w:t>
      </w:r>
      <w:r w:rsidRPr="004A544B">
        <w:t xml:space="preserve">triatal administration is estimated to cause a reduction of 60-80% striatal dopamine levels which corresponds to a depletion of 50-60% of dopaminergic cells in the SNpc </w:t>
      </w:r>
      <w:r w:rsidR="00122438" w:rsidRPr="004A544B">
        <w:fldChar w:fldCharType="begin" w:fldLock="1"/>
      </w:r>
      <w:r w:rsidR="00994410">
        <w:instrText>ADDIN CSL_CITATION { "citationItems" : [ { "id" : "ITEM-1", "itemData" : { "DOI" : "S0014-4886(98)96848-0 [pii]\n10.1006/exnr.1998.6848", "ISBN" : "0014-4886 (Print)\n0014-4886 (Linking)", "PMID" : "9710526", "abstract" : "Partial lesions of the nigrostriatal dopamine system have been investigated with respect to their ability to induce consistent long-lasting deficits in movement initiation and skilled forelimb use. In eight different lesion groups 6-hydroxydopamine (6-OHDA) was injected at one, two, three, or four sites into the lateral sector of the right striatum, in a total dose of 20-30 microgram. Impairments in movement initiation in a forelimb stepping test, and in skilled paw use in a paw-reaching test, was seen only in animals where the severity of the lesion exceeded a critical threshold, which was different for the different tests used: single (1 x 20 microgram) or two-site (2 x 10 microgram) injections into the striatum had only small affects on forelimb stepping, no effect on skilled paw use. More pronounced deficits were obtained in animals where the same total dose of 6-OHDA was distributed over three or four sites along the rostro-caudal extent of the lateral striatum or where the injections were made close to the junction of the globus pallidus. The results show that a 60-70% reduction in tyrosine hydroxylase (TH)-positive fiber density in the lateral striatum, accompanied by a 50-60% reduction in TH-positive cells in substantia nigra (SN), is sufficient for the induction of significant impairment in initiation of stepping. Impaired skilled paw-use, on the other hand, was obtained only with a four-site (4 x 7 microgram) lesion, which induced 80-95% reduction in TH fiber density throughout the rostrocaudal extent of the lateral striatum and a 75% loss of TH-positive neurons in SN. Drug-induced rotation, by contrast, was observed also in animals with more restricted presymptomatic lesions. The results indicate that the four-site intrastriatal 6-OHDA lesion may be a relevant model of the neuropathology seen in parkinsonian patients in a manifest symptomatic stage of the disease and may be particularly useful experimentally since it leaves a significant portion of the nigrostriatal projection intact which can serve as a substrate for regeneration and functional recovery in response to growth promoting and neuroprotective agents.", "author" : [ { "dropping-particle" : "", "family" : "Kirik", "given" : "D", "non-dropping-particle" : "", "parse-names" : false, "suffix" : "" }, { "dropping-particle" : "", "family" : "Rosenblad", "given" : "C", "non-dropping-particle" : "", "parse-names" : false, "suffix" : "" }, { "dropping-particle" : "", "family" : "Bjorklund", "given" : "A", "non-dropping-particle" : "", "parse-names" : false, "suffix" : "" } ], "container-title" : "Exp Neurol", "edition" : "1998/08/26", "id" : "ITEM-1", "issue" : "2", "issued" : { "date-parts" : [ [ "1998" ] ] }, "note" : "Kirik, D\nRosenblad, C\nBjorklund, A\nResearch Support, Non-U.S. Gov't\nUnited states\nExperimental neurology\nExp Neurol. 1998 Aug;152(2):259-77.", "page" : "259-277", "title" : "Characterization of behavioral and neurodegenerative changes following partial lesions of the nigrostriatal dopamine system induced by intrastriatal 6-hydroxydopamine in the rat", "type" : "article-journal", "volume" : "152" }, "uris" : [ "http://www.mendeley.com/documents/?uuid=1b5f2fd3-8c77-44fd-8e0f-077ba170dfdd" ] } ], "mendeley" : { "previouslyFormattedCitation" : "(Kirik et al., 1998)" }, "properties" : { "noteIndex" : 0 }, "schema" : "https://github.com/citation-style-language/schema/raw/master/csl-citation.json" }</w:instrText>
      </w:r>
      <w:r w:rsidR="00122438" w:rsidRPr="004A544B">
        <w:fldChar w:fldCharType="separate"/>
      </w:r>
      <w:r w:rsidR="007413E0" w:rsidRPr="00660074">
        <w:rPr>
          <w:noProof/>
        </w:rPr>
        <w:t>(Kirik et al., 1998)</w:t>
      </w:r>
      <w:r w:rsidR="00122438" w:rsidRPr="004A544B">
        <w:fldChar w:fldCharType="end"/>
      </w:r>
      <w:r w:rsidRPr="004A544B">
        <w:t>. He</w:t>
      </w:r>
      <w:r>
        <w:t xml:space="preserve">nce, intrastriatal 6-OHDA lesion is considered to generate </w:t>
      </w:r>
      <w:r w:rsidRPr="004A544B">
        <w:t xml:space="preserve">a good model </w:t>
      </w:r>
      <w:r w:rsidRPr="004A544B">
        <w:lastRenderedPageBreak/>
        <w:t>for early and moderate stages of PD to examine, for instance, the effects of neurotrophic thera</w:t>
      </w:r>
      <w:r>
        <w:t xml:space="preserve">py - the main purpose of this </w:t>
      </w:r>
      <w:r w:rsidRPr="004A544B">
        <w:t xml:space="preserve">project. </w:t>
      </w:r>
    </w:p>
    <w:p w:rsidR="006179E6" w:rsidRPr="003D306D" w:rsidRDefault="006179E6" w:rsidP="006179E6">
      <w:pPr>
        <w:pStyle w:val="Heading1"/>
      </w:pPr>
      <w:bookmarkStart w:id="225" w:name="_Toc328936977"/>
      <w:bookmarkStart w:id="226" w:name="_Toc339016713"/>
      <w:bookmarkStart w:id="227" w:name="_Toc340756415"/>
      <w:bookmarkStart w:id="228" w:name="_Toc341038743"/>
      <w:bookmarkStart w:id="229" w:name="_Toc370678282"/>
      <w:r w:rsidRPr="003D306D">
        <w:t>1.6. Symptomatic treatments for PD</w:t>
      </w:r>
      <w:bookmarkEnd w:id="225"/>
      <w:bookmarkEnd w:id="226"/>
      <w:bookmarkEnd w:id="227"/>
      <w:bookmarkEnd w:id="228"/>
      <w:bookmarkEnd w:id="229"/>
    </w:p>
    <w:p w:rsidR="006179E6" w:rsidRPr="003D306D" w:rsidRDefault="006179E6" w:rsidP="006179E6">
      <w:pPr>
        <w:pStyle w:val="Heading2"/>
      </w:pPr>
      <w:bookmarkStart w:id="230" w:name="_Toc328936978"/>
      <w:bookmarkStart w:id="231" w:name="_Toc339016714"/>
      <w:bookmarkStart w:id="232" w:name="_Toc340756416"/>
      <w:bookmarkStart w:id="233" w:name="_Toc341038744"/>
      <w:bookmarkStart w:id="234" w:name="_Toc370678283"/>
      <w:r w:rsidRPr="003D306D">
        <w:t xml:space="preserve">1.6.1. </w:t>
      </w:r>
      <w:bookmarkEnd w:id="230"/>
      <w:bookmarkEnd w:id="231"/>
      <w:r w:rsidRPr="003D306D">
        <w:t>Drug therapy</w:t>
      </w:r>
      <w:bookmarkEnd w:id="232"/>
      <w:bookmarkEnd w:id="233"/>
      <w:bookmarkEnd w:id="234"/>
    </w:p>
    <w:p w:rsidR="006179E6" w:rsidRDefault="006179E6" w:rsidP="006179E6">
      <w:r>
        <w:t>In the late 1960s, researchers discovered that L-DOPA (a dopamine precursor) when administered by intravenous injection</w:t>
      </w:r>
      <w:r w:rsidRPr="00D851BA">
        <w:t xml:space="preserve"> </w:t>
      </w:r>
      <w:r>
        <w:t xml:space="preserve">provided substantial relief of akinesia in PD patients </w:t>
      </w:r>
      <w:r w:rsidR="00122438">
        <w:fldChar w:fldCharType="begin" w:fldLock="1"/>
      </w:r>
      <w:r w:rsidR="00994410">
        <w:instrText>ADDIN CSL_CITATION { "citationItems" : [ { "id" : "ITEM-1", "itemData" : { "ISSN" : "1353-8020", "PMID" : "18591089", "author" : [ { "dropping-particle" : "", "family" : "Birkmayer", "given" : "W", "non-dropping-particle" : "", "parse-names" : false, "suffix" : "" }, { "dropping-particle" : "", "family" : "Hornykiewicz", "given" : "O", "non-dropping-particle" : "", "parse-names" : false, "suffix" : "" } ], "container-title" : "Parkinsonism &amp; related disorders", "id" : "ITEM-1", "issue" : "2", "issued" : { "date-parts" : [ [ "1998", "8" ] ] }, "page" : "59-60", "title" : "The effect of l-3,4-dihydroxyphenylalanine (=DOPA) on akinesia in parkinsonism.", "type" : "article-journal", "volume" : "4" }, "uris" : [ "http://www.mendeley.com/documents/?uuid=7dc078e1-9eeb-4d27-906c-8a5725722c1d" ] } ], "mendeley" : { "previouslyFormattedCitation" : "(Birkmayer and Hornykiewicz, 1998)" }, "properties" : { "noteIndex" : 0 }, "schema" : "https://github.com/citation-style-language/schema/raw/master/csl-citation.json" }</w:instrText>
      </w:r>
      <w:r w:rsidR="00122438">
        <w:fldChar w:fldCharType="separate"/>
      </w:r>
      <w:r w:rsidR="007413E0" w:rsidRPr="00660074">
        <w:rPr>
          <w:noProof/>
        </w:rPr>
        <w:t>(Birkmayer and Hornykiewicz, 1998)</w:t>
      </w:r>
      <w:r w:rsidR="00122438">
        <w:fldChar w:fldCharType="end"/>
      </w:r>
      <w:r>
        <w:t xml:space="preserve">. Indeed, after systemic administration, L-DOPA is dynamically delivered into the brain and subsequently converted to dopamine </w:t>
      </w:r>
      <w:r w:rsidR="00122438">
        <w:fldChar w:fldCharType="begin" w:fldLock="1"/>
      </w:r>
      <w:r w:rsidR="00994410">
        <w:instrText>ADDIN CSL_CITATION { "citationItems" : [ { "id" : "ITEM-1", "itemData" : { "DOI" : "10.1111/j.1365-2125.1986.tb02913.x", "ISSN" : "03065251", "author" : [ { "dropping-particle" : "", "family" : "Hardie", "given" : "Rj", "non-dropping-particle" : "", "parse-names" : false, "suffix" : "" }, { "dropping-particle" : "", "family" : "Malcolm", "given" : "Sl", "non-dropping-particle" : "", "parse-names" : false, "suffix" : "" }, { "dropping-particle" : "", "family" : "Lees", "given" : "Aj", "non-dropping-particle" : "", "parse-names" : false, "suffix" : "" }, { "dropping-particle" : "", "family" : "Stern", "given" : "Gm", "non-dropping-particle" : "", "parse-names" : false, "suffix" : "" }, { "dropping-particle" : "", "family" : "Allen", "given" : "Jg", "non-dropping-particle" : "", "parse-names" : false, "suffix" : "" } ], "container-title" : "British Journal of Clinical Pharmacology", "id" : "ITEM-1", "issue" : "4", "issued" : { "date-parts" : [ [ "1986", "10", "26" ] ] }, "page" : "429-436", "title" : "The pharmacokinetics of intravenous and oral levodopa in patients with Parkinson's disease who exhibit on-off fluctuations.", "type" : "article-journal", "volume" : "22" }, "uris" : [ "http://www.mendeley.com/documents/?uuid=32aeb628-3db6-4e1e-b8c4-560f4e9481bb", "http://www.mendeley.com/documents/?uuid=ac7a795f-c57f-4cd1-a351-9a29f8a6e52b" ] } ], "mendeley" : { "previouslyFormattedCitation" : "(Hardie et al., 1986)" }, "properties" : { "noteIndex" : 0 }, "schema" : "https://github.com/citation-style-language/schema/raw/master/csl-citation.json" }</w:instrText>
      </w:r>
      <w:r w:rsidR="00122438">
        <w:fldChar w:fldCharType="separate"/>
      </w:r>
      <w:r w:rsidR="007413E0" w:rsidRPr="00660074">
        <w:rPr>
          <w:noProof/>
        </w:rPr>
        <w:t>(Hardie et al., 1986)</w:t>
      </w:r>
      <w:r w:rsidR="00122438">
        <w:fldChar w:fldCharType="end"/>
      </w:r>
      <w:r>
        <w:t xml:space="preserve">. Increased dopamine concentration, in turn, can reduce tremor </w:t>
      </w:r>
      <w:r w:rsidRPr="003D306D">
        <w:t xml:space="preserve">and </w:t>
      </w:r>
      <w:r>
        <w:t xml:space="preserve">enhance movement speed </w:t>
      </w:r>
      <w:r w:rsidRPr="003D306D">
        <w:t xml:space="preserve">in </w:t>
      </w:r>
      <w:r>
        <w:t>treated PD</w:t>
      </w:r>
      <w:r w:rsidRPr="003D306D">
        <w:t xml:space="preserve"> patients</w:t>
      </w:r>
      <w:r>
        <w:t xml:space="preserve">. The effects were demonstrated </w:t>
      </w:r>
      <w:r w:rsidR="00690A4B">
        <w:t>to</w:t>
      </w:r>
      <w:r>
        <w:t xml:space="preserve"> reach</w:t>
      </w:r>
      <w:r w:rsidRPr="003D306D">
        <w:t xml:space="preserve"> </w:t>
      </w:r>
      <w:r>
        <w:t>maximum levels within 2-3 hours and last (in diminishing intensity) for 24 hours post-injection</w:t>
      </w:r>
      <w:r w:rsidR="00122438" w:rsidRPr="003D306D">
        <w:fldChar w:fldCharType="begin"/>
      </w:r>
      <w:r w:rsidRPr="003D306D">
        <w:instrText xml:space="preserve"> ADDIN EN.CITE &lt;EndNote&gt;&lt;Cite&gt;&lt;Author&gt;Fahn&lt;/Author&gt;&lt;Year&gt;2008&lt;/Year&gt;&lt;RecNum&gt;407&lt;/RecNum&gt;&lt;record&gt;&lt;rec-number&gt;407&lt;/rec-number&gt;&lt;foreign-keys&gt;&lt;key app="EN" db-id="0txpvsw9qedefoetxa5x5ff5pdv5rsstwewr"&gt;407&lt;/key&gt;&lt;/foreign-keys&gt;&lt;ref-type name="Journal Article"&gt;17&lt;/ref-type&gt;&lt;contributors&gt;&lt;authors&gt;&lt;author&gt;Fahn, S.&lt;/author&gt;&lt;/authors&gt;&lt;/contributors&gt;&lt;auth-address&gt;Columbia University, New York, USA. fahn@neuro.columbia.edu&lt;/auth-address&gt;&lt;titles&gt;&lt;title&gt;The history of dopamine and levodopa in the treatment of Parkinson&amp;apos;s disease&lt;/title&gt;&lt;secondary-title&gt;Mov Disord&lt;/secondary-title&gt;&lt;/titles&gt;&lt;periodical&gt;&lt;full-title&gt;Mov Disord&lt;/full-title&gt;&lt;/periodical&gt;&lt;pages&gt;S497-508&lt;/pages&gt;&lt;volume&gt;23 Suppl 3&lt;/volume&gt;&lt;edition&gt;2008/09/11&lt;/edition&gt;&lt;keywords&gt;&lt;keyword&gt;Antiparkinson Agents/therapeutic use&lt;/keyword&gt;&lt;keyword&gt;Brain/drug effects/*metabolism&lt;/keyword&gt;&lt;keyword&gt;Dopamine/*history/*therapeutic use&lt;/keyword&gt;&lt;keyword&gt;History, 20th Century&lt;/keyword&gt;&lt;keyword&gt;Humans&lt;/keyword&gt;&lt;keyword&gt;Levodopa/*history/metabolism/*therapeutic use&lt;/keyword&gt;&lt;keyword&gt;Parkinson Disease/*drug therapy/history&lt;/keyword&gt;&lt;/keywords&gt;&lt;dates&gt;&lt;year&gt;2008&lt;/year&gt;&lt;/dates&gt;&lt;isbn&gt;1531-8257 (Electronic)&amp;#xD;0885-3185 (Linking)&lt;/isbn&gt;&lt;accession-num&gt;18781671&lt;/accession-num&gt;&lt;urls&gt;&lt;related-urls&gt;&lt;url&gt;http://www.ncbi.nlm.nih.gov/entrez/query.fcgi?cmd=Retrieve&amp;amp;db=PubMed&amp;amp;dopt=Citation&amp;amp;list_uids=18781671&lt;/url&gt;&lt;/related-urls&gt;&lt;/urls&gt;&lt;electronic-resource-num&gt;10.1002/mds.22028&lt;/electronic-resource-num&gt;&lt;language&gt;eng&lt;/language&gt;&lt;/record&gt;&lt;/Cite&gt;&lt;/EndNote&gt;</w:instrText>
      </w:r>
      <w:r w:rsidR="00122438" w:rsidRPr="003D306D">
        <w:fldChar w:fldCharType="end"/>
      </w:r>
      <w:r w:rsidRPr="003D306D">
        <w:t xml:space="preserve">. </w:t>
      </w:r>
      <w:r>
        <w:t xml:space="preserve">However, several side-effects, including sweating, nausea, high blood pressure, and increased heart beats were observed </w:t>
      </w:r>
      <w:r w:rsidR="00122438">
        <w:fldChar w:fldCharType="begin" w:fldLock="1"/>
      </w:r>
      <w:r w:rsidR="00994410">
        <w:instrText>ADDIN CSL_CITATION { "citationItems" : [ { "id" : "ITEM-1", "itemData" : { "ISSN" : "1353-8020", "PMID" : "18591089", "author" : [ { "dropping-particle" : "", "family" : "Birkmayer", "given" : "W", "non-dropping-particle" : "", "parse-names" : false, "suffix" : "" }, { "dropping-particle" : "", "family" : "Hornykiewicz", "given" : "O", "non-dropping-particle" : "", "parse-names" : false, "suffix" : "" } ], "container-title" : "Parkinsonism &amp; related disorders", "id" : "ITEM-1", "issue" : "2", "issued" : { "date-parts" : [ [ "1998", "8" ] ] }, "page" : "59-60", "title" : "The effect of l-3,4-dihydroxyphenylalanine (=DOPA) on akinesia in parkinsonism.", "type" : "article-journal", "volume" : "4" }, "uris" : [ "http://www.mendeley.com/documents/?uuid=7dc078e1-9eeb-4d27-906c-8a5725722c1d" ] } ], "mendeley" : { "previouslyFormattedCitation" : "(Birkmayer and Hornykiewicz, 1998)" }, "properties" : { "noteIndex" : 0 }, "schema" : "https://github.com/citation-style-language/schema/raw/master/csl-citation.json" }</w:instrText>
      </w:r>
      <w:r w:rsidR="00122438">
        <w:fldChar w:fldCharType="separate"/>
      </w:r>
      <w:r w:rsidR="007413E0" w:rsidRPr="00660074">
        <w:rPr>
          <w:noProof/>
        </w:rPr>
        <w:t>(Birkmayer and Hornykiewicz, 1998)</w:t>
      </w:r>
      <w:r w:rsidR="00122438">
        <w:fldChar w:fldCharType="end"/>
      </w:r>
      <w:r>
        <w:t xml:space="preserve">. Despite these undesirable effects, </w:t>
      </w:r>
      <w:r w:rsidRPr="003D306D">
        <w:t xml:space="preserve">L-DOPA has </w:t>
      </w:r>
      <w:r>
        <w:t>remained</w:t>
      </w:r>
      <w:r w:rsidRPr="003D306D">
        <w:t xml:space="preserve"> the most effective agent for </w:t>
      </w:r>
      <w:r>
        <w:t>the relief of PD symptoms.</w:t>
      </w:r>
      <w:r w:rsidRPr="003D306D">
        <w:t xml:space="preserve"> </w:t>
      </w:r>
      <w:r>
        <w:t xml:space="preserve">As </w:t>
      </w:r>
      <w:r w:rsidR="00690A4B">
        <w:t xml:space="preserve">the </w:t>
      </w:r>
      <w:r>
        <w:t xml:space="preserve">therapeutic effects of L-DOPA depend on the presence of nigral </w:t>
      </w:r>
      <w:r w:rsidRPr="003D306D">
        <w:t xml:space="preserve">dopaminergic neurons </w:t>
      </w:r>
      <w:r>
        <w:t>that degenerate</w:t>
      </w:r>
      <w:r w:rsidRPr="003D306D">
        <w:t xml:space="preserve"> relentless</w:t>
      </w:r>
      <w:r>
        <w:t xml:space="preserve">ly, </w:t>
      </w:r>
      <w:r w:rsidRPr="003D306D">
        <w:t xml:space="preserve">L-DOPA </w:t>
      </w:r>
      <w:r>
        <w:t>works</w:t>
      </w:r>
      <w:r w:rsidRPr="003D306D">
        <w:t xml:space="preserve"> </w:t>
      </w:r>
      <w:r>
        <w:t>effectively</w:t>
      </w:r>
      <w:r w:rsidRPr="003D306D">
        <w:t xml:space="preserve"> for the first 2-5 years but </w:t>
      </w:r>
      <w:r w:rsidR="00F351C7">
        <w:t xml:space="preserve">the efficiency decreases </w:t>
      </w:r>
      <w:r w:rsidRPr="003D306D">
        <w:t>over time</w:t>
      </w:r>
      <w:r>
        <w:t xml:space="preserve"> as the progression of PD advances </w:t>
      </w:r>
      <w:r w:rsidR="00122438" w:rsidRPr="003D306D">
        <w:fldChar w:fldCharType="begin" w:fldLock="1"/>
      </w:r>
      <w:r w:rsidR="00994410">
        <w:instrText>ADDIN CSL_CITATION { "citationItems" : [ { "id" : "ITEM-1", "itemData" : { "DOI" : "S0165-6147(05)00125-2 [pii]\n10.1016/j.tips.2005.05.002", "ISBN" : "0165-6147 (Print)\n0165-6147 (Linking)", "PMID" : "15936832", "abstract" : "The chronic treatment of Parkinson's disease with L-dopa is often associated with fluctuations of motor response and dyskinesias. Therefore, to overcome the adverse effects of the long-term use of L-dopa, directly acting dopamine receptor agonists have been introduced. However, L-dopa remains the most effective treatment of the slowness of movement, increased muscle tone, and tremor that are typical of Parkinson's disease. Why is this so? In this article, we discuss evidence that suggests that dopamine produced from L-dopa has a larger number of actions compared with dopamine receptor agonists. In addition to stimulating D1- and D2-like dopamine receptors, dopamine might also activate adrenoceptors, novel dopamine sites, the dopamine transporter and trace amine receptors, all of which might contribute to the superior effect of L-dopa in Parkinson's disease.", "author" : [ { "dropping-particle" : "", "family" : "Mercuri", "given" : "N B", "non-dropping-particle" : "", "parse-names" : false, "suffix" : "" }, { "dropping-particle" : "", "family" : "Bernardi", "given" : "G", "non-dropping-particle" : "", "parse-names" : false, "suffix" : "" } ], "container-title" : "Trends Pharmacol Sci", "edition" : "2005/06/07", "id" : "ITEM-1", "issue" : "7", "issued" : { "date-parts" : [ [ "2005" ] ] }, "note" : "Mercuri, Nicola Biagio\nBernardi, Giorgio\nResearch Support, Non-U.S. Gov't\nReview\nEngland\nTrends in pharmacological sciences\nTrends Pharmacol Sci. 2005 Jul;26(7):341-4.", "page" : "341-344", "title" : "The 'magic' of L-dopa: why is it the gold standard Parkinson's disease therapy?", "type" : "article-journal", "volume" : "26" }, "uris" : [ "http://www.mendeley.com/documents/?uuid=58a2baf2-c6b3-4f8f-8634-cc9f0ae7975b" ] } ], "mendeley" : { "previouslyFormattedCitation" : "(Mercuri and Bernardi, 2005)" }, "properties" : { "noteIndex" : 0 }, "schema" : "https://github.com/citation-style-language/schema/raw/master/csl-citation.json" }</w:instrText>
      </w:r>
      <w:r w:rsidR="00122438" w:rsidRPr="003D306D">
        <w:fldChar w:fldCharType="separate"/>
      </w:r>
      <w:r w:rsidR="007413E0" w:rsidRPr="00660074">
        <w:rPr>
          <w:noProof/>
        </w:rPr>
        <w:t>(Mercuri and Bernardi, 2005)</w:t>
      </w:r>
      <w:r w:rsidR="00122438" w:rsidRPr="003D306D">
        <w:fldChar w:fldCharType="end"/>
      </w:r>
      <w:r w:rsidRPr="003D306D">
        <w:t xml:space="preserve">. </w:t>
      </w:r>
    </w:p>
    <w:p w:rsidR="006179E6" w:rsidRDefault="006179E6" w:rsidP="006179E6">
      <w:r w:rsidRPr="003D306D">
        <w:t>A</w:t>
      </w:r>
      <w:r>
        <w:t xml:space="preserve"> further limitation of using L-DOPA is the</w:t>
      </w:r>
      <w:r w:rsidRPr="003D306D">
        <w:t xml:space="preserve"> </w:t>
      </w:r>
      <w:r w:rsidRPr="003D306D">
        <w:rPr>
          <w:color w:val="131413"/>
          <w:lang w:val="en-US"/>
        </w:rPr>
        <w:t>“wearing-off” phenomenon</w:t>
      </w:r>
      <w:r>
        <w:rPr>
          <w:color w:val="131413"/>
          <w:lang w:val="en-US"/>
        </w:rPr>
        <w:t>, which occurs</w:t>
      </w:r>
      <w:r w:rsidRPr="003D306D">
        <w:rPr>
          <w:color w:val="131413"/>
          <w:lang w:val="en-US"/>
        </w:rPr>
        <w:t xml:space="preserve"> when a given dose of L-DOPA lasts for less time each dose</w:t>
      </w:r>
      <w:r w:rsidRPr="003D306D">
        <w:t xml:space="preserve">. </w:t>
      </w:r>
      <w:r>
        <w:t>D</w:t>
      </w:r>
      <w:r w:rsidRPr="00C46687">
        <w:t xml:space="preserve">ue to its </w:t>
      </w:r>
      <w:r>
        <w:t>systemic</w:t>
      </w:r>
      <w:r w:rsidRPr="00C46687">
        <w:t xml:space="preserve"> </w:t>
      </w:r>
      <w:r>
        <w:t>delivery (by intravenous injection or oral administration)</w:t>
      </w:r>
      <w:r w:rsidRPr="00C46687">
        <w:t xml:space="preserve">, L-DOPA therapy also causes several side-effects, such as motor fluctuations and </w:t>
      </w:r>
      <w:r w:rsidRPr="00C46687">
        <w:lastRenderedPageBreak/>
        <w:t xml:space="preserve">dyskinesias (uncontrollable movements) </w:t>
      </w:r>
      <w:r w:rsidR="00122438" w:rsidRPr="00C46687">
        <w:fldChar w:fldCharType="begin" w:fldLock="1"/>
      </w:r>
      <w:r w:rsidR="00994410">
        <w:instrText>ADDIN CSL_CITATION { "citationItems" : [ { "id" : "ITEM-1", "itemData" : { "ISSN" : "0006-8950", "PMID" : "11050029", "abstract" : "We investigated the prevalence of dyskinesias and motor fluctuations, and the factors determining their occurrence, in a community-based population of patients with Parkinson's disease. Among 124 patients with Parkinson's disease, 87 (70%) had received a levodopa preparation. Among these 87 patients, 28% were experiencing treatment-induced dyskinesias and 40% response fluctuations. The prevalence of motor fluctuations was best predicted by disease duration and dose of levodopa, whereas dyskinesias could be best predicted by duration of treatment. Patients with a shorter time from symptom onset to initiation of levodopa and younger patients had developed motor complications earlier, and patients who had started treatment with a dopamine agonist had developed these treatment complications later. Although a satisfactory response to medication was associated with higher rates of motor complications, poor or moderate response was associated with lower quality of life in patients with a disease duration of &lt;/=5 years or &gt;/=10 years. We conclude that motor fluctuations are most strongly related to disease duration and dose of levodopa, and dyskinesias to duration of levodopa treatment. However, poorer quality of life associated with inadequate dosage of levodopa may be the price for a low rate of motor complications in patients with Parkinson's disease.", "author" : [ { "dropping-particle" : "", "family" : "Schrag", "given" : "A", "non-dropping-particle" : "", "parse-names" : false, "suffix" : "" }, { "dropping-particle" : "", "family" : "Quinn", "given" : "N", "non-dropping-particle" : "", "parse-names" : false, "suffix" : "" } ], "container-title" : "Brain : a journal of neurology", "id" : "ITEM-1", "issued" : { "date-parts" : [ [ "2000", "11" ] ] }, "page" : "2297-305", "title" : "Dyskinesias and motor fluctuations in Parkinson's disease. A community-based study.", "type" : "article-journal", "volume" : "123 (Pt11)" }, "uris" : [ "http://www.mendeley.com/documents/?uuid=d1433388-7783-450b-8152-c70d7f3b1228" ] } ], "mendeley" : { "previouslyFormattedCitation" : "(Schrag and Quinn, 2000)" }, "properties" : { "noteIndex" : 0 }, "schema" : "https://github.com/citation-style-language/schema/raw/master/csl-citation.json" }</w:instrText>
      </w:r>
      <w:r w:rsidR="00122438" w:rsidRPr="00C46687">
        <w:fldChar w:fldCharType="separate"/>
      </w:r>
      <w:r w:rsidR="007413E0" w:rsidRPr="00660074">
        <w:rPr>
          <w:noProof/>
        </w:rPr>
        <w:t>(Schrag and Quinn, 2000)</w:t>
      </w:r>
      <w:r w:rsidR="00122438" w:rsidRPr="00C46687">
        <w:fldChar w:fldCharType="end"/>
      </w:r>
      <w:r>
        <w:t>. Therefore, c</w:t>
      </w:r>
      <w:r w:rsidRPr="003D306D">
        <w:t>o-</w:t>
      </w:r>
      <w:r w:rsidRPr="0059793D">
        <w:t xml:space="preserve">administration of L-DOPA and peripheral AADC inhibitors (e.g., carbidopa, benserazide) or COMT inhibitors (e.g., entacapone, tolcapone) </w:t>
      </w:r>
      <w:r w:rsidR="00122438" w:rsidRPr="0059793D">
        <w:fldChar w:fldCharType="begin" w:fldLock="1"/>
      </w:r>
      <w:r w:rsidR="00994410">
        <w:instrText>ADDIN CSL_CITATION { "citationItems" : [ { "id" : "ITEM-1", "itemData" : { "DOI" : "10.1016/j.jocn.2006.02.008", "ISSN" : "0967-5868", "PMID" : "16790350", "abstract" : "BACKGROUND: A possible strategy to prolong plasma metabolism of Levodopa/Carbidopa (LD/CD) is Entacapone addition (EN), which improves impaired motor behaviour in patients with Parkinson's disease (PD).\n\nAIMS OF THE STUDY: Objectives were to evaluate the clinical response to an increased dopaminergic substitution with EN by clinical rating and assessment of complex motions and to investigate the change of movement in PD patients during repeat drug administration during an eight hour interval.\n\nMETHODS: We used peg insertion with a computer based device and clinical rating for assessment of motor function in 20 treated PD patients. They received LD/CD and then the same LD/CD dosage plus EN in a standardised, open label fashion.\n\nRESULTS: Motor scores and performance of the instrumental task were significantly better and the fluctuation of movement was less intense during the LD/CD/EN condition according to the motor test outcomes.\n\nCONCLUSION: EN supplementation improves motor symptoms and provides a more continuous movement behaviour in PD patients.", "author" : [ { "dropping-particle" : "", "family" : "M\u00fcller", "given" : "Thomas", "non-dropping-particle" : "", "parse-names" : false, "suffix" : "" }, { "dropping-particle" : "", "family" : "Erdmann", "given" : "Christoph", "non-dropping-particle" : "", "parse-names" : false, "suffix" : "" }, { "dropping-particle" : "", "family" : "Muhlack", "given" : "Siegfried", "non-dropping-particle" : "", "parse-names" : false, "suffix" : "" }, { "dropping-particle" : "", "family" : "Bremen", "given" : "Dirk", "non-dropping-particle" : "", "parse-names" : false, "suffix" : "" }, { "dropping-particle" : "", "family" : "Przuntek", "given" : "Horst", "non-dropping-particle" : "", "parse-names" : false, "suffix" : "" }, { "dropping-particle" : "", "family" : "Woitalla", "given" : "Dirk", "non-dropping-particle" : "", "parse-names" : false, "suffix" : "" } ], "container-title" : "Journal of clinical neuroscience : official journal of the Neurosurgical Society of Australasia", "id" : "ITEM-1", "issue" : "5", "issued" : { "date-parts" : [ [ "2007", "5" ] ] }, "page" : "424-8", "title" : "Entacapone improves complex movement performance in patients with Parkinson's disease.", "type" : "article-journal", "volume" : "14" }, "uris" : [ "http://www.mendeley.com/documents/?uuid=9f1418f1-5ab4-400a-8f32-ea59cf790922" ] }, { "id" : "ITEM-2", "itemData" : { "ISSN" : "0028-3878", "PMID" : "3290706", "abstract" : "Sixteen patients with advanced Parkinson's disease (PD) and motor fluctuations were evaluated throughout 12 months of open label therapy on CR4-Sinemet. Reduced dosage frequency and significant motor improvement with reduced fluctuation occurred and were maintained with CR4-Sinemet compared with baseline on Sinemet. In a double-blind protocol using CR4-Sinemet in 20 stable PD patients, CR4-Sinemet was given twice daily and compared with Sinemet given four times daily. Patients remained stable without improvement or deterioration when the long-acting drug was substituted at 50% frequency. Plasma levodopa levels with CR4-Sinemet were smoother than with Sinemet. Although some patients receiving CR4-Sinemet found they functioned more slowly in the morning, the easier dosing schedule and improved amount of \"on\" time in fluctuators suggest that this formulation may become increasingly useful in managing PD.", "author" : [ { "dropping-particle" : "", "family" : "Goetz", "given" : "C G", "non-dropping-particle" : "", "parse-names" : false, "suffix" : "" }, { "dropping-particle" : "", "family" : "Tanner", "given" : "C M", "non-dropping-particle" : "", "parse-names" : false, "suffix" : "" }, { "dropping-particle" : "", "family" : "Shannon", "given" : "K M", "non-dropping-particle" : "", "parse-names" : false, "suffix" : "" }, { "dropping-particle" : "", "family" : "Carroll", "given" : "V S", "non-dropping-particle" : "", "parse-names" : false, "suffix" : "" }, { "dropping-particle" : "", "family" : "Klawans", "given" : "H L", "non-dropping-particle" : "", "parse-names" : false, "suffix" : "" }, { "dropping-particle" : "", "family" : "Carvey", "given" : "P M", "non-dropping-particle" : "", "parse-names" : false, "suffix" : "" }, { "dropping-particle" : "", "family" : "Gilley", "given" : "D", "non-dropping-particle" : "", "parse-names" : false, "suffix" : "" } ], "container-title" : "Neurology", "id" : "ITEM-2", "issue" : "7", "issued" : { "date-parts" : [ [ "1988", "7" ] ] }, "page" : "1143-6", "title" : "Controlled-release carbidopa/levodopa (CR4-Sinemet) in Parkinson's disease patients with and without motor fluctuations.", "type" : "article-journal", "volume" : "38" }, "uris" : [ "http://www.mendeley.com/documents/?uuid=b0bc1cf9-6f4b-4ab4-927f-754937b16661" ] }, { "id" : "ITEM-3", "itemData" : { "DOI" : "10.1016/S1474-4422(13)70025-5", "ISSN" : "1474-4465", "PMID" : "23485610", "abstract" : "IPX066 is an oral, extended-release, capsule formulation of carbidopa-levodopa. We aimed to assess this extended-release formulation versus immediate-release carbidopa-levodopa in patients with Parkinson's disease and motor fluctuations.", "author" : [ { "dropping-particle" : "", "family" : "Hauser", "given" : "Robert A", "non-dropping-particle" : "", "parse-names" : false, "suffix" : "" }, { "dropping-particle" : "", "family" : "Hsu", "given" : "Ann", "non-dropping-particle" : "", "parse-names" : false, "suffix" : "" }, { "dropping-particle" : "", "family" : "Kell", "given" : "Sherron", "non-dropping-particle" : "", "parse-names" : false, "suffix" : "" }, { "dropping-particle" : "", "family" : "Espay", "given" : "Alberto J", "non-dropping-particle" : "", "parse-names" : false, "suffix" : "" }, { "dropping-particle" : "", "family" : "Sethi", "given" : "Kapil", "non-dropping-particle" : "", "parse-names" : false, "suffix" : "" }, { "dropping-particle" : "", "family" : "Stacy", "given" : "Mark", "non-dropping-particle" : "", "parse-names" : false, "suffix" : "" }, { "dropping-particle" : "", "family" : "Ondo", "given" : "William", "non-dropping-particle" : "", "parse-names" : false, "suffix" : "" }, { "dropping-particle" : "", "family" : "O'Connell", "given" : "Martin", "non-dropping-particle" : "", "parse-names" : false, "suffix" : "" }, { "dropping-particle" : "", "family" : "Gupta", "given" : "Suneel", "non-dropping-particle" : "", "parse-names" : false, "suffix" : "" } ], "container-title" : "Lancet neurology", "id" : "ITEM-3", "issue" : "4", "issued" : { "date-parts" : [ [ "2013", "4" ] ] }, "page" : "346-56", "title" : "Extended-release carbidopa-levodopa (IPX066) compared with immediate-release carbidopa-levodopa in patients with Parkinson's disease and motor fluctuations: a phase 3 randomised, double-blind trial.", "type" : "article-journal", "volume" : "12" }, "uris" : [ "http://www.mendeley.com/documents/?uuid=1ccfe678-4fc9-4123-ab00-2fbdeb76275b" ] } ], "mendeley" : { "previouslyFormattedCitation" : "(Goetz et al., 1988; M\u00fcller et al., 2007; Hauser et al., 2013)" }, "properties" : { "noteIndex" : 0 }, "schema" : "https://github.com/citation-style-language/schema/raw/master/csl-citation.json" }</w:instrText>
      </w:r>
      <w:r w:rsidR="00122438" w:rsidRPr="0059793D">
        <w:fldChar w:fldCharType="separate"/>
      </w:r>
      <w:r w:rsidR="00E00ABB" w:rsidRPr="0059793D">
        <w:rPr>
          <w:noProof/>
        </w:rPr>
        <w:t>(Goetz et al., 1988; Müller et al., 2007; Hauser et al., 2013)</w:t>
      </w:r>
      <w:r w:rsidR="00122438" w:rsidRPr="0059793D">
        <w:fldChar w:fldCharType="end"/>
      </w:r>
      <w:r w:rsidR="00572647" w:rsidRPr="0059793D">
        <w:t xml:space="preserve"> </w:t>
      </w:r>
      <w:r w:rsidRPr="0059793D">
        <w:t>has</w:t>
      </w:r>
      <w:r>
        <w:t xml:space="preserve"> been used to control the wearing-off effect by blocking the peripheral metabolism of L-DOPA. This consequently prolongs the half-life of circulating L-DOPA</w:t>
      </w:r>
      <w:r w:rsidRPr="008538D2">
        <w:t xml:space="preserve"> </w:t>
      </w:r>
      <w:r>
        <w:t>and further enhances</w:t>
      </w:r>
      <w:r w:rsidRPr="003D306D">
        <w:t xml:space="preserve"> L-DOPA </w:t>
      </w:r>
      <w:r>
        <w:t>availability in</w:t>
      </w:r>
      <w:r w:rsidRPr="003D306D">
        <w:t xml:space="preserve"> the brain. </w:t>
      </w:r>
    </w:p>
    <w:p w:rsidR="006179E6" w:rsidRDefault="006179E6" w:rsidP="006179E6">
      <w:r w:rsidRPr="003D306D">
        <w:t>Additional anti-parkinsonian agents</w:t>
      </w:r>
      <w:r>
        <w:t>, such as</w:t>
      </w:r>
      <w:r w:rsidRPr="003D306D">
        <w:t xml:space="preserve"> </w:t>
      </w:r>
      <w:r w:rsidRPr="00514AA4">
        <w:t>MAO-B inhibitors (selegiline, rasagiline)</w:t>
      </w:r>
      <w:r>
        <w:t xml:space="preserve"> or</w:t>
      </w:r>
      <w:r w:rsidRPr="003D306D">
        <w:t xml:space="preserve"> mixed dopamine receptor agonists (apomorphine, ropinirole, pramipexole, rotigotine)</w:t>
      </w:r>
      <w:r>
        <w:t xml:space="preserve">, </w:t>
      </w:r>
      <w:r w:rsidRPr="003D306D">
        <w:t xml:space="preserve">have been reported </w:t>
      </w:r>
      <w:r>
        <w:t xml:space="preserve">as </w:t>
      </w:r>
      <w:r w:rsidRPr="003D306D">
        <w:t xml:space="preserve">useful </w:t>
      </w:r>
      <w:r>
        <w:t xml:space="preserve">monotherapy </w:t>
      </w:r>
      <w:r w:rsidRPr="003D306D">
        <w:t>for PD treatment in the early stages</w:t>
      </w:r>
      <w:r>
        <w:t xml:space="preserve">. These are also considered as adjunctive therapy to L-DOPA to reduce the severity of motor complications in long-term L-DOPA treatment </w:t>
      </w:r>
      <w:r w:rsidRPr="00514AA4">
        <w:t xml:space="preserve">in advanced PD </w:t>
      </w:r>
      <w:r w:rsidR="00122438" w:rsidRPr="00514AA4">
        <w:fldChar w:fldCharType="begin" w:fldLock="1"/>
      </w:r>
      <w:r w:rsidR="00994410">
        <w:instrText>ADDIN CSL_CITATION { "citationItems" : [ { "id" : "ITEM-1", "itemData" : { "DOI" : "10.1002/ana.10191", "ISSN" : "0364-5134", "PMID" : "12112107", "abstract" : "Deprenyl (selegiline) delays the need for levodopa therapy in patients with early Parkinson's disease, but the long-term benefits of this treatment remain unclear. During 1987 to 1988, 800 patients with early Parkinson's disease were randomized in the Deprenyl and Tocopherol Antioxidative Therapy of Parkinsonism trial to receive deprenyl, tocopherol, combined treatments, or a placebo and were then placed on active deprenyl (10mg/day). A second, independent randomization was carried out in early 1993 for 368 subjects who by that time had required levodopa and who had consented to continuing the deprenyl treatment (D subjects) or changing to a matching placebo (P subjects) under double-blind conditions. The first development of wearing off, dyskinesias, or on-off motor fluctuations was the prespecified primary outcome measure. During the average 2-year follow-up, there were no differences between the treatment groups with respect to the primary outcome measure (hazard ratio, 0.87; 95% confidence interval, 0.63, 1.19; p = 0.38), withdrawal from the study, death, or adverse events. Although 34% of D subjects developed dyskinesias and only 19% of P subjects did (p = 0.006), only 16% of D subjects developed freezing of gait but 29% of P subjects did (p = 0.0003). Decline in motor performance was less in D subjects than P subjects. Levodopa-treated Parkinson's disease patients who had been treated with deprenyl for up to 7 years, compared with patients who were changed to a placebo after about 5 years, experienced slower motor decline and were more likely to develop dyskinesias but less likely to develop freezing of gait.", "author" : [ { "dropping-particle" : "", "family" : "Shoulson", "given" : "Ira", "non-dropping-particle" : "", "parse-names" : false, "suffix" : "" }, { "dropping-particle" : "", "family" : "Oakes", "given" : "David", "non-dropping-particle" : "", "parse-names" : false, "suffix" : "" }, { "dropping-particle" : "", "family" : "Fahn", "given" : "Stanley", "non-dropping-particle" : "", "parse-names" : false, "suffix" : "" }, { "dropping-particle" : "", "family" : "Lang", "given" : "Anthony", "non-dropping-particle" : "", "parse-names" : false, "suffix" : "" }, { "dropping-particle" : "", "family" : "Langston", "given" : "J William", "non-dropping-particle" : "", "parse-names" : false, "suffix" : "" }, { "dropping-particle" : "", "family" : "LeWitt", "given" : "Peter", "non-dropping-particle" : "", "parse-names" : false, "suffix" : "" }, { "dropping-particle" : "", "family" : "Olanow", "given" : "C Warren", "non-dropping-particle" : "", "parse-names" : false, "suffix" : "" }, { "dropping-particle" : "", "family" : "Penney", "given" : "John B", "non-dropping-particle" : "", "parse-names" : false, "suffix" : "" }, { "dropping-particle" : "", "family" : "Tanner", "given" : "Caroline", "non-dropping-particle" : "", "parse-names" : false, "suffix" : "" }, { "dropping-particle" : "", "family" : "Kieburtz", "given" : "Karl", "non-dropping-particle" : "", "parse-names" : false, "suffix" : "" }, { "dropping-particle" : "", "family" : "Rudolph", "given" : "Alice", "non-dropping-particle" : "", "parse-names" : false, "suffix" : "" } ], "container-title" : "Annals of neurology", "id" : "ITEM-1", "issue" : "5", "issued" : { "date-parts" : [ [ "2002", "5" ] ] }, "page" : "604-12", "title" : "Impact of sustained deprenyl (selegiline) in levodopa-treated Parkinson's disease: a randomized placebo-controlled extension of the deprenyl and tocopherol antioxidative therapy of parkinsonism trial.", "type" : "article-journal", "volume" : "51" }, "uris" : [ "http://www.mendeley.com/documents/?uuid=0db3902b-f9dc-416e-8e3f-53ce06942eb2" ] }, { "id" : "ITEM-2", "itemData" : { "DOI" : "10.1056/NEJMoa0809335", "ISSN" : "1533-4406", "PMID" : "19776408", "abstract" : "A therapy that slows disease progression is the major unmet need in Parkinson's disease.", "author" : [ { "dropping-particle" : "", "family" : "Olanow", "given" : "C Warren", "non-dropping-particle" : "", "parse-names" : false, "suffix" : "" }, { "dropping-particle" : "", "family" : "Rascol", "given" : "Olivier", "non-dropping-particle" : "", "parse-names" : false, "suffix" : "" }, { "dropping-particle" : "", "family" : "Hauser", "given" : "Robert", "non-dropping-particle" : "", "parse-names" : false, "suffix" : "" }, { "dropping-particle" : "", "family" : "Feigin", "given" : "Paul D", "non-dropping-particle" : "", "parse-names" : false, "suffix" : "" }, { "dropping-particle" : "", "family" : "Jankovic", "given" : "Joseph", "non-dropping-particle" : "", "parse-names" : false, "suffix" : "" }, { "dropping-particle" : "", "family" : "Lang", "given" : "Anthony", "non-dropping-particle" : "", "parse-names" : false, "suffix" : "" }, { "dropping-particle" : "", "family" : "Langston", "given" : "William", "non-dropping-particle" : "", "parse-names" : false, "suffix" : "" }, { "dropping-particle" : "", "family" : "Melamed", "given" : "Eldad", "non-dropping-particle" : "", "parse-names" : false, "suffix" : "" }, { "dropping-particle" : "", "family" : "Poewe", "given" : "Werner", "non-dropping-particle" : "", "parse-names" : false, "suffix" : "" }, { "dropping-particle" : "", "family" : "Stocchi", "given" : "Fabrizio", "non-dropping-particle" : "", "parse-names" : false, "suffix" : "" }, { "dropping-particle" : "", "family" : "Tolosa", "given" : "Eduardo", "non-dropping-particle" : "", "parse-names" : false, "suffix" : "" } ], "container-title" : "The New England journal of medicine", "id" : "ITEM-2", "issue" : "13", "issued" : { "date-parts" : [ [ "2009", "9", "24" ] ] }, "page" : "1268-78", "title" : "A double-blind, delayed-start trial of rasagiline in Parkinson's disease.", "type" : "article-journal", "volume" : "361" }, "uris" : [ "http://www.mendeley.com/documents/?uuid=a5a9a7fa-2360-4d46-89d7-03ee6adde155" ] }, { "id" : "ITEM-3", "itemData" : { "DOI" : "10.1002/mds.22960", "ISSN" : "1531-8257", "PMID" : "20108359", "abstract" : "Reduced expression of dyskinesia is observed in levodopa-primed MPTP-treated common marmosets when dopamine agonists are used to replace levodopa. We now investigate whether a combination of the D-2/D-3 agonist pramipexole and levodopa also reduces dyskinesia intensity while maintaining the reversal of motor disability. Drug na\u00efve, non-dyskinetic MPTP-treated common marmosets were treated daily for up to 62 days with levodopa (12.5 mg/kg plus carbidopa 12.5 mg/kg p.o. BID) or pramipexole (0.04-0.3 mg/kg BID) producing equivalent reversal of motor disability and increases in locomotor activity. Levodopa alone resulted in marked dyskinesia induction but little or no dyskinesia resulted from the administration of pramipexole. From day 36, some animals were treated with a combination of levodopa (3.125-6.25 mg/kg plus carbidopa 12.5 mg/kg p.o. BID) and pramipexole (0.1-0.2 mg/kg p.o. SID). This improved motor disability to a greater extent than occurred with levodopa alone. Importantly, while dyskinesia was greater than that produced by pramipexole alone, the combination resulted in less intense dyskinesia than produced by levodopa alone. These results suggest that pramipexole could be administered with a reduced dose of levodopa to minimize dyskinesia in Parkinson's disease while maintaining therapeutic efficacy.", "author" : [ { "dropping-particle" : "", "family" : "Tayarani-Binazir", "given" : "Kayhan A", "non-dropping-particle" : "", "parse-names" : false, "suffix" : "" }, { "dropping-particle" : "", "family" : "Jackson", "given" : "Michael J", "non-dropping-particle" : "", "parse-names" : false, "suffix" : "" }, { "dropping-particle" : "", "family" : "Rose", "given" : "Sarah", "non-dropping-particle" : "", "parse-names" : false, "suffix" : "" }, { "dropping-particle" : "", "family" : "Olanow", "given" : "C Warren", "non-dropping-particle" : "", "parse-names" : false, "suffix" : "" }, { "dropping-particle" : "", "family" : "Jenner", "given" : "Peter", "non-dropping-particle" : "", "parse-names" : false, "suffix" : "" } ], "container-title" : "Movement disorders : official journal of the Movement Disorder Society", "id" : "ITEM-3", "issue" : "3", "issued" : { "date-parts" : [ [ "2010", "2", "15" ] ] }, "page" : "377-84", "title" : "Pramipexole combined with levodopa improves motor function but reduces dyskinesia in MPTP-treated common marmosets.", "type" : "article-journal", "volume" : "25" }, "uris" : [ "http://www.mendeley.com/documents/?uuid=bada3eb9-9983-43a7-a16f-5042358864f8" ] } ], "mendeley" : { "manualFormatting" : "(Shoulson et al., 2002; Olanow et al., 2009)", "previouslyFormattedCitation" : "(Shoulson et al., 2002; Olanow et al., 2009; Tayarani-Binazir et al., 2010)" }, "properties" : { "noteIndex" : 0 }, "schema" : "https://github.com/citation-style-language/schema/raw/master/csl-citation.json" }</w:instrText>
      </w:r>
      <w:r w:rsidR="00122438" w:rsidRPr="00514AA4">
        <w:fldChar w:fldCharType="separate"/>
      </w:r>
      <w:r w:rsidR="00514AA4" w:rsidRPr="00660074">
        <w:rPr>
          <w:noProof/>
        </w:rPr>
        <w:t>(Shoulson et al., 2002; Olanow et al., 2009)</w:t>
      </w:r>
      <w:r w:rsidR="00122438" w:rsidRPr="00514AA4">
        <w:fldChar w:fldCharType="end"/>
      </w:r>
      <w:r w:rsidRPr="003D306D">
        <w:t xml:space="preserve">. </w:t>
      </w:r>
      <w:r w:rsidRPr="00881D7D">
        <w:t xml:space="preserve">MAO-B inhibitors </w:t>
      </w:r>
      <w:r>
        <w:t xml:space="preserve">can </w:t>
      </w:r>
      <w:r w:rsidRPr="00881D7D">
        <w:t xml:space="preserve">reduce the breakdown of dopamine and thus increase its synaptic concentration. In turn, this elevates the amount of dopamine taken back up into pre-synaptic dopaminergic </w:t>
      </w:r>
      <w:r>
        <w:t>terminal</w:t>
      </w:r>
      <w:r w:rsidRPr="00881D7D">
        <w:t>s</w:t>
      </w:r>
      <w:r>
        <w:t xml:space="preserve"> by DAT </w:t>
      </w:r>
      <w:r w:rsidR="00122438">
        <w:fldChar w:fldCharType="begin" w:fldLock="1"/>
      </w:r>
      <w:r w:rsidR="00994410">
        <w:instrText>ADDIN CSL_CITATION { "citationItems" : [ { "id" : "ITEM-1", "itemData" : { "DOI" : "nrn1883 [pii]\n10.1038/nrn1883", "ISBN" : "1471-003X (Print)\n1471-003X (Linking)", "PMID" : "16552415", "abstract" : "Monoamine oxidase inhibitors were among the first antidepressants to be discovered and have long been used as such. It now seems that many of these agents might have therapeutic value in several common neurodegenerative conditions, independently of their inhibition of monoamine oxidase activity. However, many claims and some counter-claims have been made about the physiological importance of these enzymes and the potential of their inhibitors. We evaluate these arguments in the light of what we know, and still have to learn, of the structure, function and genetics of the monoamine oxidases and the disparate actions of their inhibitors.", "author" : [ { "dropping-particle" : "", "family" : "Youdim", "given" : "M B", "non-dropping-particle" : "", "parse-names" : false, "suffix" : "" }, { "dropping-particle" : "", "family" : "Edmondson", "given" : "D", "non-dropping-particle" : "", "parse-names" : false, "suffix" : "" }, { "dropping-particle" : "", "family" : "Tipton", "given" : "K F", "non-dropping-particle" : "", "parse-names" : false, "suffix" : "" } ], "container-title" : "Nat Rev Neurosci", "edition" : "2006/03/23", "id" : "ITEM-1", "issue" : "4", "issued" : { "date-parts" : [ [ "2006" ] ] }, "note" : "Youdim, Moussa B H\nEdmondson, Dale\nTipton, Keith F\nResearch Support, Non-U.S. Gov't\nReview\nEngland\nNature reviews. Neuroscience\nNat Rev Neurosci. 2006 Apr;7(4):295-309.", "page" : "295-309", "title" : "The therapeutic potential of monoamine oxidase inhibitors", "type" : "article-journal", "volume" : "7" }, "uris" : [ "http://www.mendeley.com/documents/?uuid=7e8bded0-5db0-43a3-8773-a50a545d45d3" ] } ], "mendeley" : { "previouslyFormattedCitation" : "(Youdim et al., 2006)" }, "properties" : { "noteIndex" : 0 }, "schema" : "https://github.com/citation-style-language/schema/raw/master/csl-citation.json" }</w:instrText>
      </w:r>
      <w:r w:rsidR="00122438">
        <w:fldChar w:fldCharType="separate"/>
      </w:r>
      <w:r w:rsidRPr="00660074">
        <w:rPr>
          <w:noProof/>
        </w:rPr>
        <w:t>(Youdim et al., 2006)</w:t>
      </w:r>
      <w:r w:rsidR="00122438">
        <w:fldChar w:fldCharType="end"/>
      </w:r>
      <w:r w:rsidRPr="00881D7D">
        <w:t>.</w:t>
      </w:r>
      <w:r w:rsidRPr="003D306D">
        <w:t xml:space="preserve"> MAO-B inhibitors</w:t>
      </w:r>
      <w:r>
        <w:t>, however,</w:t>
      </w:r>
      <w:r w:rsidRPr="003D306D">
        <w:t xml:space="preserve"> are associated with a worsening of L-DOPA</w:t>
      </w:r>
      <w:r>
        <w:t>-induced</w:t>
      </w:r>
      <w:r w:rsidRPr="003D306D">
        <w:t xml:space="preserve"> side-effects in some patients </w:t>
      </w:r>
      <w:r w:rsidR="00122438">
        <w:fldChar w:fldCharType="begin" w:fldLock="1"/>
      </w:r>
      <w:r w:rsidR="00994410">
        <w:instrText>ADDIN CSL_CITATION { "citationItems" : [ { "id" : "ITEM-1", "itemData" : { "ISSN" : "0022-3050", "PMID" : "9285463", "abstract" : "The United Kingdom Parkinson's Disease Research Group (UKPDRG) trial found an increased mortality in patients with Parkinson's disease randomised to receive selegiline (10 mg/day) and levodopa compared with those taking levodopa alone. Unwanted effects of selegiline on cardiovascular regulation have been investigated as a potential cause for the unexpected mortality finding of the UKPDRG trial.", "author" : [ { "dropping-particle" : "", "family" : "Churchyard", "given" : "A", "non-dropping-particle" : "", "parse-names" : false, "suffix" : "" }, { "dropping-particle" : "", "family" : "Mathias", "given" : "C J", "non-dropping-particle" : "", "parse-names" : false, "suffix" : "" }, { "dropping-particle" : "", "family" : "Boonkongchuen", "given" : "P", "non-dropping-particle" : "", "parse-names" : false, "suffix" : "" }, { "dropping-particle" : "", "family" : "Lees", "given" : "A J", "non-dropping-particle" : "", "parse-names" : false, "suffix" : "" } ], "container-title" : "Journal of neurology, neurosurgery, and psychiatry", "id" : "ITEM-1", "issue" : "2", "issued" : { "date-parts" : [ [ "1997", "8" ] ] }, "page" : "228-34", "title" : "Autonomic effects of selegiline: possible cardiovascular toxicity in Parkinson's disease.", "type" : "article-journal", "volume" : "63" }, "uris" : [ "http://www.mendeley.com/documents/?uuid=278ae26a-0f29-4fb4-997d-9b4ddfad36db" ] } ], "mendeley" : { "previouslyFormattedCitation" : "(Churchyard et al., 1997)" }, "properties" : { "noteIndex" : 0 }, "schema" : "https://github.com/citation-style-language/schema/raw/master/csl-citation.json" }</w:instrText>
      </w:r>
      <w:r w:rsidR="00122438">
        <w:fldChar w:fldCharType="separate"/>
      </w:r>
      <w:r w:rsidR="007413E0" w:rsidRPr="00660074">
        <w:rPr>
          <w:noProof/>
        </w:rPr>
        <w:t>(Churchyard et al., 1997)</w:t>
      </w:r>
      <w:r w:rsidR="00122438">
        <w:fldChar w:fldCharType="end"/>
      </w:r>
      <w:r>
        <w:t xml:space="preserve">. Dopamine receptor agonists, on the other hand, act directly on dopamine receptors and likely mimic actions of dopamine, without generating free radicals or toxic metabolites for dopaminergic neurons. However, an incidence of side-effects </w:t>
      </w:r>
      <w:r w:rsidRPr="00514AA4">
        <w:t>(e.g</w:t>
      </w:r>
      <w:r w:rsidR="009157BF" w:rsidRPr="00514AA4">
        <w:t>., nausea, postural hypotension</w:t>
      </w:r>
      <w:r w:rsidRPr="00514AA4">
        <w:t>)</w:t>
      </w:r>
      <w:r>
        <w:t xml:space="preserve"> similarly occurs in the treatment with dopamine receptor agonists, possibly due to a stimulation of dopamine receptors in the periphery </w:t>
      </w:r>
      <w:r w:rsidR="00122438">
        <w:fldChar w:fldCharType="begin" w:fldLock="1"/>
      </w:r>
      <w:r w:rsidR="00994410">
        <w:instrText>ADDIN CSL_CITATION { "citationItems" : [ { "id" : "ITEM-1", "itemData" : { "DOI" : "S1353-8020(09)70835-1 [pii]\n10.1016/S1353-8020(09)70835-1", "ISBN" : "1873-5126 (Electronic)\n1353-8020 (Linking)", "PMID" : "20123557", "abstract" : "In the last two decades, the usefulness of dopamine receptor agonists in the symptomatic treatment of Parkinson' disease (PD) has been demonstrated in many randomized controlled clinical trials. The initial role of such compounds as an adjunctive therapy to L-dopa to improve motor fluctuations has now expanded to the treatment of early PD as initial monotherapy. The rationale for the use of dopamine receptor agonists in early disease is to delay or reduce the incidence of motor complications resulting from long-term L-dopa therapy, probably by virtue of less pulsatile stimulation of postsynaptic dopamine receptors. Indeed, controlled trials with both ergot and non-ergot dopamine receptor agonists, such as cabergoline, pergolide, pramipexole and ropinirole, have shown lower risk of motor fluctuations and dyskinesias than with L-dopa, when used as monotherapy in early PD patients. The benefit of agonists in preventing motor complications is, however, balanced by a smaller effect on motor symptoms compared with L-dopa. Moreover, a greater incidence of side-effects, particularly somnolence, hallucinations and leg oedema, occurs with dopamine receptor agonists. Because of the risk of fibrotic reactions, ergot derivatives (bromocriptine, cabergoline, and pergolide) are not recommended as first-line antiparkinsonian medication. In younger patients, who are usually more prone to developing L-dopa-induced motor complications, the initial treatment with dopamine receptor agonists can be recommended. Further pharmacological refinement of PD management with these drugs may result from new formulations of old drugs, such as once-daily prolonged-release ropinirole, or new agonists, such as the rotigotine patch, that can allow more continuous dopaminergic stimulation and improve patient compliance with the drug treatment. Theoretically, another advantage of dopamine receptor agonists is the potential for a neuroprotective effect, through many different mechanisms of actions. Preliminary controlled trials with pramipexole and ropinirole, although encouraging, did not provide conclusive proof of the disease-modifying effect of dopamine receptor agonists; large controlled clinical trials are now underway and results are expected soon.", "author" : [ { "dropping-particle" : "", "family" : "Bonuccelli", "given" : "U", "non-dropping-particle" : "", "parse-names" : false, "suffix" : "" }, { "dropping-particle" : "", "family" : "Dotto", "given" : "P", "non-dropping-particle" : "Del", "parse-names" : false, "suffix" : "" }, { "dropping-particle" : "", "family" : "Rascol", "given" : "O", "non-dropping-particle" : "", "parse-names" : false, "suffix" : "" } ], "container-title" : "Parkinsonism Relat Disord", "edition" : "2010/02/04", "id" : "ITEM-1", "issued" : { "date-parts" : [ [ "2009" ] ] }, "note" : "Bonuccelli, Ubaldo\nDel Dotto, Paolo\nRascol, Olivier\nReview\nEngland\nParkinsonism &amp; related disorders\nParkinsonism Relat Disord. 2009 Dec;15 Suppl 4:S44-53.", "page" : "S44-53", "title" : "Role of dopamine receptor agonists in the treatment of early Parkinson's disease", "type" : "article-journal", "volume" : "15 Suppl 4" }, "uris" : [ "http://www.mendeley.com/documents/?uuid=17fa1568-5973-408a-a12c-6b4bd7789851" ] } ], "mendeley" : { "previouslyFormattedCitation" : "(Bonuccelli et al., 2009)" }, "properties" : { "noteIndex" : 0 }, "schema" : "https://github.com/citation-style-language/schema/raw/master/csl-citation.json" }</w:instrText>
      </w:r>
      <w:r w:rsidR="00122438">
        <w:fldChar w:fldCharType="separate"/>
      </w:r>
      <w:r w:rsidR="007413E0" w:rsidRPr="00660074">
        <w:rPr>
          <w:noProof/>
        </w:rPr>
        <w:t>(Bonuccelli et al., 2009)</w:t>
      </w:r>
      <w:r w:rsidR="00122438">
        <w:fldChar w:fldCharType="end"/>
      </w:r>
      <w:r>
        <w:t xml:space="preserve">. </w:t>
      </w:r>
    </w:p>
    <w:p w:rsidR="006179E6" w:rsidRPr="003D306D" w:rsidRDefault="006179E6" w:rsidP="006179E6">
      <w:pPr>
        <w:pStyle w:val="Heading2"/>
      </w:pPr>
      <w:bookmarkStart w:id="235" w:name="_Toc328936979"/>
      <w:bookmarkStart w:id="236" w:name="_Toc339016715"/>
      <w:bookmarkStart w:id="237" w:name="_Toc340756417"/>
      <w:bookmarkStart w:id="238" w:name="_Toc341038745"/>
      <w:bookmarkStart w:id="239" w:name="_Toc370678284"/>
      <w:r w:rsidRPr="003D306D">
        <w:lastRenderedPageBreak/>
        <w:t>1.6.2. Surgical approaches and deep brain stimulation</w:t>
      </w:r>
      <w:bookmarkEnd w:id="235"/>
      <w:bookmarkEnd w:id="236"/>
      <w:bookmarkEnd w:id="237"/>
      <w:bookmarkEnd w:id="238"/>
      <w:bookmarkEnd w:id="239"/>
    </w:p>
    <w:p w:rsidR="006179E6" w:rsidRDefault="006179E6" w:rsidP="006179E6">
      <w:r w:rsidRPr="003D306D">
        <w:t xml:space="preserve">Surgery </w:t>
      </w:r>
      <w:r>
        <w:t>has been applied</w:t>
      </w:r>
      <w:r w:rsidRPr="003D306D">
        <w:t xml:space="preserve"> for </w:t>
      </w:r>
      <w:r>
        <w:t>PD patients</w:t>
      </w:r>
      <w:r w:rsidRPr="003D306D">
        <w:t xml:space="preserve"> </w:t>
      </w:r>
      <w:r>
        <w:t>who cannot tolerate</w:t>
      </w:r>
      <w:r w:rsidRPr="003D306D">
        <w:t xml:space="preserve"> adverse side-effects from</w:t>
      </w:r>
      <w:r>
        <w:t xml:space="preserve"> the</w:t>
      </w:r>
      <w:r w:rsidRPr="003D306D">
        <w:t xml:space="preserve"> </w:t>
      </w:r>
      <w:r>
        <w:t xml:space="preserve">long-term </w:t>
      </w:r>
      <w:r w:rsidRPr="003D306D">
        <w:t xml:space="preserve">medication </w:t>
      </w:r>
      <w:r>
        <w:t>treatment but</w:t>
      </w:r>
      <w:r w:rsidRPr="003D306D">
        <w:t xml:space="preserve"> still have significant cognitive capacity</w:t>
      </w:r>
      <w:r>
        <w:t xml:space="preserve"> </w:t>
      </w:r>
      <w:r w:rsidR="00122438">
        <w:fldChar w:fldCharType="begin" w:fldLock="1"/>
      </w:r>
      <w:r w:rsidR="00994410">
        <w:instrText>ADDIN CSL_CITATION { "citationItems" : [ { "id" : "ITEM-1", "itemData" : { "DOI" : "S1933-7213(07)00263-2 [pii]\n10.1016/j.nurt.2007.11.003", "ISBN" : "1933-7213 (Print)", "PMID" : "18164479", "abstract" : "The advancement of electrical stimulation of the central nervous system has been a story of fits and bursts with numerous setbacks. In many ways, this history has paralleled the history of medicine and physics. We have moved from anecdotal observation to double-blinded, prospective randomized trials. We have moved from faradic stimulation to systems that lie completely under the skin and can deliver complex electrical currents to discrete areas of the brain while controlled through a device that is not much bigger than a PDA. This review will discuss how deep brain stimulation has developed into its current form, where we see the field going and the potential pitfalls along the way.", "author" : [ { "dropping-particle" : "", "family" : "Schwalb", "given" : "J M", "non-dropping-particle" : "", "parse-names" : false, "suffix" : "" }, { "dropping-particle" : "", "family" : "Hamani", "given" : "C", "non-dropping-particle" : "", "parse-names" : false, "suffix" : "" } ], "container-title" : "Neurotherapeutics", "edition" : "2008/01/01", "id" : "ITEM-1", "issue" : "1", "issued" : { "date-parts" : [ [ "2008" ] ] }, "note" : "Schwalb, Jason M\nHamani, Clement\nHistorical Article\nReview\nUnited States\nNeurotherapeutics : the journal of the American Society for Experimental NeuroTherapeutics\nNeurotherapeutics. 2008 Jan;5(1):3-13.", "page" : "3-13", "title" : "The history and future of deep brain stimulation", "type" : "article-journal", "volume" : "5" }, "uris" : [ "http://www.mendeley.com/documents/?uuid=c580b0d6-083b-4209-be94-1eba859e0106" ] } ], "mendeley" : { "previouslyFormattedCitation" : "(Schwalb and Hamani, 2008)" }, "properties" : { "noteIndex" : 0 }, "schema" : "https://github.com/citation-style-language/schema/raw/master/csl-citation.json" }</w:instrText>
      </w:r>
      <w:r w:rsidR="00122438">
        <w:fldChar w:fldCharType="separate"/>
      </w:r>
      <w:r w:rsidR="007413E0" w:rsidRPr="00660074">
        <w:rPr>
          <w:noProof/>
        </w:rPr>
        <w:t>(Schwalb and Hamani, 2008)</w:t>
      </w:r>
      <w:r w:rsidR="00122438">
        <w:fldChar w:fldCharType="end"/>
      </w:r>
      <w:r w:rsidRPr="003D306D">
        <w:t xml:space="preserve">. Before </w:t>
      </w:r>
      <w:r>
        <w:t xml:space="preserve">the discovery of </w:t>
      </w:r>
      <w:r w:rsidRPr="003D306D">
        <w:t>L-DOPA, stereota</w:t>
      </w:r>
      <w:r w:rsidR="00440F34">
        <w:t>x</w:t>
      </w:r>
      <w:r w:rsidRPr="003D306D">
        <w:t xml:space="preserve">tic surgery was used to </w:t>
      </w:r>
      <w:r>
        <w:t>ablate a portion of</w:t>
      </w:r>
      <w:r w:rsidRPr="003D306D">
        <w:t xml:space="preserve"> the </w:t>
      </w:r>
      <w:r>
        <w:t xml:space="preserve">thalamus (thalamotomy) or the </w:t>
      </w:r>
      <w:r w:rsidRPr="003D306D">
        <w:t xml:space="preserve">globus pallidus </w:t>
      </w:r>
      <w:r>
        <w:t>(pallidotomy) for alleviation of rigidity and tremor in PD patients</w:t>
      </w:r>
      <w:r w:rsidRPr="003D306D">
        <w:t xml:space="preserve">. </w:t>
      </w:r>
      <w:r>
        <w:t xml:space="preserve">These invasive techniques were decreased and almost abandoned for years. </w:t>
      </w:r>
      <w:r w:rsidRPr="003D306D">
        <w:t xml:space="preserve">Surgery was reintroduced </w:t>
      </w:r>
      <w:r>
        <w:t xml:space="preserve">in </w:t>
      </w:r>
      <w:r w:rsidR="00690A4B">
        <w:t xml:space="preserve">the </w:t>
      </w:r>
      <w:r>
        <w:t>1990s</w:t>
      </w:r>
      <w:r w:rsidRPr="003D306D">
        <w:t xml:space="preserve"> when advances in neuro-imagin</w:t>
      </w:r>
      <w:r>
        <w:t>g and electrophysiology allowed</w:t>
      </w:r>
      <w:r w:rsidRPr="003D306D">
        <w:t xml:space="preserve"> more accurate localization of the electrodes</w:t>
      </w:r>
      <w:r>
        <w:t xml:space="preserve"> </w:t>
      </w:r>
      <w:r w:rsidR="00122438">
        <w:fldChar w:fldCharType="begin" w:fldLock="1"/>
      </w:r>
      <w:r w:rsidR="00994410">
        <w:instrText>ADDIN CSL_CITATION { "citationItems" : [ { "id" : "ITEM-1", "itemData" : { "DOI" : "10.1002/mds.10393", "ISSN" : "0885-3185", "PMID" : "12722167", "abstract" : "We studied effects on parkinsonian features at 6 and 12 months in 12 patients who underwent unilateral ablation of subthalamic nucleus (STN). Microelectrode mapping was used, and a lesion was created in the STN using thermal coagulation and confirmed with magnetic resonance imaging. At 6 months postoperatively, improvements were seen in several areas: 1) Unified Parkinson's Disease Rating Scales II and III (UPDRS II and III) scores, 30% in off period, 38% in on period; 2) Schwab and England Scale (S&amp;E) score, 21%; and 3) on dyskinesia, 85%. Contralateral rigidity, bradykinesia, UPDRS II and III scores, and S&amp;E scores remained improved at 12 months. Daily dosage of levodopa requirement was reduced by 42%. Axial motor features, gait, postural stability, off period tremor, and motor fluctuation improved at 6 and 12 months but showed a decline in benefits at 18 months. Complications include 3 cases of hemiballism, of whom 2 patients recovered spontaneously but 1 died from aspiration pneumonia. One patient had asymptomatic hematoma, and 2 suffered transient postural asymmetries. We conclude that unilateral subthalamotomy results in moderate improvement in all aspects of parkinsonian features, allows reduction in the dose of levodopa required, and ameliorates drug-induced complications throughout 12-month assessments.", "author" : [ { "dropping-particle" : "", "family" : "Su", "given" : "Philip C", "non-dropping-particle" : "", "parse-names" : false, "suffix" : "" }, { "dropping-particle" : "", "family" : "Tseng", "given" : "Ham-Min", "non-dropping-particle" : "", "parse-names" : false, "suffix" : "" }, { "dropping-particle" : "", "family" : "Liu", "given" : "Hon-Man", "non-dropping-particle" : "", "parse-names" : false, "suffix" : "" }, { "dropping-particle" : "", "family" : "Yen", "given" : "Ruoh-Fang", "non-dropping-particle" : "", "parse-names" : false, "suffix" : "" }, { "dropping-particle" : "", "family" : "Liou", "given" : "Horng-Huei", "non-dropping-particle" : "", "parse-names" : false, "suffix" : "" } ], "container-title" : "Movement disorders : official journal of the Movement Disorder Society", "id" : "ITEM-1", "issue" : "5", "issued" : { "date-parts" : [ [ "2003", "5" ] ] }, "page" : "531-8", "title" : "Treatment of advanced Parkinson's disease by subthalamotomy: one-year results.", "type" : "article-journal", "volume" : "18" }, "uris" : [ "http://www.mendeley.com/documents/?uuid=b6999918-d30a-48f4-bbd1-233fc6d1d9ff" ] }, { "id" : "ITEM-2", "itemData" : { "ISSN" : "0006-8950", "PMID" : "11004130", "abstract" : "Postural control changes were studied in 27 patients with Parkinson's disease after unilateral posteroventral pallidotomy (PVP). Patients were evaluated before PVP and at 3, 6 and 12 months post-PVP, both 'off' and 'on' parkinsonian medications, with selected evaluation tools representing functional performance, functional balance and posturographic components of balance. The majority of variables in the 'off' state were significantly improved at 3 months post-PVP. Improvement was maintained at 6 months but had declined for some variables by the 12 month follow-up. Standing up from a chair (P = 0.009), the balance and gait sections of the Performance-Oriented Assessment (P &lt; or = 0.0004), and the limits of stability (LOS) posturography variables (P &lt; 0.0005) of the average time to reach a target, the number of targets missed and the initial excursion distance to the target (P = 0.029) retained significant improvement at the 12 month follow-up. When the patients were in the 'on' state, LOS posturography variables of average time to target, average path length deviation, and the number of targets missed were the only variables significantly improved at 3 months post-PVP (P = -0.013) and this improvement was maintained at 12 months post-PVP (P = 0.012-0.041). Unilateral PVP improves axial symptoms of Parkinson's disease involved in functional performance such as gait disturbance as well as improving postural stability in the 'off' state. Generally, the maximum improvement is seen at 3 months post-PVP with many variables remaining significantly improved at 12 months post-PVP. Axial dyskinesias in the 'on' state are also significantly reduced with the improvement maintained at 12 months post-PVP. These findings suggest that unilateral pallidotomy is not only effective in abolishing levodopa-induced dyskinesias, but that it also improves the axial signs of Parkinson's disease.", "author" : [ { "dropping-particle" : "", "family" : "Roberts-Warrior", "given" : "D", "non-dropping-particle" : "", "parse-names" : false, "suffix" : "" }, { "dropping-particle" : "", "family" : "Overby", "given" : "A", "non-dropping-particle" : "", "parse-names" : false, "suffix" : "" }, { "dropping-particle" : "", "family" : "Jankovic", "given" : "J", "non-dropping-particle" : "", "parse-names" : false, "suffix" : "" }, { "dropping-particle" : "", "family" : "Olson", "given" : "S", "non-dropping-particle" : "", "parse-names" : false, "suffix" : "" }, { "dropping-particle" : "", "family" : "Lai", "given" : "E C", "non-dropping-particle" : "", "parse-names" : false, "suffix" : "" }, { "dropping-particle" : "", "family" : "Krauss", "given" : "J K", "non-dropping-particle" : "", "parse-names" : false, "suffix" : "" }, { "dropping-particle" : "", "family" : "Grossman", "given" : "R", "non-dropping-particle" : "", "parse-names" : false, "suffix" : "" } ], "container-title" : "Brain : a journal of neurology", "id" : "ITEM-2", "issued" : { "date-parts" : [ [ "2000", "10" ] ] }, "page" : "2141-9", "title" : "Postural control in Parkinson's disease after unilateral posteroventral pallidotomy.", "type" : "article-journal", "volume" : "123 ( Pt 1" }, "uris" : [ "http://www.mendeley.com/documents/?uuid=05f2f842-d54d-45a0-a7d8-e1c5736c1717" ] } ], "mendeley" : { "previouslyFormattedCitation" : "(Roberts-Warrior et al., 2000; Su et al., 2003)" }, "properties" : { "noteIndex" : 0 }, "schema" : "https://github.com/citation-style-language/schema/raw/master/csl-citation.json" }</w:instrText>
      </w:r>
      <w:r w:rsidR="00122438">
        <w:fldChar w:fldCharType="separate"/>
      </w:r>
      <w:r w:rsidR="007413E0" w:rsidRPr="00660074">
        <w:rPr>
          <w:noProof/>
        </w:rPr>
        <w:t>(Roberts-Warrior et al., 2000; Su et al., 2003)</w:t>
      </w:r>
      <w:r w:rsidR="00122438">
        <w:fldChar w:fldCharType="end"/>
      </w:r>
      <w:r w:rsidRPr="003D306D">
        <w:t xml:space="preserve">. </w:t>
      </w:r>
      <w:r>
        <w:t>In particular</w:t>
      </w:r>
      <w:r w:rsidRPr="003D306D">
        <w:t xml:space="preserve">, a surgical treatment for PD called deep brain stimulation (DBS) has been developed </w:t>
      </w:r>
      <w:r>
        <w:t>to improve L-DOPA-</w:t>
      </w:r>
      <w:r w:rsidRPr="003D306D">
        <w:t>induced “off” period function</w:t>
      </w:r>
      <w:r>
        <w:t>. The</w:t>
      </w:r>
      <w:r w:rsidRPr="003D306D">
        <w:t xml:space="preserve"> technique </w:t>
      </w:r>
      <w:r>
        <w:t>provides</w:t>
      </w:r>
      <w:r w:rsidRPr="003D306D">
        <w:t xml:space="preserve"> high frequency electrical pulses sent via electrodes </w:t>
      </w:r>
      <w:r>
        <w:t xml:space="preserve">that are </w:t>
      </w:r>
      <w:r w:rsidRPr="003D306D">
        <w:t xml:space="preserve">implanted into </w:t>
      </w:r>
      <w:r>
        <w:t xml:space="preserve">a deep brain structure such as </w:t>
      </w:r>
      <w:r w:rsidRPr="003D306D">
        <w:t xml:space="preserve">the GPi </w:t>
      </w:r>
      <w:r>
        <w:t>or</w:t>
      </w:r>
      <w:r w:rsidRPr="003D306D">
        <w:t xml:space="preserve"> the </w:t>
      </w:r>
      <w:r w:rsidRPr="0059793D">
        <w:t>STN</w:t>
      </w:r>
      <w:r w:rsidR="00B72A6F" w:rsidRPr="0059793D">
        <w:t xml:space="preserve"> </w:t>
      </w:r>
      <w:r w:rsidR="00122438" w:rsidRPr="0059793D">
        <w:fldChar w:fldCharType="begin" w:fldLock="1"/>
      </w:r>
      <w:r w:rsidR="00994410">
        <w:instrText>ADDIN CSL_CITATION { "citationItems" : [ { "id" : "ITEM-1", "itemData" : { "DOI" : "10.3171/jns.1992.76.1.0053", "ISSN" : "0022-3085", "PMID" : "1727169", "abstract" : "Between 1985 and 1990, the authors performed stereotactic posteroventral pallidotomies on 38 patients with Parkinson's disease whose main complaint was hypokinesia. Upon re-examination 2 to 71 months after surgery (mean 28 months), complete or almost complete relief of rigidity and hypokinesia was observed in 92% of the patients. Of the 32 patients who before surgery also suffered from tremor, 26 (81%) had complete or almost complete relief of tremor. The L-dopa-induced dyskinesias and muscle pain had greatly improved or disappeared in most patients, and gait and speech volume also showed remarkable improvement. Complications were observed in seven patients: six had a permanent partial homonymous hemianopsia (one also had transient dysphasia and facial weakness) and one developed transitory hemiparesis 1 week after pallidotomy. The results presented here confirm the 1960 findings of Svennilson, et al., that parkinsonian tremor, rigidity, and hypokinesia can be effectively abolished by posteroventral pallidotomy, an approach developed in 1956 and 1957 by Lars Leksell. The positive effect of posteroventral pallidotomy is believed to be based on the interruption of some striopallidal or subthalamopallidal pathways, which results in disinhibition of medial pallidal activity necessary for movement control.", "author" : [ { "dropping-particle" : "V", "family" : "Laitinen", "given" : "L", "non-dropping-particle" : "", "parse-names" : false, "suffix" : "" }, { "dropping-particle" : "", "family" : "Bergenheim", "given" : "A T", "non-dropping-particle" : "", "parse-names" : false, "suffix" : "" }, { "dropping-particle" : "", "family" : "Hariz", "given" : "M I", "non-dropping-particle" : "", "parse-names" : false, "suffix" : "" } ], "container-title" : "Journal of neurosurgery", "id" : "ITEM-1", "issue" : "1", "issued" : { "date-parts" : [ [ "1992", "1" ] ] }, "page" : "53-61", "title" : "Leksell's posteroventral pallidotomy in the treatment of Parkinson's disease.", "type" : "article-journal", "volume" : "76" }, "uris" : [ "http://www.mendeley.com/documents/?uuid=88cbf9a1-8349-4fd8-b737-befbd0a1bb33" ] }, { "id" : "ITEM-2", "itemData" : { "ISSN" : "0140-6736", "PMID" : "7815888", "abstract" : "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 Quadripolar electrodes connected to a pulse generator were implanted in the subthalamic nuclei on both sides. Patients were evaluated with the unified Parkinson's disease rating scale and timed motor tests. 3 months after surgery, activities of daily living scores had improved by 58-88% and motor scores by 42-84%. This improvement was maintained for up to 8 months in the first patient operated upon. One patient was confused for 2 weeks after surgery, and another developed neuropsychological impairment related to a thalamic infarction which improved over 3 months. In one patient, stimulation could induce ballism that was stopped by reduction of stimulation. This is the first demonstration in human beings of the part played by the subthalamic nuclei in the pathophysiology of Parkinson's disease.", "author" : [ { "dropping-particle" : "", "family" : "Limousin", "given" : "P", "non-dropping-particle" : "", "parse-names" : false, "suffix" : "" }, { "dropping-particle" : "", "family" : "Pollak", "given" : "P", "non-dropping-particle" : "", "parse-names" : false, "suffix" : "" }, { "dropping-particle" : "", "family" : "Benazzouz", "given" : "A", "non-dropping-particle" : "", "parse-names" : false, "suffix" : "" }, { "dropping-particle" : "", "family" : "Hoffmann", "given" : "D", "non-dropping-particle" : "", "parse-names" : false, "suffix" : "" }, { "dropping-particle" : "", "family" : "Bas", "given" : "J F", "non-dropping-particle" : "Le", "parse-names" : false, "suffix" : "" }, { "dropping-particle" : "", "family" : "Broussolle", "given" : "E", "non-dropping-particle" : "", "parse-names" : false, "suffix" : "" }, { "dropping-particle" : "", "family" : "Perret", "given" : "J E", "non-dropping-particle" : "", "parse-names" : false, "suffix" : "" }, { "dropping-particle" : "", "family" : "Benabid", "given" : "A L", "non-dropping-particle" : "", "parse-names" : false, "suffix" : "" } ], "container-title" : "Lancet", "id" : "ITEM-2", "issue" : "8942", "issued" : { "date-parts" : [ [ "1995", "1", "14" ] ] }, "page" : "91-5", "title" : "Effect of parkinsonian signs and symptoms of bilateral subthalamic nucleus stimulation.", "type" : "article-journal", "volume" : "345" }, "uris" : [ "http://www.mendeley.com/documents/?uuid=50d18853-702b-45bc-8e90-6a1ede113688" ] } ], "mendeley" : { "previouslyFormattedCitation" : "(Laitinen et al., 1992; Limousin et al., 1995)" }, "properties" : { "noteIndex" : 0 }, "schema" : "https://github.com/citation-style-language/schema/raw/master/csl-citation.json" }</w:instrText>
      </w:r>
      <w:r w:rsidR="00122438" w:rsidRPr="0059793D">
        <w:fldChar w:fldCharType="separate"/>
      </w:r>
      <w:r w:rsidR="00B72A6F" w:rsidRPr="0059793D">
        <w:rPr>
          <w:noProof/>
        </w:rPr>
        <w:t>(Laitinen et al., 1992; Limousin et al., 1995)</w:t>
      </w:r>
      <w:r w:rsidR="00122438" w:rsidRPr="0059793D">
        <w:fldChar w:fldCharType="end"/>
      </w:r>
      <w:r w:rsidRPr="0059793D">
        <w:t>. In those treated PD patients,</w:t>
      </w:r>
      <w:r>
        <w:t xml:space="preserve"> s</w:t>
      </w:r>
      <w:r w:rsidRPr="003D306D">
        <w:t xml:space="preserve">ignificant improvements in overall quality of life </w:t>
      </w:r>
      <w:r>
        <w:t xml:space="preserve">(e.g., mobility, activities of daily living, emotional well-being, cognition, verbal fluency) </w:t>
      </w:r>
      <w:r w:rsidRPr="003D306D">
        <w:t xml:space="preserve">have been </w:t>
      </w:r>
      <w:r>
        <w:t>reported; with GPi-targeted DBS providing bet</w:t>
      </w:r>
      <w:r w:rsidRPr="003D306D">
        <w:t xml:space="preserve">ter </w:t>
      </w:r>
      <w:r>
        <w:t>result</w:t>
      </w:r>
      <w:r w:rsidRPr="003D306D">
        <w:t xml:space="preserve">s </w:t>
      </w:r>
      <w:r w:rsidR="00122438" w:rsidRPr="003D306D">
        <w:fldChar w:fldCharType="begin" w:fldLock="1"/>
      </w:r>
      <w:r w:rsidR="00994410">
        <w:instrText>ADDIN CSL_CITATION { "citationItems" : [ { "id" : "ITEM-1", "itemData" : { "DOI" : "10.1007/s00415-009-5121-7", "ISSN" : "1432-1459", "PMID" : "19363633", "abstract" : "While deep brain stimulation (DBS) surgery is a well-accepted treatment for Parkinson disease (PD) that improves overall quality of life (QoL), its effects across different domains of QoL are unclear. The study reported here directly compared the effects of unilateral DBS in subthalamic nucleus (STN) or globus pallidus (GPi) on QoL in 42 non-demented patients with medication-refractory PD. Patients were enrolled in the COMPARE trial, a randomized clinical trial of cognitive and mood effects of STN versus GPi DBS conducted at the University of Florida Movement Disorders Center. Patients underwent motor, mood, verbal fluency and QoL (Parkinson disease questionnaire: PDQ-39) measures before and 6 months following surgery. Groups experienced motor and mood improvements that did not differ by target. Patients with STN DBS evidenced a slight decrement on letter fluency. On average, all patients endorsed better overall QoL after surgery. However, despite similar motor and mood improvements, GPi patients improved more than STN patients (38 vs. 14%, respectively; P = 0.03). Patients reported better QoL on subscales of mobility, activities of daily living (ADLs), emotional well-being, stigma, cognition and discomfort, but not on those of social support and communication. Improvements on the mobility, ADLs, stigma and social support subscales were greater amongst GPi patients. In regression analyses, only depression changes independently predicted changes in overall QoL as well as emotional well-being and social support changes. Within the STN group only, declining category fluency scores correlated with poorer QoL on the communication subscale. Unilateral DBS in both STN and GPi improved QoL overall and in disparate domains 6 months after surgery. Patients receiving GPi DBS reported greater improvements that cannot be explained by differential mood or motor effects; however, verbal fluency changes may have partially contributed to lesser QoL improvements amongst STN patients.", "author" : [ { "dropping-particle" : "", "family" : "Zahodne", "given" : "Laura B", "non-dropping-particle" : "", "parse-names" : false, "suffix" : "" }, { "dropping-particle" : "", "family" : "Okun", "given" : "Michael S", "non-dropping-particle" : "", "parse-names" : false, "suffix" : "" }, { "dropping-particle" : "", "family" : "Foote", "given" : "Kelly D", "non-dropping-particle" : "", "parse-names" : false, "suffix" : "" }, { "dropping-particle" : "", "family" : "Fernandez", "given" : "Hubert H", "non-dropping-particle" : "", "parse-names" : false, "suffix" : "" }, { "dropping-particle" : "", "family" : "Rodriguez", "given" : "Ramon L", "non-dropping-particle" : "", "parse-names" : false, "suffix" : "" }, { "dropping-particle" : "", "family" : "Wu", "given" : "Samuel S", "non-dropping-particle" : "", "parse-names" : false, "suffix" : "" }, { "dropping-particle" : "", "family" : "Kirsch-Darrow", "given" : "Lindsey", "non-dropping-particle" : "", "parse-names" : false, "suffix" : "" }, { "dropping-particle" : "", "family" : "Jacobson", "given" : "Charles E", "non-dropping-particle" : "", "parse-names" : false, "suffix" : "" }, { "dropping-particle" : "", "family" : "Rosado", "given" : "Christian", "non-dropping-particle" : "", "parse-names" : false, "suffix" : "" }, { "dropping-particle" : "", "family" : "Bowers", "given" : "Dawn", "non-dropping-particle" : "", "parse-names" : false, "suffix" : "" } ], "container-title" : "Journal of neurology", "id" : "ITEM-1", "issue" : "8", "issued" : { "date-parts" : [ [ "2009", "8" ] ] }, "page" : "1321-9", "title" : "Greater improvement in quality of life following unilateral deep brain stimulation surgery in the globus pallidus as compared to the subthalamic nucleus.", "type" : "article-journal", "volume" : "256" }, "uris" : [ "http://www.mendeley.com/documents/?uuid=88a300eb-51c5-4445-b26e-92388be8be9e" ] } ], "mendeley" : { "previouslyFormattedCitation" : "(Zahodne et al., 2009)" }, "properties" : { "noteIndex" : 0 }, "schema" : "https://github.com/citation-style-language/schema/raw/master/csl-citation.json" }</w:instrText>
      </w:r>
      <w:r w:rsidR="00122438" w:rsidRPr="003D306D">
        <w:fldChar w:fldCharType="separate"/>
      </w:r>
      <w:r w:rsidRPr="00660074">
        <w:rPr>
          <w:noProof/>
        </w:rPr>
        <w:t>(Zahodne et al., 2009)</w:t>
      </w:r>
      <w:r w:rsidR="00122438" w:rsidRPr="003D306D">
        <w:fldChar w:fldCharType="end"/>
      </w:r>
      <w:r w:rsidR="00122438" w:rsidRPr="003D306D">
        <w:fldChar w:fldCharType="begin">
          <w:fldData xml:space="preserve">PEVuZE5vdGU+PENpdGU+PEF1dGhvcj5aYWhvZG5lPC9BdXRob3I+PFllYXI+MjAwOTwvWWVhcj48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</w:fldData>
        </w:fldChar>
      </w:r>
      <w:r w:rsidRPr="003D306D">
        <w:instrText xml:space="preserve"> ADDIN EN.CITE </w:instrText>
      </w:r>
      <w:r w:rsidR="00122438" w:rsidRPr="003D306D">
        <w:fldChar w:fldCharType="begin">
          <w:fldData xml:space="preserve">PEVuZE5vdGU+PENpdGU+PEF1dGhvcj5aYWhvZG5lPC9BdXRob3I+PFllYXI+MjAwOTwvWWVhcj48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</w:fldData>
        </w:fldChar>
      </w:r>
      <w:r w:rsidRPr="003D306D">
        <w:instrText xml:space="preserve"> ADDIN EN.CITE.DATA </w:instrText>
      </w:r>
      <w:r w:rsidR="00122438" w:rsidRPr="003D306D">
        <w:fldChar w:fldCharType="end"/>
      </w:r>
      <w:r w:rsidR="00122438" w:rsidRPr="003D306D">
        <w:fldChar w:fldCharType="end"/>
      </w:r>
      <w:r w:rsidRPr="003D306D">
        <w:t xml:space="preserve">. </w:t>
      </w:r>
    </w:p>
    <w:p w:rsidR="006179E6" w:rsidRDefault="006179E6" w:rsidP="006179E6">
      <w:r>
        <w:t>In DBS, t</w:t>
      </w:r>
      <w:r w:rsidRPr="003D306D">
        <w:t xml:space="preserve">he shape and location of </w:t>
      </w:r>
      <w:r>
        <w:t xml:space="preserve">the </w:t>
      </w:r>
      <w:r w:rsidRPr="003D306D">
        <w:t>electrodes</w:t>
      </w:r>
      <w:r>
        <w:t>;</w:t>
      </w:r>
      <w:r w:rsidRPr="003D306D">
        <w:t xml:space="preserve"> the frequency, width and intensity of the electrical pulse</w:t>
      </w:r>
      <w:r>
        <w:t xml:space="preserve"> can be optimised easily</w:t>
      </w:r>
      <w:r w:rsidRPr="003D306D">
        <w:t xml:space="preserve"> allowing individual therapy. However, several cases of eq</w:t>
      </w:r>
      <w:r>
        <w:t>uipment failure and infection at</w:t>
      </w:r>
      <w:r w:rsidRPr="003D306D">
        <w:t xml:space="preserve"> implantation site</w:t>
      </w:r>
      <w:r>
        <w:t>s</w:t>
      </w:r>
      <w:r w:rsidRPr="003D306D">
        <w:t xml:space="preserve"> have been reported. </w:t>
      </w:r>
      <w:r>
        <w:t>DBS</w:t>
      </w:r>
      <w:r w:rsidRPr="003D306D">
        <w:t xml:space="preserve"> has been </w:t>
      </w:r>
      <w:r>
        <w:t>also</w:t>
      </w:r>
      <w:r w:rsidRPr="003D306D">
        <w:t xml:space="preserve"> associated with serious adverse effects causing seizures and </w:t>
      </w:r>
      <w:r>
        <w:t xml:space="preserve">even the </w:t>
      </w:r>
      <w:r w:rsidRPr="003D306D">
        <w:t>death of patients</w:t>
      </w:r>
      <w:r>
        <w:t xml:space="preserve"> </w:t>
      </w:r>
      <w:r w:rsidR="00122438">
        <w:fldChar w:fldCharType="begin" w:fldLock="1"/>
      </w:r>
      <w:r w:rsidR="00994410">
        <w:instrText>ADDIN CSL_CITATION { "citationItems" : [ { "id" : "ITEM-1", "itemData" : { "DOI" : "10.1111/j.1460-9568.2010.07421.x", "ISSN" : "1460-9568", "PMID" : "21039955", "abstract" : "Deep brain stimulation (DBS) is a clinically established procedure for treating severe motor symptoms in patients suffering from end-stage Parkinson's disease, dystonia and essential tremor. Currently, it is tested for further indications including psychiatric disorders like major depression and a variety of other diseases. However, ethical issues of DBS demand continuing discussion. Analysing neuroethical and clinical literature, five major topics concerning the ethics of DBS in clinical practice were identified: thorough examination and weighing of risks and benefits; selecting patients fairly; protecting the health of children in paediatric DBS; special issues concerning patients' autonomy; and the normative impact of quality of life measurements. In exploring DBS for further applications, additionally, issues of research ethics have to be considered. Of special importance in this context are questions such as what additional value is generated by the research, how to realise scientific validity, which patients should be included, and how to achieve an acceptable risk-benefit ratio. Patients' benefit is central for ethical evaluation. This criterion can outweigh very serious side-effects, and can make DBS appropriate even in paediatrics. Because standard test procedures evade central aspects of patients' benefits, measuring quality of life should be supplemented by open in-depth interviews to provide a more adequate picture of patients' post-surgical situation. To examine its entire therapeutic potential, further research in DBS is needed. Studies should be based on solid scientific hypotheses and proceed cautiously to benefit severely suffering patients without putting them to undue risks.", "author" : [ { "dropping-particle" : "", "family" : "Clausen", "given" : "Jens", "non-dropping-particle" : "", "parse-names" : false, "suffix" : "" } ], "container-title" : "The European journal of neuroscience", "id" : "ITEM-1", "issue" : "7", "issued" : { "date-parts" : [ [ "2010", "10" ] ] }, "page" : "1152-62", "title" : "Ethical brain stimulation - neuroethics of deep brain stimulation in research and clinical practice.", "type" : "article-journal", "volume" : "32" }, "uris" : [ "http://www.mendeley.com/documents/?uuid=2be70054-2dc4-41e2-93a9-61378e23d972" ] }, { "id" : "ITEM-2", "itemData" : { "DOI" : "10.1016/j.neuropsychologia.2010.12.030", "ISSN" : "1873-3514", "PMID" : "21184765", "abstract" : "Motor and emotion processing depend on different fronto-basal ganglia circuits. Distinct sub-regions of the subthalamic nucleus (STN) may modulate these circuits. We evaluated whether stimulation targeted at separate territories in the STN region would differentially affect motor and emotion function. In a double-blind design, we studied twenty Parkinson's disease patients who had deep brain stimulation (DBS) electrodes implanted bilaterally in the STN. We stimulated either dorsal or ventral contacts of the STN electrodes on separate days in each patient and acquired behavioral measures. Dorsal contact stimulation improved motor function by reducing scores on the Unified Parkinson's Disease Rating Scale and by reducing both reaction time and reaction time variability compared to ventral contact stimulation. By contrast, ventral contact stimulation led to an increase in positive emotion compared to dorsal contact stimulation. These results support the hypothesis that different territories within the STN region implement motor and emotion functions.", "author" : [ { "dropping-particle" : "", "family" : "Greenhouse", "given" : "Ian", "non-dropping-particle" : "", "parse-names" : false, "suffix" : "" }, { "dropping-particle" : "", "family" : "Gould", "given" : "Sherrie", "non-dropping-particle" : "", "parse-names" : false, "suffix" : "" }, { "dropping-particle" : "", "family" : "Houser", "given" : "Melissa", "non-dropping-particle" : "", "parse-names" : false, "suffix" : "" }, { "dropping-particle" : "", "family" : "Hicks", "given" : "Gayle", "non-dropping-particle" : "", "parse-names" : false, "suffix" : "" }, { "dropping-particle" : "", "family" : "Gross", "given" : "James", "non-dropping-particle" : "", "parse-names" : false, "suffix" : "" }, { "dropping-particle" : "", "family" : "Aron", "given" : "Adam R", "non-dropping-particle" : "", "parse-names" : false, "suffix" : "" } ], "container-title" : "Neuropsychologia", "id" : "ITEM-2", "issue" : "3", "issued" : { "date-parts" : [ [ "2011", "2" ] ] }, "page" : "528-34", "publisher" : "Elsevier Ltd", "title" : "Stimulation at dorsal and ventral electrode contacts targeted at the subthalamic nucleus has different effects on motor and emotion functions in Parkinson's disease.", "type" : "article-journal", "volume" : "49" }, "uris" : [ "http://www.mendeley.com/documents/?uuid=20e7002e-180c-4e48-bedb-4bd89429a26e" ] } ], "mendeley" : { "previouslyFormattedCitation" : "(Clausen, 2010; Greenhouse et al., 2011)" }, "properties" : { "noteIndex" : 0 }, "schema" : "https://github.com/citation-style-language/schema/raw/master/csl-citation.json" }</w:instrText>
      </w:r>
      <w:r w:rsidR="00122438">
        <w:fldChar w:fldCharType="separate"/>
      </w:r>
      <w:r w:rsidRPr="00660074">
        <w:rPr>
          <w:noProof/>
        </w:rPr>
        <w:t>(Clausen, 2010; Greenhouse et al., 2011)</w:t>
      </w:r>
      <w:r w:rsidR="00122438">
        <w:fldChar w:fldCharType="end"/>
      </w:r>
      <w:r w:rsidRPr="003D306D">
        <w:t xml:space="preserve">. In addition, only about 5-10% of PD patients are candidates for this technique which is expensive and requires </w:t>
      </w:r>
      <w:r w:rsidRPr="003D306D">
        <w:lastRenderedPageBreak/>
        <w:t xml:space="preserve">advanced medical care facilities </w:t>
      </w:r>
      <w:r w:rsidR="00122438" w:rsidRPr="003D306D">
        <w:fldChar w:fldCharType="begin" w:fldLock="1"/>
      </w:r>
      <w:r w:rsidR="00994410">
        <w:instrText>ADDIN CSL_CITATION { "citationItems" : [ { "id" : "ITEM-1", "itemData" : { "DOI" : "10.1002/mds.25164", "ISSN" : "1531-8257", "PMID" : "22975928", "abstract" : "The costs of treating Parkinson's disease (PD) are significant. Medication reductions usually occur following deep brain stimulation (DBS), but less is known about the relative costs of DBS targets, the globus pallidum (GPi) or the subthalamic nucleus (STN). This article reports medication costs between best medical therapy (BMT) and DBS over 6 months postintervention and by DBS target over 36 months postsurgery. Prescription use and costs for patients (n = 161) with advanced PD from a multisite randomized trial of BMT and DBS were examined overall and by drug category. Medication adjustment occurred at the discretion of the neurologists. PD medications were extracted from the Department of Veterans Affairs Decision Support System database. Levodopa equivalents (LEDD) were significantly lower for DBS than for BMT patients at 6 months (1101 vs 1398 mg; P = .005), but costs were similar (US$1750 vs US$1589; P = .55). LEDD decreased following GPi and STN DBS (1395-1161 mg, P = .014; and 1347-891 mg, P &lt; .0001, respectively) in the first 6 months, but was lower for STN than for GPi over 36 months following DBS (P = .03). Total PD medication costs per 6-month intervals decreased over 36 months (P &lt; .0001), but did not differ by target (P = .50) in the mixed-model analysis. However, cumulative medication costs over 36 months were lower for the STN than for GPi patients. PD medication use and costs decreased following DBS in either target over 36 months, but cumulative costs were less for STN than for GPi. \u00a9 2012 Movement Disorder Society.", "author" : [ { "dropping-particle" : "", "family" : "Weaver", "given" : "Frances M", "non-dropping-particle" : "", "parse-names" : false, "suffix" : "" }, { "dropping-particle" : "", "family" : "Stroupe", "given" : "Kevin T", "non-dropping-particle" : "", "parse-names" : false, "suffix" : "" }, { "dropping-particle" : "", "family" : "Cao", "given" : "Lishan", "non-dropping-particle" : "", "parse-names" : false, "suffix" : "" }, { "dropping-particle" : "", "family" : "Holloway", "given" : "Robert G", "non-dropping-particle" : "", "parse-names" : false, "suffix" : "" }, { "dropping-particle" : "", "family" : "Vickrey", "given" : "Barbara G", "non-dropping-particle" : "", "parse-names" : false, "suffix" : "" }, { "dropping-particle" : "", "family" : "Simuni", "given" : "Tanya", "non-dropping-particle" : "", "parse-names" : false, "suffix" : "" }, { "dropping-particle" : "", "family" : "Hendricks", "given" : "Ann", "non-dropping-particle" : "", "parse-names" : false, "suffix" : "" }, { "dropping-particle" : "", "family" : "Ippolito", "given" : "Dolores", "non-dropping-particle" : "", "parse-names" : false, "suffix" : "" } ], "container-title" : "Movement disorders : official journal of the Movement Disorder Society", "id" : "ITEM-1", "issue" : "11", "issued" : { "date-parts" : [ [ "2012", "9", "15" ] ] }, "note" : "        From Duplicate 2 (                   Parkinson's disease medication use and costs following deep brain stimulation.                 - Weaver, Frances M; Stroupe, Kevin T; Cao, Lishan; Holloway, Robert G; Vickrey, Barbara G; Simuni, Tanya; Hendricks, Ann; Ippolito, Dolores )\n                \n        \n        \n      ", "page" : "1398-403", "title" : "Parkinson's disease medication use and costs following deep brain stimulation.", "type" : "article-journal", "volume" : "27" }, "uris" : [ "http://www.mendeley.com/documents/?uuid=1ffbc681-aa51-47ec-958b-20c2ece3e6af" ] } ], "mendeley" : { "previouslyFormattedCitation" : "(Weaver et al., 2012)" }, "properties" : { "noteIndex" : 0 }, "schema" : "https://github.com/citation-style-language/schema/raw/master/csl-citation.json" }</w:instrText>
      </w:r>
      <w:r w:rsidR="00122438" w:rsidRPr="003D306D">
        <w:fldChar w:fldCharType="separate"/>
      </w:r>
      <w:r w:rsidRPr="00660074">
        <w:rPr>
          <w:noProof/>
        </w:rPr>
        <w:t>(Weaver et al., 2012)</w:t>
      </w:r>
      <w:r w:rsidR="00122438" w:rsidRPr="003D306D">
        <w:fldChar w:fldCharType="end"/>
      </w:r>
      <w:r w:rsidRPr="003D306D">
        <w:t xml:space="preserve">. These disadvantages make DBS a therapy of choice for only a </w:t>
      </w:r>
      <w:r>
        <w:t>minority</w:t>
      </w:r>
      <w:r w:rsidRPr="003D306D">
        <w:t xml:space="preserve"> of PD patients.</w:t>
      </w:r>
    </w:p>
    <w:p w:rsidR="006179E6" w:rsidRPr="003D306D" w:rsidRDefault="006179E6" w:rsidP="006179E6">
      <w:pPr>
        <w:pStyle w:val="Heading2"/>
      </w:pPr>
      <w:bookmarkStart w:id="240" w:name="_Toc328936980"/>
      <w:bookmarkStart w:id="241" w:name="_Toc339016716"/>
      <w:bookmarkStart w:id="242" w:name="_Toc340756418"/>
      <w:bookmarkStart w:id="243" w:name="_Toc341038746"/>
      <w:bookmarkStart w:id="244" w:name="_Toc370678285"/>
      <w:r w:rsidRPr="003D306D">
        <w:t>1.6.3. Transplantation of dopamine-producing cells</w:t>
      </w:r>
      <w:bookmarkEnd w:id="240"/>
      <w:bookmarkEnd w:id="241"/>
      <w:bookmarkEnd w:id="242"/>
      <w:bookmarkEnd w:id="243"/>
      <w:bookmarkEnd w:id="244"/>
    </w:p>
    <w:p w:rsidR="006179E6" w:rsidRDefault="006179E6" w:rsidP="006179E6">
      <w:r w:rsidRPr="003D306D">
        <w:t xml:space="preserve">Cell therapy </w:t>
      </w:r>
      <w:r>
        <w:t>for PD treatment has</w:t>
      </w:r>
      <w:r w:rsidRPr="003D306D">
        <w:t xml:space="preserve"> been a promising </w:t>
      </w:r>
      <w:r>
        <w:t>area of research for the last thirty</w:t>
      </w:r>
      <w:r w:rsidRPr="003D306D">
        <w:t xml:space="preserve"> years. </w:t>
      </w:r>
      <w:r>
        <w:t>Indeed, intrastriatal t</w:t>
      </w:r>
      <w:r w:rsidRPr="003D306D">
        <w:t xml:space="preserve">ransplantation of foetal </w:t>
      </w:r>
      <w:r>
        <w:t xml:space="preserve">ventral mesencephalic (VM) </w:t>
      </w:r>
      <w:r w:rsidRPr="003D306D">
        <w:t xml:space="preserve">cells </w:t>
      </w:r>
      <w:r w:rsidR="00122438">
        <w:fldChar w:fldCharType="begin" w:fldLock="1"/>
      </w:r>
      <w:r w:rsidR="00994410">
        <w:instrText>ADDIN CSL_CITATION { "citationItems" : [ { "id" : "ITEM-1", "itemData" : { "DOI" : "10.1038/1105", "ISSN" : "1097-6256", "PMID" : "10195162", "abstract" : "In vitro expansion of central nervous system (CNS) precursors might overcome the limited availability of dopaminergic neurons in transplantation for Parkinson's disease, but generating dopaminergic neurons from in vitro dividing precursors has proven difficult. Here a three-dimensional cell differentiation system was used to convert precursor cells derived from E12 rat ventral mesencephalon into dopaminergic neurons. We demonstrate that CNS precursor cell populations expanded in vitro can efficiently differentiate into dopaminergic neurons, survive intrastriatal transplantation and induce functional recovery in hemiparkinsonian rats. The numerical expansion of primary CNS precursor cells is a new approach that could improve both the ethical and the technical outlook for the use of human fetal tissue in clinical transplantation.", "author" : [ { "dropping-particle" : "", "family" : "Studer", "given" : "L", "non-dropping-particle" : "", "parse-names" : false, "suffix" : "" }, { "dropping-particle" : "", "family" : "Tabar", "given" : "V", "non-dropping-particle" : "", "parse-names" : false, "suffix" : "" }, { "dropping-particle" : "", "family" : "McKay", "given" : "R D", "non-dropping-particle" : "", "parse-names" : false, "suffix" : "" } ], "container-title" : "Nature neuroscience", "id" : "ITEM-1", "issue" : "4", "issued" : { "date-parts" : [ [ "1998", "8" ] ] }, "page" : "290-5", "title" : "Transplantation of expanded mesencephalic precursors leads to recovery in parkinsonian rats.", "type" : "article-journal", "volume" : "1" }, "uris" : [ "http://www.mendeley.com/documents/?uuid=198354fb-ad15-441e-89e7-87e682730073" ] } ], "mendeley" : { "previouslyFormattedCitation" : "(Studer et al., 1998)" }, "properties" : { "noteIndex" : 0 }, "schema" : "https://github.com/citation-style-language/schema/raw/master/csl-citation.json" }</w:instrText>
      </w:r>
      <w:r w:rsidR="00122438">
        <w:fldChar w:fldCharType="separate"/>
      </w:r>
      <w:r w:rsidR="007413E0" w:rsidRPr="00660074">
        <w:rPr>
          <w:noProof/>
        </w:rPr>
        <w:t>(Studer et al., 1998)</w:t>
      </w:r>
      <w:r w:rsidR="00122438">
        <w:fldChar w:fldCharType="end"/>
      </w:r>
      <w:r>
        <w:t xml:space="preserve"> or embryonic stem cell-derived dopaminergic neurons </w:t>
      </w:r>
      <w:r w:rsidR="00122438">
        <w:fldChar w:fldCharType="begin" w:fldLock="1"/>
      </w:r>
      <w:r w:rsidR="00994410">
        <w:instrText>ADDIN CSL_CITATION { "citationItems" : [ { "id" : "ITEM-1", "itemData" : { "DOI" : "10.1038/nature00900", "ISSN" : "0028-0836", "PMID" : "12077607", "abstract" : "Parkinson's disease is a widespread condition caused by the loss of midbrain neurons that synthesize the neurotransmitter dopamine. Cells derived from the fetal midbrain can modify the course of the disease, but they are an inadequate source of dopamine-synthesizing neurons because their ability to generate these neurons is unstable. In contrast, embryonic stem (ES) cells proliferate extensively and can generate dopamine neurons. If ES cells are to become the basis for cell therapies, we must develop methods of enriching for the cell of interest and demonstrate that these cells show functions that will assist in treating the disease. Here we show that a highly enriched population of midbrain neural stem cells can be derived from mouse ES cells. The dopamine neurons generated by these stem cells show electrophysiological and behavioural properties expected of neurons from the midbrain. Our results encourage the use of ES cells in cell-replacement therapy for Parkinson's disease.", "author" : [ { "dropping-particle" : "", "family" : "Kim", "given" : "Jong-Hoon", "non-dropping-particle" : "", "parse-names" : false, "suffix" : "" }, { "dropping-particle" : "", "family" : "Auerbach", "given" : "Jonathan M", "non-dropping-particle" : "", "parse-names" : false, "suffix" : "" }, { "dropping-particle" : "", "family" : "Rodr\u00edguez-G\u00f3mez", "given" : "Jos\u00e9 A", "non-dropping-particle" : "", "parse-names" : false, "suffix" : "" }, { "dropping-particle" : "", "family" : "Velasco", "given" : "Iv\u00e1n", "non-dropping-particle" : "", "parse-names" : false, "suffix" : "" }, { "dropping-particle" : "", "family" : "Gavin", "given" : "Denise", "non-dropping-particle" : "", "parse-names" : false, "suffix" : "" }, { "dropping-particle" : "", "family" : "Lumelsky", "given" : "Nadya", "non-dropping-particle" : "", "parse-names" : false, "suffix" : "" }, { "dropping-particle" : "", "family" : "Lee", "given" : "Sang-Hun", "non-dropping-particle" : "", "parse-names" : false, "suffix" : "" }, { "dropping-particle" : "", "family" : "Nguyen", "given" : "John", "non-dropping-particle" : "", "parse-names" : false, "suffix" : "" }, { "dropping-particle" : "", "family" : "S\u00e1nchez-Pernaute", "given" : "Rosario", "non-dropping-particle" : "", "parse-names" : false, "suffix" : "" }, { "dropping-particle" : "", "family" : "Bankiewicz", "given" : "Krys", "non-dropping-particle" : "", "parse-names" : false, "suffix" : "" }, { "dropping-particle" : "", "family" : "McKay", "given" : "Ron", "non-dropping-particle" : "", "parse-names" : false, "suffix" : "" } ], "container-title" : "Nature", "id" : "ITEM-1", "issue" : "6893", "issued" : { "date-parts" : [ [ "2002", "7", "4" ] ] }, "page" : "50-6", "title" : "Dopamine neurons derived from embryonic stem cells function in an animal model of Parkinson's disease.", "type" : "article-journal", "volume" : "418" }, "uris" : [ "http://www.mendeley.com/documents/?uuid=7e1aa29b-1eff-48ff-951f-9051849c90c9" ] } ], "mendeley" : { "previouslyFormattedCitation" : "(Kim et al., 2002)" }, "properties" : { "noteIndex" : 0 }, "schema" : "https://github.com/citation-style-language/schema/raw/master/csl-citation.json" }</w:instrText>
      </w:r>
      <w:r w:rsidR="00122438">
        <w:fldChar w:fldCharType="separate"/>
      </w:r>
      <w:r w:rsidRPr="00660074">
        <w:rPr>
          <w:noProof/>
        </w:rPr>
        <w:t>(Kim et al., 2002)</w:t>
      </w:r>
      <w:r w:rsidR="00122438">
        <w:fldChar w:fldCharType="end"/>
      </w:r>
      <w:r>
        <w:t xml:space="preserve"> has shown a recovery of motor function in 6-OHDA-lesioned rats</w:t>
      </w:r>
      <w:r w:rsidRPr="003D306D">
        <w:t>.</w:t>
      </w:r>
      <w:r>
        <w:t xml:space="preserve"> Subsequent c</w:t>
      </w:r>
      <w:r w:rsidRPr="003D306D">
        <w:t xml:space="preserve">linical </w:t>
      </w:r>
      <w:r>
        <w:t>trials using</w:t>
      </w:r>
      <w:r w:rsidRPr="003D306D">
        <w:t xml:space="preserve"> </w:t>
      </w:r>
      <w:r>
        <w:t xml:space="preserve">human foetal </w:t>
      </w:r>
      <w:r w:rsidRPr="003D306D">
        <w:t xml:space="preserve">tissue transplants </w:t>
      </w:r>
      <w:r>
        <w:t xml:space="preserve">have </w:t>
      </w:r>
      <w:r w:rsidRPr="003D306D">
        <w:t>demonstrated significant benefits with this treatment</w:t>
      </w:r>
      <w:r>
        <w:t xml:space="preserve"> in </w:t>
      </w:r>
      <w:r w:rsidRPr="003D306D">
        <w:t>some PD patients</w:t>
      </w:r>
      <w:r>
        <w:t xml:space="preserve"> </w:t>
      </w:r>
      <w:r w:rsidR="00122438">
        <w:fldChar w:fldCharType="begin" w:fldLock="1"/>
      </w:r>
      <w:r w:rsidR="00994410">
        <w:instrText>ADDIN CSL_CITATION { "citationItems" : [ { "id" : "ITEM-1", "itemData" : { "DOI" : "10.1056/NEJM200103083441002", "ISSN" : "0028-4793", "PMID" : "11236774", "abstract" : "Transplantation of human embryonic dopamine neurons into the brains of patients with Parkinson's disease has proved beneficial in open clinical trials. However, whether this intervention would be more effective than sham surgery in a controlled trial is not known.", "author" : [ { "dropping-particle" : "", "family" : "Freed", "given" : "C R", "non-dropping-particle" : "", "parse-names" : false, "suffix" : "" }, { "dropping-particle" : "", "family" : "Greene", "given" : "P E", "non-dropping-particle" : "", "parse-names" : false, "suffix" : "" }, { "dropping-particle" : "", "family" : "Breeze", "given" : "R E", "non-dropping-particle" : "", "parse-names" : false, "suffix" : "" }, { "dropping-particle" : "", "family" : "Tsai", "given" : "W Y", "non-dropping-particle" : "", "parse-names" : false, "suffix" : "" }, { "dropping-particle" : "", "family" : "DuMouchel", "given" : "W", "non-dropping-particle" : "", "parse-names" : false, "suffix" : "" }, { "dropping-particle" : "", "family" : "Kao", "given" : "R", "non-dropping-particle" : "", "parse-names" : false, "suffix" : "" }, { "dropping-particle" : "", "family" : "Dillon", "given" : "S", "non-dropping-particle" : "", "parse-names" : false, "suffix" : "" }, { "dropping-particle" : "", "family" : "Winfield", "given" : "H", "non-dropping-particle" : "", "parse-names" : false, "suffix" : "" }, { "dropping-particle" : "", "family" : "Culver", "given" : "S", "non-dropping-particle" : "", "parse-names" : false, "suffix" : "" }, { "dropping-particle" : "", "family" : "Trojanowski", "given" : "J Q", "non-dropping-particle" : "", "parse-names" : false, "suffix" : "" }, { "dropping-particle" : "", "family" : "Eidelberg", "given" : "D", "non-dropping-particle" : "", "parse-names" : false, "suffix" : "" }, { "dropping-particle" : "", "family" : "Fahn", "given" : "S", "non-dropping-particle" : "", "parse-names" : false, "suffix" : "" } ], "container-title" : "The New England journal of medicine", "id" : "ITEM-1", "issue" : "10", "issued" : { "date-parts" : [ [ "2001", "3", "8" ] ] }, "page" : "710-9", "title" : "Transplantation of embryonic dopamine neurons for severe Parkinson's disease.", "type" : "article-journal", "volume" : "344" }, "uris" : [ "http://www.mendeley.com/documents/?uuid=80cd010c-072e-441e-ad27-6ab8888b6a1c" ] } ], "mendeley" : { "previouslyFormattedCitation" : "(Freed et al., 2001)" }, "properties" : { "noteIndex" : 0 }, "schema" : "https://github.com/citation-style-language/schema/raw/master/csl-citation.json" }</w:instrText>
      </w:r>
      <w:r w:rsidR="00122438">
        <w:fldChar w:fldCharType="separate"/>
      </w:r>
      <w:r w:rsidRPr="00660074">
        <w:rPr>
          <w:noProof/>
        </w:rPr>
        <w:t>(Freed et al., 2001)</w:t>
      </w:r>
      <w:r w:rsidR="00122438">
        <w:fldChar w:fldCharType="end"/>
      </w:r>
      <w:r w:rsidRPr="003D306D">
        <w:t xml:space="preserve">. However, these effects </w:t>
      </w:r>
      <w:r>
        <w:t xml:space="preserve">did </w:t>
      </w:r>
      <w:r w:rsidRPr="003D306D">
        <w:t xml:space="preserve"> not </w:t>
      </w:r>
      <w:r>
        <w:t>repeat</w:t>
      </w:r>
      <w:r w:rsidRPr="003D306D">
        <w:t xml:space="preserve"> in larger trials probably due to the amount</w:t>
      </w:r>
      <w:r>
        <w:t>s</w:t>
      </w:r>
      <w:r w:rsidRPr="003D306D">
        <w:t xml:space="preserve"> and mode</w:t>
      </w:r>
      <w:r>
        <w:t>s</w:t>
      </w:r>
      <w:r w:rsidRPr="003D306D">
        <w:t xml:space="preserve"> of tissue engraftment, age</w:t>
      </w:r>
      <w:r>
        <w:t>s</w:t>
      </w:r>
      <w:r w:rsidRPr="003D306D">
        <w:t xml:space="preserve"> of patients, stage</w:t>
      </w:r>
      <w:r>
        <w:t>s</w:t>
      </w:r>
      <w:r w:rsidRPr="003D306D">
        <w:t xml:space="preserve"> of the disease, c</w:t>
      </w:r>
      <w:r>
        <w:t>apacities</w:t>
      </w:r>
      <w:r w:rsidRPr="003D306D">
        <w:t xml:space="preserve"> of cell differentiation, and level</w:t>
      </w:r>
      <w:r>
        <w:t>s</w:t>
      </w:r>
      <w:r w:rsidRPr="003D306D">
        <w:t xml:space="preserve"> of immuno-suppression</w:t>
      </w:r>
      <w:r>
        <w:t xml:space="preserve"> </w:t>
      </w:r>
      <w:r w:rsidR="00122438">
        <w:fldChar w:fldCharType="begin" w:fldLock="1"/>
      </w:r>
      <w:r w:rsidR="00994410">
        <w:instrText>ADDIN CSL_CITATION { "citationItems" : [ { "id" : "ITEM-1", "itemData" : { "DOI" : "10.1016/j.bbadis.2008.10.007", "ISSN" : "0006-3002", "PMID" : "19007882", "abstract" : "Parkinson's disease (PD) is a progressive neurodegenerative disorder in which the degeneration of dopaminergic neurons projecting from the substantia nigra to the striatum is a key pathological feature of the disease. Although pharmacological dopamine replacement is generally very effective in early disease, it is only a symptomatic therapy and can have significant side effects with long term use. One of the key strategies in a more restorative approach to PD therapy involves replacement of this degenerating nigro-striatal dopaminergic network with cells and several possible cell sources are being explored. While much experience and some success have been gained with fetal ventral mesencephalic (FVM) tissue transplants, the rapidly advancing stem cell field is providing attractive alternative options which circumvent many of the ethical and practical problems inherent in trials with FVM tissue. Of these embryonic stem cells and induced pluripotent stem cells seem the most promising. However further development and optimisation of the safety and efficacy of the techniques involved in generating and manipulating these, as well as other, cell sources will be essential before any further clinical trials are carried out.", "author" : [ { "dropping-particle" : "", "family" : "Wijeyekoon", "given" : "Ruwani", "non-dropping-particle" : "", "parse-names" : false, "suffix" : "" }, { "dropping-particle" : "", "family" : "Barker", "given" : "Roger A", "non-dropping-particle" : "", "parse-names" : false, "suffix" : "" } ], "container-title" : "Biochimica et biophysica acta", "id" : "ITEM-1", "issue" : "7", "issued" : { "date-parts" : [ [ "2009", "7" ] ] }, "page" : "688-702", "publisher" : "Elsevier B.V.", "title" : "Cell replacement therapy for Parkinson's disease.", "type" : "article-journal", "volume" : "1792" }, "uris" : [ "http://www.mendeley.com/documents/?uuid=975aa2aa-adca-41e7-8824-ca76a490032a" ] } ], "mendeley" : { "previouslyFormattedCitation" : "(Wijeyekoon and Barker, 2009)" }, "properties" : { "noteIndex" : 0 }, "schema" : "https://github.com/citation-style-language/schema/raw/master/csl-citation.json" }</w:instrText>
      </w:r>
      <w:r w:rsidR="00122438">
        <w:fldChar w:fldCharType="separate"/>
      </w:r>
      <w:r w:rsidR="007413E0" w:rsidRPr="00660074">
        <w:rPr>
          <w:noProof/>
        </w:rPr>
        <w:t>(Wijeyekoon and Barker, 2009)</w:t>
      </w:r>
      <w:r w:rsidR="00122438">
        <w:fldChar w:fldCharType="end"/>
      </w:r>
      <w:r w:rsidRPr="003D306D">
        <w:t xml:space="preserve">. </w:t>
      </w:r>
      <w:r>
        <w:t>Further</w:t>
      </w:r>
      <w:r w:rsidRPr="003D306D">
        <w:t xml:space="preserve">, several obstacles </w:t>
      </w:r>
      <w:r>
        <w:t xml:space="preserve">have </w:t>
      </w:r>
      <w:r w:rsidRPr="003D306D">
        <w:t>remain</w:t>
      </w:r>
      <w:r>
        <w:t>ed</w:t>
      </w:r>
      <w:r w:rsidRPr="003D306D">
        <w:t xml:space="preserve"> to be surpassed, including ethical and practical pr</w:t>
      </w:r>
      <w:r>
        <w:t>oblems, tissue availability</w:t>
      </w:r>
      <w:r w:rsidRPr="003D306D">
        <w:t>, graft-induced dyskinesias</w:t>
      </w:r>
      <w:r>
        <w:t>, and the risk</w:t>
      </w:r>
      <w:r w:rsidRPr="003D306D">
        <w:t xml:space="preserve"> of tumour formation </w:t>
      </w:r>
      <w:r w:rsidR="00122438" w:rsidRPr="003D306D">
        <w:fldChar w:fldCharType="begin" w:fldLock="1"/>
      </w:r>
      <w:r w:rsidR="00994410">
        <w:instrText>ADDIN CSL_CITATION { "citationItems" : [ { "id" : "ITEM-1", "itemData" : { "DOI" : "10.1038/nn863", "ISSN" : "1097-6256", "PMID" : "12042822", "abstract" : "Severe dyskinesias during the 'off' phases (periods of increased Parkinson's disease (PD) disability) have been observed following intrastriatal transplantation of human embryonic mesencephalic tissue. Here we retrospectively analyzed 14 patients who were followed for up to 11 years after grafting, and found that dyskinesias (abnormal involuntary movements and postures) increased during postoperative off phases, but were generally of mild to moderate severity. Dyskinesia severity was not related to the magnitude of graft-derived dopaminergic re-innervation, as judged by (18)F-labeled 6-L-fluorodopa (FD) positron emission tomography (PET), indicating that off-phase dyskinesias probably did not result from excessive growth of grafted dopaminergic neurons.", "author" : [ { "dropping-particle" : "", "family" : "Hagell", "given" : "Peter", "non-dropping-particle" : "", "parse-names" : false, "suffix" : "" }, { "dropping-particle" : "", "family" : "Piccini", "given" : "Paola", "non-dropping-particle" : "", "parse-names" : false, "suffix" : "" }, { "dropping-particle" : "", "family" : "Bj\u00f6rklund", "given" : "Anders", "non-dropping-particle" : "", "parse-names" : false, "suffix" : "" }, { "dropping-particle" : "", "family" : "Brundin", "given" : "Patrik", "non-dropping-particle" : "", "parse-names" : false, "suffix" : "" }, { "dropping-particle" : "", "family" : "Rehncrona", "given" : "Stig", "non-dropping-particle" : "", "parse-names" : false, "suffix" : "" }, { "dropping-particle" : "", "family" : "Widner", "given" : "H\u00e5kan", "non-dropping-particle" : "", "parse-names" : false, "suffix" : "" }, { "dropping-particle" : "", "family" : "Crabb", "given" : "Lesley", "non-dropping-particle" : "", "parse-names" : false, "suffix" : "" }, { "dropping-particle" : "", "family" : "Pavese", "given" : "Nicola", "non-dropping-particle" : "", "parse-names" : false, "suffix" : "" }, { "dropping-particle" : "", "family" : "Oertel", "given" : "Wolfgang H", "non-dropping-particle" : "", "parse-names" : false, "suffix" : "" }, { "dropping-particle" : "", "family" : "Quinn", "given" : "Niall", "non-dropping-particle" : "", "parse-names" : false, "suffix" : "" }, { "dropping-particle" : "", "family" : "Brooks", "given" : "David J", "non-dropping-particle" : "", "parse-names" : false, "suffix" : "" }, { "dropping-particle" : "", "family" : "Lindvall", "given" : "Olle", "non-dropping-particle" : "", "parse-names" : false, "suffix" : "" } ], "container-title" : "Nature neuroscience", "id" : "ITEM-1", "issue" : "7", "issued" : { "date-parts" : [ [ "2002", "7" ] ] }, "page" : "627-8", "title" : "Dyskinesias following neural transplantation in Parkinson's disease.", "type" : "article-journal", "volume" : "5" }, "uris" : [ "http://www.mendeley.com/documents/?uuid=aba06155-9e1e-41a3-bc65-23255970e8c9" ] }, { "id" : "ITEM-2", "itemData" : { "DOI" : "10.1634/stemcells.2005-0393", "ISSN" : "1066-5099", "PMID" : "16556709", "abstract" : "Human embryonic stem cells (hESCs) have been proposed as a source of dopamine (DA) neurons for transplantation in Parkinson's disease (PD). We have investigated the effect of in vitro predifferentiation on in vivo survival and differentiation of hESCs implanted into the 6-OHDA (6-hydroxydopamine)-lesion rat model of PD. The hESCs were cocultured with PA6 cells for 16, 20, or 23 days, leading to the in vitro differentiation into DA neurons. Grafted hESC-derived cells survived well and expressed neuronal markers. However, very few exhibited a DA neuron phenotype. Reversal of lesion-induced motor deficits was not observed. Rats grafted with hESCs predifferentiated in vitro for 16 days developed severe teratomas, whereas most rats grafted with hESCs predifferentiated for 20 and 23 days remained healthy until the end of the experiment. This indicates that prolonged in vitro differentiation of hESCs is essential for preventing formation of teratomas.", "author" : [ { "dropping-particle" : "", "family" : "Brederlau", "given" : "Anke", "non-dropping-particle" : "", "parse-names" : false, "suffix" : "" }, { "dropping-particle" : "", "family" : "Correia", "given" : "Ana Sofia", "non-dropping-particle" : "", "parse-names" : false, "suffix" : "" }, { "dropping-particle" : "V", "family" : "Anisimov", "given" : "Sergey", "non-dropping-particle" : "", "parse-names" : false, "suffix" : "" }, { "dropping-particle" : "", "family" : "Elmi", "given" : "Muna", "non-dropping-particle" : "", "parse-names" : false, "suffix" : "" }, { "dropping-particle" : "", "family" : "Paul", "given" : "Gesine", "non-dropping-particle" : "", "parse-names" : false, "suffix" : "" }, { "dropping-particle" : "", "family" : "Roybon", "given" : "Laurent", "non-dropping-particle" : "", "parse-names" : false, "suffix" : "" }, { "dropping-particle" : "", "family" : "Morizane", "given" : "Asuka", "non-dropping-particle" : "", "parse-names" : false, "suffix" : "" }, { "dropping-particle" : "", "family" : "Bergquist", "given" : "Filip", "non-dropping-particle" : "", "parse-names" : false, "suffix" : "" }, { "dropping-particle" : "", "family" : "Riebe", "given" : "Ilse", "non-dropping-particle" : "", "parse-names" : false, "suffix" : "" }, { "dropping-particle" : "", "family" : "Nannmark", "given" : "Ulf", "non-dropping-particle" : "", "parse-names" : false, "suffix" : "" }, { "dropping-particle" : "", "family" : "Carta", "given" : "Manolo", "non-dropping-particle" : "", "parse-names" : false, "suffix" : "" }, { "dropping-particle" : "", "family" : "Hanse", "given" : "Erik", "non-dropping-particle" : "", "parse-names" : false, "suffix" : "" }, { "dropping-particle" : "", "family" : "Takahashi", "given" : "Jun", "non-dropping-particle" : "", "parse-names" : false, "suffix" : "" }, { "dropping-particle" : "", "family" : "Sasai", "given" : "Yoshiki", "non-dropping-particle" : "", "parse-names" : false, "suffix" : "" }, { "dropping-particle" : "", "family" : "Funa", "given" : "Keiko", "non-dropping-particle" : "", "parse-names" : false, "suffix" : "" }, { "dropping-particle" : "", "family" : "Brundin", "given" : "Patrick", "non-dropping-particle" : "", "parse-names" : false, "suffix" : "" }, { "dropping-particle" : "", "family" : "Eriksson", "given" : "Peter S", "non-dropping-particle" : "", "parse-names" : false, "suffix" : "" }, { "dropping-particle" : "", "family" : "Li", "given" : "Jia-Yi", "non-dropping-particle" : "", "parse-names" : false, "suffix" : "" } ], "container-title" : "Stem cells (Dayton, Ohio)", "id" : "ITEM-2", "issue" : "6", "issued" : { "date-parts" : [ [ "2006", "6" ] ] }, "page" : "1433-40", "title" : "Transplantation of human embryonic stem cell-derived cells to a rat model of Parkinson's disease: effect of in vitro differentiation on graft survival and teratoma formation.", "type" : "article-journal", "volume" : "24" }, "uris" : [ "http://www.mendeley.com/documents/?uuid=c4e813ff-6e15-47b3-af48-c0661ae7f5e8" ] } ], "mendeley" : { "previouslyFormattedCitation" : "(Hagell et al., 2002; Brederlau et al., 2006)" }, "properties" : { "noteIndex" : 0 }, "schema" : "https://github.com/citation-style-language/schema/raw/master/csl-citation.json" }</w:instrText>
      </w:r>
      <w:r w:rsidR="00122438" w:rsidRPr="003D306D">
        <w:fldChar w:fldCharType="separate"/>
      </w:r>
      <w:r w:rsidR="007413E0" w:rsidRPr="00660074">
        <w:rPr>
          <w:noProof/>
        </w:rPr>
        <w:t>(Hagell et al., 2002; Brederlau et al., 2006)</w:t>
      </w:r>
      <w:r w:rsidR="00122438" w:rsidRPr="003D306D">
        <w:fldChar w:fldCharType="end"/>
      </w:r>
      <w:r w:rsidRPr="003D306D">
        <w:t>. A recent technology using induced pluripotent stem cells</w:t>
      </w:r>
      <w:r>
        <w:t xml:space="preserve">, </w:t>
      </w:r>
      <w:r w:rsidRPr="003D306D">
        <w:t>which are generated from adult somatic cells by an introduction of reprogramming factors</w:t>
      </w:r>
      <w:r>
        <w:t xml:space="preserve"> </w:t>
      </w:r>
      <w:r w:rsidR="00122438">
        <w:fldChar w:fldCharType="begin" w:fldLock="1"/>
      </w:r>
      <w:r w:rsidR="00994410">
        <w:instrText>ADDIN CSL_CITATION { "citationItems" : [ { "id" : "ITEM-1", "itemData" : { "DOI" : "10.1016/j.cell.2006.07.024", "ISSN" : "00928674",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 ] }, "page" : "663-676", "title" : "Induction of Pluripotent Stem Cells from Mouse Embryonic and Adult Fibroblast Cultures by Defined Factors", "type" : "article-journal", "volume" : "126" }, "uris" : [ "http://www.mendeley.com/documents/?uuid=d249b76b-acd8-4fdd-a28b-eaed4eb98621" ] } ], "mendeley" : { "previouslyFormattedCitation" : "(Takahashi and Yamanaka, 2006)" }, "properties" : { "noteIndex" : 0 }, "schema" : "https://github.com/citation-style-language/schema/raw/master/csl-citation.json" }</w:instrText>
      </w:r>
      <w:r w:rsidR="00122438">
        <w:fldChar w:fldCharType="separate"/>
      </w:r>
      <w:r w:rsidR="007413E0" w:rsidRPr="00660074">
        <w:rPr>
          <w:noProof/>
        </w:rPr>
        <w:t>(Takahashi and Yamanaka, 2006)</w:t>
      </w:r>
      <w:r w:rsidR="00122438">
        <w:fldChar w:fldCharType="end"/>
      </w:r>
      <w:r w:rsidRPr="003D306D">
        <w:t xml:space="preserve">, </w:t>
      </w:r>
      <w:r>
        <w:t>has probably</w:t>
      </w:r>
      <w:r w:rsidRPr="003D306D">
        <w:t xml:space="preserve"> alleviate</w:t>
      </w:r>
      <w:r>
        <w:t>d</w:t>
      </w:r>
      <w:r w:rsidRPr="003D306D">
        <w:t xml:space="preserve"> some of these concerns and further </w:t>
      </w:r>
      <w:r>
        <w:t>introduced</w:t>
      </w:r>
      <w:r w:rsidRPr="003D306D">
        <w:t xml:space="preserve"> a possibility of unlimited source of PD</w:t>
      </w:r>
      <w:r>
        <w:t xml:space="preserve"> patient-specific dopaminergic neurons.</w:t>
      </w:r>
      <w:r w:rsidRPr="003D306D">
        <w:t xml:space="preserve"> </w:t>
      </w:r>
      <w:r>
        <w:t>Transplantation of dopamine</w:t>
      </w:r>
      <w:r w:rsidRPr="00B17256">
        <w:t>rgic neurons</w:t>
      </w:r>
      <w:r>
        <w:t xml:space="preserve">, which are </w:t>
      </w:r>
      <w:r w:rsidRPr="00B17256">
        <w:t xml:space="preserve">generated from </w:t>
      </w:r>
      <w:r>
        <w:t xml:space="preserve">mouse- or PD patient-derived </w:t>
      </w:r>
      <w:r w:rsidRPr="003D306D">
        <w:t>induced pluripotent stem cells</w:t>
      </w:r>
      <w:r>
        <w:t xml:space="preserve">, </w:t>
      </w:r>
      <w:r w:rsidRPr="00B17256">
        <w:t xml:space="preserve">into the striatum of </w:t>
      </w:r>
      <w:r>
        <w:t>6-OHDA-lesioned rats has displayed graft survival up to 16 weeks post-transplantation and an amelioration</w:t>
      </w:r>
      <w:r w:rsidRPr="00B17256">
        <w:t xml:space="preserve"> </w:t>
      </w:r>
      <w:r>
        <w:t xml:space="preserve">of </w:t>
      </w:r>
      <w:r w:rsidRPr="00B17256">
        <w:t xml:space="preserve">functional deficits </w:t>
      </w:r>
      <w:r>
        <w:t xml:space="preserve">in treated animals </w:t>
      </w:r>
      <w:r w:rsidR="00122438">
        <w:fldChar w:fldCharType="begin" w:fldLock="1"/>
      </w:r>
      <w:r w:rsidR="00994410">
        <w:instrText>ADDIN CSL_CITATION { "citationItems" : [ { "id" : "ITEM-1", "itemData" : { "DOI" : "10.1073/pnas.1010209107", "ISSN" : "1091-6490", "PMID" : "20798034", "abstract" : "Recent advances in deriving induced pluripotent stem (iPS) cells from patients offer new possibilities for biomedical research and clinical applications, as these cells could be used for autologous transplantation. We differentiated iPS cells from patients with Parkinson's disease (PD) into dopaminergic (DA) neurons and show that these DA neurons can be transplanted without signs of neurodegeneration into the adult rodent striatum. The PD patient iPS (PDiPS) cell-derived DA neurons survived at high numbers, showed arborization, and mediated functional effects in an animal model of PD as determined by reduction of amphetamine- and apomorphine-induced rotational asymmetry, but only a few DA neurons projected into the host striatum at 16 wk after transplantation. We next applied FACS for the neural cell adhesion molecule NCAM on differentiated PDiPS cells before transplantation, which resulted in surviving DA neurons with functional effects on amphetamine-induced rotational asymmetry in a 6-OHDA animal model of PD. Morphologically, we found that PDiPS cell-derived non-DA neurons send axons along white matter tracts into specific close and remote gray matter target areas in the adult brain. Such findings establish the transplantation of human PDiPS cell-derived neurons as a long-term in vivo method to analyze potential disease-related changes in a physiological context. Our data also demonstrate proof of principle of survival and functional effects of PDiPS cell-derived DA neurons in an animal model of PD and encourage further development of differentiation protocols to enhance growth and function of implanted PDiPS cell-derived DA neurons in regard to potential therapeutic applications.", "author" : [ { "dropping-particle" : "", "family" : "Hargus", "given" : "Gunnar", "non-dropping-particle" : "", "parse-names" : false, "suffix" : "" }, { "dropping-particle" : "", "family" : "Cooper", "given" : "Oliver", "non-dropping-particle" : "", "parse-names" : false, "suffix" : "" }, { "dropping-particle" : "", "family" : "Deleidi", "given" : "Michela", "non-dropping-particle" : "", "parse-names" : false, "suffix" : "" }, { "dropping-particle" : "", "family" : "Levy", "given" : "Adam", "non-dropping-particle" : "", "parse-names" : false, "suffix" : "" }, { "dropping-particle" : "", "family" : "Lee", "given" : "Kristen", "non-dropping-particle" : "", "parse-names" : false, "suffix" : "" }, { "dropping-particle" : "", "family" : "Marlow", "given" : "Elizabeth", "non-dropping-particle" : "", "parse-names" : false, "suffix" : "" }, { "dropping-particle" : "", "family" : "Yow", "given" : "Alyssa", "non-dropping-particle" : "", "parse-names" : false, "suffix" : "" }, { "dropping-particle" : "", "family" : "Soldner", "given" : "Frank", "non-dropping-particle" : "", "parse-names" : false, "suffix" : "" }, { "dropping-particle" : "", "family" : "Hockemeyer", "given" : "Dirk", "non-dropping-particle" : "", "parse-names" : false, "suffix" : "" }, { "dropping-particle" : "", "family" : "Hallett", "given" : "Penelope J", "non-dropping-particle" : "", "parse-names" : false, "suffix" : "" }, { "dropping-particle" : "", "family" : "Osborn", "given" : "Teresia", "non-dropping-particle" : "", "parse-names" : false, "suffix" : "" }, { "dropping-particle" : "", "family" : "Jaenisch", "given" : "Rudolf", "non-dropping-particle" : "", "parse-names" : false, "suffix" : "" }, { "dropping-particle" : "", "family" : "Isacson", "given" : "Ole", "non-dropping-particle" : "", "parse-names" : false, "suffix" : "" } ], "container-title" : "Proceedings of the National Academy of Sciences of the United States of America", "id" : "ITEM-1", "issue" : "36", "issued" : { "date-parts" : [ [ "2010", "9", "7" ] ] }, "page" : "15921-6", "title" : "Differentiated Parkinson patient-derived induced pluripotent stem cells grow in the adult rodent brain and reduce motor asymmetry in Parkinsonian rats.", "type" : "article-journal", "volume" : "107" }, "uris" : [ "http://www.mendeley.com/documents/?uuid=bcdd6588-e3ce-4fd7-ba83-4bfce40e6557" ] }, { "id" : "ITEM-2", "itemData" : { "DOI" : "10.1073/pnas.0801677105", "ISSN" : "1091-6490", "PMID" : "18391196", "abstract" : "The long-term goal of nuclear transfer or alternative reprogramming approaches is to create patient-specific donor cells for transplantation therapy, avoiding immunorejection, a major complication in current transplantation medicine. It was recently shown that the four transcription factors Oct4, Sox2, Klf4, and c-Myc induce pluripotency in mouse fibroblasts. However, the therapeutic potential of induced pluripotent stem (iPS) cells for neural cell replacement strategies remained unexplored. Here, we show that iPS cells can be efficiently differentiated into neural precursor cells, giving rise to neuronal and glial cell types in culture. Upon transplantation into the fetal mouse brain, the cells migrate into various brain regions and differentiate into glia and neurons, including glutamatergic, GABAergic, and catecholaminergic subtypes. Electrophysiological recordings and morphological analysis demonstrated that the grafted neurons had mature neuronal activity and were functionally integrated in the host brain. Furthermore, iPS cells were induced to differentiate into dopamine neurons of midbrain character and were able to improve behavior in a rat model of Parkinson's disease upon transplantation into the adult brain. We minimized the risk of tumor formation from the grafted cells by separating contaminating pluripotent cells and committed neural cells using fluorescence-activated cell sorting. Our results demonstrate the therapeutic potential of directly reprogrammed fibroblasts for neuronal cell replacement in the animal model.", "author" : [ { "dropping-particle" : "", "family" : "Wernig", "given" : "Marius", "non-dropping-particle" : "", "parse-names" : false, "suffix" : "" }, { "dropping-particle" : "", "family" : "Zhao", "given" : "Jian-Ping", "non-dropping-particle" : "", "parse-names" : false, "suffix" : "" }, { "dropping-particle" : "", "family" : "Pruszak", "given" : "Jan", "non-dropping-particle" : "", "parse-names" : false, "suffix" : "" }, { "dropping-particle" : "", "family" : "Hedlund", "given" : "Eva", "non-dropping-particle" : "", "parse-names" : false, "suffix" : "" }, { "dropping-particle" : "", "family" : "Fu", "given" : "Dongdong", "non-dropping-particle" : "", "parse-names" : false, "suffix" : "" }, { "dropping-particle" : "", "family" : "Soldner", "given" : "Frank", "non-dropping-particle" : "", "parse-names" : false, "suffix" : "" }, { "dropping-particle" : "", "family" : "Broccoli", "given" : "Vania", "non-dropping-particle" : "", "parse-names" : false, "suffix" : "" }, { "dropping-particle" : "", "family" : "Constantine-Paton", "given" : "Martha", "non-dropping-particle" : "", "parse-names" : false, "suffix" : "" }, { "dropping-particle" : "", "family" : "Isacson", "given" : "Ole", "non-dropping-particle" : "", "parse-names" : false, "suffix" : "" }, { "dropping-particle" : "", "family" : "Jaenisch", "given" : "Rudolf", "non-dropping-particle" : "", "parse-names" : false, "suffix" : "" } ], "container-title" : "Proceedings of the National Academy of Sciences of the United States of America", "id" : "ITEM-2", "issue" : "15", "issued" : { "date-parts" : [ [ "2008", "4", "15" ] ] }, "page" : "5856-61", "title" : "Neurons derived from reprogrammed fibroblasts functionally integrate into the fetal brain and improve symptoms of rats with Parkinson's disease.", "type" : "article-journal", "volume" : "105" }, "uris" : [ "http://www.mendeley.com/documents/?uuid=1a318fe0-951f-41f5-b512-b88211256f1c" ] } ], "mendeley" : { "previouslyFormattedCitation" : "(Wernig et al., 2008; Hargus et al., 2010)" }, "properties" : { "noteIndex" : 0 }, "schema" : "https://github.com/citation-style-language/schema/raw/master/csl-citation.json" }</w:instrText>
      </w:r>
      <w:r w:rsidR="00122438">
        <w:fldChar w:fldCharType="separate"/>
      </w:r>
      <w:r w:rsidR="007413E0" w:rsidRPr="00660074">
        <w:rPr>
          <w:noProof/>
        </w:rPr>
        <w:t>(Wernig et al., 2008; Hargus et al., 2010)</w:t>
      </w:r>
      <w:r w:rsidR="00122438">
        <w:fldChar w:fldCharType="end"/>
      </w:r>
      <w:r w:rsidRPr="00B17256">
        <w:t>.</w:t>
      </w:r>
      <w:r>
        <w:t xml:space="preserve"> Accordingly, the use </w:t>
      </w:r>
      <w:r>
        <w:lastRenderedPageBreak/>
        <w:t xml:space="preserve">of </w:t>
      </w:r>
      <w:r w:rsidRPr="003D306D">
        <w:t xml:space="preserve">induced pluripotent stem cells </w:t>
      </w:r>
      <w:r>
        <w:t xml:space="preserve">has offered some potential advantages in PD therapy. </w:t>
      </w:r>
      <w:r w:rsidRPr="003D306D">
        <w:t>However</w:t>
      </w:r>
      <w:r>
        <w:t>,</w:t>
      </w:r>
      <w:r w:rsidRPr="003D306D">
        <w:t xml:space="preserve"> </w:t>
      </w:r>
      <w:r w:rsidR="00F00462">
        <w:t>prior to be considered</w:t>
      </w:r>
      <w:r>
        <w:t xml:space="preserve"> as a therapy for the treatment of PD, </w:t>
      </w:r>
      <w:r w:rsidRPr="003D306D">
        <w:t>several limitations of the tec</w:t>
      </w:r>
      <w:r>
        <w:t>hnology need to be minimized. These include</w:t>
      </w:r>
      <w:r w:rsidRPr="003D306D">
        <w:t xml:space="preserve"> the expensive cost, </w:t>
      </w:r>
      <w:r>
        <w:t xml:space="preserve">the </w:t>
      </w:r>
      <w:r w:rsidRPr="003D306D">
        <w:t>ti</w:t>
      </w:r>
      <w:r>
        <w:t xml:space="preserve">me-consuming nature of research, the </w:t>
      </w:r>
      <w:r w:rsidRPr="003D306D">
        <w:t>standardization of dopaminergic neuron generation</w:t>
      </w:r>
      <w:r>
        <w:t>, and the risk of tumour formation</w:t>
      </w:r>
      <w:r w:rsidRPr="003D306D">
        <w:t xml:space="preserve"> </w:t>
      </w:r>
      <w:r w:rsidR="00122438" w:rsidRPr="003D306D">
        <w:fldChar w:fldCharType="begin" w:fldLock="1"/>
      </w:r>
      <w:r w:rsidR="00994410">
        <w:instrText>ADDIN CSL_CITATION { "citationItems" : [ { "id" : "ITEM-1", "itemData" : { "DOI" : "10.1007/s11910-012-0288-1", "ISBN" : "1191001202", "ISSN" : "1534-6293", "PMID" : "22622410", "abstract" : "Parkinson's disease (PD) is a movement disorder associated with the degeneration of nigral dopaminergic (DA) neurons. One of the greatest obstacles for PD research is the lack of patient-specific nigral DA neurons for mechanistic studies and drug discovery. The advent of induced pluripotent stem cells (iPSCs) has overcome this seemingly intractable problem and changed PD research in many profound ways. In this review, we discuss recent development in the generation and analyses of patient-specific iPSC-derived midbrain DA neurons. Results from this novel platform of human cellular models of PD have offered a tantalizing glimpse of the promising future of PD research. With the development of the latest genomic modification technologies, dopaminergic neuron differentiation methodologies, and cell transplantation studies, PD research is poised to enter a new phase that utilizes the human model system to identify the unique vulnerabilities of human nigral DA neurons and disease-modifying therapies based on such mechanistic studies.", "author" : [ { "dropping-particle" : "", "family" : "Pu", "given" : "Jiali", "non-dropping-particle" : "", "parse-names" : false, "suffix" : "" }, { "dropping-particle" : "", "family" : "Jiang", "given" : "Houbo", "non-dropping-particle" : "", "parse-names" : false, "suffix" : "" }, { "dropping-particle" : "", "family" : "Zhang", "given" : "Baorong", "non-dropping-particle" : "", "parse-names" : false, "suffix" : "" }, { "dropping-particle" : "", "family" : "Feng", "given" : "Jian", "non-dropping-particle" : "", "parse-names" : false, "suffix" : "" } ], "container-title" : "Current neurology and neuroscience reports", "id" : "ITEM-1", "issue" : "4", "issued" : { "date-parts" : [ [ "2012", "8" ] ] }, "page" : "392-8", "title" : "Redefining Parkinson's disease research using induced pluripotent stem cells.", "type" : "article-journal", "volume" : "12" }, "uris" : [ "http://www.mendeley.com/documents/?uuid=97bc68b7-9ab5-4f6d-8ec6-a0c9bdddce4c" ] } ], "mendeley" : { "previouslyFormattedCitation" : "(Pu et al., 2012)" }, "properties" : { "noteIndex" : 0 }, "schema" : "https://github.com/citation-style-language/schema/raw/master/csl-citation.json" }</w:instrText>
      </w:r>
      <w:r w:rsidR="00122438" w:rsidRPr="003D306D">
        <w:fldChar w:fldCharType="separate"/>
      </w:r>
      <w:r w:rsidR="007413E0" w:rsidRPr="00660074">
        <w:rPr>
          <w:noProof/>
        </w:rPr>
        <w:t>(Pu et al., 2012)</w:t>
      </w:r>
      <w:r w:rsidR="00122438" w:rsidRPr="003D306D">
        <w:fldChar w:fldCharType="end"/>
      </w:r>
      <w:r w:rsidRPr="003D306D">
        <w:t>.</w:t>
      </w:r>
      <w:r>
        <w:t xml:space="preserve"> Importantly, researchers have been warned of the presence of Lewy body-like inclusions positive for α-synuclein in the brain of PD patients who received intraputaminal transplantation of human embryonic VM more than a decade prior to their deaths </w:t>
      </w:r>
      <w:r w:rsidR="00122438">
        <w:fldChar w:fldCharType="begin" w:fldLock="1"/>
      </w:r>
      <w:r w:rsidR="00994410">
        <w:instrText>ADDIN CSL_CITATION { "citationItems" : [ { "id" : "ITEM-1", "itemData" : { "DOI" : "10.1038/nm1747", "ISSN" : "1546-170X", "PMID" : "18391962", "abstract" : "Fourteen years after transplantation into the striatum of an individual with Parkinson's disease, grafted nigral neurons were found to have Lewy body-like inclusions that stained positively for alpha-synuclein and ubiquitin and to have reduced immunostaining for dopamine transporter. These pathological changes suggest that Parkinson's disease is an ongoing process that can affect grafted cells in the striatum in a manner similar to host dopamine neurons in the substantia nigra. These findings have implications for cell-based therapies and for understanding the cause of Parkinson's disease.", "author" : [ { "dropping-particle" : "", "family" : "Kordower", "given" : "Jeffrey H", "non-dropping-particle" : "", "parse-names" : false, "suffix" : "" }, { "dropping-particle" : "", "family" : "Chu", "given" : "Yaping", "non-dropping-particle" : "", "parse-names" : false, "suffix" : "" }, { "dropping-particle" : "", "family" : "Hauser", "given" : "Robert A", "non-dropping-particle" : "", "parse-names" : false, "suffix" : "" }, { "dropping-particle" : "", "family" : "Freeman", "given" : "Thomas B", "non-dropping-particle" : "", "parse-names" : false, "suffix" : "" }, { "dropping-particle" : "", "family" : "Olanow", "given" : "C Warren", "non-dropping-particle" : "", "parse-names" : false, "suffix" : "" } ], "container-title" : "Nature medicine", "id" : "ITEM-1", "issue" : "5", "issued" : { "date-parts" : [ [ "2008", "5" ] ] }, "page" : "504-6", "title" : "Lewy body-like pathology in long-term embryonic nigral transplants in Parkinson's disease.", "type" : "article-journal", "volume" : "14" }, "uris" : [ "http://www.mendeley.com/documents/?uuid=37262a1f-00f4-43d3-be5b-9a396ab7bbb8" ] }, { "id" : "ITEM-2", "itemData" : { "DOI" : "10.1038/nm1746", "ISSN" : "1546-170X", "PMID" : "18391963", "abstract" : "Two subjects with Parkinson's disease who had long-term survival of transplanted fetal mesencephalic dopaminergic neurons (11-16 years) developed alpha-synuclein-positive Lewy bodies in grafted neurons. Our observation has key implications for understanding Parkinson's pathogenesis by providing the first evidence, to our knowledge, that the disease can propagate from host to graft cells. However, available data suggest that the majority of grafted cells are functionally unimpaired after a decade, and recipients can still experience long-term symptomatic relief.", "author" : [ { "dropping-particle" : "", "family" : "Li", "given" : "Jia-Yi", "non-dropping-particle" : "", "parse-names" : false, "suffix" : "" }, { "dropping-particle" : "", "family" : "Englund", "given" : "Elisabet", "non-dropping-particle" : "", "parse-names" : false, "suffix" : "" }, { "dropping-particle" : "", "family" : "Holton", "given" : "Janice L", "non-dropping-particle" : "", "parse-names" : false, "suffix" : "" }, { "dropping-particle" : "", "family" : "Soulet", "given" : "Denis", "non-dropping-particle" : "", "parse-names" : false, "suffix" : "" }, { "dropping-particle" : "", "family" : "Hagell", "given" : "Peter", "non-dropping-particle" : "", "parse-names" : false, "suffix" : "" }, { "dropping-particle" : "", "family" : "Lees", "given" : "Andrew J", "non-dropping-particle" : "", "parse-names" : false, "suffix" : "" }, { "dropping-particle" : "", "family" : "Lashley", "given" : "Tammaryn", "non-dropping-particle" : "", "parse-names" : false, "suffix" : "" }, { "dropping-particle" : "", "family" : "Quinn", "given" : "Niall P", "non-dropping-particle" : "", "parse-names" : false, "suffix" : "" }, { "dropping-particle" : "", "family" : "Rehncrona", "given" : "Stig", "non-dropping-particle" : "", "parse-names" : false, "suffix" : "" }, { "dropping-particle" : "", "family" : "Bj\u00f6rklund", "given" : "Anders", "non-dropping-particle" : "", "parse-names" : false, "suffix" : "" }, { "dropping-particle" : "", "family" : "Widner", "given" : "H\u00e5kan", "non-dropping-particle" : "", "parse-names" : false, "suffix" : "" }, { "dropping-particle" : "", "family" : "Revesz", "given" : "Tamas", "non-dropping-particle" : "", "parse-names" : false, "suffix" : "" }, { "dropping-particle" : "", "family" : "Lindvall", "given" : "Olle", "non-dropping-particle" : "", "parse-names" : false, "suffix" : "" }, { "dropping-particle" : "", "family" : "Brundin", "given" : "Patrik", "non-dropping-particle" : "", "parse-names" : false, "suffix" : "" } ], "container-title" : "Nature medicine", "id" : "ITEM-2", "issue" : "5", "issued" : { "date-parts" : [ [ "2008", "5" ] ] }, "page" : "501-3", "title" : "Lewy bodies in grafted neurons in subjects with Parkinson's disease suggest host-to-graft disease propagation.", "type" : "article-journal", "volume" : "14" }, "uris" : [ "http://www.mendeley.com/documents/?uuid=582d4029-30d6-4046-b25c-c338d63f15f5" ] } ], "mendeley" : { "previouslyFormattedCitation" : "(Kordower et al., 2008; Li et al., 2008)" }, "properties" : { "noteIndex" : 0 }, "schema" : "https://github.com/citation-style-language/schema/raw/master/csl-citation.json" }</w:instrText>
      </w:r>
      <w:r w:rsidR="00122438">
        <w:fldChar w:fldCharType="separate"/>
      </w:r>
      <w:r w:rsidR="007413E0" w:rsidRPr="00660074">
        <w:rPr>
          <w:noProof/>
        </w:rPr>
        <w:t>(Kordower et al., 2008; Li et al., 2008)</w:t>
      </w:r>
      <w:r w:rsidR="00122438">
        <w:fldChar w:fldCharType="end"/>
      </w:r>
      <w:r>
        <w:t xml:space="preserve">. Such phenomenon has been explained by an intercellular transfer of α-synuclein from host to grafted dopaminergic neurons through endocytosis </w:t>
      </w:r>
      <w:r w:rsidR="00122438">
        <w:fldChar w:fldCharType="begin" w:fldLock="1"/>
      </w:r>
      <w:r w:rsidR="00994410">
        <w:instrText>ADDIN CSL_CITATION { "citationItems" : [ { "id" : "ITEM-1", "itemData" : { "DOI" : "10.1073/pnas.0903691106", "ISSN" : "1091-6490", "PMID" : "19651612", "abstract" : "Neuronal accumulation of alpha-synuclein and Lewy body formation are characteristic to many neurodegenerative diseases, including Parkinson's disease (PD). This Lewy pathology appears to spread throughout the brain as the disease progresses. Furthermore, recent studies showed the occurrence of Lewy pathology in neurons grafted into the brains of PD patients, suggesting the spread of pathology from the host tissues to the grafts. The mechanism underlying this propagation is unknown. Here, we show that alpha-synuclein is transmitted via endocytosis to neighboring neurons and neuronal precursor cells, forming Lewy-like inclusions. Moreover, alpha-synuclein was transmitted from the affected neurons to engrafted neuronal precursor cells in a transgenic model of PD-like pathology. Failure of the protein quality control systems, especially lysosomes, promoted the accumulation of transmitted alpha-synuclein and inclusion formation. Cells exposed to neuron-derived alpha-synuclein showed signs of apoptosis, such as nuclear fragmentation and caspase 3 activation, both in vitro and in vivo. These findings demonstrate the cell-to-cell transmission of alpha-synuclein aggregates and provide critical insights into the mechanism of pathological progression in PD and other proteinopathies.", "author" : [ { "dropping-particle" : "", "family" : "Desplats", "given" : "Paula", "non-dropping-particle" : "", "parse-names" : false, "suffix" : "" }, { "dropping-particle" : "", "family" : "Lee", "given" : "He-Jin", "non-dropping-particle" : "", "parse-names" : false, "suffix" : "" }, { "dropping-particle" : "", "family" : "Bae", "given" : "Eun-Jin", "non-dropping-particle" : "", "parse-names" : false, "suffix" : "" }, { "dropping-particle" : "", "family" : "Patrick", "given" : "Christina", "non-dropping-particle" : "", "parse-names" : false, "suffix" : "" }, { "dropping-particle" : "", "family" : "Rockenstein", "given" : "Edward", "non-dropping-particle" : "", "parse-names" : false, "suffix" : "" }, { "dropping-particle" : "", "family" : "Crews", "given" : "Leslie", "non-dropping-particle" : "", "parse-names" : false, "suffix" : "" }, { "dropping-particle" : "", "family" : "Spencer", "given" : "Brian", "non-dropping-particle" : "", "parse-names" : false, "suffix" : "" }, { "dropping-particle" : "", "family" : "Masliah", "given" : "Eliezer", "non-dropping-particle" : "", "parse-names" : false, "suffix" : "" }, { "dropping-particle" : "", "family" : "Lee", "given" : "Seung-Jae", "non-dropping-particle" : "", "parse-names" : false, "suffix" : "" } ], "container-title" : "Proceedings of the National Academy of Sciences of the United States of America", "id" : "ITEM-1", "issue" : "31", "issued" : { "date-parts" : [ [ "2009", "8", "4" ] ] }, "page" : "13010-5", "title" : "Inclusion formation and neuronal cell death through neuron-to-neuron transmission of alpha-synuclein.", "type" : "article-journal", "volume" : "106" }, "uris" : [ "http://www.mendeley.com/documents/?uuid=56fb29c5-a463-4db9-bd2a-bcb8827dd165" ] }, { "id" : "ITEM-2", "itemData" : { "DOI" : "10.1172/JCI43366", "ISSN" : "1558-8238", "PMID" : "21245577", "abstract" : "Post-mortem analyses of brains from patients with Parkinson disease who received fetal mesencephalic transplants show that \u03b1-synuclein-containing (\u03b1-syn-containing) Lewy bodies gradually appear in grafted neurons. Here, we explored whether intercellular transfer of \u03b1-syn from host to graft, followed by seeding of \u03b1-syn aggregation in recipient neurons, can contribute to this phenomenon. We assessed \u03b1-syn cell-to-cell transfer using microscopy, flow cytometry, and high-content screening in several coculture model systems. Coculturing cells engineered to express either GFP- or DsRed-tagged \u03b1-syn resulted in a gradual increase in double-labeled cells. Importantly, \u03b1-syn-GFP derived from 1 neuroblastoma cell line localized to red fluorescent aggregates in other cells expressing DsRed-\u03b1-syn, suggesting a seeding effect of transmitted \u03b1-syn. Extracellular \u03b1-syn was taken up by cells through endocytosis and interacted with intracellular \u03b1-syn. Next, following intracortical injection of recombinant \u03b1-syn in rats, we found neuronal uptake was attenuated by coinjection of an endocytosis inhibitor. Finally, we demonstrated in vivo transfer of \u03b1-syn between host cells and grafted dopaminergic neurons in mice overexpressing human \u03b1-syn. In summary, intercellularly transferred \u03b1-syn interacts with cytoplasmic \u03b1-syn and can propagate \u03b1-syn pathology. These results suggest that \u03b1-syn propagation is a key element in the progression of Parkinson disease pathology.", "author" : [ { "dropping-particle" : "", "family" : "Hansen", "given" : "Christian", "non-dropping-particle" : "", "parse-names" : false, "suffix" : "" }, { "dropping-particle" : "", "family" : "Angot", "given" : "Elodie", "non-dropping-particle" : "", "parse-names" : false, "suffix" : "" }, { "dropping-particle" : "", "family" : "Bergstr\u00f6m", "given" : "Ann-Louise", "non-dropping-particle" : "", "parse-names" : false, "suffix" : "" }, { "dropping-particle" : "", "family" : "Steiner", "given" : "Jennifer A", "non-dropping-particle" : "", "parse-names" : false, "suffix" : "" }, { "dropping-particle" : "", "family" : "Pieri", "given" : "Laura", "non-dropping-particle" : "", "parse-names" : false, "suffix" : "" }, { "dropping-particle" : "", "family" : "Paul", "given" : "Gesine", "non-dropping-particle" : "", "parse-names" : false, "suffix" : "" }, { "dropping-particle" : "", "family" : "Outeiro", "given" : "Tiago F", "non-dropping-particle" : "", "parse-names" : false, "suffix" : "" }, { "dropping-particle" : "", "family" : "Melki", "given" : "Ronald", "non-dropping-particle" : "", "parse-names" : false, "suffix" : "" }, { "dropping-particle" : "", "family" : "Kallunki", "given" : "Pekka", "non-dropping-particle" : "", "parse-names" : false, "suffix" : "" }, { "dropping-particle" : "", "family" : "Fog", "given" : "Karina", "non-dropping-particle" : "", "parse-names" : false, "suffix" : "" }, { "dropping-particle" : "", "family" : "Li", "given" : "Jia-Yi", "non-dropping-particle" : "", "parse-names" : false, "suffix" : "" }, { "dropping-particle" : "", "family" : "Brundin", "given" : "Patrik", "non-dropping-particle" : "", "parse-names" : false, "suffix" : "" } ], "container-title" : "The Journal of clinical investigation", "id" : "ITEM-2", "issue" : "2", "issued" : { "date-parts" : [ [ "2011", "2" ] ] }, "page" : "715-25", "title" : "\u03b1-Synuclein propagates from mouse brain to grafted dopaminergic neurons and seeds aggregation in cultured human cells.", "type" : "article-journal", "volume" : "121" }, "uris" : [ "http://www.mendeley.com/documents/?uuid=d36c7f46-acfe-47be-a92d-2c6ecbc876ff" ] } ], "mendeley" : { "previouslyFormattedCitation" : "(Desplats et al., 2009; Hansen et al., 2011)" }, "properties" : { "noteIndex" : 0 }, "schema" : "https://github.com/citation-style-language/schema/raw/master/csl-citation.json" }</w:instrText>
      </w:r>
      <w:r w:rsidR="00122438">
        <w:fldChar w:fldCharType="separate"/>
      </w:r>
      <w:r w:rsidRPr="00660074">
        <w:rPr>
          <w:noProof/>
        </w:rPr>
        <w:t>(Desplats et al., 2009; Hansen et al., 2011)</w:t>
      </w:r>
      <w:r w:rsidR="00122438">
        <w:fldChar w:fldCharType="end"/>
      </w:r>
      <w:r>
        <w:t>.</w:t>
      </w:r>
    </w:p>
    <w:p w:rsidR="006179E6" w:rsidRPr="00C30A15" w:rsidRDefault="006179E6" w:rsidP="006179E6">
      <w:r>
        <w:t xml:space="preserve">In summary, drug therapy, surgical approaches or cell transplantation </w:t>
      </w:r>
      <w:r w:rsidR="00690A4B">
        <w:t>merely provide</w:t>
      </w:r>
      <w:r w:rsidRPr="003D306D">
        <w:t xml:space="preserve"> some symptomatic benefit</w:t>
      </w:r>
      <w:r>
        <w:t>s. However, their effects are often associated with several limitations and importantly do little to halt the progression of PD.</w:t>
      </w:r>
    </w:p>
    <w:p w:rsidR="006179E6" w:rsidRPr="003D306D" w:rsidRDefault="006179E6" w:rsidP="006179E6">
      <w:pPr>
        <w:pStyle w:val="Heading1"/>
      </w:pPr>
      <w:bookmarkStart w:id="245" w:name="_Toc328936981"/>
      <w:bookmarkStart w:id="246" w:name="_Toc339016717"/>
      <w:bookmarkStart w:id="247" w:name="_Toc340756419"/>
      <w:bookmarkStart w:id="248" w:name="_Toc341038747"/>
      <w:bookmarkStart w:id="249" w:name="_Toc370678286"/>
      <w:r w:rsidRPr="003D306D">
        <w:t xml:space="preserve">1.7. Gene therapy </w:t>
      </w:r>
      <w:bookmarkEnd w:id="245"/>
      <w:r w:rsidRPr="003D306D">
        <w:t xml:space="preserve">for </w:t>
      </w:r>
      <w:bookmarkEnd w:id="246"/>
      <w:r w:rsidRPr="003D306D">
        <w:t>neurodegenerative diseases of the CNS</w:t>
      </w:r>
      <w:bookmarkEnd w:id="247"/>
      <w:bookmarkEnd w:id="248"/>
      <w:bookmarkEnd w:id="249"/>
    </w:p>
    <w:p w:rsidR="006179E6" w:rsidRPr="003D306D" w:rsidRDefault="006179E6" w:rsidP="006179E6">
      <w:r w:rsidRPr="003D306D">
        <w:t>Gene therapy is defined as a</w:t>
      </w:r>
      <w:r>
        <w:t>n experimental technique that delivers</w:t>
      </w:r>
      <w:r w:rsidRPr="003D306D">
        <w:t xml:space="preserve"> genetic materials into specific cells in order to </w:t>
      </w:r>
      <w:r>
        <w:t>recover function of</w:t>
      </w:r>
      <w:r w:rsidRPr="003D306D">
        <w:t xml:space="preserve"> abnormal gene</w:t>
      </w:r>
      <w:r>
        <w:t>(</w:t>
      </w:r>
      <w:r w:rsidRPr="003D306D">
        <w:t>s</w:t>
      </w:r>
      <w:r>
        <w:t>)</w:t>
      </w:r>
      <w:r w:rsidRPr="003D306D">
        <w:t xml:space="preserve"> or introduce new gene</w:t>
      </w:r>
      <w:r>
        <w:t>(</w:t>
      </w:r>
      <w:r w:rsidRPr="003D306D">
        <w:t>s</w:t>
      </w:r>
      <w:r>
        <w:t>)</w:t>
      </w:r>
      <w:r w:rsidRPr="003D306D">
        <w:t xml:space="preserve">. Among different gene therapy systems, gene delivery </w:t>
      </w:r>
      <w:r>
        <w:t xml:space="preserve">using viral vectors has </w:t>
      </w:r>
      <w:r w:rsidR="00690A4B">
        <w:t xml:space="preserve">so </w:t>
      </w:r>
      <w:r>
        <w:t xml:space="preserve">far remained the most popular approach since it has been used in about two thirds of clinical trials to date </w:t>
      </w:r>
      <w:r w:rsidR="00122438">
        <w:fldChar w:fldCharType="begin" w:fldLock="1"/>
      </w:r>
      <w:r w:rsidR="00994410">
        <w:instrText>ADDIN CSL_CITATION { "citationItems" : [ { "id" : "ITEM-1", "itemData" : { "DOI" : "10.1002/jgm.2698", "ISSN" : "1521-2254", "PMID" : "23355455", "abstract" : "To date, over 1800 gene therapy clinical trials have been completed, are ongoing or have been approved worldwide. Our database brings together global information on gene therapy clinical trials from official agency sources, published literature, conference presentations and posters kindly provided to us by individual investigators or trial sponsors. This review presents our analysis of clinical trials that, to the best of our knowledge, have been or are being performed worldwide. As of our June 2012 update, we have entries on 1843 trials undertaken in 31 countries. We have analysed the geographical distribution of trials, the disease indications (or other reasons) for trials, the proportions to which different vector types are used, and which genes have been transferred. Details of the analyses presented, and our searchable database are on The Journal of Gene Medicine Gene Therapy Clinical Trials Worldwide website at: http://www.wiley.co.uk/genmed/clinical. We also provide an overview of the progress being made in clinical trials of gene therapy approaches around the world and discuss the prospects for the future. Copyright \u00a9 2013 John Wiley &amp; Sons, Ltd.", "author" : [ { "dropping-particle" : "", "family" : "Ginn", "given" : "Samantha L", "non-dropping-particle" : "", "parse-names" : false, "suffix" : "" }, { "dropping-particle" : "", "family" : "Alexander", "given" : "Ian E", "non-dropping-particle" : "", "parse-names" : false, "suffix" : "" }, { "dropping-particle" : "", "family" : "Edelstein", "given" : "Michael L", "non-dropping-particle" : "", "parse-names" : false, "suffix" : "" }, { "dropping-particle" : "", "family" : "Abedi", "given" : "Mohammad R", "non-dropping-particle" : "", "parse-names" : false, "suffix" : "" }, { "dropping-particle" : "", "family" : "Wixon", "given" : "Jo", "non-dropping-particle" : "", "parse-names" : false, "suffix" : "" } ], "container-title" : "The journal of gene medicine", "id" : "ITEM-1", "issued" : { "date-parts" : [ [ "2013", "1", "28" ] ] }, "page" : "1-31", "title" : "Gene therapy clinical trials worldwide to 2012 - an update.", "type" : "article-journal" }, "uris" : [ "http://www.mendeley.com/documents/?uuid=45e633f8-d912-4602-828e-d058fb807d0d" ] } ], "mendeley" : { "previouslyFormattedCitation" : "(Ginn et al., 2013)" }, "properties" : { "noteIndex" : 0 }, "schema" : "https://github.com/citation-style-language/schema/raw/master/csl-citation.json" }</w:instrText>
      </w:r>
      <w:r w:rsidR="00122438">
        <w:fldChar w:fldCharType="separate"/>
      </w:r>
      <w:r w:rsidR="007413E0" w:rsidRPr="00660074">
        <w:rPr>
          <w:noProof/>
        </w:rPr>
        <w:t>(Ginn et al., 2013)</w:t>
      </w:r>
      <w:r w:rsidR="00122438">
        <w:fldChar w:fldCharType="end"/>
      </w:r>
      <w:r>
        <w:t>. Gene therapy</w:t>
      </w:r>
      <w:r w:rsidRPr="0047668B">
        <w:t xml:space="preserve"> is currently also </w:t>
      </w:r>
      <w:r>
        <w:t>the most promising method</w:t>
      </w:r>
      <w:r w:rsidRPr="0047668B">
        <w:t xml:space="preserve"> to transfer therapeutic genes for the treatment of neurodegenerative diseases of the CNS, such as PD, Alzheimer’s disease, Huntington’s disease, amyotrophic </w:t>
      </w:r>
      <w:r w:rsidRPr="0047668B">
        <w:lastRenderedPageBreak/>
        <w:t xml:space="preserve">lateral sclerosis, </w:t>
      </w:r>
      <w:r>
        <w:t xml:space="preserve">stroke, </w:t>
      </w:r>
      <w:r w:rsidRPr="0047668B">
        <w:t>and epilepsy</w:t>
      </w:r>
      <w:r>
        <w:t xml:space="preserve"> </w:t>
      </w:r>
      <w:r w:rsidR="00122438">
        <w:fldChar w:fldCharType="begin" w:fldLock="1"/>
      </w:r>
      <w:r w:rsidR="00994410">
        <w:instrText>ADDIN CSL_CITATION { "citationItems" : [ { "id" : "ITEM-1", "itemData" : { "DOI" : "10.1016/j.phrs.2009.10.002", "ISSN" : "1096-1186", "PMID" : "19840853", "abstract" : "The clinical manifestation of most diseases of the central nervous system results from neuronal dysfunction or loss. Diseases such as stroke, epilepsy and neurodegeneration (e.g. Alzheimer's disease and Parkinson's disease) share common cellular and molecular mechanisms (e.g. oxidative stress, endoplasmic reticulum stress, mitochondrial dysfunction) that contribute to the loss of neuronal function. Neurotrophic factors (NTFs) are secreted proteins that regulate multiple aspects of neuronal development including neuronal maintenance, survival, axonal growth and synaptic plasticity. These properties of NTFs make them likely candidates for preventing neurodegeneration and promoting neuroregeneration. One approach to delivering NTFs to diseased cells is through viral vector-mediated gene delivery. Viral vectors are now routinely used as tools for studying gene function as well as developing gene-based therapies for a variety of diseases. Currently, many clinical trials using viral vectors in the nervous system are underway or completed, and seven of these trials involve NTFs for neurodegeneration. In this review, we discuss viral vector-mediated gene transfer of NTFs to treat neurodegenerative diseases of the central nervous system.", "author" : [ { "dropping-particle" : "", "family" : "Lim", "given" : "Seung T", "non-dropping-particle" : "", "parse-names" : false, "suffix" : "" }, { "dropping-particle" : "", "family" : "Airavaara", "given" : "Mikko", "non-dropping-particle" : "", "parse-names" : false, "suffix" : "" }, { "dropping-particle" : "", "family" : "Harvey", "given" : "Brandon K", "non-dropping-particle" : "", "parse-names" : false, "suffix" : "" } ], "container-title" : "Pharmacological research : the official journal of the Italian Pharmacological Society", "id" : "ITEM-1", "issue" : "1", "issued" : { "date-parts" : [ [ "2010", "1" ] ] }, "page" : "14-26", "publisher" : "Elsevier Ltd", "title" : "Viral vectors for neurotrophic factor delivery: a gene therapy approach for neurodegenerative diseases of the CNS.", "type" : "article-journal", "volume" : "61" }, "uris" : [ "http://www.mendeley.com/documents/?uuid=27758b40-a6b8-4501-9b87-2dff218d67b3" ] } ], "mendeley" : { "previouslyFormattedCitation" : "(Lim et al., 2010)" }, "properties" : { "noteIndex" : 0 }, "schema" : "https://github.com/citation-style-language/schema/raw/master/csl-citation.json" }</w:instrText>
      </w:r>
      <w:r w:rsidR="00122438">
        <w:fldChar w:fldCharType="separate"/>
      </w:r>
      <w:r w:rsidR="007413E0" w:rsidRPr="00660074">
        <w:rPr>
          <w:noProof/>
        </w:rPr>
        <w:t>(Lim et al., 2010)</w:t>
      </w:r>
      <w:r w:rsidR="00122438">
        <w:fldChar w:fldCharType="end"/>
      </w:r>
      <w:r w:rsidRPr="003D306D">
        <w:t xml:space="preserve">. Among </w:t>
      </w:r>
      <w:r>
        <w:t xml:space="preserve">the </w:t>
      </w:r>
      <w:r w:rsidRPr="003D306D">
        <w:t>many viral-based vectors, adeno-associated viral vectors (AAVs),</w:t>
      </w:r>
      <w:r>
        <w:t xml:space="preserve"> </w:t>
      </w:r>
      <w:r w:rsidRPr="003D306D">
        <w:t>adeno viral vectors (AdVs), herpes simplex viral vectors (HSVs), and lentiviral vectors (LVs) are four vector</w:t>
      </w:r>
      <w:r w:rsidR="00514C51">
        <w:t xml:space="preserve"> system</w:t>
      </w:r>
      <w:r w:rsidRPr="003D306D">
        <w:t xml:space="preserve">s that have been </w:t>
      </w:r>
      <w:r>
        <w:t>widely us</w:t>
      </w:r>
      <w:r w:rsidRPr="003D306D">
        <w:t xml:space="preserve">ed. The main advantages and disadvantages of </w:t>
      </w:r>
      <w:r>
        <w:t xml:space="preserve">each of </w:t>
      </w:r>
      <w:r w:rsidRPr="003D306D">
        <w:t xml:space="preserve">these </w:t>
      </w:r>
      <w:r>
        <w:t>are summarized</w:t>
      </w:r>
      <w:r w:rsidRPr="003D306D">
        <w:t xml:space="preserve"> in </w:t>
      </w:r>
      <w:r w:rsidRPr="00425442">
        <w:rPr>
          <w:b/>
        </w:rPr>
        <w:t>Table 1.2</w:t>
      </w:r>
      <w:r w:rsidR="00284A73" w:rsidRPr="00284A73">
        <w:t xml:space="preserve"> </w:t>
      </w:r>
      <w:r w:rsidR="00284A73">
        <w:t>below</w:t>
      </w:r>
      <w:r w:rsidR="00425442">
        <w:t>:</w:t>
      </w:r>
    </w:p>
    <w:tbl>
      <w:tblPr>
        <w:tblpPr w:leftFromText="180" w:rightFromText="180" w:vertAnchor="text" w:horzAnchor="margin" w:tblpX="108" w:tblpY="1170"/>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6"/>
        <w:gridCol w:w="1701"/>
        <w:gridCol w:w="1701"/>
        <w:gridCol w:w="1701"/>
        <w:gridCol w:w="1701"/>
      </w:tblGrid>
      <w:tr w:rsidR="006179E6" w:rsidRPr="005916DD" w:rsidTr="006179E6">
        <w:tc>
          <w:tcPr>
            <w:tcW w:w="1526" w:type="dxa"/>
            <w:shd w:val="clear" w:color="auto" w:fill="auto"/>
          </w:tcPr>
          <w:p w:rsidR="006179E6" w:rsidRPr="005916DD" w:rsidRDefault="006179E6" w:rsidP="006179E6">
            <w:pPr>
              <w:spacing w:before="120" w:beforeAutospacing="0" w:after="120" w:afterAutospacing="0" w:line="240" w:lineRule="auto"/>
              <w:rPr>
                <w:rFonts w:cs="Arial"/>
                <w:b/>
                <w:sz w:val="21"/>
                <w:szCs w:val="21"/>
              </w:rPr>
            </w:pPr>
            <w:bookmarkStart w:id="250" w:name="_Toc337666450"/>
            <w:bookmarkStart w:id="251" w:name="_Toc341040352"/>
          </w:p>
        </w:tc>
        <w:tc>
          <w:tcPr>
            <w:tcW w:w="1701" w:type="dxa"/>
            <w:shd w:val="clear" w:color="auto" w:fill="auto"/>
          </w:tcPr>
          <w:p w:rsidR="006179E6" w:rsidRPr="00D958E9" w:rsidRDefault="006179E6" w:rsidP="006179E6">
            <w:pPr>
              <w:spacing w:before="120" w:beforeAutospacing="0" w:after="120" w:afterAutospacing="0" w:line="240" w:lineRule="auto"/>
              <w:jc w:val="center"/>
              <w:rPr>
                <w:rFonts w:cs="Arial"/>
                <w:b/>
                <w:color w:val="000099"/>
              </w:rPr>
            </w:pPr>
            <w:r w:rsidRPr="00D958E9">
              <w:rPr>
                <w:rFonts w:cs="Arial"/>
                <w:b/>
                <w:color w:val="000099"/>
              </w:rPr>
              <w:t>AAVs</w:t>
            </w:r>
          </w:p>
        </w:tc>
        <w:tc>
          <w:tcPr>
            <w:tcW w:w="1701" w:type="dxa"/>
            <w:shd w:val="clear" w:color="auto" w:fill="auto"/>
          </w:tcPr>
          <w:p w:rsidR="006179E6" w:rsidRPr="00D958E9" w:rsidRDefault="006179E6" w:rsidP="006179E6">
            <w:pPr>
              <w:spacing w:before="120" w:beforeAutospacing="0" w:after="120" w:afterAutospacing="0" w:line="240" w:lineRule="auto"/>
              <w:jc w:val="center"/>
              <w:rPr>
                <w:rFonts w:cs="Arial"/>
                <w:b/>
                <w:color w:val="000099"/>
              </w:rPr>
            </w:pPr>
            <w:r w:rsidRPr="00D958E9">
              <w:rPr>
                <w:rFonts w:cs="Arial"/>
                <w:b/>
                <w:color w:val="000099"/>
              </w:rPr>
              <w:t>AdVs</w:t>
            </w:r>
          </w:p>
        </w:tc>
        <w:tc>
          <w:tcPr>
            <w:tcW w:w="1701" w:type="dxa"/>
            <w:shd w:val="clear" w:color="auto" w:fill="auto"/>
          </w:tcPr>
          <w:p w:rsidR="006179E6" w:rsidRPr="00D958E9" w:rsidRDefault="006179E6" w:rsidP="006179E6">
            <w:pPr>
              <w:spacing w:before="120" w:beforeAutospacing="0" w:after="120" w:afterAutospacing="0" w:line="240" w:lineRule="auto"/>
              <w:jc w:val="center"/>
              <w:rPr>
                <w:rFonts w:cs="Arial"/>
                <w:b/>
                <w:color w:val="000099"/>
              </w:rPr>
            </w:pPr>
            <w:r w:rsidRPr="00D958E9">
              <w:rPr>
                <w:rFonts w:cs="Arial"/>
                <w:b/>
                <w:color w:val="000099"/>
              </w:rPr>
              <w:t>HSVs</w:t>
            </w:r>
          </w:p>
        </w:tc>
        <w:tc>
          <w:tcPr>
            <w:tcW w:w="1701" w:type="dxa"/>
          </w:tcPr>
          <w:p w:rsidR="006179E6" w:rsidRPr="00D958E9" w:rsidRDefault="006179E6" w:rsidP="006179E6">
            <w:pPr>
              <w:spacing w:before="120" w:beforeAutospacing="0" w:after="120" w:afterAutospacing="0" w:line="240" w:lineRule="auto"/>
              <w:jc w:val="center"/>
              <w:rPr>
                <w:rFonts w:cs="Arial"/>
                <w:b/>
                <w:color w:val="000099"/>
              </w:rPr>
            </w:pPr>
            <w:r w:rsidRPr="00D958E9">
              <w:rPr>
                <w:rFonts w:cs="Arial"/>
                <w:b/>
                <w:color w:val="000099"/>
              </w:rPr>
              <w:t>LVs</w:t>
            </w:r>
          </w:p>
        </w:tc>
      </w:tr>
      <w:tr w:rsidR="006179E6" w:rsidRPr="005916DD" w:rsidTr="006179E6">
        <w:tc>
          <w:tcPr>
            <w:tcW w:w="1526" w:type="dxa"/>
            <w:shd w:val="clear" w:color="auto" w:fill="FFFFD9"/>
          </w:tcPr>
          <w:p w:rsidR="006179E6" w:rsidRPr="005916DD" w:rsidRDefault="006179E6" w:rsidP="006179E6">
            <w:pPr>
              <w:spacing w:before="120" w:beforeAutospacing="0" w:after="120" w:afterAutospacing="0" w:line="240" w:lineRule="auto"/>
              <w:rPr>
                <w:rFonts w:cs="Arial"/>
                <w:b/>
                <w:color w:val="FF0066"/>
                <w:sz w:val="21"/>
                <w:szCs w:val="21"/>
              </w:rPr>
            </w:pPr>
            <w:r w:rsidRPr="005916DD">
              <w:rPr>
                <w:rFonts w:cs="Arial"/>
                <w:b/>
                <w:color w:val="FF0066"/>
                <w:sz w:val="21"/>
                <w:szCs w:val="21"/>
              </w:rPr>
              <w:t>Genomic DNA</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ssDNA</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dsDNA</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dsDNA</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ssRNA</w:t>
            </w:r>
          </w:p>
        </w:tc>
      </w:tr>
      <w:tr w:rsidR="006179E6" w:rsidRPr="005916DD" w:rsidTr="006179E6">
        <w:tc>
          <w:tcPr>
            <w:tcW w:w="1526" w:type="dxa"/>
            <w:shd w:val="clear" w:color="auto" w:fill="FFFFD9"/>
          </w:tcPr>
          <w:p w:rsidR="006179E6" w:rsidRPr="005916DD" w:rsidRDefault="006179E6" w:rsidP="006179E6">
            <w:pPr>
              <w:spacing w:before="120" w:beforeAutospacing="0" w:after="120" w:afterAutospacing="0" w:line="240" w:lineRule="auto"/>
              <w:rPr>
                <w:rFonts w:cs="Arial"/>
                <w:b/>
                <w:color w:val="FF0066"/>
                <w:sz w:val="21"/>
                <w:szCs w:val="21"/>
              </w:rPr>
            </w:pPr>
            <w:r w:rsidRPr="005916DD">
              <w:rPr>
                <w:rFonts w:cs="Arial"/>
                <w:b/>
                <w:color w:val="FF0066"/>
                <w:sz w:val="21"/>
                <w:szCs w:val="21"/>
              </w:rPr>
              <w:t>CNS tropism</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Neurons and astrocytes</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Neurons and astrocytes</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Neurons</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Neurons and astrocytes</w:t>
            </w:r>
          </w:p>
        </w:tc>
      </w:tr>
      <w:tr w:rsidR="006179E6" w:rsidRPr="005916DD" w:rsidTr="006179E6">
        <w:tc>
          <w:tcPr>
            <w:tcW w:w="1526" w:type="dxa"/>
            <w:shd w:val="clear" w:color="auto" w:fill="FFFFD9"/>
          </w:tcPr>
          <w:p w:rsidR="006179E6" w:rsidRPr="005916DD" w:rsidRDefault="006179E6" w:rsidP="006179E6">
            <w:pPr>
              <w:spacing w:before="120" w:beforeAutospacing="0" w:after="120" w:afterAutospacing="0" w:line="240" w:lineRule="auto"/>
              <w:rPr>
                <w:rFonts w:cs="Arial"/>
                <w:b/>
                <w:color w:val="FF0066"/>
                <w:sz w:val="21"/>
                <w:szCs w:val="21"/>
              </w:rPr>
            </w:pPr>
            <w:r w:rsidRPr="005916DD">
              <w:rPr>
                <w:rFonts w:cs="Arial"/>
                <w:b/>
                <w:color w:val="FF0066"/>
                <w:sz w:val="21"/>
                <w:szCs w:val="21"/>
              </w:rPr>
              <w:t>Transgene capacity</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Up to 5 kb</w:t>
            </w:r>
          </w:p>
        </w:tc>
        <w:tc>
          <w:tcPr>
            <w:tcW w:w="1701" w:type="dxa"/>
            <w:shd w:val="clear" w:color="auto" w:fill="CCFFCC"/>
          </w:tcPr>
          <w:p w:rsidR="006179E6" w:rsidRPr="005916DD" w:rsidRDefault="006179E6" w:rsidP="006179E6">
            <w:pPr>
              <w:tabs>
                <w:tab w:val="left" w:pos="1290"/>
              </w:tabs>
              <w:spacing w:before="120" w:beforeAutospacing="0" w:after="120" w:afterAutospacing="0" w:line="240" w:lineRule="auto"/>
              <w:jc w:val="center"/>
              <w:rPr>
                <w:rFonts w:cs="Arial"/>
                <w:color w:val="001A00"/>
                <w:sz w:val="21"/>
                <w:szCs w:val="21"/>
              </w:rPr>
            </w:pPr>
            <w:r w:rsidRPr="005916DD">
              <w:rPr>
                <w:rFonts w:cs="Arial"/>
                <w:color w:val="001A00"/>
                <w:sz w:val="21"/>
                <w:szCs w:val="21"/>
              </w:rPr>
              <w:t>Up to 36 kb</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Up to 150 kb</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Up to 8 kb</w:t>
            </w:r>
          </w:p>
        </w:tc>
      </w:tr>
      <w:tr w:rsidR="006179E6" w:rsidRPr="005916DD" w:rsidTr="006179E6">
        <w:tc>
          <w:tcPr>
            <w:tcW w:w="1526" w:type="dxa"/>
            <w:shd w:val="clear" w:color="auto" w:fill="FFFFD9"/>
          </w:tcPr>
          <w:p w:rsidR="006179E6" w:rsidRPr="005916DD" w:rsidRDefault="006179E6" w:rsidP="006179E6">
            <w:pPr>
              <w:spacing w:before="120" w:beforeAutospacing="0" w:after="120" w:afterAutospacing="0" w:line="240" w:lineRule="auto"/>
              <w:rPr>
                <w:rFonts w:cs="Arial"/>
                <w:b/>
                <w:color w:val="FF0066"/>
                <w:sz w:val="21"/>
                <w:szCs w:val="21"/>
              </w:rPr>
            </w:pPr>
            <w:r w:rsidRPr="005916DD">
              <w:rPr>
                <w:rFonts w:cs="Arial"/>
                <w:b/>
                <w:color w:val="FF0066"/>
                <w:sz w:val="21"/>
                <w:szCs w:val="21"/>
              </w:rPr>
              <w:t xml:space="preserve">Expression duration </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Months-years</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Weeks-year</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Weeks-year</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Months-years</w:t>
            </w:r>
          </w:p>
        </w:tc>
      </w:tr>
      <w:tr w:rsidR="006179E6" w:rsidRPr="005916DD" w:rsidTr="006179E6">
        <w:tc>
          <w:tcPr>
            <w:tcW w:w="1526" w:type="dxa"/>
            <w:shd w:val="clear" w:color="auto" w:fill="FFFFD9"/>
          </w:tcPr>
          <w:p w:rsidR="006179E6" w:rsidRPr="005916DD" w:rsidRDefault="006179E6" w:rsidP="006179E6">
            <w:pPr>
              <w:spacing w:before="120" w:beforeAutospacing="0" w:after="120" w:afterAutospacing="0" w:line="240" w:lineRule="auto"/>
              <w:rPr>
                <w:rFonts w:cs="Arial"/>
                <w:b/>
                <w:color w:val="FF0066"/>
                <w:sz w:val="21"/>
                <w:szCs w:val="21"/>
              </w:rPr>
            </w:pPr>
            <w:r w:rsidRPr="005916DD">
              <w:rPr>
                <w:rFonts w:cs="Arial"/>
                <w:b/>
                <w:color w:val="FF0066"/>
                <w:sz w:val="21"/>
                <w:szCs w:val="21"/>
              </w:rPr>
              <w:t>Immune response</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Low</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High</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High</w:t>
            </w:r>
          </w:p>
        </w:tc>
        <w:tc>
          <w:tcPr>
            <w:tcW w:w="1701" w:type="dxa"/>
            <w:shd w:val="clear" w:color="auto" w:fill="CCFFCC"/>
          </w:tcPr>
          <w:p w:rsidR="006179E6" w:rsidRPr="005916DD" w:rsidRDefault="006179E6" w:rsidP="006179E6">
            <w:pPr>
              <w:spacing w:before="120" w:beforeAutospacing="0" w:after="120" w:afterAutospacing="0" w:line="240" w:lineRule="auto"/>
              <w:jc w:val="center"/>
              <w:rPr>
                <w:rFonts w:cs="Arial"/>
                <w:color w:val="001A00"/>
                <w:sz w:val="21"/>
                <w:szCs w:val="21"/>
              </w:rPr>
            </w:pPr>
            <w:r w:rsidRPr="005916DD">
              <w:rPr>
                <w:rFonts w:cs="Arial"/>
                <w:color w:val="001A00"/>
                <w:sz w:val="21"/>
                <w:szCs w:val="21"/>
              </w:rPr>
              <w:t>Low</w:t>
            </w:r>
          </w:p>
        </w:tc>
      </w:tr>
      <w:tr w:rsidR="00276BC6" w:rsidRPr="005916DD" w:rsidTr="006179E6">
        <w:tc>
          <w:tcPr>
            <w:tcW w:w="1526" w:type="dxa"/>
            <w:shd w:val="clear" w:color="auto" w:fill="FFFFD9"/>
          </w:tcPr>
          <w:p w:rsidR="00276BC6" w:rsidRPr="005916DD" w:rsidRDefault="00276BC6" w:rsidP="006179E6">
            <w:pPr>
              <w:spacing w:before="120" w:beforeAutospacing="0" w:after="120" w:afterAutospacing="0" w:line="240" w:lineRule="auto"/>
              <w:rPr>
                <w:rFonts w:cs="Arial"/>
                <w:b/>
                <w:color w:val="FF0066"/>
                <w:sz w:val="21"/>
                <w:szCs w:val="21"/>
              </w:rPr>
            </w:pPr>
            <w:r>
              <w:rPr>
                <w:rFonts w:cs="Arial"/>
                <w:b/>
                <w:color w:val="FF0066"/>
                <w:sz w:val="21"/>
                <w:szCs w:val="21"/>
              </w:rPr>
              <w:t>References</w:t>
            </w:r>
          </w:p>
        </w:tc>
        <w:tc>
          <w:tcPr>
            <w:tcW w:w="1701" w:type="dxa"/>
            <w:shd w:val="clear" w:color="auto" w:fill="CCFFCC"/>
          </w:tcPr>
          <w:p w:rsidR="00276BC6" w:rsidRPr="00284A73" w:rsidRDefault="00284A73" w:rsidP="006179E6">
            <w:pPr>
              <w:spacing w:before="120" w:beforeAutospacing="0" w:after="120" w:afterAutospacing="0" w:line="240" w:lineRule="auto"/>
              <w:jc w:val="center"/>
              <w:rPr>
                <w:rFonts w:cs="Arial"/>
                <w:color w:val="001A00"/>
                <w:sz w:val="21"/>
                <w:szCs w:val="21"/>
              </w:rPr>
            </w:pPr>
            <w:r w:rsidRPr="00284A73">
              <w:rPr>
                <w:rFonts w:cs="Arial"/>
                <w:color w:val="001A00"/>
                <w:sz w:val="21"/>
                <w:szCs w:val="21"/>
              </w:rPr>
              <w:t>Tenenbaum et al., 2004</w:t>
            </w:r>
          </w:p>
        </w:tc>
        <w:tc>
          <w:tcPr>
            <w:tcW w:w="1701" w:type="dxa"/>
            <w:shd w:val="clear" w:color="auto" w:fill="CCFFCC"/>
          </w:tcPr>
          <w:p w:rsidR="00276BC6" w:rsidRPr="00284A73" w:rsidRDefault="00284A73" w:rsidP="006179E6">
            <w:pPr>
              <w:spacing w:before="120" w:beforeAutospacing="0" w:after="120" w:afterAutospacing="0" w:line="240" w:lineRule="auto"/>
              <w:jc w:val="center"/>
              <w:rPr>
                <w:rFonts w:cs="Arial"/>
                <w:color w:val="001A00"/>
                <w:sz w:val="21"/>
                <w:szCs w:val="21"/>
              </w:rPr>
            </w:pPr>
            <w:r w:rsidRPr="00284A73">
              <w:rPr>
                <w:noProof/>
                <w:sz w:val="21"/>
                <w:szCs w:val="21"/>
              </w:rPr>
              <w:t>Akli et al., 1993</w:t>
            </w:r>
          </w:p>
        </w:tc>
        <w:tc>
          <w:tcPr>
            <w:tcW w:w="1701" w:type="dxa"/>
            <w:shd w:val="clear" w:color="auto" w:fill="CCFFCC"/>
          </w:tcPr>
          <w:p w:rsidR="00276BC6" w:rsidRPr="00284A73" w:rsidRDefault="00284A73" w:rsidP="006179E6">
            <w:pPr>
              <w:spacing w:before="120" w:beforeAutospacing="0" w:after="120" w:afterAutospacing="0" w:line="240" w:lineRule="auto"/>
              <w:jc w:val="center"/>
              <w:rPr>
                <w:rFonts w:cs="Arial"/>
                <w:color w:val="001A00"/>
                <w:sz w:val="21"/>
                <w:szCs w:val="21"/>
              </w:rPr>
            </w:pPr>
            <w:r w:rsidRPr="00284A73">
              <w:rPr>
                <w:noProof/>
                <w:sz w:val="21"/>
                <w:szCs w:val="21"/>
              </w:rPr>
              <w:t>Kennedy, 1997</w:t>
            </w:r>
          </w:p>
        </w:tc>
        <w:tc>
          <w:tcPr>
            <w:tcW w:w="1701" w:type="dxa"/>
            <w:shd w:val="clear" w:color="auto" w:fill="CCFFCC"/>
          </w:tcPr>
          <w:p w:rsidR="00276BC6" w:rsidRPr="00284A73" w:rsidRDefault="00284A73" w:rsidP="006179E6">
            <w:pPr>
              <w:spacing w:before="120" w:beforeAutospacing="0" w:after="120" w:afterAutospacing="0" w:line="240" w:lineRule="auto"/>
              <w:jc w:val="center"/>
              <w:rPr>
                <w:rFonts w:cs="Arial"/>
                <w:color w:val="001A00"/>
                <w:sz w:val="21"/>
                <w:szCs w:val="21"/>
              </w:rPr>
            </w:pPr>
            <w:r w:rsidRPr="00284A73">
              <w:rPr>
                <w:noProof/>
                <w:sz w:val="21"/>
                <w:szCs w:val="21"/>
              </w:rPr>
              <w:t>Blömer et al., 1997</w:t>
            </w:r>
          </w:p>
        </w:tc>
      </w:tr>
    </w:tbl>
    <w:p w:rsidR="006179E6" w:rsidRPr="003D306D" w:rsidRDefault="006179E6" w:rsidP="006179E6">
      <w:pPr>
        <w:pStyle w:val="Caption"/>
        <w:spacing w:before="100" w:beforeAutospacing="1" w:line="360" w:lineRule="auto"/>
        <w:jc w:val="center"/>
        <w:rPr>
          <w:rFonts w:ascii="Century Gothic" w:hAnsi="Century Gothic"/>
          <w:sz w:val="23"/>
          <w:szCs w:val="23"/>
        </w:rPr>
      </w:pPr>
      <w:r w:rsidRPr="003D306D">
        <w:rPr>
          <w:rFonts w:ascii="Century Gothic" w:hAnsi="Century Gothic"/>
          <w:sz w:val="22"/>
          <w:szCs w:val="22"/>
        </w:rPr>
        <w:t xml:space="preserve"> </w:t>
      </w:r>
      <w:bookmarkStart w:id="252" w:name="_Toc356080247"/>
      <w:r w:rsidRPr="003D306D">
        <w:rPr>
          <w:rFonts w:ascii="Century Gothic" w:hAnsi="Century Gothic"/>
          <w:sz w:val="22"/>
          <w:szCs w:val="22"/>
        </w:rPr>
        <w:t>Table 1.</w:t>
      </w:r>
      <w:r w:rsidR="00122438" w:rsidRPr="003D306D">
        <w:rPr>
          <w:rFonts w:ascii="Century Gothic" w:hAnsi="Century Gothic"/>
          <w:sz w:val="22"/>
          <w:szCs w:val="22"/>
        </w:rPr>
        <w:fldChar w:fldCharType="begin"/>
      </w:r>
      <w:r w:rsidRPr="009157BF">
        <w:rPr>
          <w:rFonts w:ascii="Century Gothic" w:hAnsi="Century Gothic"/>
          <w:sz w:val="22"/>
          <w:szCs w:val="22"/>
        </w:rPr>
        <w:instrText xml:space="preserve"> SEQ Table_1. \* ARABIC </w:instrText>
      </w:r>
      <w:r w:rsidR="00122438" w:rsidRPr="003D306D">
        <w:rPr>
          <w:rFonts w:ascii="Century Gothic" w:hAnsi="Century Gothic"/>
          <w:sz w:val="22"/>
          <w:szCs w:val="22"/>
        </w:rPr>
        <w:fldChar w:fldCharType="separate"/>
      </w:r>
      <w:r>
        <w:rPr>
          <w:rFonts w:ascii="Century Gothic" w:hAnsi="Century Gothic"/>
          <w:noProof/>
          <w:sz w:val="22"/>
          <w:szCs w:val="22"/>
        </w:rPr>
        <w:t>2</w:t>
      </w:r>
      <w:r w:rsidR="00122438" w:rsidRPr="003D306D">
        <w:rPr>
          <w:rFonts w:ascii="Century Gothic" w:hAnsi="Century Gothic"/>
          <w:sz w:val="22"/>
          <w:szCs w:val="22"/>
        </w:rPr>
        <w:fldChar w:fldCharType="end"/>
      </w:r>
      <w:r w:rsidRPr="003D306D">
        <w:rPr>
          <w:rFonts w:ascii="Century Gothic" w:hAnsi="Century Gothic"/>
          <w:sz w:val="22"/>
          <w:szCs w:val="22"/>
        </w:rPr>
        <w:t xml:space="preserve">: </w:t>
      </w:r>
      <w:r w:rsidRPr="007413E0">
        <w:rPr>
          <w:rStyle w:val="Style2Char1"/>
          <w:rFonts w:ascii="Century Gothic" w:hAnsi="Century Gothic"/>
          <w:b/>
          <w:szCs w:val="22"/>
        </w:rPr>
        <w:t>Properties of four common viral vectors in gene therap</w:t>
      </w:r>
      <w:bookmarkEnd w:id="250"/>
      <w:bookmarkEnd w:id="251"/>
      <w:r w:rsidRPr="007413E0">
        <w:rPr>
          <w:rStyle w:val="Style2Char1"/>
          <w:rFonts w:ascii="Century Gothic" w:hAnsi="Century Gothic"/>
          <w:b/>
          <w:szCs w:val="22"/>
        </w:rPr>
        <w:t>y for neurodegenerative diseases</w:t>
      </w:r>
      <w:bookmarkEnd w:id="252"/>
    </w:p>
    <w:p w:rsidR="006179E6" w:rsidRPr="003D306D" w:rsidRDefault="006179E6" w:rsidP="006179E6">
      <w:pPr>
        <w:rPr>
          <w:rFonts w:cs="Arial"/>
          <w:sz w:val="7"/>
          <w:szCs w:val="23"/>
        </w:rPr>
      </w:pPr>
    </w:p>
    <w:p w:rsidR="006179E6" w:rsidRPr="003D306D" w:rsidRDefault="006179E6" w:rsidP="006179E6">
      <w:r w:rsidRPr="003D306D">
        <w:t xml:space="preserve">At this time, an ideal vector </w:t>
      </w:r>
      <w:r w:rsidR="000568D1">
        <w:t xml:space="preserve">system </w:t>
      </w:r>
      <w:r w:rsidRPr="003D306D">
        <w:t>for clinical application in the C</w:t>
      </w:r>
      <w:r>
        <w:t>NS, and in particular of relevance</w:t>
      </w:r>
      <w:r w:rsidRPr="003D306D">
        <w:t xml:space="preserve"> to PD</w:t>
      </w:r>
      <w:r>
        <w:t>, appears as an open question</w:t>
      </w:r>
      <w:r w:rsidRPr="003D306D">
        <w:t xml:space="preserve">. </w:t>
      </w:r>
      <w:r>
        <w:t>B</w:t>
      </w:r>
      <w:r w:rsidRPr="003D306D">
        <w:t>etter viral vector system</w:t>
      </w:r>
      <w:r>
        <w:t>(</w:t>
      </w:r>
      <w:r w:rsidRPr="003D306D">
        <w:t>s</w:t>
      </w:r>
      <w:r>
        <w:t>)</w:t>
      </w:r>
      <w:r w:rsidRPr="003D306D">
        <w:t xml:space="preserve"> and t</w:t>
      </w:r>
      <w:r>
        <w:t>he ways to transfer safely the</w:t>
      </w:r>
      <w:r w:rsidRPr="003D306D">
        <w:t xml:space="preserve"> vectors into the CNS are being developed.</w:t>
      </w:r>
      <w:r>
        <w:t xml:space="preserve"> </w:t>
      </w:r>
      <w:r w:rsidRPr="003D306D">
        <w:t>Many studies are also investigating more potential therapeutic genes and the methods to ensure the</w:t>
      </w:r>
      <w:r w:rsidR="00690A4B">
        <w:t>se genes restrict</w:t>
      </w:r>
      <w:r>
        <w:t xml:space="preserve"> their effects in target</w:t>
      </w:r>
      <w:r w:rsidRPr="003D306D">
        <w:t xml:space="preserve"> brain areas</w:t>
      </w:r>
      <w:r>
        <w:t xml:space="preserve"> </w:t>
      </w:r>
      <w:r w:rsidR="00122438">
        <w:fldChar w:fldCharType="begin" w:fldLock="1"/>
      </w:r>
      <w:r w:rsidR="00994410">
        <w:instrText>ADDIN CSL_CITATION { "citationItems" : [ { "id" : "ITEM-1", "itemData" : { "DOI" : "10.1089/hum.2010.185", "ISSN" : "1557-7422", "PMID" : "21793715", "abstract" : "Before the successful use of lentiviral vectors in clinical trials it is essential that strategies for direct vector delivery into the brain be evaluated in vivo, particularly as these vectors are significantly larger than the brain extracellular space. To date no such studies have been undertaken. In this study, convection-enhanced delivery (CED) was employed in an attempt to achieve widespread lentiviral delivery in the striatum. Infusions of equine infectious anemia virus (EIAV) and HIV vector constructs expressing the reporter gene \u03b2-galactosidase (\u03b2-Gal) were undertaken into the striatum at a range of flow rates and viral titers. In rats, all EIAV and HIV infusions led to the extensive transduction of cells in perivascular spaces throughout the brain. Although infusions were performed under standardized conditions, the number and volume of distribution of transduced cells were highly variable, with approximately one-third of EIAV infusions leading to no concentrated cell transduction in the striatum. Heparin coinfusion had no effect on EIAV distribution, although coinfusion of nimodipine resulted in a significant reduction in the number and volume of distribution of transduced cells. Intrastriatal EIAV delivery in pigs led to extensive transduction of mainly neurons, which could be effectively visualized in real time by T(2)-weighted magnetic resonance imaging. No infusions were associated with a significant inflammatory response. Therefore, despite its large size, lentiviral vectors can be administered by CED to the striatum in both small and large animal models. However, the variability in vector distribution under standardized conditions and widespread vector distribution through the perivascular spaces raise serious concerns regarding the practicality of lentivirus-mediated gene therapy in the brain in clinical practice.", "author" : [ { "dropping-particle" : "", "family" : "White", "given" : "Edward", "non-dropping-particle" : "", "parse-names" : false, "suffix" : "" }, { "dropping-particle" : "", "family" : "Bienemann", "given" : "Alison", "non-dropping-particle" : "", "parse-names" : false, "suffix" : "" }, { "dropping-particle" : "", "family" : "Megraw", "given" : "Lisa", "non-dropping-particle" : "", "parse-names" : false, "suffix" : "" }, { "dropping-particle" : "", "family" : "Bunnun", "given" : "Chotirote", "non-dropping-particle" : "", "parse-names" : false, "suffix" : "" }, { "dropping-particle" : "", "family" : "Wyatt", "given" : "Marcella", "non-dropping-particle" : "", "parse-names" : false, "suffix" : "" }, { "dropping-particle" : "", "family" : "Taylor", "given" : "Hannah", "non-dropping-particle" : "", "parse-names" : false, "suffix" : "" }, { "dropping-particle" : "", "family" : "Gill", "given" : "Steven", "non-dropping-particle" : "", "parse-names" : false, "suffix" : "" } ], "container-title" : "Human gene therapy", "id" : "ITEM-1", "issue" : "1", "issued" : { "date-parts" : [ [ "2012", "1" ] ] }, "page" : "115-27", "title" : "Distribution properties of lentiviral vectors administered into the striatum by convection-enhanced delivery.", "type" : "article-journal", "volume" : "23" }, "uris" : [ "http://www.mendeley.com/documents/?uuid=6d021857-3e6f-4e06-a6b3-d1db01936d69" ] }, { "id" : "ITEM-2", "itemData" : { "DOI" : "S0014-4886(11)00097-5 [pii]\n10.1016/j.expneurol.2011.03.013", "ISBN" : "1090-2430 (Electronic)\n0014-4886 (Linking)", "PMID" : "21459087", "abstract" : "The use of recombinant lentiviral vectors (rLV) is emerging as a viable candidate for clinical gene therapy of the central nervous system. New generation vectors are being produced while addressing viral safety concerns as well as production capabilities. Furthermore, the ability to combine envelope proteins targeting specific cell types with specific promoters guiding the expression of the genetic payload will allow researchers and clinicians to precisely guide transgene expression to anatomically and phenotypically distinct populations of cells. In a recent issue of Experimental Neurology, Cannon and colleagues demonstrate the ability to transduce specific populations of cells in the rat midbrain by using differently pseudotyped lentiviral vectors which results in significant differences in transgene spread throughout the nigrostriatal tract. These results highlight the potential utility of rLV in clinical applications as well as in research involving neurodegenerative disease.", "author" : [ { "dropping-particle" : "", "family" : "Manfredsson", "given" : "F P", "non-dropping-particle" : "", "parse-names" : false, "suffix" : "" }, { "dropping-particle" : "", "family" : "Mandel", "given" : "R J", "non-dropping-particle" : "", "parse-names" : false, "suffix" : "" } ], "container-title" : "Exp Neurol", "edition" : "2011/04/05", "id" : "ITEM-2", "issue" : "2", "issued" : { "date-parts" : [ [ "2011" ] ] }, "note" : "Manfredsson, Fredric P\nMandel, Ronald J\nUnited States\nExperimental neurology\nExp Neurol. 2011 Jun;229(2):201-6. Epub 2011 Apr 1.", "page" : "201-206", "title" : "The development of flexible lentiviral vectors for gene transfer in the CNS", "type" : "article-journal", "volume" : "229" }, "uris" : [ "http://www.mendeley.com/documents/?uuid=e52fd90a-b4b2-4feb-8f6a-c0c3639c8f92" ] }, { "id" : "ITEM-3", "itemData" : { "DOI" : "10.1038/mt.2011.11", "ISSN" : "1525-0024", "PMID" : "21343917", "abstract" : "Clinical trials involving direct infusion of neurotrophic therapies for Parkinson's disease (PD) have suffered from poor coverage of the putamen. The planned use of a novel interventional-magnetic resonance imaging (iMRI) targeting system for achieving precise, real-time convection-enhanced delivery in a planned clinical trial of adeno-associated virus serotype 2 (AAV2)-glial-derived neurotrophic factor (GDNF) in PD patients was modeled in nonhuman primates (NHP). NHP received bilateral coinfusions of gadoteridol (Gd)/AAV2-GDNF into two sites in each putamen, and three NHP received larger infusion volumes in the thalamus. The average targeting error for cannula tip placement in the putamen was &lt;1 mm, and adjacent putamenal infusions were distributed in a uniform manner. GDNF expression patterns in the putamen were highly correlated with areas of Gd distribution seen on MRI. The distribution volume to infusion volume ratio in the putamen was similar to that in the thalamus, where larger infusions were achieved. Modeling the placement of adjacent 150 and 300 \u00b5l thalamic infusions into the three-dimensional space of the human putamen demonstrated coverage of the postcommissural putamen, containment within the striatum and expected anterograde transport to globus pallidus and substantia nigra pars reticulata. The results elucidate the necessary parameters for achieving widespread GDNF expression in the putamenal motor area and afferent substantia nigra of PD patients.", "author" : [ { "dropping-particle" : "", "family" : "Richardson", "given" : "R Mark", "non-dropping-particle" : "", "parse-names" : false, "suffix" : "" }, { "dropping-particle" : "", "family" : "Kells", "given" : "Adrian P", "non-dropping-particle" : "", "parse-names" : false, "suffix" : "" }, { "dropping-particle" : "", "family" : "Rosenbluth", "given" : "Kathryn H", "non-dropping-particle" : "", "parse-names" : false, "suffix" : "" }, { "dropping-particle" : "", "family" : "Salegio", "given" : "Ernesto Aguilar", "non-dropping-particle" : "", "parse-names" : false, "suffix" : "" }, { "dropping-particle" : "", "family" : "Fiandaca", "given" : "Massimo S", "non-dropping-particle" : "", "parse-names" : false, "suffix" : "" }, { "dropping-particle" : "", "family" : "Larson", "given" : "Paul S", "non-dropping-particle" : "", "parse-names" : false, "suffix" : "" }, { "dropping-particle" : "", "family" : "Starr", "given" : "Philip A", "non-dropping-particle" : "", "parse-names" : false, "suffix" : "" }, { "dropping-particle" : "", "family" : "Martin", "given" : "Alastair J", "non-dropping-particle" : "", "parse-names" : false, "suffix" : "" }, { "dropping-particle" : "", "family" : "Lonser", "given" : "Russell R", "non-dropping-particle" : "", "parse-names" : false, "suffix" : "" }, { "dropping-particle" : "", "family" : "Federoff", "given" : "Howard J", "non-dropping-particle" : "", "parse-names" : false, "suffix" : "" }, { "dropping-particle" : "", "family" : "Forsayeth", "given" : "John R", "non-dropping-particle" : "", "parse-names" : false, "suffix" : "" }, { "dropping-particle" : "", "family" : "Bankiewicz", "given" : "Krystof S", "non-dropping-particle" : "", "parse-names" : false, "suffix" : "" } ], "container-title" : "Molecular therapy : the journal of the American Society of Gene Therapy", "id" : "ITEM-3", "issue" : "6", "issued" : { "date-parts" : [ [ "2011", "6" ] ] }, "page" : "1048-57", "publisher" : "Nature Publishing Group", "title" : "Interventional MRI-guided putaminal delivery of AAV2-GDNF for a planned clinical trial in Parkinson's disease.", "type" : "article-journal", "volume" : "19" }, "uris" : [ "http://www.mendeley.com/documents/?uuid=4d31b70e-b9e2-4320-9a9f-13158e818977" ] }, { "id" : "ITEM-4", "itemData" : { "DOI" : "10.1089/hum.2009.179", "ISBN" : "1557-7422 (Electronic)\n1043-0342 (Linking)", "PMID" : "20954846", "abstract" : "The lentiviral vector system based on human immunodeficiency virus type 1 (HIV-1) is used extensively in gene therapy trials of neurological and neurodegenerative diseases. Retrograde axonal transport of viral vectors offers a great advantage to the delivery of genes into neuronal cell bodies that are situated in regions distant from the injection site. Pseudotyping of HIV-1-based vectors with selective variants of rabies virus glycoprotein (RV-G) increases gene transfer via retrograde transport into the central nervous system. Because large-scale application for gene therapy trials requires high titer stocks of the vector, pseudotyping of a lentiviral vector that produces more efficient retrograde transport is needed. In the present study, we developed a novel vector system for highly efficient retrograde gene transfer by pseudotyping an HIV-1 vector with a fusion envelope glycoprotein (termed FuG-B) in which the cytoplasmic domain of RV-G was substituted by the corresponding part of vesicular stomatitis virus glycoprotein. The FuG-B pseudotype shifted the transducing property of the lentiviral vector and enhanced the retrograde transport-mediated gene transfer into different brain regions innervating the striatum with greater efficiency than that of the RV-G pseudotype in mice. In addition, injection of the FuG-B-pseudotyped vector into monkey striatum (caudate and putamen) allowed for highly efficient gene delivery into the nigrostriatal dopamine system, which is a major target for gene therapy of Parkinson's disease. Our strategy provides a powerful tool for the treatment of certain neurological and neurodegenerative diseases by promoting retrograde gene delivery via a lentiviral vector.", "author" : [ { "dropping-particle" : "", "family" : "Kato", "given" : "S", "non-dropping-particle" : "", "parse-names" : false, "suffix" : "" }, { "dropping-particle" : "", "family" : "Kobayashi", "given" : "K", "non-dropping-particle" : "", "parse-names" : false, "suffix" : "" }, { "dropping-particle" : "", "family" : "Inoue", "given" : "K", "non-dropping-particle" : "", "parse-names" : false, "suffix" : "" }, { "dropping-particle" : "", "family" : "Kuramochi", "given" : "M", "non-dropping-particle" : "", "parse-names" : false, "suffix" : "" }, { "dropping-particle" : "", "family" : "Okada", "given" : "T", "non-dropping-particle" : "", "parse-names" : false, "suffix" : "" }, { "dropping-particle" : "", "family" : "Yaginuma", "given" : "H", "non-dropping-particle" : "", "parse-names" : false, "suffix" : "" }, { "dropping-particle" : "", "family" : "Morimoto", "given" : "K", "non-dropping-particle" : "", "parse-names" : false, "suffix" : "" }, { "dropping-particle" : "", "family" : "Shimada", "given" : "T", "non-dropping-particle" : "", "parse-names" : false, "suffix" : "" }, { "dropping-particle" : "", "family" : "Takada", "given" : "M", "non-dropping-particle" : "", "parse-names" : false, "suffix" : "" } ], "container-title" : "Hum Gene Ther", "edition" : "2010/10/20", "id" : "ITEM-4", "issue" : "2", "issued" : { "date-parts" : [ [ "2011" ] ] }, "note" : "Kato, Shigeki\nKobayashi, Kenta\nInoue, Ken-ichi\nKuramochi, Masahito\nOkada, Tomoaki\nYaginuma, Hiroyuki\nMorimoto, Kinjiro\nShimada, Takashi\nTakada, Masahiko\nKobayashi, Kazuto\nResearch Support, Non-U.S. Gov't\nUnited States\nHuman gene therapy\nHum Gene Ther. 2011 Feb;22(2):197-206. Epub 2011 Jan 27.", "page" : "197-206", "title" : "A lentiviral strategy for highly efficient retrograde gene transfer by pseudotyping with fusion envelope glycoprotein", "type" : "article-journal", "volume" : "22" }, "uris" : [ "http://www.mendeley.com/documents/?uuid=9595ec12-e4ac-4cc8-b5e0-fc2eba2838df" ] }, { "id" : "ITEM-5", "itemData" : { "DOI" : "10.1089/hum.2010.142", "ISSN" : "1557-7422", "PMID" : "21070114", "abstract" : "ProSavin is an equine infectious anemia virus vector-based gene therapy for Parkinson's disease for which inducible HEK293T-based producer cell lines (PCLs) have been developed. These cell lines demonstrate stringent tetracycline-regulated expression of the packaging components and yield titers comparable to the established transient production system. A prerequisite for the use of PCL-derived lentiviral vectors (LVs) in clinical applications is the thorough characterization of both the LV and respective PCL with regard to identity and genetic stability. We describe the detailed characterization of two ProSavin PCLs (PS5.8 and PS46.2) and resultant ProSavin vector. The two cell lines demonstrate stable production of vector over a time period sufficient to allow generation of master and working cell banks, and subsequent large-scale vector production. ProSavin generated from the PCLs performs comparably in vivo to that produced by the standard transient transfection process with respect to transduction efficiency and immunogenicity. The development of ProSavin PCLs, and the detailed characterization described here, will aid the advancement of ProSavin for clinical application.", "author" : [ { "dropping-particle" : "", "family" : "Stewart", "given" : "Hannah J", "non-dropping-particle" : "", "parse-names" : false, "suffix" : "" }, { "dropping-particle" : "", "family" : "Fong-Wong", "given" : "Liang", "non-dropping-particle" : "", "parse-names" : false, "suffix" : "" }, { "dropping-particle" : "", "family" : "Strickland", "given" : "Iain", "non-dropping-particle" : "", "parse-names" : false, "suffix" : "" }, { "dropping-particle" : "", "family" : "Chipchase", "given" : "Daniel", "non-dropping-particle" : "", "parse-names" : false, "suffix" : "" }, { "dropping-particle" : "", "family" : "Kelleher", "given" : "Michelle", "non-dropping-particle" : "", "parse-names" : false, "suffix" : "" }, { "dropping-particle" : "", "family" : "Stevenson", "given" : "Laura", "non-dropping-particle" : "", "parse-names" : false, "suffix" : "" }, { "dropping-particle" : "", "family" : "Thoree", "given" : "Vinay", "non-dropping-particle" : "", "parse-names" : false, "suffix" : "" }, { "dropping-particle" : "", "family" : "McCarthy", "given" : "Janine", "non-dropping-particle" : "", "parse-names" : false, "suffix" : "" }, { "dropping-particle" : "", "family" : "Ralph", "given" : "G Scott", "non-dropping-particle" : "", "parse-names" : false, "suffix" : "" }, { "dropping-particle" : "", "family" : "Mitrophanous", "given" : "Kyriacos A", "non-dropping-particle" : "", "parse-names" : false, "suffix" : "" }, { "dropping-particle" : "", "family" : "Radcliffe", "given" : "Pippa a", "non-dropping-particle" : "", "parse-names" : false, "suffix" : "" } ], "container-title" : "Human gene therapy", "id" : "ITEM-5", "issue" : "3", "issued" : { "date-parts" : [ [ "2011", "3" ] ] }, "page" : "357-69", "title" : "A stable producer cell line for the manufacture of a lentiviral vector for gene therapy of Parkinson's disease.", "type" : "article-journal", "volume" : "22" }, "uris" : [ "http://www.mendeley.com/documents/?uuid=762f16e6-0e2e-498b-b6a1-d6dd672909e5" ] } ], "mendeley" : { "previouslyFormattedCitation" : "(Kato et al., 2011; Manfredsson and Mandel, 2011; Richardson et al., 2011; Stewart et al., 2011; White et al., 2012)" }, "properties" : { "noteIndex" : 0 }, "schema" : "https://github.com/citation-style-language/schema/raw/master/csl-citation.json" }</w:instrText>
      </w:r>
      <w:r w:rsidR="00122438">
        <w:fldChar w:fldCharType="separate"/>
      </w:r>
      <w:r w:rsidR="007413E0" w:rsidRPr="00660074">
        <w:rPr>
          <w:noProof/>
        </w:rPr>
        <w:t>(Kato et al., 2011; Manfredsson and Mandel, 2011; Richardson et al., 2011; Stewart et al., 2011; White et al., 2012)</w:t>
      </w:r>
      <w:r w:rsidR="00122438">
        <w:fldChar w:fldCharType="end"/>
      </w:r>
      <w:r w:rsidRPr="003D306D">
        <w:t xml:space="preserve">.   </w:t>
      </w:r>
    </w:p>
    <w:p w:rsidR="006179E6" w:rsidRDefault="000568D1" w:rsidP="006179E6">
      <w:r>
        <w:rPr>
          <w:rFonts w:cs="Arial"/>
        </w:rPr>
        <w:lastRenderedPageBreak/>
        <w:t xml:space="preserve">Although </w:t>
      </w:r>
      <w:r w:rsidRPr="0059373D">
        <w:t xml:space="preserve">AAVs have been widely used in both </w:t>
      </w:r>
      <w:r>
        <w:t xml:space="preserve">PD </w:t>
      </w:r>
      <w:r w:rsidRPr="0059373D">
        <w:t>pre-clinical and clinical therapies</w:t>
      </w:r>
      <w:r>
        <w:t xml:space="preserve"> </w:t>
      </w:r>
      <w:r w:rsidR="00122438">
        <w:fldChar w:fldCharType="begin" w:fldLock="1"/>
      </w:r>
      <w:r w:rsidR="00994410">
        <w:instrText>ADDIN CSL_CITATION { "citationItems" : [ { "id" : "ITEM-1", "itemData" : { "DOI" : "10.1016/j.ymthe.2006.05.005", "ISSN" : "1525-0016", "PMID" : "16829205", "abstract" : "Dopamine, the major neurotransmitter depleted in Parkinson disease, can be synthesized and regulated in vivo with a combination of intrastriatal AAV-hAADC gene therapy and administration of the dopamine precursor l-Dopa. When tested in MPTP-lesioned monkeys, this approach resulted in long-term improvement in clinical rating scores, significantly lowered l-Dopa requirements, and a reduction in l-Dopa-induced side effects. Positron emission tomography with [(18)F]FMT confirmed persistent AADC activity, demonstrating for the first time that infusion of AAV vector into primate brain results in at least 6 years of transgene expression. AAV-hAADC restores the ability of the striatum to convert l-Dopa into dopamine efficiently. Introduction of this therapy into the clinic holds promise for Parkinson patients experiencing the motor complications that result from escalating l-Dopa requirements against a background of disease progression.", "author" : [ { "dropping-particle" : "", "family" : "Bankiewicz", "given" : "Krystof S", "non-dropping-particle" : "", "parse-names" : false, "suffix" : "" }, { "dropping-particle" : "", "family" : "Forsayeth", "given" : "John", "non-dropping-particle" : "", "parse-names" : false, "suffix" : "" }, { "dropping-particle" : "", "family" : "Eberling", "given" : "Jamie L", "non-dropping-particle" : "", "parse-names" : false, "suffix" : "" }, { "dropping-particle" : "", "family" : "Sanchez-Pernaute", "given" : "Rosario", "non-dropping-particle" : "", "parse-names" : false, "suffix" : "" }, { "dropping-particle" : "", "family" : "Pivirotto", "given" : "Philip", "non-dropping-particle" : "", "parse-names" : false, "suffix" : "" }, { "dropping-particle" : "", "family" : "Bringas", "given" : "John", "non-dropping-particle" : "", "parse-names" : false, "suffix" : "" }, { "dropping-particle" : "", "family" : "Herscovitch", "given" : "Peter", "non-dropping-particle" : "", "parse-names" : false, "suffix" : "" }, { "dropping-particle" : "", "family" : "Carson", "given" : "Richard E", "non-dropping-particle" : "", "parse-names" : false, "suffix" : "" }, { "dropping-particle" : "", "family" : "Eckelman", "given" : "William", "non-dropping-particle" : "", "parse-names" : false, "suffix" : "" }, { "dropping-particle" : "", "family" : "Reutter", "given" : "Bryan", "non-dropping-particle" : "", "parse-names" : false, "suffix" : "" }, { "dropping-particle" : "", "family" : "Cunningham", "given" : "Janet", "non-dropping-particle" : "", "parse-names" : false, "suffix" : "" } ], "container-title" : "Molecular therapy : the journal of the American Society of Gene Therapy", "id" : "ITEM-1", "issue" : "4", "issued" : { "date-parts" : [ [ "2006", "10" ] ] }, "page" : "564-70", "title" : "Long-term clinical improvement in MPTP-lesioned primates after gene therapy with AAV-hAADC.", "type" : "article-journal", "volume" : "14" }, "uris" : [ "http://www.mendeley.com/documents/?uuid=efb89c44-dd23-4384-a74c-32da103e34f6" ] }, { "id" : "ITEM-2", "itemData" : { "DOI" : "S1474-4422(11)70039-4 [pii]\n10.1016/S1474-4422(11)70039-4", "ISBN" : "1474-4465 (Electronic)\n1474-4422 (Linking)", "PMID" : "21419704", "abstract" : "BACKGROUND: Gene transfer of glutamic acid decarboxylase (GAD) and other methods that modulate production of GABA in the subthalamic nucleus improve basal ganglia function in parkinsonism in animal models. We aimed to assess the effect of bilateral delivery of AAV2-GAD in the subthalamic nucleus compared with sham surgery in patients with advanced Parkinson's disease. METHODS: Patients aged 30-75 years who had progressive levodopa-responsive Parkinson's disease and an overnight off-medication unified Parkinson's disease rating scale (UPDRS) motor score of 25 or more were enrolled into this double-blind, phase 2, randomised controlled trial, which took place at seven centres in the USA between Nov 17, 2008, and May 11, 2010. Infusion failure or catheter tip location beyond a predefined target zone led to exclusion of patients before unmasking for the efficacy analysis. The primary outcome measure was the 6-month change from baseline in double-blind assessment of off-medication UPDRS motor scores. This trial is registered with ClinicalTrials.gov, NCT00643890. FINDINGS: Of 66 patients assessed for eligibility, 23 were randomly assigned to sham surgery and 22 to AAV2-GAD infusions; of those, 21 and 16, respectively, were analysed. At the 6-month endpoint, UPDRS score for the AAV2-GAD group decreased by 8.1 points (SD 1.7, 23.1%; p&lt;0.0001) and by 4.7 points in the sham group (1.5, 12.7%; p=0.003). The AAV2-GAD group showed a significantly greater improvement from baseline in UPDRS scores compared with the sham group over the 6-month course of the study (RMANOVA, p=0.04). One serious adverse event occurred within 6 months of surgery; this case of bowel obstruction occurred in the AAV2-GAD group, was not attributed to treatment or the surgical procedure, and fully resolved. Other adverse events were mild or moderate, likely related to surgery and resolved; the most common were headache (seven patients in the AAV2-GAD group vs two in the sham group) and nausea (six vs two). INTERPRETATION: The efficacy and safety of bilateral infusion of AAV2-GAD in the subthalamic nucleus supports its further development for Parkinson's disease and shows the promise for gene therapy for neurological disorders. FUNDING: Neurologix.", "author" : [ { "dropping-particle" : "", "family" : "LeWitt", "given" : "P A", "non-dropping-particle" : "", "parse-names" : false, "suffix" : "" }, { "dropping-particle" : "", "family" : "Rezai", "given" : "A R", "non-dropping-particle" : "", "parse-names" : false, "suffix" : "" }, { "dropping-particle" : "", "family" : "Leehey", "given" : "M A", "non-dropping-particle" : "", "parse-names" : false, "suffix" : "" }, { "dropping-particle" : "", "family" : "Ojemann", "given" : "S G", "non-dropping-particle" : "", "parse-names" : false, "suffix" : "" }, { "dropping-particle" : "", "family" : "Flaherty", "given" : "A W", "non-dropping-particle" : "", "parse-names" : false, "suffix" : "" }, { "dropping-particle" : "", "family" : "Eskandar", "given" : "E N", "non-dropping-particle" : "", "parse-names" : false, "suffix" : "" }, { "dropping-particle" : "", "family" : "Kostyk", "given" : "S K", "non-dropping-particle" : "", "parse-names" : false, "suffix" : "" }, { "dropping-particle" : "", "family" : "Thomas", "given" : "K", "non-dropping-particle" : "", "parse-names" : false, "suffix" : "" }, { "dropping-particle" : "", "family" : "Sarkar", "given" : "A", "non-dropping-particle" : "", "parse-names" : false, "suffix" : "" }, { "dropping-particle" : "", "family" : "Siddiqui", "given" : "M S", "non-dropping-particle" : "", "parse-names" : false, "suffix" : "" }, { "dropping-particle" : "", "family" : "Tatter", "given" : "S B", "non-dropping-particle" : "", "parse-names" : false, "suffix" : "" }, { "dropping-particle" : "", "family" : "Schwalb", "given" : "J M", "non-dropping-particle" : "", "parse-names" : false, "suffix" : "" }, { "dropping-particle" : "", "family" : "Poston", "given" : "K L", "non-dropping-particle" : "", "parse-names" : false, "suffix" : "" }, { "dropping-particle" : "", "family" : "Henderson", "given" : "J M", "non-dropping-particle" : "", "parse-names" : false, "suffix" : "" }, { "dropping-particle" : "", "family" : "Kurlan", "given" : "R M", "non-dropping-particle" : "", "parse-names" : false, "suffix" : "" }, { "dropping-particle" : "", "family" : "Richard", "given" : "I H", "non-dropping-particle" : "", "parse-names" : false, "suffix" : "" }, { "dropping-particle" : "", "family" : "Meter", "given" : "L", "non-dropping-particle" : "Van", "parse-names" : false, "suffix" : "" }, { "dropping-particle" : "V", "family" : "Sapan", "given" : "C", "non-dropping-particle" : "", "parse-names" : false, "suffix" : "" }, { "dropping-particle" : "", "family" : "During", "given" : "M J", "non-dropping-particle" : "", "parse-names" : false, "suffix" : "" }, { "dropping-particle" : "", "family" : "Kaplitt", "given" : "M G", "non-dropping-particle" : "", "parse-names" : false, "suffix" : "" }, { "dropping-particle" : "", "family" : "Feigin", "given" : "A", "non-dropping-particle" : "", "parse-names" : false, "suffix" : "" } ], "container-title" : "Lancet Neurol", "edition" : "2011/03/23", "id" : "ITEM-2", "issue" : "4", "issued" : { "date-parts" : [ [ "2011" ] ] }, "note" : "LeWitt, Peter A\nRezai, Ali R\nLeehey, Maureen A\nOjemann, Steven G\nFlaherty, Alice W\nEskandar, Emad N\nKostyk, Sandra K\nThomas, Karen\nSarkar, Atom\nSiddiqui, Mustafa S\nTatter, Stephen B\nSchwalb, Jason M\nPoston, Kathleen L\nHenderson, Jaimie M\nKurlan, Roger M\nRichard, Irene H\nVan Meter, Lori\nSapan, Christine V\nDuring, Matthew J\nKaplitt, Michael G\nFeigin, Andrew\nRandomized Controlled Trial\nResearch Support, Non-U.S. Gov't\nEngland\nLancet neurology\nLancet Neurol. 2011 Apr;10(4):309-19.", "page" : "309-319", "title" : "AAV2-GAD gene therapy for advanced Parkinson's disease: a double-blind, sham-surgery controlled, randomised trial", "type" : "article-journal", "volume" : "10" }, "uris" : [ "http://www.mendeley.com/documents/?uuid=27f6fbdf-f1dc-4c11-a2bc-113107c150aa" ] }, { "id" : "ITEM-3", "itemData" : { "DOI" : "10.1038/mt.2012.1", "ISSN" : "1525-0024", "PMID" : "22294150", "abstract" : "Preclinical efficacy of continuous delivery of 3,4-dihydroxyphenylalanine (DOPA) with adeno-associated viral (AAV) vectors has recently been documented in animal models of Parkinson's disease (PD). So far, all studies have utilized a mix of two monocistronic vectors expressing either of the two genes, tyrosine hydroxylase (TH) and GTP cyclohydrolase-1 (GCH1), needed for DOPA production. Here, we present a novel vector design that enables efficient DOPA production from a single AAV vector in rats with complete unilateral dopamine (DA) lesions. Functional efficacy was assessed with drug-induced and spontaneous motor behavioral tests where vector-treated animals showed near complete and stable recovery within 1 month. Recovery of motor function was associated with restoration of extracellular DA levels as assessed by online microdialysis. Histological analysis showed robust transgene expression not only in the striatum but also in overlying cortical areas. In globus pallidus, we noted loss of NeuN staining, which might be due to different sensitivity in neuronal populations to transgene expression. Taken together, we present a single AAV vector design that result in efficient DOPA production and wide-spread transduction. This is a favorable starting point for continued translation toward a therapeutic application, although future studies need to carefully review target region, vector spread and dilution with this approach.", "author" : [ { "dropping-particle" : "", "family" : "Cederfj\u00e4ll", "given" : "Erik", "non-dropping-particle" : "", "parse-names" : false, "suffix" : "" }, { "dropping-particle" : "", "family" : "Sahin", "given" : "Gurdal", "non-dropping-particle" : "", "parse-names" : false, "suffix" : "" }, { "dropping-particle" : "", "family" : "Kirik", "given" : "Deniz", "non-dropping-particle" : "", "parse-names" : false, "suffix" : "" }, { "dropping-particle" : "", "family" : "Bj\u00f6rklund", "given" : "Tomas", "non-dropping-particle" : "", "parse-names" : false, "suffix" : "" } ], "container-title" : "Molecular therapy : the journal of the American Society of Gene Therapy", "id" : "ITEM-3", "issue" : "7", "issued" : { "date-parts" : [ [ "2012", "7" ] ] }, "page" : "1315-26", "publisher" : "Nature Publishing Group", "title" : "Design of a Single AAV Vector for Coexpression of TH and GCH1 to Establish Continuous DOPA Synthesis in a Rat Model of Parkinson's Disease.", "type" : "article-journal", "volume" : "20" }, "uris" : [ "http://www.mendeley.com/documents/?uuid=59004d2d-7ca3-4549-8503-0c2a2947d34b" ] }, { "id" : "ITEM-4",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4",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id" : "ITEM-5", "itemData" : { "DOI" : "10.1016/S1474-4422(10)70254-4", "ISSN" : "1474-4465", "PMID" : "20970382", "abstract" : "In an open-label phase 1 trial, gene delivery of the trophic factor neurturin via an adeno-associated type-2 vector (AAV2) was well tolerated and seemed to improve motor function in patients with advanced Parkinson's disease. We aimed to assess the safety and efficacy of AAV2-neurturin in a double-blind, phase 2 randomised trial.", "author" : [ { "dropping-particle" : "", "family" : "Marks", "given" : "William J", "non-dropping-particle" : "", "parse-names" : false, "suffix" : "" }, { "dropping-particle" : "", "family" : "Bartus", "given" : "Raymond T", "non-dropping-particle" : "", "parse-names" : false, "suffix" : "" }, { "dropping-particle" : "", "family" : "Siffert", "given" : "Joao", "non-dropping-particle" : "", "parse-names" : false, "suffix" : "" }, { "dropping-particle" : "", "family" : "Davis", "given" : "Charles S", "non-dropping-particle" : "", "parse-names" : false, "suffix" : "" }, { "dropping-particle" : "", "family" : "Lozano", "given" : "Andres", "non-dropping-particle" : "", "parse-names" : false, "suffix" : "" }, { "dropping-particle" : "", "family" : "Boulis", "given" : "Nicholas", "non-dropping-particle" : "", "parse-names" : false, "suffix" : "" }, { "dropping-particle" : "", "family" : "Vitek", "given" : "Jerrold", "non-dropping-particle" : "", "parse-names" : false, "suffix" : "" }, { "dropping-particle" : "", "family" : "Stacy", "given" : "Mark", "non-dropping-particle" : "", "parse-names" : false, "suffix" : "" }, { "dropping-particle" : "", "family" : "Turner", "given" : "Dennis", "non-dropping-particle" : "", "parse-names" : false, "suffix" : "" }, { "dropping-particle" : "", "family" : "Verhagen", "given" : "Leonard", "non-dropping-particle" : "", "parse-names" : false, "suffix" : "" }, { "dropping-particle" : "", "family" : "Bakay", "given" : "Roy", "non-dropping-particle" : "", "parse-names" : false, "suffix" : "" }, { "dropping-particle" : "", "family" : "Watts", "given" : "Raymond", "non-dropping-particle" : "", "parse-names" : false, "suffix" : "" }, { "dropping-particle" : "", "family" : "Guthrie", "given" : "Barton", "non-dropping-particle" : "", "parse-names" : false, "suffix" : "" }, { "dropping-particle" : "", "family" : "Jankovic", "given" : "Joseph", "non-dropping-particle" : "", "parse-names" : false, "suffix" : "" }, { "dropping-particle" : "", "family" : "Simpson", "given" : "Richard", "non-dropping-particle" : "", "parse-names" : false, "suffix" : "" }, { "dropping-particle" : "", "family" : "Tagliati", "given" : "Michele", "non-dropping-particle" : "", "parse-names" : false, "suffix" : "" }, { "dropping-particle" : "", "family" : "Alterman", "given" : "Ron", "non-dropping-particle" : "", "parse-names" : false, "suffix" : "" }, { "dropping-particle" : "", "family" : "Stern", "given" : "Matthew", "non-dropping-particle" : "", "parse-names" : false, "suffix" : "" }, { "dropping-particle" : "", "family" : "Baltuch", "given" : "Gordon", "non-dropping-particle" : "", "parse-names" : false, "suffix" : "" }, { "dropping-particle" : "", "family" : "Starr", "given" : "Philip a", "non-dropping-particle" : "", "parse-names" : false, "suffix" : "" }, { "dropping-particle" : "", "family" : "Larson", "given" : "Paul S", "non-dropping-particle" : "", "parse-names" : false, "suffix" : "" }, { "dropping-particle" : "", "family" : "Ostrem", "given" : "Jill L", "non-dropping-particle" : "", "parse-names" : false, "suffix" : "" }, { "dropping-particle" : "", "family" : "Nutt", "given" : "John", "non-dropping-particle" : "", "parse-names" : false, "suffix" : "" }, { "dropping-particle" : "", "family" : "Kieburtz", "given" : "Karl", "non-dropping-particle" : "", "parse-names" : false, "suffix" : "" }, { "dropping-particle" : "", "family" : "Kordower", "given" : "Jeffrey H", "non-dropping-particle" : "", "parse-names" : false, "suffix" : "" }, { "dropping-particle" : "", "family" : "Olanow", "given" : "C Warren", "non-dropping-particle" : "", "parse-names" : false, "suffix" : "" } ], "container-title" : "Lancet neurology", "id" : "ITEM-5", "issue" : "12", "issued" : { "date-parts" : [ [ "2010", "12" ] ] }, "page" : "1164-72", "title" : "Gene delivery of AAV2-neurturin for Parkinson's disease: a double-blind, randomised, controlled trial.", "type" : "article-journal", "volume" : "9" }, "uris" : [ "http://www.mendeley.com/documents/?uuid=215dfd28-aaf2-43cc-81aa-67bfd4d65de3" ] }, { "id" : "ITEM-6", "itemData" : { "DOI" : "10.1038/mt.2011.11", "ISSN" : "1525-0024", "PMID" : "21343917", "abstract" : "Clinical trials involving direct infusion of neurotrophic therapies for Parkinson's disease (PD) have suffered from poor coverage of the putamen. The planned use of a novel interventional-magnetic resonance imaging (iMRI) targeting system for achieving precise, real-time convection-enhanced delivery in a planned clinical trial of adeno-associated virus serotype 2 (AAV2)-glial-derived neurotrophic factor (GDNF) in PD patients was modeled in nonhuman primates (NHP). NHP received bilateral coinfusions of gadoteridol (Gd)/AAV2-GDNF into two sites in each putamen, and three NHP received larger infusion volumes in the thalamus. The average targeting error for cannula tip placement in the putamen was &lt;1 mm, and adjacent putamenal infusions were distributed in a uniform manner. GDNF expression patterns in the putamen were highly correlated with areas of Gd distribution seen on MRI. The distribution volume to infusion volume ratio in the putamen was similar to that in the thalamus, where larger infusions were achieved. Modeling the placement of adjacent 150 and 300 \u00b5l thalamic infusions into the three-dimensional space of the human putamen demonstrated coverage of the postcommissural putamen, containment within the striatum and expected anterograde transport to globus pallidus and substantia nigra pars reticulata. The results elucidate the necessary parameters for achieving widespread GDNF expression in the putamenal motor area and afferent substantia nigra of PD patients.", "author" : [ { "dropping-particle" : "", "family" : "Richardson", "given" : "R Mark", "non-dropping-particle" : "", "parse-names" : false, "suffix" : "" }, { "dropping-particle" : "", "family" : "Kells", "given" : "Adrian P", "non-dropping-particle" : "", "parse-names" : false, "suffix" : "" }, { "dropping-particle" : "", "family" : "Rosenbluth", "given" : "Kathryn H", "non-dropping-particle" : "", "parse-names" : false, "suffix" : "" }, { "dropping-particle" : "", "family" : "Salegio", "given" : "Ernesto Aguilar", "non-dropping-particle" : "", "parse-names" : false, "suffix" : "" }, { "dropping-particle" : "", "family" : "Fiandaca", "given" : "Massimo S", "non-dropping-particle" : "", "parse-names" : false, "suffix" : "" }, { "dropping-particle" : "", "family" : "Larson", "given" : "Paul S", "non-dropping-particle" : "", "parse-names" : false, "suffix" : "" }, { "dropping-particle" : "", "family" : "Starr", "given" : "Philip A", "non-dropping-particle" : "", "parse-names" : false, "suffix" : "" }, { "dropping-particle" : "", "family" : "Martin", "given" : "Alastair J", "non-dropping-particle" : "", "parse-names" : false, "suffix" : "" }, { "dropping-particle" : "", "family" : "Lonser", "given" : "Russell R", "non-dropping-particle" : "", "parse-names" : false, "suffix" : "" }, { "dropping-particle" : "", "family" : "Federoff", "given" : "Howard J", "non-dropping-particle" : "", "parse-names" : false, "suffix" : "" }, { "dropping-particle" : "", "family" : "Forsayeth", "given" : "John R", "non-dropping-particle" : "", "parse-names" : false, "suffix" : "" }, { "dropping-particle" : "", "family" : "Bankiewicz", "given" : "Krystof S", "non-dropping-particle" : "", "parse-names" : false, "suffix" : "" } ], "container-title" : "Molecular therapy : the journal of the American Society of Gene Therapy", "id" : "ITEM-6", "issue" : "6", "issued" : { "date-parts" : [ [ "2011", "6" ] ] }, "page" : "1048-57", "publisher" : "Nature Publishing Group", "title" : "Interventional MRI-guided putaminal delivery of AAV2-GDNF for a planned clinical trial in Parkinson's disease.", "type" : "article-journal", "volume" : "19" }, "uris" : [ "http://www.mendeley.com/documents/?uuid=4d31b70e-b9e2-4320-9a9f-13158e818977" ] } ], "mendeley" : { "previouslyFormattedCitation" : "(Bankiewicz et al., 2006; Marks et al., 2010; LeWitt et al., 2011; Richardson et al., 2011; Cederfj\u00e4ll et al., 2012; Drinkut et al., 2012)" }, "properties" : { "noteIndex" : 0 }, "schema" : "https://github.com/citation-style-language/schema/raw/master/csl-citation.json" }</w:instrText>
      </w:r>
      <w:r w:rsidR="00122438">
        <w:fldChar w:fldCharType="separate"/>
      </w:r>
      <w:r w:rsidRPr="00660074">
        <w:rPr>
          <w:noProof/>
        </w:rPr>
        <w:t>(Bankiewicz et al., 2006; Marks et al., 2010; LeWitt et al., 2011; Richardson et al., 2011; Cederfjäll et al., 2012; Drinkut et al., 2012)</w:t>
      </w:r>
      <w:r w:rsidR="00122438">
        <w:fldChar w:fldCharType="end"/>
      </w:r>
      <w:r>
        <w:t>,</w:t>
      </w:r>
      <w:r w:rsidRPr="0059373D">
        <w:t xml:space="preserve"> LVs have recently challenged this d</w:t>
      </w:r>
      <w:r>
        <w:t>ominant position of AAVs. Indeed, LVs</w:t>
      </w:r>
      <w:r w:rsidRPr="009B615F">
        <w:t xml:space="preserve"> </w:t>
      </w:r>
      <w:r>
        <w:t>are an attractive</w:t>
      </w:r>
      <w:r w:rsidRPr="009B615F">
        <w:t xml:space="preserve"> system for gene therapy</w:t>
      </w:r>
      <w:r>
        <w:t>,</w:t>
      </w:r>
      <w:r w:rsidRPr="009B615F">
        <w:t xml:space="preserve"> with many </w:t>
      </w:r>
      <w:r>
        <w:t>positive features</w:t>
      </w:r>
      <w:r w:rsidRPr="009B615F">
        <w:t xml:space="preserve"> </w:t>
      </w:r>
      <w:r>
        <w:t>derived</w:t>
      </w:r>
      <w:r w:rsidRPr="009B615F">
        <w:t xml:space="preserve"> from their </w:t>
      </w:r>
      <w:r>
        <w:t>biology</w:t>
      </w:r>
      <w:r w:rsidRPr="009B615F">
        <w:t xml:space="preserve"> and </w:t>
      </w:r>
      <w:r>
        <w:t xml:space="preserve">extensive </w:t>
      </w:r>
      <w:r w:rsidRPr="009B615F">
        <w:t>vector development</w:t>
      </w:r>
      <w:r>
        <w:t xml:space="preserve">, </w:t>
      </w:r>
      <w:r w:rsidRPr="0059373D">
        <w:t>such as large transgene capacity, low immunogenicity</w:t>
      </w:r>
      <w:r>
        <w:t xml:space="preserve"> </w:t>
      </w:r>
      <w:r w:rsidR="00122438">
        <w:fldChar w:fldCharType="begin" w:fldLock="1"/>
      </w:r>
      <w:r w:rsidR="00994410">
        <w:instrText>ADDIN CSL_CITATION { "citationItems" : [ { "id" : "ITEM-1", "itemData" : { "DOI" : "10.1089/hum.2005.16.741", "ISSN" : "1043-0342", "PMID" : "15960605", "abstract" : "Lentiviral vectors are promising tools for gene therapy in the CNS. It is therefore important to characterize their interactions with the immune system in the CNS. This work characterizes transgene expression and brain inflammation in the presence or absence of immune responses generated after systemic immunization with lentiviral vectors. We characterized transduction with SIN-LV vectors in the CNS. A dose-response curve using SIN-LV-GFP demonstrated detectable transgene expression in the striatum at a dose of 10(2), and maximum expression at 10(6), transducing units of lentiviral vector, with minimal increase in inflammatory markers between the lowest and highest dose of vector injected. Our studies demonstrate that injection of a lentiviral vector into the CNS did not cause a measurable inflammatory response. Systemic immunization after CNS injection, with the lentiviral vector expressing the same transgene as a vector injected into the CNS, caused a decrease in transgene expression in the CNS, concomitantly with an infiltration of inflammatory cells into the CNS parenchyma at the injection site. However, peripheral immunization with a lentiviral vector carrying a different transgene did not diminish transgene expression, or cause CNS inflammation. Systemic immunization preceding injection of lentiviral vectors into the CNS determined that preexisting antilentiviral immunity, regardless of the transgene, did not affect transgene expression. Furthermore, we showed that the transgene, but not the virion or vector components, is responsible for providing antigenic epitopes to the activated immune system, on systemic immunization with lentivirus. Low immunogenicity and prolonged transgene expression in the presence of preexisting lentiviral immunity are encouraging data for the future use of lentiviral vectors in CNS gene therapy. In summary, the lentiviral vectors tested induced undetectable activation of innate immune responses, and stimulation of adaptive immune responses against lentiviral vectors was effective in causing a decrease in transgene expression only if the immune response was directed against the transgene. A systemic immune response against vector components alone did not cause brain inflammation, possibly because vector-derived epitopes were not being presented in the CNS.", "author" : [ { "dropping-particle" : "", "family" : "Abordo-Adesida", "given" : "Evelyn", "non-dropping-particle" : "", "parse-names" : false, "suffix" : "" }, { "dropping-particle" : "", "family" : "Follenzi", "given" : "Antonia", "non-dropping-particle" : "", "parse-names" : false, "suffix" : "" }, { "dropping-particle" : "", "family" : "Barcia", "given" : "Carlos", "non-dropping-particle" : "", "parse-names" : false, "suffix" : "" }, { "dropping-particle" : "", "family" : "Sciascia", "given" : "Sandra", "non-dropping-particle" : "", "parse-names" : false, "suffix" : "" }, { "dropping-particle" : "", "family" : "Castro", "given" : "Maria G", "non-dropping-particle" : "", "parse-names" : false, "suffix" : "" }, { "dropping-particle" : "", "family" : "Naldini", "given" : "Luigi", "non-dropping-particle" : "", "parse-names" : false, "suffix" : "" }, { "dropping-particle" : "", "family" : "Lowenstein", "given" : "Pedro R", "non-dropping-particle" : "", "parse-names" : false, "suffix" : "" } ], "container-title" : "Human gene therapy", "id" : "ITEM-1", "issue" : "6", "issued" : { "date-parts" : [ [ "2005", "6" ] ] }, "page" : "741-51", "title" : "Stability of lentiviral vector-mediated transgene expression in the brain in the presence of systemic antivector immune responses.", "type" : "article-journal", "volume" : "16" }, "uris" : [ "http://www.mendeley.com/documents/?uuid=11586dc8-1f52-4cbd-bd8d-23d16c5808e1" ] } ], "mendeley" : { "previouslyFormattedCitation" : "(Abordo-Adesida et al., 2005)" }, "properties" : { "noteIndex" : 0 }, "schema" : "https://github.com/citation-style-language/schema/raw/master/csl-citation.json" }</w:instrText>
      </w:r>
      <w:r w:rsidR="00122438">
        <w:fldChar w:fldCharType="separate"/>
      </w:r>
      <w:r w:rsidRPr="00660074">
        <w:rPr>
          <w:noProof/>
        </w:rPr>
        <w:t>(Abordo-Adesida et al., 2005)</w:t>
      </w:r>
      <w:r w:rsidR="00122438">
        <w:fldChar w:fldCharType="end"/>
      </w:r>
      <w:r w:rsidRPr="0059373D">
        <w:t xml:space="preserve">, enhanced cell-specific targeting through vector pseudotyping </w:t>
      </w:r>
      <w:r w:rsidR="00122438" w:rsidRPr="0059373D">
        <w:fldChar w:fldCharType="begin" w:fldLock="1"/>
      </w:r>
      <w:r w:rsidR="00994410">
        <w:instrText>ADDIN CSL_CITATION { "citationItems" : [ { "id" : "ITEM-1", "itemData" : { "DOI" : "10.1016/j.expneurol.2010.10.016", "ISSN" : "1090-2430", "PMID" : "21056560", "abstract" : "Gene transfer to the central nervous system provides powerful methodology for the study of gene function and gene-environment interactions in vivo, in addition to a vehicle for the delivery of therapeutic transgenes for gene therapy. The aim of the present study was to determine patterns of tropism exhibited by pseudotyped lentiviral vectors in the rat substantia nigra, in order to evaluate their utility for gene transfer in experimental models of Parkinson's disease. Isogenic lentiviral vector particles encoding a GFP reporter were pseudotyped with envelope glycoproteins derived from vesicular stomatitis virus (VSV), Mokola virus (MV), lymphocytic choriomeningitis virus (LCMV), or Moloney murine leukemia virus (MuLV). Adult male Lewis rats received unilateral stereotactic infusions of vector into the substantia nigra; three weeks later, patterns of viral transduction were determined by immunohistological detection of GFP. Different pseudotypes gave rise to transgene expression in restricted and distinct cellular populations. VSV and MV pseudotypes transduced midbrain neurons, including a subset of nigral dopaminergic neurons. In contrast, LCMV- and MuLV-pseudotyped lentivirus produced transgene expression exclusively in astrocytes; the restricted transduction of astroglial cells was not explained by the cellular distribution of receptors previously shown to mediate entry of LCMV or MuLV. These data suggest that pseudotyped lentiviral vectors will be useful for experimental gene transfer to the rat substantia nigra. In particular, the availability of neuronal and astrocytic-targeting vectors will allow dissociation of cell autonomous and cell non-autonomous functions of key gene products in vivo.", "author" : [ { "dropping-particle" : "", "family" : "Cannon", "given" : "Jason R", "non-dropping-particle" : "", "parse-names" : false, "suffix" : "" }, { "dropping-particle" : "", "family" : "Sew", "given" : "Thomas", "non-dropping-particle" : "", "parse-names" : false, "suffix" : "" }, { "dropping-particle" : "", "family" : "Montero", "given" : "Laura", "non-dropping-particle" : "", "parse-names" : false, "suffix" : "" }, { "dropping-particle" : "", "family" : "Burton", "given" : "Edward a", "non-dropping-particle" : "", "parse-names" : false, "suffix" : "" }, { "dropping-particle" : "", "family" : "Greenamyre", "given" : "J Timothy", "non-dropping-particle" : "", "parse-names" : false, "suffix" : "" } ], "container-title" : "Experimental neurology", "id" : "ITEM-1", "issue" : "1", "issued" : { "date-parts" : [ [ "2011", "3" ] ] }, "page" : "41-52", "publisher" : "Elsevier B.V.", "title" : "Pseudotype-dependent lentiviral transduction of astrocytes or neurons in the rat substantia nigra.", "type" : "article-journal", "volume" : "228" }, "uris" : [ "http://www.mendeley.com/documents/?uuid=6a886223-5e87-457c-b335-bf1e5dee881f" ] } ], "mendeley" : { "previouslyFormattedCitation" : "(Cannon et al., 2011)" }, "properties" : { "noteIndex" : 0 }, "schema" : "https://github.com/citation-style-language/schema/raw/master/csl-citation.json" }</w:instrText>
      </w:r>
      <w:r w:rsidR="00122438" w:rsidRPr="0059373D">
        <w:fldChar w:fldCharType="separate"/>
      </w:r>
      <w:r w:rsidRPr="00660074">
        <w:rPr>
          <w:noProof/>
        </w:rPr>
        <w:t>(Cannon et al., 2011)</w:t>
      </w:r>
      <w:r w:rsidR="00122438" w:rsidRPr="0059373D">
        <w:fldChar w:fldCharType="end"/>
      </w:r>
      <w:r w:rsidRPr="0059373D">
        <w:t xml:space="preserve">, and relatively simple production </w:t>
      </w:r>
      <w:r w:rsidR="00122438" w:rsidRPr="0059373D">
        <w:fldChar w:fldCharType="begin" w:fldLock="1"/>
      </w:r>
      <w:r w:rsidR="00994410">
        <w:instrText>ADDIN CSL_CITATION { "citationItems" : [ { "id" : "ITEM-1", "itemData" : { "ISBN" : "0022-538X (Print)\n0022-538X (Linking)", "PMID" : "9765382", "abstract" : "Vectors derived from human immunodeficiency virus (HIV) are highly efficient vehicles for in vivo gene delivery. However, their biosafety is of major concern. Here we exploit the complexity of the HIV genome to provide lentivirus vectors with novel biosafety features. In addition to the structural genes, HIV contains two regulatory genes, tat and rev, that are essential for HIV replication, and four accessory genes that encode critical virulence factors. We previously reported that the HIV type 1 accessory open reading frames are dispensable for efficient gene transduction by a lentivirus vector. We now demonstrate that the requirement for the tat gene can be offset by placing constitutive promoters upstream of the vector transcript. Vectors generated from constructs containing such a chimeric long terminal repeat (LTR) transduced neurons in vivo at very high efficiency, whether or not they were produced in the presence of Tat. When the rev gene was also deleted from the packaging construct, expression of gag and pol was strictly dependent on Rev complementation in trans. By the combined use of a separate nonoverlapping Rev expression plasmid and a 5' LTR chimeric transfer construct, we achieved optimal yields of vector of high transducing efficiency (up to 10(7) transducing units [TU]/ml and 10(4) TU/ng of p24). This third-generation lentivirus vector uses only a fractional set of HIV genes: gag, pol, and rev. Moreover, the HIV-derived constructs, and any recombinant between them, are contingent on upstream elements and trans complementation for expression and thus are nonfunctional outside of the vector producer cells. This split-genome, conditional packaging system is based on existing viral sequences and acts as a built-in device against the generation of productive recombinants. While the actual biosafety of the vector will ultimately be proven in vivo, the improved design presented here should facilitate testing of lentivirus vectors.", "author" : [ { "dropping-particle" : "", "family" : "Dull", "given" : "T", "non-dropping-particle" : "", "parse-names" : false, "suffix" : "" }, { "dropping-particle" : "", "family" : "Zufferey", "given" : "R", "non-dropping-particle" : "", "parse-names" : false, "suffix" : "" }, { "dropping-particle" : "", "family" : "Kelly", "given" : "M", "non-dropping-particle" : "", "parse-names" : false, "suffix" : "" }, { "dropping-particle" : "", "family" : "Mandel", "given" : "R J", "non-dropping-particle" : "", "parse-names" : false, "suffix" : "" }, { "dropping-particle" : "", "family" : "Nguyen", "given" : "M", "non-dropping-particle" : "", "parse-names" : false, "suffix" : "" }, { "dropping-particle" : "", "family" : "Trono", "given" : "D", "non-dropping-particle" : "", "parse-names" : false, "suffix" : "" }, { "dropping-particle" : "", "family" : "Naldini", "given" : "L", "non-dropping-particle" : "", "parse-names" : false, "suffix" : "" } ], "container-title" : "J Virol", "edition" : "1998/10/10", "id" : "ITEM-1", "issue" : "11", "issued" : { "date-parts" : [ [ "1998" ] ] }, "note" : "Dull, T\nZufferey, R\nKelly, M\nMandel, R J\nNguyen, M\nTrono, D\nNaldini, L\nResearch Support, Non-U.S. Gov't\nUnited states\nJournal of virology\nJ Virol. 1998 Nov;72(11):8463-71.", "page" : "8463-8471", "title" : "A third-generation lentivirus vector with a conditional packaging system", "type" : "article-journal", "volume" : "72" }, "uris" : [ "http://www.mendeley.com/documents/?uuid=7c36cbf7-631f-4165-8635-c8dc2f1d7616" ] } ], "mendeley" : { "previouslyFormattedCitation" : "(Dull et al., 1998)" }, "properties" : { "noteIndex" : 0 }, "schema" : "https://github.com/citation-style-language/schema/raw/master/csl-citation.json" }</w:instrText>
      </w:r>
      <w:r w:rsidR="00122438" w:rsidRPr="0059373D">
        <w:fldChar w:fldCharType="separate"/>
      </w:r>
      <w:r w:rsidRPr="00660074">
        <w:rPr>
          <w:noProof/>
        </w:rPr>
        <w:t>(Dull et al., 1998)</w:t>
      </w:r>
      <w:r w:rsidR="00122438" w:rsidRPr="0059373D">
        <w:fldChar w:fldCharType="end"/>
      </w:r>
      <w:r w:rsidRPr="0059373D">
        <w:t xml:space="preserve">. LVs can also transduce many cell types of the CNS </w:t>
      </w:r>
      <w:r w:rsidR="00122438" w:rsidRPr="0059373D">
        <w:fldChar w:fldCharType="begin" w:fldLock="1"/>
      </w:r>
      <w:r w:rsidR="00994410">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ISSN" : "0022-538X", "PMID" : "9261386", "abstract" : "The identification of monogenic and complex genes responsible for neurological disorders requires new approaches for delivering therapeutic protein genes to significant numbers of cells in the central nervous system. A lentivirus-based vector capable of infecting dividing and quiescent cells was investigated in vivo by injecting highly concentrated viral vector stock into the striatum and hippocampus of adult rats. Control brains were injected with a Moloney murine leukemia virus, adenovirus, or adeno-associated virus vector. The volumes of the areas containing transduced cells and the transduced-cell densities were stereologically determined to provide a basis for comparison among different viral vectors and variants of the viral vector stocks. The efficiency of infection by the lentivirus vector was improved by deoxynucleoside triphosphate pretreatment of the vector and was reduced following mutation of integrase and the Vpr-matrix protein complex involved in the nuclear translocation of the preintegration complex. The lentivirus vector system was able to efficiently and stably infect quiescent cells in the primary injection site with transgene expression for over 6 months. Triple labeling showed that 88.7% of striatal cells transduced by the lentivirus vector were terminally differentiated neurons.", "author" : [ { "dropping-particle" : "", "family" : "Bl\u00f6mer", "given" : "U", "non-dropping-particle" : "", "parse-names" : false, "suffix" : "" }, { "dropping-particle" : "", "family" : "Naldini", "given" : "L", "non-dropping-particle" : "", "parse-names" : false, "suffix" : "" }, { "dropping-particle" : "", "family" : "Kafri", "given" : "T", "non-dropping-particle" : "", "parse-names" : false, "suffix" : "" }, { "dropping-particle" : "", "family" : "Trono", "given" : "D", "non-dropping-particle" : "", "parse-names" : false, "suffix" : "" }, { "dropping-particle" : "", "family" : "Verma", "given" : "I M", "non-dropping-particle" : "", "parse-names" : false, "suffix" : "" }, { "dropping-particle" : "", "family" : "Gage", "given" : "F H", "non-dropping-particle" : "", "parse-names" : false, "suffix" : "" } ], "container-title" : "Journal of virology", "id" : "ITEM-2", "issue" : "9", "issued" : { "date-parts" : [ [ "1997", "9" ] ] }, "page" : "6641-9", "title" : "Highly efficient and sustained gene transfer in adult neurons with a lentivirus vector.", "type" : "article-journal", "volume" : "71" }, "uris" : [ "http://www.mendeley.com/documents/?uuid=f1fcd55b-453d-4b07-aeac-84d831fef234" ] } ], "mendeley" : { "previouslyFormattedCitation" : "(Bl\u00f6mer et al., 1997; Jakobsson et al., 2003)" }, "properties" : { "noteIndex" : 0 }, "schema" : "https://github.com/citation-style-language/schema/raw/master/csl-citation.json" }</w:instrText>
      </w:r>
      <w:r w:rsidR="00122438" w:rsidRPr="0059373D">
        <w:fldChar w:fldCharType="separate"/>
      </w:r>
      <w:r w:rsidRPr="00660074">
        <w:rPr>
          <w:noProof/>
        </w:rPr>
        <w:t>(Blömer et al., 1997; Jakobsson et al., 2003)</w:t>
      </w:r>
      <w:r w:rsidR="00122438" w:rsidRPr="0059373D">
        <w:fldChar w:fldCharType="end"/>
      </w:r>
      <w:r w:rsidRPr="0059373D">
        <w:t xml:space="preserve">, including dividing as well as non-dividing cells, with stable long-term expression of </w:t>
      </w:r>
      <w:r>
        <w:t>the transgene</w:t>
      </w:r>
      <w:r w:rsidRPr="0059373D">
        <w:t xml:space="preserve"> </w:t>
      </w:r>
      <w:r w:rsidR="00122438" w:rsidRPr="0059373D">
        <w:fldChar w:fldCharType="begin" w:fldLock="1"/>
      </w:r>
      <w:r w:rsidR="00994410">
        <w:instrText>ADDIN CSL_CITATION { "citationItems" : [ { "id" : "ITEM-1", "itemData" : { "DOI" : "10.1016/S1353-8020(08)70052-X", "ISSN" : "1353-8020", "PMID" : "18267286", "abstract" : "To develop CERE-120 (AAV-NTN) as a novel therapy for Parkinson's disease (PD) that might restore function of degenerating dopamine neurons and prevent further degeneration.", "author" : [ { "dropping-particle" : "", "family" : "Bartus", "given" : "Raymond T", "non-dropping-particle" : "", "parse-names" : false, "suffix" : "" }, { "dropping-particle" : "", "family" : "Herzog", "given" : "Christopher D", "non-dropping-particle" : "", "parse-names" : false, "suffix" : "" }, { "dropping-particle" : "", "family" : "Bishop", "given" : "Kathie", "non-dropping-particle" : "", "parse-names" : false, "suffix" : "" }, { "dropping-particle" : "", "family" : "Ostrove", "given" : "Jeffrey M", "non-dropping-particle" : "", "parse-names" : false, "suffix" : "" }, { "dropping-particle" : "", "family" : "Tuszynski", "given" : "Mark", "non-dropping-particle" : "", "parse-names" : false, "suffix" : "" }, { "dropping-particle" : "", "family" : "Kordower", "given" : "Jeffrey H", "non-dropping-particle" : "", "parse-names" : false, "suffix" : "" }, { "dropping-particle" : "", "family" : "Gasmi", "given" : "Mehdi", "non-dropping-particle" : "", "parse-names" : false, "suffix" : "" } ], "container-title" : "Parkinsonism &amp; related disorders", "id" : "ITEM-1", "issued" : { "date-parts" : [ [ "2007", "1" ] ] }, "page" : "S469-77", "title" : "Issues regarding gene therapy products for Parkinson's disease: the development of CERE-120 (AAV-NTN) as one reference point.", "type" : "article-journal", "volume" : "13 Suppl 3" }, "uris" : [ "http://www.mendeley.com/documents/?uuid=29382b97-5f7f-4f42-95cf-d94357a6164b" ] } ], "mendeley" : { "previouslyFormattedCitation" : "(Bartus et al., 2007)" }, "properties" : { "noteIndex" : 0 }, "schema" : "https://github.com/citation-style-language/schema/raw/master/csl-citation.json" }</w:instrText>
      </w:r>
      <w:r w:rsidR="00122438" w:rsidRPr="0059373D">
        <w:fldChar w:fldCharType="separate"/>
      </w:r>
      <w:r w:rsidRPr="00660074">
        <w:rPr>
          <w:noProof/>
        </w:rPr>
        <w:t>(Bartus et al., 2007)</w:t>
      </w:r>
      <w:r w:rsidR="00122438" w:rsidRPr="0059373D">
        <w:fldChar w:fldCharType="end"/>
      </w:r>
      <w:r w:rsidRPr="0059373D">
        <w:t xml:space="preserve">. In particular, effective transgene expression can be obtained at low vector doses, 3-4 logs lower than </w:t>
      </w:r>
      <w:r>
        <w:t>with</w:t>
      </w:r>
      <w:r w:rsidRPr="0059373D">
        <w:t xml:space="preserve"> AAVs </w:t>
      </w:r>
      <w:r w:rsidR="00122438" w:rsidRPr="0059373D">
        <w:fldChar w:fldCharType="begin" w:fldLock="1"/>
      </w:r>
      <w:r w:rsidR="00994410">
        <w:instrText>ADDIN CSL_CITATION { "citationItems" : [ { "id" : "ITEM-1", "itemData" : { "DOI" : "awr149 [pii]\n10.1093/brain/awr149", "ISBN" : "1460-2156 (Electronic)\n0006-8950 (Linking)", "PMID" : "21712347", "abstract" : "The neuroprotective effect of the glial cell line-derived neurotrophic factor has been extensively studied in various toxic models of Parkinson's disease. However, it remains unclear whether this neurotrophic factor can protect against the toxicity induced by the aggregation-prone protein alpha-synuclein. Targeted overexpression of human wild-type alpha-synuclein in the nigrostriatal system, using adeno-associated viral vectors, causes a progressive degeneration of the nigral dopamine neurons and the development of axonal pathology in the striatum. In the present study, we investigated, using different paradigms of delivery, whether glial cell line-derived neurotrophic factor can protect against the neurodegenerative changes and the cellular stress induced by alpha-synuclein. We found that viral vector-mediated delivery of glial cell line-derived neurotrophic factor into substantia nigra and/or striatum, administered 2-3 weeks before alpha-synuclein, was inefficient in preventing the wild-type alpha-synuclein-induced loss of dopamine neurons and terminals. In addition, glial cell line-derived neurotrophic factor overexpression did not ameliorate the behavioural deficit in this rat model of Parkinson's disease. Quantification of striatal alpha-synuclein-positive aggregates revealed that glial cell line-derived neurotrophic factor had no effect on alpha-synuclein aggregation. These data provide the evidence for the lack of neuroprotective effect of glial cell line-derived neurotrophic factor against the toxicity of human wild-type alpha-synuclein in an in vivo model of Parkinson's disease. The difference in neuroprotective efficacy of glial cell line-derived neurotrophic factor seen in our model and the commonly used neurotoxin models of Parkinson's disease, raises important issues pertinent to the interpretation of the results obtained in preclinical models of Parkinson's disease, and their relevance for the therapeutic use glial cell line-derived neurotrophic factor in patients with Parkinson's disease.", "author" : [ { "dropping-particle" : "", "family" : "Decressac", "given" : "M", "non-dropping-particle" : "", "parse-names" : false, "suffix" : "" }, { "dropping-particle" : "", "family" : "Ulusoy", "given" : "A", "non-dropping-particle" : "", "parse-names" : false, "suffix" : "" }, { "dropping-particle" : "", "family" : "Mattsson", "given" : "B", "non-dropping-particle" : "", "parse-names" : false, "suffix" : "" }, { "dropping-particle" : "", "family" : "Georgievska", "given" : "B", "non-dropping-particle" : "", "parse-names" : false, "suffix" : "" }, { "dropping-particle" : "", "family" : "Romero-Ramos", "given" : "M", "non-dropping-particle" : "", "parse-names" : false, "suffix" : "" }, { "dropping-particle" : "", "family" : "Kirik", "given" : "D", "non-dropping-particle" : "", "parse-names" : false, "suffix" : "" }, { "dropping-particle" : "", "family" : "Bjorklund", "given" : "A", "non-dropping-particle" : "", "parse-names" : false, "suffix" : "" } ], "container-title" : "Brain", "edition" : "2011/06/30", "id" : "ITEM-1", "issue" : "Pt 8", "issued" : { "date-parts" : [ [ "2011" ] ] }, "note" : "Decressac, Mickael\nUlusoy, Ayse\nMattsson, Bengt\nGeorgievska, Biljana\nRomero-Ramos, Marina\nKirik, Deniz\nBjorklund, Anders\nResearch Support, Non-U.S. Gov't\nEngland\nBrain : a journal of neurology\nBrain. 2011 Aug;134(Pt 8):2302-11. Epub 2011 Jun 28.", "page" : "2302-2311", "title" : "GDNF fails to exert neuroprotection in a rat alpha-synuclein model of Parkinson's disease", "type" : "article-journal", "volume" : "134" }, "uris" : [ "http://www.mendeley.com/documents/?uuid=9105cd4a-bfa2-4f32-a4e3-79f20926f552" ] }, { "id" : "ITEM-2", "itemData" : { "DOI" : "10.1038/gt.2011.71", "ISSN" : "1476-5462", "PMID" : "21562590", "abstract" : "The corticospinal tract (CST) is extensively used as a model system for assessing potential therapies to enhance neuronal regeneration and functional recovery following spinal cord injury (SCI). However, efficient transduction of the CST is challenging and remains to be optimised. Recombinant adeno-associated viral (AAV) vectors and integration-deficient lentiviral vectors are promising therapeutic delivery systems for gene therapy to the central nervous system (CNS). In the present study the cellular tropism and transduction efficiency of seven AAV vector serotypes (AAV1, 2, 3, 4, 5, 6, 8) and an integration-deficient lentiviral vector were assessed for their ability to transduce corticospinal neurons (CSNs) following intracortical injection. AAV1 was identified as the optimal serotype for transducing cortical and CSNs with green fluorescent protein (GFP) expression detectable in fibres projecting through the dorsal CST (dCST) of the cervical spinal cord. In contrast, AAV3 and AAV4 demonstrated a low efficacy for transducing CNS cells and AAV8 presented a potential tropism for oligodendrocytes. Furthermore, it was shown that neither AAV nor lentiviral vectors generate a significant microglial response. The identification of AAV1 as the optimal serotype for transducing CSNs should facilitate the design of future gene therapy strategies targeting the CST for the treatment of SCI.", "author" : [ { "dropping-particle" : "", "family" : "Hutson", "given" : "T H", "non-dropping-particle" : "", "parse-names" : false, "suffix" : "" }, { "dropping-particle" : "", "family" : "Verhaagen", "given" : "J", "non-dropping-particle" : "", "parse-names" : false, "suffix" : "" }, { "dropping-particle" : "", "family" : "Y\u00e1\u00f1ez-Mu\u00f1oz", "given" : "R J", "non-dropping-particle" : "", "parse-names" : false, "suffix" : "" }, { "dropping-particle" : "", "family" : "Moon", "given" : "L D F", "non-dropping-particle" : "", "parse-names" : false, "suffix" : "" } ], "container-title" : "Gene therapy", "id" : "ITEM-2", "issue" : "1", "issued" : { "date-parts" : [ [ "2012", "1" ] ] }, "page" : "49-60", "title" : "Corticospinal tract transduction: a comparison of seven adeno-associated viral vector serotypes and a non-integrating lentiviral vector.", "type" : "article-journal", "volume" : "19" }, "uris" : [ "http://www.mendeley.com/documents/?uuid=e51818e7-c028-4875-9d1a-1095bc03ef14" ] } ], "mendeley" : { "previouslyFormattedCitation" : "(Decressac et al., 2011; Hutson et al., 2012)" }, "properties" : { "noteIndex" : 0 }, "schema" : "https://github.com/citation-style-language/schema/raw/master/csl-citation.json" }</w:instrText>
      </w:r>
      <w:r w:rsidR="00122438" w:rsidRPr="0059373D">
        <w:fldChar w:fldCharType="separate"/>
      </w:r>
      <w:r w:rsidRPr="00660074">
        <w:rPr>
          <w:noProof/>
        </w:rPr>
        <w:t>(Decressac et al., 2011; Hutson et al., 2012)</w:t>
      </w:r>
      <w:r w:rsidR="00122438" w:rsidRPr="0059373D">
        <w:fldChar w:fldCharType="end"/>
      </w:r>
      <w:r w:rsidRPr="0059373D">
        <w:t xml:space="preserve">. </w:t>
      </w:r>
      <w:r>
        <w:t>LV application</w:t>
      </w:r>
      <w:r w:rsidRPr="0059373D">
        <w:t>, therefore, may be a significant a</w:t>
      </w:r>
      <w:r>
        <w:t xml:space="preserve">dvantage </w:t>
      </w:r>
      <w:r w:rsidRPr="0059373D">
        <w:t xml:space="preserve">considering the potential </w:t>
      </w:r>
      <w:r>
        <w:t>for side-effects, possibly</w:t>
      </w:r>
      <w:r w:rsidRPr="0059373D">
        <w:t xml:space="preserve"> associated with high vector doses </w:t>
      </w:r>
      <w:r w:rsidR="00122438" w:rsidRPr="0059373D">
        <w:fldChar w:fldCharType="begin" w:fldLock="1"/>
      </w:r>
      <w:r w:rsidR="00994410">
        <w:instrText>ADDIN CSL_CITATION { "citationItems" : [ { "id" : "ITEM-1", "itemData" : { "DOI" : "S0969-9961(11)00198-7 [pii]\n10.1016/j.nbd.2011.05.026", "ISBN" : "1095-953X (Electronic)\n0969-9961 (Linking)", "PMID" : "21704161", "abstract" : "Recent analyses of autopsied brains from subjects previously administered AAV2-neurturin (NRTN) gene transfer argues that optimizing the effects of neurotrophic factors in Parkinson's disease (PD) likely requires delivery to both the degenerating cell bodies (in substantia nigra) and their terminals (in striatum). Prior to implementing this novel dosing paradigm in humans, we conducted eight nonclinical experiments with three general objectives: (1) evaluate the feasibility, safety and effectiveness of targeting the substantia nigra (SN) with AAV2-NRTN, (2) better understand and appraise recent warnings of serious weight loss that might occur with targeting the SN with neurotrophic factors, and (3) define an appropriate dose of AAV2-NRTN that should safely and effectively cover the SN in PD patients. Toward these ends, we first determined SN volume for rats, monkeys and humans, and employed these values to calculate comparable dose equivalents for each species by scaling each dose, based on relative SN volume. Using this information, we next injected AAV2-GFP to monkey SN to quantify AAV2-vector distribution and confirm reasonable SN coverage. We then selected and administered a ~200-fold range of AAV2-NRTN doses (and a single AAV2-GDNF dose) to rat SN, producing a wide range of protein expression. In contrast to recent warnings regarding nigra targeting, no dose produced any serious side effects or toxicity, though we replicated the modest reduction in weight gain reported by others with the highest AAV2-NRTN and the AAV2-GDNF dose. A dose-related increase in NRTN expression was seen, with the lower doses limiting NRTN to the peri-SN and the highest dose producing mistargeted NRTN well outside the SN. We then demonstrated that the reduction in weight gain following excessive-doses can be dissociated from NRTN in the targeted SN, and is linked to mistargeted NRTN in the diencephalon. We also showed that prior destruction of the dopaminergic SN neurons via 6-OHDA had no impact on the weight loss phenomenon, further dissociating neurotrophic exposure to the SN as the culprit for weight changes. Finally, low AAV2-NRTN doses provided significant neuroprotection against 6-OHDA toxicity, establishing a wide therapeutic index for nigral targeting. These data support targeting the SN with AAV2-NRTN in PD patients, demonstrating that properly targeted and scaled AAV2-NRTN provides safe and effective NRTN expression. They also provided the means to define an appr\u2026", "author" : [ { "dropping-particle" : "", "family" : "Bartus", "given" : "R T", "non-dropping-particle" : "", "parse-names" : false, "suffix" : "" }, { "dropping-particle" : "", "family" : "Brown", "given" : "L", "non-dropping-particle" : "", "parse-names" : false, "suffix" : "" }, { "dropping-particle" : "", "family" : "Wilson", "given" : "A", "non-dropping-particle" : "", "parse-names" : false, "suffix" : "" }, { "dropping-particle" : "", "family" : "Kruegel", "given" : "B", "non-dropping-particle" : "", "parse-names" : false, "suffix" : "" }, { "dropping-particle" : "", "family" : "Siffert", "given" : "J", "non-dropping-particle" : "", "parse-names" : false, "suffix" : "" }, { "dropping-particle" : "", "family" : "Johnson  Jr.", "given" : "E M", "non-dropping-particle" : "", "parse-names" : false, "suffix" : "" }, { "dropping-particle" : "", "family" : "Kordower", "given" : "J H", "non-dropping-particle" : "", "parse-names" : false, "suffix" : "" }, { "dropping-particle" : "", "family" : "Herzog", "given" : "C D", "non-dropping-particle" : "", "parse-names" : false, "suffix" : "" } ], "container-title" : "Neurobiol Dis", "edition" : "2011/06/28", "id" : "ITEM-1", "issue" : "1", "issued" : { "date-parts" : [ [ "2011" ] ] }, "note" : "Bartus, Raymond T\nBrown, Lamar\nWilson, Alistair\nKruegel, Brian\nSiffert, Joao\nJohnson, Eugene M Jr\nKordower, Jeffrey H\nHerzog, Christopher D\nUnited States\nNeurobiology of disease\nNeurobiol Dis. 2011 Oct;44(1):38-52. Epub 2011 Jun 17.", "page" : "38-52", "title" : "Properly scaled and targeted AAV2-NRTN (neurturin) to the substantia nigra is safe, effective and causes no weight loss: support for nigral targeting in Parkinson's disease", "type" : "article-journal", "volume" : "44" }, "uris" : [ "http://www.mendeley.com/documents/?uuid=c6904fda-b161-49a7-8823-9d3f331e6733" ] }, { "id" : "ITEM-2",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2",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mendeley" : { "previouslyFormattedCitation" : "(Bartus et al., 2011a; Drinkut et al., 2012)" }, "properties" : { "noteIndex" : 0 }, "schema" : "https://github.com/citation-style-language/schema/raw/master/csl-citation.json" }</w:instrText>
      </w:r>
      <w:r w:rsidR="00122438" w:rsidRPr="0059373D">
        <w:fldChar w:fldCharType="separate"/>
      </w:r>
      <w:r w:rsidR="00E350EE" w:rsidRPr="00E350EE">
        <w:rPr>
          <w:noProof/>
        </w:rPr>
        <w:t>(Bartus et al., 2011a; Drinkut et al., 2012)</w:t>
      </w:r>
      <w:r w:rsidR="00122438" w:rsidRPr="0059373D">
        <w:fldChar w:fldCharType="end"/>
      </w:r>
      <w:r w:rsidRPr="0059373D">
        <w:t xml:space="preserve">. </w:t>
      </w:r>
      <w:r>
        <w:t>Hence</w:t>
      </w:r>
      <w:r w:rsidR="00302A77">
        <w:t>,</w:t>
      </w:r>
      <w:r>
        <w:t xml:space="preserve"> in </w:t>
      </w:r>
      <w:r w:rsidR="00302A77">
        <w:t>this thesis,</w:t>
      </w:r>
      <w:r w:rsidR="006179E6" w:rsidRPr="003D306D">
        <w:t xml:space="preserve"> only LVs </w:t>
      </w:r>
      <w:r w:rsidR="00302A77">
        <w:t xml:space="preserve">were used and </w:t>
      </w:r>
      <w:r w:rsidR="006179E6">
        <w:t>only be</w:t>
      </w:r>
      <w:r w:rsidR="006179E6" w:rsidRPr="003D306D">
        <w:t xml:space="preserve"> discussed</w:t>
      </w:r>
      <w:r w:rsidR="00302A77">
        <w:t xml:space="preserve"> further,</w:t>
      </w:r>
      <w:r w:rsidR="006179E6">
        <w:t xml:space="preserve"> </w:t>
      </w:r>
      <w:r w:rsidR="006179E6" w:rsidRPr="003D306D">
        <w:t>with an emphasis on the novel integration-deficient</w:t>
      </w:r>
      <w:r w:rsidR="006179E6">
        <w:t xml:space="preserve"> LVs (IDLVs).</w:t>
      </w:r>
    </w:p>
    <w:p w:rsidR="006179E6" w:rsidRPr="003D306D" w:rsidRDefault="006179E6" w:rsidP="006179E6">
      <w:pPr>
        <w:pStyle w:val="Heading1"/>
      </w:pPr>
      <w:bookmarkStart w:id="253" w:name="_Toc328936997"/>
      <w:bookmarkStart w:id="254" w:name="_Toc339016718"/>
      <w:bookmarkStart w:id="255" w:name="_Toc340756420"/>
      <w:bookmarkStart w:id="256" w:name="_Toc341038748"/>
      <w:bookmarkStart w:id="257" w:name="_Toc370678287"/>
      <w:bookmarkStart w:id="258" w:name="_Toc328936982"/>
      <w:r w:rsidRPr="003D306D">
        <w:t xml:space="preserve">1.8. Lentiviruses and </w:t>
      </w:r>
      <w:bookmarkEnd w:id="253"/>
      <w:bookmarkEnd w:id="254"/>
      <w:bookmarkEnd w:id="255"/>
      <w:bookmarkEnd w:id="256"/>
      <w:r>
        <w:t>developments of LVs</w:t>
      </w:r>
      <w:bookmarkEnd w:id="257"/>
    </w:p>
    <w:p w:rsidR="006179E6" w:rsidRPr="003D306D" w:rsidRDefault="006179E6" w:rsidP="006179E6">
      <w:pPr>
        <w:pStyle w:val="Heading2"/>
      </w:pPr>
      <w:bookmarkStart w:id="259" w:name="_Toc328936998"/>
      <w:bookmarkStart w:id="260" w:name="_Toc339016719"/>
      <w:bookmarkStart w:id="261" w:name="_Toc340756421"/>
      <w:bookmarkStart w:id="262" w:name="_Toc341038749"/>
      <w:bookmarkStart w:id="263" w:name="_Toc370678288"/>
      <w:r w:rsidRPr="003D306D">
        <w:t>1.8.1. Lentiviruses</w:t>
      </w:r>
      <w:bookmarkEnd w:id="259"/>
      <w:bookmarkEnd w:id="260"/>
      <w:bookmarkEnd w:id="261"/>
      <w:bookmarkEnd w:id="262"/>
      <w:bookmarkEnd w:id="263"/>
    </w:p>
    <w:p w:rsidR="006179E6" w:rsidRPr="003D306D" w:rsidRDefault="006179E6" w:rsidP="006179E6">
      <w:r w:rsidRPr="003D306D">
        <w:t xml:space="preserve">Lentiviruses belong to </w:t>
      </w:r>
      <w:r w:rsidRPr="003D306D">
        <w:rPr>
          <w:i/>
        </w:rPr>
        <w:t>Lentivirinae</w:t>
      </w:r>
      <w:r w:rsidRPr="003D306D">
        <w:t xml:space="preserve">, or </w:t>
      </w:r>
      <w:r w:rsidRPr="003D306D">
        <w:rPr>
          <w:i/>
        </w:rPr>
        <w:t>Lentivirus</w:t>
      </w:r>
      <w:r w:rsidRPr="003D306D">
        <w:t xml:space="preserve"> genus of</w:t>
      </w:r>
      <w:r>
        <w:t xml:space="preserve"> </w:t>
      </w:r>
      <w:r w:rsidRPr="003D306D">
        <w:rPr>
          <w:i/>
        </w:rPr>
        <w:t>Retroviridae</w:t>
      </w:r>
      <w:r w:rsidRPr="003D306D">
        <w:t xml:space="preserve"> family. Lentiviruses are characterized by a long incubation period between the initial infection and the onset of symptoms. Based on different host cell tropisms, lentiviruses </w:t>
      </w:r>
      <w:r>
        <w:t>are</w:t>
      </w:r>
      <w:r w:rsidRPr="003D306D">
        <w:t xml:space="preserve"> divided into two groups: (1) Primate lentiviral group includes human immunodeficiency virus (HIV</w:t>
      </w:r>
      <w:r w:rsidR="00690A4B">
        <w:t>-1 &amp; HIV-2</w:t>
      </w:r>
      <w:r w:rsidRPr="003D306D">
        <w:t xml:space="preserve">) and simian immunodeficiency </w:t>
      </w:r>
      <w:r w:rsidRPr="003D306D">
        <w:lastRenderedPageBreak/>
        <w:t>virus; (2) Non-primate lentiviral group includes e</w:t>
      </w:r>
      <w:r w:rsidRPr="003D306D">
        <w:rPr>
          <w:rFonts w:eastAsia="Times New Roman"/>
        </w:rPr>
        <w:t>quine infectious an</w:t>
      </w:r>
      <w:r w:rsidR="00690A4B">
        <w:rPr>
          <w:rFonts w:eastAsia="Times New Roman"/>
        </w:rPr>
        <w:t>a</w:t>
      </w:r>
      <w:r w:rsidRPr="003D306D">
        <w:rPr>
          <w:rFonts w:eastAsia="Times New Roman"/>
        </w:rPr>
        <w:t xml:space="preserve">emia virus (EIAV), caprine arthritis-encephalitis virus, maedi-visna virus, feline immunodeficiency virus, and bovine immunodeficiency virus </w:t>
      </w:r>
      <w:r w:rsidR="00122438" w:rsidRPr="003D306D">
        <w:rPr>
          <w:rFonts w:eastAsia="Times New Roman"/>
        </w:rPr>
        <w:fldChar w:fldCharType="begin" w:fldLock="1"/>
      </w:r>
      <w:r w:rsidR="00994410">
        <w:rPr>
          <w:rFonts w:eastAsia="Times New Roman"/>
        </w:rPr>
        <w:instrText>ADDIN CSL_CITATION { "citationItems" : [ { "id" : "ITEM-1", "itemData" : { "ISBN" : "0893-8512 (Print)\n0893-8512 (Linking)", "PMID" : "8665473", "abstract" : "Lentiviruses are a subfamily of retroviruses that are characterized by long incubation periods between infection of the host and the manifestation of clinical disease. Human immunodeficiency virus type 1, the causative agent of AIDS, is the most widely studied lentivirus. However, the lentiviruses that infect sheep, goats, and horses were identified and studied prior to the emergence of human immunodeficiency virus type 1. These and other animal lentiviruses provide important systems in which to investigate the molecular pathogenesis of this family of viruses. This review will focus on two animal lentivirus models: the ovine lentivirus visna virus; and the simian lentivirus, simian immunodeficiency virus. These animal lentiviruses have been used to examine, in particular, the pathogenesis of lentivirus-induced central nervous system disease as models for humans with AIDS as well as other chronic diseases.", "author" : [ { "dropping-particle" : "", "family" : "Clements", "given" : "J E", "non-dropping-particle" : "", "parse-names" : false, "suffix" : "" }, { "dropping-particle" : "", "family" : "Zink", "given" : "M C", "non-dropping-particle" : "", "parse-names" : false, "suffix" : "" } ], "container-title" : "Clin Microbiol Rev", "edition" : "1996/01/01", "id" : "ITEM-1", "issue" : "1", "issued" : { "date-parts" : [ [ "1996" ] ] }, "note" : "Clements, J E\nZink, M C\nReview\nUnited states\nClinical microbiology reviews\nClin Microbiol Rev. 1996 Jan;9(1):100-17.", "page" : "100-117", "title" : "Molecular biology and pathogenesis of animal lentivirus infections", "type" : "article-journal", "volume" : "9" }, "uris" : [ "http://www.mendeley.com/documents/?uuid=20cb8010-d25e-43e6-a897-9ce78b746e9b" ] } ], "mendeley" : { "previouslyFormattedCitation" : "(Clements and Zink, 1996)" }, "properties" : { "noteIndex" : 0 }, "schema" : "https://github.com/citation-style-language/schema/raw/master/csl-citation.json" }</w:instrText>
      </w:r>
      <w:r w:rsidR="00122438" w:rsidRPr="003D306D">
        <w:rPr>
          <w:rFonts w:eastAsia="Times New Roman"/>
        </w:rPr>
        <w:fldChar w:fldCharType="separate"/>
      </w:r>
      <w:r w:rsidR="007413E0" w:rsidRPr="00660074">
        <w:rPr>
          <w:rFonts w:eastAsia="Times New Roman"/>
          <w:noProof/>
        </w:rPr>
        <w:t>(Clements and Zink, 1996)</w:t>
      </w:r>
      <w:r w:rsidR="00122438" w:rsidRPr="003D306D">
        <w:rPr>
          <w:rFonts w:eastAsia="Times New Roman"/>
        </w:rPr>
        <w:fldChar w:fldCharType="end"/>
      </w:r>
      <w:r w:rsidRPr="003D306D">
        <w:rPr>
          <w:rFonts w:eastAsia="Times New Roman"/>
        </w:rPr>
        <w:t>.</w:t>
      </w:r>
    </w:p>
    <w:p w:rsidR="006179E6" w:rsidRDefault="00690A4B" w:rsidP="006179E6">
      <w:r>
        <w:t>The l</w:t>
      </w:r>
      <w:r w:rsidR="006179E6">
        <w:t>entiviral genome is about 9.0 K</w:t>
      </w:r>
      <w:r w:rsidR="006179E6" w:rsidRPr="003D306D">
        <w:t xml:space="preserve">b and consists of two positive-sense single-stranded RNA molecules that are converted into cDNA </w:t>
      </w:r>
      <w:r w:rsidR="006179E6">
        <w:t xml:space="preserve">(provirus) </w:t>
      </w:r>
      <w:r w:rsidR="006179E6" w:rsidRPr="003D306D">
        <w:t xml:space="preserve">by </w:t>
      </w:r>
      <w:r w:rsidR="006179E6">
        <w:t xml:space="preserve">a </w:t>
      </w:r>
      <w:r w:rsidR="006179E6" w:rsidRPr="003D306D">
        <w:t xml:space="preserve">reverse transcription in the host cell cytoplasm. Both 5’ and 3’ ends of </w:t>
      </w:r>
      <w:r w:rsidR="006179E6">
        <w:t xml:space="preserve">the </w:t>
      </w:r>
      <w:r w:rsidR="006179E6" w:rsidRPr="003D306D">
        <w:t>provirus contain long terminal repeats (LTRs); each of which c</w:t>
      </w:r>
      <w:r w:rsidR="006179E6">
        <w:t>omprises 3’ unique elements (U3)</w:t>
      </w:r>
      <w:r w:rsidR="006179E6" w:rsidRPr="003D306D">
        <w:t>, repeat</w:t>
      </w:r>
      <w:r w:rsidR="006179E6">
        <w:t xml:space="preserve"> elements</w:t>
      </w:r>
      <w:r>
        <w:t xml:space="preserve"> (R)</w:t>
      </w:r>
      <w:r w:rsidR="006179E6">
        <w:t>, and 5’ unique elements (U5). These L</w:t>
      </w:r>
      <w:r w:rsidR="006179E6" w:rsidRPr="003D306D">
        <w:t>T</w:t>
      </w:r>
      <w:r w:rsidR="006179E6">
        <w:t>R</w:t>
      </w:r>
      <w:r w:rsidR="006179E6" w:rsidRPr="003D306D">
        <w:t>s have crucial roles in</w:t>
      </w:r>
      <w:r w:rsidR="006179E6">
        <w:t xml:space="preserve"> the </w:t>
      </w:r>
      <w:r w:rsidR="006179E6" w:rsidRPr="003D306D">
        <w:t xml:space="preserve">reverse transcription of viral RNA, </w:t>
      </w:r>
      <w:r w:rsidR="006179E6">
        <w:t xml:space="preserve">the integration of </w:t>
      </w:r>
      <w:r w:rsidR="006179E6" w:rsidRPr="003D306D">
        <w:t>provirus into the host cell genome</w:t>
      </w:r>
      <w:r w:rsidR="006179E6">
        <w:t xml:space="preserve">, and the viral </w:t>
      </w:r>
      <w:r w:rsidR="006179E6" w:rsidRPr="003D306D">
        <w:t xml:space="preserve">gene expression. </w:t>
      </w:r>
      <w:r w:rsidR="006179E6">
        <w:t>O</w:t>
      </w:r>
      <w:r w:rsidR="006179E6" w:rsidRPr="003D306D">
        <w:t>ther important sequences</w:t>
      </w:r>
      <w:r w:rsidR="006179E6">
        <w:t xml:space="preserve"> participating</w:t>
      </w:r>
      <w:r w:rsidR="006179E6" w:rsidRPr="003D306D">
        <w:t xml:space="preserve"> in reverse transcription </w:t>
      </w:r>
      <w:r w:rsidR="006179E6">
        <w:t>include</w:t>
      </w:r>
      <w:r w:rsidR="006179E6" w:rsidRPr="003D306D">
        <w:t xml:space="preserve"> the primer bi</w:t>
      </w:r>
      <w:r w:rsidR="006179E6">
        <w:t>nding site, the packaging signal</w:t>
      </w:r>
      <w:r w:rsidR="006179E6" w:rsidRPr="003D306D">
        <w:t xml:space="preserve">, </w:t>
      </w:r>
      <w:r w:rsidR="006179E6">
        <w:t xml:space="preserve">the </w:t>
      </w:r>
      <w:r w:rsidR="006179E6" w:rsidRPr="003D306D">
        <w:t>central polypurine tract,</w:t>
      </w:r>
      <w:r w:rsidR="006179E6">
        <w:t xml:space="preserve"> the </w:t>
      </w:r>
      <w:r w:rsidR="006179E6" w:rsidRPr="003D306D">
        <w:t>central termination sequence</w:t>
      </w:r>
      <w:r w:rsidR="006179E6">
        <w:t>,</w:t>
      </w:r>
      <w:r w:rsidR="006179E6" w:rsidRPr="003D306D">
        <w:t xml:space="preserve"> </w:t>
      </w:r>
      <w:r w:rsidR="006179E6">
        <w:t>and the polypurine tract</w:t>
      </w:r>
      <w:r w:rsidR="006179E6" w:rsidRPr="003D306D">
        <w:t>. Once rever</w:t>
      </w:r>
      <w:r w:rsidR="006179E6">
        <w:t>se transcription is completed, the</w:t>
      </w:r>
      <w:r w:rsidR="006179E6" w:rsidRPr="003D306D">
        <w:t xml:space="preserve"> pre-integration provirus and several proteins </w:t>
      </w:r>
      <w:r w:rsidR="006179E6">
        <w:t xml:space="preserve">of the host cell </w:t>
      </w:r>
      <w:r w:rsidR="00514C51">
        <w:t>form pre-integration complex and is</w:t>
      </w:r>
      <w:r w:rsidR="006179E6" w:rsidRPr="003D306D">
        <w:t xml:space="preserve"> </w:t>
      </w:r>
      <w:r w:rsidR="00514C51">
        <w:t xml:space="preserve">subsequently </w:t>
      </w:r>
      <w:r w:rsidR="006179E6" w:rsidRPr="003D306D">
        <w:t xml:space="preserve">transported into the host cell nucleus. Integration of </w:t>
      </w:r>
      <w:r w:rsidR="006179E6">
        <w:t xml:space="preserve">the </w:t>
      </w:r>
      <w:r w:rsidR="006179E6" w:rsidRPr="003D306D">
        <w:t>provirus into the host cell genome is then facil</w:t>
      </w:r>
      <w:r w:rsidR="006179E6">
        <w:t xml:space="preserve">itated by </w:t>
      </w:r>
      <w:r>
        <w:t xml:space="preserve">the </w:t>
      </w:r>
      <w:r w:rsidR="006179E6">
        <w:t xml:space="preserve">viral enzyme, </w:t>
      </w:r>
      <w:r w:rsidR="006179E6" w:rsidRPr="003D306D">
        <w:t xml:space="preserve">integrase. Subsequent synthesis of viral RNA is performed by several transcription factors of the host cell. Post-transcriptional transport of </w:t>
      </w:r>
      <w:r w:rsidR="006179E6">
        <w:t>the full-length</w:t>
      </w:r>
      <w:r w:rsidR="006179E6" w:rsidRPr="003D306D">
        <w:t xml:space="preserve"> viral RNA from </w:t>
      </w:r>
      <w:r w:rsidR="006179E6">
        <w:t xml:space="preserve">the host cell </w:t>
      </w:r>
      <w:r w:rsidR="006179E6" w:rsidRPr="003D306D">
        <w:t xml:space="preserve">nucleus to </w:t>
      </w:r>
      <w:r w:rsidR="006179E6">
        <w:t xml:space="preserve">the </w:t>
      </w:r>
      <w:r w:rsidR="006179E6" w:rsidRPr="003D306D">
        <w:t xml:space="preserve">cytoplasm is mediated by </w:t>
      </w:r>
      <w:r w:rsidR="006179E6">
        <w:t xml:space="preserve">the </w:t>
      </w:r>
      <w:r w:rsidR="006179E6" w:rsidRPr="003D306D">
        <w:t xml:space="preserve">viral Rev-response element (RRE). The transcribed RNA then serves as both genomic RNA for the next generation of the virus and mRNA for </w:t>
      </w:r>
      <w:r w:rsidR="006179E6">
        <w:t xml:space="preserve">the </w:t>
      </w:r>
      <w:r w:rsidR="006179E6" w:rsidRPr="003D306D">
        <w:t xml:space="preserve">translation of viral proteins. </w:t>
      </w:r>
      <w:r w:rsidR="006179E6">
        <w:t xml:space="preserve">The viral </w:t>
      </w:r>
      <w:r w:rsidR="006179E6" w:rsidRPr="003D306D">
        <w:rPr>
          <w:i/>
        </w:rPr>
        <w:t>gag</w:t>
      </w:r>
      <w:r w:rsidR="006179E6">
        <w:t xml:space="preserve"> and</w:t>
      </w:r>
      <w:r w:rsidR="006179E6" w:rsidRPr="003D306D">
        <w:t xml:space="preserve"> </w:t>
      </w:r>
      <w:r w:rsidR="006179E6" w:rsidRPr="003D306D">
        <w:rPr>
          <w:i/>
        </w:rPr>
        <w:t>env</w:t>
      </w:r>
      <w:r w:rsidR="006179E6" w:rsidRPr="003D306D">
        <w:t xml:space="preserve"> </w:t>
      </w:r>
      <w:r w:rsidR="006179E6">
        <w:t>genes are responsible for v</w:t>
      </w:r>
      <w:r w:rsidR="006179E6" w:rsidRPr="003D306D">
        <w:t xml:space="preserve">iral structural </w:t>
      </w:r>
      <w:r w:rsidR="006179E6">
        <w:t xml:space="preserve">proteins: matrix, capsid, nucleocapsid, and envelope glycoproteins whilst the </w:t>
      </w:r>
      <w:r w:rsidR="006179E6">
        <w:rPr>
          <w:i/>
        </w:rPr>
        <w:t>pol</w:t>
      </w:r>
      <w:r w:rsidR="006179E6">
        <w:t xml:space="preserve"> gene</w:t>
      </w:r>
      <w:r w:rsidR="006179E6" w:rsidRPr="003D306D">
        <w:t xml:space="preserve"> </w:t>
      </w:r>
      <w:r w:rsidR="006179E6">
        <w:t xml:space="preserve">encodes viral enzymatic proteins: </w:t>
      </w:r>
      <w:r w:rsidR="006179E6" w:rsidRPr="003D306D">
        <w:t xml:space="preserve">reverse transcriptase, integrase, </w:t>
      </w:r>
      <w:r w:rsidR="006179E6">
        <w:t>and protease.</w:t>
      </w:r>
      <w:r w:rsidR="006179E6" w:rsidRPr="003D306D">
        <w:t xml:space="preserve"> </w:t>
      </w:r>
      <w:r w:rsidR="006179E6">
        <w:t>Other</w:t>
      </w:r>
      <w:r w:rsidR="006179E6" w:rsidRPr="003D306D">
        <w:t xml:space="preserve"> </w:t>
      </w:r>
      <w:r w:rsidR="006179E6">
        <w:t xml:space="preserve">viral </w:t>
      </w:r>
      <w:r w:rsidR="006179E6">
        <w:lastRenderedPageBreak/>
        <w:t>proteins are translated from</w:t>
      </w:r>
      <w:r w:rsidR="006179E6" w:rsidRPr="003D306D">
        <w:t xml:space="preserve"> </w:t>
      </w:r>
      <w:r w:rsidR="006179E6" w:rsidRPr="003D306D">
        <w:rPr>
          <w:i/>
        </w:rPr>
        <w:t>vif</w:t>
      </w:r>
      <w:r w:rsidR="006179E6" w:rsidRPr="003D306D">
        <w:t xml:space="preserve">, </w:t>
      </w:r>
      <w:r w:rsidR="006179E6" w:rsidRPr="003D306D">
        <w:rPr>
          <w:i/>
        </w:rPr>
        <w:t>vpr</w:t>
      </w:r>
      <w:r w:rsidR="006179E6" w:rsidRPr="003D306D">
        <w:t xml:space="preserve">, </w:t>
      </w:r>
      <w:r w:rsidR="006179E6" w:rsidRPr="003D306D">
        <w:rPr>
          <w:i/>
        </w:rPr>
        <w:t>vpu</w:t>
      </w:r>
      <w:r w:rsidR="006179E6">
        <w:t xml:space="preserve">, </w:t>
      </w:r>
      <w:r w:rsidR="006179E6" w:rsidRPr="003D306D">
        <w:rPr>
          <w:i/>
        </w:rPr>
        <w:t>nef</w:t>
      </w:r>
      <w:r w:rsidR="006179E6" w:rsidRPr="003D306D">
        <w:t xml:space="preserve"> </w:t>
      </w:r>
      <w:r w:rsidR="006179E6">
        <w:t xml:space="preserve">(for accessory proteins) and </w:t>
      </w:r>
      <w:r w:rsidR="006179E6" w:rsidRPr="003D306D">
        <w:rPr>
          <w:i/>
        </w:rPr>
        <w:t>tat</w:t>
      </w:r>
      <w:r w:rsidR="006179E6" w:rsidRPr="003D306D">
        <w:t xml:space="preserve">, </w:t>
      </w:r>
      <w:r w:rsidR="006179E6" w:rsidRPr="003D306D">
        <w:rPr>
          <w:i/>
        </w:rPr>
        <w:t>rev</w:t>
      </w:r>
      <w:r w:rsidR="006179E6">
        <w:t xml:space="preserve"> (for regulatory proteins) (</w:t>
      </w:r>
      <w:r w:rsidR="006179E6">
        <w:rPr>
          <w:b/>
        </w:rPr>
        <w:t>Figure 1.3</w:t>
      </w:r>
      <w:r w:rsidR="006179E6">
        <w:t>)</w:t>
      </w:r>
      <w:r w:rsidR="006179E6" w:rsidRPr="003D306D">
        <w:t xml:space="preserve">. Some of these enzymes, for example </w:t>
      </w:r>
      <w:r w:rsidR="006179E6">
        <w:t xml:space="preserve">those encoded by </w:t>
      </w:r>
      <w:r w:rsidR="006179E6" w:rsidRPr="003D306D">
        <w:rPr>
          <w:i/>
        </w:rPr>
        <w:t>nef</w:t>
      </w:r>
      <w:r w:rsidR="006179E6" w:rsidRPr="003D306D">
        <w:t xml:space="preserve"> or</w:t>
      </w:r>
      <w:r w:rsidR="006179E6" w:rsidRPr="003D306D">
        <w:rPr>
          <w:i/>
        </w:rPr>
        <w:t xml:space="preserve"> vif</w:t>
      </w:r>
      <w:r w:rsidR="006179E6">
        <w:t>,</w:t>
      </w:r>
      <w:r w:rsidR="006179E6" w:rsidRPr="003D306D">
        <w:t xml:space="preserve"> can trigger the immune response of </w:t>
      </w:r>
      <w:r w:rsidR="006179E6">
        <w:t>the host cell</w:t>
      </w:r>
      <w:r w:rsidR="006179E6" w:rsidRPr="003D306D">
        <w:t xml:space="preserve"> </w:t>
      </w:r>
      <w:r w:rsidR="00122438" w:rsidRPr="003D306D">
        <w:fldChar w:fldCharType="begin" w:fldLock="1"/>
      </w:r>
      <w:r w:rsidR="00994410">
        <w:instrText>ADDIN CSL_CITATION { "citationItems" : [ { "id" : "ITEM-1", "itemData" : { "DOI" : "20091890 [pii]", "ISBN" : "1734-154X (Electronic)\n0001-527X (Linking)", "PMID" : "19936329", "abstract" : "Despite the extensive research efforts over the past 25 years that have focused on HIV, there is still no cure for AIDS. However, tremendous progress in the understanding of the structure and biology of the HIV virus led to the development of safe and potent HIV-based transgene delivery vectors. These genetic vehicles are referred to as lentiviral vectors. They appear to be better suited for particular applications, such as transgene delivery into stem cells, compared to other viral- and non-viral vectors. This is because Lentivirus-based vectors can efficiently infect nondividing and slowly dividing cells. In the present review article, the current state of understanding of HIV-1 is discussed and the main characteristics that had an impact on vector design are outlined. A historical view on the vector concept is presented to facilitate discussion of recent results in vector engineering in a broader context. Subsequently, a state of the art overview concerning vector construction and vector production is given. This review also touches upon the subject of lentiviral vector safety and related topics that can be helpful in addressing this issue are discussed. Finally, examples of Lentivirus-based gene delivery systems and their applications are presented, with emphasis on animal transgenesis and human gene therapy.", "author" : [ { "dropping-particle" : "", "family" : "Pluta", "given" : "K", "non-dropping-particle" : "", "parse-names" : false, "suffix" : "" }, { "dropping-particle" : "", "family" : "Kacprzak", "given" : "M M", "non-dropping-particle" : "", "parse-names" : false, "suffix" : "" } ], "container-title" : "Acta Biochim Pol", "edition" : "2009/11/26", "id" : "ITEM-1", "issue" : "4", "issued" : { "date-parts" : [ [ "2009" ] ] }, "note" : "Pluta, Krzysztof\nKacprzak, Magdalena Marta\nReview\nPoland\nActa biochimica Polonica\nActa Biochim Pol. 2009;56(4):531-95. Epub 2009 Nov 23.", "page" : "531-595", "title" : "Use of HIV as a gene transfer vector", "type" : "article-journal", "volume" : "56" }, "uris" : [ "http://www.mendeley.com/documents/?uuid=ecde9439-cc69-4079-88b7-e63cb268d036" ] }, { "id" : "ITEM-2", "itemData" : { "DOI" : "10.1038/nature08237", "ISSN" : "1476-4687", "PMID" : "19661910", "abstract" : "Single-stranded RNA viruses encompass broad classes of infectious agents and cause the common cold, cancer, AIDS and other serious health threats. Viral replication is regulated at many levels, including the use of conserved genomic RNA structures. Most potential regulatory elements in viral RNA genomes are uncharacterized. Here we report the structure of an entire HIV-1 genome at single nucleotide resolution using SHAPE, a high-throughput RNA analysis technology. The genome encodes protein structure at two levels. In addition to the correspondence between RNA and protein primary sequences, a correlation exists between high levels of RNA structure and sequences that encode inter-domain loops in HIV proteins. This correlation suggests that RNA structure modulates ribosome elongation to promote native protein folding. Some simple genome elements previously shown to be important, including the ribosomal gag-pol frameshift stem-loop, are components of larger RNA motifs. We also identify organizational principles for unstructured RNA regions, including splice site acceptors and hypervariable regions. These results emphasize that the HIV-1 genome and, potentially, many coding RNAs are punctuated by previously unrecognized regulatory motifs and that extensive RNA structure constitutes an important component of the genetic code.", "author" : [ { "dropping-particle" : "", "family" : "Watts", "given" : "Joseph M", "non-dropping-particle" : "", "parse-names" : false, "suffix" : "" }, { "dropping-particle" : "", "family" : "Dang", "given" : "Kristen K", "non-dropping-particle" : "", "parse-names" : false, "suffix" : "" }, { "dropping-particle" : "", "family" : "Gorelick", "given" : "Robert J", "non-dropping-particle" : "", "parse-names" : false, "suffix" : "" }, { "dropping-particle" : "", "family" : "Leonard", "given" : "Christopher W", "non-dropping-particle" : "", "parse-names" : false, "suffix" : "" }, { "dropping-particle" : "", "family" : "Bess", "given" : "Julian W", "non-dropping-particle" : "", "parse-names" : false, "suffix" : "" }, { "dropping-particle" : "", "family" : "Swanstrom", "given" : "Ronald", "non-dropping-particle" : "", "parse-names" : false, "suffix" : "" }, { "dropping-particle" : "", "family" : "Burch", "given" : "Christina L", "non-dropping-particle" : "", "parse-names" : false, "suffix" : "" }, { "dropping-particle" : "", "family" : "Weeks", "given" : "Kevin M", "non-dropping-particle" : "", "parse-names" : false, "suffix" : "" } ], "container-title" : "Nature", "id" : "ITEM-2", "issue" : "7256", "issued" : { "date-parts" : [ [ "2009", "8", "6" ] ] }, "page" : "711-6", "publisher" : "Nature Publishing Group", "title" : "Architecture and secondary structure of an entire HIV-1 RNA genome.", "type" : "article-journal", "volume" : "460" }, "uris" : [ "http://www.mendeley.com/documents/?uuid=3277316c-2eea-40d4-89e1-08e9f9466358" ] } ], "mendeley" : { "previouslyFormattedCitation" : "(Pluta and Kacprzak, 2009; Watts et al., 2009)" }, "properties" : { "noteIndex" : 0 }, "schema" : "https://github.com/citation-style-language/schema/raw/master/csl-citation.json" }</w:instrText>
      </w:r>
      <w:r w:rsidR="00122438" w:rsidRPr="003D306D">
        <w:fldChar w:fldCharType="separate"/>
      </w:r>
      <w:r w:rsidR="007413E0" w:rsidRPr="00660074">
        <w:rPr>
          <w:noProof/>
        </w:rPr>
        <w:t>(Pluta and Kacprzak, 2009; Watts et al., 2009)</w:t>
      </w:r>
      <w:r w:rsidR="00122438" w:rsidRPr="003D306D">
        <w:fldChar w:fldCharType="end"/>
      </w:r>
      <w:r w:rsidR="006179E6" w:rsidRPr="003D306D">
        <w:t xml:space="preserve">. </w:t>
      </w:r>
    </w:p>
    <w:p w:rsidR="006179E6" w:rsidRDefault="006179E6" w:rsidP="006179E6">
      <w:r>
        <w:br w:type="page"/>
      </w:r>
    </w:p>
    <w:p w:rsidR="007413E0" w:rsidRDefault="007413E0" w:rsidP="006179E6"/>
    <w:p w:rsidR="006179E6" w:rsidRDefault="00DB0C88" w:rsidP="006179E6">
      <w:pPr>
        <w:rPr>
          <w:rStyle w:val="Strong"/>
          <w:b/>
        </w:rPr>
      </w:pPr>
      <w:r>
        <w:rPr>
          <w:noProof/>
          <w:lang w:eastAsia="en-GB"/>
        </w:rPr>
        <w:pict>
          <v:group id="Group 19" o:spid="_x0000_s1036" style="position:absolute;left:0;text-align:left;margin-left:-15.15pt;margin-top:-40.45pt;width:443.25pt;height:434.7pt;z-index:251651072" coordorigin="1965,1371" coordsize="8865,8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">
            <v:group id="Group 20" o:spid="_x0000_s1037" style="position:absolute;left:2336;top:1371;width:8055;height:6238" coordorigin="2265,5057" coordsize="8055,6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bvwP8MAAADdAAAADwAAAGRycy9kb3ducmV2LnhtbERPS4vCMBC+C/6HMIK3&#10;Na2usnSNIqLiQRZ8wLK3oRnbYjMpTWzrv98Igrf5+J4zX3amFA3VrrCsIB5FIIhTqwvOFFzO248v&#10;EM4jaywtk4IHOVgu+r05Jtq2fKTm5DMRQtglqCD3vkqkdGlOBt3IVsSBu9raoA+wzqSusQ3hppTj&#10;KJpJgwWHhhwrWueU3k53o2DXYruaxJvmcLuuH3/n6c/vISalhoNu9Q3CU+ff4pd7r8P8z3g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u/A/wwAAAN0AAAAP&#10;AAAAAAAAAAAAAAAAAKoCAABkcnMvZG93bnJldi54bWxQSwUGAAAAAAQABAD6AAAAmgMAAAAA&#10;">
              <v:group id="Group 21" o:spid="_x0000_s1038" style="position:absolute;left:2565;top:5280;width:7755;height:6015" coordorigin="2805,6555" coordsize="7755,60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luSMMAAADdAAAADwAAAGRycy9kb3ducmV2LnhtbERPS4vCMBC+C/6HMII3&#10;Tau7snSNIqLiQRZ8wLK3oRnbYjMpTWzrv98Igrf5+J4zX3amFA3VrrCsIB5HIIhTqwvOFFzO29EX&#10;COeRNZaWScGDHCwX/d4cE21bPlJz8pkIIewSVJB7XyVSujQng25sK+LAXW1t0AdYZ1LX2IZwU8pJ&#10;FM2kwYJDQ44VrXNKb6e7UbBrsV1N401zuF3Xj7/z58/vISalhoNu9Q3CU+ff4pd7r8P8j3gG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aW5IwwAAAN0AAAAP&#10;AAAAAAAAAAAAAAAAAKoCAABkcnMvZG93bnJldi54bWxQSwUGAAAAAAQABAD6AAAAmgMAAAAA&#10;">
                <v:shape id="Picture 22" o:spid="_x0000_s1039" type="#_x0000_t75" style="position:absolute;left:3450;top:7007;width:6174;height:518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H8TDFAAAA3QAAAA8AAABkcnMvZG93bnJldi54bWxET01rwkAQvQv+h2WEXqRuUkq10VXagiIF&#10;QWOhHifZMYnNzobsqvHfdwsFb/N4nzNbdKYWF2pdZVlBPIpAEOdWV1wo+NovHycgnEfWWFsmBTdy&#10;sJj3ezNMtL3yji6pL0QIYZeggtL7JpHS5SUZdCPbEAfuaFuDPsC2kLrFawg3tXyKohdpsOLQUGJD&#10;HyXlP+nZKMgOafa5OlWb/dZkr+57NXyPJ6TUw6B7m4Lw1Pm7+N+91mH+czyGv2/CCXL+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x/EwxQAAAN0AAAAPAAAAAAAAAAAAAAAA&#10;AJ8CAABkcnMvZG93bnJldi54bWxQSwUGAAAAAAQABAD3AAAAkQMAAAAA&#10;">
                  <v:imagedata r:id="rId17" o:title=""/>
                </v:shape>
                <v:shape id="Text Box 23" o:spid="_x0000_s1040" type="#_x0000_t202" style="position:absolute;left:4380;top:6555;width:2145;height: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psQA&#10;AADdAAAADwAAAGRycy9kb3ducmV2LnhtbESPzW7CQAyE75V4h5WRuFRlQ0X5CSyIIoG4QnkAkzVJ&#10;RNYbZRcS3h4fkHqzNeOZz8t15yr1oCaUng2Mhgko4szbknMD57/d1wxUiMgWK89k4EkB1qvexxJT&#10;61s+0uMUcyUhHFI0UMRYp1qHrCCHYehrYtGuvnEYZW1ybRtsJdxV+jtJJtphydJQYE3bgrLb6e4M&#10;XA/t58+8vezjeXocT36xnF7805hBv9ssQEXq4r/5fX2wgj8eCa58IyPo1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rf6bEAAAA3QAAAA8AAAAAAAAAAAAAAAAAmAIAAGRycy9k&#10;b3ducmV2LnhtbFBLBQYAAAAABAAEAPUAAACJAwAAAAA=&#10;" stroked="f">
                  <v:textbox style="mso-next-textbox:#Text Box 23">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Surface glycoprotein</w:t>
                        </w:r>
                        <w:r w:rsidRPr="007B7A9D">
                          <w:rPr>
                            <w:b/>
                            <w:sz w:val="18"/>
                            <w:szCs w:val="18"/>
                          </w:rPr>
                          <w:br/>
                          <w:t xml:space="preserve"> (gp120)</w:t>
                        </w:r>
                      </w:p>
                    </w:txbxContent>
                  </v:textbox>
                </v:shape>
                <v:shape id="Text Box 24" o:spid="_x0000_s1041" type="#_x0000_t202" style="position:absolute;left:3030;top:7155;width:2060;height: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faPcEA&#10;AADdAAAADwAAAGRycy9kb3ducmV2LnhtbERPy6rCMBDdC/5DmAtuRFPFx7XXKCoobqt+wNiMbbnN&#10;pDTR1r83guBuDuc5y3VrSvGg2hWWFYyGEQji1OqCMwWX837wC8J5ZI2lZVLwJAfrVbezxFjbhhN6&#10;nHwmQgi7GBXk3lexlC7NyaAb2oo4cDdbG/QB1pnUNTYh3JRyHEUzabDg0JBjRbuc0v/T3Si4HZv+&#10;dNFcD/4yTyazLRbzq30q1ftpN38gPLX+K/64jzrMn4wW8P4mnCB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n2j3BAAAA3QAAAA8AAAAAAAAAAAAAAAAAmAIAAGRycy9kb3du&#10;cmV2LnhtbFBLBQYAAAAABAAEAPUAAACGAwAAAAA=&#10;" stroked="f">
                  <v:textbox style="mso-next-textbox:#Text Box 24">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Transmembrane glycoprotein (gp41)</w:t>
                        </w:r>
                      </w:p>
                    </w:txbxContent>
                  </v:textbox>
                </v:shape>
                <v:shape id="Text Box 25" o:spid="_x0000_s1042" type="#_x0000_t202" style="position:absolute;left:8405;top:7185;width:1200;height:4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G5HcQA&#10;AADdAAAADwAAAGRycy9kb3ducmV2LnhtbESPzW7CQAyE75V4h5WRuFRlA6L8BBZEkUBcoTyAyZok&#10;IuuNslsS3h4fkHqzNeOZz6tN5yr1oCaUng2Mhgko4szbknMDl9/91xxUiMgWK89k4EkBNuvexwpT&#10;61s+0eMccyUhHFI0UMRYp1qHrCCHYehrYtFuvnEYZW1ybRtsJdxVepwkU+2wZGkosKZdQdn9/OcM&#10;3I7t5/eivR7iZXaaTH+wnF3905hBv9suQUXq4r/5fX20gj8ZC798IyPo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xuR3EAAAA3QAAAA8AAAAAAAAAAAAAAAAAmAIAAGRycy9k&#10;b3ducmV2LnhtbFBLBQYAAAAABAAEAPUAAACJAwAAAAA=&#10;" stroked="f">
                  <v:textbox style="mso-next-textbox:#Text Box 25">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Lipid layer</w:t>
                        </w:r>
                      </w:p>
                    </w:txbxContent>
                  </v:textbox>
                </v:shape>
                <v:shape id="Text Box 26" o:spid="_x0000_s1043" type="#_x0000_t202" style="position:absolute;left:9185;top:8175;width:1020;height: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0chsEA&#10;AADdAAAADwAAAGRycy9kb3ducmV2LnhtbERP24rCMBB9F/yHMIIvsk0Vr9UoKuziq64fMG3GtthM&#10;ShNt/XuzsODbHM51NrvOVOJJjSstKxhHMQjizOqScwXX3++vJQjnkTVWlknBixzstv3eBhNtWz7T&#10;8+JzEULYJaig8L5OpHRZQQZdZGviwN1sY9AH2ORSN9iGcFPJSRzPpcGSQ0OBNR0Lyu6Xh1FwO7Wj&#10;2apNf/x1cZ7OD1guUvtSajjo9msQnjr/Ef+7TzrMn07G8PdNOEF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9HIbBAAAA3QAAAA8AAAAAAAAAAAAAAAAAmAIAAGRycy9kb3du&#10;cmV2LnhtbFBLBQYAAAAABAAEAPUAAACGAwAAAAA=&#10;" stroked="f">
                  <v:textbox style="mso-next-textbox:#Text Box 26">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Matrix</w:t>
                        </w:r>
                        <w:r w:rsidRPr="007B7A9D">
                          <w:rPr>
                            <w:b/>
                            <w:sz w:val="18"/>
                            <w:szCs w:val="18"/>
                          </w:rPr>
                          <w:br/>
                          <w:t xml:space="preserve"> (p17)</w:t>
                        </w:r>
                      </w:p>
                    </w:txbxContent>
                  </v:textbox>
                </v:shape>
                <v:shape id="Text Box 27" o:spid="_x0000_s1044" type="#_x0000_t202" style="position:absolute;left:2895;top:7905;width:1230;height: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C8cEA&#10;AADdAAAADwAAAGRycy9kb3ducmV2LnhtbERPy6rCMBDdC/5DGMGNaGrx+qhGUeGKWx8fMDZjW2wm&#10;pYm2/r25INzdHM5zVpvWlOJFtSssKxiPIhDEqdUFZwqul9/hHITzyBpLy6TgTQ42625nhYm2DZ/o&#10;dfaZCCHsElSQe18lUro0J4NuZCviwN1tbdAHWGdS19iEcFPKOIqm0mDBoSHHivY5pY/z0yi4H5vB&#10;z6K5Hfx1dppMd1jMbvatVL/XbpcgPLX+X/x1H3WYP4lj+PsmnCDX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vgvHBAAAA3QAAAA8AAAAAAAAAAAAAAAAAmAIAAGRycy9kb3du&#10;cmV2LnhtbFBLBQYAAAAABAAEAPUAAACGAwAAAAA=&#10;" stroked="f">
                  <v:textbox style="mso-next-textbox:#Text Box 27">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Host cell proteins</w:t>
                        </w:r>
                      </w:p>
                    </w:txbxContent>
                  </v:textbox>
                </v:shape>
                <v:shape id="Text Box 28" o:spid="_x0000_s1045" type="#_x0000_t202" style="position:absolute;left:2825;top:8832;width:1285;height:61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MnasMA&#10;AADdAAAADwAAAGRycy9kb3ducmV2LnhtbERP22rCQBB9L/gPywi+FN1obWyjq9iCxVc1HzBmxySY&#10;nQ3ZNZe/7wqFvs3hXGez600lWmpcaVnBfBaBIM6sLjlXkF4O0w8QziNrrCyTgoEc7Lajlw0m2nZ8&#10;ovbscxFC2CWooPC+TqR0WUEG3czWxIG72cagD7DJpW6wC+GmkosoiqXBkkNDgTV9F5Tdzw+j4Hbs&#10;Xt8/u+uPT1enZfyF5epqB6Um436/BuGp9//iP/dRh/nLxRs8vwkn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MnasMAAADdAAAADwAAAAAAAAAAAAAAAACYAgAAZHJzL2Rv&#10;d25yZXYueG1sUEsFBgAAAAAEAAQA9QAAAIgDAAAAAA==&#10;" stroked="f">
                  <v:textbox style="mso-next-textbox:#Text Box 28">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Integrase (p31)</w:t>
                        </w:r>
                      </w:p>
                    </w:txbxContent>
                  </v:textbox>
                </v:shape>
                <v:shape id="Text Box 29" o:spid="_x0000_s1046" type="#_x0000_t202" style="position:absolute;left:2805;top:9940;width:1035;height: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q/HsIA&#10;AADdAAAADwAAAGRycy9kb3ducmV2LnhtbERPyWrDMBC9F/oPYgq9lFpucOzGiRLaQkquWT5gYo0X&#10;ao2MpXr5+ypQyG0eb53NbjKtGKh3jWUFb1EMgriwuuFKweW8f30H4TyyxtYyKZjJwW77+LDBXNuR&#10;jzScfCVCCLscFdTed7mUrqjJoItsRxy40vYGfYB9JXWPYwg3rVzEcSoNNhwaauzoq6bi5/RrFJSH&#10;8WW5Gq/f/pIdk/QTm+xqZ6Wen6aPNQhPk7+L/90HHeYniwRu34QT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ir8ewgAAAN0AAAAPAAAAAAAAAAAAAAAAAJgCAABkcnMvZG93&#10;bnJldi54bWxQSwUGAAAAAAQABAD1AAAAhwMAAAAA&#10;" stroked="f">
                  <v:textbox style="mso-next-textbox:#Text Box 29">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Capsid</w:t>
                        </w:r>
                        <w:r w:rsidRPr="007B7A9D">
                          <w:rPr>
                            <w:b/>
                            <w:sz w:val="18"/>
                            <w:szCs w:val="18"/>
                          </w:rPr>
                          <w:br/>
                          <w:t xml:space="preserve"> (p24)</w:t>
                        </w:r>
                      </w:p>
                    </w:txbxContent>
                  </v:textbox>
                </v:shape>
                <v:shape id="Text Box 30" o:spid="_x0000_s1047" type="#_x0000_t202" style="position:absolute;left:3420;top:11385;width:1535;height: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YahcIA&#10;AADdAAAADwAAAGRycy9kb3ducmV2LnhtbERPzWrCQBC+F/oOyxR6KbqpaNTUTagFxavRBxizYxKa&#10;nQ3Z1cS3dwXB23x8v7PKBtOIK3WutqzgexyBIC6srrlUcDxsRgsQziNrbCyTghs5yNL3txUm2va8&#10;p2vuSxFC2CWooPK+TaR0RUUG3di2xIE7286gD7Arpe6wD+GmkZMoiqXBmkNDhS39VVT85xej4Lzr&#10;v2bL/rT1x/l+Gq+xnp/sTanPj+H3B4Snwb/ET/dOh/nTyQwe34QTZH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xhqFwgAAAN0AAAAPAAAAAAAAAAAAAAAAAJgCAABkcnMvZG93&#10;bnJldi54bWxQSwUGAAAAAAQABAD1AAAAhwMAAAAA&#10;" stroked="f">
                  <v:textbox style="mso-next-textbox:#Text Box 30">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Nucleocapsid</w:t>
                        </w:r>
                        <w:r w:rsidRPr="007B7A9D">
                          <w:rPr>
                            <w:b/>
                            <w:sz w:val="18"/>
                            <w:szCs w:val="18"/>
                          </w:rPr>
                          <w:br/>
                          <w:t xml:space="preserve"> (p7)</w:t>
                        </w:r>
                      </w:p>
                    </w:txbxContent>
                  </v:textbox>
                </v:shape>
                <v:shape id="Text Box 31" o:spid="_x0000_s1048" type="#_x0000_t202" style="position:absolute;left:4430;top:11985;width:1285;height:5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SE8sIA&#10;AADdAAAADwAAAGRycy9kb3ducmV2LnhtbERP24rCMBB9X/Afwgi+LDZVtGo1yrrg4quXD5g2Y1ts&#10;JqXJ2vr3G2HBtzmc62x2vanFg1pXWVYwiWIQxLnVFRcKrpfDeAnCeWSNtWVS8CQHu+3gY4Opth2f&#10;6HH2hQgh7FJUUHrfpFK6vCSDLrINceButjXoA2wLqVvsQrip5TSOE2mw4tBQYkPfJeX3869RcDt2&#10;n/NVl/346+I0S/ZYLTL7VGo07L/WIDz1/i3+dx91mD+bJvD6Jpw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FITywgAAAN0AAAAPAAAAAAAAAAAAAAAAAJgCAABkcnMvZG93&#10;bnJldi54bWxQSwUGAAAAAAQABAD1AAAAhwMAAAAA&#10;" stroked="f">
                  <v:textbox style="mso-next-textbox:#Text Box 31">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Protease (p1</w:t>
                        </w:r>
                        <w:r>
                          <w:rPr>
                            <w:b/>
                            <w:sz w:val="18"/>
                            <w:szCs w:val="18"/>
                          </w:rPr>
                          <w:t>1</w:t>
                        </w:r>
                        <w:r w:rsidRPr="007B7A9D">
                          <w:rPr>
                            <w:b/>
                            <w:sz w:val="18"/>
                            <w:szCs w:val="18"/>
                          </w:rPr>
                          <w:t>)</w:t>
                        </w:r>
                      </w:p>
                    </w:txbxContent>
                  </v:textbox>
                </v:shape>
                <v:shape id="Text Box 32" o:spid="_x0000_s1049" type="#_x0000_t202" style="position:absolute;left:9080;top:10740;width:1480;height:79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ghacMA&#10;AADdAAAADwAAAGRycy9kb3ducmV2LnhtbERPS2rDMBDdF3oHMYVuSiPXJHHjWAltISVbOznAxBp/&#10;qDUylmo7t68Chezm8b6T7WfTiZEG11pW8LaIQBCXVrdcKzifDq/vIJxH1thZJgVXcrDfPT5kmGo7&#10;cU5j4WsRQtilqKDxvk+ldGVDBt3C9sSBq+xg0Ac41FIPOIVw08k4itbSYMuhocGevhoqf4pfo6A6&#10;Ti+rzXT59uckX64/sU0u9qrU89P8sQXhafZ38b/7qMP8ZZzA7Ztwgt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VghacMAAADdAAAADwAAAAAAAAAAAAAAAACYAgAAZHJzL2Rv&#10;d25yZXYueG1sUEsFBgAAAAAEAAQA9QAAAIgDAAAAAA==&#10;" stroked="f">
                  <v:textbox style="mso-next-textbox:#Text Box 32">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Reverse transcriptase (p66/p51)</w:t>
                        </w:r>
                      </w:p>
                    </w:txbxContent>
                  </v:textbox>
                </v:shape>
                <v:shape id="Text Box 33" o:spid="_x0000_s1050" type="#_x0000_t202" style="position:absolute;left:9335;top:9928;width:1150;height:4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e1G8QA&#10;AADdAAAADwAAAGRycy9kb3ducmV2LnhtbESPzW7CQAyE75V4h5WRuFRlA6L8BBZEkUBcoTyAyZok&#10;IuuNslsS3h4fkHqzNeOZz6tN5yr1oCaUng2Mhgko4szbknMDl9/91xxUiMgWK89k4EkBNuvexwpT&#10;61s+0eMccyUhHFI0UMRYp1qHrCCHYehrYtFuvnEYZW1ybRtsJdxVepwkU+2wZGkosKZdQdn9/OcM&#10;3I7t5/eivR7iZXaaTH+wnF3905hBv9suQUXq4r/5fX20gj8ZC658IyPo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HtRvEAAAA3QAAAA8AAAAAAAAAAAAAAAAAmAIAAGRycy9k&#10;b3ducmV2LnhtbFBLBQYAAAAABAAEAPUAAACJAwAAAAA=&#10;" stroked="f">
                  <v:textbox style="mso-next-textbox:#Text Box 33">
                    <w:txbxContent>
                      <w:p w:rsidR="00466BDA" w:rsidRPr="007B7A9D" w:rsidRDefault="00466BDA" w:rsidP="006179E6">
                        <w:pPr>
                          <w:spacing w:before="0" w:beforeAutospacing="0" w:after="0" w:afterAutospacing="0" w:line="240" w:lineRule="auto"/>
                          <w:jc w:val="center"/>
                          <w:rPr>
                            <w:b/>
                            <w:sz w:val="18"/>
                            <w:szCs w:val="18"/>
                          </w:rPr>
                        </w:pPr>
                        <w:r w:rsidRPr="007B7A9D">
                          <w:rPr>
                            <w:b/>
                            <w:sz w:val="18"/>
                            <w:szCs w:val="18"/>
                          </w:rPr>
                          <w:t>Viral RNA</w:t>
                        </w:r>
                      </w:p>
                    </w:txbxContent>
                  </v:textbox>
                </v:shape>
              </v:group>
              <v:shape id="Text Box 34" o:spid="_x0000_s1051" type="#_x0000_t202" style="position:absolute;left:2265;top:5057;width:540;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taTcYA&#10;AADdAAAADwAAAGRycy9kb3ducmV2LnhtbERPTWvCQBC9C/0Pywi9iNk0FNHoGkqrtF6E2oB4G7Jj&#10;EszOptk1xn/fLRR6m8f7nFU2mEb01LnasoKnKAZBXFhdc6kg/9pO5yCcR9bYWCYFd3KQrR9GK0y1&#10;vfEn9QdfihDCLkUFlfdtKqUrKjLoItsSB+5sO4M+wK6UusNbCDeNTOJ4Jg3WHBoqbOm1ouJyuBoF&#10;+/uRv9+v8bnftfNTftlv3raTjVKP4+FlCcLT4P/Ff+4PHeY/Jwv4/SacIN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xtaTcYAAADdAAAADwAAAAAAAAAAAAAAAACYAgAAZHJz&#10;L2Rvd25yZXYueG1sUEsFBgAAAAAEAAQA9QAAAIsDAAAAAA==&#10;" strokeweight="1pt">
                <v:textbox style="mso-next-textbox:#Text Box 34">
                  <w:txbxContent>
                    <w:p w:rsidR="00466BDA" w:rsidRPr="00670382" w:rsidRDefault="00466BDA" w:rsidP="006179E6">
                      <w:pPr>
                        <w:jc w:val="center"/>
                        <w:rPr>
                          <w:b/>
                          <w:sz w:val="28"/>
                          <w:szCs w:val="28"/>
                        </w:rPr>
                      </w:pPr>
                      <w:r>
                        <w:rPr>
                          <w:b/>
                          <w:sz w:val="28"/>
                          <w:szCs w:val="28"/>
                        </w:rPr>
                        <w:t>A</w:t>
                      </w:r>
                    </w:p>
                  </w:txbxContent>
                </v:textbox>
              </v:shape>
            </v:group>
            <v:group id="Group 35" o:spid="_x0000_s1052" style="position:absolute;left:1965;top:7723;width:8865;height:2342" coordorigin="1965,7483" coordsize="8865,2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nkPx8cAAADd&#10;AAAADwAAAAAAAAAAAAAAAACqAgAAZHJzL2Rvd25yZXYueG1sUEsFBgAAAAAEAAQA+gAAAJ4DAAAA&#10;AA==&#10;">
              <v:shape id="Text Box 36" o:spid="_x0000_s1053" type="#_x0000_t202" style="position:absolute;left:2336;top:7483;width:540;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TAlsYA&#10;AADdAAAADwAAAGRycy9kb3ducmV2LnhtbERPS2vCQBC+F/wPywi9FN3YFpHoJohV2l6EqiDehuzk&#10;QbKzaXaN8d93C4Xe5uN7ziodTCN66lxlWcFsGoEgzqyuuFBwOu4mCxDOI2tsLJOCOzlIk9HDCmNt&#10;b/xF/cEXIoSwi1FB6X0bS+mykgy6qW2JA5fbzqAPsCuk7vAWwk0jn6NoLg1WHBpKbGlTUlYfrkbB&#10;/n7m7/drlPef7eJyqvfbt93TVqnH8bBegvA0+H/xn/tDh/mvLzP4/SacIJ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TAlsYAAADdAAAADwAAAAAAAAAAAAAAAACYAgAAZHJz&#10;L2Rvd25yZXYueG1sUEsFBgAAAAAEAAQA9QAAAIsDAAAAAA==&#10;" strokeweight="1pt">
                <v:textbox style="mso-next-textbox:#Text Box 36">
                  <w:txbxContent>
                    <w:p w:rsidR="00466BDA" w:rsidRPr="00670382" w:rsidRDefault="00466BDA" w:rsidP="006179E6">
                      <w:pPr>
                        <w:jc w:val="center"/>
                        <w:rPr>
                          <w:b/>
                          <w:sz w:val="28"/>
                          <w:szCs w:val="28"/>
                        </w:rPr>
                      </w:pPr>
                      <w:r w:rsidRPr="00670382">
                        <w:rPr>
                          <w:b/>
                          <w:sz w:val="28"/>
                          <w:szCs w:val="28"/>
                        </w:rPr>
                        <w:t>B</w:t>
                      </w:r>
                    </w:p>
                  </w:txbxContent>
                </v:textbox>
              </v:shape>
              <v:shape id="Picture 37" o:spid="_x0000_s1054" type="#_x0000_t75" style="position:absolute;left:1965;top:8390;width:8865;height:143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7eafAAAAA3QAAAA8AAABkcnMvZG93bnJldi54bWxET02LwjAQvQv+hzCCN011yyJdo6gg7GnB&#10;KuhxaGbbYDMpSdT6782CsLd5vM9Zrnvbijv5YBwrmE0zEMSV04ZrBafjfrIAESKyxtYxKXhSgPVq&#10;OFhiod2DD3QvYy1SCIcCFTQxdoWUoWrIYpi6jjhxv85bjAn6WmqPjxRuWznPsk9p0XBqaLCjXUPV&#10;tbxZBWeT3wz++M0x3y6e1F12bKhUajzqN18gIvXxX/x2f+s0P/+Yw9836QS5e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Dt5p8AAAADdAAAADwAAAAAAAAAAAAAAAACfAgAA&#10;ZHJzL2Rvd25yZXYueG1sUEsFBgAAAAAEAAQA9wAAAIwDAAAAAA==&#10;">
                <v:imagedata r:id="rId18" o:title="" gain="1.25" blacklevel="-3932f"/>
              </v:shape>
            </v:group>
          </v:group>
        </w:pict>
      </w:r>
    </w:p>
    <w:p w:rsidR="006179E6" w:rsidRDefault="006179E6" w:rsidP="006179E6">
      <w:pPr>
        <w:rPr>
          <w:rStyle w:val="Strong"/>
          <w:b/>
        </w:rPr>
      </w:pPr>
    </w:p>
    <w:p w:rsidR="006179E6" w:rsidRDefault="006179E6" w:rsidP="006179E6">
      <w:pPr>
        <w:rPr>
          <w:rStyle w:val="Strong"/>
          <w:b/>
        </w:rPr>
      </w:pPr>
    </w:p>
    <w:p w:rsidR="006179E6" w:rsidRDefault="006179E6" w:rsidP="006179E6">
      <w:pPr>
        <w:rPr>
          <w:rStyle w:val="Strong"/>
          <w:b/>
        </w:rPr>
      </w:pPr>
    </w:p>
    <w:p w:rsidR="006179E6" w:rsidRDefault="006179E6" w:rsidP="006179E6">
      <w:pPr>
        <w:rPr>
          <w:rStyle w:val="Strong"/>
          <w:b/>
        </w:rPr>
      </w:pPr>
    </w:p>
    <w:p w:rsidR="006179E6" w:rsidRDefault="006179E6" w:rsidP="006179E6">
      <w:pPr>
        <w:rPr>
          <w:rStyle w:val="Strong"/>
          <w:b/>
        </w:rPr>
      </w:pPr>
    </w:p>
    <w:p w:rsidR="006179E6" w:rsidRDefault="006179E6" w:rsidP="006179E6">
      <w:pPr>
        <w:rPr>
          <w:rStyle w:val="Strong"/>
          <w:b/>
        </w:rPr>
      </w:pPr>
    </w:p>
    <w:p w:rsidR="006179E6" w:rsidRDefault="006179E6" w:rsidP="006179E6">
      <w:pPr>
        <w:rPr>
          <w:rStyle w:val="Strong"/>
          <w:b/>
        </w:rPr>
      </w:pPr>
    </w:p>
    <w:p w:rsidR="006179E6" w:rsidRDefault="006179E6" w:rsidP="006179E6">
      <w:pPr>
        <w:rPr>
          <w:rStyle w:val="Strong"/>
          <w:b/>
        </w:rPr>
      </w:pPr>
    </w:p>
    <w:p w:rsidR="006179E6" w:rsidRPr="009D58D2" w:rsidRDefault="006179E6" w:rsidP="006179E6">
      <w:pPr>
        <w:rPr>
          <w:rStyle w:val="Strong"/>
          <w:b/>
          <w:sz w:val="39"/>
        </w:rPr>
      </w:pPr>
    </w:p>
    <w:p w:rsidR="006179E6" w:rsidRPr="00053B97" w:rsidRDefault="006179E6" w:rsidP="006179E6">
      <w:pPr>
        <w:spacing w:line="360" w:lineRule="auto"/>
        <w:rPr>
          <w:rStyle w:val="Strong"/>
          <w:b/>
          <w:sz w:val="20"/>
          <w:szCs w:val="20"/>
        </w:rPr>
      </w:pPr>
      <w:bookmarkStart w:id="264" w:name="_Toc356079691"/>
      <w:r w:rsidRPr="00053B97">
        <w:rPr>
          <w:rStyle w:val="Strong"/>
          <w:b/>
          <w:sz w:val="20"/>
          <w:szCs w:val="20"/>
        </w:rPr>
        <w:t>Figure 1.</w:t>
      </w:r>
      <w:r w:rsidR="00122438" w:rsidRPr="00053B97">
        <w:rPr>
          <w:rStyle w:val="Strong"/>
          <w:b/>
          <w:sz w:val="20"/>
          <w:szCs w:val="20"/>
        </w:rPr>
        <w:fldChar w:fldCharType="begin"/>
      </w:r>
      <w:r w:rsidRPr="00053B97">
        <w:rPr>
          <w:rStyle w:val="Strong"/>
          <w:b/>
          <w:sz w:val="20"/>
          <w:szCs w:val="20"/>
        </w:rPr>
        <w:instrText xml:space="preserve"> SEQ Figure_1. \* ARABIC </w:instrText>
      </w:r>
      <w:r w:rsidR="00122438" w:rsidRPr="00053B97">
        <w:rPr>
          <w:rStyle w:val="Strong"/>
          <w:b/>
          <w:sz w:val="20"/>
          <w:szCs w:val="20"/>
        </w:rPr>
        <w:fldChar w:fldCharType="separate"/>
      </w:r>
      <w:r w:rsidRPr="00053B97">
        <w:rPr>
          <w:rStyle w:val="Strong"/>
          <w:b/>
          <w:noProof/>
          <w:sz w:val="20"/>
          <w:szCs w:val="20"/>
        </w:rPr>
        <w:t>3</w:t>
      </w:r>
      <w:r w:rsidR="00122438" w:rsidRPr="00053B97">
        <w:rPr>
          <w:rStyle w:val="Strong"/>
          <w:b/>
          <w:sz w:val="20"/>
          <w:szCs w:val="20"/>
        </w:rPr>
        <w:fldChar w:fldCharType="end"/>
      </w:r>
      <w:r w:rsidRPr="00053B97">
        <w:rPr>
          <w:rStyle w:val="Strong"/>
          <w:b/>
          <w:sz w:val="20"/>
          <w:szCs w:val="20"/>
        </w:rPr>
        <w:t>: Schematic structures of wild-type HIV-1 virus and proviral genome.</w:t>
      </w:r>
      <w:r w:rsidRPr="00053B97">
        <w:rPr>
          <w:rStyle w:val="Strong"/>
          <w:sz w:val="20"/>
          <w:szCs w:val="20"/>
        </w:rPr>
        <w:t xml:space="preserve"> (A) The structure of HIV-1 virus with key features is shown. The surface and transmembrane glycoproteins are responsible for cell entry. The matrix and capsid proteins separate the outer lipid envelope from the inner viral core </w:t>
      </w:r>
      <w:r w:rsidR="00302A77">
        <w:rPr>
          <w:rStyle w:val="Strong"/>
          <w:sz w:val="20"/>
          <w:szCs w:val="20"/>
        </w:rPr>
        <w:t>that</w:t>
      </w:r>
      <w:r w:rsidRPr="00053B97">
        <w:rPr>
          <w:rStyle w:val="Strong"/>
          <w:sz w:val="20"/>
          <w:szCs w:val="20"/>
        </w:rPr>
        <w:t xml:space="preserve"> contains two copies of viral RNA, nucleocapsid proteins, and 3 enzymes: reverse transcriptase, integrase, and protease. These enzymes are essential for viral transcription, integration and gene expression. (B) Proviral genome contains 9 genes (</w:t>
      </w:r>
      <w:r w:rsidRPr="00053B97">
        <w:rPr>
          <w:rStyle w:val="Strong"/>
          <w:i/>
          <w:sz w:val="20"/>
          <w:szCs w:val="20"/>
        </w:rPr>
        <w:t>gag, pol, vif, vpr, tat, vpu, env, ref, nef</w:t>
      </w:r>
      <w:r w:rsidRPr="00053B97">
        <w:rPr>
          <w:rStyle w:val="Strong"/>
          <w:sz w:val="20"/>
          <w:szCs w:val="20"/>
        </w:rPr>
        <w:t xml:space="preserve">) and several </w:t>
      </w:r>
      <w:r w:rsidRPr="00053B97">
        <w:rPr>
          <w:rStyle w:val="Strong"/>
          <w:i/>
          <w:sz w:val="20"/>
          <w:szCs w:val="20"/>
        </w:rPr>
        <w:t>cis</w:t>
      </w:r>
      <w:r w:rsidRPr="00053B97">
        <w:rPr>
          <w:rStyle w:val="Strong"/>
          <w:sz w:val="20"/>
          <w:szCs w:val="20"/>
        </w:rPr>
        <w:t>-acting elements having crucial roles in the reverse transcription of viral RNA (PBS - primer binding site, cPPT - central polypurine tract, CTS - central termination sequence, PPT - polypurine tract), viral integration (</w:t>
      </w:r>
      <w:r w:rsidRPr="00053B97">
        <w:rPr>
          <w:rStyle w:val="Strong"/>
          <w:i/>
          <w:sz w:val="20"/>
          <w:szCs w:val="20"/>
        </w:rPr>
        <w:t>att</w:t>
      </w:r>
      <w:r w:rsidRPr="00053B97">
        <w:rPr>
          <w:rStyle w:val="Strong"/>
          <w:sz w:val="20"/>
          <w:szCs w:val="20"/>
        </w:rPr>
        <w:t xml:space="preserve">L, </w:t>
      </w:r>
      <w:r w:rsidRPr="00053B97">
        <w:rPr>
          <w:rStyle w:val="Strong"/>
          <w:i/>
          <w:sz w:val="20"/>
          <w:szCs w:val="20"/>
        </w:rPr>
        <w:t>att</w:t>
      </w:r>
      <w:r w:rsidRPr="00053B97">
        <w:rPr>
          <w:rStyle w:val="Strong"/>
          <w:sz w:val="20"/>
          <w:szCs w:val="20"/>
        </w:rPr>
        <w:t>R), post-transcriptional transport of viral transcript (RRE) and packaging of genomic RNA (ψ). Images were obtained from hivbook.com (in A) or adapted from Pluta and Kacprzak, 2009 (in B).</w:t>
      </w:r>
      <w:bookmarkEnd w:id="264"/>
    </w:p>
    <w:p w:rsidR="006179E6" w:rsidRPr="003D306D" w:rsidRDefault="006179E6" w:rsidP="006179E6">
      <w:pPr>
        <w:pStyle w:val="Heading2"/>
      </w:pPr>
      <w:bookmarkStart w:id="265" w:name="_Toc328936999"/>
      <w:bookmarkStart w:id="266" w:name="_Toc339016720"/>
      <w:bookmarkStart w:id="267" w:name="_Toc340756422"/>
      <w:bookmarkStart w:id="268" w:name="_Toc341038750"/>
      <w:bookmarkStart w:id="269" w:name="_Toc370678289"/>
      <w:r w:rsidRPr="003D306D">
        <w:lastRenderedPageBreak/>
        <w:t xml:space="preserve">1.8.2. </w:t>
      </w:r>
      <w:bookmarkEnd w:id="265"/>
      <w:bookmarkEnd w:id="266"/>
      <w:bookmarkEnd w:id="267"/>
      <w:r>
        <w:t>Developments of L</w:t>
      </w:r>
      <w:r w:rsidRPr="003D306D">
        <w:t>Vs</w:t>
      </w:r>
      <w:bookmarkEnd w:id="268"/>
      <w:bookmarkEnd w:id="269"/>
    </w:p>
    <w:p w:rsidR="006179E6" w:rsidRPr="003D306D" w:rsidRDefault="006179E6" w:rsidP="006179E6">
      <w:r w:rsidRPr="003D306D">
        <w:t xml:space="preserve">The </w:t>
      </w:r>
      <w:r>
        <w:t>earliest LVs produced in 1989 were</w:t>
      </w:r>
      <w:r w:rsidRPr="003D306D">
        <w:t xml:space="preserve"> replication-competent </w:t>
      </w:r>
      <w:r>
        <w:t>HIV-1 vectors. These LVs were used to</w:t>
      </w:r>
      <w:r w:rsidRPr="00F62AB8">
        <w:t xml:space="preserve"> </w:t>
      </w:r>
      <w:r>
        <w:t>study the effect of anti-HIV-1</w:t>
      </w:r>
      <w:r w:rsidRPr="003D306D">
        <w:t xml:space="preserve"> drugs</w:t>
      </w:r>
      <w:r>
        <w:t xml:space="preserve"> through an activity of chloramphenicol acetyltransferase; the gene for which was inserted to replace the viral </w:t>
      </w:r>
      <w:r>
        <w:rPr>
          <w:i/>
        </w:rPr>
        <w:t xml:space="preserve">nef </w:t>
      </w:r>
      <w:r>
        <w:t xml:space="preserve">gene </w:t>
      </w:r>
      <w:r w:rsidR="00122438">
        <w:fldChar w:fldCharType="begin" w:fldLock="1"/>
      </w:r>
      <w:r w:rsidR="00994410">
        <w:instrText>ADDIN CSL_CITATION { "citationItems" : [ { "id" : "ITEM-1", "itemData" : { "ISSN" : "0027-8424", "PMID" : "2726755", "abstract" : "The construction and properties of an infectious human immunodeficiency virus (HIV) that expresses the bacterial gene chloramphenicol acetyltransferase are described. This virus can be used in vitro to screen for drugs that inhibit HIV infection. The marked virus may also be used to trace the routes of infection from the site of inoculation in animal experiments.", "author" : [ { "dropping-particle" : "", "family" : "Terwilliger", "given" : "E F", "non-dropping-particle" : "", "parse-names" : false, "suffix" : "" }, { "dropping-particle" : "", "family" : "Godin", "given" : "B", "non-dropping-particle" : "", "parse-names" : false, "suffix" : "" }, { "dropping-particle" : "", "family" : "Sodroski", "given" : "J G", "non-dropping-particle" : "", "parse-names" : false, "suffix" : "" }, { "dropping-particle" : "", "family" : "Haseltine", "given" : "W A", "non-dropping-particle" : "", "parse-names" : false, "suffix" : "" } ], "container-title" : "Proceedings of the National Academy of Sciences of the United States of America", "id" : "ITEM-1", "issue" : "10", "issued" : { "date-parts" : [ [ "1989", "5" ] ] }, "page" : "3857-61", "title" : "Construction and use of a replication-competent human immunodeficiency virus (HIV-1) that expresses the chloramphenicol acetyltransferase enzyme.", "type" : "article-journal", "volume" : "86" }, "uris" : [ "http://www.mendeley.com/documents/?uuid=d265b020-e149-43aa-a65c-d3e0160e0c3c" ] } ], "mendeley" : { "previouslyFormattedCitation" : "(Terwilliger et al., 1989)" }, "properties" : { "noteIndex" : 0 }, "schema" : "https://github.com/citation-style-language/schema/raw/master/csl-citation.json" }</w:instrText>
      </w:r>
      <w:r w:rsidR="00122438">
        <w:fldChar w:fldCharType="separate"/>
      </w:r>
      <w:r w:rsidR="007413E0" w:rsidRPr="00660074">
        <w:rPr>
          <w:noProof/>
        </w:rPr>
        <w:t>(Terwilliger et al., 1989)</w:t>
      </w:r>
      <w:r w:rsidR="00122438">
        <w:fldChar w:fldCharType="end"/>
      </w:r>
      <w:r w:rsidRPr="003D306D">
        <w:t>.</w:t>
      </w:r>
      <w:r>
        <w:t xml:space="preserve"> To enhance the safety of these vectors, viral components were first separated into tw</w:t>
      </w:r>
      <w:r w:rsidR="00302A77">
        <w:t>o plasmids.</w:t>
      </w:r>
      <w:r>
        <w:t xml:space="preserve"> </w:t>
      </w:r>
      <w:r w:rsidR="00302A77">
        <w:t>T</w:t>
      </w:r>
      <w:r w:rsidRPr="00D262BB">
        <w:t xml:space="preserve">he first plasmid contained a provirus construct having </w:t>
      </w:r>
      <w:r w:rsidR="00302A77" w:rsidRPr="00D262BB">
        <w:t>depletion</w:t>
      </w:r>
      <w:r w:rsidRPr="00D262BB">
        <w:t xml:space="preserve"> in the </w:t>
      </w:r>
      <w:r w:rsidRPr="00D262BB">
        <w:rPr>
          <w:i/>
        </w:rPr>
        <w:t>env</w:t>
      </w:r>
      <w:r w:rsidRPr="00D262BB">
        <w:t xml:space="preserve"> gene and the </w:t>
      </w:r>
      <w:r w:rsidRPr="00D262BB">
        <w:rPr>
          <w:i/>
        </w:rPr>
        <w:t>nef</w:t>
      </w:r>
      <w:r w:rsidRPr="00D262BB">
        <w:t xml:space="preserve"> gene was replaced by the gene for ch</w:t>
      </w:r>
      <w:r w:rsidR="00302A77">
        <w:t>loramphenicol acetyltransferase. T</w:t>
      </w:r>
      <w:r w:rsidRPr="00D262BB">
        <w:t xml:space="preserve">he second plasmid had the </w:t>
      </w:r>
      <w:r w:rsidRPr="00D262BB">
        <w:rPr>
          <w:i/>
        </w:rPr>
        <w:t>rev</w:t>
      </w:r>
      <w:r w:rsidRPr="00D262BB">
        <w:t xml:space="preserve"> and </w:t>
      </w:r>
      <w:r w:rsidRPr="00D262BB">
        <w:rPr>
          <w:i/>
        </w:rPr>
        <w:t>env</w:t>
      </w:r>
      <w:r w:rsidRPr="00D262BB">
        <w:t xml:space="preserve"> genes placed under the control of HIV-1 LTR </w:t>
      </w:r>
      <w:r w:rsidR="00122438" w:rsidRPr="00D262BB">
        <w:fldChar w:fldCharType="begin" w:fldLock="1"/>
      </w:r>
      <w:r w:rsidR="00994410">
        <w:instrText>ADDIN CSL_CITATION { "citationItems" : [ { "id" : "ITEM-1", "itemData" : { "ISSN" : "0022-538X", "PMID" : "2325207", "abstract" : "Rapid assays which measure the ability of mutant human immunodeficiency virus type 1 envelope glycoproteins to mediate cell-free and/or cell-to-cell transmission of virus are described. By using these assays, envelope glycoprotein mutants with varying degrees of syncytium-forming ability were tested for ability to complement viral replication in trans. As expected, mutants that dramatically affect association of the gp120-gp41 envelope subunits, CD4 binding, or membrane fusion were unable to form syncytia or to support cell-free or cell-to-cell transmission. Surprisingly, some membrane fusion-defective mutants significantly attenuated in syncytium-forming ability were able to complement viral replication. Conversely, mutations in the carboxyl terminus of gp41 transmembrane glycoprotein, although not affecting syncytium-forming ability, significantly attenuated both forms of virus transmission. These results indicate that syncytium formation is not sufficient for cell-to-cell transmission of human immunodeficiency virus type 1. Furthermore, virus transmission appears to be less sensitive to inhibition of membrane fusion than is syncytium formation.", "author" : [ { "dropping-particle" : "", "family" : "Helseth", "given" : "E", "non-dropping-particle" : "", "parse-names" : false, "suffix" : "" }, { "dropping-particle" : "", "family" : "Kowalski", "given" : "M", "non-dropping-particle" : "", "parse-names" : false, "suffix" : "" }, { "dropping-particle" : "", "family" : "Gabuzda", "given" : "D", "non-dropping-particle" : "", "parse-names" : false, "suffix" : "" }, { "dropping-particle" : "", "family" : "Olshevsky", "given" : "U", "non-dropping-particle" : "", "parse-names" : false, "suffix" : "" }, { "dropping-particle" : "", "family" : "Haseltine", "given" : "W", "non-dropping-particle" : "", "parse-names" : false, "suffix" : "" }, { "dropping-particle" : "", "family" : "Sodroski", "given" : "J", "non-dropping-particle" : "", "parse-names" : false, "suffix" : "" } ], "container-title" : "Journal of virology", "id" : "ITEM-1", "issue" : "5", "issued" : { "date-parts" : [ [ "1990", "5" ] ] }, "page" : "2416-20", "title" : "Rapid complementation assays measuring replicative potential of human immunodeficiency virus type 1 envelope glycoprotein mutants.", "type" : "article-journal", "volume" : "64" }, "uris" : [ "http://www.mendeley.com/documents/?uuid=8823c030-04a7-4234-9ecc-f05f9ac4b32a" ] } ], "mendeley" : { "previouslyFormattedCitation" : "(Helseth et al., 1990)" }, "properties" : { "noteIndex" : 0 }, "schema" : "https://github.com/citation-style-language/schema/raw/master/csl-citation.json" }</w:instrText>
      </w:r>
      <w:r w:rsidR="00122438" w:rsidRPr="00D262BB">
        <w:fldChar w:fldCharType="separate"/>
      </w:r>
      <w:r w:rsidRPr="00660074">
        <w:rPr>
          <w:noProof/>
        </w:rPr>
        <w:t>(Helseth et al., 1990)</w:t>
      </w:r>
      <w:r w:rsidR="00122438" w:rsidRPr="00D262BB">
        <w:fldChar w:fldCharType="end"/>
      </w:r>
      <w:r w:rsidRPr="00D262BB">
        <w:t>.</w:t>
      </w:r>
      <w:r w:rsidRPr="003D306D">
        <w:t xml:space="preserve"> Since </w:t>
      </w:r>
      <w:r>
        <w:t>these LVs we</w:t>
      </w:r>
      <w:r w:rsidRPr="003D306D">
        <w:t xml:space="preserve">re derived from the pathogen HIV-1, </w:t>
      </w:r>
      <w:r>
        <w:t xml:space="preserve">a </w:t>
      </w:r>
      <w:r w:rsidRPr="003D306D">
        <w:t>high risk of generating replication-competent vectors appeared as a major concern. Hence</w:t>
      </w:r>
      <w:r>
        <w:t>,</w:t>
      </w:r>
      <w:r w:rsidRPr="003D306D">
        <w:t xml:space="preserve"> </w:t>
      </w:r>
      <w:r>
        <w:t>numerous</w:t>
      </w:r>
      <w:r w:rsidRPr="003D306D">
        <w:t xml:space="preserve"> generat</w:t>
      </w:r>
      <w:r>
        <w:t>ions of LVs have been developed, each with an enhanced safety profile compared to the previous one.</w:t>
      </w:r>
      <w:r w:rsidRPr="003D306D">
        <w:t xml:space="preserve"> </w:t>
      </w:r>
    </w:p>
    <w:p w:rsidR="006179E6" w:rsidRPr="003D306D" w:rsidRDefault="006179E6" w:rsidP="006179E6">
      <w:r w:rsidRPr="003D306D">
        <w:t xml:space="preserve">The first generation LVs </w:t>
      </w:r>
      <w:r>
        <w:t xml:space="preserve">have </w:t>
      </w:r>
      <w:r w:rsidR="00302A77">
        <w:t>employed three plasmids.</w:t>
      </w:r>
      <w:r w:rsidRPr="003D306D">
        <w:t xml:space="preserve"> </w:t>
      </w:r>
      <w:r w:rsidR="00302A77">
        <w:t>(1) T</w:t>
      </w:r>
      <w:r>
        <w:t xml:space="preserve">he packaging plasmid has contained </w:t>
      </w:r>
      <w:r w:rsidRPr="003D306D">
        <w:t>all viral genes encoding for accessory, regula</w:t>
      </w:r>
      <w:r w:rsidR="00302A77">
        <w:t>tory, and enzymatic proteins. (2) T</w:t>
      </w:r>
      <w:r>
        <w:t>he transfer plasmid has contained</w:t>
      </w:r>
      <w:r w:rsidRPr="003D306D">
        <w:t xml:space="preserve"> </w:t>
      </w:r>
      <w:r>
        <w:t xml:space="preserve">viral </w:t>
      </w:r>
      <w:r w:rsidRPr="003D306D">
        <w:rPr>
          <w:i/>
        </w:rPr>
        <w:t>cis</w:t>
      </w:r>
      <w:r w:rsidRPr="003D306D">
        <w:t xml:space="preserve">-acting elements necessary for </w:t>
      </w:r>
      <w:r>
        <w:t xml:space="preserve">the </w:t>
      </w:r>
      <w:r w:rsidRPr="003D306D">
        <w:t xml:space="preserve">efficient </w:t>
      </w:r>
      <w:r>
        <w:t xml:space="preserve">viral </w:t>
      </w:r>
      <w:r w:rsidRPr="003D306D">
        <w:t>packaging, reverse transcription, nuclear import, and integration into the genome of infected cells</w:t>
      </w:r>
      <w:r w:rsidR="00302A77">
        <w:t>.</w:t>
      </w:r>
      <w:r w:rsidRPr="003D306D">
        <w:t xml:space="preserve"> (3</w:t>
      </w:r>
      <w:r w:rsidR="00302A77">
        <w:t>) T</w:t>
      </w:r>
      <w:r>
        <w:t>he envelope plasmid has contained</w:t>
      </w:r>
      <w:r w:rsidRPr="003D306D">
        <w:t xml:space="preserve"> </w:t>
      </w:r>
      <w:r>
        <w:t xml:space="preserve">the gene for an envelope glycoprotein </w:t>
      </w:r>
      <w:r w:rsidRPr="003D306D">
        <w:t xml:space="preserve">replacing the HIV </w:t>
      </w:r>
      <w:r w:rsidRPr="003D306D">
        <w:rPr>
          <w:i/>
        </w:rPr>
        <w:t>env</w:t>
      </w:r>
      <w:r w:rsidRPr="003D306D">
        <w:t xml:space="preserve"> gene</w:t>
      </w:r>
      <w:r w:rsidR="00302A77">
        <w:t>;</w:t>
      </w:r>
      <w:r>
        <w:t xml:space="preserve"> for this</w:t>
      </w:r>
      <w:r w:rsidR="00302A77">
        <w:t>,</w:t>
      </w:r>
      <w:r>
        <w:t xml:space="preserve"> the </w:t>
      </w:r>
      <w:r w:rsidRPr="003D306D">
        <w:t>vesicular sto</w:t>
      </w:r>
      <w:r>
        <w:t xml:space="preserve">matitis virus G protein (VSV-G) has been </w:t>
      </w:r>
      <w:r w:rsidRPr="003D306D">
        <w:t xml:space="preserve">commonly </w:t>
      </w:r>
      <w:r>
        <w:t>used</w:t>
      </w:r>
      <w:r w:rsidRPr="003D306D">
        <w:t>. By splitting viral compon</w:t>
      </w:r>
      <w:r>
        <w:t>ents, this vector system has allowed the</w:t>
      </w:r>
      <w:r w:rsidRPr="003D306D">
        <w:t xml:space="preserve"> delivery of transgene</w:t>
      </w:r>
      <w:r>
        <w:t xml:space="preserve">(s) with a </w:t>
      </w:r>
      <w:r w:rsidRPr="003D306D">
        <w:t xml:space="preserve">reduced production of replication-competent vectors </w:t>
      </w:r>
      <w:r w:rsidR="00122438" w:rsidRPr="003D306D">
        <w:fldChar w:fldCharType="begin" w:fldLock="1"/>
      </w:r>
      <w:r w:rsidR="00994410">
        <w:instrText>ADDIN CSL_CITATION { "citationItems" : [ { "id" : "ITEM-1", "itemData" : { "ISSN" : "0022-538X", "PMID" : "1985215", "abstract" : "Human immunodeficiency virus type 1 (HIV-1) proviruses containing deletions between nucleotides 301 and 319 express viral proteins but exhibit marked attenuation in the packaging of viral RNA into virions (A. Lever, H. Gottlinger, W. Haseltine, and J. Sodroski, J. Virol. 63:4085-4087, 1989; A. Aldovini and R. A. Young, J. Virol. 64:1920-1926, 1990). Here we report that such packaging-defective proviruses can provide trans-acting viral elements required for the transfer of a HIV-1 vector to Jurkat human lymphocytes. The transferred vector was unable to encode HIV-1 genes, indicating that the long terminal repeats and the immediate flanking viral sequences are sufficient for packaging, reverse transcription, and integration. The generation of replication-competent viruses in this system was reduced to undetectable levels by providing the trans-acting viral functions on two separate expression plasmids. This defective retroviral vector provides a means of efficiently introducing desired genetic elements, in the absence of HIV-1 genes, into HIV-1 target cells.", "author" : [ { "dropping-particle" : "", "family" : "Poznansky", "given" : "M", "non-dropping-particle" : "", "parse-names" : false, "suffix" : "" }, { "dropping-particle" : "", "family" : "Lever", "given" : "a", "non-dropping-particle" : "", "parse-names" : false, "suffix" : "" }, { "dropping-particle" : "", "family" : "Bergeron", "given" : "L", "non-dropping-particle" : "", "parse-names" : false, "suffix" : "" }, { "dropping-particle" : "", "family" : "Haseltine", "given" : "W", "non-dropping-particle" : "", "parse-names" : false, "suffix" : "" }, { "dropping-particle" : "", "family" : "Sodroski", "given" : "J", "non-dropping-particle" : "", "parse-names" : false, "suffix" : "" } ], "container-title" : "Journal of virology", "id" : "ITEM-1", "issue" : "1", "issued" : { "date-parts" : [ [ "1991", "1" ] ] }, "page" : "532-6", "title" : "Gene transfer into human lymphocytes by a defective human immunodeficiency virus type 1 vector.", "type" : "article-journal", "volume" : "65" }, "uris" : [ "http://www.mendeley.com/documents/?uuid=140f1cc4-22ae-4ced-b7ae-a6f67c41c67e" ] } ], "mendeley" : { "previouslyFormattedCitation" : "(Poznansky et al., 1991)" }, "properties" : { "noteIndex" : 0 }, "schema" : "https://github.com/citation-style-language/schema/raw/master/csl-citation.json" }</w:instrText>
      </w:r>
      <w:r w:rsidR="00122438" w:rsidRPr="003D306D">
        <w:fldChar w:fldCharType="separate"/>
      </w:r>
      <w:r w:rsidR="007413E0" w:rsidRPr="00660074">
        <w:rPr>
          <w:noProof/>
        </w:rPr>
        <w:t>(Poznansky et al., 1991)</w:t>
      </w:r>
      <w:r w:rsidR="00122438" w:rsidRPr="003D306D">
        <w:fldChar w:fldCharType="end"/>
      </w:r>
      <w:r w:rsidRPr="003D306D">
        <w:t xml:space="preserve">. </w:t>
      </w:r>
    </w:p>
    <w:p w:rsidR="006179E6" w:rsidRDefault="006179E6" w:rsidP="006179E6">
      <w:r w:rsidRPr="003D306D">
        <w:lastRenderedPageBreak/>
        <w:t xml:space="preserve">To improve the biosafety, the second generation </w:t>
      </w:r>
      <w:r>
        <w:t>LVs have been</w:t>
      </w:r>
      <w:r w:rsidRPr="003D306D">
        <w:t xml:space="preserve"> designed. </w:t>
      </w:r>
      <w:r>
        <w:t>A similar three-plasmid system h</w:t>
      </w:r>
      <w:r w:rsidRPr="003D306D">
        <w:t xml:space="preserve">as </w:t>
      </w:r>
      <w:r>
        <w:t xml:space="preserve">been </w:t>
      </w:r>
      <w:r w:rsidRPr="003D306D">
        <w:t>used. However, all viral accessory genes (</w:t>
      </w:r>
      <w:r w:rsidRPr="003D306D">
        <w:rPr>
          <w:i/>
        </w:rPr>
        <w:t>vif</w:t>
      </w:r>
      <w:r w:rsidRPr="003D306D">
        <w:t xml:space="preserve">, </w:t>
      </w:r>
      <w:r w:rsidRPr="003D306D">
        <w:rPr>
          <w:i/>
        </w:rPr>
        <w:t>vpr</w:t>
      </w:r>
      <w:r w:rsidRPr="003D306D">
        <w:t xml:space="preserve">, </w:t>
      </w:r>
      <w:r w:rsidRPr="003D306D">
        <w:rPr>
          <w:i/>
        </w:rPr>
        <w:t>vpu</w:t>
      </w:r>
      <w:r w:rsidRPr="003D306D">
        <w:t xml:space="preserve">, </w:t>
      </w:r>
      <w:r w:rsidRPr="003D306D">
        <w:rPr>
          <w:i/>
        </w:rPr>
        <w:t>nef</w:t>
      </w:r>
      <w:r w:rsidRPr="003D306D">
        <w:t>)</w:t>
      </w:r>
      <w:r>
        <w:t>, which are associated</w:t>
      </w:r>
      <w:r w:rsidRPr="003D306D">
        <w:t xml:space="preserve"> with </w:t>
      </w:r>
      <w:r>
        <w:t xml:space="preserve">the viral </w:t>
      </w:r>
      <w:r w:rsidRPr="003D306D">
        <w:t>virulence and cytotoxicity</w:t>
      </w:r>
      <w:r>
        <w:t>, have been</w:t>
      </w:r>
      <w:r w:rsidRPr="003D306D">
        <w:t xml:space="preserve"> removed from the packaging plasmid </w:t>
      </w:r>
      <w:r w:rsidR="00122438" w:rsidRPr="003D306D">
        <w:fldChar w:fldCharType="begin" w:fldLock="1"/>
      </w:r>
      <w:r w:rsidR="00994410">
        <w:instrText>ADDIN CSL_CITATION { "citationItems" : [ { "id" : "ITEM-1", "itemData" : { "DOI" : "10.1038/nbt0997-871", "ISSN" : "1087-0156", "PMID" : "9306402", "abstract" : "Retroviral vectors derived from lentiviruses such as HIV-1 are promising tools for human gene therapy because they mediate the in vivo delivery and long-term expression of transgenes in nondividing tissues. We describe an HIV vector system in which the virulence genes env, vif, vpr, vpu, and nef have been deleted. This multiply attenuated vector conserved the ability to transduce growth-arrested cells and monocyte-derived macrophages in culture, and could efficiently deliver genes in vivo into adult neurons. These data demonstrate the potential of lentiviral vectors in human gene therapy.", "author" : [ { "dropping-particle" : "", "family" : "Zufferey", "given" : "R", "non-dropping-particle" : "", "parse-names" : false, "suffix" : "" }, { "dropping-particle" : "", "family" : "Nagy", "given" : "D", "non-dropping-particle" : "", "parse-names" : false, "suffix" : "" }, { "dropping-particle" : "", "family" : "Mandel", "given" : "R J", "non-dropping-particle" : "", "parse-names" : false, "suffix" : "" }, { "dropping-particle" : "", "family" : "Naldini", "given" : "L", "non-dropping-particle" : "", "parse-names" : false, "suffix" : "" }, { "dropping-particle" : "", "family" : "Trono", "given" : "D", "non-dropping-particle" : "", "parse-names" : false, "suffix" : "" } ], "container-title" : "Nature biotechnology", "id" : "ITEM-1", "issue" : "9", "issued" : { "date-parts" : [ [ "1997", "9" ] ] }, "page" : "871-5", "publisher" : "Nature Publishing Company", "shortTitle" : "Nat Biotech", "title" : "Multiply attenuated lentiviral vector achieves efficient gene delivery in vivo.", "type" : "article-journal", "volume" : "15" }, "uris" : [ "http://www.mendeley.com/documents/?uuid=cfb216c3-2b85-433a-8cc8-5b90d2f215b9" ] } ], "mendeley" : { "previouslyFormattedCitation" : "(Zufferey et al., 1997)" }, "properties" : { "noteIndex" : 0 }, "schema" : "https://github.com/citation-style-language/schema/raw/master/csl-citation.json" }</w:instrText>
      </w:r>
      <w:r w:rsidR="00122438" w:rsidRPr="003D306D">
        <w:fldChar w:fldCharType="separate"/>
      </w:r>
      <w:r w:rsidR="007413E0" w:rsidRPr="00660074">
        <w:rPr>
          <w:noProof/>
        </w:rPr>
        <w:t>(Zufferey et al., 1997)</w:t>
      </w:r>
      <w:r w:rsidR="00122438" w:rsidRPr="003D306D">
        <w:fldChar w:fldCharType="end"/>
      </w:r>
      <w:r w:rsidRPr="003D306D">
        <w:t xml:space="preserve">. For further safety enhancement, the third generation LVs </w:t>
      </w:r>
      <w:r>
        <w:t>using a four-plasmid system have been</w:t>
      </w:r>
      <w:r w:rsidRPr="003D306D">
        <w:t xml:space="preserve"> developed. Within this system, all non-essential viral genes (</w:t>
      </w:r>
      <w:r w:rsidRPr="003D306D">
        <w:rPr>
          <w:i/>
        </w:rPr>
        <w:t>tat</w:t>
      </w:r>
      <w:r w:rsidRPr="003D306D">
        <w:t xml:space="preserve">, </w:t>
      </w:r>
      <w:r w:rsidRPr="003D306D">
        <w:rPr>
          <w:i/>
        </w:rPr>
        <w:t>vif</w:t>
      </w:r>
      <w:r w:rsidRPr="003D306D">
        <w:t xml:space="preserve">, </w:t>
      </w:r>
      <w:r w:rsidRPr="003D306D">
        <w:rPr>
          <w:i/>
        </w:rPr>
        <w:t>vpr</w:t>
      </w:r>
      <w:r w:rsidRPr="003D306D">
        <w:t xml:space="preserve">, </w:t>
      </w:r>
      <w:r w:rsidRPr="003D306D">
        <w:rPr>
          <w:i/>
        </w:rPr>
        <w:t>vpu</w:t>
      </w:r>
      <w:r w:rsidRPr="003D306D">
        <w:t xml:space="preserve">, </w:t>
      </w:r>
      <w:r w:rsidRPr="003D306D">
        <w:rPr>
          <w:i/>
        </w:rPr>
        <w:t>nef</w:t>
      </w:r>
      <w:r w:rsidRPr="003D306D">
        <w:t xml:space="preserve">) </w:t>
      </w:r>
      <w:r>
        <w:t>have been</w:t>
      </w:r>
      <w:r w:rsidRPr="003D306D">
        <w:t xml:space="preserve"> removed</w:t>
      </w:r>
      <w:r>
        <w:t>.</w:t>
      </w:r>
      <w:r w:rsidRPr="003D306D">
        <w:t xml:space="preserve"> </w:t>
      </w:r>
      <w:r>
        <w:t>T</w:t>
      </w:r>
      <w:r w:rsidRPr="003D306D">
        <w:t xml:space="preserve">he remaining viral components </w:t>
      </w:r>
      <w:r>
        <w:t>have been</w:t>
      </w:r>
      <w:r w:rsidRPr="003D306D">
        <w:t xml:space="preserve"> split into several parts with the aim of minimizing </w:t>
      </w:r>
      <w:r>
        <w:t xml:space="preserve">the possibility of </w:t>
      </w:r>
      <w:r w:rsidRPr="003D306D">
        <w:t xml:space="preserve">viral mobilisation </w:t>
      </w:r>
      <w:r>
        <w:t xml:space="preserve">and generation of replication-competent vectors </w:t>
      </w:r>
      <w:r w:rsidR="00122438" w:rsidRPr="003D306D">
        <w:fldChar w:fldCharType="begin" w:fldLock="1"/>
      </w:r>
      <w:r w:rsidR="00994410">
        <w:instrText>ADDIN CSL_CITATION { "citationItems" : [ { "id" : "ITEM-1", "itemData" : { "ISBN" : "0022-538X (Print)\n0022-538X (Linking)", "PMID" : "9765382", "abstract" : "Vectors derived from human immunodeficiency virus (HIV) are highly efficient vehicles for in vivo gene delivery. However, their biosafety is of major concern. Here we exploit the complexity of the HIV genome to provide lentivirus vectors with novel biosafety features. In addition to the structural genes, HIV contains two regulatory genes, tat and rev, that are essential for HIV replication, and four accessory genes that encode critical virulence factors. We previously reported that the HIV type 1 accessory open reading frames are dispensable for efficient gene transduction by a lentivirus vector. We now demonstrate that the requirement for the tat gene can be offset by placing constitutive promoters upstream of the vector transcript. Vectors generated from constructs containing such a chimeric long terminal repeat (LTR) transduced neurons in vivo at very high efficiency, whether or not they were produced in the presence of Tat. When the rev gene was also deleted from the packaging construct, expression of gag and pol was strictly dependent on Rev complementation in trans. By the combined use of a separate nonoverlapping Rev expression plasmid and a 5' LTR chimeric transfer construct, we achieved optimal yields of vector of high transducing efficiency (up to 10(7) transducing units [TU]/ml and 10(4) TU/ng of p24). This third-generation lentivirus vector uses only a fractional set of HIV genes: gag, pol, and rev. Moreover, the HIV-derived constructs, and any recombinant between them, are contingent on upstream elements and trans complementation for expression and thus are nonfunctional outside of the vector producer cells. This split-genome, conditional packaging system is based on existing viral sequences and acts as a built-in device against the generation of productive recombinants. While the actual biosafety of the vector will ultimately be proven in vivo, the improved design presented here should facilitate testing of lentivirus vectors.", "author" : [ { "dropping-particle" : "", "family" : "Dull", "given" : "T", "non-dropping-particle" : "", "parse-names" : false, "suffix" : "" }, { "dropping-particle" : "", "family" : "Zufferey", "given" : "R", "non-dropping-particle" : "", "parse-names" : false, "suffix" : "" }, { "dropping-particle" : "", "family" : "Kelly", "given" : "M", "non-dropping-particle" : "", "parse-names" : false, "suffix" : "" }, { "dropping-particle" : "", "family" : "Mandel", "given" : "R J", "non-dropping-particle" : "", "parse-names" : false, "suffix" : "" }, { "dropping-particle" : "", "family" : "Nguyen", "given" : "M", "non-dropping-particle" : "", "parse-names" : false, "suffix" : "" }, { "dropping-particle" : "", "family" : "Trono", "given" : "D", "non-dropping-particle" : "", "parse-names" : false, "suffix" : "" }, { "dropping-particle" : "", "family" : "Naldini", "given" : "L", "non-dropping-particle" : "", "parse-names" : false, "suffix" : "" } ], "container-title" : "J Virol", "edition" : "1998/10/10", "id" : "ITEM-1", "issue" : "11", "issued" : { "date-parts" : [ [ "1998" ] ] }, "note" : "Dull, T\nZufferey, R\nKelly, M\nMandel, R J\nNguyen, M\nTrono, D\nNaldini, L\nResearch Support, Non-U.S. Gov't\nUnited states\nJournal of virology\nJ Virol. 1998 Nov;72(11):8463-71.", "page" : "8463-8471", "title" : "A third-generation lentivirus vector with a conditional packaging system", "type" : "article-journal", "volume" : "72" }, "uris" : [ "http://www.mendeley.com/documents/?uuid=7c36cbf7-631f-4165-8635-c8dc2f1d7616" ] } ], "mendeley" : { "previouslyFormattedCitation" : "(Dull et al., 1998)" }, "properties" : { "noteIndex" : 0 }, "schema" : "https://github.com/citation-style-language/schema/raw/master/csl-citation.json" }</w:instrText>
      </w:r>
      <w:r w:rsidR="00122438" w:rsidRPr="003D306D">
        <w:fldChar w:fldCharType="separate"/>
      </w:r>
      <w:r w:rsidRPr="00660074">
        <w:rPr>
          <w:noProof/>
        </w:rPr>
        <w:t>(Dull et al., 1998)</w:t>
      </w:r>
      <w:r w:rsidR="00122438" w:rsidRPr="003D306D">
        <w:fldChar w:fldCharType="end"/>
      </w:r>
      <w:r w:rsidRPr="003D306D">
        <w:t>.</w:t>
      </w:r>
      <w:r>
        <w:t xml:space="preserve"> In these viral vector systems, only the transfer plasmid has </w:t>
      </w:r>
      <w:r w:rsidRPr="003D306D">
        <w:t xml:space="preserve">native LTRs, RNA transcription of the packaging and envelope plasmids </w:t>
      </w:r>
      <w:r>
        <w:t xml:space="preserve">therefore is </w:t>
      </w:r>
      <w:r w:rsidRPr="003D306D">
        <w:t xml:space="preserve">driven by </w:t>
      </w:r>
      <w:r>
        <w:t>an internal promoter</w:t>
      </w:r>
      <w:r w:rsidRPr="003D306D">
        <w:t xml:space="preserve"> derived from other viruses; usually </w:t>
      </w:r>
      <w:r>
        <w:t xml:space="preserve">promoter from </w:t>
      </w:r>
      <w:r w:rsidRPr="003D306D">
        <w:t xml:space="preserve">cytomegalovirus </w:t>
      </w:r>
      <w:r>
        <w:t xml:space="preserve">(CMV) </w:t>
      </w:r>
      <w:r w:rsidRPr="003D306D">
        <w:t xml:space="preserve">or rous sarcoma virus </w:t>
      </w:r>
      <w:r>
        <w:t>(RSV) is</w:t>
      </w:r>
      <w:r w:rsidRPr="003D306D">
        <w:t xml:space="preserve"> </w:t>
      </w:r>
      <w:r>
        <w:t>employed. Also, the poly</w:t>
      </w:r>
      <w:r w:rsidRPr="003D306D">
        <w:t xml:space="preserve">A </w:t>
      </w:r>
      <w:r>
        <w:t>i</w:t>
      </w:r>
      <w:r w:rsidRPr="003D306D">
        <w:t xml:space="preserve">s obtained from simian virus 40 </w:t>
      </w:r>
      <w:r>
        <w:t xml:space="preserve">(SV 40) </w:t>
      </w:r>
      <w:r w:rsidR="00122438" w:rsidRPr="003D306D">
        <w:fldChar w:fldCharType="begin" w:fldLock="1"/>
      </w:r>
      <w:r w:rsidR="00994410">
        <w:instrText>ADDIN CSL_CITATION { "citationItems" : [ { "id" : "ITEM-1", "itemData" : { "DOI" : "20091890 [pii]", "ISBN" : "1734-154X (Electronic)\n0001-527X (Linking)", "PMID" : "19936329", "abstract" : "Despite the extensive research efforts over the past 25 years that have focused on HIV, there is still no cure for AIDS. However, tremendous progress in the understanding of the structure and biology of the HIV virus led to the development of safe and potent HIV-based transgene delivery vectors. These genetic vehicles are referred to as lentiviral vectors. They appear to be better suited for particular applications, such as transgene delivery into stem cells, compared to other viral- and non-viral vectors. This is because Lentivirus-based vectors can efficiently infect nondividing and slowly dividing cells. In the present review article, the current state of understanding of HIV-1 is discussed and the main characteristics that had an impact on vector design are outlined. A historical view on the vector concept is presented to facilitate discussion of recent results in vector engineering in a broader context. Subsequently, a state of the art overview concerning vector construction and vector production is given. This review also touches upon the subject of lentiviral vector safety and related topics that can be helpful in addressing this issue are discussed. Finally, examples of Lentivirus-based gene delivery systems and their applications are presented, with emphasis on animal transgenesis and human gene therapy.", "author" : [ { "dropping-particle" : "", "family" : "Pluta", "given" : "K", "non-dropping-particle" : "", "parse-names" : false, "suffix" : "" }, { "dropping-particle" : "", "family" : "Kacprzak", "given" : "M M", "non-dropping-particle" : "", "parse-names" : false, "suffix" : "" } ], "container-title" : "Acta Biochim Pol", "edition" : "2009/11/26", "id" : "ITEM-1", "issue" : "4", "issued" : { "date-parts" : [ [ "2009" ] ] }, "note" : "Pluta, Krzysztof\nKacprzak, Magdalena Marta\nReview\nPoland\nActa biochimica Polonica\nActa Biochim Pol. 2009;56(4):531-95. Epub 2009 Nov 23.", "page" : "531-595", "title" : "Use of HIV as a gene transfer vector", "type" : "article-journal", "volume" : "56" }, "uris" : [ "http://www.mendeley.com/documents/?uuid=ecde9439-cc69-4079-88b7-e63cb268d036" ] } ], "mendeley" : { "previouslyFormattedCitation" : "(Pluta and Kacprzak, 2009)" }, "properties" : { "noteIndex" : 0 }, "schema" : "https://github.com/citation-style-language/schema/raw/master/csl-citation.json" }</w:instrText>
      </w:r>
      <w:r w:rsidR="00122438" w:rsidRPr="003D306D">
        <w:fldChar w:fldCharType="separate"/>
      </w:r>
      <w:r w:rsidR="007413E0" w:rsidRPr="00660074">
        <w:rPr>
          <w:noProof/>
        </w:rPr>
        <w:t>(Pluta and Kacprzak, 2009)</w:t>
      </w:r>
      <w:r w:rsidR="00122438" w:rsidRPr="003D306D">
        <w:fldChar w:fldCharType="end"/>
      </w:r>
      <w:r>
        <w:t>.</w:t>
      </w:r>
      <w:r w:rsidRPr="003D306D">
        <w:t xml:space="preserve"> </w:t>
      </w:r>
    </w:p>
    <w:p w:rsidR="006179E6" w:rsidRDefault="006179E6" w:rsidP="006179E6">
      <w:r>
        <w:t>Another strategy</w:t>
      </w:r>
      <w:r w:rsidRPr="003D306D">
        <w:t xml:space="preserve"> </w:t>
      </w:r>
      <w:r>
        <w:t xml:space="preserve">to improve the biosafety </w:t>
      </w:r>
      <w:r w:rsidRPr="003D306D">
        <w:t xml:space="preserve">is the development of self-inactivating (SIN) LVs with a portion of </w:t>
      </w:r>
      <w:r>
        <w:t xml:space="preserve">a 400-bp sequence within the U3 region of the viral 3'LTR </w:t>
      </w:r>
      <w:r w:rsidR="00122438">
        <w:fldChar w:fldCharType="begin" w:fldLock="1"/>
      </w:r>
      <w:r w:rsidR="00994410">
        <w:instrText>ADDIN CSL_CITATION { "citationItems" : [ { "id" : "ITEM-1", "itemData" : { "ISSN" : "0022-538X", "PMID" : "9733856", "abstract" : "We have constructed a new series of lentivirus vectors based on human immunodeficiency virus type 1 (HIV-1) that can transduce nondividing cells. The U3 region of the 5' long terminal repeat (LTR) in vector constructs was replaced with the cytomegalovirus (CMV) promoter, resulting in Tat-independent transcription but still maintaining high levels of expression. A self-inactivating (SIN) vector was constructed by deleting 133 bp in the U3 region of the 3' LTR, including the TATA box and binding sites for transcription factors Sp1 and NF-kappaB. The deletion is transferred to the 5' LTR after reverse transcription and integration in infected cells, resulting in the transcriptional inactivation of the LTR in the proviruses. SIN viruses can be generated with no significant decreases in titer. Injection of viruses into the rat brain showed that a SIN vector containing the green fluorescent protein gene under the control of the internal CMV promoter transduced neurons as efficiently as a wild-type vector. Interestingly, a wild-type vector without an internal promoter also successfully transduced neurons in the brain, indicating that the HIV-1 LTR promoter is transcriptionally active in neurons even in the absence of Tat. Furthermore, injection of viruses into the subretinal space of the rat eye showed that wild-type vector transduced predominantly retinal pigment epithelium and photoreceptor cells, while SIN vector was able to transduce other types of retinal cells, including bipolar, M\u00fcller, horizontal, and amacrine cells. This finding suggests that the HIV-1 LTR can negatively influence the internal CMV promoter in some cell types. SIN HIV vectors should be safer for gene therapy, and they also have broader applicability as a means of high-level gene transfer and expression in nondividing cells.", "author" : [ { "dropping-particle" : "", "family" : "Miyoshi", "given" : "H", "non-dropping-particle" : "", "parse-names" : false, "suffix" : "" }, { "dropping-particle" : "", "family" : "Bl\u00f6mer", "given" : "U", "non-dropping-particle" : "", "parse-names" : false, "suffix" : "" }, { "dropping-particle" : "", "family" : "Takahashi", "given" : "M", "non-dropping-particle" : "", "parse-names" : false, "suffix" : "" }, { "dropping-particle" : "", "family" : "Gage", "given" : "F H", "non-dropping-particle" : "", "parse-names" : false, "suffix" : "" }, { "dropping-particle" : "", "family" : "Verma", "given" : "I M", "non-dropping-particle" : "", "parse-names" : false, "suffix" : "" } ], "container-title" : "Journal of virology", "id" : "ITEM-1", "issue" : "10", "issued" : { "date-parts" : [ [ "1998", "10" ] ] }, "page" : "8150-7", "title" : "Development of a self-inactivating lentivirus vector.", "type" : "article-journal", "volume" : "72" }, "uris" : [ "http://www.mendeley.com/documents/?uuid=d4399033-ef32-42fa-98ac-b4895555b8b4" ] } ], "mendeley" : { "previouslyFormattedCitation" : "(Miyoshi et al., 1998)" }, "properties" : { "noteIndex" : 0 }, "schema" : "https://github.com/citation-style-language/schema/raw/master/csl-citation.json" }</w:instrText>
      </w:r>
      <w:r w:rsidR="00122438">
        <w:fldChar w:fldCharType="separate"/>
      </w:r>
      <w:r w:rsidR="007413E0" w:rsidRPr="00660074">
        <w:rPr>
          <w:noProof/>
        </w:rPr>
        <w:t>(Miyoshi et al., 1998)</w:t>
      </w:r>
      <w:r w:rsidR="00122438">
        <w:fldChar w:fldCharType="end"/>
      </w:r>
      <w:r w:rsidRPr="003D306D">
        <w:t>. D</w:t>
      </w:r>
      <w:r>
        <w:t>uring reverse transcription, this defective region is reproduc</w:t>
      </w:r>
      <w:r w:rsidRPr="003D306D">
        <w:t xml:space="preserve">ed </w:t>
      </w:r>
      <w:r>
        <w:t>in</w:t>
      </w:r>
      <w:r w:rsidRPr="003D306D">
        <w:t xml:space="preserve"> the 5’LTR</w:t>
      </w:r>
      <w:r>
        <w:t>, consequently inactivating</w:t>
      </w:r>
      <w:r w:rsidRPr="003D306D">
        <w:t xml:space="preserve"> both </w:t>
      </w:r>
      <w:r>
        <w:t xml:space="preserve">viral </w:t>
      </w:r>
      <w:r w:rsidRPr="003D306D">
        <w:t>LTRs</w:t>
      </w:r>
      <w:r>
        <w:t xml:space="preserve"> and preventing the production of full-length viral RNA after provirus integration. A</w:t>
      </w:r>
      <w:r w:rsidRPr="003D306D">
        <w:t xml:space="preserve"> ubiquitous promoter, </w:t>
      </w:r>
      <w:r>
        <w:t>such as</w:t>
      </w:r>
      <w:r w:rsidRPr="003D306D">
        <w:t xml:space="preserve"> CMV</w:t>
      </w:r>
      <w:r>
        <w:t xml:space="preserve">, is therefore inserted into the viral 5'LTR (replacing the defective U3 region) </w:t>
      </w:r>
      <w:r w:rsidRPr="003D306D">
        <w:t xml:space="preserve">to control the expression of </w:t>
      </w:r>
      <w:r>
        <w:t xml:space="preserve">the entire </w:t>
      </w:r>
      <w:r w:rsidRPr="003D306D">
        <w:t>viral RNA</w:t>
      </w:r>
      <w:r>
        <w:t xml:space="preserve">. Hence, the risk of generating replication-competent vectors in these SIN-LVs is significantly reduced </w:t>
      </w:r>
      <w:r w:rsidR="00122438">
        <w:fldChar w:fldCharType="begin" w:fldLock="1"/>
      </w:r>
      <w:r w:rsidR="00994410">
        <w:instrText>ADDIN CSL_CITATION { "citationItems" : [ { "id" : "ITEM-1", "itemData" : { "ISBN" : "0022-538X (Print)\n0022-538X (Linking)", "PMID" : "9765382", "abstract" : "Vectors derived from human immunodeficiency virus (HIV) are highly efficient vehicles for in vivo gene delivery. However, their biosafety is of major concern. Here we exploit the complexity of the HIV genome to provide lentivirus vectors with novel biosafety features. In addition to the structural genes, HIV contains two regulatory genes, tat and rev, that are essential for HIV replication, and four accessory genes that encode critical virulence factors. We previously reported that the HIV type 1 accessory open reading frames are dispensable for efficient gene transduction by a lentivirus vector. We now demonstrate that the requirement for the tat gene can be offset by placing constitutive promoters upstream of the vector transcript. Vectors generated from constructs containing such a chimeric long terminal repeat (LTR) transduced neurons in vivo at very high efficiency, whether or not they were produced in the presence of Tat. When the rev gene was also deleted from the packaging construct, expression of gag and pol was strictly dependent on Rev complementation in trans. By the combined use of a separate nonoverlapping Rev expression plasmid and a 5' LTR chimeric transfer construct, we achieved optimal yields of vector of high transducing efficiency (up to 10(7) transducing units [TU]/ml and 10(4) TU/ng of p24). This third-generation lentivirus vector uses only a fractional set of HIV genes: gag, pol, and rev. Moreover, the HIV-derived constructs, and any recombinant between them, are contingent on upstream elements and trans complementation for expression and thus are nonfunctional outside of the vector producer cells. This split-genome, conditional packaging system is based on existing viral sequences and acts as a built-in device against the generation of productive recombinants. While the actual biosafety of the vector will ultimately be proven in vivo, the improved design presented here should facilitate testing of lentivirus vectors.", "author" : [ { "dropping-particle" : "", "family" : "Dull", "given" : "T", "non-dropping-particle" : "", "parse-names" : false, "suffix" : "" }, { "dropping-particle" : "", "family" : "Zufferey", "given" : "R", "non-dropping-particle" : "", "parse-names" : false, "suffix" : "" }, { "dropping-particle" : "", "family" : "Kelly", "given" : "M", "non-dropping-particle" : "", "parse-names" : false, "suffix" : "" }, { "dropping-particle" : "", "family" : "Mandel", "given" : "R J", "non-dropping-particle" : "", "parse-names" : false, "suffix" : "" }, { "dropping-particle" : "", "family" : "Nguyen", "given" : "M", "non-dropping-particle" : "", "parse-names" : false, "suffix" : "" }, { "dropping-particle" : "", "family" : "Trono", "given" : "D", "non-dropping-particle" : "", "parse-names" : false, "suffix" : "" }, { "dropping-particle" : "", "family" : "Naldini", "given" : "L", "non-dropping-particle" : "", "parse-names" : false, "suffix" : "" } ], "container-title" : "J Virol", "edition" : "1998/10/10", "id" : "ITEM-1", "issue" : "11", "issued" : { "date-parts" : [ [ "1998" ] ] }, "note" : "Dull, T\nZufferey, R\nKelly, M\nMandel, R J\nNguyen, M\nTrono, D\nNaldini, L\nResearch Support, Non-U.S. Gov't\nUnited states\nJournal of virology\nJ Virol. 1998 Nov;72(11):8463-71.", "page" : "8463-8471", "title" : "A third-generation lentivirus vector with a conditional packaging system", "type" : "article-journal", "volume" : "72" }, "uris" : [ "http://www.mendeley.com/documents/?uuid=7c36cbf7-631f-4165-8635-c8dc2f1d7616" ] } ], "mendeley" : { "previouslyFormattedCitation" : "(Dull et al., 1998)" }, "properties" : { "noteIndex" : 0 }, "schema" : "https://github.com/citation-style-language/schema/raw/master/csl-citation.json" }</w:instrText>
      </w:r>
      <w:r w:rsidR="00122438">
        <w:fldChar w:fldCharType="separate"/>
      </w:r>
      <w:r w:rsidRPr="00660074">
        <w:rPr>
          <w:noProof/>
        </w:rPr>
        <w:t>(Dull et al., 1998)</w:t>
      </w:r>
      <w:r w:rsidR="00122438">
        <w:fldChar w:fldCharType="end"/>
      </w:r>
      <w:r w:rsidRPr="003D306D">
        <w:t>.</w:t>
      </w:r>
    </w:p>
    <w:p w:rsidR="006179E6" w:rsidRDefault="006179E6" w:rsidP="006179E6">
      <w:r>
        <w:lastRenderedPageBreak/>
        <w:t>Moreover, LVs have been developed to enhance the expression of transgene(s). An insertion of a</w:t>
      </w:r>
      <w:r w:rsidRPr="00BF381C">
        <w:t xml:space="preserve"> </w:t>
      </w:r>
      <w:r>
        <w:t>Woodchuck hepatitis virus post-transcriptional regulatory element (WPRE)</w:t>
      </w:r>
      <w:r w:rsidRPr="00BF381C">
        <w:t xml:space="preserve"> </w:t>
      </w:r>
      <w:r>
        <w:t>in the 3’ untranslated region of the viral transcript</w:t>
      </w:r>
      <w:r w:rsidRPr="00BF381C">
        <w:t xml:space="preserve"> has been </w:t>
      </w:r>
      <w:r>
        <w:t>commonly us</w:t>
      </w:r>
      <w:r w:rsidRPr="00BF381C">
        <w:t>ed</w:t>
      </w:r>
      <w:r>
        <w:t xml:space="preserve"> </w:t>
      </w:r>
      <w:r w:rsidR="00122438">
        <w:fldChar w:fldCharType="begin" w:fldLock="1"/>
      </w:r>
      <w:r w:rsidR="00994410">
        <w:instrText>ADDIN CSL_CITATION { "citationItems" : [ { "id" : "ITEM-1", "itemData" : { "ISSN" : "0022-538X", "PMID" : "10074136", "abstract" : "The expression of genes delivered by retroviral vectors is often inefficient, a potential obstacle for their widespread use in human gene therapy. Here, we explored the possibility that the posttranscriptional regulatory element of woodchuck hepatitis virus (WPRE) might help resolve this problem. Insertion of the WPRE in the 3' untranslated region of coding sequences carried by either oncoretroviral or lentiviral vectors substantially increased their levels of expression in a transgene-, promoter- and vector-independent manner. The WPRE thus increased either luciferase or green fluorescent protein production five- to eightfold, and effects of a comparable magnitude were observed with either the immediate-early cytomegalovirus or the herpesvirus thymidine kinase promoter and with both human immunodeficiency virus- and murine leukemia virus-based vectors. The WPRE exerted this influence only when placed in the sense orientation, consistent with its predicted posttranscriptional mechanism of action. These results demonstrate that the WPRE significantly improves the performance of retroviral vectors and emphasize that posttranscriptional regulation of gene expression should be taken into account in the design of gene delivery systems.", "author" : [ { "dropping-particle" : "", "family" : "Zufferey", "given" : "R", "non-dropping-particle" : "", "parse-names" : false, "suffix" : "" }, { "dropping-particle" : "", "family" : "Donello", "given" : "J E", "non-dropping-particle" : "", "parse-names" : false, "suffix" : "" }, { "dropping-particle" : "", "family" : "Trono", "given" : "D", "non-dropping-particle" : "", "parse-names" : false, "suffix" : "" }, { "dropping-particle" : "", "family" : "Hope", "given" : "T J", "non-dropping-particle" : "", "parse-names" : false, "suffix" : "" } ], "container-title" : "Journal of virology", "id" : "ITEM-1", "issue" : "4", "issued" : { "date-parts" : [ [ "1999", "4" ] ] }, "page" : "2886-92", "title" : "Woodchuck hepatitis virus posttranscriptional regulatory element enhances expression of transgenes delivered by retroviral vectors.", "type" : "article-journal", "volume" : "73" }, "uris" : [ "http://www.mendeley.com/documents/?uuid=90e872a7-ac48-4f97-a99e-809cdc6a4645" ] } ], "mendeley" : { "previouslyFormattedCitation" : "(Zufferey et al., 1999)" }, "properties" : { "noteIndex" : 0 }, "schema" : "https://github.com/citation-style-language/schema/raw/master/csl-citation.json" }</w:instrText>
      </w:r>
      <w:r w:rsidR="00122438">
        <w:fldChar w:fldCharType="separate"/>
      </w:r>
      <w:r w:rsidR="007413E0" w:rsidRPr="00660074">
        <w:rPr>
          <w:noProof/>
        </w:rPr>
        <w:t>(Zufferey et al., 1999)</w:t>
      </w:r>
      <w:r w:rsidR="00122438">
        <w:fldChar w:fldCharType="end"/>
      </w:r>
      <w:r>
        <w:t>.</w:t>
      </w:r>
      <w:r w:rsidRPr="00BF381C">
        <w:t xml:space="preserve"> </w:t>
      </w:r>
      <w:r>
        <w:t xml:space="preserve">The presence of WPRE can </w:t>
      </w:r>
      <w:r w:rsidRPr="005A4458">
        <w:t>reinforce 3' end formation, RNA stability and nuclear export</w:t>
      </w:r>
      <w:r>
        <w:t xml:space="preserve">; such improvement can increase the expression of total viral mRNA </w:t>
      </w:r>
      <w:r w:rsidR="00514AA4">
        <w:t>by</w:t>
      </w:r>
      <w:r w:rsidR="00514AA4" w:rsidRPr="00514AA4">
        <w:t xml:space="preserve"> </w:t>
      </w:r>
      <w:r w:rsidRPr="00514AA4">
        <w:t>more than ten times</w:t>
      </w:r>
      <w:r>
        <w:t xml:space="preserve"> </w:t>
      </w:r>
      <w:r w:rsidR="00122438">
        <w:fldChar w:fldCharType="begin" w:fldLock="1"/>
      </w:r>
      <w:r w:rsidR="00994410">
        <w:instrText>ADDIN CSL_CITATION { "citationItems" : [ { "id" : "ITEM-1", "itemData" : { "DOI" : "3302979 [pii]\n10.1038/sj.gt.3302979", "ISBN" : "0969-7128 (Print)\n0969-7128 (Linking)", "PMID" : "17597793", "abstract" : "The woodchuck hepatitis virus post-transcriptional regulatory element (WPRE) increases transgene expression from a variety of viral vectors, although the precise mechanism is not known. WPRE is most effective when placed downstream of the transgene, proximal to the polyadenylation signal. We hypothesized that WPRE likely reduces viral mRNA readthrough transcription by improving transcript termination, which in turn would increase viral titers and expression. Using a Cre-lox-mediated plasmid-based assay, we found significant readthrough transcription from gamma-retroviral vector (RV) long terminal repeat (wt RV-LTR) and RV LTR with a self-inactivating deletion (SIN RV-LTR). WPRE, when placed upstream of the RV LTRs, significantly reduced readthrough transcription. Readthrough, present at much lower levels with the SIN HIV-1 LV-LTR, was also reduced with WPRE. When placed in RV vectors, WPRE increased total RV genomic mRNA; and increased viral titers from transiently transfected 293T cells and stable PG13 producer cells by 7- to 15-fold. The mechanism of increased titers and expression was not due to increased nuclear mRNA export, increased rate of viral transcription or a significant increase in viral mRNA half-life. Our results showed that WPRE improved vector genomic transcript termination to increase titers and expression from RVs.", "author" : [ { "dropping-particle" : "", "family" : "Higashimoto", "given" : "T", "non-dropping-particle" : "", "parse-names" : false, "suffix" : "" }, { "dropping-particle" : "", "family" : "Urbinati", "given" : "F", "non-dropping-particle" : "", "parse-names" : false, "suffix" : "" }, { "dropping-particle" : "", "family" : "Perumbeti", "given" : "A", "non-dropping-particle" : "", "parse-names" : false, "suffix" : "" }, { "dropping-particle" : "", "family" : "Jiang", "given" : "G", "non-dropping-particle" : "", "parse-names" : false, "suffix" : "" }, { "dropping-particle" : "", "family" : "Zarzuela", "given" : "A", "non-dropping-particle" : "", "parse-names" : false, "suffix" : "" }, { "dropping-particle" : "", "family" : "Chang", "given" : "L J", "non-dropping-particle" : "", "parse-names" : false, "suffix" : "" }, { "dropping-particle" : "", "family" : "Kohn", "given" : "D B", "non-dropping-particle" : "", "parse-names" : false, "suffix" : "" }, { "dropping-particle" : "", "family" : "Malik", "given" : "P", "non-dropping-particle" : "", "parse-names" : false, "suffix" : "" } ], "container-title" : "Gene Ther", "edition" : "2007/06/29", "id" : "ITEM-1", "issue" : "17", "issued" : { "date-parts" : [ [ "2007" ] ] }, "note" : "Higashimoto, T\nUrbinati, F\nPerumbeti, A\nJiang, G\nZarzuela, A\nChang, L-J\nKohn, D B\nMalik, P\nP01-HL073104/HL/NHLBI NIH HHS/United States\nR01-HL70135-01/HL/NHLBI NIH HHS/United States\nU54-HL070595/HL/NHLBI NIH HHS/United States\nResearch Support, N.I.H., Extramural\nEngland\nGene therapy\nGene Ther. 2007 Sep;14(17):1298-304. Epub 2007 Jun 28.", "page" : "1298-1304", "title" : "The woodchuck hepatitis virus post-transcriptional regulatory element reduces readthrough transcription from retroviral vectors", "type" : "article-journal", "volume" : "14" }, "uris" : [ "http://www.mendeley.com/documents/?uuid=73288ae4-e6d5-4769-a6b9-be33493ce804" ] } ], "mendeley" : { "previouslyFormattedCitation" : "(Higashimoto et al., 2007)" }, "properties" : { "noteIndex" : 0 }, "schema" : "https://github.com/citation-style-language/schema/raw/master/csl-citation.json" }</w:instrText>
      </w:r>
      <w:r w:rsidR="00122438">
        <w:fldChar w:fldCharType="separate"/>
      </w:r>
      <w:r w:rsidRPr="00660074">
        <w:rPr>
          <w:noProof/>
        </w:rPr>
        <w:t>(Higashimoto et al., 2007)</w:t>
      </w:r>
      <w:r w:rsidR="00122438">
        <w:fldChar w:fldCharType="end"/>
      </w:r>
      <w:r w:rsidRPr="00BF381C">
        <w:t xml:space="preserve">. Although </w:t>
      </w:r>
      <w:r>
        <w:t>this enhancement</w:t>
      </w:r>
      <w:r w:rsidRPr="00BF381C">
        <w:t xml:space="preserve"> is useful, </w:t>
      </w:r>
      <w:r>
        <w:t xml:space="preserve">it has been notable that </w:t>
      </w:r>
      <w:r w:rsidRPr="00BF381C">
        <w:t xml:space="preserve">the </w:t>
      </w:r>
      <w:r>
        <w:t xml:space="preserve">wild-type </w:t>
      </w:r>
      <w:r w:rsidRPr="00BF381C">
        <w:t xml:space="preserve">WPRE contains </w:t>
      </w:r>
      <w:r>
        <w:t xml:space="preserve">an open reading frame for </w:t>
      </w:r>
      <w:r w:rsidRPr="00BF381C">
        <w:t xml:space="preserve">a truncated </w:t>
      </w:r>
      <w:r>
        <w:t>peptide</w:t>
      </w:r>
      <w:r w:rsidRPr="00BF381C">
        <w:t xml:space="preserve"> of the</w:t>
      </w:r>
      <w:r>
        <w:t xml:space="preserve"> Woodchuck hepatitis virus </w:t>
      </w:r>
      <w:r w:rsidRPr="00E671C2">
        <w:rPr>
          <w:i/>
        </w:rPr>
        <w:t>X</w:t>
      </w:r>
      <w:r w:rsidRPr="00BF381C">
        <w:t xml:space="preserve"> gene, which </w:t>
      </w:r>
      <w:r>
        <w:t xml:space="preserve">may be associated with </w:t>
      </w:r>
      <w:r w:rsidRPr="00E671C2">
        <w:t>hepatocellular</w:t>
      </w:r>
      <w:r>
        <w:t xml:space="preserve"> carcinomas</w:t>
      </w:r>
      <w:r w:rsidRPr="00BF381C">
        <w:t xml:space="preserve"> </w:t>
      </w:r>
      <w:r w:rsidR="00122438">
        <w:fldChar w:fldCharType="begin" w:fldLock="1"/>
      </w:r>
      <w:r w:rsidR="00994410">
        <w:instrText>ADDIN CSL_CITATION { "citationItems" : [ { "id" : "ITEM-1", "itemData" : { "DOI" : "10.1038/sj.gt.3302417", "ISSN" : "0969-7128", "PMID" : "15510172", "author" : [ { "dropping-particle" : "", "family" : "Kingsman", "given" : "S M", "non-dropping-particle" : "", "parse-names" : false, "suffix" : "" }, { "dropping-particle" : "", "family" : "Mitrophanous", "given" : "K", "non-dropping-particle" : "", "parse-names" : false, "suffix" : "" }, { "dropping-particle" : "", "family" : "Olsen", "given" : "J C", "non-dropping-particle" : "", "parse-names" : false, "suffix" : "" } ], "container-title" : "Gene therapy", "id" : "ITEM-1", "issue" : "1", "issued" : { "date-parts" : [ [ "2005", "1" ] ] }, "page" : "3-4", "title" : "Potential oncogene activity of the woodchuck hepatitis post-transcriptional regulatory element (WPRE).", "type" : "article-journal", "volume" : "12" }, "uris" : [ "http://www.mendeley.com/documents/?uuid=335e1675-c2be-4c4f-aa43-5af86b8fc0d6" ] } ], "mendeley" : { "previouslyFormattedCitation" : "(Kingsman et al., 2005)" }, "properties" : { "noteIndex" : 0 }, "schema" : "https://github.com/citation-style-language/schema/raw/master/csl-citation.json" }</w:instrText>
      </w:r>
      <w:r w:rsidR="00122438">
        <w:fldChar w:fldCharType="separate"/>
      </w:r>
      <w:r w:rsidR="007413E0" w:rsidRPr="00660074">
        <w:rPr>
          <w:noProof/>
        </w:rPr>
        <w:t>(Kingsman et al., 2005)</w:t>
      </w:r>
      <w:r w:rsidR="00122438">
        <w:fldChar w:fldCharType="end"/>
      </w:r>
      <w:r>
        <w:t xml:space="preserve">. This disadvantage has been subsequently overcome by </w:t>
      </w:r>
      <w:r w:rsidRPr="00BF381C">
        <w:t xml:space="preserve">a mutation </w:t>
      </w:r>
      <w:r>
        <w:t>inserted into</w:t>
      </w:r>
      <w:r w:rsidRPr="00BF381C">
        <w:t xml:space="preserve"> the open reading frame of </w:t>
      </w:r>
      <w:r w:rsidRPr="00E671C2">
        <w:rPr>
          <w:i/>
        </w:rPr>
        <w:t>X</w:t>
      </w:r>
      <w:r w:rsidRPr="00BF381C">
        <w:t xml:space="preserve"> gene</w:t>
      </w:r>
      <w:r>
        <w:t xml:space="preserve">, without significantly altering enhancement activities of the WPRE </w:t>
      </w:r>
      <w:r w:rsidR="00122438">
        <w:fldChar w:fldCharType="begin" w:fldLock="1"/>
      </w:r>
      <w:r w:rsidR="00994410">
        <w:instrText>ADDIN CSL_CITATION { "citationItems" : [ { "id" : "ITEM-1", "itemData" : { "DOI" : "3302698 [pii]\n10.1038/sj.gt.3302698", "ISBN" : "0969-7128 (Print)\n0969-7128 (Linking)", "PMID" : "16355114", "abstract" : "Introduction of the post-transcriptional regulatory element (PRE) of woodchuck hepatitis virus (WHV) into the 3' untranslated region of retroviral and lentiviral gene transfer vectors enhances both titer and transgene expression. Optimal use of the PRE is often necessary to obtain vectors with sufficient performance for therapeutic applications. The enhancing activity of the PRE depends on the precise configuration of its sequence and the context of the vector and cell into which it is introduced. However, data obtained in the context of WHV-associated hepatocellular carcinomas suggests that the PRE might potentially contribute to tumorigenesis, especially if encoding a truncated version of the WHV X protein. Oncogenic side effects of lentiviral vectors containing the PRE have reinforced these safety concerns, although a causal role of the PRE remained unproven. Here, we demonstrate that PRE mutants can be generated that are devoid of X protein open reading frames (ORFs) as well as other ORFs exceeding 25 amino acids, without significant loss of RNA enhancement activity. Furthermore, the X protein promoter could be deleted without compromising the enhancement of vector titers and transgene expression. Such a modified PRE sequence appears useful for future vector design.", "author" : [ { "dropping-particle" : "", "family" : "Schambach", "given" : "A", "non-dropping-particle" : "", "parse-names" : false, "suffix" : "" }, { "dropping-particle" : "", "family" : "Bohne", "given" : "J", "non-dropping-particle" : "", "parse-names" : false, "suffix" : "" }, { "dropping-particle" : "", "family" : "Baum", "given" : "C", "non-dropping-particle" : "", "parse-names" : false, "suffix" : "" }, { "dropping-particle" : "", "family" : "Hermann", "given" : "F G", "non-dropping-particle" : "", "parse-names" : false, "suffix" : "" }, { "dropping-particle" : "", "family" : "Egerer", "given" : "L", "non-dropping-particle" : "", "parse-names" : false, "suffix" : "" }, { "dropping-particle" : "", "family" : "Laer", "given" : "D", "non-dropping-particle" : "von", "parse-names" : false, "suffix" : "" }, { "dropping-particle" : "", "family" : "Giroglou", "given" : "T", "non-dropping-particle" : "", "parse-names" : false, "suffix" : "" } ], "container-title" : "Gene Ther", "edition" : "2005/12/16", "id" : "ITEM-1", "issue" : "7", "issued" : { "date-parts" : [ [ "2006" ] ] }, "note" : "Schambach, A\nBohne, J\nBaum, C\nHermann, F G\nEgerer, L\nvon Laer, D\nGiroglou, T\nResearch Support, Non-U.S. Gov't\nEngland\nGene therapy\nGene Ther. 2006 Apr;13(7):641-5.", "page" : "641-645", "title" : "Woodchuck hepatitis virus post-transcriptional regulatory element deleted from X protein and promoter sequences enhances retroviral vector titer and expression", "type" : "article-journal", "volume" : "13" }, "uris" : [ "http://www.mendeley.com/documents/?uuid=ad868c1d-7394-4af7-928f-a127d6570699" ] } ], "mendeley" : { "previouslyFormattedCitation" : "(Schambach et al., 2006)" }, "properties" : { "noteIndex" : 0 }, "schema" : "https://github.com/citation-style-language/schema/raw/master/csl-citation.json" }</w:instrText>
      </w:r>
      <w:r w:rsidR="00122438">
        <w:fldChar w:fldCharType="separate"/>
      </w:r>
      <w:r w:rsidRPr="00660074">
        <w:rPr>
          <w:noProof/>
        </w:rPr>
        <w:t>(Schambach et al., 2006)</w:t>
      </w:r>
      <w:r w:rsidR="00122438">
        <w:fldChar w:fldCharType="end"/>
      </w:r>
      <w:r>
        <w:t>.</w:t>
      </w:r>
    </w:p>
    <w:p w:rsidR="006179E6" w:rsidRPr="004A544B" w:rsidRDefault="006179E6" w:rsidP="006179E6">
      <w:r>
        <w:t>In addition, transgene expression can be induced by the choice of promoters specific to the target cells. M</w:t>
      </w:r>
      <w:r w:rsidRPr="00B31B8A">
        <w:t xml:space="preserve">ost studies </w:t>
      </w:r>
      <w:r>
        <w:t xml:space="preserve">in the CNS </w:t>
      </w:r>
      <w:r w:rsidRPr="00514AA4">
        <w:t xml:space="preserve">using LVs have </w:t>
      </w:r>
      <w:r w:rsidR="00514AA4">
        <w:t xml:space="preserve">so </w:t>
      </w:r>
      <w:r w:rsidRPr="00514AA4">
        <w:t>far relied</w:t>
      </w:r>
      <w:r w:rsidRPr="00B31B8A">
        <w:t xml:space="preserve"> on strong </w:t>
      </w:r>
      <w:r>
        <w:t xml:space="preserve">and ubiquitous </w:t>
      </w:r>
      <w:r w:rsidRPr="00B31B8A">
        <w:t xml:space="preserve">promoters, such as </w:t>
      </w:r>
      <w:r>
        <w:t xml:space="preserve">CMV or phosphoglycerate kinase 1 promoter </w:t>
      </w:r>
      <w:r w:rsidR="00122438">
        <w:fldChar w:fldCharType="begin" w:fldLock="1"/>
      </w:r>
      <w:r w:rsidR="00994410">
        <w:instrText>ADDIN CSL_CITATION { "citationItems" : [ { "id" : "ITEM-1", "itemData" : { "DOI" : "10.1089/10430340050016256", "ISSN" : "1043-0342", "PMID" : "10646649", "abstract" : "Glial cell line-derived neurotrophic factor (GDNF) is able to protect dopaminergic neurons against various insults and constitutes therefore a promising candidate for the treatment of Parkinson's disease. Lentiviral vectors that infect quiescent neuronal cells may allow the localized delivery of GDNF, thus avoiding potential side effects related to the activation of other brain structures. To test this hypothesis in a setting ensuring both maximal biosafety and optimal transgene expression, a self-inactivating (SIN) lentiviral vector was modified by insertion of the posttranscriptional regulatory element of the woodchuck hepatitis virus, and particles were produced with a multiply attenuated packaging system. After a single injection of 2 microl of a lacZ-expressing vector (SIN-W-LacZ) in the substantia nigra of adult rats, an average of 40.1 +/- 6.0% of the tyrosine hydroxylase (TH)-positive neurons were transduced as compared with 5.0 +/- 2.1% with the first-generation lentiviral vector. Moreover, the SIN-W vector expressing GDNF under the control of the mouse phosphoglycerate kinase 1 (PGK) promoter was able to protect nigral dopaminergic neurons after medial forebrain bundle axotomy. Expression of hGDNF in the nanogram range was detected in extracts of mesencephalon of animals injected with an SIN-W-PGK-GDNF vector, whereas it was undetectable in animals injected with a control vector. Lentiviral vectors with enhanced expression and safety features further establish the potential use of these vectors for the local delivery of bioactive molecules into defined structures of the central nervous system.", "author" : [ { "dropping-particle" : "", "family" : "D\u00e9glon", "given" : "N", "non-dropping-particle" : "", "parse-names" : false, "suffix" : "" }, { "dropping-particle" : "", "family" : "Tseng", "given" : "J L", "non-dropping-particle" : "", "parse-names" : false, "suffix" : "" }, { "dropping-particle" : "", "family" : "Bensadoun", "given" : "J C", "non-dropping-particle" : "", "parse-names" : false, "suffix" : "" }, { "dropping-particle" : "", "family" : "Zurn", "given" : "A D", "non-dropping-particle" : "", "parse-names" : false, "suffix" : "" }, { "dropping-particle" : "", "family" : "Arsenijevic", "given" : "Y", "non-dropping-particle" : "", "parse-names" : false, "suffix" : "" }, { "dropping-particle" : "", "family" : "Pereira de Almeida", "given" : "L", "non-dropping-particle" : "", "parse-names" : false, "suffix" : "" }, { "dropping-particle" : "", "family" : "Zufferey", "given" : "R", "non-dropping-particle" : "", "parse-names" : false, "suffix" : "" }, { "dropping-particle" : "", "family" : "Trono", "given" : "D", "non-dropping-particle" : "", "parse-names" : false, "suffix" : "" }, { "dropping-particle" : "", "family" : "Aebischer", "given" : "P", "non-dropping-particle" : "", "parse-names" : false, "suffix" : "" } ], "container-title" : "Human gene therapy", "id" : "ITEM-1", "issue" : "1", "issued" : { "date-parts" : [ [ "2000", "1", "1" ] ] }, "page" : "179-90", "publisher" : "Mary Ann Liebert, Inc.", "title" : "Self-inactivating lentiviral vectors with enhanced transgene expression as potential gene transfer system in Parkinson's disease.", "type" : "article-journal", "volume" : "11" }, "uris" : [ "http://www.mendeley.com/documents/?uuid=4dad3241-7fd5-4d51-af19-3438fb63d723" ] }, { "id" : "ITEM-2", "itemData" : { "ISSN" : "0022-538X", "PMID" : "9261386", "abstract" : "The identification of monogenic and complex genes responsible for neurological disorders requires new approaches for delivering therapeutic protein genes to significant numbers of cells in the central nervous system. A lentivirus-based vector capable of infecting dividing and quiescent cells was investigated in vivo by injecting highly concentrated viral vector stock into the striatum and hippocampus of adult rats. Control brains were injected with a Moloney murine leukemia virus, adenovirus, or adeno-associated virus vector. The volumes of the areas containing transduced cells and the transduced-cell densities were stereologically determined to provide a basis for comparison among different viral vectors and variants of the viral vector stocks. The efficiency of infection by the lentivirus vector was improved by deoxynucleoside triphosphate pretreatment of the vector and was reduced following mutation of integrase and the Vpr-matrix protein complex involved in the nuclear translocation of the preintegration complex. The lentivirus vector system was able to efficiently and stably infect quiescent cells in the primary injection site with transgene expression for over 6 months. Triple labeling showed that 88.7% of striatal cells transduced by the lentivirus vector were terminally differentiated neurons.", "author" : [ { "dropping-particle" : "", "family" : "Bl\u00f6mer", "given" : "U", "non-dropping-particle" : "", "parse-names" : false, "suffix" : "" }, { "dropping-particle" : "", "family" : "Naldini", "given" : "L", "non-dropping-particle" : "", "parse-names" : false, "suffix" : "" }, { "dropping-particle" : "", "family" : "Kafri", "given" : "T", "non-dropping-particle" : "", "parse-names" : false, "suffix" : "" }, { "dropping-particle" : "", "family" : "Trono", "given" : "D", "non-dropping-particle" : "", "parse-names" : false, "suffix" : "" }, { "dropping-particle" : "", "family" : "Verma", "given" : "I M", "non-dropping-particle" : "", "parse-names" : false, "suffix" : "" }, { "dropping-particle" : "", "family" : "Gage", "given" : "F H", "non-dropping-particle" : "", "parse-names" : false, "suffix" : "" } ], "container-title" : "Journal of virology", "id" : "ITEM-2", "issue" : "9", "issued" : { "date-parts" : [ [ "1997", "9" ] ] }, "page" : "6641-9", "title" : "Highly efficient and sustained gene transfer in adult neurons with a lentivirus vector.", "type" : "article-journal", "volume" : "71" }, "uris" : [ "http://www.mendeley.com/documents/?uuid=f1fcd55b-453d-4b07-aeac-84d831fef234" ] } ], "mendeley" : { "previouslyFormattedCitation" : "(Bl\u00f6mer et al., 1997; D\u00e9glon et al., 2000)" }, "properties" : { "noteIndex" : 0 }, "schema" : "https://github.com/citation-style-language/schema/raw/master/csl-citation.json" }</w:instrText>
      </w:r>
      <w:r w:rsidR="00122438">
        <w:fldChar w:fldCharType="separate"/>
      </w:r>
      <w:r w:rsidRPr="00660074">
        <w:rPr>
          <w:noProof/>
        </w:rPr>
        <w:t>(Blömer et al., 1997; Déglon et al., 2000)</w:t>
      </w:r>
      <w:r w:rsidR="00122438">
        <w:fldChar w:fldCharType="end"/>
      </w:r>
      <w:r>
        <w:t>. However, by using cell type-specific</w:t>
      </w:r>
      <w:r w:rsidRPr="007C3D0B">
        <w:t xml:space="preserve"> promoters</w:t>
      </w:r>
      <w:r>
        <w:t xml:space="preserve">, expression of </w:t>
      </w:r>
      <w:r w:rsidR="00690A4B">
        <w:t xml:space="preserve">the </w:t>
      </w:r>
      <w:r>
        <w:t xml:space="preserve">transgene can be restricted </w:t>
      </w:r>
      <w:r w:rsidR="00690A4B">
        <w:t>to</w:t>
      </w:r>
      <w:r>
        <w:t xml:space="preserve"> the desirable cell population, in turn leading to a maximal level of transgene in the target region.</w:t>
      </w:r>
      <w:r w:rsidRPr="007C3D0B">
        <w:t xml:space="preserve"> </w:t>
      </w:r>
      <w:r>
        <w:t xml:space="preserve">Previous studies have shown that LVs carrying </w:t>
      </w:r>
      <w:r w:rsidRPr="007C3D0B">
        <w:t>human synapsin 1</w:t>
      </w:r>
      <w:r>
        <w:t xml:space="preserve"> (SYN),</w:t>
      </w:r>
      <w:r w:rsidRPr="007C3D0B">
        <w:t xml:space="preserve"> </w:t>
      </w:r>
      <w:r w:rsidRPr="00591B57">
        <w:t>neuron-specific enolase</w:t>
      </w:r>
      <w:r>
        <w:t>, calcium/calmodulin-</w:t>
      </w:r>
      <w:r w:rsidRPr="00591B57">
        <w:t xml:space="preserve">dependent </w:t>
      </w:r>
      <w:r>
        <w:t xml:space="preserve">protein kinase II, tubulin-α </w:t>
      </w:r>
      <w:r w:rsidRPr="00591B57">
        <w:t xml:space="preserve">I, </w:t>
      </w:r>
      <w:r>
        <w:t xml:space="preserve">enlongation factor 1α, or </w:t>
      </w:r>
      <w:r w:rsidRPr="00591B57">
        <w:t xml:space="preserve">platelet-derived growth factor </w:t>
      </w:r>
      <w:r>
        <w:t>β</w:t>
      </w:r>
      <w:r w:rsidRPr="00591B57">
        <w:t xml:space="preserve"> chain</w:t>
      </w:r>
      <w:r>
        <w:t xml:space="preserve"> </w:t>
      </w:r>
      <w:r w:rsidRPr="007C3D0B">
        <w:t>promoter</w:t>
      </w:r>
      <w:r>
        <w:t xml:space="preserve"> can </w:t>
      </w:r>
      <w:r w:rsidR="00690A4B">
        <w:t>allow expression</w:t>
      </w:r>
      <w:r>
        <w:t xml:space="preserve"> preferentially </w:t>
      </w:r>
      <w:r w:rsidR="00690A4B">
        <w:t xml:space="preserve">in </w:t>
      </w:r>
      <w:r>
        <w:t xml:space="preserve">neuronal cells in various brain areas; of those, SYN promoter has provided the highest neuronal specificity </w:t>
      </w:r>
      <w:r w:rsidR="00122438">
        <w:fldChar w:fldCharType="begin" w:fldLock="1"/>
      </w:r>
      <w:r w:rsidR="00994410">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DOI" : "3302924 [pii]\n10.1038/sj.gt.3302924", "ISBN" : "0969-7128 (Print)\n0969-7128 (Linking)", "PMID" : "17361216", "abstract" : "In the field of basic and clinical neurosciences, it is important to develop a method for easy delivery and persistent expression of transgene in central neurons. We firstly generated lentiviral vectors with five kinds of neuron-specific promoters, such as synapsin I (SYN), calcium/calmodulin-dependent protein kinase II, tubulin alpha I, neuron-specific enolase and platelet-derived growth factor beta chain promoters and then novel hybrid promoters by fusing cytomegalovirus enhancer (E) to those neuron-specific promoters. Neuron-specific expression of green fluorescent protein (GFP) with those promoters was examined in vivo by injecting the lentiviral vectors into the rat neostriatum, thalamus and neocortex. Among all the promoters, SYN promoter displayed the highest specificity for neuronal expression in all the regions examined (more than 96%). Although GFP production by the hybrid promoters was about 2-4 times larger than the non-enhanced promoters, the neuronal specificity was significantly decreased in most cases. However, the neuronal specificity of E/SYN hybrid promoter exhibited the least decrease only in the thalamus. Furthermore, the transcriptional activity and neuronal specificity of E/SYN promoter were sustained for up to 8 weeks. Thus, lentivirus with E/SYN promoter is the best vector for strong persistent expression in neurons.", "author" : [ { "dropping-particle" : "", "family" : "Hioki", "given" : "H", "non-dropping-particle" : "", "parse-names" : false, "suffix" : "" }, { "dropping-particle" : "", "family" : "Kameda", "given" : "H", "non-dropping-particle" : "", "parse-names" : false, "suffix" : "" }, { "dropping-particle" : "", "family" : "Nakamura", "given" : "H", "non-dropping-particle" : "", "parse-names" : false, "suffix" : "" }, { "dropping-particle" : "", "family" : "Okunomiya", "given" : "T", "non-dropping-particle" : "", "parse-names" : false, "suffix" : "" }, { "dropping-particle" : "", "family" : "Ohira", "given" : "K", "non-dropping-particle" : "", "parse-names" : false, "suffix" : "" }, { "dropping-particle" : "", "family" : "Nakamura", "given" : "K", "non-dropping-particle" : "", "parse-names" : false, "suffix" : "" }, { "dropping-particle" : "", "family" : "Kuroda", "given" : "M", "non-dropping-particle" : "", "parse-names" : false, "suffix" : "" }, { "dropping-particle" : "", "family" : "Furuta", "given" : "T", "non-dropping-particle" : "", "parse-names" : false, "suffix" : "" }, { "dropping-particle" : "", "family" : "Kaneko", "given" : "T", "non-dropping-particle" : "", "parse-names" : false, "suffix" : "" } ], "container-title" : "Gene Ther", "edition" : "2007/03/16", "id" : "ITEM-2", "issue" : "11", "issued" : { "date-parts" : [ [ "2007" ] ] }, "note" : "Hioki, H\nKameda, H\nNakamura, H\nOkunomiya, T\nOhira, K\nNakamura, K\nKuroda, M\nFuruta, T\nKaneko, T\nResearch Support, Non-U.S. Gov't\nEngland\nGene therapy\nGene Ther. 2007 Jun;14(11):872-82. Epub 2007 Mar 15.", "page" : "872-882", "title" : "Efficient gene transduction of neurons by lentivirus with enhanced neuron-specific promoters", "type" : "article-journal", "volume" : "14" }, "uris" : [ "http://www.mendeley.com/documents/?uuid=185d8339-8a6b-4347-83df-93d68c78a385" ] } ], "mendeley" : { "previouslyFormattedCitation" : "(Jakobsson et al., 2003; Hioki et al., 2007)" }, "properties" : { "noteIndex" : 0 }, "schema" : "https://github.com/citation-style-language/schema/raw/master/csl-citation.json" }</w:instrText>
      </w:r>
      <w:r w:rsidR="00122438">
        <w:fldChar w:fldCharType="separate"/>
      </w:r>
      <w:r w:rsidR="007413E0" w:rsidRPr="00660074">
        <w:rPr>
          <w:noProof/>
        </w:rPr>
        <w:t>(Jakobsson et al., 2003; Hioki et al., 2007)</w:t>
      </w:r>
      <w:r w:rsidR="00122438">
        <w:fldChar w:fldCharType="end"/>
      </w:r>
      <w:r>
        <w:t xml:space="preserve">. In contrast, vectors containing </w:t>
      </w:r>
      <w:r w:rsidRPr="007C3D0B">
        <w:t>human glial fibrillar</w:t>
      </w:r>
      <w:r>
        <w:t>y acidic protein (GFAP</w:t>
      </w:r>
      <w:r w:rsidRPr="007C3D0B">
        <w:t>)</w:t>
      </w:r>
      <w:r>
        <w:t xml:space="preserve"> promoter </w:t>
      </w:r>
      <w:r w:rsidR="00690A4B">
        <w:lastRenderedPageBreak/>
        <w:t>express</w:t>
      </w:r>
      <w:r>
        <w:t xml:space="preserve"> transgenes in the majority of astrocytes </w:t>
      </w:r>
      <w:r w:rsidR="00122438" w:rsidRPr="007C3D0B">
        <w:fldChar w:fldCharType="begin" w:fldLock="1"/>
      </w:r>
      <w:r w:rsidR="00994410">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DOI" : "10.1016/j.jneumeth.2010.03.019", "ISSN" : "1872-678X", "PMID" : "20347873", "abstract" : "Lentiviral vectors transduce both dividing and non-dividing cells and can support sustained expression of transgenes. These properties make them attractive for the transduction of neurons and other neural cell types in vitro and in vivo. Lentiviral vectors can be targeted to specific cell types by using different promoters in the lentiviral shuttle vector. Even with identical constructs, however, levels of expression can vary significantly in different types of neurons and different culture preparations; expression levels in the same neuronal subtypes can be very different in primary cell culture and in vivo. We systematically assessed the ability of different promoters to direct expression of foreign transgenes in primary murine neocortical neurons, cerebellar granule cells and in undifferentiated and differentiated neuroblastoma cells. In primary cortical neurons, constructs using the ubiquitin C promoter directed the highest level of transgene expression; the phosphoglycerate kinase (PGK) promoter also directed robust transgene expression, while the cytomegalovirus (CMV) and MND (a synthetic promoter that contains the U3 region of a modified MoMuLV LTR with myeloproliferative sarcoma virus enhancer) promoters resulted in the expression of the transgenes in only limited number of neurons. In contrast, in cerebellar granule cells and in differentiated SH-SY5Y neuroblastoma cultures, the CMV promoter directed the most robust transgene expression. There was similar variability in transgene expression directed by these promoters in primary cultures of oligodendrocytes and astrocytes. These findings may prove useful in the design of lentiviral vectors for use in cell culture models of the nervous system.", "author" : [ { "dropping-particle" : "", "family" : "Li", "given" : "Mingjie", "non-dropping-particle" : "", "parse-names" : false, "suffix" : "" }, { "dropping-particle" : "", "family" : "Husic", "given" : "Nada", "non-dropping-particle" : "", "parse-names" : false, "suffix" : "" }, { "dropping-particle" : "", "family" : "Lin", "given" : "Ying", "non-dropping-particle" : "", "parse-names" : false, "suffix" : "" }, { "dropping-particle" : "", "family" : "Christensen", "given" : "Heather", "non-dropping-particle" : "", "parse-names" : false, "suffix" : "" }, { "dropping-particle" : "", "family" : "Malik", "given" : "Ibrahim", "non-dropping-particle" : "", "parse-names" : false, "suffix" : "" }, { "dropping-particle" : "", "family" : "McIver", "given" : "Sally", "non-dropping-particle" : "", "parse-names" : false, "suffix" : "" }, { "dropping-particle" : "", "family" : "Daniels", "given" : "Christine M LaPash", "non-dropping-particle" : "", "parse-names" : false, "suffix" : "" }, { "dropping-particle" : "", "family" : "Harris", "given" : "David A", "non-dropping-particle" : "", "parse-names" : false, "suffix" : "" }, { "dropping-particle" : "", "family" : "Kotzbauer", "given" : "Paul T", "non-dropping-particle" : "", "parse-names" : false, "suffix" : "" }, { "dropping-particle" : "", "family" : "Goldberg", "given" : "Mark P", "non-dropping-particle" : "", "parse-names" : false, "suffix" : "" }, { "dropping-particle" : "", "family" : "Snider", "given" : "B Joy", "non-dropping-particle" : "", "parse-names" : false, "suffix" : "" } ], "container-title" : "Journal of neuroscience methods", "id" : "ITEM-2", "issue" : "1", "issued" : { "date-parts" : [ [ "2010", "5", "30" ] ] }, "page" : "56-64", "publisher" : "Elsevier B.V.", "title" : "Optimal promoter usage for lentiviral vector-mediated transduction of cultured central nervous system cells.", "type" : "article-journal", "volume" : "189" }, "uris" : [ "http://www.mendeley.com/documents/?uuid=16690b6f-8986-4a2d-83e4-42cdfaffadac" ] } ], "mendeley" : { "previouslyFormattedCitation" : "(Jakobsson et al., 2003; Li et al., 2010)" }, "properties" : { "noteIndex" : 0 }, "schema" : "https://github.com/citation-style-language/schema/raw/master/csl-citation.json" }</w:instrText>
      </w:r>
      <w:r w:rsidR="00122438" w:rsidRPr="007C3D0B">
        <w:fldChar w:fldCharType="separate"/>
      </w:r>
      <w:r w:rsidR="007413E0" w:rsidRPr="00660074">
        <w:rPr>
          <w:noProof/>
        </w:rPr>
        <w:t>(Jakobsson et al., 2003; Li et al., 2010)</w:t>
      </w:r>
      <w:r w:rsidR="00122438" w:rsidRPr="007C3D0B">
        <w:fldChar w:fldCharType="end"/>
      </w:r>
      <w:r>
        <w:t xml:space="preserve">. </w:t>
      </w:r>
    </w:p>
    <w:p w:rsidR="006179E6" w:rsidRDefault="006179E6" w:rsidP="006179E6">
      <w:r>
        <w:rPr>
          <w:lang w:eastAsia="en-GB"/>
        </w:rPr>
        <w:t>A further improvement in the development of LVs has been greatly achieved by vector pseudotyping; such a technique replaces the viral envelope glycoprotein with an envelope glycoprotein derived from other viruses. This approach not only enhances the safety but also expands</w:t>
      </w:r>
      <w:r w:rsidRPr="00200664">
        <w:rPr>
          <w:lang w:eastAsia="en-GB"/>
        </w:rPr>
        <w:t xml:space="preserve"> </w:t>
      </w:r>
      <w:r>
        <w:rPr>
          <w:lang w:eastAsia="en-GB"/>
        </w:rPr>
        <w:t xml:space="preserve">the tropic range of LVs. </w:t>
      </w:r>
      <w:r>
        <w:t>The first pseudotyped-LVs had the viral envelope glycoprotein replaced with VSV-G</w:t>
      </w:r>
      <w:r w:rsidR="00803E24">
        <w:t xml:space="preserve"> </w:t>
      </w:r>
      <w:r w:rsidR="00122438" w:rsidRPr="00803E24">
        <w:fldChar w:fldCharType="begin" w:fldLock="1"/>
      </w:r>
      <w:r w:rsidR="00994410">
        <w:instrText>ADDIN CSL_CITATION { "citationItems" : [ { "id" : "ITEM-1", "itemData" : { "ISSN" : "0036-8075", "PMID" : "8602510", "abstract" : "A retroviral vector system based on the human immunodeficiency virus (HIV) was developed that, in contrast to a murine leukemia virus-based counterpart, transduced heterologous sequences into HeLa cells and rat fibroblasts blocked in the cell cycle, as well as into human primary macrophages. Additionally, the HIV vector could mediate stable in vivo gene transfer into terminally differentiated neurons. The ability of HIV-based viral vectors to deliver genes in vivo into nondividing cells could increase the applicability of retroviral vectors in human gene therapy.", "author" : [ { "dropping-particle" : "", "family" : "Naldini", "given" : "L", "non-dropping-particle" : "", "parse-names" : false, "suffix" : "" }, { "dropping-particle" : "", "family" : "Bl\u00f6mer", "given" : "U", "non-dropping-particle" : "", "parse-names" : false, "suffix" : "" }, { "dropping-particle" : "", "family" : "Gallay", "given" : "P", "non-dropping-particle" : "", "parse-names" : false, "suffix" : "" }, { "dropping-particle" : "", "family" : "Ory", "given" : "D", "non-dropping-particle" : "", "parse-names" : false, "suffix" : "" }, { "dropping-particle" : "", "family" : "Mulligan", "given" : "R", "non-dropping-particle" : "", "parse-names" : false, "suffix" : "" }, { "dropping-particle" : "", "family" : "Gage", "given" : "F H", "non-dropping-particle" : "", "parse-names" : false, "suffix" : "" }, { "dropping-particle" : "", "family" : "Verma", "given" : "I M", "non-dropping-particle" : "", "parse-names" : false, "suffix" : "" }, { "dropping-particle" : "", "family" : "Trono", "given" : "D", "non-dropping-particle" : "", "parse-names" : false, "suffix" : "" } ], "container-title" : "Science (New York, N.Y.)", "id" : "ITEM-1", "issue" : "5259", "issued" : { "date-parts" : [ [ "1996", "4", "12" ] ] }, "page" : "263-7", "title" : "In vivo gene delivery and stable transduction of nondividing cells by a lentiviral vector.", "type" : "article-journal", "volume" : "272" }, "uris" : [ "http://www.mendeley.com/documents/?uuid=b1c4eca1-1e15-4198-962b-6ab06b641d4a" ] } ], "mendeley" : { "previouslyFormattedCitation" : "(Naldini et al., 1996)" }, "properties" : { "noteIndex" : 0 }, "schema" : "https://github.com/citation-style-language/schema/raw/master/csl-citation.json" }</w:instrText>
      </w:r>
      <w:r w:rsidR="00122438" w:rsidRPr="00803E24">
        <w:fldChar w:fldCharType="separate"/>
      </w:r>
      <w:r w:rsidR="00425442" w:rsidRPr="00803E24">
        <w:rPr>
          <w:noProof/>
        </w:rPr>
        <w:t>(Naldini et al., 1996)</w:t>
      </w:r>
      <w:r w:rsidR="00122438" w:rsidRPr="00803E24">
        <w:fldChar w:fldCharType="end"/>
      </w:r>
      <w:r w:rsidRPr="00803E24">
        <w:t>.</w:t>
      </w:r>
      <w:r>
        <w:t xml:space="preserve"> VSV-G facilitates</w:t>
      </w:r>
      <w:r w:rsidRPr="007C3D0B">
        <w:t xml:space="preserve"> vector e</w:t>
      </w:r>
      <w:r>
        <w:t>ntry through an endocytic pathway and thus diminishing</w:t>
      </w:r>
      <w:r w:rsidRPr="007C3D0B">
        <w:t xml:space="preserve"> the requi</w:t>
      </w:r>
      <w:r>
        <w:t>rement for viral accessory pro</w:t>
      </w:r>
      <w:r w:rsidRPr="007C3D0B">
        <w:t xml:space="preserve">teins </w:t>
      </w:r>
      <w:r>
        <w:t xml:space="preserve">(e.g., viral Nef protein) </w:t>
      </w:r>
      <w:r w:rsidRPr="007C3D0B">
        <w:t xml:space="preserve">for </w:t>
      </w:r>
      <w:r>
        <w:t xml:space="preserve">a </w:t>
      </w:r>
      <w:r w:rsidRPr="007C3D0B">
        <w:t>full infectivity</w:t>
      </w:r>
      <w:r>
        <w:t xml:space="preserve"> </w:t>
      </w:r>
      <w:r w:rsidR="00122438">
        <w:fldChar w:fldCharType="begin" w:fldLock="1"/>
      </w:r>
      <w:r w:rsidR="00994410">
        <w:instrText>ADDIN CSL_CITATION { "citationItems" : [ { "id" : "ITEM-1", "itemData" : { "ISSN" : "0022-538X", "PMID" : "9223476", "abstract" : "Human immunodeficiency virus type 1 (HIV-1) normally enters cells by direct fusion with the plasma membrane. In this report, HIV-1 particles capable of infecting cells through an endocytic pathway are described. Chimeric viruses composed of the HIV-1 core and the envelope glycoprotein of vesicular stomatitis virus (VSV-G) were constructed and are herein termed HIV-1(VSV) pseudotypes. HIV-1(VSV) pseudotypes were 20- to 130-fold more infectious than nonpseudotyped HIV-1. Infection by HIV-1(VSV) pseudotypes was markedly diminished by ammonium chloride and concanamycin A, a selective inhibitor of vacuolar H+ ATPases, demonstrating that these viruses require endosomal acidification to achieve productive infection. HIV-1 is thus capable of performing all of the viral functions necessary for infection when entry is targeted to an endocytic route. Maximal HIV-1 infectivity requires the presence of the viral Nef protein and the cellular protein cyclophilin A (CyPA) during virus assembly. Pseudotyping by VSV-G markedly suppressed the requirement for Nef. HIV-1(VSV) particles were also resistant to inhibition by cyclosporin A; however, the deleterious effect of a gag mutation inhibiting CyPA incorporation was not relieved by VSV-G. These results suggest that Nef acts at a step of the HIV-1 life cycle that is either circumvented or facilitated by targeting virus entry to an endocytic pathway. The findings also support the hypothesis that Nef and CyPA enhance HIV-1 infectivity through independent processes and demonstrate a mechanistic difference between reduction of HIV-1 infectivity by cyclosporin A and gag mutations that decrease HIV-1 incorporation of CyPA.", "author" : [ { "dropping-particle" : "", "family" : "Aiken", "given" : "C", "non-dropping-particle" : "", "parse-names" : false, "suffix" : "" } ], "container-title" : "Journal of virology", "id" : "ITEM-1", "issue" : "8", "issued" : { "date-parts" : [ [ "1997", "8" ] ] }, "page" : "5871-7", "title" : "Pseudotyping human immunodeficiency virus type 1 (HIV-1) by the glycoprotein of vesicular stomatitis virus targets HIV-1 entry to an endocytic pathway and suppresses both the requirement for Nef and the sensitivity to cyclosporin A.", "type" : "article-journal", "volume" : "71" }, "uris" : [ "http://www.mendeley.com/documents/?uuid=4f42b1df-b97b-48d2-ae3f-41a6f4d9c035" ] } ], "mendeley" : { "previouslyFormattedCitation" : "(Aiken, 1997)" }, "properties" : { "noteIndex" : 0 }, "schema" : "https://github.com/citation-style-language/schema/raw/master/csl-citation.json" }</w:instrText>
      </w:r>
      <w:r w:rsidR="00122438">
        <w:fldChar w:fldCharType="separate"/>
      </w:r>
      <w:r w:rsidRPr="00660074">
        <w:rPr>
          <w:noProof/>
        </w:rPr>
        <w:t>(Aiken, 1997)</w:t>
      </w:r>
      <w:r w:rsidR="00122438">
        <w:fldChar w:fldCharType="end"/>
      </w:r>
      <w:r>
        <w:t xml:space="preserve">. Although VSV-G-pseudotyped vectors have provided transduction to a broad range of cell types, </w:t>
      </w:r>
      <w:r w:rsidRPr="0071234B">
        <w:t xml:space="preserve">non-specific gene delivery </w:t>
      </w:r>
      <w:r>
        <w:t>mediated by these vectors and the cytotoxicity of VSV-G when vectors are used</w:t>
      </w:r>
      <w:r w:rsidRPr="0071234B">
        <w:t xml:space="preserve"> at high </w:t>
      </w:r>
      <w:r>
        <w:t>dose</w:t>
      </w:r>
      <w:r w:rsidRPr="0071234B">
        <w:t>s</w:t>
      </w:r>
      <w:r w:rsidR="00144CC2">
        <w:t xml:space="preserve"> - 10</w:t>
      </w:r>
      <w:r w:rsidR="00144CC2">
        <w:rPr>
          <w:vertAlign w:val="superscript"/>
        </w:rPr>
        <w:t>7</w:t>
      </w:r>
      <w:r w:rsidR="00144CC2">
        <w:t xml:space="preserve"> eGFP transducing units</w:t>
      </w:r>
      <w:r>
        <w:t xml:space="preserve"> </w:t>
      </w:r>
      <w:r w:rsidR="00122438">
        <w:fldChar w:fldCharType="begin" w:fldLock="1"/>
      </w:r>
      <w:r w:rsidR="00994410">
        <w:instrText>ADDIN CSL_CITATION { "citationItems" : [ { "id" : "ITEM-1", "itemData" : { "DOI" : "10.1006/mthe.2002.0584", "ISSN" : "1525-0016", "PMID" : "11991743", "abstract" : "Lentiviral vectors have proven to be promising tools for transduction of central nervous system (CNS) cells in vivo and in vitro. In this study, CNS transduction patterns of lentiviral vectors pseudotyped with envelope glycoproteins from Ebola virus, murine leukemia virus (MuLV), lymphocytic choriomeningitis virus (LCMV), or the rabies-related Mokola virus were compared to a vector pseudotyped with the vesicular stomatitis virus glycoprotein (VSV-G). Mokola-, LCMV-, and VSV-G-pseudotyped vectors transduced similar populations, including striatum, thalamus, and white matter. Mokola-pseudotyped vectors were the most efficient of the three. MuLV-pseudotyped lentivirus efficiently transduced striatum and hippocampal dentate gyrus. In contrast, no transduction resulted from injection of Ebola-pseudotyped virus in the CNS. The same pattern was observed in vitro with primary cultured oligodendrocytes. LCMV, MuLV, and Ebola pseudotypes were the most stable. These results demonstrate that targeted transduction in the CNS can be achieved using specific envelope glycoproteins to pseudotype lentiviral vectors, and support the use of Mokola-pseudotyped and MuLV-pseudotyped lentiviral vectors as efficient and stable alternatives to VSV-G-pseudotyped vectors for experiments in the mouse CNS.", "author" : [ { "dropping-particle" : "", "family" : "Watson", "given" : "Deborah J", "non-dropping-particle" : "", "parse-names" : false, "suffix" : "" }, { "dropping-particle" : "", "family" : "Kobinger", "given" : "Gary P", "non-dropping-particle" : "", "parse-names" : false, "suffix" : "" }, { "dropping-particle" : "", "family" : "Passini", "given" : "Marco A", "non-dropping-particle" : "", "parse-names" : false, "suffix" : "" }, { "dropping-particle" : "", "family" : "Wilson", "given" : "James M", "non-dropping-particle" : "", "parse-names" : false, "suffix" : "" }, { "dropping-particle" : "", "family" : "Wolfe", "given" : "John H", "non-dropping-particle" : "", "parse-names" : false, "suffix" : "" } ], "container-title" : "Molecular therapy : the journal of the American Society of Gene Therapy", "id" : "ITEM-1", "issue" : "5 Pt 1", "issued" : { "date-parts" : [ [ "2002", "5" ] ] }, "page" : "528-37", "title" : "Targeted transduction patterns in the mouse brain by lentivirus vectors pseudotyped with VSV, Ebola, Mokola, LCMV, or MuLV envelope proteins.", "type" : "article-journal", "volume" : "5" }, "uris" : [ "http://www.mendeley.com/documents/?uuid=39a1c435-7b24-46e0-b219-f84446e17a0f" ] } ], "mendeley" : { "previouslyFormattedCitation" : "(Watson et al., 2002)" }, "properties" : { "noteIndex" : 0 }, "schema" : "https://github.com/citation-style-language/schema/raw/master/csl-citation.json" }</w:instrText>
      </w:r>
      <w:r w:rsidR="00122438">
        <w:fldChar w:fldCharType="separate"/>
      </w:r>
      <w:r w:rsidR="007413E0" w:rsidRPr="00660074">
        <w:rPr>
          <w:noProof/>
        </w:rPr>
        <w:t>(Watson et al., 2002)</w:t>
      </w:r>
      <w:r w:rsidR="00122438">
        <w:fldChar w:fldCharType="end"/>
      </w:r>
      <w:r>
        <w:t xml:space="preserve"> have raised</w:t>
      </w:r>
      <w:r w:rsidRPr="0071234B">
        <w:t xml:space="preserve"> a safety concern for their use in the clinic</w:t>
      </w:r>
      <w:r>
        <w:t xml:space="preserve">. Hence, envelope glycoproteins from other viruses have been utilized in vector construction to </w:t>
      </w:r>
      <w:r w:rsidRPr="00705835">
        <w:t xml:space="preserve">allow </w:t>
      </w:r>
      <w:r>
        <w:t xml:space="preserve">an efficient </w:t>
      </w:r>
      <w:r w:rsidRPr="00705835">
        <w:t>gene transfer into specific cell</w:t>
      </w:r>
      <w:r>
        <w:t xml:space="preserve"> types. In gene therapy for the CNS particularly, glycoproteins </w:t>
      </w:r>
      <w:r w:rsidRPr="0059373D">
        <w:t>derived from Mokola or Rabies viruses</w:t>
      </w:r>
      <w:r>
        <w:t xml:space="preserve"> have resulted </w:t>
      </w:r>
      <w:r w:rsidRPr="0059373D">
        <w:t xml:space="preserve">in neurotropism whilst </w:t>
      </w:r>
      <w:r>
        <w:t>those</w:t>
      </w:r>
      <w:r w:rsidRPr="0059373D">
        <w:t xml:space="preserve"> derived from </w:t>
      </w:r>
      <w:r>
        <w:t xml:space="preserve">Lymphocytic choriomeningitis, </w:t>
      </w:r>
      <w:r w:rsidRPr="0059373D">
        <w:t>Moloney murine leukemia</w:t>
      </w:r>
      <w:r>
        <w:t>, or Ross River</w:t>
      </w:r>
      <w:r w:rsidRPr="0059373D">
        <w:t xml:space="preserve"> viruses </w:t>
      </w:r>
      <w:r>
        <w:t>have preferentially targeted glia</w:t>
      </w:r>
      <w:r w:rsidRPr="0059373D">
        <w:t xml:space="preserve"> </w:t>
      </w:r>
      <w:r w:rsidR="00122438" w:rsidRPr="0059373D">
        <w:fldChar w:fldCharType="begin" w:fldLock="1"/>
      </w:r>
      <w:r w:rsidR="00994410">
        <w:instrText>ADDIN CSL_CITATION { "citationItems" : [ { "id" : "ITEM-1", "itemData" : { "DOI" : "10.1016/j.expneurol.2010.10.016", "ISSN" : "1090-2430", "PMID" : "21056560", "abstract" : "Gene transfer to the central nervous system provides powerful methodology for the study of gene function and gene-environment interactions in vivo, in addition to a vehicle for the delivery of therapeutic transgenes for gene therapy. The aim of the present study was to determine patterns of tropism exhibited by pseudotyped lentiviral vectors in the rat substantia nigra, in order to evaluate their utility for gene transfer in experimental models of Parkinson's disease. Isogenic lentiviral vector particles encoding a GFP reporter were pseudotyped with envelope glycoproteins derived from vesicular stomatitis virus (VSV), Mokola virus (MV), lymphocytic choriomeningitis virus (LCMV), or Moloney murine leukemia virus (MuLV). Adult male Lewis rats received unilateral stereotactic infusions of vector into the substantia nigra; three weeks later, patterns of viral transduction were determined by immunohistological detection of GFP. Different pseudotypes gave rise to transgene expression in restricted and distinct cellular populations. VSV and MV pseudotypes transduced midbrain neurons, including a subset of nigral dopaminergic neurons. In contrast, LCMV- and MuLV-pseudotyped lentivirus produced transgene expression exclusively in astrocytes; the restricted transduction of astroglial cells was not explained by the cellular distribution of receptors previously shown to mediate entry of LCMV or MuLV. These data suggest that pseudotyped lentiviral vectors will be useful for experimental gene transfer to the rat substantia nigra. In particular, the availability of neuronal and astrocytic-targeting vectors will allow dissociation of cell autonomous and cell non-autonomous functions of key gene products in vivo.", "author" : [ { "dropping-particle" : "", "family" : "Cannon", "given" : "Jason R", "non-dropping-particle" : "", "parse-names" : false, "suffix" : "" }, { "dropping-particle" : "", "family" : "Sew", "given" : "Thomas", "non-dropping-particle" : "", "parse-names" : false, "suffix" : "" }, { "dropping-particle" : "", "family" : "Montero", "given" : "Laura", "non-dropping-particle" : "", "parse-names" : false, "suffix" : "" }, { "dropping-particle" : "", "family" : "Burton", "given" : "Edward a", "non-dropping-particle" : "", "parse-names" : false, "suffix" : "" }, { "dropping-particle" : "", "family" : "Greenamyre", "given" : "J Timothy", "non-dropping-particle" : "", "parse-names" : false, "suffix" : "" } ], "container-title" : "Experimental neurology", "id" : "ITEM-1", "issue" : "1", "issued" : { "date-parts" : [ [ "2011", "3" ] ] }, "page" : "41-52", "publisher" : "Elsevier B.V.", "title" : "Pseudotype-dependent lentiviral transduction of astrocytes or neurons in the rat substantia nigra.", "type" : "article-journal", "volume" : "228" }, "uris" : [ "http://www.mendeley.com/documents/?uuid=6a886223-5e87-457c-b335-bf1e5dee881f" ] }, { "id" : "ITEM-2", "itemData" : { "DOI" : "10.1089/hum.2009.179", "ISBN" : "1557-7422 (Electronic)\n1043-0342 (Linking)", "PMID" : "20954846", "abstract" : "The lentiviral vector system based on human immunodeficiency virus type 1 (HIV-1) is used extensively in gene therapy trials of neurological and neurodegenerative diseases. Retrograde axonal transport of viral vectors offers a great advantage to the delivery of genes into neuronal cell bodies that are situated in regions distant from the injection site. Pseudotyping of HIV-1-based vectors with selective variants of rabies virus glycoprotein (RV-G) increases gene transfer via retrograde transport into the central nervous system. Because large-scale application for gene therapy trials requires high titer stocks of the vector, pseudotyping of a lentiviral vector that produces more efficient retrograde transport is needed. In the present study, we developed a novel vector system for highly efficient retrograde gene transfer by pseudotyping an HIV-1 vector with a fusion envelope glycoprotein (termed FuG-B) in which the cytoplasmic domain of RV-G was substituted by the corresponding part of vesicular stomatitis virus glycoprotein. The FuG-B pseudotype shifted the transducing property of the lentiviral vector and enhanced the retrograde transport-mediated gene transfer into different brain regions innervating the striatum with greater efficiency than that of the RV-G pseudotype in mice. In addition, injection of the FuG-B-pseudotyped vector into monkey striatum (caudate and putamen) allowed for highly efficient gene delivery into the nigrostriatal dopamine system, which is a major target for gene therapy of Parkinson's disease. Our strategy provides a powerful tool for the treatment of certain neurological and neurodegenerative diseases by promoting retrograde gene delivery via a lentiviral vector.", "author" : [ { "dropping-particle" : "", "family" : "Kato", "given" : "S", "non-dropping-particle" : "", "parse-names" : false, "suffix" : "" }, { "dropping-particle" : "", "family" : "Kobayashi", "given" : "K", "non-dropping-particle" : "", "parse-names" : false, "suffix" : "" }, { "dropping-particle" : "", "family" : "Inoue", "given" : "K", "non-dropping-particle" : "", "parse-names" : false, "suffix" : "" }, { "dropping-particle" : "", "family" : "Kuramochi", "given" : "M", "non-dropping-particle" : "", "parse-names" : false, "suffix" : "" }, { "dropping-particle" : "", "family" : "Okada", "given" : "T", "non-dropping-particle" : "", "parse-names" : false, "suffix" : "" }, { "dropping-particle" : "", "family" : "Yaginuma", "given" : "H", "non-dropping-particle" : "", "parse-names" : false, "suffix" : "" }, { "dropping-particle" : "", "family" : "Morimoto", "given" : "K", "non-dropping-particle" : "", "parse-names" : false, "suffix" : "" }, { "dropping-particle" : "", "family" : "Shimada", "given" : "T", "non-dropping-particle" : "", "parse-names" : false, "suffix" : "" }, { "dropping-particle" : "", "family" : "Takada", "given" : "M", "non-dropping-particle" : "", "parse-names" : false, "suffix" : "" } ], "container-title" : "Hum Gene Ther", "edition" : "2010/10/20", "id" : "ITEM-2", "issue" : "2", "issued" : { "date-parts" : [ [ "2011" ] ] }, "note" : "Kato, Shigeki\nKobayashi, Kenta\nInoue, Ken-ichi\nKuramochi, Masahito\nOkada, Tomoaki\nYaginuma, Hiroyuki\nMorimoto, Kinjiro\nShimada, Takashi\nTakada, Masahiko\nKobayashi, Kazuto\nResearch Support, Non-U.S. Gov't\nUnited States\nHuman gene therapy\nHum Gene Ther. 2011 Feb;22(2):197-206. Epub 2011 Jan 27.", "page" : "197-206", "title" : "A lentiviral strategy for highly efficient retrograde gene transfer by pseudotyping with fusion envelope glycoprotein", "type" : "article-journal", "volume" : "22" }, "uris" : [ "http://www.mendeley.com/documents/?uuid=9595ec12-e4ac-4cc8-b5e0-fc2eba2838df" ] }, { "id" : "ITEM-3", "itemData" : { "ISSN" : "0022-538X", "PMID" : "12186920", "abstract" : "Vectors derived from lentiviruses provide a promising gene delivery system. We examined the in vivo gene transfer efficiency and tissue or cell tropism of a feline immunodeficiency virus (FIV)-based lentiviral vector pseudotyped with the glycoproteins from Ross River Virus (RRV). RRV glycoproteins were efficiently incorporated into FIV virions, generating preparations of FIV vector, which after concentration attain titers up to 1.5 x 10(8) TU/ml. After systemic administration, RRV-pseudotyped FIV vectors (RRV/FIV) predominantly transduced the liver of recipient mice. Transduction efficiency in the liver with the RRV/FIV was ca. 20-fold higher than that achieved with the vesicular stomatitis virus G protein (VSV-G) pseudotype. Moreover, in comparison to VSV-G, the RRV glycoproteins caused less cytotoxicity, as determined from the levels of glutamic pyruvic transaminase and glutamic oxalacetic transaminase in serum. Although hepatocytes were the main liver cell type transduced, nonhepatocytes (mainly Kupffer cells) were also transduced. The percentages of the transduced nonhepatocytes were comparable between RRV and VSV-G pseudotypes and did not correlate with the production of antibody against the transgene product. After injection into brain, RRV/FIV preferentially transduced neuroglial cells (astrocytes and oligodendrocytes). In contrast to the VSV-G protein that targets predominantly neurons, &lt;10% of the brain cells transduced with the RRV pseudotyped vector were neurons. Finally, the gene transfer efficiencies of RRV/FIV after direct application to skeletal muscle or airway were also examined and, although transgene-expressing cells were detected, their proportions were low. Our data support the utility of RRV glycoprotein-pseudotyped FIV lentiviral vectors for hepatocyte- and neuroglia-related disease applications.", "author" : [ { "dropping-particle" : "", "family" : "Kang", "given" : "Yubin", "non-dropping-particle" : "", "parse-names" : false, "suffix" : "" }, { "dropping-particle" : "", "family" : "Stein", "given" : "Colleen S", "non-dropping-particle" : "", "parse-names" : false, "suffix" : "" }, { "dropping-particle" : "", "family" : "Heth", "given" : "Jason A", "non-dropping-particle" : "", "parse-names" : false, "suffix" : "" }, { "dropping-particle" : "", "family" : "Sinn", "given" : "Patrick L", "non-dropping-particle" : "", "parse-names" : false, "suffix" : "" }, { "dropping-particle" : "", "family" : "Penisten", "given" : "Andrea K", "non-dropping-particle" : "", "parse-names" : false, "suffix" : "" }, { "dropping-particle" : "", "family" : "Staber", "given" : "Patrick D", "non-dropping-particle" : "", "parse-names" : false, "suffix" : "" }, { "dropping-particle" : "", "family" : "Ratliff", "given" : "Kenneth L", "non-dropping-particle" : "", "parse-names" : false, "suffix" : "" }, { "dropping-particle" : "", "family" : "Shen", "given" : "Hong", "non-dropping-particle" : "", "parse-names" : false, "suffix" : "" }, { "dropping-particle" : "", "family" : "Barker", "given" : "Carrie K", "non-dropping-particle" : "", "parse-names" : false, "suffix" : "" }, { "dropping-particle" : "", "family" : "Martins", "given" : "In\u00eas", "non-dropping-particle" : "", "parse-names" : false, "suffix" : "" }, { "dropping-particle" : "", "family" : "Sharkey", "given" : "C Matthew", "non-dropping-particle" : "", "parse-names" : false, "suffix" : "" }, { "dropping-particle" : "", "family" : "Sanders", "given" : "David Avram", "non-dropping-particle" : "", "parse-names" : false, "suffix" : "" }, { "dropping-particle" : "", "family" : "McCray", "given" : "Paul B", "non-dropping-particle" : "", "parse-names" : false, "suffix" : "" }, { "dropping-particle" : "", "family" : "Davidson", "given" : "Beverly L", "non-dropping-particle" : "", "parse-names" : false, "suffix" : "" } ], "container-title" : "Journal of virology", "id" : "ITEM-3", "issue" : "18", "issued" : { "date-parts" : [ [ "2002", "9" ] ] }, "page" : "9378-88", "title" : "In vivo gene transfer using a nonprimate lentiviral vector pseudotyped with Ross River Virus glycoproteins.", "type" : "article-journal", "volume" : "76" }, "uris" : [ "http://www.mendeley.com/documents/?uuid=6a8d14e3-f526-4b45-8b0d-1007076c22dd" ] } ], "mendeley" : { "previouslyFormattedCitation" : "(Kang et al., 2002; Cannon et al., 2011; Kato et al., 2011)" }, "properties" : { "noteIndex" : 0 }, "schema" : "https://github.com/citation-style-language/schema/raw/master/csl-citation.json" }</w:instrText>
      </w:r>
      <w:r w:rsidR="00122438" w:rsidRPr="0059373D">
        <w:fldChar w:fldCharType="separate"/>
      </w:r>
      <w:r w:rsidR="007413E0" w:rsidRPr="00660074">
        <w:rPr>
          <w:noProof/>
        </w:rPr>
        <w:t>(Kang et al., 2002; Cannon et al., 2011; Kato et al., 2011)</w:t>
      </w:r>
      <w:r w:rsidR="00122438" w:rsidRPr="0059373D">
        <w:fldChar w:fldCharType="end"/>
      </w:r>
      <w:r w:rsidRPr="0059373D">
        <w:t>.</w:t>
      </w:r>
    </w:p>
    <w:p w:rsidR="006179E6" w:rsidRPr="003D306D" w:rsidRDefault="006179E6" w:rsidP="006179E6">
      <w:pPr>
        <w:pStyle w:val="Heading2"/>
      </w:pPr>
      <w:bookmarkStart w:id="270" w:name="_Toc370678290"/>
      <w:r w:rsidRPr="003D306D">
        <w:t xml:space="preserve">1.8.3. </w:t>
      </w:r>
      <w:r>
        <w:t>IDLVs</w:t>
      </w:r>
      <w:bookmarkEnd w:id="270"/>
    </w:p>
    <w:p w:rsidR="006179E6" w:rsidRPr="003D306D" w:rsidRDefault="006179E6" w:rsidP="006179E6">
      <w:r w:rsidRPr="003D306D">
        <w:t xml:space="preserve">The integration property of </w:t>
      </w:r>
      <w:r>
        <w:t xml:space="preserve">the </w:t>
      </w:r>
      <w:r w:rsidRPr="003D306D">
        <w:t xml:space="preserve">provirus into the infected cell genome is considered </w:t>
      </w:r>
      <w:r>
        <w:t>an important</w:t>
      </w:r>
      <w:r w:rsidRPr="003D306D">
        <w:t xml:space="preserve"> safety issue </w:t>
      </w:r>
      <w:r>
        <w:t>in</w:t>
      </w:r>
      <w:r w:rsidRPr="003D306D">
        <w:t xml:space="preserve"> LV-mediated gene delivery. Despite </w:t>
      </w:r>
      <w:r>
        <w:t>stable transgene expression</w:t>
      </w:r>
      <w:r w:rsidRPr="003D306D">
        <w:t xml:space="preserve">, </w:t>
      </w:r>
      <w:r>
        <w:t xml:space="preserve">possible </w:t>
      </w:r>
      <w:r w:rsidRPr="003D306D">
        <w:t xml:space="preserve">random integration of </w:t>
      </w:r>
      <w:r>
        <w:t xml:space="preserve">the provirus </w:t>
      </w:r>
      <w:r w:rsidRPr="003D306D">
        <w:t xml:space="preserve">can </w:t>
      </w:r>
      <w:r w:rsidRPr="003D306D">
        <w:lastRenderedPageBreak/>
        <w:t xml:space="preserve">cause insertional mutagenesis leading to </w:t>
      </w:r>
      <w:r w:rsidRPr="003D306D">
        <w:rPr>
          <w:i/>
        </w:rPr>
        <w:t>de novo</w:t>
      </w:r>
      <w:r w:rsidRPr="003D306D">
        <w:t xml:space="preserve"> oncogenesis. </w:t>
      </w:r>
      <w:r>
        <w:t>To minimize this risk,</w:t>
      </w:r>
      <w:r w:rsidRPr="003D306D">
        <w:t xml:space="preserve"> </w:t>
      </w:r>
      <w:r>
        <w:t>an introduction</w:t>
      </w:r>
      <w:r w:rsidRPr="003D306D">
        <w:t xml:space="preserve"> of </w:t>
      </w:r>
      <w:r>
        <w:t xml:space="preserve">a </w:t>
      </w:r>
      <w:r w:rsidRPr="003D306D">
        <w:t>m</w:t>
      </w:r>
      <w:r>
        <w:t>utation</w:t>
      </w:r>
      <w:r w:rsidRPr="003D306D">
        <w:t xml:space="preserve"> into the </w:t>
      </w:r>
      <w:r>
        <w:t xml:space="preserve">gene coding for viral </w:t>
      </w:r>
      <w:r w:rsidRPr="003D306D">
        <w:t>integrase</w:t>
      </w:r>
      <w:r>
        <w:t xml:space="preserve"> has been applied</w:t>
      </w:r>
      <w:r w:rsidRPr="003D306D">
        <w:t xml:space="preserve">. </w:t>
      </w:r>
      <w:r>
        <w:t xml:space="preserve">Since integrase not only enables the provirus </w:t>
      </w:r>
      <w:r w:rsidRPr="003D306D">
        <w:t xml:space="preserve">to be integrated into the </w:t>
      </w:r>
      <w:r>
        <w:t>i</w:t>
      </w:r>
      <w:r w:rsidRPr="003D306D">
        <w:t>nfected cell</w:t>
      </w:r>
      <w:r>
        <w:t xml:space="preserve"> genome but</w:t>
      </w:r>
      <w:r w:rsidRPr="003D306D">
        <w:t xml:space="preserve"> also has essential roles in viral reverse transcription and nuclear import of </w:t>
      </w:r>
      <w:r>
        <w:t xml:space="preserve">the </w:t>
      </w:r>
      <w:r w:rsidRPr="003D306D">
        <w:t>provirus</w:t>
      </w:r>
      <w:r>
        <w:t xml:space="preserve"> </w:t>
      </w:r>
      <w:r w:rsidR="00122438">
        <w:fldChar w:fldCharType="begin" w:fldLock="1"/>
      </w:r>
      <w:r w:rsidR="00994410">
        <w:instrText>ADDIN CSL_CITATION { "citationItems" : [ { "id" : "ITEM-1", "itemData" : { "ISSN" : "0022-538X", "PMID" : "7535863", "abstract" : "The integration of a DNA copy of the human immunodeficiency virus type 1 (HIV-1) genome into a chromosome of an infected cell is a pivotal step in virus replication. Integration requires the activity of the virus-encoded integrase, which enters the cell as a component of the virion. Results of numerous mutagenesis studies have identified amino acid residues and protein domains of HIV-1 integrase critical for in vitro activity, but only a few of these mutants have been studied for their effects on HIV replication. We have introduced site-directed changes into an infectious DNA clone of HIV-1 and show that integrase mutations can affect virus replication at a variety of steps. We identified mutations that altered virion morphology, levels of particle-associated integrase and reverse transcriptase, and viral DNA synthesis. One replication-defective mutant virus which had normal morphology and protein composition displayed increased levels of circular viral DNA following infection of a T-cell line. This virus also had a significant titer in a CD4-positive indicator cell assay, which requires the viral Tat protein. Although unintegrated viral DNA can serve as a template for Tat expression in infected indicator cells, this level of expression is insufficient to support a spreading viral infection in CD4-positive lymphocytes.", "author" : [ { "dropping-particle" : "", "family" : "Engelman", "given" : "A", "non-dropping-particle" : "", "parse-names" : false, "suffix" : "" }, { "dropping-particle" : "", "family" : "Englund", "given" : "G", "non-dropping-particle" : "", "parse-names" : false, "suffix" : "" }, { "dropping-particle" : "", "family" : "Orenstein", "given" : "J M", "non-dropping-particle" : "", "parse-names" : false, "suffix" : "" }, { "dropping-particle" : "", "family" : "Martin", "given" : "M A", "non-dropping-particle" : "", "parse-names" : false, "suffix" : "" }, { "dropping-particle" : "", "family" : "Craigie", "given" : "R", "non-dropping-particle" : "", "parse-names" : false, "suffix" : "" } ], "container-title" : "Journal of virology", "id" : "ITEM-1", "issue" : "5", "issued" : { "date-parts" : [ [ "1995", "5" ] ] }, "page" : "2729-36", "title" : "Multiple effects of mutations in human immunodeficiency virus type 1 integrase on viral replication.", "type" : "article-journal", "volume" : "69" }, "uris" : [ "http://www.mendeley.com/documents/?uuid=e2493a5a-3fa9-407f-ada6-765c37768e0f" ] } ], "mendeley" : { "previouslyFormattedCitation" : "(Engelman et al., 1995)" }, "properties" : { "noteIndex" : 0 }, "schema" : "https://github.com/citation-style-language/schema/raw/master/csl-citation.json" }</w:instrText>
      </w:r>
      <w:r w:rsidR="00122438">
        <w:fldChar w:fldCharType="separate"/>
      </w:r>
      <w:r w:rsidR="007413E0" w:rsidRPr="00660074">
        <w:rPr>
          <w:noProof/>
        </w:rPr>
        <w:t>(Engelman et al., 1995)</w:t>
      </w:r>
      <w:r w:rsidR="00122438">
        <w:fldChar w:fldCharType="end"/>
      </w:r>
      <w:r>
        <w:t>,</w:t>
      </w:r>
      <w:r w:rsidRPr="003D306D">
        <w:t xml:space="preserve"> </w:t>
      </w:r>
      <w:r>
        <w:t>integrase mutants are categoris</w:t>
      </w:r>
      <w:r w:rsidRPr="003D306D">
        <w:t xml:space="preserve">ed into two classes. Class II mutants </w:t>
      </w:r>
      <w:r>
        <w:t>have been</w:t>
      </w:r>
      <w:r w:rsidRPr="003D306D">
        <w:t xml:space="preserve"> generated by a complete deletion of the integrase region within </w:t>
      </w:r>
      <w:r>
        <w:t xml:space="preserve">the viral </w:t>
      </w:r>
      <w:r w:rsidRPr="003D306D">
        <w:rPr>
          <w:i/>
        </w:rPr>
        <w:t>pol</w:t>
      </w:r>
      <w:r>
        <w:t xml:space="preserve"> gene </w:t>
      </w:r>
      <w:r w:rsidR="00302A77">
        <w:t>that</w:t>
      </w:r>
      <w:r>
        <w:t xml:space="preserve"> causes</w:t>
      </w:r>
      <w:r w:rsidRPr="003D306D">
        <w:t xml:space="preserve"> a full disruption of integrase activities and </w:t>
      </w:r>
      <w:r>
        <w:t xml:space="preserve">thereby </w:t>
      </w:r>
      <w:r w:rsidRPr="003D306D">
        <w:t>impair</w:t>
      </w:r>
      <w:r>
        <w:t>s</w:t>
      </w:r>
      <w:r w:rsidRPr="003D306D">
        <w:t xml:space="preserve"> multiple stages of </w:t>
      </w:r>
      <w:r>
        <w:t xml:space="preserve">the </w:t>
      </w:r>
      <w:r w:rsidRPr="003D306D">
        <w:t xml:space="preserve">viral life cycle. Class I mutants, on the other hand, </w:t>
      </w:r>
      <w:r>
        <w:t>have been</w:t>
      </w:r>
      <w:r w:rsidRPr="003D306D">
        <w:t xml:space="preserve"> developed by an alteration of individual amino acid</w:t>
      </w:r>
      <w:r>
        <w:t>s</w:t>
      </w:r>
      <w:r w:rsidRPr="003D306D">
        <w:t xml:space="preserve"> within the </w:t>
      </w:r>
      <w:r>
        <w:t>integrase</w:t>
      </w:r>
      <w:r w:rsidRPr="003D306D">
        <w:t xml:space="preserve"> </w:t>
      </w:r>
      <w:r>
        <w:t xml:space="preserve">region </w:t>
      </w:r>
      <w:r w:rsidRPr="003D306D">
        <w:t>that inhibit</w:t>
      </w:r>
      <w:r>
        <w:t>s</w:t>
      </w:r>
      <w:r w:rsidRPr="003D306D">
        <w:t xml:space="preserve"> </w:t>
      </w:r>
      <w:r>
        <w:t xml:space="preserve">viral </w:t>
      </w:r>
      <w:r w:rsidRPr="003D306D">
        <w:t>integration but leave</w:t>
      </w:r>
      <w:r>
        <w:t>s</w:t>
      </w:r>
      <w:r w:rsidRPr="003D306D">
        <w:t xml:space="preserve"> other viral processes intact </w:t>
      </w:r>
      <w:r w:rsidR="00122438" w:rsidRPr="003D306D">
        <w:fldChar w:fldCharType="begin" w:fldLock="1"/>
      </w:r>
      <w:r w:rsidR="00994410">
        <w:instrText>ADDIN CSL_CITATION { "citationItems" : [ { "id" : "ITEM-1", "itemData" : { "ISSN" : "0022-538X", "PMID" : "8551608", "abstract" : "The viral integrase (IN) protein is the only viral protein known to be required for integration of the human immunodeficiency virus type 1 (HIV-1) genome into the host cell DNA, a step in the viral life cycle that is essential for viral replication. To better understand the relationship between in vitro IN activity and IN-mediated integration of viral DNA in an infected cell, we characterized the effects of 13 IN mutations on viral replication in cultured cells. Using HIV-1 genomes that express the hygromycin resistance gene and do not express the HIV-1 env gene, we generated stocks of pseudotype virus coated with the murine leukemia virus amphotropic envelope glycoprotein, containing either wild-type or mutant HIV-1 IN. All mutants produced normal amounts of physical particles, as measured by reverse transcriptase activity and capsid protein (p24) concentration, but they formed three groups based on infectious titer and synthesis of viral DNA. Changes at the three highly conserved acidic residues in the IN core domain (D-64, D-116, and E-152) impair provirus formation without affecting viral DNA synthesis or the accumulation of viral DNA in the nucleus of the infected cell, a phenotype predicted by each mutant's lack of in vitro integrase activity. Mutations at positions N-120, R-199, and W-235 minimally affect in vitro integrase activity, but infectious titers are severely reduced, despite normal synthesis of viral DNA, implying a defect during integration in vivo. Mutations in the zinc binding region (H12C, H16V, and H16C), S81R, and a deletion of residues 32 through 275 yield noninfectious particles that synthesize little or no viral DNA following infection, despite wild-type levels of reverse transcriptase activity and viral RNA in the particles. The two latter classes of mutants suggest that IN can affect DNA synthesis or integration during infection in ways that are not appreciated from currently used assays in vitro.", "author" : [ { "dropping-particle" : "", "family" : "Leavitt", "given" : "a D", "non-dropping-particle" : "", "parse-names" : false, "suffix" : "" }, { "dropping-particle" : "", "family" : "Robles", "given" : "G", "non-dropping-particle" : "", "parse-names" : false, "suffix" : "" }, { "dropping-particle" : "", "family" : "Alesandro", "given" : "N", "non-dropping-particle" : "", "parse-names" : false, "suffix" : "" }, { "dropping-particle" : "", "family" : "Varmus", "given" : "H E", "non-dropping-particle" : "", "parse-names" : false, "suffix" : "" } ], "container-title" : "Journal of virology", "id" : "ITEM-1", "issue" : "2", "issued" : { "date-parts" : [ [ "1996", "2" ] ] }, "page" : "721-8", "title" : "Human immunodeficiency virus type 1 integrase mutants retain in vitro integrase activity yet fail to integrate viral DNA efficiently during infection.", "type" : "article-journal", "volume" : "70" }, "uris" : [ "http://www.mendeley.com/documents/?uuid=bd8e6e22-f129-415f-bb04-56d4d9e86c7a" ] } ], "mendeley" : { "previouslyFormattedCitation" : "(Leavitt et al., 1996)" }, "properties" : { "noteIndex" : 0 }, "schema" : "https://github.com/citation-style-language/schema/raw/master/csl-citation.json" }</w:instrText>
      </w:r>
      <w:r w:rsidR="00122438" w:rsidRPr="003D306D">
        <w:fldChar w:fldCharType="separate"/>
      </w:r>
      <w:r w:rsidR="007413E0" w:rsidRPr="00660074">
        <w:rPr>
          <w:noProof/>
        </w:rPr>
        <w:t>(Leavitt et al., 1996)</w:t>
      </w:r>
      <w:r w:rsidR="00122438" w:rsidRPr="003D306D">
        <w:fldChar w:fldCharType="end"/>
      </w:r>
      <w:r w:rsidRPr="003D306D">
        <w:t xml:space="preserve">. Of many </w:t>
      </w:r>
      <w:r>
        <w:t xml:space="preserve">mutation target sites, a single change </w:t>
      </w:r>
      <w:r w:rsidRPr="003D306D">
        <w:t xml:space="preserve">at position 64 (D64) in the </w:t>
      </w:r>
      <w:r>
        <w:t xml:space="preserve">catalytic core domain of the integrase </w:t>
      </w:r>
      <w:r w:rsidRPr="003D306D">
        <w:t xml:space="preserve">has been most </w:t>
      </w:r>
      <w:r>
        <w:t xml:space="preserve">widely used. This strategy has displayed a nearly complete (at least 99%) inhibition of viral integration without affecting synthesis of the provirus or infectious titres </w:t>
      </w:r>
      <w:r w:rsidR="00122438">
        <w:fldChar w:fldCharType="begin" w:fldLock="1"/>
      </w:r>
      <w:r w:rsidR="00994410">
        <w:instrText>ADDIN CSL_CITATION { "citationItems" : [ { "id" : "ITEM-1", "itemData" : { "ISSN" : "0022-538X", "PMID" : "8551608", "abstract" : "The viral integrase (IN) protein is the only viral protein known to be required for integration of the human immunodeficiency virus type 1 (HIV-1) genome into the host cell DNA, a step in the viral life cycle that is essential for viral replication. To better understand the relationship between in vitro IN activity and IN-mediated integration of viral DNA in an infected cell, we characterized the effects of 13 IN mutations on viral replication in cultured cells. Using HIV-1 genomes that express the hygromycin resistance gene and do not express the HIV-1 env gene, we generated stocks of pseudotype virus coated with the murine leukemia virus amphotropic envelope glycoprotein, containing either wild-type or mutant HIV-1 IN. All mutants produced normal amounts of physical particles, as measured by reverse transcriptase activity and capsid protein (p24) concentration, but they formed three groups based on infectious titer and synthesis of viral DNA. Changes at the three highly conserved acidic residues in the IN core domain (D-64, D-116, and E-152) impair provirus formation without affecting viral DNA synthesis or the accumulation of viral DNA in the nucleus of the infected cell, a phenotype predicted by each mutant's lack of in vitro integrase activity. Mutations at positions N-120, R-199, and W-235 minimally affect in vitro integrase activity, but infectious titers are severely reduced, despite normal synthesis of viral DNA, implying a defect during integration in vivo. Mutations in the zinc binding region (H12C, H16V, and H16C), S81R, and a deletion of residues 32 through 275 yield noninfectious particles that synthesize little or no viral DNA following infection, despite wild-type levels of reverse transcriptase activity and viral RNA in the particles. The two latter classes of mutants suggest that IN can affect DNA synthesis or integration during infection in ways that are not appreciated from currently used assays in vitro.", "author" : [ { "dropping-particle" : "", "family" : "Leavitt", "given" : "a D", "non-dropping-particle" : "", "parse-names" : false, "suffix" : "" }, { "dropping-particle" : "", "family" : "Robles", "given" : "G", "non-dropping-particle" : "", "parse-names" : false, "suffix" : "" }, { "dropping-particle" : "", "family" : "Alesandro", "given" : "N", "non-dropping-particle" : "", "parse-names" : false, "suffix" : "" }, { "dropping-particle" : "", "family" : "Varmus", "given" : "H E", "non-dropping-particle" : "", "parse-names" : false, "suffix" : "" } ], "container-title" : "Journal of virology", "id" : "ITEM-1", "issue" : "2", "issued" : { "date-parts" : [ [ "1996", "2" ] ] }, "page" : "721-8", "title" : "Human immunodeficiency virus type 1 integrase mutants retain in vitro integrase activity yet fail to integrate viral DNA efficiently during infection.", "type" : "article-journal", "volume" : "70" }, "uris" : [ "http://www.mendeley.com/documents/?uuid=bd8e6e22-f129-415f-bb04-56d4d9e86c7a" ] }, { "id" : "ITEM-2", "itemData" : { "DOI" : "10.1038/sj.mt.6300281", "ISSN" : "1525-0016", "PMID" : "17700544", "abstract" : "Human immunodeficiency virus (HIV)-based lentiviral vectors (LVs) hold immense promise for gene delivery applications because of their relatively large packaging capacity and their ability to infect a range of cell types. The genome of HIV non-specifically integrates into the host genome, and this promotes efficient, stable transgene expression in dividing cells. However, integration can also be problematic because of variations in gene expression among cells, possible gene silencing and, most importantly, insertional mutagenesis which can lead to undesirable effects such as malignant transformation. In order to alleviate these problems, we have developed a range of non-integrating LVs (NILVs) by introducing point mutations into the catalytic site, chromosome binding site, and viral DNA binding site of the viral integrase (IN). In addition, we have mutated the IN attachment (att) sites within the HIV long terminal repeats (LTRs). All of the vectors produced show efficient reverse transcription and transgene expression in dividing cells and prolonged expression in non-dividing myotubes. Finally, we show that NILV can be used for achieving highly effective gene transfer and expression in muscle in vivo.", "author" : [ { "dropping-particle" : "", "family" : "Apolonia", "given" : "Luis", "non-dropping-particle" : "", "parse-names" : false, "suffix" : "" }, { "dropping-particle" : "", "family" : "Waddington", "given" : "Simon N", "non-dropping-particle" : "", "parse-names" : false, "suffix" : "" }, { "dropping-particle" : "", "family" : "Fernandes", "given" : "Carolina", "non-dropping-particle" : "", "parse-names" : false, "suffix" : "" }, { "dropping-particle" : "", "family" : "Ward", "given" : "Natalie J", "non-dropping-particle" : "", "parse-names" : false, "suffix" : "" }, { "dropping-particle" : "", "family" : "Bouma", "given" : "Gerben", "non-dropping-particle" : "", "parse-names" : false, "suffix" : "" }, { "dropping-particle" : "", "family" : "Blundell", "given" : "Michael P", "non-dropping-particle" : "", "parse-names" : false, "suffix" : "" }, { "dropping-particle" : "", "family" : "Thrasher", "given" : "Adrian J", "non-dropping-particle" : "", "parse-names" : false, "suffix" : "" }, { "dropping-particle" : "", "family" : "Collins", "given" : "Mary K", "non-dropping-particle" : "", "parse-names" : false, "suffix" : "" }, { "dropping-particle" : "", "family" : "Philpott", "given" : "Nicola J", "non-dropping-particle" : "", "parse-names" : false, "suffix" : "" } ], "container-title" : "Molecular therapy : the journal of the American Society of Gene Therapy", "id" : "ITEM-2", "issue" : "11", "issued" : { "date-parts" : [ [ "2007", "11" ] ] }, "page" : "1947-54", "title" : "Stable gene transfer to muscle using non-integrating lentiviral vectors.", "type" : "article-journal", "volume" : "15" }, "uris" : [ "http://www.mendeley.com/documents/?uuid=6abf0912-f4bb-440c-bebf-f10b2248710d" ] } ], "mendeley" : { "previouslyFormattedCitation" : "(Leavitt et al., 1996; Apolonia et al., 2007)" }, "properties" : { "noteIndex" : 0 }, "schema" : "https://github.com/citation-style-language/schema/raw/master/csl-citation.json" }</w:instrText>
      </w:r>
      <w:r w:rsidR="00122438">
        <w:fldChar w:fldCharType="separate"/>
      </w:r>
      <w:r w:rsidR="007413E0" w:rsidRPr="00660074">
        <w:rPr>
          <w:noProof/>
        </w:rPr>
        <w:t>(Leavitt et al., 1996; Apolonia et al., 2007)</w:t>
      </w:r>
      <w:r w:rsidR="00122438">
        <w:fldChar w:fldCharType="end"/>
      </w:r>
      <w:r w:rsidRPr="003D306D">
        <w:t>.</w:t>
      </w:r>
    </w:p>
    <w:p w:rsidR="006179E6" w:rsidRPr="003D306D" w:rsidRDefault="006179E6" w:rsidP="006179E6">
      <w:r>
        <w:t>As a consequence, failure</w:t>
      </w:r>
      <w:r w:rsidRPr="003D306D">
        <w:t xml:space="preserve"> to integrate into the genome of infec</w:t>
      </w:r>
      <w:r>
        <w:t xml:space="preserve">ted cells, provirus of these IDLVs forms double-stranded episomal </w:t>
      </w:r>
      <w:r w:rsidRPr="003D306D">
        <w:t>circles</w:t>
      </w:r>
      <w:r>
        <w:t xml:space="preserve"> </w:t>
      </w:r>
      <w:r w:rsidR="00122438">
        <w:fldChar w:fldCharType="begin" w:fldLock="1"/>
      </w:r>
      <w:r w:rsidR="00994410">
        <w:instrText>ADDIN CSL_CITATION { "citationItems" : [ { "id" : "ITEM-1", "itemData" : { "DOI" : "10.1016/j.ymthe.2006.01.008", "ISSN" : "1525-0016", "PMID" : "16556511", "abstract" : "Nonintegrating lentiviral (NIL) vectors were produced from HIV-1-based lentiviral vectors by introducing combinations of mutations made to disable the integrase protein itself and to alter the integrase recognition sequences (att) in the viral LTR. NIL vectors with these novel combinations of mutations were used to transduce the human T lymphoid cell line Jurkat and primary human CD34(+) hematopoietic progenitor cells to assess their efficacy measured through transient expression of the enhanced green fluorescent protein (eGFP) reporter gene. The most disabled NIL vectors resulted in initial high levels of eGFP expression (approximately 90% of cells), but expression was transient, diminishing toward background (&lt;0.5%) within less than 1 month. Southern blot analyses of transduced Jurkat cells confirmed the loss of detectable NIL vector sequence (linear form and one- and two-LTR circles) by 1 month. There were low residual levels of integration by NIL vectors (reduced approximately 10(4)-fold compared to wild-type vectors), despite any combination of the engineered changes. Based upon analysis of the sequences of the DNA from the junctions of the vector LTR and cellular chromosomes, these rare integrated NIL vector sequences were not mediated by an integrase-driven mechanism due to reversion of the engineered mutations, but more likely were produced by background recombination events. The development of NIL vectors provides a novel tool for efficient transient gene expression in primary stem cells and hematopoietic and lymphoid cells.", "author" : [ { "dropping-particle" : "", "family" : "Nightingale", "given" : "Sarah J", "non-dropping-particle" : "", "parse-names" : false, "suffix" : "" }, { "dropping-particle" : "", "family" : "Hollis", "given" : "Roger P", "non-dropping-particle" : "", "parse-names" : false, "suffix" : "" }, { "dropping-particle" : "", "family" : "Pepper", "given" : "Karen A", "non-dropping-particle" : "", "parse-names" : false, "suffix" : "" }, { "dropping-particle" : "", "family" : "Petersen", "given" : "Denise", "non-dropping-particle" : "", "parse-names" : false, "suffix" : "" }, { "dropping-particle" : "", "family" : "Yu", "given" : "Xiao-Jin", "non-dropping-particle" : "", "parse-names" : false, "suffix" : "" }, { "dropping-particle" : "", "family" : "Yang", "given" : "Catherine", "non-dropping-particle" : "", "parse-names" : false, "suffix" : "" }, { "dropping-particle" : "", "family" : "Bahner", "given" : "Ingrid", "non-dropping-particle" : "", "parse-names" : false, "suffix" : "" }, { "dropping-particle" : "", "family" : "Kohn", "given" : "Donald B", "non-dropping-particle" : "", "parse-names" : false, "suffix" : "" } ], "container-title" : "Molecular therapy : the journal of the American Society of Gene Therapy", "id" : "ITEM-1", "issue" : "6", "issued" : { "date-parts" : [ [ "2006", "6" ] ] }, "page" : "1121-32", "title" : "Transient gene expression by nonintegrating lentiviral vectors.", "type" : "article-journal", "volume" : "13" }, "uris" : [ "http://www.mendeley.com/documents/?uuid=a6201932-a4a4-4de0-bc0a-7288585d4c0e" ] } ], "mendeley" : { "previouslyFormattedCitation" : "(Nightingale et al., 2006)" }, "properties" : { "noteIndex" : 0 }, "schema" : "https://github.com/citation-style-language/schema/raw/master/csl-citation.json" }</w:instrText>
      </w:r>
      <w:r w:rsidR="00122438">
        <w:fldChar w:fldCharType="separate"/>
      </w:r>
      <w:r w:rsidRPr="00660074">
        <w:rPr>
          <w:noProof/>
        </w:rPr>
        <w:t>(Nightingale et al., 2006)</w:t>
      </w:r>
      <w:r w:rsidR="00122438">
        <w:fldChar w:fldCharType="end"/>
      </w:r>
      <w:r w:rsidRPr="003D306D">
        <w:t>. The episomes can be either 1-LTR circle</w:t>
      </w:r>
      <w:r>
        <w:t>s</w:t>
      </w:r>
      <w:r w:rsidRPr="003D306D">
        <w:t xml:space="preserve"> </w:t>
      </w:r>
      <w:r>
        <w:t>generated</w:t>
      </w:r>
      <w:r w:rsidRPr="003D306D">
        <w:t xml:space="preserve"> </w:t>
      </w:r>
      <w:r>
        <w:t>from</w:t>
      </w:r>
      <w:r w:rsidRPr="003D306D">
        <w:t xml:space="preserve"> homologous recombination between the two </w:t>
      </w:r>
      <w:r>
        <w:t xml:space="preserve">viral </w:t>
      </w:r>
      <w:r w:rsidRPr="003D306D">
        <w:t>LTRs or 2-LTR circles resu</w:t>
      </w:r>
      <w:r>
        <w:t>lted</w:t>
      </w:r>
      <w:r w:rsidRPr="003D306D">
        <w:t xml:space="preserve"> from non-homologous end joining of the two </w:t>
      </w:r>
      <w:r>
        <w:t xml:space="preserve">viral </w:t>
      </w:r>
      <w:r w:rsidRPr="003D306D">
        <w:t>LTR ends</w:t>
      </w:r>
      <w:r>
        <w:t xml:space="preserve"> </w:t>
      </w:r>
      <w:r w:rsidR="00122438">
        <w:fldChar w:fldCharType="begin" w:fldLock="1"/>
      </w:r>
      <w:r w:rsidR="00994410">
        <w:instrText>ADDIN CSL_CITATION { "citationItems" : [ { "id" : "ITEM-1", "itemData" : { "DOI" : "mt2009122 [pii] 10.1038/mt.2009.122", "ISBN" : "1525-0024 (Electronic) 1525-0016 (Linking)", "PMID" : "19491821", "abstract" : "Lentiviral vectors are very efficient at transducing dividing and quiescent cells, which makes them highly useful tools for genetic analysis and gene therapy. Traditionally this efficiency was considered dependent on provirus integration in the host cell genome; however, recent results have challenged this view. So called integration-deficient lentiviral vectors (IDLVs) can be produced through the use of integrase mutations that specifically prevent proviral integration, resulting in the generation of increased levels of circular vector episomes in transduced cells. These lentiviral episomes lack replication signals and are gradually lost by dilution in dividing cells, but are stable in quiescent cells. Compared to integrating lentivectors, IDLVs have a greatly reduced risk of causing insertional mutagenesis and a lower risk of generating replication-competent recombinants (RCRs). IDLVs can mediate transient gene expression in proliferating cells, stable expression in nondividing cells in vitro and in vivo, specific immune responses, RNA interference, homologous recombination (gene repair, knock-in, and knock-out), site-specific recombination, and transposition. IDLVs can be converted into replicating episomes, suggesting that if a clinically applicable system can be developed they would also become highly appropriate for stable transduction of proliferating tissues in therapeutic applications.", "author" : [ { "dropping-particle" : "", "family" : "Wanisch", "given" : "K", "non-dropping-particle" : "", "parse-names" : false, "suffix" : "" }, { "dropping-particle" : "", "family" : "Y\u00e1\u00f1ez-Mu\u00f1oz", "given" : "R J", "non-dropping-particle" : "", "parse-names" : false, "suffix" : "" } ], "container-title" : "Mol Ther", "edition" : "2009/06/06", "id" : "ITEM-1", "issue" : "8", "issued" : { "date-parts" : [ [ "2009" ] ] }, "note" : "Wanisch, Klaus\nYanez-Munoz, Rafael J\nMedical Research Council/United Kingdom\nResearch Support, Non-U.S. Gov't\nReview\nUnited States\nMolecular therapy : the journal of the American Society of Gene Therapy\nMol Ther. 2009 Aug;17(8):1316-32. Epub 2009 Jun 2.", "page" : "1316-1332", "title" : "Integration-deficient lentiviral vectors: a slow coming of age", "type" : "article-journal", "volume" : "17" }, "uris" : [ "http://www.mendeley.com/documents/?uuid=798a641a-7ed3-49db-909c-04682eea1fc3" ] } ], "mendeley" : { "previouslyFormattedCitation" : "(Wanisch and Y\u00e1\u00f1ez-Mu\u00f1oz, 2009)" }, "properties" : { "noteIndex" : 0 }, "schema" : "https://github.com/citation-style-language/schema/raw/master/csl-citation.json" }</w:instrText>
      </w:r>
      <w:r w:rsidR="00122438">
        <w:fldChar w:fldCharType="separate"/>
      </w:r>
      <w:r w:rsidR="007413E0" w:rsidRPr="00660074">
        <w:rPr>
          <w:noProof/>
        </w:rPr>
        <w:t>(Wanisch and Yáñez-Muñoz, 2009)</w:t>
      </w:r>
      <w:r w:rsidR="00122438">
        <w:fldChar w:fldCharType="end"/>
      </w:r>
      <w:r w:rsidRPr="003D306D">
        <w:t>. Both 1- and 2-LTR episomes can express transgene</w:t>
      </w:r>
      <w:r>
        <w:t>(</w:t>
      </w:r>
      <w:r w:rsidRPr="003D306D">
        <w:t>s</w:t>
      </w:r>
      <w:r>
        <w:t>)</w:t>
      </w:r>
      <w:r w:rsidRPr="003D306D">
        <w:t xml:space="preserve"> in both dividing and non-dividing cells. However, </w:t>
      </w:r>
      <w:r>
        <w:t>l</w:t>
      </w:r>
      <w:r w:rsidRPr="003D306D">
        <w:t>ack</w:t>
      </w:r>
      <w:r>
        <w:t>ing in viral replication signals, these episomes</w:t>
      </w:r>
      <w:r w:rsidRPr="003D306D">
        <w:t xml:space="preserve"> are </w:t>
      </w:r>
      <w:r>
        <w:t>stable</w:t>
      </w:r>
      <w:r w:rsidRPr="003D306D">
        <w:t xml:space="preserve"> only in quiescent cells </w:t>
      </w:r>
      <w:r>
        <w:t>and are</w:t>
      </w:r>
      <w:r w:rsidRPr="003D306D">
        <w:t xml:space="preserve"> progressively diluted in proliferating cells. </w:t>
      </w:r>
      <w:r>
        <w:t>Indeed, u</w:t>
      </w:r>
      <w:r w:rsidRPr="003D306D">
        <w:t>sing D64</w:t>
      </w:r>
      <w:r>
        <w:t xml:space="preserve"> mutant</w:t>
      </w:r>
      <w:r w:rsidRPr="003D306D">
        <w:t xml:space="preserve"> IDLVs,</w:t>
      </w:r>
      <w:r>
        <w:t xml:space="preserve"> </w:t>
      </w:r>
      <w:r w:rsidRPr="00C45C51">
        <w:rPr>
          <w:noProof/>
        </w:rPr>
        <w:t>Yáñez-Muñoz et al.</w:t>
      </w:r>
      <w:r w:rsidRPr="003D306D">
        <w:t xml:space="preserve"> (2006) </w:t>
      </w:r>
      <w:r>
        <w:t xml:space="preserve">has </w:t>
      </w:r>
      <w:r w:rsidRPr="003D306D">
        <w:t xml:space="preserve">demonstrated a comparable long-term </w:t>
      </w:r>
      <w:r w:rsidRPr="003D306D">
        <w:lastRenderedPageBreak/>
        <w:t xml:space="preserve">transgene expression </w:t>
      </w:r>
      <w:r>
        <w:t>from</w:t>
      </w:r>
      <w:r w:rsidRPr="003D306D">
        <w:t xml:space="preserve"> IDLVs </w:t>
      </w:r>
      <w:r>
        <w:t xml:space="preserve">compared with their integrating </w:t>
      </w:r>
      <w:r w:rsidRPr="003D306D">
        <w:t xml:space="preserve">counterparts in rodent ocular and brain cells </w:t>
      </w:r>
      <w:r w:rsidRPr="003D306D">
        <w:rPr>
          <w:i/>
        </w:rPr>
        <w:t>in vivo</w:t>
      </w:r>
      <w:r w:rsidRPr="003D306D">
        <w:t xml:space="preserve">, indicating </w:t>
      </w:r>
      <w:r>
        <w:t>a promising application</w:t>
      </w:r>
      <w:r w:rsidRPr="003D306D">
        <w:t xml:space="preserve"> of IDLVs in the post-mitotic CNS environment. </w:t>
      </w:r>
    </w:p>
    <w:p w:rsidR="006179E6" w:rsidRDefault="006179E6" w:rsidP="006179E6">
      <w:bookmarkStart w:id="271" w:name="_Toc340756423"/>
      <w:bookmarkStart w:id="272" w:name="_Toc341038751"/>
      <w:r w:rsidRPr="003D306D">
        <w:t>Surprisingly, most experiments using IDLVs to date hav</w:t>
      </w:r>
      <w:r>
        <w:t>e focused on a relatively short-</w:t>
      </w:r>
      <w:r w:rsidRPr="003D306D">
        <w:t>time scale (weeks), with very few studies so far confirming</w:t>
      </w:r>
      <w:r>
        <w:t xml:space="preserve"> the </w:t>
      </w:r>
      <w:r w:rsidRPr="003D306D">
        <w:t xml:space="preserve">efficient and long-lasting CNS gene expression </w:t>
      </w:r>
      <w:r w:rsidRPr="003D306D">
        <w:rPr>
          <w:i/>
        </w:rPr>
        <w:t>in vivo</w:t>
      </w:r>
      <w:r w:rsidRPr="003D306D">
        <w:t xml:space="preserve"> from IDLVs </w:t>
      </w:r>
      <w:r w:rsidR="00122438" w:rsidRPr="003D306D">
        <w:fldChar w:fldCharType="begin" w:fldLock="1"/>
      </w:r>
      <w:r w:rsidR="00994410">
        <w:instrText>ADDIN CSL_CITATION { "citationItems" : [ { "id" : "ITEM-1", "itemData" : { "DOI" : "10.1038/gt.2008.186", "ISSN" : "1476-5462", "PMID" : "19158847", "abstract" : "Non-integrating lentiviral vectors show considerable promise for gene therapy applications as they persist as long-term episomes in non-dividing cells and diminish risks of insertional mutagenesis. In this study, non-integrating lentiviral vectors were evaluated for their use in the adult and fetal central nervous system of rodents. Vectors differentially pseudotyped with vesicular stomatitis virus, rabies and baculoviral envelope proteins allowed targeting of varied cell populations. Efficient gene delivery to discrete areas of the brain and spinal cord was observed following stereotactic administration. Furthermore, after direct in utero administration (E14), sustained and strong expression was observed 4 months into adulthood. Quantification of transduction and viral copy number was comparable when using non-integrating lentivirus and conventional integrating vector. These data support the use of non-integrating lentiviral vectors as an effective alternative to their integrating counterparts in gene therapy applications, and highlight their potential for treatment of inherited and acquired neurological disorders.", "author" : [ { "dropping-particle" : "", "family" : "Rahim", "given" : "A A", "non-dropping-particle" : "", "parse-names" : false, "suffix" : "" }, { "dropping-particle" : "", "family" : "Wong", "given" : "A M S", "non-dropping-particle" : "", "parse-names" : false, "suffix" : "" }, { "dropping-particle" : "", "family" : "Howe", "given" : "S J", "non-dropping-particle" : "", "parse-names" : false, "suffix" : "" }, { "dropping-particle" : "", "family" : "Buckley", "given" : "S M K", "non-dropping-particle" : "", "parse-names" : false, "suffix" : "" }, { "dropping-particle" : "", "family" : "Acosta-Saltos", "given" : "A D", "non-dropping-particle" : "", "parse-names" : false, "suffix" : "" }, { "dropping-particle" : "", "family" : "Elston", "given" : "K E", "non-dropping-particle" : "", "parse-names" : false, "suffix" : "" }, { "dropping-particle" : "", "family" : "Ward", "given" : "N J", "non-dropping-particle" : "", "parse-names" : false, "suffix" : "" }, { "dropping-particle" : "", "family" : "Philpott", "given" : "N J", "non-dropping-particle" : "", "parse-names" : false, "suffix" : "" }, { "dropping-particle" : "", "family" : "Cooper", "given" : "J D", "non-dropping-particle" : "", "parse-names" : false, "suffix" : "" }, { "dropping-particle" : "", "family" : "Anderson", "given" : "P N", "non-dropping-particle" : "", "parse-names" : false, "suffix" : "" }, { "dropping-particle" : "", "family" : "Waddington", "given" : "S N", "non-dropping-particle" : "", "parse-names" : false, "suffix" : "" }, { "dropping-particle" : "", "family" : "Thrasher", "given" : "A J", "non-dropping-particle" : "", "parse-names" : false, "suffix" : "" }, { "dropping-particle" : "", "family" : "Raivich", "given" : "G", "non-dropping-particle" : "", "parse-names" : false, "suffix" : "" } ], "container-title" : "Gene therapy", "id" : "ITEM-1", "issue" : "4", "issued" : { "date-parts" : [ [ "2009", "4" ] ] }, "page" : "509-20", "title" : "Efficient gene delivery to the adult and fetal CNS using pseudotyped non-integrating lentiviral vectors.", "type" : "article-journal", "volume" : "16" }, "uris" : [ "http://www.mendeley.com/documents/?uuid=0692208b-2468-4d5c-9d05-8e955f76ef90" ] }, { "id" : "ITEM-2", "itemData" : { "DOI" : "10.1038/sj.mt.6300281", "ISSN" : "1525-0016", "PMID" : "17700544", "abstract" : "Human immunodeficiency virus (HIV)-based lentiviral vectors (LVs) hold immense promise for gene delivery applications because of their relatively large packaging capacity and their ability to infect a range of cell types. The genome of HIV non-specifically integrates into the host genome, and this promotes efficient, stable transgene expression in dividing cells. However, integration can also be problematic because of variations in gene expression among cells, possible gene silencing and, most importantly, insertional mutagenesis which can lead to undesirable effects such as malignant transformation. In order to alleviate these problems, we have developed a range of non-integrating LVs (NILVs) by introducing point mutations into the catalytic site, chromosome binding site, and viral DNA binding site of the viral integrase (IN). In addition, we have mutated the IN attachment (att) sites within the HIV long terminal repeats (LTRs). All of the vectors produced show efficient reverse transcription and transgene expression in dividing cells and prolonged expression in non-dividing myotubes. Finally, we show that NILV can be used for achieving highly effective gene transfer and expression in muscle in vivo.", "author" : [ { "dropping-particle" : "", "family" : "Apolonia", "given" : "Luis", "non-dropping-particle" : "", "parse-names" : false, "suffix" : "" }, { "dropping-particle" : "", "family" : "Waddington", "given" : "Simon N", "non-dropping-particle" : "", "parse-names" : false, "suffix" : "" }, { "dropping-particle" : "", "family" : "Fernandes", "given" : "Carolina", "non-dropping-particle" : "", "parse-names" : false, "suffix" : "" }, { "dropping-particle" : "", "family" : "Ward", "given" : "Natalie J", "non-dropping-particle" : "", "parse-names" : false, "suffix" : "" }, { "dropping-particle" : "", "family" : "Bouma", "given" : "Gerben", "non-dropping-particle" : "", "parse-names" : false, "suffix" : "" }, { "dropping-particle" : "", "family" : "Blundell", "given" : "Michael P", "non-dropping-particle" : "", "parse-names" : false, "suffix" : "" }, { "dropping-particle" : "", "family" : "Thrasher", "given" : "Adrian J", "non-dropping-particle" : "", "parse-names" : false, "suffix" : "" }, { "dropping-particle" : "", "family" : "Collins", "given" : "Mary K", "non-dropping-particle" : "", "parse-names" : false, "suffix" : "" }, { "dropping-particle" : "", "family" : "Philpott", "given" : "Nicola J", "non-dropping-particle" : "", "parse-names" : false, "suffix" : "" } ], "container-title" : "Molecular therapy : the journal of the American Society of Gene Therapy", "id" : "ITEM-2", "issue" : "11", "issued" : { "date-parts" : [ [ "2007", "11" ] ] }, "page" : "1947-54", "title" : "Stable gene transfer to muscle using non-integrating lentiviral vectors.", "type" : "article-journal", "volume" : "15" }, "uris" : [ "http://www.mendeley.com/documents/?uuid=6abf0912-f4bb-440c-bebf-f10b2248710d" ] }, { "id" : "ITEM-3", "itemData" : { "DOI" : "10.1073/pnas.0606197103", "ISSN" : "0027-8424", "PMID" : "17095605", "abstract" : "Lentivirus-derived vectors are among the most promising viral vectors for gene therapy currently available, but their use in clinical practice is limited by the associated risk of insertional mutagenesis. We have overcome this problem by developing a nonintegrative lentiviral vector derived from HIV type 1 with a class 1 integrase (IN) mutation (replacement of the 262RRK motif by AAH). We generated and characterized HIV type 1 vectors carrying this deficient enzyme and expressing the GFP or neomycin phosphotransferase transgene (NEO) under control of the immediate early promoter of human CMV. These mutant vectors efficiently transduced dividing cell lines and nondividing neural primary cultures in vitro. After transduction, transient GFP fluorescence was observed in dividing cells, whereas long-term GFP fluorescence was observed in nondividing cells, consistent with the viral genome remaining episomal. Moreover, G418 selection of cells transduced with vectors expressing the NEO gene showed that residual integration activity was lower than that of the intact IN by a factor of 500-1,250. These nonintegrative vectors were also efficient in vivo, allowing GFP expression in mouse brain cells after the stereotactic injection of IN-deficient vector particles. Thus, we have developed a generation of lentiviral vectors with a nonintegrative phenotype of great potential value for secure viral gene transfer in clinical applications.", "author" : [ { "dropping-particle" : "", "family" : "Philippe", "given" : "St\u00e9phanie", "non-dropping-particle" : "", "parse-names" : false, "suffix" : "" }, { "dropping-particle" : "", "family" : "Sarkis", "given" : "Chamsy", "non-dropping-particle" : "", "parse-names" : false, "suffix" : "" }, { "dropping-particle" : "", "family" : "Barkats", "given" : "Martine", "non-dropping-particle" : "", "parse-names" : false, "suffix" : "" }, { "dropping-particle" : "", "family" : "Mammeri", "given" : "Hamid", "non-dropping-particle" : "", "parse-names" : false, "suffix" : "" }, { "dropping-particle" : "", "family" : "Ladroue", "given" : "Charline", "non-dropping-particle" : "", "parse-names" : false, "suffix" : "" }, { "dropping-particle" : "", "family" : "Petit", "given" : "Caroline", "non-dropping-particle" : "", "parse-names" : false, "suffix" : "" }, { "dropping-particle" : "", "family" : "Mallet", "given" : "Jacques", "non-dropping-particle" : "", "parse-names" : false, "suffix" : "" }, { "dropping-particle" : "", "family" : "Serguera", "given" : "Che", "non-dropping-particle" : "", "parse-names" : false, "suffix" : "" } ], "container-title" : "Proceedings of the National Academy of Sciences of the United States of America", "id" : "ITEM-3", "issue" : "47", "issued" : { "date-parts" : [ [ "2006", "11", "21" ] ] }, "page" : "17684-9", "title" : "Lentiviral vectors with a defective integrase allow efficient and sustained transgene expression in vitro and in vivo.", "type" : "article-journal", "volume" : "103" }, "uris" : [ "http://www.mendeley.com/documents/?uuid=cd118fcd-4893-4e74-8db9-a80ca73f62e4" ] }, { "id" : "ITEM-4", "itemData" : { "DOI" : "10.1038/gt.2011.71", "ISSN" : "1476-5462", "PMID" : "21562590", "abstract" : "The corticospinal tract (CST) is extensively used as a model system for assessing potential therapies to enhance neuronal regeneration and functional recovery following spinal cord injury (SCI). However, efficient transduction of the CST is challenging and remains to be optimised. Recombinant adeno-associated viral (AAV) vectors and integration-deficient lentiviral vectors are promising therapeutic delivery systems for gene therapy to the central nervous system (CNS). In the present study the cellular tropism and transduction efficiency of seven AAV vector serotypes (AAV1, 2, 3, 4, 5, 6, 8) and an integration-deficient lentiviral vector were assessed for their ability to transduce corticospinal neurons (CSNs) following intracortical injection. AAV1 was identified as the optimal serotype for transducing cortical and CSNs with green fluorescent protein (GFP) expression detectable in fibres projecting through the dorsal CST (dCST) of the cervical spinal cord. In contrast, AAV3 and AAV4 demonstrated a low efficacy for transducing CNS cells and AAV8 presented a potential tropism for oligodendrocytes. Furthermore, it was shown that neither AAV nor lentiviral vectors generate a significant microglial response. The identification of AAV1 as the optimal serotype for transducing CSNs should facilitate the design of future gene therapy strategies targeting the CST for the treatment of SCI.", "author" : [ { "dropping-particle" : "", "family" : "Hutson", "given" : "T H", "non-dropping-particle" : "", "parse-names" : false, "suffix" : "" }, { "dropping-particle" : "", "family" : "Verhaagen", "given" : "J", "non-dropping-particle" : "", "parse-names" : false, "suffix" : "" }, { "dropping-particle" : "", "family" : "Y\u00e1\u00f1ez-Mu\u00f1oz", "given" : "R J", "non-dropping-particle" : "", "parse-names" : false, "suffix" : "" }, { "dropping-particle" : "", "family" : "Moon", "given" : "L D F", "non-dropping-particle" : "", "parse-names" : false, "suffix" : "" } ], "container-title" : "Gene therapy", "id" : "ITEM-4", "issue" : "1", "issued" : { "date-parts" : [ [ "2012", "1" ] ] }, "page" : "49-60", "title" : "Corticospinal tract transduction: a comparison of seven adeno-associated viral vector serotypes and a non-integrating lentiviral vector.", "type" : "article-journal", "volume" : "19" }, "uris" : [ "http://www.mendeley.com/documents/?uuid=e51818e7-c028-4875-9d1a-1095bc03ef14" ] } ], "mendeley" : { "previouslyFormattedCitation" : "(Philippe et al., 2006; Apolonia et al., 2007; Rahim et al., 2009; Hutson et al., 2012)" }, "properties" : { "noteIndex" : 0 }, "schema" : "https://github.com/citation-style-language/schema/raw/master/csl-citation.json" }</w:instrText>
      </w:r>
      <w:r w:rsidR="00122438" w:rsidRPr="003D306D">
        <w:fldChar w:fldCharType="separate"/>
      </w:r>
      <w:r w:rsidR="00144CC2" w:rsidRPr="00660074">
        <w:rPr>
          <w:noProof/>
        </w:rPr>
        <w:t>(Philippe et al., 2006; Apolonia et al., 2007; Rahim et al., 2009; Hutson et al., 2012)</w:t>
      </w:r>
      <w:r w:rsidR="00122438" w:rsidRPr="003D306D">
        <w:fldChar w:fldCharType="end"/>
      </w:r>
      <w:r w:rsidRPr="003D306D">
        <w:t xml:space="preserve">. In particular, IDLVs have not been reported from any study of gene therapy for PD. For these reasons, IDLVs (and also </w:t>
      </w:r>
      <w:r>
        <w:t xml:space="preserve">the standard integration-proficient LVs, </w:t>
      </w:r>
      <w:r w:rsidRPr="003D306D">
        <w:t xml:space="preserve">IPLVs) were </w:t>
      </w:r>
      <w:r>
        <w:t>investigated in this study as vehicles for transferring</w:t>
      </w:r>
      <w:r w:rsidRPr="003D306D">
        <w:t xml:space="preserve"> </w:t>
      </w:r>
      <w:r>
        <w:t xml:space="preserve">the </w:t>
      </w:r>
      <w:r w:rsidRPr="003D306D">
        <w:t>genes</w:t>
      </w:r>
      <w:r>
        <w:t xml:space="preserve"> of interest</w:t>
      </w:r>
      <w:r w:rsidRPr="003D306D">
        <w:t>.</w:t>
      </w:r>
    </w:p>
    <w:p w:rsidR="006179E6" w:rsidRPr="003D306D" w:rsidRDefault="006179E6" w:rsidP="006179E6">
      <w:pPr>
        <w:pStyle w:val="Heading1"/>
      </w:pPr>
      <w:bookmarkStart w:id="273" w:name="_Toc340756424"/>
      <w:bookmarkStart w:id="274" w:name="_Toc341038752"/>
      <w:bookmarkStart w:id="275" w:name="_Toc370678291"/>
      <w:bookmarkStart w:id="276" w:name="_Toc339016722"/>
      <w:bookmarkEnd w:id="271"/>
      <w:bookmarkEnd w:id="272"/>
      <w:r w:rsidRPr="003D306D">
        <w:t>1.9. Gene therapy approaches in PD</w:t>
      </w:r>
      <w:bookmarkEnd w:id="273"/>
      <w:bookmarkEnd w:id="274"/>
      <w:bookmarkEnd w:id="275"/>
    </w:p>
    <w:p w:rsidR="006179E6" w:rsidRDefault="00302A77" w:rsidP="006179E6">
      <w:r>
        <w:t xml:space="preserve">With respect </w:t>
      </w:r>
      <w:r w:rsidR="006179E6" w:rsidRPr="003D306D">
        <w:t xml:space="preserve">of positive preclinical data, three main strategies of gene therapy </w:t>
      </w:r>
      <w:r w:rsidR="006179E6">
        <w:t xml:space="preserve">have </w:t>
      </w:r>
      <w:r w:rsidR="006179E6" w:rsidRPr="003D306D">
        <w:t xml:space="preserve">been </w:t>
      </w:r>
      <w:r w:rsidR="006179E6">
        <w:t>developed. These</w:t>
      </w:r>
      <w:r w:rsidR="006179E6" w:rsidRPr="003D306D">
        <w:t xml:space="preserve"> are currently in phase I/II clinical trials and</w:t>
      </w:r>
      <w:r w:rsidR="006179E6">
        <w:t xml:space="preserve"> have been so far encouraging</w:t>
      </w:r>
      <w:r w:rsidR="006179E6" w:rsidRPr="003D306D">
        <w:t xml:space="preserve">. </w:t>
      </w:r>
      <w:r w:rsidR="006179E6">
        <w:t>Such approaches</w:t>
      </w:r>
      <w:r w:rsidR="006179E6" w:rsidRPr="003D306D">
        <w:t xml:space="preserve"> include: (1) restoring striatal dopamine levels by </w:t>
      </w:r>
      <w:r w:rsidR="006179E6">
        <w:t>delivering</w:t>
      </w:r>
      <w:r w:rsidR="006179E6" w:rsidRPr="003D306D">
        <w:t xml:space="preserve"> the genes for dopamine-synthesizing enzymes; (2) reducing activity in the STN by gene transfer of glutamic acid decarboxylase (GAD); and (3) protecting/restoring the nigro</w:t>
      </w:r>
      <w:r w:rsidR="006179E6">
        <w:t>striatal pathway by the transfer of</w:t>
      </w:r>
      <w:r w:rsidR="006179E6" w:rsidRPr="003D306D">
        <w:t xml:space="preserve"> genes for neurotrophic factors </w:t>
      </w:r>
      <w:r w:rsidR="00122438" w:rsidRPr="003D306D">
        <w:fldChar w:fldCharType="begin" w:fldLock="1"/>
      </w:r>
      <w:r w:rsidR="00994410">
        <w:instrText>ADDIN CSL_CITATION { "citationItems" : [ { "id" : "ITEM-1", "itemData" : { "DOI" : "10.1089/hum.2012.2507", "ISBN" : "1557-7422 (Electronic) 1043-0342 (Linking)", "PMID" : "22490128", "author" : [ { "dropping-particle" : "", "family" : "Broadstock", "given" : "M", "non-dropping-particle" : "", "parse-names" : false, "suffix" : "" }, { "dropping-particle" : "", "family" : "Y\u00e1\u00f1ez-Mu\u00f1oz", "given" : "R J", "non-dropping-particle" : "", "parse-names" : false, "suffix" : "" } ], "container-title" : "Hum Gene Ther", "edition" : "2012/04/12", "id" : "ITEM-1", "issue" : "4", "issued" : { "date-parts" : [ [ "2012" ] ] }, "note" : "Broadstock, Martin\nYanez-Munoz, Rafael J\nComment\nResearch Support, Non-U.S. Gov't\nUnited States\nHuman gene therapy\nHum Gene Ther. 2012 Apr;23(4):340-3. Epub 2012 Apr 10.", "page" : "340-343", "title" : "Challenges for gene therapy of CNS disorders and implications for Parkinson's disease therapies", "type" : "article-journal", "volume" : "23" }, "uris" : [ "http://www.mendeley.com/documents/?uuid=8c90876f-080d-4f6f-be50-dd3f39699c48" ] } ], "mendeley" : { "previouslyFormattedCitation" : "(Broadstock and Y\u00e1\u00f1ez-Mu\u00f1oz, 2012)" }, "properties" : { "noteIndex" : 0 }, "schema" : "https://github.com/citation-style-language/schema/raw/master/csl-citation.json" }</w:instrText>
      </w:r>
      <w:r w:rsidR="00122438" w:rsidRPr="003D306D">
        <w:fldChar w:fldCharType="separate"/>
      </w:r>
      <w:r w:rsidR="007413E0" w:rsidRPr="00660074">
        <w:rPr>
          <w:noProof/>
        </w:rPr>
        <w:t>(Broadstock and Yáñez-Muñoz, 2012)</w:t>
      </w:r>
      <w:r w:rsidR="00122438" w:rsidRPr="003D306D">
        <w:fldChar w:fldCharType="end"/>
      </w:r>
      <w:r w:rsidR="006179E6" w:rsidRPr="003D306D">
        <w:t>.</w:t>
      </w:r>
    </w:p>
    <w:p w:rsidR="006179E6" w:rsidRPr="00BA3899" w:rsidRDefault="006179E6" w:rsidP="006179E6">
      <w:pPr>
        <w:pStyle w:val="Heading2"/>
      </w:pPr>
      <w:bookmarkStart w:id="277" w:name="_Toc370678292"/>
      <w:bookmarkStart w:id="278" w:name="_Toc340756425"/>
      <w:bookmarkStart w:id="279" w:name="_Toc341038753"/>
      <w:r w:rsidRPr="00BA3899">
        <w:t xml:space="preserve">1.9.1. </w:t>
      </w:r>
      <w:r>
        <w:t>Delivery</w:t>
      </w:r>
      <w:r w:rsidRPr="00BA3899">
        <w:t xml:space="preserve"> of dopamine-synthesizing enzymes</w:t>
      </w:r>
      <w:bookmarkEnd w:id="277"/>
      <w:r w:rsidRPr="00BA3899">
        <w:t xml:space="preserve"> </w:t>
      </w:r>
      <w:bookmarkStart w:id="280" w:name="_Toc328936984"/>
      <w:bookmarkStart w:id="281" w:name="_Toc339016724"/>
      <w:bookmarkStart w:id="282" w:name="_Toc340756427"/>
      <w:bookmarkStart w:id="283" w:name="_Toc341038755"/>
      <w:bookmarkEnd w:id="258"/>
      <w:bookmarkEnd w:id="276"/>
      <w:bookmarkEnd w:id="278"/>
      <w:bookmarkEnd w:id="279"/>
    </w:p>
    <w:bookmarkEnd w:id="280"/>
    <w:bookmarkEnd w:id="281"/>
    <w:bookmarkEnd w:id="282"/>
    <w:bookmarkEnd w:id="283"/>
    <w:p w:rsidR="006179E6" w:rsidRPr="003D306D" w:rsidRDefault="006179E6" w:rsidP="006179E6">
      <w:r w:rsidRPr="003D306D">
        <w:t>Over the last two decades, major efforts have been focused on the enzymatic biosynthesis pathway and the storage-release-reuptake mechanisms of dopamine</w:t>
      </w:r>
      <w:r>
        <w:t xml:space="preserve"> (see section 1.3.3)</w:t>
      </w:r>
      <w:r w:rsidRPr="003D306D">
        <w:t>. Initially,</w:t>
      </w:r>
      <w:r>
        <w:t xml:space="preserve"> a defective HSV system </w:t>
      </w:r>
      <w:r>
        <w:lastRenderedPageBreak/>
        <w:t>expressing human</w:t>
      </w:r>
      <w:r w:rsidRPr="003D306D">
        <w:t xml:space="preserve"> </w:t>
      </w:r>
      <w:r w:rsidRPr="00B03035">
        <w:rPr>
          <w:i/>
        </w:rPr>
        <w:t>TH</w:t>
      </w:r>
      <w:r w:rsidRPr="009A5484">
        <w:t xml:space="preserve"> </w:t>
      </w:r>
      <w:r>
        <w:t>has been delivered</w:t>
      </w:r>
      <w:r w:rsidRPr="003D306D">
        <w:t xml:space="preserve"> </w:t>
      </w:r>
      <w:r>
        <w:t>into the denervated striatum of 6-OHDA-lesioned rats by stereota</w:t>
      </w:r>
      <w:r w:rsidR="00440F34">
        <w:t>x</w:t>
      </w:r>
      <w:r>
        <w:t>tic injection. Such gene transfer resulted in</w:t>
      </w:r>
      <w:r w:rsidRPr="003D306D">
        <w:t xml:space="preserve"> an increase</w:t>
      </w:r>
      <w:r>
        <w:t>d</w:t>
      </w:r>
      <w:r w:rsidRPr="003D306D">
        <w:t xml:space="preserve"> dopamine synthesis in the rodent striatum </w:t>
      </w:r>
      <w:r w:rsidR="00122438" w:rsidRPr="003D306D">
        <w:fldChar w:fldCharType="begin" w:fldLock="1"/>
      </w:r>
      <w:r w:rsidR="00994410">
        <w:instrText>ADDIN CSL_CITATION { "citationItems" : [ { "id" : "ITEM-1", "itemData" : { "ISSN" : "0036-8075", "PMID" : "7669103", "abstract" : "One therapeutic approach to treating Parkinson's disease is to convert endogenous striatal cells into levo-3,4-dihydroxyphenylalanine (L-dopa)-producing cells. A defective herpes simplex virus type 1 vector expressing human tyrosine hydroxylase was delivered into the partially denervated striatum of 6-hydroxydopamine-lesioned rats, used as a model of Parkinson's disease. Efficient behavioral and biochemical recovery was maintained for 1 year after gene transfer. Biochemical recovery included increases in both striatal tyrosine hydroxylase enzyme activity and in extracellular dopamine concentrations. Persistence of human tyrosine hydroxylase was revealed by expression of RNA and immunoreactivity.", "author" : [ { "dropping-particle" : "", "family" : "During", "given" : "M J", "non-dropping-particle" : "", "parse-names" : false, "suffix" : "" }, { "dropping-particle" : "", "family" : "Naegele", "given" : "J R", "non-dropping-particle" : "", "parse-names" : false, "suffix" : "" }, { "dropping-particle" : "", "family" : "O'Malley", "given" : "K L", "non-dropping-particle" : "", "parse-names" : false, "suffix" : "" }, { "dropping-particle" : "", "family" : "Geller", "given" : "A I", "non-dropping-particle" : "", "parse-names" : false, "suffix" : "" } ], "container-title" : "Science (New York, N.Y.)", "id" : "ITEM-1", "issue" : "5189", "issued" : { "date-parts" : [ [ "1994", "11", "25" ] ] }, "page" : "1399-403", "title" : "Long-term behavioral recovery in parkinsonian rats by an HSV vector expressing tyrosine hydroxylase.", "type" : "article-journal", "volume" : "266" }, "uris" : [ "http://www.mendeley.com/documents/?uuid=a8a52efe-a698-4549-9f97-1a090706fe65" ] } ], "mendeley" : { "previouslyFormattedCitation" : "(During et al., 1994)" }, "properties" : { "noteIndex" : 0 }, "schema" : "https://github.com/citation-style-language/schema/raw/master/csl-citation.json" }</w:instrText>
      </w:r>
      <w:r w:rsidR="00122438" w:rsidRPr="003D306D">
        <w:fldChar w:fldCharType="separate"/>
      </w:r>
      <w:r w:rsidR="007413E0" w:rsidRPr="00660074">
        <w:rPr>
          <w:noProof/>
        </w:rPr>
        <w:t>(During et al., 1994)</w:t>
      </w:r>
      <w:r w:rsidR="00122438" w:rsidRPr="003D306D">
        <w:fldChar w:fldCharType="end"/>
      </w:r>
      <w:r w:rsidRPr="003D306D">
        <w:t xml:space="preserve">. </w:t>
      </w:r>
      <w:r>
        <w:t>AAV-mediated c</w:t>
      </w:r>
      <w:r w:rsidRPr="003D306D">
        <w:t>o-transduction of the genes encoding for TH and GCH-</w:t>
      </w:r>
      <w:r w:rsidR="005F464B">
        <w:t xml:space="preserve">1 </w:t>
      </w:r>
      <w:r>
        <w:t>in 6-OHDA-lesioned rats</w:t>
      </w:r>
      <w:r w:rsidRPr="003D306D">
        <w:t xml:space="preserve"> greatly increased the synthesis of dopamine compared with </w:t>
      </w:r>
      <w:r w:rsidRPr="00B03035">
        <w:rPr>
          <w:i/>
        </w:rPr>
        <w:t>TH</w:t>
      </w:r>
      <w:r w:rsidRPr="003D306D">
        <w:t xml:space="preserve"> transduction alone </w:t>
      </w:r>
      <w:r w:rsidR="00122438" w:rsidRPr="003D306D">
        <w:fldChar w:fldCharType="begin" w:fldLock="1"/>
      </w:r>
      <w:r w:rsidR="00994410">
        <w:instrText>ADDIN CSL_CITATION { "citationItems" : [ { "id" : "ITEM-1", "itemData" : { "DOI" : "10.1073/pnas.062047599\n062047599 [pii]", "ISBN" : "0027-8424 (Print)\n0027-8424 (Linking)", "PMID" : "11917105", "abstract" : "Intrastriatal delivery of the tyrosine hydroxylase gene by viral vectors is being explored as a tool for local delivery of L-dopa in animals with lesions of the nigrostriatal pathway. The functional effects reported using this approach have been disappointing, probably because the striatal L-dopa levels attained have been too low. In the present study, we have defined a critical threshold level of L-dopa, 1.5 pmol/mg of tissue, that has to be reached to induce any significant functional effects. Using new generation high-titer recombinant adeno-associated virus vectors, we show that levels of striatal L-dopa production exceeding this threshold can be obtained provided that tyrosine hydroxylase is coexpressed with the cofactor synthetic enzyme, GTP-cyclohydrolase-1. After striatal transduction with this combination of vectors, substantial functional improvement in both drug-induced and spontaneous behavior was observed in rats with either complete or partial 6-hydroxydopamine lesions of the nigrostriatal pathway. However, complete reversal of motor deficits occurred only in animals in which part of the striatal dopamine innervation was left intact. Spared nigrostriatal fibers thus may convert L-dopa to dopamine and store and release dopamine in a more physiologically relevant manner in the denervated striatum to mediate better striatal output-dependent motor function. We conclude that intrastriatal L-dopa delivery may be a viable strategy for treatment and control of adverse side effects associated with oral L-dopa therapy such as on-off fluctuations and drug-induced dyskinesias in patients with Parkinson's disease.", "author" : [ { "dropping-particle" : "", "family" : "Kirik", "given" : "D", "non-dropping-particle" : "", "parse-names" : false, "suffix" : "" }, { "dropping-particle" : "", "family" : "Georgievska", "given" : "B", "non-dropping-particle" : "", "parse-names" : false, "suffix" : "" }, { "dropping-particle" : "", "family" : "Burger", "given" : "C", "non-dropping-particle" : "", "parse-names" : false, "suffix" : "" }, { "dropping-particle" : "", "family" : "Winkler", "given" : "C", "non-dropping-particle" : "", "parse-names" : false, "suffix" : "" }, { "dropping-particle" : "", "family" : "Muzyczka", "given" : "N", "non-dropping-particle" : "", "parse-names" : false, "suffix" : "" }, { "dropping-particle" : "", "family" : "Mandel", "given" : "R J", "non-dropping-particle" : "", "parse-names" : false, "suffix" : "" }, { "dropping-particle" : "", "family" : "Bjorklund", "given" : "A", "non-dropping-particle" : "", "parse-names" : false, "suffix" : "" } ], "container-title" : "Proc Natl Acad Sci U S A", "edition" : "2002/03/28", "id" : "ITEM-1", "issue" : "7", "issued" : { "date-parts" : [ [ "2002" ] ] }, "note" : "Kirik, Deniz\nGeorgievska, Biljana\nBurger, Corinna\nWinkler, Christian\nMuzyczka, Nicholas\nMandel, Ronald J\nBjorklund, Anders\nP01 NS36302/NS/NINDS NIH HHS/United States\nResearch Support, Non-U.S. Gov't\nResearch Support, U.S. Gov't, P.H.S.\nUnited States\nProceedings of the National Academy of Sciences of the United States of America\nProc Natl Acad Sci U S A. 2002 Apr 2;99(7):4708-13. Epub 2002 Mar 26.", "page" : "4708-4713", "title" : "Reversal of motor impairments in parkinsonian rats by continuous intrastriatal delivery of L-dopa using rAAV-mediated gene transfer", "type" : "article-journal", "volume" : "99" }, "uris" : [ "http://www.mendeley.com/documents/?uuid=a9cab8a0-689a-45e4-b8af-b352b9b72f2e" ] } ], "mendeley" : { "previouslyFormattedCitation" : "(Kirik et al., 2002a)" }, "properties" : { "noteIndex" : 0 }, "schema" : "https://github.com/citation-style-language/schema/raw/master/csl-citation.json" }</w:instrText>
      </w:r>
      <w:r w:rsidR="00122438" w:rsidRPr="003D306D">
        <w:fldChar w:fldCharType="separate"/>
      </w:r>
      <w:r w:rsidR="00994410" w:rsidRPr="00994410">
        <w:rPr>
          <w:noProof/>
        </w:rPr>
        <w:t>(Kirik et al., 2002a)</w:t>
      </w:r>
      <w:r w:rsidR="00122438" w:rsidRPr="003D306D">
        <w:fldChar w:fldCharType="end"/>
      </w:r>
      <w:r>
        <w:t>. The approach has been later</w:t>
      </w:r>
      <w:r w:rsidRPr="003D306D">
        <w:t xml:space="preserve"> improved by gene transfer of three different monocistronic AAVs </w:t>
      </w:r>
      <w:r>
        <w:t xml:space="preserve">carrying </w:t>
      </w:r>
      <w:r w:rsidRPr="00B03035">
        <w:rPr>
          <w:i/>
        </w:rPr>
        <w:t>TH</w:t>
      </w:r>
      <w:r>
        <w:t xml:space="preserve">, </w:t>
      </w:r>
      <w:r w:rsidRPr="00B03035">
        <w:rPr>
          <w:i/>
        </w:rPr>
        <w:t>GCH-1</w:t>
      </w:r>
      <w:r>
        <w:t xml:space="preserve"> and </w:t>
      </w:r>
      <w:r w:rsidRPr="00B03035">
        <w:rPr>
          <w:i/>
        </w:rPr>
        <w:t>AADC</w:t>
      </w:r>
      <w:r w:rsidRPr="003D306D">
        <w:t xml:space="preserve"> </w:t>
      </w:r>
      <w:r>
        <w:t xml:space="preserve">to </w:t>
      </w:r>
      <w:r w:rsidRPr="003D306D">
        <w:t xml:space="preserve">the denervated </w:t>
      </w:r>
      <w:r>
        <w:t>s</w:t>
      </w:r>
      <w:r w:rsidRPr="003D306D">
        <w:t xml:space="preserve">triatum </w:t>
      </w:r>
      <w:r>
        <w:t>of rodent and non-human primate models of PD, both displaying enhanced dopamine levels</w:t>
      </w:r>
      <w:r w:rsidRPr="003D306D">
        <w:t xml:space="preserve"> </w:t>
      </w:r>
      <w:r w:rsidR="00122438" w:rsidRPr="003D306D">
        <w:fldChar w:fldCharType="begin" w:fldLock="1"/>
      </w:r>
      <w:r w:rsidR="00994410">
        <w:instrText>ADDIN CSL_CITATION { "citationItems" : [ { "id" : "ITEM-1", "itemData" : { "DOI" : "10.1089/10430340252792486", "ISSN" : "1043-0342", "PMID" : "11860702", "abstract" : "One potential strategy for gene therapy of Parkinson's disease (PD) is the local production of dopamine (DA) in the striatum induced by restoring DA-synthesizing enzymes. In addition to tyrosine hydroxylase (TH) and aromatic-L-amino-acid decarboxylase (AADC), GTP cyclohydrolase I (GCH) is necessary for efficient DA production. Using adeno-associated virus (AAV) vectors, we previously demonstrated that expression of these three enzymes in the striatum resulted in long-term behavioral recovery in rat models of PD. We here extend the preclinical exploration to primate models of PD. Mixtures of three separate AAV vectors expressing TH, AADC, and GCH, respectively, were stereotaxically injected into the unilateral putamen of 1-methyl-4-phenyl-1,2,3,6-tetrahydropyridine-treated monkeys. Coexpression of the enzymes in the unilateral putamen resulted in remarkable improvement in manual dexterity on the contralateral to the AAV-TH/-AADC/-GCH-injected side. Behavioral recovery persisted during the observation period (four monkeys: 48 days, 65 days, 50 days, and &gt;10 months, each). TH-immunoreactive (TH-IR), AADC-IR, and GCH-IR cells were present in a large region of the putamen. Microdialysis demonstrated that concentrations of DA in the AAV-TH/-AADC/-GCH-injected putamen were increased compared with the control side. Our results show that AAV vectors efficiently introduce DA-synthesizing enzyme genes into the striatum of primates with restoration of motor functions. This triple transduction method may offer a potential therapeutic strategy for PD.", "author" : [ { "dropping-particle" : "", "family" : "Muramatsu", "given" : "Shin-Ichi", "non-dropping-particle" : "", "parse-names" : false, "suffix" : "" }, { "dropping-particle" : "", "family" : "Fujimoto", "given" : "Ken-Ichi", "non-dropping-particle" : "", "parse-names" : false, "suffix" : "" }, { "dropping-particle" : "", "family" : "Ikeguchi", "given" : "Kunihiko", "non-dropping-particle" : "", "parse-names" : false, "suffix" : "" }, { "dropping-particle" : "", "family" : "Shizuma", "given" : "Nami", "non-dropping-particle" : "", "parse-names" : false, "suffix" : "" }, { "dropping-particle" : "", "family" : "Kawasaki", "given" : "Katsuyoshi", "non-dropping-particle" : "", "parse-names" : false, "suffix" : "" }, { "dropping-particle" : "", "family" : "Ono", "given" : "Fumiko", "non-dropping-particle" : "", "parse-names" : false, "suffix" : "" }, { "dropping-particle" : "", "family" : "Shen", "given" : "Yang", "non-dropping-particle" : "", "parse-names" : false, "suffix" : "" }, { "dropping-particle" : "", "family" : "Wang", "given" : "Lijun", "non-dropping-particle" : "", "parse-names" : false, "suffix" : "" }, { "dropping-particle" : "", "family" : "Mizukami", "given" : "Hiroaki", "non-dropping-particle" : "", "parse-names" : false, "suffix" : "" }, { "dropping-particle" : "", "family" : "Kume", "given" : "Akihiro", "non-dropping-particle" : "", "parse-names" : false, "suffix" : "" }, { "dropping-particle" : "", "family" : "Matsumura", "given" : "Masaru", "non-dropping-particle" : "", "parse-names" : false, "suffix" : "" }, { "dropping-particle" : "", "family" : "Nagatsu", "given" : "Ikuko", "non-dropping-particle" : "", "parse-names" : false, "suffix" : "" }, { "dropping-particle" : "", "family" : "Urano", "given" : "Fumi", "non-dropping-particle" : "", "parse-names" : false, "suffix" : "" }, { "dropping-particle" : "", "family" : "Ichinose", "given" : "Hiroshi", "non-dropping-particle" : "", "parse-names" : false, "suffix" : "" }, { "dropping-particle" : "", "family" : "Nagatsu", "given" : "Toshiharu", "non-dropping-particle" : "", "parse-names" : false, "suffix" : "" }, { "dropping-particle" : "", "family" : "Terao", "given" : "Keiji", "non-dropping-particle" : "", "parse-names" : false, "suffix" : "" }, { "dropping-particle" : "", "family" : "Nakano", "given" : "Imaharu", "non-dropping-particle" : "", "parse-names" : false, "suffix" : "" }, { "dropping-particle" : "", "family" : "Ozawa", "given" : "Keiya", "non-dropping-particle" : "", "parse-names" : false, "suffix" : "" } ], "container-title" : "Human gene therapy", "id" : "ITEM-1", "issue" : "3", "issued" : { "date-parts" : [ [ "2002", "3", "10" ] ] }, "page" : "345-54", "title" : "Behavioral recovery in a primate model of Parkinson's disease by triple transduction of striatal cells with adeno-associated viral vectors expressing dopamine-synthesizing enzymes.", "type" : "article-journal", "volume" : "13" }, "uris" : [ "http://www.mendeley.com/documents/?uuid=9bf01835-f64e-40f7-9801-2c65f7c65cbd" ] } ], "mendeley" : { "previouslyFormattedCitation" : "(Muramatsu et al., 2002)" }, "properties" : { "noteIndex" : 0 }, "schema" : "https://github.com/citation-style-language/schema/raw/master/csl-citation.json" }</w:instrText>
      </w:r>
      <w:r w:rsidR="00122438" w:rsidRPr="003D306D">
        <w:fldChar w:fldCharType="separate"/>
      </w:r>
      <w:r w:rsidRPr="00660074">
        <w:rPr>
          <w:noProof/>
        </w:rPr>
        <w:t>(Muramatsu et al., 2002)</w:t>
      </w:r>
      <w:r w:rsidR="00122438" w:rsidRPr="003D306D">
        <w:fldChar w:fldCharType="end"/>
      </w:r>
      <w:r w:rsidRPr="003D306D">
        <w:t xml:space="preserve">. A very recent research </w:t>
      </w:r>
      <w:r>
        <w:t xml:space="preserve">has </w:t>
      </w:r>
      <w:r w:rsidRPr="003D306D">
        <w:t xml:space="preserve">reported that more convenient bicistronic AAVs </w:t>
      </w:r>
      <w:r>
        <w:t xml:space="preserve">delivering </w:t>
      </w:r>
      <w:r w:rsidRPr="00B03035">
        <w:rPr>
          <w:i/>
        </w:rPr>
        <w:t>TH</w:t>
      </w:r>
      <w:r w:rsidRPr="003D306D">
        <w:t xml:space="preserve"> and </w:t>
      </w:r>
      <w:r w:rsidRPr="00B03035">
        <w:rPr>
          <w:i/>
        </w:rPr>
        <w:t>GCH-1</w:t>
      </w:r>
      <w:r w:rsidRPr="003D306D">
        <w:t xml:space="preserve"> </w:t>
      </w:r>
      <w:r>
        <w:t xml:space="preserve">were </w:t>
      </w:r>
      <w:r w:rsidRPr="003D306D">
        <w:t xml:space="preserve">also </w:t>
      </w:r>
      <w:r>
        <w:t>efficacious</w:t>
      </w:r>
      <w:r w:rsidRPr="003D306D">
        <w:t xml:space="preserve"> </w:t>
      </w:r>
      <w:r>
        <w:t xml:space="preserve">in </w:t>
      </w:r>
      <w:r w:rsidRPr="003D306D">
        <w:t xml:space="preserve">dopamine production in a </w:t>
      </w:r>
      <w:r>
        <w:t>6-OHDA-lesioned rat model</w:t>
      </w:r>
      <w:r w:rsidRPr="003D306D">
        <w:t xml:space="preserve"> </w:t>
      </w:r>
      <w:r w:rsidR="00122438" w:rsidRPr="003D306D">
        <w:fldChar w:fldCharType="begin" w:fldLock="1"/>
      </w:r>
      <w:r w:rsidR="00994410">
        <w:instrText>ADDIN CSL_CITATION { "citationItems" : [ { "id" : "ITEM-1", "itemData" : { "DOI" : "10.1038/mt.2012.1", "ISSN" : "1525-0024", "PMID" : "22294150", "abstract" : "Preclinical efficacy of continuous delivery of 3,4-dihydroxyphenylalanine (DOPA) with adeno-associated viral (AAV) vectors has recently been documented in animal models of Parkinson's disease (PD). So far, all studies have utilized a mix of two monocistronic vectors expressing either of the two genes, tyrosine hydroxylase (TH) and GTP cyclohydrolase-1 (GCH1), needed for DOPA production. Here, we present a novel vector design that enables efficient DOPA production from a single AAV vector in rats with complete unilateral dopamine (DA) lesions. Functional efficacy was assessed with drug-induced and spontaneous motor behavioral tests where vector-treated animals showed near complete and stable recovery within 1 month. Recovery of motor function was associated with restoration of extracellular DA levels as assessed by online microdialysis. Histological analysis showed robust transgene expression not only in the striatum but also in overlying cortical areas. In globus pallidus, we noted loss of NeuN staining, which might be due to different sensitivity in neuronal populations to transgene expression. Taken together, we present a single AAV vector design that result in efficient DOPA production and wide-spread transduction. This is a favorable starting point for continued translation toward a therapeutic application, although future studies need to carefully review target region, vector spread and dilution with this approach.", "author" : [ { "dropping-particle" : "", "family" : "Cederfj\u00e4ll", "given" : "Erik", "non-dropping-particle" : "", "parse-names" : false, "suffix" : "" }, { "dropping-particle" : "", "family" : "Sahin", "given" : "Gurdal", "non-dropping-particle" : "", "parse-names" : false, "suffix" : "" }, { "dropping-particle" : "", "family" : "Kirik", "given" : "Deniz", "non-dropping-particle" : "", "parse-names" : false, "suffix" : "" }, { "dropping-particle" : "", "family" : "Bj\u00f6rklund", "given" : "Tomas", "non-dropping-particle" : "", "parse-names" : false, "suffix" : "" } ], "container-title" : "Molecular therapy : the journal of the American Society of Gene Therapy", "id" : "ITEM-1", "issue" : "7", "issued" : { "date-parts" : [ [ "2012", "7" ] ] }, "page" : "1315-26", "publisher" : "Nature Publishing Group", "title" : "Design of a Single AAV Vector for Coexpression of TH and GCH1 to Establish Continuous DOPA Synthesis in a Rat Model of Parkinson's Disease.", "type" : "article-journal", "volume" : "20" }, "uris" : [ "http://www.mendeley.com/documents/?uuid=59004d2d-7ca3-4549-8503-0c2a2947d34b" ] } ], "mendeley" : { "previouslyFormattedCitation" : "(Cederfj\u00e4ll et al., 2012)" }, "properties" : { "noteIndex" : 0 }, "schema" : "https://github.com/citation-style-language/schema/raw/master/csl-citation.json" }</w:instrText>
      </w:r>
      <w:r w:rsidR="00122438" w:rsidRPr="003D306D">
        <w:fldChar w:fldCharType="separate"/>
      </w:r>
      <w:r w:rsidR="007413E0" w:rsidRPr="00660074">
        <w:rPr>
          <w:noProof/>
        </w:rPr>
        <w:t>(Cederfjäll et al., 2012)</w:t>
      </w:r>
      <w:r w:rsidR="00122438" w:rsidRPr="003D306D">
        <w:fldChar w:fldCharType="end"/>
      </w:r>
      <w:r w:rsidRPr="003D306D">
        <w:t xml:space="preserve">. </w:t>
      </w:r>
      <w:r>
        <w:t>To</w:t>
      </w:r>
      <w:r w:rsidRPr="003D306D">
        <w:t xml:space="preserve"> surpass the limited packaging cap</w:t>
      </w:r>
      <w:r>
        <w:t>acity of AAVs (~4.5 kb), tricistronic-</w:t>
      </w:r>
      <w:r w:rsidRPr="003D306D">
        <w:t xml:space="preserve">construct LVs with </w:t>
      </w:r>
      <w:r>
        <w:t>larger capacity (up to 8 kb) have been</w:t>
      </w:r>
      <w:r w:rsidRPr="003D306D">
        <w:t xml:space="preserve"> </w:t>
      </w:r>
      <w:r>
        <w:t>generat</w:t>
      </w:r>
      <w:r w:rsidRPr="003D306D">
        <w:t>ed to deliver all-in-one the</w:t>
      </w:r>
      <w:r>
        <w:t xml:space="preserve"> genes for </w:t>
      </w:r>
      <w:r w:rsidRPr="005D020B">
        <w:t>TH</w:t>
      </w:r>
      <w:r w:rsidRPr="003D306D">
        <w:t xml:space="preserve">, </w:t>
      </w:r>
      <w:r w:rsidRPr="005D020B">
        <w:t>AADC</w:t>
      </w:r>
      <w:r w:rsidRPr="003D306D">
        <w:t xml:space="preserve">, and </w:t>
      </w:r>
      <w:r w:rsidRPr="005D020B">
        <w:t>GCH-1</w:t>
      </w:r>
      <w:r>
        <w:t>. These</w:t>
      </w:r>
      <w:r w:rsidRPr="003D306D">
        <w:t xml:space="preserve"> vectors </w:t>
      </w:r>
      <w:r>
        <w:t>offer</w:t>
      </w:r>
      <w:r w:rsidRPr="003D306D">
        <w:t xml:space="preserve">ed </w:t>
      </w:r>
      <w:r>
        <w:t xml:space="preserve">a </w:t>
      </w:r>
      <w:r w:rsidRPr="003D306D">
        <w:t xml:space="preserve">restoration of dopamine levels and corrected motor deficits in both 6-OHDA-lesioned rats and MPTP-treated non-human primates </w:t>
      </w:r>
      <w:r w:rsidR="00122438" w:rsidRPr="003D306D">
        <w:fldChar w:fldCharType="begin" w:fldLock="1"/>
      </w:r>
      <w:r w:rsidR="00994410">
        <w:instrText>ADDIN CSL_CITATION { "citationItems" : [ { "id" : "ITEM-1", "itemData" : { "DOI" : "22/23/10302 [pii]", "ISBN" : "1529-2401 (Electronic)\n0270-6474 (Linking)", "PMID" : "12451130", "abstract" : "Parkinson's disease (PD) is a neurodegenerative disorder characterized by the selective loss of dopaminergic neurons in the substantia nigra. This loss leads to complete dopamine depletion in the striatum and severe motor impairment. It has been demonstrated previously that a lentiviral vector system based on equine infectious anemia virus (EIAV) gives rise to highly efficient and sustained transduction of neurons in the rat brain. Therefore, a dopamine replacement strategy using EIAV has been investigated as a treatment in the 6-hydroxydopamine (6-OHDA) animal model of PD. A self-inactivating EIAV minimal lentiviral vector that expresses tyrosine hydroxylase (TH), aromatic amino acid dopa decarboxylase (AADC), and GTP cyclohydrolase 1 (CH1) in a single transcription unit has been generated. In cultured striatal neurons transduced with this vector, TH, AADC, and CH1 proteins can all be detected. After stereotactic delivery into the dopamine-denervated striatum of the 6-OHDA-lesioned rat, sustained expression of each enzyme and effective production of catecholamines were detected, resulting in significant reduction of apomorphine-induced motor asymmetry compared with control animals (p &lt; 0.003). Expression of each enzyme in the striatum was observed for up to 5 months after injection. These data indicate that the delivery of three catecholaminergic synthetic enzymes by a single lentiviral vector can achieve functional improvement and thus open the potential for the use of this vector for gene therapy of late-stage PD patients.", "author" : [ { "dropping-particle" : "", "family" : "Azzouz", "given" : "M", "non-dropping-particle" : "", "parse-names" : false, "suffix" : "" }, { "dropping-particle" : "", "family" : "Martin-Rendon", "given" : "E", "non-dropping-particle" : "", "parse-names" : false, "suffix" : "" }, { "dropping-particle" : "", "family" : "Barber", "given" : "R D", "non-dropping-particle" : "", "parse-names" : false, "suffix" : "" }, { "dropping-particle" : "", "family" : "Mitrophanous", "given" : "K A", "non-dropping-particle" : "", "parse-names" : false, "suffix" : "" }, { "dropping-particle" : "", "family" : "Carter", "given" : "E E", "non-dropping-particle" : "", "parse-names" : false, "suffix" : "" }, { "dropping-particle" : "", "family" : "Rohll", "given" : "J B", "non-dropping-particle" : "", "parse-names" : false, "suffix" : "" }, { "dropping-particle" : "", "family" : "Kingsman", "given" : "S M", "non-dropping-particle" : "", "parse-names" : false, "suffix" : "" }, { "dropping-particle" : "", "family" : "Kingsman", "given" : "A J", "non-dropping-particle" : "", "parse-names" : false, "suffix" : "" }, { "dropping-particle" : "", "family" : "Mazarakis", "given" : "N D", "non-dropping-particle" : "", "parse-names" : false, "suffix" : "" } ], "container-title" : "J Neurosci", "edition" : "2002/11/27", "id" : "ITEM-1", "issue" : "23", "issued" : { "date-parts" : [ [ "2002" ] ] }, "note" : "Azzouz, Mimoun\nMartin-Rendon, Enca\nBarber, Robert D\nMitrophanous, Kyriacos A\nCarter, Emma E\nRohll, Jonathan B\nKingsman, Susan M\nKingsman, Alan J\nMazarakis, Nicholas D\nUnited States\nThe Journal of neuroscience : the official journal of the Society for Neuroscience\nJ Neurosci. 2002 Dec 1;22(23):10302-12.", "page" : "10302-10312", "title" : "Multicistronic lentiviral vector-mediated striatal gene transfer of aromatic L-amino acid decarboxylase, tyrosine hydroxylase, and GTP cyclohydrolase I induces sustained transgene expression, dopamine production, and functional improvement in a rat model ", "type" : "article-journal", "volume" : "22" }, "uris" : [ "http://www.mendeley.com/documents/?uuid=4701eb76-92a9-4846-a2fe-b162f242d0ae" ] }, { "id" : "ITEM-2", "itemData" : { "DOI" : "1/2/2ra4 [pii]\n10.1126/scitranslmed.3000130", "ISBN" : "1946-6242 (Electronic)\n1946-6234 (Linking)", "ISSN" : "1946-6242", "PMID" : "20368163", "abstract" : "In Parkinson's disease, degeneration of specific neurons in the midbrain can cause severe motor deficits, including tremors and the inability to initiate movement. The standard treatment is administration of pharmacological agents that transiently increase concentrations of brain dopamine and thereby discontinuously modulate neuronal activity in the striatum, the primary target of dopaminergic neurons. The resulting intermittent dopamine alleviates parkinsonian symptoms but is also thought to cause abnormal involuntary movements, called dyskinesias. To investigate gene therapy for Parkinson's disease, we simulated the disease in macaque monkeys by treating them with the complex I mitochondrial inhibitor 1-methyl-4-phenyl-1,2,3,6-tetrahydropyridine, which induces selective degeneration of dopamine-producing neurons. In this model, we demonstrated that injection of a tricistronic lentiviral vector encoding the critical genes for dopamine synthesis (tyrosine hydroxylase, aromatic L-amino acid decarboxylase, and guanosine 5'-triphosphate cyclohydrolase 1) into the striatum safely restored extracellular concentrations of dopamine and corrected the motor deficits for 12 months without associated dyskinesias. Gene therapy-mediated dopamine replacement may be able to correct Parkinsonism in patients without the complications of dyskinesias.", "author" : [ { "dropping-particle" : "", "family" : "Jarraya", "given" : "B\u00e9chir", "non-dropping-particle" : "", "parse-names" : false, "suffix" : "" }, { "dropping-particle" : "", "family" : "Boulet", "given" : "Sabrina", "non-dropping-particle" : "", "parse-names" : false, "suffix" : "" }, { "dropping-particle" : "", "family" : "Ralph", "given" : "G Scott", "non-dropping-particle" : "", "parse-names" : false, "suffix" : "" }, { "dropping-particle" : "", "family" : "Jan", "given" : "Caroline", "non-dropping-particle" : "", "parse-names" : false, "suffix" : "" }, { "dropping-particle" : "", "family" : "Bonvento", "given" : "Gilles", "non-dropping-particle" : "", "parse-names" : false, "suffix" : "" }, { "dropping-particle" : "", "family" : "Azzouz", "given" : "Mimoun", "non-dropping-particle" : "", "parse-names" : false, "suffix" : "" }, { "dropping-particle" : "", "family" : "Miskin", "given" : "James E", "non-dropping-particle" : "", "parse-names" : false, "suffix" : "" }, { "dropping-particle" : "", "family" : "Shin", "given" : "Masahiro", "non-dropping-particle" : "", "parse-names" : false, "suffix" : "" }, { "dropping-particle" : "", "family" : "Delzescaux", "given" : "Thierry", "non-dropping-particle" : "", "parse-names" : false, "suffix" : "" }, { "dropping-particle" : "", "family" : "Drouot", "given" : "Xavier", "non-dropping-particle" : "", "parse-names" : false, "suffix" : "" }, { "dropping-particle" : "", "family" : "H\u00e9rard", "given" : "Anne-Sophie", "non-dropping-particle" : "", "parse-names" : false, "suffix" : "" }, { "dropping-particle" : "", "family" : "Day", "given" : "Denise M", "non-dropping-particle" : "", "parse-names" : false, "suffix" : "" }, { "dropping-particle" : "", "family" : "Brouillet", "given" : "Emmanuel", "non-dropping-particle" : "", "parse-names" : false, "suffix" : "" }, { "dropping-particle" : "", "family" : "Kingsman", "given" : "Susan M", "non-dropping-particle" : "", "parse-names" : false, "suffix" : "" }, { "dropping-particle" : "", "family" : "Hantraye", "given" : "Philippe", "non-dropping-particle" : "", "parse-names" : false, "suffix" : "" }, { "dropping-particle" : "", "family" : "Mitrophanous", "given" : "Kyriacos a", "non-dropping-particle" : "", "parse-names" : false, "suffix" : "" }, { "dropping-particle" : "", "family" : "Mazarakis", "given" : "Nicholas D", "non-dropping-particle" : "", "parse-names" : false, "suffix" : "" }, { "dropping-particle" : "", "family" : "Palfi", "given" : "St\u00e9phane", "non-dropping-particle" : "", "parse-names" : false, "suffix" : "" }, { "dropping-particle" : "", "family" : "Herard", "given" : "A S", "non-dropping-particle" : "", "parse-names" : false, "suffix" : "" } ], "container-title" : "Sci Transl Med", "edition" : "2010/04/07", "id" : "ITEM-2", "issue" : "2", "issued" : { "date-parts" : [ [ "2009", "10", "14" ] ] }, "note" : "        From Duplicate 1 (                   Dopamine gene therapy for Parkinson's disease in a nonhuman primate without associated dyskinesia                 - Jarraya, B; Boulet, S; Ralph, G S; Jan, C; Bonvento, G; Azzouz, M; Miskin, J E; Shin, M; Delzescaux, T; Drouot, X; Herard, A S; Day, D M; Brouillet, E; Kingsman, S M; Hantraye, P; Mitrophanous, K A; Mazarakis, N D; Palfi, S )\n                \nJarraya, Bechir\nBoulet, Sabrina\nRalph, G Scott\nJan, Caroline\nBonvento, Gilles\nAzzouz, Mimoun\nMiskin, James E\nShin, Masahiro\nDelzescaux, Thierry\nDrouot, Xavier\nHerard, Anne-Sophie\nDay, Denise M\nBrouillet, Emmanuel\nKingsman, Susan M\nHantraye, Philippe\nMitrophanous, Kyriacos A\nMazarakis, Nicholas D\nPalfi, Stephane\nUnited States\nScience translational medicine\nSci Transl Med. 2009 Oct 14;1(2):2ra4.\n        \n      ", "page" : "2ra4", "title" : "Dopamine gene therapy for Parkinson's disease in a nonhuman primate without associated dyskinesia", "type" : "article-journal", "volume" : "1" }, "uris" : [ "http://www.mendeley.com/documents/?uuid=ee36914b-85ea-4ff6-ad36-c23ec1f5141a" ] } ], "mendeley" : { "previouslyFormattedCitation" : "(Azzouz et al., 2002; Jarraya et al., 2009)" }, "properties" : { "noteIndex" : 0 }, "schema" : "https://github.com/citation-style-language/schema/raw/master/csl-citation.json" }</w:instrText>
      </w:r>
      <w:r w:rsidR="00122438" w:rsidRPr="003D306D">
        <w:fldChar w:fldCharType="separate"/>
      </w:r>
      <w:r w:rsidRPr="00660074">
        <w:rPr>
          <w:noProof/>
        </w:rPr>
        <w:t>(Azzouz et al., 2002; Jarraya et al., 2009)</w:t>
      </w:r>
      <w:r w:rsidR="00122438" w:rsidRPr="003D306D">
        <w:fldChar w:fldCharType="end"/>
      </w:r>
      <w:r w:rsidRPr="003D306D">
        <w:t xml:space="preserve">. </w:t>
      </w:r>
      <w:r>
        <w:t>Following</w:t>
      </w:r>
      <w:r w:rsidRPr="003D306D">
        <w:t xml:space="preserve"> </w:t>
      </w:r>
      <w:r>
        <w:t>such</w:t>
      </w:r>
      <w:r w:rsidRPr="003D306D">
        <w:t xml:space="preserve"> promising results, EIAV-derived LVs </w:t>
      </w:r>
      <w:r>
        <w:t>containing the genes for three above enzymes have been</w:t>
      </w:r>
      <w:r w:rsidRPr="003D306D">
        <w:t xml:space="preserve"> applied in </w:t>
      </w:r>
      <w:r>
        <w:t xml:space="preserve">a </w:t>
      </w:r>
      <w:r w:rsidRPr="003D306D">
        <w:t xml:space="preserve">phase I/II clinical trial </w:t>
      </w:r>
      <w:r>
        <w:t>of PD (</w:t>
      </w:r>
      <w:r w:rsidRPr="003D306D">
        <w:t>ProSavin program</w:t>
      </w:r>
      <w:r>
        <w:t>,</w:t>
      </w:r>
      <w:r w:rsidRPr="003D306D">
        <w:t xml:space="preserve"> Oxford BioMedica</w:t>
      </w:r>
      <w:r>
        <w:t>, Oxford, UK</w:t>
      </w:r>
      <w:r w:rsidRPr="003D306D">
        <w:t>). Successful outcome</w:t>
      </w:r>
      <w:r>
        <w:t>s announced by the company have demonstrated</w:t>
      </w:r>
      <w:r w:rsidRPr="003D306D">
        <w:t xml:space="preserve"> long-term safety profiles together with an improvement in motor function of all participants up to 48 months</w:t>
      </w:r>
      <w:r>
        <w:t xml:space="preserve"> (</w:t>
      </w:r>
      <w:r w:rsidRPr="003D306D">
        <w:t>http://www.oxfordbiomedica.co.uk/page.asp?pageid=59&amp;newsid=639</w:t>
      </w:r>
      <w:r>
        <w:t xml:space="preserve">, </w:t>
      </w:r>
      <w:r w:rsidRPr="003D306D">
        <w:t>on 16/04/2012</w:t>
      </w:r>
      <w:r>
        <w:t>)</w:t>
      </w:r>
      <w:r w:rsidRPr="003D306D">
        <w:t>.</w:t>
      </w:r>
    </w:p>
    <w:p w:rsidR="006179E6" w:rsidRPr="003D306D" w:rsidRDefault="006179E6" w:rsidP="006179E6">
      <w:r>
        <w:lastRenderedPageBreak/>
        <w:t>Interestingly</w:t>
      </w:r>
      <w:r w:rsidRPr="003D306D">
        <w:t xml:space="preserve">, </w:t>
      </w:r>
      <w:r>
        <w:t>a single intrastriatal delivery</w:t>
      </w:r>
      <w:r w:rsidRPr="003D306D">
        <w:t xml:space="preserve"> of AAV-</w:t>
      </w:r>
      <w:r w:rsidRPr="005D020B">
        <w:t>AADC</w:t>
      </w:r>
      <w:r w:rsidRPr="003D306D">
        <w:t xml:space="preserve"> </w:t>
      </w:r>
      <w:r>
        <w:t>into the denervated hemisphere of</w:t>
      </w:r>
      <w:r w:rsidRPr="003D306D">
        <w:t xml:space="preserve"> MPTP-lesioned </w:t>
      </w:r>
      <w:r>
        <w:t xml:space="preserve">non-human </w:t>
      </w:r>
      <w:r w:rsidRPr="003D306D">
        <w:t xml:space="preserve">primates </w:t>
      </w:r>
      <w:r>
        <w:t xml:space="preserve">has </w:t>
      </w:r>
      <w:r w:rsidRPr="003D306D">
        <w:t xml:space="preserve">also </w:t>
      </w:r>
      <w:r>
        <w:t>provided</w:t>
      </w:r>
      <w:r w:rsidRPr="003D306D">
        <w:t xml:space="preserve"> improvement of </w:t>
      </w:r>
      <w:r>
        <w:t xml:space="preserve">striatal </w:t>
      </w:r>
      <w:r w:rsidRPr="003D306D">
        <w:t xml:space="preserve">dopamine levels and </w:t>
      </w:r>
      <w:r>
        <w:t xml:space="preserve">animal </w:t>
      </w:r>
      <w:r w:rsidRPr="003D306D">
        <w:t>behaviour</w:t>
      </w:r>
      <w:r>
        <w:t xml:space="preserve"> (responding to L-DOPA) </w:t>
      </w:r>
      <w:r w:rsidRPr="003D306D">
        <w:t xml:space="preserve">for at least 6 years </w:t>
      </w:r>
      <w:r>
        <w:t>post-administration</w:t>
      </w:r>
      <w:r w:rsidRPr="003D306D">
        <w:t xml:space="preserve"> </w:t>
      </w:r>
      <w:r w:rsidR="00122438" w:rsidRPr="003D306D">
        <w:fldChar w:fldCharType="begin" w:fldLock="1"/>
      </w:r>
      <w:r w:rsidR="00994410">
        <w:instrText>ADDIN CSL_CITATION { "citationItems" : [ { "id" : "ITEM-1", "itemData" : { "DOI" : "10.1016/j.ymthe.2006.05.005", "ISSN" : "1525-0016", "PMID" : "16829205", "abstract" : "Dopamine, the major neurotransmitter depleted in Parkinson disease, can be synthesized and regulated in vivo with a combination of intrastriatal AAV-hAADC gene therapy and administration of the dopamine precursor l-Dopa. When tested in MPTP-lesioned monkeys, this approach resulted in long-term improvement in clinical rating scores, significantly lowered l-Dopa requirements, and a reduction in l-Dopa-induced side effects. Positron emission tomography with [(18)F]FMT confirmed persistent AADC activity, demonstrating for the first time that infusion of AAV vector into primate brain results in at least 6 years of transgene expression. AAV-hAADC restores the ability of the striatum to convert l-Dopa into dopamine efficiently. Introduction of this therapy into the clinic holds promise for Parkinson patients experiencing the motor complications that result from escalating l-Dopa requirements against a background of disease progression.", "author" : [ { "dropping-particle" : "", "family" : "Bankiewicz", "given" : "Krystof S", "non-dropping-particle" : "", "parse-names" : false, "suffix" : "" }, { "dropping-particle" : "", "family" : "Forsayeth", "given" : "John", "non-dropping-particle" : "", "parse-names" : false, "suffix" : "" }, { "dropping-particle" : "", "family" : "Eberling", "given" : "Jamie L", "non-dropping-particle" : "", "parse-names" : false, "suffix" : "" }, { "dropping-particle" : "", "family" : "Sanchez-Pernaute", "given" : "Rosario", "non-dropping-particle" : "", "parse-names" : false, "suffix" : "" }, { "dropping-particle" : "", "family" : "Pivirotto", "given" : "Philip", "non-dropping-particle" : "", "parse-names" : false, "suffix" : "" }, { "dropping-particle" : "", "family" : "Bringas", "given" : "John", "non-dropping-particle" : "", "parse-names" : false, "suffix" : "" }, { "dropping-particle" : "", "family" : "Herscovitch", "given" : "Peter", "non-dropping-particle" : "", "parse-names" : false, "suffix" : "" }, { "dropping-particle" : "", "family" : "Carson", "given" : "Richard E", "non-dropping-particle" : "", "parse-names" : false, "suffix" : "" }, { "dropping-particle" : "", "family" : "Eckelman", "given" : "William", "non-dropping-particle" : "", "parse-names" : false, "suffix" : "" }, { "dropping-particle" : "", "family" : "Reutter", "given" : "Bryan", "non-dropping-particle" : "", "parse-names" : false, "suffix" : "" }, { "dropping-particle" : "", "family" : "Cunningham", "given" : "Janet", "non-dropping-particle" : "", "parse-names" : false, "suffix" : "" } ], "container-title" : "Molecular therapy : the journal of the American Society of Gene Therapy", "id" : "ITEM-1", "issue" : "4", "issued" : { "date-parts" : [ [ "2006", "10" ] ] }, "page" : "564-70", "title" : "Long-term clinical improvement in MPTP-lesioned primates after gene therapy with AAV-hAADC.", "type" : "article-journal", "volume" : "14" }, "uris" : [ "http://www.mendeley.com/documents/?uuid=efb89c44-dd23-4384-a74c-32da103e34f6" ] } ], "mendeley" : { "previouslyFormattedCitation" : "(Bankiewicz et al., 2006)" }, "properties" : { "noteIndex" : 0 }, "schema" : "https://github.com/citation-style-language/schema/raw/master/csl-citation.json" }</w:instrText>
      </w:r>
      <w:r w:rsidR="00122438" w:rsidRPr="003D306D">
        <w:fldChar w:fldCharType="separate"/>
      </w:r>
      <w:r w:rsidRPr="00660074">
        <w:rPr>
          <w:noProof/>
        </w:rPr>
        <w:t>(Bankiewicz et al., 2006)</w:t>
      </w:r>
      <w:r w:rsidR="00122438" w:rsidRPr="003D306D">
        <w:fldChar w:fldCharType="end"/>
      </w:r>
      <w:r w:rsidRPr="003D306D">
        <w:t xml:space="preserve">. </w:t>
      </w:r>
      <w:r>
        <w:t>F</w:t>
      </w:r>
      <w:r w:rsidRPr="003D306D">
        <w:t xml:space="preserve">urther application of this vector-based system in </w:t>
      </w:r>
      <w:r>
        <w:t xml:space="preserve">a </w:t>
      </w:r>
      <w:r w:rsidRPr="003D306D">
        <w:t>phase I clinical trial of PD (Genzyme, California, US; clinicaltrials.gov</w:t>
      </w:r>
      <w:r>
        <w:t xml:space="preserve"> identifier </w:t>
      </w:r>
      <w:r w:rsidRPr="00773247">
        <w:rPr>
          <w:rFonts w:cs="Arial"/>
          <w:color w:val="000000"/>
          <w:shd w:val="clear" w:color="auto" w:fill="FFFFFF"/>
        </w:rPr>
        <w:t>NCT00229736</w:t>
      </w:r>
      <w:r w:rsidRPr="003D306D">
        <w:t xml:space="preserve">) </w:t>
      </w:r>
      <w:r>
        <w:t>has shown</w:t>
      </w:r>
      <w:r w:rsidRPr="003D306D">
        <w:t xml:space="preserve"> </w:t>
      </w:r>
      <w:r>
        <w:t xml:space="preserve">preliminary encouraging results in both stable putaminal </w:t>
      </w:r>
      <w:r w:rsidRPr="00B03035">
        <w:rPr>
          <w:i/>
        </w:rPr>
        <w:t>AADC</w:t>
      </w:r>
      <w:r>
        <w:t xml:space="preserve"> expression and improved </w:t>
      </w:r>
      <w:r w:rsidRPr="003D306D">
        <w:t xml:space="preserve">mean scores on the unified PD rating scales </w:t>
      </w:r>
      <w:r>
        <w:t xml:space="preserve">in treated subjects over 4 years post-vector administration </w:t>
      </w:r>
      <w:r w:rsidR="00122438">
        <w:fldChar w:fldCharType="begin" w:fldLock="1"/>
      </w:r>
      <w:r w:rsidR="00994410">
        <w:instrText>ADDIN CSL_CITATION { "citationItems" : [ { "id" : "ITEM-1", "itemData" : { "DOI" : "10.1089/hum.2011.220", "ISSN" : "1557-7422", "PMID" : "22424171", "abstract" : "We report the results of a long-term follow-up of subjects in a phase 1 study of AAV2-hAADC (adeno-associated virus type 2-human aromatic L-amino acid decarboxylase) gene therapy for the treatment of Parkinson's disease (PD). Ten patients with moderately advanced PD received bilateral putaminal infusions of either a low or a high dose of AAV2-hAADC vector. An annual positron emission tomography (PET) imaging with [(18)F]fluoro-L-m-tyrosine tracer was used for evaluation of AADC expression, and a standard clinical rating scale [Unified Parkinson's Disease Rating Scale (UPDRS)] was used to assess effect. Our previous analysis of the 6-month data suggested that this treatment was acutely safe and well tolerated. We found that the elevated PET signal observed in the first 12 months persisted over 4 years in both dose groups. A significantly increased PET value compared with the presurgery baseline was maintained over the 4-year monitoring period. The UPDRS in all patients off medication for 12 hr improved in the first 12 months, but displayed a slow deterioration in subsequent years. This analysis demonstrates that apparent efficacy continues through later years with an acceptable safety profile. These data indicate stable transgene expression over 4 years after vector delivery and continued safety, but emphasize the need for a controlled efficacy trial and the use of a higher vector dose.", "author" : [ { "dropping-particle" : "", "family" : "Mittermeyer", "given" : "Gabriele", "non-dropping-particle" : "", "parse-names" : false, "suffix" : "" }, { "dropping-particle" : "", "family" : "Christine", "given" : "Chadwick W", "non-dropping-particle" : "", "parse-names" : false, "suffix" : "" }, { "dropping-particle" : "", "family" : "Rosenbluth", "given" : "Kathryn H", "non-dropping-particle" : "", "parse-names" : false, "suffix" : "" }, { "dropping-particle" : "", "family" : "Baker", "given" : "Suzanne L", "non-dropping-particle" : "", "parse-names" : false, "suffix" : "" }, { "dropping-particle" : "", "family" : "Starr", "given" : "Philip", "non-dropping-particle" : "", "parse-names" : false, "suffix" : "" }, { "dropping-particle" : "", "family" : "Larson", "given" : "Paul", "non-dropping-particle" : "", "parse-names" : false, "suffix" : "" }, { "dropping-particle" : "", "family" : "Kaplan", "given" : "Paul L", "non-dropping-particle" : "", "parse-names" : false, "suffix" : "" }, { "dropping-particle" : "", "family" : "Forsayeth", "given" : "John", "non-dropping-particle" : "", "parse-names" : false, "suffix" : "" }, { "dropping-particle" : "", "family" : "Aminoff", "given" : "Michael J", "non-dropping-particle" : "", "parse-names" : false, "suffix" : "" }, { "dropping-particle" : "", "family" : "Bankiewicz", "given" : "Krystof S", "non-dropping-particle" : "", "parse-names" : false, "suffix" : "" } ], "container-title" : "Human gene therapy", "id" : "ITEM-1", "issue" : "4", "issued" : { "date-parts" : [ [ "2012", "4" ] ] }, "page" : "377-81", "title" : "Long-term evaluation of a phase 1 study of AADC gene therapy for Parkinson's disease.", "type" : "article-journal", "volume" : "23" }, "uris" : [ "http://www.mendeley.com/documents/?uuid=9e87ac74-ad7d-498c-8dd7-44b62dd0ec03" ] } ], "mendeley" : { "previouslyFormattedCitation" : "(Mittermeyer et al., 2012)" }, "properties" : { "noteIndex" : 0 }, "schema" : "https://github.com/citation-style-language/schema/raw/master/csl-citation.json" }</w:instrText>
      </w:r>
      <w:r w:rsidR="00122438">
        <w:fldChar w:fldCharType="separate"/>
      </w:r>
      <w:r w:rsidRPr="00660074">
        <w:rPr>
          <w:noProof/>
        </w:rPr>
        <w:t>(Mittermeyer et al., 2012)</w:t>
      </w:r>
      <w:r w:rsidR="00122438">
        <w:fldChar w:fldCharType="end"/>
      </w:r>
      <w:r w:rsidRPr="003D306D">
        <w:t>.</w:t>
      </w:r>
      <w:r>
        <w:t xml:space="preserve"> In addition</w:t>
      </w:r>
      <w:r w:rsidRPr="003D306D">
        <w:t>, to improve the ab</w:t>
      </w:r>
      <w:r>
        <w:t>ility of dopaminergic neurons to store and release</w:t>
      </w:r>
      <w:r w:rsidRPr="003D306D">
        <w:t xml:space="preserve"> synthesized dopamine, </w:t>
      </w:r>
      <w:r>
        <w:t xml:space="preserve">investigators have </w:t>
      </w:r>
      <w:r w:rsidRPr="003D306D">
        <w:t>utilized HSVs deliver</w:t>
      </w:r>
      <w:r>
        <w:t>ing</w:t>
      </w:r>
      <w:r w:rsidRPr="003D306D">
        <w:t xml:space="preserve"> </w:t>
      </w:r>
      <w:r>
        <w:t>four</w:t>
      </w:r>
      <w:r w:rsidRPr="003D306D">
        <w:t xml:space="preserve"> genes for </w:t>
      </w:r>
      <w:r>
        <w:t xml:space="preserve">the </w:t>
      </w:r>
      <w:r w:rsidRPr="003D306D">
        <w:t>TH, AADC, GCH-1 and VMAT-2 into the striatum of 6-OHDA</w:t>
      </w:r>
      <w:r>
        <w:t xml:space="preserve">-lesioned rats. Following vector administration, </w:t>
      </w:r>
      <w:r w:rsidRPr="003D306D">
        <w:t>extremely high levels of dopamine</w:t>
      </w:r>
      <w:r>
        <w:t xml:space="preserve"> were detected,</w:t>
      </w:r>
      <w:r w:rsidRPr="003D306D">
        <w:t xml:space="preserve"> which </w:t>
      </w:r>
      <w:r>
        <w:t>are</w:t>
      </w:r>
      <w:r w:rsidRPr="003D306D">
        <w:t xml:space="preserve"> three times </w:t>
      </w:r>
      <w:r>
        <w:t xml:space="preserve">more than using vectors lacking </w:t>
      </w:r>
      <w:r w:rsidRPr="003D306D">
        <w:t>VMAT-2</w:t>
      </w:r>
      <w:r>
        <w:t xml:space="preserve"> </w:t>
      </w:r>
      <w:r w:rsidR="00122438" w:rsidRPr="003D306D">
        <w:fldChar w:fldCharType="begin" w:fldLock="1"/>
      </w:r>
      <w:r w:rsidR="00994410">
        <w:instrText>ADDIN CSL_CITATION { "citationItems" : [ { "id" : "ITEM-1", "itemData" : { "DOI" : "10.1089/hum.2004.15.1177", "ISSN" : "1043-0342", "PMID" : "15684695", "abstract" : "Parkinson's disease is due to the selective loss of nigrostriatal dopaminergic neurons. Consequently, many therapeutic strategies have focused on restoring striatal dopamine levels, including direct gene transfer to striatal cells, using viral vectors that express specific dopamine biosynthetic enzymes. The central hypothesis of this study is that coexpression of four dopamine biosynthetic and transporter genes in striatal neurons can support the efficient production and regulated, vesicular release of dopamine: tyrosine hydroxylase (TH) converts tyrosine to L-3,4-dihydroxyphenylalanine (L-DOPA), GTP cyclohydrolase I (GTP CH I) is the rate-limiting enzyme in the biosynthesis of the cofactor for TH, aromatic amino acid decarboxylase (AADC) converts L-DOPA to dopamine, and a vesicular monoamine transporter (VMAT-2) transports dopamine into synaptic vesicles, thereby supporting regulated, vesicular release of dopamine and relieving feedback inhibition of TH by dopamine. Helper virus-free herpes simplex virus type 1 vectors that coexpress the three dopamine biosynthetic enzymes (TH, GTP CH I, and AADC; 3-gene-vector) or these three dopamine biosynthetic enzymes and the vesicular monoamine transporter (TH, GTP CH I, AADC, and VMAT-2; 4-gene-vector) were compared. Both vectors supported production of dopamine in cultured fibroblasts. These vectors were microinjected into the striatum of 6-hydroxydopamine-lesioned rats. These vectors carry a modified neurofilament gene promoter, and gamma-aminobutyric acid (GABA)-ergic neuron-specific gene expression was maintained for 14 months after gene transfer. The 4-gene-vector supported higher levels of correction of apomorphine-induced rotational behavior than did the 3-gene-vector, and this correction was maintained for 6 months. Proximal to the injection sites, the 4-gene-vector, but not the 3-gene-vector, supported extracellular levels of dopamine and dihydroxyphenylacetic acid (DOPAC) that were similar to those observed in normal rats, and only the 4-gene-vector supported significant K(+)-dependent release of dopamine.", "author" : [ { "dropping-particle" : "", "family" : "Sun", "given" : "Mei", "non-dropping-particle" : "", "parse-names" : false, "suffix" : "" }, { "dropping-particle" : "", "family" : "Kong", "given" : "Lingxin", "non-dropping-particle" : "", "parse-names" : false, "suffix" : "" }, { "dropping-particle" : "", "family" : "Wang", "given" : "Xiaodan", "non-dropping-particle" : "", "parse-names" : false, "suffix" : "" }, { "dropping-particle" : "", "family" : "Holmes", "given" : "Courtney", "non-dropping-particle" : "", "parse-names" : false, "suffix" : "" }, { "dropping-particle" : "", "family" : "Gao", "given" : "Qingsheng", "non-dropping-particle" : "", "parse-names" : false, "suffix" : "" }, { "dropping-particle" : "", "family" : "Zhang", "given" : "Guo-Rong", "non-dropping-particle" : "", "parse-names" : false, "suffix" : "" }, { "dropping-particle" : "", "family" : "Pfeilschifter", "given" : "Josef", "non-dropping-particle" : "", "parse-names" : false, "suffix" : "" }, { "dropping-particle" : "", "family" : "Goldstein", "given" : "David S", "non-dropping-particle" : "", "parse-names" : false, "suffix" : "" }, { "dropping-particle" : "", "family" : "Geller", "given" : "Alfred I", "non-dropping-particle" : "", "parse-names" : false, "suffix" : "" } ], "container-title" : "Human gene therapy", "id" : "ITEM-1", "issue" : "12", "issued" : { "date-parts" : [ [ "2004", "12", "4" ] ] }, "page" : "1177-96", "publisher" : "Mary Ann Liebert, Inc.  2 Madison Avenue Larchmont, NY 10538 USA", "title" : "Coexpression of tyrosine hydroxylase, GTP cyclohydrolase I, aromatic amino acid decarboxylase, and vesicular monoamine transporter 2 from a helper virus-free herpes simplex virus type 1 vector supports high-level, long-term biochemical and behavioral corr", "type" : "article-journal", "volume" : "15" }, "uris" : [ "http://www.mendeley.com/documents/?uuid=09571ea4-0a95-4027-a757-a1ac5ba16fcc" ] } ], "mendeley" : { "previouslyFormattedCitation" : "(Sun et al., 2004)" }, "properties" : { "noteIndex" : 0 }, "schema" : "https://github.com/citation-style-language/schema/raw/master/csl-citation.json" }</w:instrText>
      </w:r>
      <w:r w:rsidR="00122438" w:rsidRPr="003D306D">
        <w:fldChar w:fldCharType="separate"/>
      </w:r>
      <w:r w:rsidR="007413E0" w:rsidRPr="00660074">
        <w:rPr>
          <w:noProof/>
        </w:rPr>
        <w:t>(Sun et al., 2004)</w:t>
      </w:r>
      <w:r w:rsidR="00122438" w:rsidRPr="003D306D">
        <w:fldChar w:fldCharType="end"/>
      </w:r>
      <w:r w:rsidRPr="003D306D">
        <w:t xml:space="preserve">. </w:t>
      </w:r>
    </w:p>
    <w:p w:rsidR="006179E6" w:rsidRPr="003D306D" w:rsidRDefault="006179E6" w:rsidP="006179E6">
      <w:pPr>
        <w:pStyle w:val="Heading2"/>
        <w:rPr>
          <w:szCs w:val="23"/>
        </w:rPr>
      </w:pPr>
      <w:bookmarkStart w:id="284" w:name="_Toc339016725"/>
      <w:bookmarkStart w:id="285" w:name="_Toc340756428"/>
      <w:bookmarkStart w:id="286" w:name="_Toc341038756"/>
      <w:bookmarkStart w:id="287" w:name="_Toc370678293"/>
      <w:bookmarkStart w:id="288" w:name="_Toc328936985"/>
      <w:r w:rsidRPr="003D306D">
        <w:rPr>
          <w:szCs w:val="23"/>
        </w:rPr>
        <w:t>1.9.2. Strategies for changing basal ganglia structures</w:t>
      </w:r>
      <w:bookmarkEnd w:id="284"/>
      <w:bookmarkEnd w:id="285"/>
      <w:bookmarkEnd w:id="286"/>
      <w:bookmarkEnd w:id="287"/>
    </w:p>
    <w:p w:rsidR="006179E6" w:rsidRDefault="006179E6" w:rsidP="006179E6">
      <w:pPr>
        <w:rPr>
          <w:shd w:val="clear" w:color="auto" w:fill="FFFFFF"/>
        </w:rPr>
      </w:pPr>
      <w:r w:rsidRPr="004A544B">
        <w:rPr>
          <w:shd w:val="clear" w:color="auto" w:fill="FFFFFF"/>
        </w:rPr>
        <w:t>In PD, t</w:t>
      </w:r>
      <w:r>
        <w:rPr>
          <w:shd w:val="clear" w:color="auto" w:fill="FFFFFF"/>
        </w:rPr>
        <w:t>he STN is overactive due to the</w:t>
      </w:r>
      <w:r w:rsidRPr="004A544B">
        <w:rPr>
          <w:shd w:val="clear" w:color="auto" w:fill="FFFFFF"/>
        </w:rPr>
        <w:t xml:space="preserve"> loss of inhibitory GABAergic inputs from the GPe</w:t>
      </w:r>
      <w:r>
        <w:rPr>
          <w:shd w:val="clear" w:color="auto" w:fill="FFFFFF"/>
        </w:rPr>
        <w:t xml:space="preserve"> (as described in s</w:t>
      </w:r>
      <w:r w:rsidRPr="00A90BA5">
        <w:rPr>
          <w:shd w:val="clear" w:color="auto" w:fill="FFFFFF"/>
        </w:rPr>
        <w:t>ection 1.2</w:t>
      </w:r>
      <w:r>
        <w:rPr>
          <w:shd w:val="clear" w:color="auto" w:fill="FFFFFF"/>
        </w:rPr>
        <w:t>). DBS ha</w:t>
      </w:r>
      <w:r w:rsidRPr="004A544B">
        <w:rPr>
          <w:shd w:val="clear" w:color="auto" w:fill="FFFFFF"/>
        </w:rPr>
        <w:t xml:space="preserve">s </w:t>
      </w:r>
      <w:r>
        <w:rPr>
          <w:shd w:val="clear" w:color="auto" w:fill="FFFFFF"/>
        </w:rPr>
        <w:t xml:space="preserve">been </w:t>
      </w:r>
      <w:r w:rsidRPr="004A544B">
        <w:rPr>
          <w:shd w:val="clear" w:color="auto" w:fill="FFFFFF"/>
        </w:rPr>
        <w:t xml:space="preserve">used to restore </w:t>
      </w:r>
      <w:r>
        <w:rPr>
          <w:shd w:val="clear" w:color="auto" w:fill="FFFFFF"/>
        </w:rPr>
        <w:t>the activity</w:t>
      </w:r>
      <w:r w:rsidRPr="004A544B">
        <w:rPr>
          <w:shd w:val="clear" w:color="auto" w:fill="FFFFFF"/>
        </w:rPr>
        <w:t xml:space="preserve"> of either the STN or the GPi. However, modulating </w:t>
      </w:r>
      <w:r>
        <w:rPr>
          <w:shd w:val="clear" w:color="auto" w:fill="FFFFFF"/>
        </w:rPr>
        <w:t xml:space="preserve">the </w:t>
      </w:r>
      <w:r w:rsidRPr="004A544B">
        <w:rPr>
          <w:shd w:val="clear" w:color="auto" w:fill="FFFFFF"/>
        </w:rPr>
        <w:t xml:space="preserve">activity of these basal ganglia structures can also be </w:t>
      </w:r>
      <w:r>
        <w:rPr>
          <w:shd w:val="clear" w:color="auto" w:fill="FFFFFF"/>
        </w:rPr>
        <w:t>addressed</w:t>
      </w:r>
      <w:r w:rsidRPr="004A544B">
        <w:rPr>
          <w:shd w:val="clear" w:color="auto" w:fill="FFFFFF"/>
        </w:rPr>
        <w:t xml:space="preserve"> by gene therapy</w:t>
      </w:r>
      <w:r>
        <w:rPr>
          <w:shd w:val="clear" w:color="auto" w:fill="FFFFFF"/>
        </w:rPr>
        <w:t>, with more convenience.</w:t>
      </w:r>
      <w:r w:rsidRPr="004A544B">
        <w:rPr>
          <w:shd w:val="clear" w:color="auto" w:fill="FFFFFF"/>
        </w:rPr>
        <w:t xml:space="preserve"> </w:t>
      </w:r>
      <w:r>
        <w:rPr>
          <w:shd w:val="clear" w:color="auto" w:fill="FFFFFF"/>
        </w:rPr>
        <w:t>Indeed, d</w:t>
      </w:r>
      <w:r w:rsidRPr="004A544B">
        <w:rPr>
          <w:shd w:val="clear" w:color="auto" w:fill="FFFFFF"/>
        </w:rPr>
        <w:t>elivery of</w:t>
      </w:r>
      <w:r>
        <w:rPr>
          <w:shd w:val="clear" w:color="auto" w:fill="FFFFFF"/>
        </w:rPr>
        <w:t xml:space="preserve"> </w:t>
      </w:r>
      <w:r w:rsidRPr="00833AC6">
        <w:rPr>
          <w:i/>
          <w:shd w:val="clear" w:color="auto" w:fill="FFFFFF"/>
        </w:rPr>
        <w:t>GAD</w:t>
      </w:r>
      <w:r w:rsidRPr="004A544B">
        <w:rPr>
          <w:shd w:val="clear" w:color="auto" w:fill="FFFFFF"/>
        </w:rPr>
        <w:t xml:space="preserve"> into the STN has been </w:t>
      </w:r>
      <w:r>
        <w:rPr>
          <w:shd w:val="clear" w:color="auto" w:fill="FFFFFF"/>
        </w:rPr>
        <w:t xml:space="preserve">recently </w:t>
      </w:r>
      <w:r w:rsidRPr="004A544B">
        <w:rPr>
          <w:shd w:val="clear" w:color="auto" w:fill="FFFFFF"/>
        </w:rPr>
        <w:t>considered as a promising approach</w:t>
      </w:r>
      <w:r>
        <w:rPr>
          <w:shd w:val="clear" w:color="auto" w:fill="FFFFFF"/>
        </w:rPr>
        <w:t xml:space="preserve"> in PD treatment</w:t>
      </w:r>
      <w:r w:rsidRPr="004A544B">
        <w:rPr>
          <w:shd w:val="clear" w:color="auto" w:fill="FFFFFF"/>
        </w:rPr>
        <w:t xml:space="preserve">. Since GAD is a rate-limiting enzyme for GABA production, vector-mediated </w:t>
      </w:r>
      <w:r w:rsidRPr="004A544B">
        <w:rPr>
          <w:i/>
          <w:shd w:val="clear" w:color="auto" w:fill="FFFFFF"/>
        </w:rPr>
        <w:t>GAD</w:t>
      </w:r>
      <w:r w:rsidRPr="004A544B">
        <w:rPr>
          <w:shd w:val="clear" w:color="auto" w:fill="FFFFFF"/>
        </w:rPr>
        <w:t xml:space="preserve"> transfer in rodent models of PD </w:t>
      </w:r>
      <w:r>
        <w:rPr>
          <w:shd w:val="clear" w:color="auto" w:fill="FFFFFF"/>
        </w:rPr>
        <w:t>can enhance</w:t>
      </w:r>
      <w:r w:rsidRPr="004A544B">
        <w:rPr>
          <w:shd w:val="clear" w:color="auto" w:fill="FFFFFF"/>
        </w:rPr>
        <w:t xml:space="preserve"> GABA production in the STN </w:t>
      </w:r>
      <w:r>
        <w:rPr>
          <w:shd w:val="clear" w:color="auto" w:fill="FFFFFF"/>
        </w:rPr>
        <w:t>subsequently improving</w:t>
      </w:r>
      <w:r w:rsidRPr="004A544B">
        <w:rPr>
          <w:shd w:val="clear" w:color="auto" w:fill="FFFFFF"/>
        </w:rPr>
        <w:t xml:space="preserve"> animal </w:t>
      </w:r>
      <w:r>
        <w:rPr>
          <w:shd w:val="clear" w:color="auto" w:fill="FFFFFF"/>
        </w:rPr>
        <w:t>behaviour</w:t>
      </w:r>
      <w:r w:rsidRPr="004A544B">
        <w:rPr>
          <w:shd w:val="clear" w:color="auto" w:fill="FFFFFF"/>
        </w:rPr>
        <w:t xml:space="preserve"> </w:t>
      </w:r>
      <w:r w:rsidR="00122438" w:rsidRPr="004A544B">
        <w:rPr>
          <w:shd w:val="clear" w:color="auto" w:fill="FFFFFF"/>
        </w:rPr>
        <w:fldChar w:fldCharType="begin" w:fldLock="1"/>
      </w:r>
      <w:r w:rsidR="00994410">
        <w:rPr>
          <w:shd w:val="clear" w:color="auto" w:fill="FFFFFF"/>
        </w:rPr>
        <w:instrText>ADDIN CSL_CITATION { "citationItems" : [ { "id" : "ITEM-1", "itemData" : { "DOI" : "10.1002/jgm.1449", "ISBN" : "1521-2254 (Electronic)\n1099-498X (Linking)", "PMID" : "20352617", "abstract" : "BACKGROUND: The steps necessary to translate promising new biological therapies to the clinic are poorly documented. For gene therapy, there are unique aspects that need to be addressed in biodistribution studies. Notably, the spread of the vector beyond the intended target cells or tissue may result in persistent unwanted biological activity or unpredictable biological events; thus, it is critical to evaluate the risks associated with viral vector-mediated gene transfer prior to embarking on human clinical trials. METHODS: In the present study, we conducted a comprehensive assessment of vector biodistribution throughout the brain, blood and major organs of rats that had been injected via the subthalamic nucleus with recombinant adeno-associated virus (AAV) expressing glutamic acid decarboxylase (GAD). In addition, behavioral and histological analyses were also performed. RESULTS: AAV genomes were not detected in blood or cerebrospinal fluid, and did not disseminate to organs outside of the brain in the majority of animals. In the brain, an average of 97.3% of AAV2-GAD genomes were restricted to the area of the ipsilateral subthalamic nucleus (STN). There were no discernable effects of AAV2-GAD on general health, and a behavioral assessment of the animals did not reveal any alteration in general behavior, exploration, locomotion or motor symmetry. CONCLUSIONS: The present study met Food and Drug Administration requirements, in addition to efficacy and toxicity studies in rodents and nonhuman primates, to support and supplement a Phase II clinical trial invloving the gene transfer of AAV2-GAD to the human STN for the potential therapy of Parkinson's disease.", "author" : [ { "dropping-particle" : "", "family" : "Fitzsimons", "given" : "H L", "non-dropping-particle" : "", "parse-names" : false, "suffix" : "" }, { "dropping-particle" : "", "family" : "Riban", "given" : "V", "non-dropping-particle" : "", "parse-names" : false, "suffix" : "" }, { "dropping-particle" : "", "family" : "Bland", "given" : "R J", "non-dropping-particle" : "", "parse-names" : false, "suffix" : "" }, { "dropping-particle" : "", "family" : "Wendelken", "given" : "J L", "non-dropping-particle" : "", "parse-names" : false, "suffix" : "" }, { "dropping-particle" : "V", "family" : "Sapan", "given" : "C", "non-dropping-particle" : "", "parse-names" : false, "suffix" : "" }, { "dropping-particle" : "", "family" : "During", "given" : "M J", "non-dropping-particle" : "", "parse-names" : false, "suffix" : "" } ], "container-title" : "J Gene Med", "edition" : "2010/03/31", "id" : "ITEM-1", "issue" : "4", "issued" : { "date-parts" : [ [ "2010" ] ] }, "note" : "Fitzsimons, Helen L\nRiban, Veronique\nBland, Ross J\nWendelken, Jennifer L\nSapan, Christine V\nDuring, Matthew J\nR01 NS044576-06/NS/NINDS NIH HHS/United States\nR01 NS044576-07A1/NS/NINDS NIH HHS/United States\nResearch Support, Non-U.S. Gov't\nEngland\nThe journal of gene medicine\nJ Gene Med. 2010 Apr;12(4):385-98.", "page" : "385-398", "title" : "Biodistribution and safety assessment of AAV2-GAD following intrasubthalamic injection in the rat", "type" : "article-journal", "volume" : "12" }, "uris" : [ "http://www.mendeley.com/documents/?uuid=7023c3d6-8bf1-4ef0-8a46-64d363ef9966" ] } ], "mendeley" : { "previouslyFormattedCitation" : "(Fitzsimons et al., 2010)" }, "properties" : { "noteIndex" : 0 }, "schema" : "https://github.com/citation-style-language/schema/raw/master/csl-citation.json" }</w:instrText>
      </w:r>
      <w:r w:rsidR="00122438" w:rsidRPr="004A544B">
        <w:rPr>
          <w:shd w:val="clear" w:color="auto" w:fill="FFFFFF"/>
        </w:rPr>
        <w:fldChar w:fldCharType="separate"/>
      </w:r>
      <w:r w:rsidRPr="00660074">
        <w:rPr>
          <w:noProof/>
          <w:shd w:val="clear" w:color="auto" w:fill="FFFFFF"/>
        </w:rPr>
        <w:t>(Fitzsimons et al., 2010)</w:t>
      </w:r>
      <w:r w:rsidR="00122438" w:rsidRPr="004A544B">
        <w:rPr>
          <w:shd w:val="clear" w:color="auto" w:fill="FFFFFF"/>
        </w:rPr>
        <w:fldChar w:fldCharType="end"/>
      </w:r>
      <w:r w:rsidRPr="004A544B">
        <w:rPr>
          <w:shd w:val="clear" w:color="auto" w:fill="FFFFFF"/>
        </w:rPr>
        <w:t xml:space="preserve">. A phase I clinical trial </w:t>
      </w:r>
      <w:r w:rsidRPr="004A544B">
        <w:rPr>
          <w:shd w:val="clear" w:color="auto" w:fill="FFFFFF"/>
        </w:rPr>
        <w:lastRenderedPageBreak/>
        <w:t>infusing AAV-</w:t>
      </w:r>
      <w:r w:rsidRPr="00833AC6">
        <w:rPr>
          <w:i/>
          <w:shd w:val="clear" w:color="auto" w:fill="FFFFFF"/>
        </w:rPr>
        <w:t>GAD</w:t>
      </w:r>
      <w:r w:rsidRPr="004A544B">
        <w:rPr>
          <w:shd w:val="clear" w:color="auto" w:fill="FFFFFF"/>
        </w:rPr>
        <w:t xml:space="preserve"> into the STN of PD patients </w:t>
      </w:r>
      <w:r>
        <w:rPr>
          <w:shd w:val="clear" w:color="auto" w:fill="FFFFFF"/>
        </w:rPr>
        <w:t>has demonstrat</w:t>
      </w:r>
      <w:r w:rsidRPr="004A544B">
        <w:rPr>
          <w:shd w:val="clear" w:color="auto" w:fill="FFFFFF"/>
        </w:rPr>
        <w:t xml:space="preserve">ed a significant and safe improvement in </w:t>
      </w:r>
      <w:r>
        <w:rPr>
          <w:shd w:val="clear" w:color="auto" w:fill="FFFFFF"/>
        </w:rPr>
        <w:t xml:space="preserve">the </w:t>
      </w:r>
      <w:r w:rsidRPr="004A544B">
        <w:rPr>
          <w:shd w:val="clear" w:color="auto" w:fill="FFFFFF"/>
        </w:rPr>
        <w:t xml:space="preserve">motor </w:t>
      </w:r>
      <w:r w:rsidRPr="004A544B">
        <w:t>unified PD rating scales</w:t>
      </w:r>
      <w:r w:rsidRPr="004A544B">
        <w:rPr>
          <w:shd w:val="clear" w:color="auto" w:fill="FFFFFF"/>
        </w:rPr>
        <w:t xml:space="preserve"> in treated individuals</w:t>
      </w:r>
      <w:r>
        <w:rPr>
          <w:shd w:val="clear" w:color="auto" w:fill="FFFFFF"/>
        </w:rPr>
        <w:t xml:space="preserve"> </w:t>
      </w:r>
      <w:r w:rsidR="00122438">
        <w:rPr>
          <w:shd w:val="clear" w:color="auto" w:fill="FFFFFF"/>
        </w:rPr>
        <w:fldChar w:fldCharType="begin" w:fldLock="1"/>
      </w:r>
      <w:r w:rsidR="00994410">
        <w:rPr>
          <w:shd w:val="clear" w:color="auto" w:fill="FFFFFF"/>
        </w:rPr>
        <w:instrText>ADDIN CSL_CITATION { "citationItems" : [ { "id" : "ITEM-1", "itemData" : { "DOI" : "10.1016/S0140-6736(07)60982-9", "ISSN" : "1474-547X", "PMID" : "17586305", "abstract" : "Dopaminergic neuronal loss in Parkinson's disease leads to changes in the circuitry of the basal ganglia, such as decreased inhibitory GABAergic input to the subthalamic nucleus. We aimed to measure the safety, tolerability, and potential efficacy of transfer of glutamic acid decarboxylase (GAD) gene with adeno-associated virus (AAV) into the subthalamic nucleus of patients with Parkinson's disease.", "author" : [ { "dropping-particle" : "", "family" : "Kaplitt", "given" : "Michael G", "non-dropping-particle" : "", "parse-names" : false, "suffix" : "" }, { "dropping-particle" : "", "family" : "Feigin", "given" : "Andrew", "non-dropping-particle" : "", "parse-names" : false, "suffix" : "" }, { "dropping-particle" : "", "family" : "Tang", "given" : "Chengke", "non-dropping-particle" : "", "parse-names" : false, "suffix" : "" }, { "dropping-particle" : "", "family" : "Fitzsimons", "given" : "Helen L", "non-dropping-particle" : "", "parse-names" : false, "suffix" : "" }, { "dropping-particle" : "", "family" : "Mattis", "given" : "Paul", "non-dropping-particle" : "", "parse-names" : false, "suffix" : "" }, { "dropping-particle" : "", "family" : "Lawlor", "given" : "Patricia A", "non-dropping-particle" : "", "parse-names" : false, "suffix" : "" }, { "dropping-particle" : "", "family" : "Bland", "given" : "Ross J", "non-dropping-particle" : "", "parse-names" : false, "suffix" : "" }, { "dropping-particle" : "", "family" : "Young", "given" : "Deborah", "non-dropping-particle" : "", "parse-names" : false, "suffix" : "" }, { "dropping-particle" : "", "family" : "Strybing", "given" : "Kristin", "non-dropping-particle" : "", "parse-names" : false, "suffix" : "" }, { "dropping-particle" : "", "family" : "Eidelberg", "given" : "David", "non-dropping-particle" : "", "parse-names" : false, "suffix" : "" }, { "dropping-particle" : "", "family" : "During", "given" : "Matthew J", "non-dropping-particle" : "", "parse-names" : false, "suffix" : "" } ], "container-title" : "Lancet", "id" : "ITEM-1", "issue" : "9579", "issued" : { "date-parts" : [ [ "2007", "6", "23" ] ] }, "page" : "2097-105", "title" : "Safety and tolerability of gene therapy with an adeno-associated virus (AAV) borne GAD gene for Parkinson's disease: an open label, phase I trial.", "type" : "article-journal", "volume" : "369" }, "uris" : [ "http://www.mendeley.com/documents/?uuid=20c7ffc4-eba1-4cd8-af61-b0f5f07ec188" ] } ], "mendeley" : { "previouslyFormattedCitation" : "(Kaplitt et al., 2007)" }, "properties" : { "noteIndex" : 0 }, "schema" : "https://github.com/citation-style-language/schema/raw/master/csl-citation.json" }</w:instrText>
      </w:r>
      <w:r w:rsidR="00122438">
        <w:rPr>
          <w:shd w:val="clear" w:color="auto" w:fill="FFFFFF"/>
        </w:rPr>
        <w:fldChar w:fldCharType="separate"/>
      </w:r>
      <w:r w:rsidRPr="00660074">
        <w:rPr>
          <w:noProof/>
          <w:shd w:val="clear" w:color="auto" w:fill="FFFFFF"/>
        </w:rPr>
        <w:t>(Kaplitt et al., 2007)</w:t>
      </w:r>
      <w:r w:rsidR="00122438">
        <w:rPr>
          <w:shd w:val="clear" w:color="auto" w:fill="FFFFFF"/>
        </w:rPr>
        <w:fldChar w:fldCharType="end"/>
      </w:r>
      <w:r w:rsidRPr="004A544B">
        <w:rPr>
          <w:shd w:val="clear" w:color="auto" w:fill="FFFFFF"/>
        </w:rPr>
        <w:t xml:space="preserve">. A further phase II, double-blind clinical trial has been </w:t>
      </w:r>
      <w:r>
        <w:rPr>
          <w:shd w:val="clear" w:color="auto" w:fill="FFFFFF"/>
        </w:rPr>
        <w:t>carri</w:t>
      </w:r>
      <w:r w:rsidRPr="004A544B">
        <w:rPr>
          <w:shd w:val="clear" w:color="auto" w:fill="FFFFFF"/>
        </w:rPr>
        <w:t>ed</w:t>
      </w:r>
      <w:r>
        <w:rPr>
          <w:shd w:val="clear" w:color="auto" w:fill="FFFFFF"/>
        </w:rPr>
        <w:t xml:space="preserve"> out</w:t>
      </w:r>
      <w:r w:rsidRPr="004A544B">
        <w:rPr>
          <w:shd w:val="clear" w:color="auto" w:fill="FFFFFF"/>
        </w:rPr>
        <w:t xml:space="preserve"> (Neurologix, New Jersey, US), with</w:t>
      </w:r>
      <w:r>
        <w:rPr>
          <w:shd w:val="clear" w:color="auto" w:fill="FFFFFF"/>
        </w:rPr>
        <w:t xml:space="preserve"> primary analysis showing</w:t>
      </w:r>
      <w:r w:rsidRPr="004A544B">
        <w:rPr>
          <w:shd w:val="clear" w:color="auto" w:fill="FFFFFF"/>
        </w:rPr>
        <w:t xml:space="preserve"> promising therapeutic effects on motor improvement </w:t>
      </w:r>
      <w:r w:rsidR="00122438" w:rsidRPr="004A544B">
        <w:rPr>
          <w:shd w:val="clear" w:color="auto" w:fill="FFFFFF"/>
        </w:rPr>
        <w:fldChar w:fldCharType="begin" w:fldLock="1"/>
      </w:r>
      <w:r w:rsidR="00994410">
        <w:rPr>
          <w:shd w:val="clear" w:color="auto" w:fill="FFFFFF"/>
        </w:rPr>
        <w:instrText>ADDIN CSL_CITATION { "citationItems" : [ { "id" : "ITEM-1", "itemData" : { "DOI" : "S1474-4422(11)70039-4 [pii]\n10.1016/S1474-4422(11)70039-4", "ISBN" : "1474-4465 (Electronic)\n1474-4422 (Linking)", "PMID" : "21419704", "abstract" : "BACKGROUND: Gene transfer of glutamic acid decarboxylase (GAD) and other methods that modulate production of GABA in the subthalamic nucleus improve basal ganglia function in parkinsonism in animal models. We aimed to assess the effect of bilateral delivery of AAV2-GAD in the subthalamic nucleus compared with sham surgery in patients with advanced Parkinson's disease. METHODS: Patients aged 30-75 years who had progressive levodopa-responsive Parkinson's disease and an overnight off-medication unified Parkinson's disease rating scale (UPDRS) motor score of 25 or more were enrolled into this double-blind, phase 2, randomised controlled trial, which took place at seven centres in the USA between Nov 17, 2008, and May 11, 2010. Infusion failure or catheter tip location beyond a predefined target zone led to exclusion of patients before unmasking for the efficacy analysis. The primary outcome measure was the 6-month change from baseline in double-blind assessment of off-medication UPDRS motor scores. This trial is registered with ClinicalTrials.gov, NCT00643890. FINDINGS: Of 66 patients assessed for eligibility, 23 were randomly assigned to sham surgery and 22 to AAV2-GAD infusions; of those, 21 and 16, respectively, were analysed. At the 6-month endpoint, UPDRS score for the AAV2-GAD group decreased by 8.1 points (SD 1.7, 23.1%; p&lt;0.0001) and by 4.7 points in the sham group (1.5, 12.7%; p=0.003). The AAV2-GAD group showed a significantly greater improvement from baseline in UPDRS scores compared with the sham group over the 6-month course of the study (RMANOVA, p=0.04). One serious adverse event occurred within 6 months of surgery; this case of bowel obstruction occurred in the AAV2-GAD group, was not attributed to treatment or the surgical procedure, and fully resolved. Other adverse events were mild or moderate, likely related to surgery and resolved; the most common were headache (seven patients in the AAV2-GAD group vs two in the sham group) and nausea (six vs two). INTERPRETATION: The efficacy and safety of bilateral infusion of AAV2-GAD in the subthalamic nucleus supports its further development for Parkinson's disease and shows the promise for gene therapy for neurological disorders. FUNDING: Neurologix.", "author" : [ { "dropping-particle" : "", "family" : "LeWitt", "given" : "P A", "non-dropping-particle" : "", "parse-names" : false, "suffix" : "" }, { "dropping-particle" : "", "family" : "Rezai", "given" : "A R", "non-dropping-particle" : "", "parse-names" : false, "suffix" : "" }, { "dropping-particle" : "", "family" : "Leehey", "given" : "M A", "non-dropping-particle" : "", "parse-names" : false, "suffix" : "" }, { "dropping-particle" : "", "family" : "Ojemann", "given" : "S G", "non-dropping-particle" : "", "parse-names" : false, "suffix" : "" }, { "dropping-particle" : "", "family" : "Flaherty", "given" : "A W", "non-dropping-particle" : "", "parse-names" : false, "suffix" : "" }, { "dropping-particle" : "", "family" : "Eskandar", "given" : "E N", "non-dropping-particle" : "", "parse-names" : false, "suffix" : "" }, { "dropping-particle" : "", "family" : "Kostyk", "given" : "S K", "non-dropping-particle" : "", "parse-names" : false, "suffix" : "" }, { "dropping-particle" : "", "family" : "Thomas", "given" : "K", "non-dropping-particle" : "", "parse-names" : false, "suffix" : "" }, { "dropping-particle" : "", "family" : "Sarkar", "given" : "A", "non-dropping-particle" : "", "parse-names" : false, "suffix" : "" }, { "dropping-particle" : "", "family" : "Siddiqui", "given" : "M S", "non-dropping-particle" : "", "parse-names" : false, "suffix" : "" }, { "dropping-particle" : "", "family" : "Tatter", "given" : "S B", "non-dropping-particle" : "", "parse-names" : false, "suffix" : "" }, { "dropping-particle" : "", "family" : "Schwalb", "given" : "J M", "non-dropping-particle" : "", "parse-names" : false, "suffix" : "" }, { "dropping-particle" : "", "family" : "Poston", "given" : "K L", "non-dropping-particle" : "", "parse-names" : false, "suffix" : "" }, { "dropping-particle" : "", "family" : "Henderson", "given" : "J M", "non-dropping-particle" : "", "parse-names" : false, "suffix" : "" }, { "dropping-particle" : "", "family" : "Kurlan", "given" : "R M", "non-dropping-particle" : "", "parse-names" : false, "suffix" : "" }, { "dropping-particle" : "", "family" : "Richard", "given" : "I H", "non-dropping-particle" : "", "parse-names" : false, "suffix" : "" }, { "dropping-particle" : "", "family" : "Meter", "given" : "L", "non-dropping-particle" : "Van", "parse-names" : false, "suffix" : "" }, { "dropping-particle" : "V", "family" : "Sapan", "given" : "C", "non-dropping-particle" : "", "parse-names" : false, "suffix" : "" }, { "dropping-particle" : "", "family" : "During", "given" : "M J", "non-dropping-particle" : "", "parse-names" : false, "suffix" : "" }, { "dropping-particle" : "", "family" : "Kaplitt", "given" : "M G", "non-dropping-particle" : "", "parse-names" : false, "suffix" : "" }, { "dropping-particle" : "", "family" : "Feigin", "given" : "A", "non-dropping-particle" : "", "parse-names" : false, "suffix" : "" } ], "container-title" : "Lancet Neurol", "edition" : "2011/03/23", "id" : "ITEM-1", "issue" : "4", "issued" : { "date-parts" : [ [ "2011" ] ] }, "note" : "LeWitt, Peter A\nRezai, Ali R\nLeehey, Maureen A\nOjemann, Steven G\nFlaherty, Alice W\nEskandar, Emad N\nKostyk, Sandra K\nThomas, Karen\nSarkar, Atom\nSiddiqui, Mustafa S\nTatter, Stephen B\nSchwalb, Jason M\nPoston, Kathleen L\nHenderson, Jaimie M\nKurlan, Roger M\nRichard, Irene H\nVan Meter, Lori\nSapan, Christine V\nDuring, Matthew J\nKaplitt, Michael G\nFeigin, Andrew\nRandomized Controlled Trial\nResearch Support, Non-U.S. Gov't\nEngland\nLancet neurology\nLancet Neurol. 2011 Apr;10(4):309-19.", "page" : "309-319", "title" : "AAV2-GAD gene therapy for advanced Parkinson's disease: a double-blind, sham-surgery controlled, randomised trial", "type" : "article-journal", "volume" : "10" }, "uris" : [ "http://www.mendeley.com/documents/?uuid=27f6fbdf-f1dc-4c11-a2bc-113107c150aa" ] } ], "mendeley" : { "previouslyFormattedCitation" : "(LeWitt et al., 2011)" }, "properties" : { "noteIndex" : 0 }, "schema" : "https://github.com/citation-style-language/schema/raw/master/csl-citation.json" }</w:instrText>
      </w:r>
      <w:r w:rsidR="00122438" w:rsidRPr="004A544B">
        <w:rPr>
          <w:shd w:val="clear" w:color="auto" w:fill="FFFFFF"/>
        </w:rPr>
        <w:fldChar w:fldCharType="separate"/>
      </w:r>
      <w:r w:rsidRPr="00660074">
        <w:rPr>
          <w:noProof/>
          <w:shd w:val="clear" w:color="auto" w:fill="FFFFFF"/>
        </w:rPr>
        <w:t>(LeWitt et al., 2011)</w:t>
      </w:r>
      <w:r w:rsidR="00122438" w:rsidRPr="004A544B">
        <w:rPr>
          <w:shd w:val="clear" w:color="auto" w:fill="FFFFFF"/>
        </w:rPr>
        <w:fldChar w:fldCharType="end"/>
      </w:r>
      <w:r w:rsidRPr="004A544B">
        <w:rPr>
          <w:shd w:val="clear" w:color="auto" w:fill="FFFFFF"/>
        </w:rPr>
        <w:t xml:space="preserve">. </w:t>
      </w:r>
    </w:p>
    <w:p w:rsidR="006179E6" w:rsidRPr="003D306D" w:rsidRDefault="006179E6" w:rsidP="006179E6">
      <w:pPr>
        <w:pStyle w:val="Heading2"/>
        <w:rPr>
          <w:szCs w:val="23"/>
        </w:rPr>
      </w:pPr>
      <w:bookmarkStart w:id="289" w:name="_Toc339016726"/>
      <w:bookmarkStart w:id="290" w:name="_Toc340756429"/>
      <w:bookmarkStart w:id="291" w:name="_Toc341038757"/>
      <w:bookmarkStart w:id="292" w:name="_Toc370678294"/>
      <w:r w:rsidRPr="003D306D">
        <w:rPr>
          <w:szCs w:val="23"/>
        </w:rPr>
        <w:t xml:space="preserve">1.9.3. Neurotrophic factors and </w:t>
      </w:r>
      <w:r>
        <w:rPr>
          <w:szCs w:val="23"/>
        </w:rPr>
        <w:t xml:space="preserve">mechanisms of </w:t>
      </w:r>
      <w:r w:rsidRPr="003D306D">
        <w:rPr>
          <w:szCs w:val="23"/>
        </w:rPr>
        <w:t>neuroprotecti</w:t>
      </w:r>
      <w:bookmarkEnd w:id="288"/>
      <w:bookmarkEnd w:id="289"/>
      <w:bookmarkEnd w:id="290"/>
      <w:bookmarkEnd w:id="291"/>
      <w:r>
        <w:rPr>
          <w:szCs w:val="23"/>
        </w:rPr>
        <w:t>on</w:t>
      </w:r>
      <w:bookmarkEnd w:id="292"/>
    </w:p>
    <w:p w:rsidR="006179E6" w:rsidRPr="003D306D" w:rsidRDefault="006179E6" w:rsidP="006179E6">
      <w:r w:rsidRPr="003D306D">
        <w:t>Although strategies of e</w:t>
      </w:r>
      <w:r>
        <w:t>nzyme replacement and modulation of</w:t>
      </w:r>
      <w:r w:rsidRPr="003D306D">
        <w:t xml:space="preserve"> the STN</w:t>
      </w:r>
      <w:r>
        <w:t xml:space="preserve"> have </w:t>
      </w:r>
      <w:r w:rsidRPr="003D306D">
        <w:t>provide</w:t>
      </w:r>
      <w:r>
        <w:t>d</w:t>
      </w:r>
      <w:r w:rsidRPr="003D306D">
        <w:t xml:space="preserve"> some advantages and </w:t>
      </w:r>
      <w:r>
        <w:t>are</w:t>
      </w:r>
      <w:r w:rsidRPr="003D306D">
        <w:t xml:space="preserve"> in phase I/II clinical trials, these ultimately </w:t>
      </w:r>
      <w:r>
        <w:t xml:space="preserve">offer </w:t>
      </w:r>
      <w:r w:rsidRPr="003D306D">
        <w:t>symptomatic clinical benefits. For this limitation, a</w:t>
      </w:r>
      <w:r>
        <w:t>n</w:t>
      </w:r>
      <w:r w:rsidRPr="003D306D">
        <w:t xml:space="preserve"> effective and safe gene therapy strategy for PD</w:t>
      </w:r>
      <w:r>
        <w:t xml:space="preserve"> delivering</w:t>
      </w:r>
      <w:r w:rsidRPr="003D306D">
        <w:t xml:space="preserve"> neurotrophic factor</w:t>
      </w:r>
      <w:r>
        <w:t>(</w:t>
      </w:r>
      <w:r w:rsidRPr="003D306D">
        <w:t>s</w:t>
      </w:r>
      <w:r>
        <w:t>)</w:t>
      </w:r>
      <w:r w:rsidRPr="003D306D">
        <w:t xml:space="preserve"> has been developed </w:t>
      </w:r>
      <w:r>
        <w:t xml:space="preserve">and considered as an approach for </w:t>
      </w:r>
      <w:r w:rsidRPr="003D306D">
        <w:t>both symptomatic and dis</w:t>
      </w:r>
      <w:r w:rsidR="00302A77">
        <w:t>ease-</w:t>
      </w:r>
      <w:r w:rsidRPr="003D306D">
        <w:t>modifying benefits.</w:t>
      </w:r>
    </w:p>
    <w:p w:rsidR="006179E6" w:rsidRPr="003D306D" w:rsidRDefault="006179E6" w:rsidP="006179E6">
      <w:pPr>
        <w:pStyle w:val="Heading3"/>
      </w:pPr>
      <w:bookmarkStart w:id="293" w:name="_Toc328936986"/>
      <w:bookmarkStart w:id="294" w:name="_Toc339016727"/>
      <w:bookmarkStart w:id="295" w:name="_Toc340756430"/>
      <w:bookmarkStart w:id="296" w:name="_Toc341038758"/>
      <w:bookmarkStart w:id="297" w:name="_Toc370678295"/>
      <w:r w:rsidRPr="003D306D">
        <w:t>1.9.3.1. Neurotrophic factors</w:t>
      </w:r>
      <w:bookmarkEnd w:id="293"/>
      <w:bookmarkEnd w:id="294"/>
      <w:bookmarkEnd w:id="295"/>
      <w:bookmarkEnd w:id="296"/>
      <w:bookmarkEnd w:id="297"/>
      <w:r w:rsidRPr="003D306D">
        <w:t xml:space="preserve"> </w:t>
      </w:r>
    </w:p>
    <w:p w:rsidR="006179E6" w:rsidRPr="003D306D" w:rsidRDefault="006179E6" w:rsidP="006179E6">
      <w:r w:rsidRPr="003D306D">
        <w:t>Neurotrophic fac</w:t>
      </w:r>
      <w:r>
        <w:t>tors are secreted proteins that</w:t>
      </w:r>
      <w:r w:rsidRPr="003D306D">
        <w:t xml:space="preserve"> regulate some aspects of the development of the nervous system, such as neuronal survival, axonal growth and synaptic plasticity. Neurotrophic factors</w:t>
      </w:r>
      <w:r>
        <w:t xml:space="preserve"> </w:t>
      </w:r>
      <w:r w:rsidRPr="003D306D">
        <w:t xml:space="preserve">can protect cells from insults (neuroprotection), restore damaged cells from degeneration (neurorestoration) or stimulate </w:t>
      </w:r>
      <w:r>
        <w:t>formation of new cells in tissue</w:t>
      </w:r>
      <w:r w:rsidRPr="003D306D">
        <w:t xml:space="preserve"> that has been injured (neuroregeneration)</w:t>
      </w:r>
      <w:r>
        <w:t xml:space="preserve"> </w:t>
      </w:r>
      <w:r w:rsidR="00122438">
        <w:fldChar w:fldCharType="begin" w:fldLock="1"/>
      </w:r>
      <w:r w:rsidR="00994410">
        <w:instrText>ADDIN CSL_CITATION { "citationItems" : [ { "id" : "ITEM-1", "itemData" : { "DOI" : "S0301-0082(08)00056-7 [pii]\n10.1016/j.pneurobio.2008.05.003", "ISBN" : "0301-0082 (Print)\n0301-0082 (Linking)", "PMID" : "18582530", "abstract" : "Parkinson's disease was first described in 1817 by James Parkinson. It is one of the most common neurodegenerative disorders, affecting the nigrostriatal pathways involved in the control of movement. Since the introduction of L-DOPA as a therapy in the mid-1960s, clinical management of the symptoms has progressed, but, at present, it remains impossible to stop the disease progression or to restore lost functions. A better understanding of neurodegeneration and of midbrain neuronal development has allowed the development of new pharmaceutical compounds with neuroprotective properties and has shown the potential of neurone replacement therapies in Parkinson's disease. Even though major obstacles remain before these can be transferred to the clinic, the progress made in the last 10 years brings hope of improved therapies for Parkinson's disease. In this paper we review the current knowledge of Parkinson's disease including its etiology, some of the current symptomatic therapeutic modalities, and recent progress in neuroprotective and cell replacement therapies.", "author" : [ { "dropping-particle" : "", "family" : "Toulouse", "given" : "A", "non-dropping-particle" : "", "parse-names" : false, "suffix" : "" }, { "dropping-particle" : "", "family" : "Sullivan", "given" : "A M", "non-dropping-particle" : "", "parse-names" : false, "suffix" : "" } ], "container-title" : "Prog Neurobiol", "edition" : "2008/06/28", "id" : "ITEM-1", "issue" : "4", "issued" : { "date-parts" : [ [ "2008" ] ] }, "note" : "Toulouse, Andre\nSullivan, Aideen M\nReview\nEngland\nProgress in neurobiology\nProg Neurobiol. 2008 Aug;85(4):376-92. Epub 2008 Jun 5.", "page" : "376-392", "title" : "Progress in Parkinson's disease-where do we stand?", "type" : "article-journal", "volume" : "85" }, "uris" : [ "http://www.mendeley.com/documents/?uuid=84f7b87c-e612-468d-9805-20e635f29004" ] } ], "mendeley" : { "previouslyFormattedCitation" : "(Toulouse and Sullivan, 2008)" }, "properties" : { "noteIndex" : 0 }, "schema" : "https://github.com/citation-style-language/schema/raw/master/csl-citation.json" }</w:instrText>
      </w:r>
      <w:r w:rsidR="00122438">
        <w:fldChar w:fldCharType="separate"/>
      </w:r>
      <w:r w:rsidR="007413E0" w:rsidRPr="00660074">
        <w:rPr>
          <w:noProof/>
        </w:rPr>
        <w:t>(Toulouse and Sullivan, 2008)</w:t>
      </w:r>
      <w:r w:rsidR="00122438">
        <w:fldChar w:fldCharType="end"/>
      </w:r>
      <w:r w:rsidRPr="003D306D">
        <w:t xml:space="preserve">. Some </w:t>
      </w:r>
      <w:r>
        <w:t xml:space="preserve">neurotrophic </w:t>
      </w:r>
      <w:r w:rsidRPr="003D306D">
        <w:t xml:space="preserve">factors act only during </w:t>
      </w:r>
      <w:r>
        <w:t>specific periods of the development</w:t>
      </w:r>
      <w:r w:rsidRPr="003D306D">
        <w:t xml:space="preserve"> whilst others provide their functions throughout life</w:t>
      </w:r>
      <w:r>
        <w:t xml:space="preserve"> </w:t>
      </w:r>
      <w:r w:rsidR="00122438">
        <w:fldChar w:fldCharType="begin" w:fldLock="1"/>
      </w:r>
      <w:r w:rsidR="00994410">
        <w:instrText>ADDIN CSL_CITATION { "citationItems" : [ { "id" : "ITEM-1", "itemData" : { "ISSN" : "1529-2401", "PMID" : "12832542", "abstract" : "Development of midbrain dopaminergic neurons is known to depend on inductive signals derived from the ventral midline, including Sonic hedgehog (Shh) as one of the identified molecules. Here we show that in addition to Shh, transforming growth factor (TGF)-beta is required for both induction and survival of ventrally located midbrain dopaminergic neurons. Like Shh, TGF-beta is expressed in early embryonic structures such as notochord and floor plate, as well as in the area where midbrain dopaminergic neurons are developing. Treatment of cells dissociated from the rat embryonic day (E) 12 midbrain floor with TGF-beta significantly increases the number of tyrosine hydroxylase (TH)-positive dopaminergic neurons within 24 hr. Neutralization of TGF-beta in vitro completely abolishes the induction of dopaminergic neurons. In the absence of TGF-beta, Shh cannot induce TH-positive neurons, and vice versa, neutralizing endogenous Shh abolishes the capacity of TGF-beta to induce dopaminergic neurons in vitro. Furthermore, neutralization of TGF-beta in vivo during chick E2-7 but not E4-7 resulted in a significant reduction in TH-positive neurons in the ventral midbrain floor but not in the locus coeruleus or diencephalon, which suggests that the TGF-beta is required for the induction of mesencephalic dopaminergic neurons with a critical time period at E2/E3. Furthermore, neutralization of TGF-beta between E6 and 10, a time period during maturation of mesencephalic dopaminergic neurons when no further inductive cues are required, also resulted in a significant loss of dopaminergic neurons, suggesting that TGF-beta is required for the promotion of survival of ventral midbrain dopaminergic neurons as well. Together, our results identify TGF-beta as an essential mediator for the induction and maintenance of midbrain dopaminergic neurons.", "author" : [ { "dropping-particle" : "", "family" : "Farkas", "given" : "Lilla M", "non-dropping-particle" : "", "parse-names" : false, "suffix" : "" }, { "dropping-particle" : "", "family" : "D\u00fcnker", "given" : "Nicole", "non-dropping-particle" : "", "parse-names" : false, "suffix" : "" }, { "dropping-particle" : "", "family" : "Roussa", "given" : "Eleni", "non-dropping-particle" : "", "parse-names" : false, "suffix" : "" }, { "dropping-particle" : "", "family" : "Unsicker", "given" : "Klaus", "non-dropping-particle" : "", "parse-names" : false, "suffix" : "" }, { "dropping-particle" : "", "family" : "Krieglstein", "given" : "Kerstin", "non-dropping-particle" : "", "parse-names" : false, "suffix" : "" } ], "container-title" : "The Journal of neuroscience : the official journal of the Society for Neuroscience", "id" : "ITEM-1", "issue" : "12", "issued" : { "date-parts" : [ [ "2003", "6", "15" ] ] }, "page" : "5178-86", "title" : "Transforming growth factor-beta(s) are essential for the development of midbrain dopaminergic neurons in vitro and in vivo.", "type" : "article-journal", "volume" : "23" }, "uris" : [ "http://www.mendeley.com/documents/?uuid=de85986a-d516-4f00-949d-fedd2df2f02c" ] }, { "id" : "ITEM-2", "itemData" : { "DOI" : "10.1016/j.ghir.2006.11.001", "ISSN" : "1096-6374", "PMID" : "17208483", "abstract" : "Increasing evidences from experimental and human studies suggest that the activity of the growth hormone (GH/insulin-like growth factor-I) axis may contribute to the age-related cognitive decline and poor cognition in late life.", "author" : [ { "dropping-particle" : "", "family" : "Landi", "given" : "Francesco", "non-dropping-particle" : "", "parse-names" : false, "suffix" : "" }, { "dropping-particle" : "", "family" : "Capoluongo", "given" : "Ettore", "non-dropping-particle" : "", "parse-names" : false, "suffix" : "" }, { "dropping-particle" : "", "family" : "Russo", "given" : "Andrea", "non-dropping-particle" : "", "parse-names" : false, "suffix" : "" }, { "dropping-particle" : "", "family" : "Onder", "given" : "Graziano", "non-dropping-particle" : "", "parse-names" : false, "suffix" : "" }, { "dropping-particle" : "", "family" : "Cesari", "given" : "Matteo", "non-dropping-particle" : "", "parse-names" : false, "suffix" : "" }, { "dropping-particle" : "", "family" : "Lulli", "given" : "Paola", "non-dropping-particle" : "", "parse-names" : false, "suffix" : "" }, { "dropping-particle" : "", "family" : "Minucci", "given" : "Angelo", "non-dropping-particle" : "", "parse-names" : false, "suffix" : "" }, { "dropping-particle" : "", "family" : "Pahor", "given" : "Marco", "non-dropping-particle" : "", "parse-names" : false, "suffix" : "" }, { "dropping-particle" : "", "family" : "Zuppi", "given" : "Cecilia", "non-dropping-particle" : "", "parse-names" : false, "suffix" : "" }, { "dropping-particle" : "", "family" : "Bernabei", "given" : "Roberto", "non-dropping-particle" : "", "parse-names" : false, "suffix" : "" } ], "container-title" : "Growth hormone &amp; IGF research : official journal of the Growth Hormone Research Society and the International IGF Research Society", "id" : "ITEM-2", "issue" : "1", "issued" : { "date-parts" : [ [ "2007", "2" ] ] }, "page" : "58-66", "title" : "Free insulin-like growth factor-I and cognitive function in older persons living in community.", "type" : "article-journal", "volume" : "17" }, "uris" : [ "http://www.mendeley.com/documents/?uuid=59676071-709f-43c7-9a36-05275fede070" ] } ], "mendeley" : { "previouslyFormattedCitation" : "(Farkas et al., 2003; Landi et al., 2007)" }, "properties" : { "noteIndex" : 0 }, "schema" : "https://github.com/citation-style-language/schema/raw/master/csl-citation.json" }</w:instrText>
      </w:r>
      <w:r w:rsidR="00122438">
        <w:fldChar w:fldCharType="separate"/>
      </w:r>
      <w:r w:rsidR="007413E0" w:rsidRPr="00660074">
        <w:rPr>
          <w:noProof/>
        </w:rPr>
        <w:t>(Farkas et al., 2003; Landi et al., 2007)</w:t>
      </w:r>
      <w:r w:rsidR="00122438">
        <w:fldChar w:fldCharType="end"/>
      </w:r>
      <w:r w:rsidRPr="003D306D">
        <w:t xml:space="preserve">. </w:t>
      </w:r>
    </w:p>
    <w:p w:rsidR="006179E6" w:rsidRPr="003D306D" w:rsidRDefault="006179E6" w:rsidP="006179E6">
      <w:r w:rsidRPr="003D306D">
        <w:t>Neurotrophic factors investigated in PD t</w:t>
      </w:r>
      <w:r>
        <w:t>herapy</w:t>
      </w:r>
      <w:r w:rsidRPr="003D306D">
        <w:t xml:space="preserve"> can be grouped into several families based on the homology of the factors, their receptors, and common transduction pathways </w:t>
      </w:r>
      <w:r w:rsidR="00122438">
        <w:fldChar w:fldCharType="begin" w:fldLock="1"/>
      </w:r>
      <w:r w:rsidR="00994410">
        <w:instrText>ADDIN CSL_CITATION { "citationItems" : [ { "id" : "ITEM-1", "itemData" : { "author" : [ { "dropping-particle" : "", "family" : "Russell", "given" : "D S", "non-dropping-particle" : "", "parse-names" : false, "suffix" : "" }, { "dropping-particle" : "", "family" : "Duman", "given" : "R S", "non-dropping-particle" : "", "parse-names" : false, "suffix" : "" } ], "container-title" : "Neuropsychopharmacology: The Fifth Generation of Progress. ", "id" : "ITEM-1", "issued" : { "date-parts" : [ [ "2002" ] ] }, "publisher" : "Lippincott Williams and Wilkins", "publisher-place" : "Philadelphia, USA", "title" : "Neurotrophic factors and intracellular signal transduction pathways", "type" : "chapter" }, "uris" : [ "http://www.mendeley.com/documents/?uuid=28abc995-4723-4de4-b764-79a9b4b54200" ] } ], "mendeley" : { "previouslyFormattedCitation" : "(Russell and Duman, 2002)" }, "properties" : { "noteIndex" : 0 }, "schema" : "https://github.com/citation-style-language/schema/raw/master/csl-citation.json" }</w:instrText>
      </w:r>
      <w:r w:rsidR="00122438">
        <w:fldChar w:fldCharType="separate"/>
      </w:r>
      <w:r w:rsidR="007413E0" w:rsidRPr="00660074">
        <w:rPr>
          <w:noProof/>
        </w:rPr>
        <w:t>(Russell and Duman, 2002)</w:t>
      </w:r>
      <w:r w:rsidR="00122438">
        <w:fldChar w:fldCharType="end"/>
      </w:r>
      <w:r w:rsidR="00122438" w:rsidRPr="003D306D">
        <w:fldChar w:fldCharType="begin"/>
      </w:r>
      <w:r w:rsidRPr="003D306D">
        <w:instrText xml:space="preserve"> ADDIN EN.CITE &lt;EndNote&gt;&lt;Cite&gt;&lt;Author&gt;Peterson&lt;/Author&gt;&lt;Year&gt;2008&lt;/Year&gt;&lt;RecNum&gt;189&lt;/RecNum&gt;&lt;record&gt;&lt;rec-number&gt;189&lt;/rec-number&gt;&lt;foreign-keys&gt;&lt;key app="EN" db-id="0txpvsw9qedefoetxa5x5ff5pdv5rsstwewr"&gt;189&lt;/key&gt;&lt;/foreign-keys&gt;&lt;ref-type name="Journal Article"&gt;17&lt;/ref-type&gt;&lt;contributors&gt;&lt;authors&gt;&lt;author&gt;Peterson, A. L.&lt;/author&gt;&lt;author&gt;Nutt, J. G.&lt;/author&gt;&lt;/authors&gt;&lt;/contributors&gt;&lt;auth-address&gt;Parkinsons Disease Research, Educational and Clinical Center, Portland Veteran&amp;apos;s Administration Medical Center, Portland, Oregon 97239, USA.&lt;/auth-address&gt;&lt;titles&gt;&lt;title&gt;Treatment of Parkinson&amp;apos;s disease with trophic factors&lt;/title&gt;&lt;secondary-title&gt;Neurotherapeutics&lt;/secondary-title&gt;&lt;/titles&gt;&lt;periodical&gt;&lt;full-title&gt;Neurotherapeutics&lt;/full-title&gt;&lt;/periodical&gt;&lt;pages&gt;270-80&lt;/pages&gt;&lt;volume&gt;5&lt;/volume&gt;&lt;number&gt;2&lt;/number&gt;&lt;edition&gt;2008/04/09&lt;/edition&gt;&lt;keywords&gt;&lt;keyword&gt;Animals&lt;/keyword&gt;&lt;keyword&gt;Humans&lt;/keyword&gt;&lt;keyword&gt;Nerve Growth Factors/classification/*therapeutic use&lt;/keyword&gt;&lt;keyword&gt;Parkinson Disease/*therapy&lt;/keyword&gt;&lt;/keywords&gt;&lt;dates&gt;&lt;year&gt;2008&lt;/year&gt;&lt;pub-dates&gt;&lt;date&gt;Apr&lt;/date&gt;&lt;/pub-dates&gt;&lt;/dates&gt;&lt;isbn&gt;1933-7213 (Print)&lt;/isbn&gt;&lt;accession-num&gt;18394569&lt;/accession-num&gt;&lt;urls&gt;&lt;related-urls&gt;&lt;url&gt;http://www.ncbi.nlm.nih.gov/entrez/query.fcgi?cmd=Retrieve&amp;amp;db=PubMed&amp;amp;dopt=Citation&amp;amp;list_uids=18394569&lt;/url&gt;&lt;/related-urls&gt;&lt;/urls&gt;&lt;electronic-resource-num&gt;S1933-7213(08)00014-7 [pii]&amp;#xD;10.1016/j.nurt.2008.02.003&lt;/electronic-resource-num&gt;&lt;language&gt;eng&lt;/language&gt;&lt;/record&gt;&lt;/Cite&gt;&lt;/EndNote&gt;</w:instrText>
      </w:r>
      <w:r w:rsidR="00122438" w:rsidRPr="003D306D">
        <w:fldChar w:fldCharType="end"/>
      </w:r>
      <w:r w:rsidRPr="003D306D">
        <w:t>. Perhaps</w:t>
      </w:r>
      <w:r>
        <w:t>,</w:t>
      </w:r>
      <w:r w:rsidRPr="003D306D">
        <w:t xml:space="preserve"> the most widely </w:t>
      </w:r>
      <w:r w:rsidRPr="003D306D">
        <w:lastRenderedPageBreak/>
        <w:t>expressed in</w:t>
      </w:r>
      <w:r>
        <w:t xml:space="preserve"> the brain of these families is</w:t>
      </w:r>
      <w:r w:rsidRPr="003D306D">
        <w:t xml:space="preserve"> the neurotrophin family, which includes nerve growth factor, brain-derived neurotrophic factor (BDNF), neurotrophin 3</w:t>
      </w:r>
      <w:r>
        <w:t>,</w:t>
      </w:r>
      <w:r w:rsidRPr="003D306D">
        <w:t xml:space="preserve"> and neurotrophin 4 </w:t>
      </w:r>
      <w:r w:rsidR="00122438" w:rsidRPr="003D306D">
        <w:fldChar w:fldCharType="begin" w:fldLock="1"/>
      </w:r>
      <w:r w:rsidR="00994410">
        <w:instrText>ADDIN CSL_CITATION { "citationItems" : [ { "id" : "ITEM-1", "itemData" : { "ISSN" : "0270-6474", "PMID" : "8283241", "abstract" : "The neurotrophins brain-derived neurotrophic factor (BDNF), neurotrophin-3 (NT-3), and neurotrophin-4/5 (NT-4/5) were compared for their effects in promoting the survival and/or regulation of expression of phenotypic markers of dopaminergic and GABAergic neurons in cultures derived from embryonic rat ventral mesencephalon. Dopaminergic neuron number and phenotypic expression were monitored by tyrosine hydroxylase (TH) immunocytochemistry, and measurement of high-affinity dopamine uptake activity and dopamine content, respectively. High-affinity GABA uptake, glutamic acid decarboxylase (GAD) activity, and endogenous GABA content were used to detect GABAergic neurons. Seven days of treatment with either BDNF or NT-3 resulted in dose-dependent increases in the number of TH-positive neurons, with maximal responses of 3-fold and 2.3-fold, respectively. Dopamine uptake activity and dopamine content were similarly increased. The effects of BDNF and NT-3 on dopamine uptake activity showed no additivity. NT-4/5 treatment elicited the greatest increase (7-fold) in the number of TH-positive neurons, as well as a 2.6-fold increase in dopamine content. In marked contrast to BDNF or NT-3, NT-4/5 had no effect on dopamine uptake capacity. BDNF, NT-3, or NT-4/5 also produced dose-dependent elevations of 2-3-fold in GABA uptake activity. These effects were not additive. GAD activity was increased by BDNF (1.8-fold) and NT-3 (threefold) treatment, but not by NT-4/5, whereas GABA content was increased to a similar extent by all three neurotrophins. NGF had no effect on any of the parameters measured in this study. Northern analyses indicated that the mRNAs encoding TrkB and TrkC, the functional high-affinity receptors for BDNF and NT-4/5, and NT-3, respectively, are expressed in the substantia nigra of adult rat brain, as well as in cultures of developing ventral mesencephalon. Taken together, our results indicate that BDNF and NT-3 have broadly similar effects in promoting the survival and differentiated phenotype of both dopaminergic and GABAergic neurons of the developing substantia nigra. Although BDNF and NT-4/5 are thought to act through the same high-affinity receptor, TrkB, it is evident that these two neurotrophins have distinct as well as overlapping actions toward mesencephalic dopaminergic or GABAergic neurons.", "author" : [ { "dropping-particle" : "", "family" : "Hyman", "given" : "C", "non-dropping-particle" : "", "parse-names" : false, "suffix" : "" }, { "dropping-particle" : "", "family" : "Juhasz", "given" : "M", "non-dropping-particle" : "", "parse-names" : false, "suffix" : "" }, { "dropping-particle" : "", "family" : "Jackson", "given" : "C", "non-dropping-particle" : "", "parse-names" : false, "suffix" : "" }, { "dropping-particle" : "", "family" : "Wright", "given" : "P", "non-dropping-particle" : "", "parse-names" : false, "suffix" : "" }, { "dropping-particle" : "", "family" : "Ip", "given" : "N Y", "non-dropping-particle" : "", "parse-names" : false, "suffix" : "" }, { "dropping-particle" : "", "family" : "Lindsay", "given" : "R M", "non-dropping-particle" : "", "parse-names" : false, "suffix" : "" } ], "container-title" : "The Journal of neuroscience : the official journal of the Society for Neuroscience", "id" : "ITEM-1", "issue" : "1", "issued" : { "date-parts" : [ [ "1994", "1" ] ] }, "page" : "335-47", "title" : "Overlapping and distinct actions of the neurotrophins BDNF, NT-3, and NT-4/5 on cultured dopaminergic and GABAergic neurons of the ventral mesencephalon.", "type" : "article-journal", "volume" : "14" }, "uris" : [ "http://www.mendeley.com/documents/?uuid=3df15cf6-f21e-42c4-a1ff-9ca116fa5409" ] }, { "id" : "ITEM-2", "itemData" : { "DOI" : "S0006-8993(05)00791-2 [pii]\n10.1016/j.brainres.2005.05.072", "ISBN" : "0006-8993 (Print)\n0006-8993 (Linking)", "PMID" : "16018990", "abstract" : "Both glial cell line-derived neurotrophic factor (GDNF) and brain-derived neurotrophic factor (BDNF) can protect nigrostriatal dopaminergic neurons from neurotoxins in rodent and monkey models of Parkinson's disease (PD). These two neurotrophic factors are usually tested individually. This study was designed to compare GDNF, BDNF, or both, for their capabilities to correct behavioral deficits and protect nigrostriatal dopaminergic neurons in a rat model of PD. Gene transfer used a helper virus-free Herpes Simplex Virus (HSV-1) vector system and a modified neurofilament heavy gene promoter that supports long-term expression in forebrain neurons. Rats received unilateral intrastriatal injections of HSV-1 vectors that express either GDNF or BDNF, or both vectors, followed by intrastriatal injections of 6-hydroxydopamine (6-OHDA). Recombinant GDNF or BDNF was detected in striatal neurons in rats sacrificed at 7 months after gene transfer. Of note, GDNF was significantly more effective than BDNF for both correcting behavioral deficits and protecting nigrostriatal dopaminergic neurons. Expression of both neurotrophic factors was no more effective than expression of only GDNF. These results suggest that GDNF is more effective than BDNF for correcting the rat model of PD, and that there are no detectable benefits from expressing both of these neurotrophic factors.", "author" : [ { "dropping-particle" : "", "family" : "Sun", "given" : "M", "non-dropping-particle" : "", "parse-names" : false, "suffix" : "" }, { "dropping-particle" : "", "family" : "Kong", "given" : "L", "non-dropping-particle" : "", "parse-names" : false, "suffix" : "" }, { "dropping-particle" : "", "family" : "Wang", "given" : "X", "non-dropping-particle" : "", "parse-names" : false, "suffix" : "" }, { "dropping-particle" : "", "family" : "Lu", "given" : "X G", "non-dropping-particle" : "", "parse-names" : false, "suffix" : "" }, { "dropping-particle" : "", "family" : "Gao", "given" : "Q", "non-dropping-particle" : "", "parse-names" : false, "suffix" : "" }, { "dropping-particle" : "", "family" : "Geller", "given" : "A I", "non-dropping-particle" : "", "parse-names" : false, "suffix" : "" } ], "container-title" : "Brain Res", "edition" : "2005/07/16", "id" : "ITEM-2", "issue" : "2", "issued" : { "date-parts" : [ [ "2005" ] ] }, "note" : "Sun, Mei\nKong, Lingxin\nWang, Xiaodan\nLu, Xiu-gui\nGao, Qingsheng\nGeller, Alfred I\nAG021193/AG/NIA NIH HHS/United States\nAG16777/AG/NIA NIH HHS/United States\nAG20177/AG/NIA NIH HHS/United States\nNS045855/NS/NINDS NIH HHS/United States\nNS42016/NS/NINDS NIH HHS/United States\nR01 AG016777-05/AG/NIA NIH HHS/United States\nR01 AG021193-03/AG/NIA NIH HHS/United States\nR01 NS043107-04/NS/NINDS NIH HHS/United States\nR01 NS045855-03/NS/NINDS NIH HHS/United States\nComparative Study\nResearch Support, N.I.H., Extramural\nResearch Support, U.S. Gov't, Non-P.H.S.\nResearch Support, U.S. Gov't, P.H.S.\nNetherlands\nBrain research\nBrain Res. 2005 Aug 9;1052(2):119-29.", "page" : "119-129", "title" : "Comparison of the capability of GDNF, BDNF, or both, to protect nigrostriatal neurons in a rat model of Parkinson's disease", "type" : "article-journal", "volume" : "1052" }, "uris" : [ "http://www.mendeley.com/documents/?uuid=8b9129b4-9c7d-4093-9ca6-c4302385d81d" ] }, { "id" : "ITEM-3", "itemData" : { "DOI" : "10.1016/j.brainres.2010.12.090", "ISSN" : "1872-6240", "PMID" : "21236244", "abstract" : "Parkinson's disease (PD) is a neurodegenerative disorder characterized by a preferential loss of dopaminergic (DAergic) neurons of the substantia nigra pars compacta (SNpc). Both glial cell line-derived neurotrophic factor (GDNF) and brain-derived neurotrophic factor (BDNF) play key roles in maintaining the DAergic phenotype and exert a cytoprotective effect on these neurons in vivo and in vitro. However, controversy still exists regarding the relative potency of the two factors and the extent to which they act synergistically. In this study, we used a refined version of organotypic cultures as a model for PD. The neurotoxin 6-hydroxydopamine (6-OHDA) was applied unilaterally in slices of rat mesencephalon, allowing for internal controls and enabling a precise comparison between the two sides of the midbrain. We evaluated the cytoprotective and regenerative effects of BDNF, GDNF and the combination of these in terms of surviving tyrosine hydroxylase positive (TH+) cells and TH mRNA expression. Pre-, co-, or post-treatment with neurotrophic factors clearly protects DAergic neurons from cell death. Cell survival is particularly pronounced in cultures pre-treated with BDNF and is not further increased when BDNF is applied in combination with GDNF in equimolar dose. On the lesion side, surviving TH+ cells exposed to neurotrophic factors showed extensive sprouting, and BDNF treatment resulted in a two-fold increase in TH mRNA. Such effects were not seen in the absence of toxin exposure. Thus, we observed that BDNF induced an upregulation of the DAergic phenotype, which suggest a cytoprotective and regenerative effect.", "author" : [ { "dropping-particle" : "", "family" : "Stahl", "given" : "K", "non-dropping-particle" : "", "parse-names" : false, "suffix" : "" }, { "dropping-particle" : "", "family" : "Mylonakou", "given" : "M N", "non-dropping-particle" : "", "parse-names" : false, "suffix" : "" }, { "dropping-particle" : "", "family" : "Skare", "given" : "\u00d8", "non-dropping-particle" : "", "parse-names" : false, "suffix" : "" }, { "dropping-particle" : "", "family" : "Amiry-Moghaddam", "given" : "M", "non-dropping-particle" : "", "parse-names" : false, "suffix" : "" }, { "dropping-particle" : "", "family" : "Torp", "given" : "R", "non-dropping-particle" : "", "parse-names" : false, "suffix" : "" } ], "container-title" : "Brain research", "id" : "ITEM-3", "issued" : { "date-parts" : [ [ "2011", "3", "10" ] ] }, "page" : "105-18", "title" : "Cytoprotective effects of growth factors: BDNF more potent than GDNF in an organotypic culture model of Parkinson's disease.", "type" : "article-journal", "volume" : "1378" }, "uris" : [ "http://www.mendeley.com/documents/?uuid=5c1d6725-1242-41f4-9a3d-7fdfee5f3668" ] } ], "mendeley" : { "previouslyFormattedCitation" : "(Hyman et al., 1994; Sun et al., 2005; Stahl et al., 2011)" }, "properties" : { "noteIndex" : 0 }, "schema" : "https://github.com/citation-style-language/schema/raw/master/csl-citation.json" }</w:instrText>
      </w:r>
      <w:r w:rsidR="00122438" w:rsidRPr="003D306D">
        <w:fldChar w:fldCharType="separate"/>
      </w:r>
      <w:r w:rsidR="007413E0" w:rsidRPr="00660074">
        <w:rPr>
          <w:noProof/>
        </w:rPr>
        <w:t>(Hyman et al., 1994; Sun et al., 2005; Stahl et al., 2011)</w:t>
      </w:r>
      <w:r w:rsidR="00122438" w:rsidRPr="003D306D">
        <w:fldChar w:fldCharType="end"/>
      </w:r>
      <w:r w:rsidRPr="003D306D">
        <w:t xml:space="preserve">. </w:t>
      </w:r>
    </w:p>
    <w:p w:rsidR="006179E6" w:rsidRPr="003D306D" w:rsidRDefault="006179E6" w:rsidP="006179E6">
      <w:r w:rsidRPr="003D306D">
        <w:t xml:space="preserve">The transforming growth factor-β (TGF-β) superfamily is another </w:t>
      </w:r>
      <w:r>
        <w:t>group of neuro</w:t>
      </w:r>
      <w:r w:rsidRPr="003D306D">
        <w:t>trophic factor</w:t>
      </w:r>
      <w:r>
        <w:t>s</w:t>
      </w:r>
      <w:r w:rsidRPr="003D306D">
        <w:t xml:space="preserve"> with a major relevance to PD </w:t>
      </w:r>
      <w:r w:rsidR="00122438" w:rsidRPr="003D306D">
        <w:fldChar w:fldCharType="begin" w:fldLock="1"/>
      </w:r>
      <w:r w:rsidR="00994410">
        <w:instrText>ADDIN CSL_CITATION { "citationItems" : [ { "id" : "ITEM-1", "itemData" : { "ISSN" : "1529-2401", "PMID" : "12832542", "abstract" : "Development of midbrain dopaminergic neurons is known to depend on inductive signals derived from the ventral midline, including Sonic hedgehog (Shh) as one of the identified molecules. Here we show that in addition to Shh, transforming growth factor (TGF)-beta is required for both induction and survival of ventrally located midbrain dopaminergic neurons. Like Shh, TGF-beta is expressed in early embryonic structures such as notochord and floor plate, as well as in the area where midbrain dopaminergic neurons are developing. Treatment of cells dissociated from the rat embryonic day (E) 12 midbrain floor with TGF-beta significantly increases the number of tyrosine hydroxylase (TH)-positive dopaminergic neurons within 24 hr. Neutralization of TGF-beta in vitro completely abolishes the induction of dopaminergic neurons. In the absence of TGF-beta, Shh cannot induce TH-positive neurons, and vice versa, neutralizing endogenous Shh abolishes the capacity of TGF-beta to induce dopaminergic neurons in vitro. Furthermore, neutralization of TGF-beta in vivo during chick E2-7 but not E4-7 resulted in a significant reduction in TH-positive neurons in the ventral midbrain floor but not in the locus coeruleus or diencephalon, which suggests that the TGF-beta is required for the induction of mesencephalic dopaminergic neurons with a critical time period at E2/E3. Furthermore, neutralization of TGF-beta between E6 and 10, a time period during maturation of mesencephalic dopaminergic neurons when no further inductive cues are required, also resulted in a significant loss of dopaminergic neurons, suggesting that TGF-beta is required for the promotion of survival of ventral midbrain dopaminergic neurons as well. Together, our results identify TGF-beta as an essential mediator for the induction and maintenance of midbrain dopaminergic neurons.", "author" : [ { "dropping-particle" : "", "family" : "Farkas", "given" : "Lilla M", "non-dropping-particle" : "", "parse-names" : false, "suffix" : "" }, { "dropping-particle" : "", "family" : "D\u00fcnker", "given" : "Nicole", "non-dropping-particle" : "", "parse-names" : false, "suffix" : "" }, { "dropping-particle" : "", "family" : "Roussa", "given" : "Eleni", "non-dropping-particle" : "", "parse-names" : false, "suffix" : "" }, { "dropping-particle" : "", "family" : "Unsicker", "given" : "Klaus", "non-dropping-particle" : "", "parse-names" : false, "suffix" : "" }, { "dropping-particle" : "", "family" : "Krieglstein", "given" : "Kerstin", "non-dropping-particle" : "", "parse-names" : false, "suffix" : "" } ], "container-title" : "The Journal of neuroscience : the official journal of the Society for Neuroscience", "id" : "ITEM-1", "issue" : "12", "issued" : { "date-parts" : [ [ "2003", "6", "15" ] ] }, "page" : "5178-86", "title" : "Transforming growth factor-beta(s) are essential for the development of midbrain dopaminergic neurons in vitro and in vivo.", "type" : "article-journal", "volume" : "23" }, "uris" : [ "http://www.mendeley.com/documents/?uuid=de85986a-d516-4f00-949d-fedd2df2f02c" ] } ], "mendeley" : { "previouslyFormattedCitation" : "(Farkas et al., 2003)" }, "properties" : { "noteIndex" : 0 }, "schema" : "https://github.com/citation-style-language/schema/raw/master/csl-citation.json" }</w:instrText>
      </w:r>
      <w:r w:rsidR="00122438" w:rsidRPr="003D306D">
        <w:fldChar w:fldCharType="separate"/>
      </w:r>
      <w:r w:rsidRPr="00660074">
        <w:rPr>
          <w:noProof/>
        </w:rPr>
        <w:t>(Farkas et al., 2003)</w:t>
      </w:r>
      <w:r w:rsidR="00122438" w:rsidRPr="003D306D">
        <w:fldChar w:fldCharType="end"/>
      </w:r>
      <w:r>
        <w:t xml:space="preserve">. This includes TGF-β type 1, 2, </w:t>
      </w:r>
      <w:r w:rsidRPr="003D306D">
        <w:t xml:space="preserve">3, and glial cell line-derived neurotrophic factor (GDNF) family comprising GDNF, neurturin, persephin and artemin </w:t>
      </w:r>
      <w:r w:rsidR="00122438" w:rsidRPr="003D306D">
        <w:fldChar w:fldCharType="begin" w:fldLock="1"/>
      </w:r>
      <w:r w:rsidR="00994410">
        <w:instrText>ADDIN CSL_CITATION { "citationItems" : [ { "id" : "ITEM-1", "itemData" : { "DOI" : "10.1016/S1353-8020(08)70052-X", "ISSN" : "1353-8020", "PMID" : "18267286", "abstract" : "To develop CERE-120 (AAV-NTN) as a novel therapy for Parkinson's disease (PD) that might restore function of degenerating dopamine neurons and prevent further degeneration.", "author" : [ { "dropping-particle" : "", "family" : "Bartus", "given" : "Raymond T", "non-dropping-particle" : "", "parse-names" : false, "suffix" : "" }, { "dropping-particle" : "", "family" : "Herzog", "given" : "Christopher D", "non-dropping-particle" : "", "parse-names" : false, "suffix" : "" }, { "dropping-particle" : "", "family" : "Bishop", "given" : "Kathie", "non-dropping-particle" : "", "parse-names" : false, "suffix" : "" }, { "dropping-particle" : "", "family" : "Ostrove", "given" : "Jeffrey M", "non-dropping-particle" : "", "parse-names" : false, "suffix" : "" }, { "dropping-particle" : "", "family" : "Tuszynski", "given" : "Mark", "non-dropping-particle" : "", "parse-names" : false, "suffix" : "" }, { "dropping-particle" : "", "family" : "Kordower", "given" : "Jeffrey H", "non-dropping-particle" : "", "parse-names" : false, "suffix" : "" }, { "dropping-particle" : "", "family" : "Gasmi", "given" : "Mehdi", "non-dropping-particle" : "", "parse-names" : false, "suffix" : "" } ], "container-title" : "Parkinsonism &amp; related disorders", "id" : "ITEM-1", "issued" : { "date-parts" : [ [ "2007", "1" ] ] }, "page" : "S469-77", "title" : "Issues regarding gene therapy products for Parkinson's disease: the development of CERE-120 (AAV-NTN) as one reference point.", "type" : "article-journal", "volume" : "13 Suppl 3" }, "uris" : [ "http://www.mendeley.com/documents/?uuid=29382b97-5f7f-4f42-95cf-d94357a6164b" ] }, { "id" : "ITEM-2", "itemData" : { "DOI" : "S0969-9961(09)00201-0 [pii]\n10.1016/j.nbd.2009.07.022", "ISBN" : "1095-953X (Electronic)\n0969-9961 (Linking)", "PMID" : "19660547", "abstract" : "This study assessed the potential for functional and anatomical recovery of the diseased aged primate nigrostriatal system, in response to trophic factor gene transfer. Aged rhesus monkeys received a single intracarotid infusion of MPTP, followed one week later by MRI-guided stereotaxic intrastriatal and intranigral injections of lentiviral vectors encoding for glial derived neurotrophic factor (lenti-GDNF) or beta-galactosidase (lenti-LacZ). Functional analysis revealed that the lenti-GDNF, but not lenti-LacZ treated monkeys displayed behavioral improvements that were associated with increased fluorodopa uptake in the striatum ipsilateral to lenti-GDNF treatment. GDNF ELISA of striatal brain samples confirmed increased GDNF expression in lenti-GDNF treated aged animals that correlated with functional improvements and preserved nigrostriatal dopaminergic markers. Our results indicate that the aged primate brain challenged by MPTP administration has the potential to respond to trophic factor delivery and that the degree of neuroprotection depends on GDNF levels.", "author" : [ { "dropping-particle" : "", "family" : "Emborg", "given" : "M E", "non-dropping-particle" : "", "parse-names" : false, "suffix" : "" }, { "dropping-particle" : "", "family" : "Moirano", "given" : "J", "non-dropping-particle" : "", "parse-names" : false, "suffix" : "" }, { "dropping-particle" : "", "family" : "Raschke", "given" : "J", "non-dropping-particle" : "", "parse-names" : false, "suffix" : "" }, { "dropping-particle" : "", "family" : "Bondarenko", "given" : "V", "non-dropping-particle" : "", "parse-names" : false, "suffix" : "" }, { "dropping-particle" : "", "family" : "Zufferey", "given" : "R", "non-dropping-particle" : "", "parse-names" : false, "suffix" : "" }, { "dropping-particle" : "", "family" : "Peng", "given" : "S", "non-dropping-particle" : "", "parse-names" : false, "suffix" : "" }, { "dropping-particle" : "", "family" : "Ebert", "given" : "A D", "non-dropping-particle" : "", "parse-names" : false, "suffix" : "" }, { "dropping-particle" : "", "family" : "Joers", "given" : "V", "non-dropping-particle" : "", "parse-names" : false, "suffix" : "" }, { "dropping-particle" : "", "family" : "Roitberg", "given" : "B", "non-dropping-particle" : "", "parse-names" : false, "suffix" : "" }, { "dropping-particle" : "", "family" : "Holden", "given" : "J E", "non-dropping-particle" : "", "parse-names" : false, "suffix" : "" }, { "dropping-particle" : "", "family" : "Koprich", "given" : "J", "non-dropping-particle" : "", "parse-names" : false, "suffix" : "" }, { "dropping-particle" : "", "family" : "Lipton", "given" : "J", "non-dropping-particle" : "", "parse-names" : false, "suffix" : "" }, { "dropping-particle" : "", "family" : "Kordower", "given" : "J H", "non-dropping-particle" : "", "parse-names" : false, "suffix" : "" }, { "dropping-particle" : "", "family" : "Aebischer", "given" : "P", "non-dropping-particle" : "", "parse-names" : false, "suffix" : "" } ], "container-title" : "Neurobiol Dis", "edition" : "2009/08/08", "id" : "ITEM-2", "issue" : "2", "issued" : { "date-parts" : [ [ "2009" ] ] }, "note" : "Emborg, M E\nMoirano, J\nRaschke, J\nBondarenko, V\nZufferey, R\nPeng, S\nEbert, A D\nJoers, V\nRoitberg, B\nHolden, J E\nKoprich, J\nLipton, J\nKordower, J H\nAebischer, P\n5P51RR000167/RR/NCRR NIH HHS/United States\nNS40578/NS/NINDS NIH HHS/United States\nComparative Study\nResearch Support, N.I.H., Extramural\nUnited States\nNeurobiology of disease\nNeurobiol Dis. 2009 Nov;36(2):303-11. Epub 2009 Aug 4.", "page" : "303-311", "title" : "Response of aged parkinsonian monkeys to in vivo gene transfer of GDNF", "type" : "article-journal", "volume" : "36" }, "uris" : [ "http://www.mendeley.com/documents/?uuid=14e69120-7e9b-41cb-955d-9ac1c794d5ef" ] }, { "id" : "ITEM-3", "itemData" : { "DOI" : "S0301-0082(99)00032-5 [pii]", "ISBN" : "0301-0082 (Print)\n0301-0082 (Linking)", "PMID" : "10697073", "abstract" : "There are three main mechanisms of neuronal cell death which may act separately or cooperatively to cause neurodegeneration. This lethal triplet of metabolic compromise, excitotoxicity, and oxidative stress causes neuronal cell death that is both necrotic and apoptotic in nature. Aspects of each of these three mechanisms are believed to play a role in the neurodegeneration that occurs in both Parkinson's and Huntington's diseases. Strategies to rescue or protect injured neurons usually involve promoting neuronal growth and function or interfering with neurotoxic processes. Considerable research has been done on testing a large array of neuroprotective agents using animal models which mimic these disorders. Some of these approaches have progressed to the clinical arena. Here, we review neuroprotective strategies which have been found to successfully ameliorate the neurodegeneration associated with Parkinson's and Huntington's diseases. First, we will give an overview of the mechanisms of cell death and the background of Parkinson's and Huntington's diseases. Then we will elaborate on a range of neuroprotective strategies, including neurotrophic factors, anti-excitotoxins, antioxidants, bioenergetic supplements, anti-apoptotics, immunosuppressants, and cell transplantation techniques. Most of these approaches hold promise as potential therapies in the treatment of these disorders.", "author" : [ { "dropping-particle" : "", "family" : "Alexi", "given" : "T", "non-dropping-particle" : "", "parse-names" : false, "suffix" : "" }, { "dropping-particle" : "V", "family" : "Borlongan", "given" : "C", "non-dropping-particle" : "", "parse-names" : false, "suffix" : "" }, { "dropping-particle" : "", "family" : "Faull", "given" : "R L", "non-dropping-particle" : "", "parse-names" : false, "suffix" : "" }, { "dropping-particle" : "", "family" : "Williams", "given" : "C E", "non-dropping-particle" : "", "parse-names" : false, "suffix" : "" }, { "dropping-particle" : "", "family" : "Clark", "given" : "R G", "non-dropping-particle" : "", "parse-names" : false, "suffix" : "" }, { "dropping-particle" : "", "family" : "Gluckman", "given" : "P D", "non-dropping-particle" : "", "parse-names" : false, "suffix" : "" }, { "dropping-particle" : "", "family" : "Hughes", "given" : "P E", "non-dropping-particle" : "", "parse-names" : false, "suffix" : "" } ], "container-title" : "Prog Neurobiol", "edition" : "2000/03/04", "id" : "ITEM-3", "issue" : "5", "issued" : { "date-parts" : [ [ "2000" ] ] }, "note" : "Alexi, T\nBorlongan, C V\nFaull, R L\nWilliams, C E\nClark, R G\nGluckman, P D\nHughes, P E\nResearch Support, Non-U.S. Gov't\nResearch Support, U.S. Gov't, Non-P.H.S.\nResearch Support, U.S. Gov't, P.H.S.\nReview\nEngland\nProgress in neurobiology\nProg Neurobiol. 2000 Apr;60(5):409-70.", "page" : "409-470", "title" : "Neuroprotective strategies for basal ganglia degeneration: Parkinson's and Huntington's diseases", "type" : "article-journal", "volume" : "60" }, "uris" : [ "http://www.mendeley.com/documents/?uuid=dc60e034-8194-4f90-abe4-d3c31340c2e0" ] } ], "mendeley" : { "previouslyFormattedCitation" : "(Alexi et al., 2000; Bartus et al., 2007; Emborg et al., 2009)" }, "properties" : { "noteIndex" : 0 }, "schema" : "https://github.com/citation-style-language/schema/raw/master/csl-citation.json" }</w:instrText>
      </w:r>
      <w:r w:rsidR="00122438" w:rsidRPr="003D306D">
        <w:fldChar w:fldCharType="separate"/>
      </w:r>
      <w:r w:rsidR="007413E0" w:rsidRPr="00660074">
        <w:rPr>
          <w:noProof/>
        </w:rPr>
        <w:t>(Alexi et al., 2000; Bartus et al., 2007; Emborg et al., 2009)</w:t>
      </w:r>
      <w:r w:rsidR="00122438" w:rsidRPr="003D306D">
        <w:fldChar w:fldCharType="end"/>
      </w:r>
      <w:r w:rsidRPr="003D306D">
        <w:t xml:space="preserve">. </w:t>
      </w:r>
    </w:p>
    <w:p w:rsidR="006179E6" w:rsidRPr="003D306D" w:rsidRDefault="006179E6" w:rsidP="006179E6">
      <w:r w:rsidRPr="003D306D">
        <w:t>A new conserved family of neurotrophic factors</w:t>
      </w:r>
      <w:r>
        <w:t xml:space="preserve"> </w:t>
      </w:r>
      <w:r w:rsidRPr="003D306D">
        <w:t xml:space="preserve">has been identified, with both neuroprotective and neurorestorative effects in </w:t>
      </w:r>
      <w:r>
        <w:t>the 6-OHDA-lesioned rat model of PD</w:t>
      </w:r>
      <w:r w:rsidRPr="003D306D">
        <w:t xml:space="preserve">. This family currently has two members: conserved dopamine neurotrophic factor </w:t>
      </w:r>
      <w:r w:rsidR="00122438" w:rsidRPr="003D306D">
        <w:fldChar w:fldCharType="begin" w:fldLock="1"/>
      </w:r>
      <w:r w:rsidR="00994410">
        <w:instrText>ADDIN CSL_CITATION { "citationItems" : [ { "id" : "ITEM-1", "itemData" : { "DOI" : "nature05957 [pii]\n10.1038/nature05957", "ISBN" : "1476-4687 (Electronic)\n0028-0836 (Linking)", "PMID" : "17611540", "abstract" : "In Parkinson's disease, brain dopamine neurons degenerate most prominently in the substantia nigra. Neurotrophic factors promote survival, differentiation and maintenance of neurons in developing and adult vertebrate nervous system. The most potent neurotrophic factor for dopamine neurons described so far is the glial-cell-line-derived neurotrophic factor (GDNF). Here we have identified a conserved dopamine neurotrophic factor (CDNF) as a trophic factor for dopamine neurons. CDNF, together with its previously described vertebrate and invertebrate homologue the mesencephalic-astrocyte-derived neurotrophic factor, is a secreted protein with eight conserved cysteine residues, predicting a unique protein fold and defining a new, evolutionarily conserved protein family. CDNF (Armetl1) is expressed in several tissues of mouse and human, including the mouse embryonic and postnatal brain. In vivo, CDNF prevented the 6-hydroxydopamine (6-OHDA)-induced degeneration of dopaminergic neurons in a rat experimental model of Parkinson's disease. A single injection of CDNF before 6-OHDA delivery into the striatum significantly reduced amphetamine-induced ipsilateral turning behaviour and almost completely rescued dopaminergic tyrosine-hydroxylase-positive cells in the substantia nigra. When administered four weeks after 6-OHDA, intrastriatal injection of CDNF was able to restore the dopaminergic function and prevent the degeneration of dopaminergic neurons in substantia nigra. Thus, CDNF was at least as efficient as GDNF in both experimental settings. Our results suggest that CDNF might be beneficial for the treatment of Parkinson's disease.", "author" : [ { "dropping-particle" : "", "family" : "Lindholm", "given" : "P", "non-dropping-particle" : "", "parse-names" : false, "suffix" : "" }, { "dropping-particle" : "", "family" : "Voutilainen", "given" : "M H", "non-dropping-particle" : "", "parse-names" : false, "suffix" : "" }, { "dropping-particle" : "", "family" : "Lauren", "given" : "J", "non-dropping-particle" : "", "parse-names" : false, "suffix" : "" }, { "dropping-particle" : "", "family" : "Peranen", "given" : "J", "non-dropping-particle" : "", "parse-names" : false, "suffix" : "" }, { "dropping-particle" : "", "family" : "Leppanen", "given" : "V M", "non-dropping-particle" : "", "parse-names" : false, "suffix" : "" }, { "dropping-particle" : "", "family" : "Andressoo", "given" : "J O", "non-dropping-particle" : "", "parse-names" : false, "suffix" : "" }, { "dropping-particle" : "", "family" : "Lindahl", "given" : "M", "non-dropping-particle" : "", "parse-names" : false, "suffix" : "" }, { "dropping-particle" : "", "family" : "Janhunen", "given" : "S", "non-dropping-particle" : "", "parse-names" : false, "suffix" : "" }, { "dropping-particle" : "", "family" : "Kalkkinen", "given" : "N", "non-dropping-particle" : "", "parse-names" : false, "suffix" : "" }, { "dropping-particle" : "", "family" : "Timmusk", "given" : "T", "non-dropping-particle" : "", "parse-names" : false, "suffix" : "" }, { "dropping-particle" : "", "family" : "Tuominen", "given" : "R K", "non-dropping-particle" : "", "parse-names" : false, "suffix" : "" }, { "dropping-particle" : "", "family" : "Saarma", "given" : "M", "non-dropping-particle" : "", "parse-names" : false, "suffix" : "" } ], "container-title" : "Nature", "edition" : "2007/07/06", "id" : "ITEM-1", "issue" : "7149", "issued" : { "date-parts" : [ [ "2007" ] ] }, "note" : "Lindholm, Paivi\nVoutilainen, Merja H\nLauren, Juha\nPeranen, Johan\nLeppanen, Veli-Matti\nAndressoo, Jaan-Olle\nLindahl, Maria\nJanhunen, Sanna\nKalkkinen, Nisse\nTimmusk, Tonis\nTuominen, Raimo K\nSaarma, Mart\nResearch Support, Non-U.S. Gov't\nEngland\nNature\nNature. 2007 Jul 5;448(7149):73-7.", "page" : "73-77", "title" : "Novel neurotrophic factor CDNF protects and rescues midbrain dopamine neurons in vivo", "type" : "article-journal", "volume" : "448" }, "uris" : [ "http://www.mendeley.com/documents/?uuid=e795ed81-1cae-455a-abbf-d6914122d84c" ] } ], "mendeley" : { "previouslyFormattedCitation" : "(Lindholm et al., 2007)" }, "properties" : { "noteIndex" : 0 }, "schema" : "https://github.com/citation-style-language/schema/raw/master/csl-citation.json" }</w:instrText>
      </w:r>
      <w:r w:rsidR="00122438" w:rsidRPr="003D306D">
        <w:fldChar w:fldCharType="separate"/>
      </w:r>
      <w:r w:rsidRPr="00660074">
        <w:rPr>
          <w:noProof/>
        </w:rPr>
        <w:t>(Lindholm et al., 2007)</w:t>
      </w:r>
      <w:r w:rsidR="00122438" w:rsidRPr="003D306D">
        <w:fldChar w:fldCharType="end"/>
      </w:r>
      <w:r>
        <w:t xml:space="preserve"> and </w:t>
      </w:r>
      <w:r w:rsidRPr="003D306D">
        <w:t xml:space="preserve">mesencephalic astrocyte-derived neurotrophic factor </w:t>
      </w:r>
      <w:r w:rsidR="00122438">
        <w:fldChar w:fldCharType="begin" w:fldLock="1"/>
      </w:r>
      <w:r w:rsidR="00994410">
        <w:instrText>ADDIN CSL_CITATION { "citationItems" : [ { "id" : "ITEM-1", "itemData" : { "DOI" : "29/30/9651 [pii]\n10.1523/JNEUROSCI.0833-09.2009", "ISBN" : "1529-2401 (Electronic)\n0270-6474 (Linking)", "PMID" : "19641128", "abstract" : "Neurotrophic factors are promising candidates for the treatment of Parkinson's disease (PD). Mesencephalic astrocyte-derived neurotrophic factor (MANF) belongs to a novel evolutionarily conserved family of neurotrophic factors. We examined whether MANF has neuroprotective and neurorestorative effect in an experimental model of PD in rats. We also studied the distribution and transportation of intrastriatally injected MANF in the brain and compared it with glial cell line-derived neurotrophic factor (GDNF). Unilateral lesion of nigrostriatal dopaminergic system was induced by intrastriatal injection of 6-hydroxydopamine (6-OHDA). Amphetamine-induced turning behavior was monitored up to 12 weeks after the unilateral lesion. The local diffusion at the injection site and transportation profiles of intrastriatally injected MANF and GDNF were studied by immunohistochemical detection of the unlabeled growth factors as well as by autoradiographic and gamma counting detection of (125)I-labeled trophic factors. Intrastriatally injected MANF protected nigrostriatal dopaminergic nerves from 6-OHDA-induced degeneration as evaluated by counting tyrosine hydroxylase (TH)-positive cell bodies in the substantia nigra (SN) and TH-positive fibers in the striatum. More importantly, MANF also restored the function of the nigrostriatal dopaminergic system when administered either 6 h before or 4 weeks after 6-OHDA administration in the striatum. MANF was distributed throughout the striatum more readily than GDNF. The mechanism of MANF action differs from that of GDNF because intrastriatally injected (125)I-MANF was transported to the frontal cortex, whereas (125)I-GDNF was transported to the SN. Our results suggest that MANF is readily distributed throughout the striatum and has significant therapeutic potential for the treatment of PD.", "author" : [ { "dropping-particle" : "", "family" : "Voutilainen", "given" : "M H", "non-dropping-particle" : "", "parse-names" : false, "suffix" : "" }, { "dropping-particle" : "", "family" : "Back", "given" : "S", "non-dropping-particle" : "", "parse-names" : false, "suffix" : "" }, { "dropping-particle" : "", "family" : "Porsti", "given" : "E", "non-dropping-particle" : "", "parse-names" : false, "suffix" : "" }, { "dropping-particle" : "", "family" : "Toppinen", "given" : "L", "non-dropping-particle" : "", "parse-names" : false, "suffix" : "" }, { "dropping-particle" : "", "family" : "Lindgren", "given" : "L", "non-dropping-particle" : "", "parse-names" : false, "suffix" : "" }, { "dropping-particle" : "", "family" : "Lindholm", "given" : "P", "non-dropping-particle" : "", "parse-names" : false, "suffix" : "" }, { "dropping-particle" : "", "family" : "Peranen", "given" : "J", "non-dropping-particle" : "", "parse-names" : false, "suffix" : "" }, { "dropping-particle" : "", "family" : "Saarma", "given" : "M", "non-dropping-particle" : "", "parse-names" : false, "suffix" : "" }, { "dropping-particle" : "", "family" : "Tuominen", "given" : "R K", "non-dropping-particle" : "", "parse-names" : false, "suffix" : "" } ], "container-title" : "J Neurosci", "edition" : "2009/07/31", "id" : "ITEM-1", "issue" : "30", "issued" : { "date-parts" : [ [ "2009" ] ] }, "note" : "Voutilainen, Merja H\nBack, Susanne\nPorsti, Eeva\nToppinen, Liisa\nLindgren, Lauri\nLindholm, Paivi\nPeranen, Johan\nSaarma, Mart\nTuominen, Raimo K\nResearch Support, Non-U.S. Gov't\nUnited States\nThe Journal of neuroscience : the official journal of the Society for Neuroscience\nJ Neurosci. 2009 Jul 29;29(30):9651-9.", "page" : "9651-9659", "title" : "Mesencephalic astrocyte-derived neurotrophic factor is neurorestorative in rat model of Parkinson's disease", "type" : "article-journal", "volume" : "29" }, "uris" : [ "http://www.mendeley.com/documents/?uuid=712e95c0-17ef-418e-a687-2fc349e470fb" ] } ], "mendeley" : { "previouslyFormattedCitation" : "(Voutilainen et al., 2009)" }, "properties" : { "noteIndex" : 0 }, "schema" : "https://github.com/citation-style-language/schema/raw/master/csl-citation.json" }</w:instrText>
      </w:r>
      <w:r w:rsidR="00122438">
        <w:fldChar w:fldCharType="separate"/>
      </w:r>
      <w:r w:rsidRPr="00660074">
        <w:rPr>
          <w:noProof/>
        </w:rPr>
        <w:t>(Voutilainen et al., 2009)</w:t>
      </w:r>
      <w:r w:rsidR="00122438">
        <w:fldChar w:fldCharType="end"/>
      </w:r>
      <w:r w:rsidRPr="003D306D">
        <w:t>.</w:t>
      </w:r>
    </w:p>
    <w:p w:rsidR="006179E6" w:rsidRPr="003D306D" w:rsidRDefault="006179E6" w:rsidP="006179E6">
      <w:r>
        <w:t>Positive n</w:t>
      </w:r>
      <w:r w:rsidRPr="003D306D">
        <w:t xml:space="preserve">eurotrophic effects in </w:t>
      </w:r>
      <w:r>
        <w:t xml:space="preserve">animal models of </w:t>
      </w:r>
      <w:r w:rsidRPr="003D306D">
        <w:t xml:space="preserve">PD have been </w:t>
      </w:r>
      <w:r>
        <w:t xml:space="preserve">additionally </w:t>
      </w:r>
      <w:r w:rsidRPr="003D306D">
        <w:t xml:space="preserve">demonstrated </w:t>
      </w:r>
      <w:r>
        <w:t>through</w:t>
      </w:r>
      <w:r w:rsidRPr="003D306D">
        <w:t xml:space="preserve"> other trophic and growth factors. </w:t>
      </w:r>
      <w:r>
        <w:t xml:space="preserve">These are </w:t>
      </w:r>
      <w:r w:rsidRPr="003D306D">
        <w:t>insulin-like growth factor</w:t>
      </w:r>
      <w:r>
        <w:t xml:space="preserve"> 1</w:t>
      </w:r>
      <w:r w:rsidRPr="003D306D">
        <w:t xml:space="preserve"> (IGF</w:t>
      </w:r>
      <w:r>
        <w:t>-1</w:t>
      </w:r>
      <w:r w:rsidRPr="003D306D">
        <w:t xml:space="preserve">) </w:t>
      </w:r>
      <w:r w:rsidR="00122438" w:rsidRPr="003D306D">
        <w:fldChar w:fldCharType="begin" w:fldLock="1"/>
      </w:r>
      <w:r w:rsidR="00994410">
        <w:instrText>ADDIN CSL_CITATION { "citationItems" : [ { "id" : "ITEM-1", "itemData" : { "DOI" : "S0014-4886(07)00365-2 [pii]\n10.1016/j.expneurol.2007.09.022", "ISBN" : "0014-4886 (Print)\n0014-4886 (Linking)", "PMID" : "18061591", "abstract" : "Growth factors such as glial cell line-derived neurotrophic factor (GDNF) have been shown to prevent neurodegeneration and promote regeneration in many animal models of Parkinson's disease (PD). Insulin-like growth factor 1 (IGF-1) is also known to have neuroprotective effects in a number of disease models but has not been extensively studied in models of PD. We produced human neural progenitor cells (hNPC) releasing either GDNF or IGF-1 and transplanted them into a rat model of PD. hNPC secreting either GDNF or IGF-1 were shown to significantly reduce amphetamine-induced rotational asymmetry and dopamine neuron loss when transplanted 7 days after a 6-hydroxydopamine (6-OHDA) lesion. Neither untransduced hNPC nor a sham transplant had this effect suggesting GDNF and IGF-1 release was required. Interestingly, GDNF, but not IGF-1, was able to protect or regenerate tyrosine hydroxylase-positive fibers in the striatum. In contrast, IGF-1, but not GDNF, significantly increased the overall survival of hNPC both in vitro and following transplantation. This suggests a dual role of IGF-1 to both increase hNPC survival after transplantation and exert trophic effects on degenerating dopamine neurons in this rat model of PD.", "author" : [ { "dropping-particle" : "", "family" : "Ebert", "given" : "A D", "non-dropping-particle" : "", "parse-names" : false, "suffix" : "" }, { "dropping-particle" : "", "family" : "Beres", "given" : "A J", "non-dropping-particle" : "", "parse-names" : false, "suffix" : "" }, { "dropping-particle" : "", "family" : "Barber", "given" : "A E", "non-dropping-particle" : "", "parse-names" : false, "suffix" : "" }, { "dropping-particle" : "", "family" : "Svendsen", "given" : "C N", "non-dropping-particle" : "", "parse-names" : false, "suffix" : "" } ], "container-title" : "Exp Neurol", "edition" : "2007/12/07", "id" : "ITEM-1", "issue" : "1", "issued" : { "date-parts" : [ [ "2008" ] ] }, "note" : "Ebert, Allison D\nBeres, Amy J\nBarber, Amelia E\nSvendsen, Clive N\nT32 AG027566-01/AG/NIA NIH HHS/United States\nResearch Support, N.I.H., Extramural\nResearch Support, U.S. Gov't, Non-P.H.S.\nUnited States\nExperimental neurology\nExp Neurol. 2008 Jan;209(1):213-23. Epub 2007 Oct 4.", "page" : "213-223", "title" : "Human neural progenitor cells over-expressing IGF-1 protect dopamine neurons and restore function in a rat model of Parkinson's disease", "type" : "article-journal", "volume" : "209" }, "uris" : [ "http://www.mendeley.com/documents/?uuid=44d947b4-888f-4f76-aa54-86aae65395f7" ] } ], "mendeley" : { "previouslyFormattedCitation" : "(Ebert et al., 2008)" }, "properties" : { "noteIndex" : 0 }, "schema" : "https://github.com/citation-style-language/schema/raw/master/csl-citation.json" }</w:instrText>
      </w:r>
      <w:r w:rsidR="00122438" w:rsidRPr="003D306D">
        <w:fldChar w:fldCharType="separate"/>
      </w:r>
      <w:r w:rsidR="007413E0" w:rsidRPr="00660074">
        <w:rPr>
          <w:noProof/>
        </w:rPr>
        <w:t>(Ebert et al., 2008)</w:t>
      </w:r>
      <w:r w:rsidR="00122438" w:rsidRPr="003D306D">
        <w:fldChar w:fldCharType="end"/>
      </w:r>
      <w:r w:rsidRPr="003D306D">
        <w:t>, fibroblast growth factor</w:t>
      </w:r>
      <w:r>
        <w:t xml:space="preserve"> </w:t>
      </w:r>
      <w:r w:rsidRPr="003D306D">
        <w:t>(FGF)</w:t>
      </w:r>
      <w:r>
        <w:t xml:space="preserve"> </w:t>
      </w:r>
      <w:r w:rsidR="00122438">
        <w:fldChar w:fldCharType="begin" w:fldLock="1"/>
      </w:r>
      <w:r w:rsidR="00994410">
        <w:instrText>ADDIN CSL_CITATION { "citationItems" : [ { "id" : "ITEM-1", "itemData" : { "DOI" : "10.1016/j.neuropharm.2012.07.029", "ISSN" : "1873-7064", "PMID" : "22971544", "abstract" : "Fibroblast growth factor-20 (FGF-20) has been shown to protect dopaminergic neurons against a range of toxic insults in\u00a0vitro, through activation of fibroblast growth factor receptor 1 (FGFR1). This study set out to examine whether FGF-20 also displayed protective efficacy in the unilateral, 6-hydroxydopamine (6-OHDA) lesion rat model of Parkinson's disease. Initial studies demonstrated that, in embryonic ventral mesencephalic (VM) cultures, FGFR1 was expressed on tyrosine hydroxylase (TH)-positive neurons and that, in line with previous data, FGF-20 (100 and 500\u00a0ng/ml) almost completely protected these TH-positive neurons against 6-OHDA-induced toxicity. Co-localisation of FGFR1 and TH staining was also demonstrated in the substantia nigra pars compacta (SNpc) of na\u00efve adult rat brain. In animals subject to 6-OHDA lesion of the nigrostriatal tract, supra-nigral infusion of FGF-20 (2.5\u00a0\u03bcg/day) for 6 days post-lesion gave significant protection (\u223c40%) against the loss of TH-positive cells in the SNpc and the loss of striatal TH immunoreactivity. This protection of the nigrostriatal tract was accompanied by a significant preservation of gross locomotion and fine motor movements and reversal of apomorphine-induced contraversive rotations, although forelimb akinesia, assessed using cylinder test reaching, was not improved. These results support a role for FGF-20 in preserving dopamine neuron integrity and some aspects of motor function in a rodent model of Parkinson's disease (PD) and imply a potential neuroprotective role for FGF-20 in this disease.", "author" : [ { "dropping-particle" : "", "family" : "Sleeman", "given" : "Isobel J", "non-dropping-particle" : "", "parse-names" : false, "suffix" : "" }, { "dropping-particle" : "", "family" : "Boshoff", "given" : "Eugene L", "non-dropping-particle" : "", "parse-names" : false, "suffix" : "" }, { "dropping-particle" : "", "family" : "Duty", "given" : "Susan", "non-dropping-particle" : "", "parse-names" : false, "suffix" : "" } ], "container-title" : "Neuropharmacology", "id" : "ITEM-1", "issue" : "7", "issued" : { "date-parts" : [ [ "2012", "12" ] ] }, "page" : "1268-77", "title" : "Fibroblast growth factor-20 protects against dopamine neuron loss in\u00a0vitro and provides functional protection in the 6-hydroxydopamine-lesioned rat model of Parkinson's disease.", "type" : "article-journal", "volume" : "63" }, "uris" : [ "http://www.mendeley.com/documents/?uuid=b6b8108e-ee3e-4443-97f6-71d4bf1abd72" ] } ], "mendeley" : { "previouslyFormattedCitation" : "(Sleeman et al., 2012)" }, "properties" : { "noteIndex" : 0 }, "schema" : "https://github.com/citation-style-language/schema/raw/master/csl-citation.json" }</w:instrText>
      </w:r>
      <w:r w:rsidR="00122438">
        <w:fldChar w:fldCharType="separate"/>
      </w:r>
      <w:r w:rsidR="007413E0" w:rsidRPr="00660074">
        <w:rPr>
          <w:noProof/>
        </w:rPr>
        <w:t>(Sleeman et al., 2012)</w:t>
      </w:r>
      <w:r w:rsidR="00122438">
        <w:fldChar w:fldCharType="end"/>
      </w:r>
      <w:r w:rsidRPr="003D306D">
        <w:t>, and vascular endothelial growth factor</w:t>
      </w:r>
      <w:r>
        <w:t xml:space="preserve"> </w:t>
      </w:r>
      <w:r w:rsidR="00122438">
        <w:fldChar w:fldCharType="begin" w:fldLock="1"/>
      </w:r>
      <w:r w:rsidR="00994410">
        <w:instrText>ADDIN CSL_CITATION { "citationItems" : [ { "id" : "ITEM-1", "itemData" : { "DOI" : "S0304-3940(07)00595-2 [pii]\n10.1016/j.neulet.2007.05.033", "ISBN" : "0304-3940 (Print)\n0304-3940 (Linking)", "PMID" : "17574749", "abstract" : "Vascular endothelial growth factor (VEGF) is a specific angiogenic peptide, which has been identified to play a critical role in neurodegeneration, and has beneficial effects on neurons. In this study, we investigated whether neurodegeneration in a rat model of Parkinson disease could be prevented by VEGF gene transfer mediated by adeno-associated virus (AAV) vectors. Our results demonstrated that a single injection of a VEGF-expressing AAV vector into striatum improved the rotational behavior of rat Parkinson disease models, and promoted the survival of dopaminergic neurons and fibers. Meanwhile, AAV-VEGF injection significantly increased the reactive astrocytes and the levels of glial cell line-derived neurotrophic factor in striatum, but did not induce extra angiogenesis and remarkable disorder of blood-brain barrier. We thus conclude that intrastriatal delivery of VEGF gene mediated by AAV has favorable effects on the dopaminergic neurons in a rat Parkinson disease model.", "author" : [ { "dropping-particle" : "", "family" : "Tian", "given" : "Y Y", "non-dropping-particle" : "", "parse-names" : false, "suffix" : "" }, { "dropping-particle" : "", "family" : "Tang", "given" : "C J", "non-dropping-particle" : "", "parse-names" : false, "suffix" : "" }, { "dropping-particle" : "", "family" : "Wang", "given" : "J N", "non-dropping-particle" : "", "parse-names" : false, "suffix" : "" }, { "dropping-particle" : "", "family" : "Feng", "given" : "Y", "non-dropping-particle" : "", "parse-names" : false, "suffix" : "" }, { "dropping-particle" : "", "family" : "Chen", "given" : "X W", "non-dropping-particle" : "", "parse-names" : false, "suffix" : "" }, { "dropping-particle" : "", "family" : "Wang", "given" : "L", "non-dropping-particle" : "", "parse-names" : false, "suffix" : "" }, { "dropping-particle" : "", "family" : "Qiao", "given" : "X", "non-dropping-particle" : "", "parse-names" : false, "suffix" : "" }, { "dropping-particle" : "", "family" : "Sun", "given" : "S G", "non-dropping-particle" : "", "parse-names" : false, "suffix" : "" } ], "container-title" : "Neurosci Lett", "edition" : "2007/06/19", "id" : "ITEM-1", "issue" : "3", "issued" : { "date-parts" : [ [ "2007" ] ] }, "note" : "Tian, You-yong\nTang, Cui-Ju\nWang, Jia-ning\nFeng, Yuan\nChen, Xiao-wu\nWang, Lan\nQiao, Xian\nSun, Sheng-gang\nResearch Support, Non-U.S. Gov't\nIreland\nNeuroscience letters\nNeurosci Lett. 2007 Jun 29;421(3):239-44. Epub 2007 May 25.", "page" : "239-244", "title" : "Favorable effects of VEGF gene transfer on a rat model of Parkinson disease using adeno-associated viral vectors", "type" : "article-journal", "volume" : "421" }, "uris" : [ "http://www.mendeley.com/documents/?uuid=d828d21d-84df-4062-861a-bcabdbf23528" ] } ], "mendeley" : { "previouslyFormattedCitation" : "(Tian et al., 2007)" }, "properties" : { "noteIndex" : 0 }, "schema" : "https://github.com/citation-style-language/schema/raw/master/csl-citation.json" }</w:instrText>
      </w:r>
      <w:r w:rsidR="00122438">
        <w:fldChar w:fldCharType="separate"/>
      </w:r>
      <w:r w:rsidRPr="00660074">
        <w:rPr>
          <w:noProof/>
        </w:rPr>
        <w:t>(Tian et al., 2007)</w:t>
      </w:r>
      <w:r w:rsidR="00122438">
        <w:fldChar w:fldCharType="end"/>
      </w:r>
      <w:r>
        <w:t>.</w:t>
      </w:r>
    </w:p>
    <w:p w:rsidR="006179E6" w:rsidRPr="003D306D" w:rsidRDefault="006179E6" w:rsidP="006179E6">
      <w:pPr>
        <w:pStyle w:val="Heading3"/>
        <w:rPr>
          <w:szCs w:val="23"/>
        </w:rPr>
      </w:pPr>
      <w:bookmarkStart w:id="298" w:name="_Toc328936987"/>
      <w:bookmarkStart w:id="299" w:name="_Toc339016728"/>
      <w:bookmarkStart w:id="300" w:name="_Toc340756431"/>
      <w:bookmarkStart w:id="301" w:name="_Toc341038759"/>
      <w:bookmarkStart w:id="302" w:name="_Toc370678296"/>
      <w:r w:rsidRPr="003D306D">
        <w:rPr>
          <w:szCs w:val="23"/>
        </w:rPr>
        <w:t>1.9.3.2. Mechanisms of neuroprotection</w:t>
      </w:r>
      <w:bookmarkEnd w:id="298"/>
      <w:bookmarkEnd w:id="299"/>
      <w:bookmarkEnd w:id="300"/>
      <w:bookmarkEnd w:id="301"/>
      <w:bookmarkEnd w:id="302"/>
      <w:r w:rsidRPr="003D306D">
        <w:rPr>
          <w:szCs w:val="23"/>
        </w:rPr>
        <w:t xml:space="preserve"> </w:t>
      </w:r>
    </w:p>
    <w:p w:rsidR="006179E6" w:rsidRPr="004A544B" w:rsidRDefault="006179E6" w:rsidP="006179E6">
      <w:r w:rsidRPr="004A544B">
        <w:t>Neurotrophic factor</w:t>
      </w:r>
      <w:r>
        <w:t>s act as ligands and exert their</w:t>
      </w:r>
      <w:r w:rsidRPr="004A544B">
        <w:t xml:space="preserve"> effects </w:t>
      </w:r>
      <w:r>
        <w:t xml:space="preserve">through </w:t>
      </w:r>
      <w:r w:rsidRPr="004A544B">
        <w:t>interactions</w:t>
      </w:r>
      <w:r>
        <w:t xml:space="preserve"> with their receptors; most of these </w:t>
      </w:r>
      <w:r w:rsidRPr="004A544B">
        <w:t xml:space="preserve">belong to </w:t>
      </w:r>
      <w:r>
        <w:t>the tyrosine kinase receptor family</w:t>
      </w:r>
      <w:r w:rsidRPr="004A544B">
        <w:t xml:space="preserve"> comprising of 20 subfamilies </w:t>
      </w:r>
      <w:r w:rsidR="00122438" w:rsidRPr="004A544B">
        <w:fldChar w:fldCharType="begin" w:fldLock="1"/>
      </w:r>
      <w:r w:rsidR="00994410">
        <w:instrText>ADDIN CSL_CITATION { "citationItems" : [ { "id" : "ITEM-1", "itemData" : { "DOI" : "10.1038/sj.onc.1203957", "ISBN" : "0950-9232 (Print)\n0950-9232 (Linking)", "PMID" : "11114734", "abstract" : "As the sequencing of the human genome is completed by the Human Genome Project, the analysis of this rich source of information will illuminate many areas in medicine and biology. The protein tyrosine kinases are a large multigene family with particular relevance to many human diseases, including cancer. A search of the human genome for tyrosine kinase coding elements identified several novel genes and enabled the creation of a nonredundant catalog of tyrosine kinase genes. Ninety unique kinase genes can be identified in the human genome, along with five pseudogenes. Of the 90 tyrosine kinases, 58 are receptor type, distributed into 20 subfamilies. The 32 nonreceptor tyrosine kinases can be placed in 10 subfamilies. Additionally, mouse orthologs can be identified for nearly all the human tyrosine kinases. The completion of the human tyrosine kinase family tree provides a framework for further advances in biomedical science.", "author" : [ { "dropping-particle" : "", "family" : "Robinson", "given" : "D R", "non-dropping-particle" : "", "parse-names" : false, "suffix" : "" }, { "dropping-particle" : "", "family" : "Wu", "given" : "Y M", "non-dropping-particle" : "", "parse-names" : false, "suffix" : "" }, { "dropping-particle" : "", "family" : "Lin", "given" : "S F", "non-dropping-particle" : "", "parse-names" : false, "suffix" : "" } ], "container-title" : "Oncogene", "edition" : "2000/12/15", "id" : "ITEM-1", "issue" : "49", "issued" : { "date-parts" : [ [ "2000" ] ] }, "note" : "Robinson, D R\nWu, Y M\nLin, S F\nR0I CA82073/CA/NCI NIH HHS/United States\nResearch Support, U.S. Gov't, P.H.S.\nReview\nEngland\nOncogene\nOncogene. 2000 Nov 20;19(49):5548-57.", "page" : "5548-5557", "title" : "The protein tyrosine kinase family of the human genome", "type" : "article-journal", "volume" : "19" }, "uris" : [ "http://www.mendeley.com/documents/?uuid=3bff3d2e-98e4-4a7a-9e47-fbb9c2aa6ee1" ] } ], "mendeley" : { "previouslyFormattedCitation" : "(Robinson et al., 2000)" }, "properties" : { "noteIndex" : 0 }, "schema" : "https://github.com/citation-style-language/schema/raw/master/csl-citation.json" }</w:instrText>
      </w:r>
      <w:r w:rsidR="00122438" w:rsidRPr="004A544B">
        <w:fldChar w:fldCharType="separate"/>
      </w:r>
      <w:r w:rsidR="007413E0" w:rsidRPr="00660074">
        <w:rPr>
          <w:noProof/>
        </w:rPr>
        <w:t>(Robinson et al., 2000)</w:t>
      </w:r>
      <w:r w:rsidR="00122438" w:rsidRPr="004A544B">
        <w:fldChar w:fldCharType="end"/>
      </w:r>
      <w:r>
        <w:t>. Generally, the ligand binds to its</w:t>
      </w:r>
      <w:r w:rsidRPr="004A544B">
        <w:t xml:space="preserve"> receptor and activate</w:t>
      </w:r>
      <w:r>
        <w:t>s tyrosine kinase activity</w:t>
      </w:r>
      <w:r w:rsidRPr="004A544B">
        <w:t xml:space="preserve"> resulting </w:t>
      </w:r>
      <w:r w:rsidRPr="004A544B">
        <w:lastRenderedPageBreak/>
        <w:t xml:space="preserve">in </w:t>
      </w:r>
      <w:r>
        <w:t xml:space="preserve">an </w:t>
      </w:r>
      <w:r w:rsidRPr="004A544B">
        <w:t>auto</w:t>
      </w:r>
      <w:r>
        <w:t>-</w:t>
      </w:r>
      <w:r w:rsidRPr="004A544B">
        <w:t>phosphorylation of the receptor. As a consequence, activated receptor</w:t>
      </w:r>
      <w:r w:rsidR="002017D7">
        <w:t>s</w:t>
      </w:r>
      <w:r>
        <w:t xml:space="preserve"> can </w:t>
      </w:r>
      <w:r w:rsidRPr="004A544B">
        <w:t>trigger either one, two, or three major int</w:t>
      </w:r>
      <w:r>
        <w:t xml:space="preserve">racellular signalling pathways, </w:t>
      </w:r>
      <w:r w:rsidRPr="004A544B">
        <w:rPr>
          <w:b/>
        </w:rPr>
        <w:t>Figure 1.4</w:t>
      </w:r>
      <w:r>
        <w:rPr>
          <w:b/>
        </w:rPr>
        <w:t xml:space="preserve"> </w:t>
      </w:r>
      <w:r w:rsidR="00122438">
        <w:rPr>
          <w:b/>
        </w:rPr>
        <w:fldChar w:fldCharType="begin" w:fldLock="1"/>
      </w:r>
      <w:r w:rsidR="00994410">
        <w:rPr>
          <w:b/>
        </w:rPr>
        <w:instrText>ADDIN CSL_CITATION { "citationItems" : [ { "id" : "ITEM-1", "itemData" : { "DOI" : "10.1002/dneu.20609", "ISBN" : "1932-8451 (Print)", "PMID" : "18278798", "abstract" : "Recently, using the medial forebrain bundle (MFB) 6-hydroxydopmaine (6-OHDA) lesion rat model of Parkinson's disease (PD), we have demonstrated that blockade of central IGF-1 receptors (IGF-1R) attenuated estrogen neuroprotection of substantia nigra pars compacta (SNpc) DA neurons, but exacerbated 6-OHDA lesions in IGF-1 only treated rats (Quesada and Micevych [2004]: J Neurosci Res 75:107-116). This suggested that the IGF-1 system is a central mechanism through which estrogen acts to protect the nigrostriatal DA system. Moreover, these results also suggest that IGF-1R-induced intracellular signaling pathways are involved in the estrogen mechanism that promotes neuronal survival. In vitro, two convergent intracellular signaling pathways used by estrogen and IGF-1, the mitogen-activated protein kinase (MAPK/ERK), and phosphatidyl-inositol-3-kinase/Akt (PI3K/Akt), have been demonstrated to be neuroprotective. Continuous central infusions of MAPK/ERK and PI3K/Akt inhibitors were used to test the hypothesis that one or both of these signal transduction pathways mediates estrogen and/or IGF-1 neuroprotection of SNpc DA neurons after a unilateral administration of 6-OHDA into the MFB of rats. Motor behavior tests and tyrosine hydroxylase immunoreactivity revealed that the inhibitor of the PI3K/Akt pathway (LY294002) blocked the survival effects of both estrogen and IGF-1, while an inhibitor of the MAPK/ERK signaling (PD98059) was ineffective. Western blot analyses showed that estrogen and IGF-1 treatments increased PI3K/Akt activation in the SN; however, MAPK/ERK activation was decreased in the SN. Indeed, continuous infusions of inhibitors blocked phosphorylation of PI3K/Akt and MAPK/ERK. These findings indicate that estrogen and IGF-1-mediated SNpc DA neuronal protection is dependent on PI3K/Akt signaling, but not on the MAPK/ERK pathway.", "author" : [ { "dropping-particle" : "", "family" : "Quesada", "given" : "A", "non-dropping-particle" : "", "parse-names" : false, "suffix" : "" }, { "dropping-particle" : "", "family" : "Lee", "given" : "B Y", "non-dropping-particle" : "", "parse-names" : false, "suffix" : "" }, { "dropping-particle" : "", "family" : "Micevych", "given" : "P E", "non-dropping-particle" : "", "parse-names" : false, "suffix" : "" } ], "container-title" : "Dev Neurobiol", "edition" : "2008/02/19", "id" : "ITEM-1", "issue" : "5", "issued" : { "date-parts" : [ [ "2008" ] ] }, "note" : "Quesada, Arnulfo\nLee, Becky Y\nMicevych, Paul E\nDA013185/DA/NIDA NIH HHS/United States\nR01 DA013185-07/DA/NIDA NIH HHS/United States\nResearch Support, N.I.H., Extramural\nResearch Support, Non-U.S. Gov't\nUnited States\nDevelopmental neurobiology\nDev Neurobiol. 2008 Apr;68(5):632-44.", "page" : "632-644", "title" : "PI3 kinase/Akt activation mediates estrogen and IGF-1 nigral DA neuronal neuroprotection against a unilateral rat model of Parkinson's disease", "type" : "article-journal", "volume" : "68" }, "uris" : [ "http://www.mendeley.com/documents/?uuid=8cf5ff87-5a8d-4459-bed0-90e49d4d00d6" ] }, { "id" : "ITEM-2", "itemData" : { "author" : [ { "dropping-particle" : "", "family" : "Russell", "given" : "D S", "non-dropping-particle" : "", "parse-names" : false, "suffix" : "" }, { "dropping-particle" : "", "family" : "Duman", "given" : "R S", "non-dropping-particle" : "", "parse-names" : false, "suffix" : "" } ], "container-title" : "Neuropsychopharmacology: The Fifth Generation of Progress. ", "id" : "ITEM-2", "issued" : { "date-parts" : [ [ "2002" ] ] }, "publisher" : "Lippincott Williams and Wilkins", "publisher-place" : "Philadelphia, USA", "title" : "Neurotrophic factors and intracellular signal transduction pathways", "type" : "chapter" }, "uris" : [ "http://www.mendeley.com/documents/?uuid=28abc995-4723-4de4-b764-79a9b4b54200" ] }, { "id" : "ITEM-3", "itemData" : { "DOI" : "10.1371/journal.pone.0051294", "ISSN" : "1932-6203", "PMID" : "23251488", "abstract" : "Here we report a previously unknown self repair mechanism during extremely early stages of rat Parkinsonism. Two important cell survival signaling cascades, Phosphatidylinositol-3 kinases (PI3K)/Akt pathway and extracellular signal-regulated kinase/mitogen-activated protein kinase (ERK/MAPK) pathway, could be responsible for this potential endogenous rescue system. In the 6-hydroxydopamine-lesioned rat, the phosphorylated p44/42 MAPK and its downstream target, the phosphorylated Bad at Ser 112, were up-regulated at post-lesion day 3 and lasted for a couple of weeks. Although the change in the phosphorylated Akt kinase was negligible throughout the studied period, its downstream target, the phosphorylated Bad at 136, was increased from post-lesion day 3 to post-lesion day 14. In the mean time, nestin-positive reactive astrocytes with low levels of brain-derived neurotrophic factor (BDNF) and glial cell line-derived neurotrophic factor (GDNF) appeared at post-lesion day 3 in 6-hydroxydopamine-lesioned rat. BDNF was expressed in both striatum and substantia nigra whereas GDNF was displayed in striatum only. At post-lesion day 14, nestin, BDNF and GDNF expressions were diminished. These neurotrophic factors were believed to initiate the above anti-apoptotic signal transduction cascades as we could see that their expression patterns were similar. The data strongly suggest that there is an endogenous repair effort by evoking the cell survival signaling and possibly via the releases of BDNF and GDNF from nestin-immunoreactive reactive astrocytes. ERK/MAPK pathway was proposed to be the key endogenous neuroprotective mechanisms, particularly in early stages of rat Parkinsonism. However, the self repair effort is only functional within an extremely short time window immediately after onset.", "author" : [ { "dropping-particle" : "", "family" : "Lui", "given" : "Nga-Ping", "non-dropping-particle" : "", "parse-names" : false, "suffix" : "" }, { "dropping-particle" : "", "family" : "Chen", "given" : "Liang-Wei", "non-dropping-particle" : "", "parse-names" : false, "suffix" : "" }, { "dropping-particle" : "", "family" : "Yung", "given" : "Wing-Ho", "non-dropping-particle" : "", "parse-names" : false, "suffix" : "" }, { "dropping-particle" : "", "family" : "Chan", "given" : "Ying-Shing", "non-dropping-particle" : "", "parse-names" : false, "suffix" : "" }, { "dropping-particle" : "", "family" : "Yung", "given" : "Ken Kin-Lam", "non-dropping-particle" : "", "parse-names" : false, "suffix" : "" } ], "container-title" : "PloS one", "id" : "ITEM-3", "issue" : "12", "issued" : { "date-parts" : [ [ "2012", "1" ] ] }, "page" : "e51294", "title" : "Endogenous repair by the activation of cell survival signalling cascades during the early stages of rat Parkinsonism.", "type" : "article-journal", "volume" : "7" }, "uris" : [ "http://www.mendeley.com/documents/?uuid=0a81c1bc-31fc-4124-8999-1aac911d1be2" ] } ], "mendeley" : { "previouslyFormattedCitation" : "(Russell and Duman, 2002; Quesada et al., 2008; Lui et al., 2012)" }, "properties" : { "noteIndex" : 0 }, "schema" : "https://github.com/citation-style-language/schema/raw/master/csl-citation.json" }</w:instrText>
      </w:r>
      <w:r w:rsidR="00122438">
        <w:rPr>
          <w:b/>
        </w:rPr>
        <w:fldChar w:fldCharType="separate"/>
      </w:r>
      <w:r w:rsidR="007413E0" w:rsidRPr="00660074">
        <w:rPr>
          <w:noProof/>
        </w:rPr>
        <w:t>(Russell and Duman, 2002; Quesada et al., 2008; Lui et al., 2012)</w:t>
      </w:r>
      <w:r w:rsidR="00122438">
        <w:rPr>
          <w:b/>
        </w:rPr>
        <w:fldChar w:fldCharType="end"/>
      </w:r>
      <w:r>
        <w:rPr>
          <w:b/>
        </w:rPr>
        <w:t>;</w:t>
      </w:r>
      <w:r w:rsidRPr="004A544B">
        <w:t xml:space="preserve"> </w:t>
      </w:r>
      <w:r>
        <w:t>these include</w:t>
      </w:r>
      <w:r w:rsidRPr="004A544B">
        <w:t xml:space="preserve">: </w:t>
      </w:r>
    </w:p>
    <w:p w:rsidR="006179E6" w:rsidRPr="004A544B" w:rsidRDefault="006179E6" w:rsidP="006179E6">
      <w:r>
        <w:t>(1</w:t>
      </w:r>
      <w:r w:rsidRPr="004A544B">
        <w:t xml:space="preserve">) The phospholipase C-γ </w:t>
      </w:r>
      <w:r>
        <w:t>(</w:t>
      </w:r>
      <w:r w:rsidRPr="004A544B">
        <w:t>PLC-γ</w:t>
      </w:r>
      <w:r>
        <w:t>)</w:t>
      </w:r>
      <w:r w:rsidRPr="004A544B">
        <w:t xml:space="preserve"> pathway</w:t>
      </w:r>
      <w:r>
        <w:t>, in which</w:t>
      </w:r>
      <w:r w:rsidRPr="004A544B">
        <w:t xml:space="preserve"> </w:t>
      </w:r>
      <w:r>
        <w:t>a</w:t>
      </w:r>
      <w:r w:rsidRPr="004A544B">
        <w:t xml:space="preserve">ctivated PLC-γ cleaves phosphatidylinositol phosphate </w:t>
      </w:r>
      <w:r>
        <w:t>into diacylglycerol and inositol-1,4,5 triphosphate releasing</w:t>
      </w:r>
      <w:r w:rsidRPr="004A544B">
        <w:t xml:space="preserve"> intracellular stores of Ca</w:t>
      </w:r>
      <w:r w:rsidRPr="004A544B">
        <w:rPr>
          <w:vertAlign w:val="superscript"/>
        </w:rPr>
        <w:t>2+</w:t>
      </w:r>
      <w:r w:rsidRPr="004A544B">
        <w:t xml:space="preserve"> from the endoplasmic reticulum. Released Ca</w:t>
      </w:r>
      <w:r w:rsidRPr="004A544B">
        <w:rPr>
          <w:vertAlign w:val="superscript"/>
        </w:rPr>
        <w:t>2+</w:t>
      </w:r>
      <w:r>
        <w:t xml:space="preserve"> activates</w:t>
      </w:r>
      <w:r w:rsidRPr="004A544B">
        <w:t xml:space="preserve"> Ca</w:t>
      </w:r>
      <w:r w:rsidRPr="004A544B">
        <w:rPr>
          <w:vertAlign w:val="superscript"/>
        </w:rPr>
        <w:t>2+</w:t>
      </w:r>
      <w:r w:rsidRPr="004A544B">
        <w:t xml:space="preserve">/camodulin-dependent protein kinases leading to </w:t>
      </w:r>
      <w:r>
        <w:t xml:space="preserve">a </w:t>
      </w:r>
      <w:r w:rsidRPr="004A544B">
        <w:t xml:space="preserve">production of cyclic adenosine monophosphate and a </w:t>
      </w:r>
      <w:r>
        <w:t xml:space="preserve">subsequent </w:t>
      </w:r>
      <w:r w:rsidRPr="004A544B">
        <w:t xml:space="preserve">release of numerous neurotransmitters. </w:t>
      </w:r>
    </w:p>
    <w:p w:rsidR="006179E6" w:rsidRDefault="006179E6" w:rsidP="006179E6">
      <w:r>
        <w:t>(2</w:t>
      </w:r>
      <w:r w:rsidRPr="004A544B">
        <w:t>) The phosphatidyli</w:t>
      </w:r>
      <w:r>
        <w:t>nositol-3-kinase (PI3K) pathway</w:t>
      </w:r>
      <w:r w:rsidRPr="004A544B">
        <w:t xml:space="preserve"> </w:t>
      </w:r>
      <w:r>
        <w:t xml:space="preserve">that </w:t>
      </w:r>
      <w:r w:rsidRPr="004A544B">
        <w:t>in</w:t>
      </w:r>
      <w:r>
        <w:t>volves</w:t>
      </w:r>
      <w:r w:rsidRPr="004A544B">
        <w:t xml:space="preserve"> </w:t>
      </w:r>
      <w:r>
        <w:t>Akt (also known as protein kinase B). Once activated, Akt</w:t>
      </w:r>
      <w:r w:rsidRPr="004A544B">
        <w:t xml:space="preserve"> can either </w:t>
      </w:r>
      <w:r>
        <w:t>stimula</w:t>
      </w:r>
      <w:r w:rsidRPr="004A544B">
        <w:t xml:space="preserve">te or inhibit the function of several downstream pathways. </w:t>
      </w:r>
      <w:r>
        <w:t>Such</w:t>
      </w:r>
      <w:r w:rsidRPr="004A544B">
        <w:t xml:space="preserve"> activation</w:t>
      </w:r>
      <w:r>
        <w:t>s</w:t>
      </w:r>
      <w:r w:rsidRPr="004A544B">
        <w:t xml:space="preserve"> </w:t>
      </w:r>
      <w:r>
        <w:t>are</w:t>
      </w:r>
      <w:r w:rsidRPr="004A544B">
        <w:t xml:space="preserve"> suggested to maintain cellular</w:t>
      </w:r>
      <w:r>
        <w:t xml:space="preserve"> homeostasis, inhibit apoptosis</w:t>
      </w:r>
      <w:r w:rsidRPr="004A544B">
        <w:t xml:space="preserve"> and regulate gene expression.  </w:t>
      </w:r>
    </w:p>
    <w:p w:rsidR="006179E6" w:rsidRPr="004A544B" w:rsidRDefault="006179E6" w:rsidP="006179E6">
      <w:r>
        <w:t>(3</w:t>
      </w:r>
      <w:r w:rsidRPr="004A544B">
        <w:t xml:space="preserve">) The Ras/ERK </w:t>
      </w:r>
      <w:r>
        <w:t xml:space="preserve">(extracellular signal-regulated kinase) </w:t>
      </w:r>
      <w:r w:rsidRPr="004A544B">
        <w:t xml:space="preserve">pathway </w:t>
      </w:r>
      <w:r>
        <w:t xml:space="preserve">that </w:t>
      </w:r>
      <w:r w:rsidRPr="004A544B">
        <w:t>is regulated by the activity of R</w:t>
      </w:r>
      <w:r>
        <w:t>as proteins. These can initiate</w:t>
      </w:r>
      <w:r w:rsidRPr="004A544B">
        <w:t xml:space="preserve"> a cascade of kinases</w:t>
      </w:r>
      <w:r>
        <w:t xml:space="preserve"> (e.g., Raf, MEK, ERK, JNK), in turn, triggering several signalling downstream pathways</w:t>
      </w:r>
      <w:r w:rsidRPr="004A544B">
        <w:t xml:space="preserve">. </w:t>
      </w:r>
      <w:r>
        <w:t>For instance, a</w:t>
      </w:r>
      <w:r w:rsidRPr="004A544B">
        <w:t>ctivated ERKs can regulate neuronal survival, levels of neuronal enzymes and pacemakin</w:t>
      </w:r>
      <w:r>
        <w:t>g of ion channels whilst JNK can regulate cell growth, differentiation, survival and apoptosis</w:t>
      </w:r>
      <w:r w:rsidRPr="004A544B">
        <w:t xml:space="preserve">. </w:t>
      </w:r>
    </w:p>
    <w:p w:rsidR="006179E6" w:rsidRDefault="006179E6" w:rsidP="006179E6"/>
    <w:p w:rsidR="006179E6" w:rsidRDefault="006179E6" w:rsidP="006179E6">
      <w:r>
        <w:br w:type="page"/>
      </w:r>
    </w:p>
    <w:p w:rsidR="00936DA5" w:rsidRPr="004A544B" w:rsidRDefault="00DB0C88" w:rsidP="006179E6">
      <w:r>
        <w:rPr>
          <w:noProof/>
          <w:lang w:eastAsia="en-GB"/>
        </w:rPr>
        <w:lastRenderedPageBreak/>
        <w:pict>
          <v:oval id="_x0000_s2587" style="position:absolute;left:0;text-align:left;margin-left:107.85pt;margin-top:33.95pt;width:57pt;height:27pt;z-index:252001280" fillcolor="#ff9" strokecolor="#5a5a5a [2109]" strokeweight="1.5pt">
            <v:textbox style="mso-next-textbox:#_x0000_s2587">
              <w:txbxContent>
                <w:p w:rsidR="00466BDA" w:rsidRPr="00EF1B56" w:rsidRDefault="00466BDA">
                  <w:pPr>
                    <w:rPr>
                      <w:b/>
                    </w:rPr>
                  </w:pPr>
                  <w:r w:rsidRPr="00EF1B56">
                    <w:rPr>
                      <w:b/>
                    </w:rPr>
                    <w:t>NTFs</w:t>
                  </w:r>
                </w:p>
              </w:txbxContent>
            </v:textbox>
          </v:oval>
        </w:pict>
      </w:r>
    </w:p>
    <w:p w:rsidR="006179E6" w:rsidRPr="003D306D" w:rsidRDefault="00DB0C88" w:rsidP="006179E6">
      <w:pPr>
        <w:pStyle w:val="Heading3Ngoc1"/>
        <w:spacing w:before="100" w:after="100"/>
        <w:rPr>
          <w:sz w:val="23"/>
          <w:szCs w:val="23"/>
        </w:rPr>
      </w:pPr>
      <w:bookmarkStart w:id="303" w:name="_Toc364081061"/>
      <w:bookmarkStart w:id="304" w:name="_Toc328936988"/>
      <w:r>
        <w:rPr>
          <w:sz w:val="22"/>
          <w:szCs w:val="22"/>
          <w:lang w:val="en-GB" w:eastAsia="en-GB"/>
        </w:rPr>
        <w:pict>
          <v:group id="Group 2" o:spid="_x0000_s1055" style="position:absolute;left:0;text-align:left;margin-left:-6.15pt;margin-top:-42pt;width:441pt;height:417.95pt;z-index:251646976" coordorigin="2853,1158" coordsize="7677,69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">
            <v:shape id="Picture 3" o:spid="_x0000_s1056" type="#_x0000_t75" style="position:absolute;left:2853;top:1158;width:6555;height:693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JwDzDFAAAA3QAAAA8AAABkcnMvZG93bnJldi54bWxET9tqAjEQfRf8hzCCb5pYirRbo4hoESkV&#10;LxR8Gzbj7upmst2k6/r3plDo2xzOdSaz1paiodoXjjWMhgoEcepMwZmG42E1eAHhA7LB0jFpuJOH&#10;2bTbmWBi3I131OxDJmII+wQ15CFUiZQ+zcmiH7qKOHJnV1sMEdaZNDXeYrgt5ZNSY2mx4NiQY0WL&#10;nNLr/sdq+N58rNT4c7nZyfevcFKX7bxaNFr3e+38DUSgNvyL/9xrE+c/q1f4/SaeIK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cA8wxQAAAN0AAAAPAAAAAAAAAAAAAAAA&#10;AJ8CAABkcnMvZG93bnJldi54bWxQSwUGAAAAAAQABAD3AAAAkQMAAAAA&#10;">
              <v:imagedata r:id="rId19" o:title=""/>
            </v:shape>
            <v:shapetype id="_x0000_t32" coordsize="21600,21600" o:spt="32" o:oned="t" path="m,l21600,21600e" filled="f">
              <v:path arrowok="t" fillok="f" o:connecttype="none"/>
              <o:lock v:ext="edit" shapetype="t"/>
            </v:shapetype>
            <v:shape id="AutoShape 4" o:spid="_x0000_s1057" type="#_x0000_t32" style="position:absolute;left:8775;top:4976;width:480;height:46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dMZccAAADdAAAADwAAAGRycy9kb3ducmV2LnhtbESPQWvCQBCF70L/wzIFb7pJkaKpq5RC&#10;RSw9qCW0tyE7TUKzs2F31dhf3zkUvM3w3rz3zXI9uE6dKcTWs4F8moEirrxtuTbwcXydzEHFhGyx&#10;80wGrhRhvbobLbGw/sJ7Oh9SrSSEY4EGmpT6QutYNeQwTn1PLNq3Dw6TrKHWNuBFwl2nH7LsUTts&#10;WRoa7OmloerncHIGPt8Wp/JavtOuzBe7Lwwu/h43xozvh+cnUImGdDP/X2+t4M9y4ZdvZAS9+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h0xlxwAAAN0AAAAPAAAAAAAA&#10;AAAAAAAAAKECAABkcnMvZG93bnJldi54bWxQSwUGAAAAAAQABAD5AAAAlQMAAAAA&#10;">
              <v:stroke endarrow="block"/>
            </v:shape>
            <v:oval id="Oval 5" o:spid="_x0000_s1058" style="position:absolute;left:9045;top:5516;width:87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1Rz8UA&#10;AADdAAAADwAAAGRycy9kb3ducmV2LnhtbERPS2sCMRC+F/ofwhR6KZpdEatbo6hUEPHQ+ig9TjfT&#10;zdLNZNlEXf+9EYTe5uN7znja2kqcqPGlYwVpNwFBnDtdcqFgv1t2hiB8QNZYOSYFF/IwnTw+jDHT&#10;7syfdNqGQsQQ9hkqMCHUmZQ+N2TRd11NHLlf11gMETaF1A2eY7itZC9JBtJiybHBYE0LQ/nf9mgV&#10;jEbv3y8fmg9pbz3/eeWN+aqHc6Wen9rZG4hAbfgX390rHef30xRu38QT5OQ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jVHPxQAAAN0AAAAPAAAAAAAAAAAAAAAAAJgCAABkcnMv&#10;ZG93bnJldi54bWxQSwUGAAAAAAQABAD1AAAAigMAAAAA&#10;" fillcolor="#8dceeb" stroked="f">
              <v:textbox style="mso-next-textbox:#Oval 5">
                <w:txbxContent>
                  <w:p w:rsidR="00466BDA" w:rsidRPr="00FF4895" w:rsidRDefault="00466BDA" w:rsidP="006179E6">
                    <w:pPr>
                      <w:jc w:val="center"/>
                      <w:rPr>
                        <w:rFonts w:ascii="Times New Roman" w:hAnsi="Times New Roman"/>
                        <w:b/>
                        <w:color w:val="000092"/>
                        <w:sz w:val="20"/>
                        <w:szCs w:val="20"/>
                      </w:rPr>
                    </w:pPr>
                    <w:r w:rsidRPr="00FF4895">
                      <w:rPr>
                        <w:rFonts w:ascii="Times New Roman" w:hAnsi="Times New Roman"/>
                        <w:b/>
                        <w:color w:val="000092"/>
                        <w:sz w:val="20"/>
                        <w:szCs w:val="20"/>
                      </w:rPr>
                      <w:t>JNK</w:t>
                    </w:r>
                  </w:p>
                </w:txbxContent>
              </v:textbox>
            </v:oval>
            <v:shape id="Arc 6" o:spid="_x0000_s1059" style="position:absolute;left:9270;top:6026;width:465;height:360;rotation:5235309fd;flip:x;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qBC8MA&#10;AADdAAAADwAAAGRycy9kb3ducmV2LnhtbERP32vCMBB+H/g/hBv4NtOKiHTGsgkDRQXbufejuTXd&#10;mktpMq376xdB2Nt9fD9vmQ+2FWfqfeNYQTpJQBBXTjdcKzi9vz0tQPiArLF1TAqu5CFfjR6WmGl3&#10;4YLOZahFDGGfoQITQpdJ6StDFv3EdcSR+3S9xRBhX0vd4yWG21ZOk2QuLTYcGwx2tDZUfZc/VsGx&#10;2BRfxe/2ZD72M9rtGQ/161yp8ePw8gwi0BD+xXf3Rsf5s3QKt2/iC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PqBC8MAAADdAAAADwAAAAAAAAAAAAAAAACYAgAAZHJzL2Rv&#10;d25yZXYueG1sUEsFBgAAAAAEAAQA9QAAAIgDAAAAAA==&#10;" adj="0,,0" path="m-1,nfc11929,,21600,9670,21600,21600em-1,nsc11929,,21600,9670,21600,21600l,21600,-1,xe" filled="f">
              <v:stroke endarrow="block" joinstyle="round"/>
              <v:formulas/>
              <v:path arrowok="t" o:extrusionok="f" o:connecttype="custom" o:connectlocs="0,0;465,360;0,360" o:connectangles="0,0,0"/>
            </v:shape>
            <v:oval id="Oval 7" o:spid="_x0000_s1060" style="position:absolute;left:9015;top:6536;width:1515;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NqI8YA&#10;AADdAAAADwAAAGRycy9kb3ducmV2LnhtbERPS0vDQBC+F/wPywhexGwSpaax22JKC0U81PrA45gd&#10;s8HsbMiubfz3riD0Nh/fc+bL0XbiQINvHSvIkhQEce10y42Cl+fNVQHCB2SNnWNS8EMelouzyRxL&#10;7Y78RId9aEQMYV+iAhNCX0rpa0MWfeJ64sh9usFiiHBopB7wGMNtJ/M0nUqLLccGgz2tDNVf+2+r&#10;YDZbv1/uNL9m+UP1ccuP5q0vKqUuzsf7OxCBxnAS/7u3Os6/ya7h75t4gl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NqI8YAAADdAAAADwAAAAAAAAAAAAAAAACYAgAAZHJz&#10;L2Rvd25yZXYueG1sUEsFBgAAAAAEAAQA9QAAAIsDAAAAAA==&#10;" fillcolor="#8dceeb" stroked="f">
              <v:textbox style="mso-next-textbox:#Oval 7">
                <w:txbxContent>
                  <w:p w:rsidR="00466BDA" w:rsidRPr="00FF4895" w:rsidRDefault="00466BDA" w:rsidP="006179E6">
                    <w:pPr>
                      <w:jc w:val="center"/>
                      <w:rPr>
                        <w:rFonts w:ascii="Times New Roman" w:hAnsi="Times New Roman"/>
                        <w:b/>
                        <w:color w:val="000092"/>
                        <w:sz w:val="20"/>
                        <w:szCs w:val="20"/>
                      </w:rPr>
                    </w:pPr>
                    <w:r w:rsidRPr="00FF4895">
                      <w:rPr>
                        <w:rFonts w:ascii="Times New Roman" w:hAnsi="Times New Roman"/>
                        <w:b/>
                        <w:color w:val="000092"/>
                        <w:sz w:val="20"/>
                        <w:szCs w:val="20"/>
                      </w:rPr>
                      <w:t>Apoptosis</w:t>
                    </w:r>
                  </w:p>
                </w:txbxContent>
              </v:textbox>
            </v:oval>
          </v:group>
        </w:pict>
      </w:r>
      <w:bookmarkEnd w:id="303"/>
    </w:p>
    <w:p w:rsidR="006179E6" w:rsidRPr="003D306D" w:rsidRDefault="006179E6" w:rsidP="006179E6">
      <w:pPr>
        <w:pStyle w:val="Heading3Ngoc1"/>
        <w:spacing w:before="100" w:after="100"/>
        <w:rPr>
          <w:sz w:val="23"/>
          <w:szCs w:val="23"/>
        </w:rPr>
      </w:pPr>
    </w:p>
    <w:p w:rsidR="006179E6" w:rsidRPr="003D306D" w:rsidRDefault="006179E6" w:rsidP="006179E6">
      <w:pPr>
        <w:pStyle w:val="Heading3Ngoc1"/>
        <w:spacing w:before="100" w:after="100"/>
        <w:rPr>
          <w:sz w:val="23"/>
          <w:szCs w:val="23"/>
        </w:rPr>
      </w:pPr>
    </w:p>
    <w:p w:rsidR="006179E6" w:rsidRPr="003D306D" w:rsidRDefault="006179E6" w:rsidP="006179E6">
      <w:pPr>
        <w:pStyle w:val="Heading3Ngoc1"/>
        <w:spacing w:before="100" w:after="100"/>
        <w:rPr>
          <w:sz w:val="23"/>
          <w:szCs w:val="23"/>
        </w:rPr>
      </w:pPr>
    </w:p>
    <w:p w:rsidR="006179E6" w:rsidRPr="003D306D" w:rsidRDefault="006179E6" w:rsidP="006179E6">
      <w:pPr>
        <w:pStyle w:val="Heading3Ngoc1"/>
        <w:spacing w:before="100" w:after="100"/>
        <w:rPr>
          <w:sz w:val="23"/>
          <w:szCs w:val="23"/>
        </w:rPr>
      </w:pPr>
    </w:p>
    <w:p w:rsidR="006179E6" w:rsidRPr="003D306D" w:rsidRDefault="006179E6" w:rsidP="006179E6">
      <w:pPr>
        <w:pStyle w:val="Heading3Ngoc1"/>
        <w:spacing w:before="100" w:after="100"/>
        <w:rPr>
          <w:sz w:val="23"/>
          <w:szCs w:val="23"/>
        </w:rPr>
      </w:pPr>
    </w:p>
    <w:p w:rsidR="006179E6" w:rsidRDefault="006179E6" w:rsidP="006179E6">
      <w:pPr>
        <w:pStyle w:val="Heading3Ngoc1"/>
        <w:spacing w:before="100" w:after="100"/>
        <w:rPr>
          <w:sz w:val="23"/>
          <w:szCs w:val="23"/>
        </w:rPr>
      </w:pPr>
    </w:p>
    <w:p w:rsidR="006179E6" w:rsidRDefault="006179E6" w:rsidP="006179E6">
      <w:pPr>
        <w:pStyle w:val="Heading3Ngoc1"/>
        <w:spacing w:before="100" w:after="100"/>
        <w:rPr>
          <w:sz w:val="23"/>
          <w:szCs w:val="23"/>
        </w:rPr>
      </w:pPr>
    </w:p>
    <w:p w:rsidR="006179E6" w:rsidRPr="003D306D" w:rsidRDefault="006179E6" w:rsidP="006179E6">
      <w:pPr>
        <w:pStyle w:val="Heading3Ngoc1"/>
        <w:spacing w:before="100" w:after="100"/>
        <w:rPr>
          <w:sz w:val="23"/>
          <w:szCs w:val="23"/>
        </w:rPr>
      </w:pPr>
    </w:p>
    <w:p w:rsidR="006179E6" w:rsidRPr="00C26645" w:rsidRDefault="006179E6" w:rsidP="006179E6">
      <w:pPr>
        <w:pStyle w:val="Caption"/>
        <w:spacing w:before="100" w:beforeAutospacing="1" w:after="100" w:afterAutospacing="1" w:line="480" w:lineRule="auto"/>
        <w:jc w:val="both"/>
        <w:rPr>
          <w:rFonts w:ascii="Century Gothic" w:hAnsi="Century Gothic"/>
          <w:sz w:val="2"/>
          <w:szCs w:val="23"/>
        </w:rPr>
      </w:pPr>
    </w:p>
    <w:p w:rsidR="006179E6" w:rsidRPr="00C26645" w:rsidRDefault="006179E6" w:rsidP="006179E6">
      <w:pPr>
        <w:pStyle w:val="Caption"/>
        <w:spacing w:before="100" w:beforeAutospacing="1" w:after="100" w:afterAutospacing="1" w:line="360" w:lineRule="auto"/>
        <w:jc w:val="both"/>
        <w:rPr>
          <w:rFonts w:ascii="Century Gothic" w:hAnsi="Century Gothic"/>
          <w:sz w:val="2"/>
          <w:szCs w:val="23"/>
        </w:rPr>
      </w:pPr>
    </w:p>
    <w:p w:rsidR="006179E6" w:rsidRPr="00994F00" w:rsidRDefault="00DB0C88" w:rsidP="006179E6">
      <w:pPr>
        <w:pStyle w:val="Caption"/>
        <w:spacing w:before="100" w:beforeAutospacing="1" w:after="100" w:afterAutospacing="1" w:line="360" w:lineRule="auto"/>
        <w:jc w:val="both"/>
        <w:rPr>
          <w:rStyle w:val="Strong"/>
          <w:b w:val="0"/>
          <w:sz w:val="20"/>
        </w:rPr>
      </w:pPr>
      <w:r>
        <w:rPr>
          <w:rFonts w:ascii="Century Gothic" w:hAnsi="Century Gothic"/>
          <w:noProof/>
          <w:lang w:eastAsia="en-GB"/>
        </w:rPr>
        <w:pict>
          <v:group id="Group 9" o:spid="_x0000_s2574" style="position:absolute;left:0;text-align:left;margin-left:149.55pt;margin-top:75.95pt;width:21pt;height:8.25pt;z-index:251649024" coordorigin="6855,10125" coordsize="420,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">
            <v:shape id="AutoShape 10" o:spid="_x0000_s2576" type="#_x0000_t32" style="position:absolute;left:6855;top:10203;width:42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tvEsQAAADdAAAADwAAAGRycy9kb3ducmV2LnhtbERPTWsCMRC9C/6HMIIXqVnFStkaZSsI&#10;KnjQtvfpZroJ3Uy2m6jrvzcFobd5vM9ZrDpXiwu1wXpWMBlnIIhLry1XCj7eN08vIEJE1lh7JgU3&#10;CrBa9nsLzLW/8pEup1iJFMIhRwUmxiaXMpSGHIaxb4gT9+1bhzHBtpK6xWsKd7WcZtlcOrScGgw2&#10;tDZU/pzOTsFhN3krvozd7Y+/9vC8KepzNfpUajjoilcQkbr4L364tzrNn2Vz+PsmnS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C28SxAAAAN0AAAAPAAAAAAAAAAAA&#10;AAAAAKECAABkcnMvZG93bnJldi54bWxQSwUGAAAAAAQABAD5AAAAkgMAAAAA&#10;"/>
            <v:shape id="AutoShape 11" o:spid="_x0000_s2575" type="#_x0000_t32" style="position:absolute;left:7275;top:10125;width:0;height:16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fKicQAAADdAAAADwAAAGRycy9kb3ducmV2LnhtbERPTWsCMRC9F/wPYQQvpWaVastqlK0g&#10;qOBB297HzXQTuplsN1G3/74pCN7m8T5nvuxcLS7UButZwWiYgSAuvbZcKfh4Xz+9gggRWWPtmRT8&#10;UoDlovcwx1z7Kx/ocoyVSCEcclRgYmxyKUNpyGEY+oY4cV++dRgTbCupW7ymcFfLcZZNpUPLqcFg&#10;QytD5ffx7BTst6O34mTsdnf4sfvJuqjP1eOnUoN+V8xAROriXXxzb3Sa/5y9wP836QS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R8qJxAAAAN0AAAAPAAAAAAAAAAAA&#10;AAAAAKECAABkcnMvZG93bnJldi54bWxQSwUGAAAAAAQABAD5AAAAkgMAAAAA&#10;"/>
          </v:group>
        </w:pict>
      </w:r>
      <w:r>
        <w:rPr>
          <w:rFonts w:ascii="Century Gothic" w:hAnsi="Century Gothic"/>
          <w:noProof/>
          <w:lang w:eastAsia="en-GB"/>
        </w:rPr>
        <w:pict>
          <v:shape id="AutoShape 8" o:spid="_x0000_s2573" type="#_x0000_t32" style="position:absolute;left:0;text-align:left;margin-left:.3pt;margin-top:79.85pt;width:21pt;height:0;z-index:25164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">
            <v:stroke endarrow="block"/>
          </v:shape>
        </w:pict>
      </w:r>
      <w:bookmarkStart w:id="305" w:name="_Toc356079692"/>
      <w:r w:rsidR="006179E6" w:rsidRPr="00994F00">
        <w:rPr>
          <w:rFonts w:ascii="Century Gothic" w:hAnsi="Century Gothic"/>
        </w:rPr>
        <w:t>Figure 1.</w:t>
      </w:r>
      <w:r w:rsidR="00122438" w:rsidRPr="00994F00">
        <w:rPr>
          <w:rFonts w:ascii="Century Gothic" w:hAnsi="Century Gothic"/>
        </w:rPr>
        <w:fldChar w:fldCharType="begin"/>
      </w:r>
      <w:r w:rsidR="006179E6" w:rsidRPr="00994F00">
        <w:rPr>
          <w:rFonts w:ascii="Century Gothic" w:hAnsi="Century Gothic"/>
        </w:rPr>
        <w:instrText xml:space="preserve"> SEQ Figure_1. \* ARABIC </w:instrText>
      </w:r>
      <w:r w:rsidR="00122438" w:rsidRPr="00994F00">
        <w:rPr>
          <w:rFonts w:ascii="Century Gothic" w:hAnsi="Century Gothic"/>
        </w:rPr>
        <w:fldChar w:fldCharType="separate"/>
      </w:r>
      <w:r w:rsidR="006179E6" w:rsidRPr="00994F00">
        <w:rPr>
          <w:rFonts w:ascii="Century Gothic" w:hAnsi="Century Gothic"/>
          <w:noProof/>
        </w:rPr>
        <w:t>4</w:t>
      </w:r>
      <w:r w:rsidR="00122438" w:rsidRPr="00994F00">
        <w:rPr>
          <w:rFonts w:ascii="Century Gothic" w:hAnsi="Century Gothic"/>
        </w:rPr>
        <w:fldChar w:fldCharType="end"/>
      </w:r>
      <w:r w:rsidR="006179E6" w:rsidRPr="00994F00">
        <w:rPr>
          <w:rFonts w:ascii="Century Gothic" w:hAnsi="Century Gothic"/>
        </w:rPr>
        <w:t xml:space="preserve">: </w:t>
      </w:r>
      <w:r w:rsidR="006179E6" w:rsidRPr="00994F00">
        <w:rPr>
          <w:rStyle w:val="Heading3Char1"/>
          <w:rFonts w:ascii="Century Gothic" w:eastAsia="Batang" w:hAnsi="Century Gothic"/>
          <w:sz w:val="20"/>
          <w:szCs w:val="20"/>
        </w:rPr>
        <w:t>Protective mechanisms of neurotrophic factors.</w:t>
      </w:r>
      <w:r w:rsidR="006179E6" w:rsidRPr="00994F00">
        <w:rPr>
          <w:rFonts w:ascii="Century Gothic" w:hAnsi="Century Gothic"/>
          <w:b w:val="0"/>
        </w:rPr>
        <w:t xml:space="preserve"> </w:t>
      </w:r>
      <w:r w:rsidR="006179E6" w:rsidRPr="00994F00">
        <w:rPr>
          <w:rStyle w:val="Strong"/>
          <w:b w:val="0"/>
          <w:sz w:val="20"/>
        </w:rPr>
        <w:t>Neurotrophic factors bind to tyrosine kinase receptors and trigger three major intracellular signalling pathways: PLC-γ, PI3K/Akt, and Ras/ERK. The corresponding activities are responsible for cell proliferation, cell differentiation, cell survival, protein synthesis, and synaptic plasticity.</w:t>
      </w:r>
      <w:r w:rsidR="006179E6">
        <w:rPr>
          <w:rStyle w:val="Strong"/>
          <w:b w:val="0"/>
          <w:sz w:val="20"/>
        </w:rPr>
        <w:t xml:space="preserve">                         </w:t>
      </w:r>
      <w:r w:rsidR="006179E6">
        <w:rPr>
          <w:rStyle w:val="Strong"/>
          <w:b w:val="0"/>
          <w:sz w:val="20"/>
        </w:rPr>
        <w:tab/>
      </w:r>
      <w:r w:rsidR="006179E6" w:rsidRPr="00994F00">
        <w:rPr>
          <w:rStyle w:val="Strong"/>
          <w:b w:val="0"/>
          <w:sz w:val="20"/>
        </w:rPr>
        <w:t xml:space="preserve">indicates  activation;          indicates  inhibition. The diagram was adapted from Russell and Duman (2002). Abbreviations and acronyms: NTF: neurotrophic factor; </w:t>
      </w:r>
      <w:r w:rsidR="006179E6" w:rsidRPr="00994F00">
        <w:rPr>
          <w:rFonts w:ascii="Century Gothic" w:hAnsi="Century Gothic"/>
          <w:b w:val="0"/>
        </w:rPr>
        <w:t>PLC-γ: phospholipase C-γ; DAG: diacylglycerol; IP</w:t>
      </w:r>
      <w:r w:rsidR="006179E6" w:rsidRPr="00994F00">
        <w:rPr>
          <w:rFonts w:ascii="Century Gothic" w:hAnsi="Century Gothic"/>
          <w:b w:val="0"/>
          <w:vertAlign w:val="subscript"/>
        </w:rPr>
        <w:t>3</w:t>
      </w:r>
      <w:r w:rsidR="006179E6" w:rsidRPr="00994F00">
        <w:rPr>
          <w:rFonts w:ascii="Century Gothic" w:hAnsi="Century Gothic"/>
          <w:b w:val="0"/>
        </w:rPr>
        <w:t>: inositol-1,4,5 triphosphate; PKC: protein kinase C; CaM: camodulin; PI3K: phosphatidylinositol-3-kinase; Akt: protein kinase B; Ras (rat sarcoma): GTPase protein; Raf (</w:t>
      </w:r>
      <w:r w:rsidR="006179E6" w:rsidRPr="00994F00">
        <w:rPr>
          <w:rFonts w:ascii="Century Gothic" w:hAnsi="Century Gothic" w:cs="Arial"/>
          <w:b w:val="0"/>
          <w:bCs w:val="0"/>
          <w:color w:val="000000"/>
          <w:shd w:val="clear" w:color="auto" w:fill="FFFFFF"/>
        </w:rPr>
        <w:t>r</w:t>
      </w:r>
      <w:r w:rsidR="006179E6" w:rsidRPr="00994F00">
        <w:rPr>
          <w:rFonts w:ascii="Century Gothic" w:hAnsi="Century Gothic" w:cs="Arial"/>
          <w:b w:val="0"/>
          <w:color w:val="000000"/>
          <w:shd w:val="clear" w:color="auto" w:fill="FFFFFF"/>
        </w:rPr>
        <w:t xml:space="preserve">apidly </w:t>
      </w:r>
      <w:r w:rsidR="006179E6" w:rsidRPr="00994F00">
        <w:rPr>
          <w:rFonts w:ascii="Century Gothic" w:hAnsi="Century Gothic" w:cs="Arial"/>
          <w:b w:val="0"/>
          <w:bCs w:val="0"/>
          <w:color w:val="000000"/>
          <w:shd w:val="clear" w:color="auto" w:fill="FFFFFF"/>
        </w:rPr>
        <w:t>a</w:t>
      </w:r>
      <w:r w:rsidR="006179E6" w:rsidRPr="00994F00">
        <w:rPr>
          <w:rFonts w:ascii="Century Gothic" w:hAnsi="Century Gothic" w:cs="Arial"/>
          <w:b w:val="0"/>
          <w:color w:val="000000"/>
          <w:shd w:val="clear" w:color="auto" w:fill="FFFFFF"/>
        </w:rPr>
        <w:t>ccelerated</w:t>
      </w:r>
      <w:r w:rsidR="006179E6" w:rsidRPr="00994F00">
        <w:rPr>
          <w:rStyle w:val="apple-converted-space"/>
          <w:rFonts w:ascii="Century Gothic" w:hAnsi="Century Gothic" w:cs="Arial"/>
          <w:b w:val="0"/>
          <w:color w:val="000000"/>
          <w:shd w:val="clear" w:color="auto" w:fill="FFFFFF"/>
        </w:rPr>
        <w:t> </w:t>
      </w:r>
      <w:r w:rsidR="006179E6" w:rsidRPr="00994F00">
        <w:rPr>
          <w:rFonts w:ascii="Century Gothic" w:hAnsi="Century Gothic" w:cs="Arial"/>
          <w:b w:val="0"/>
          <w:bCs w:val="0"/>
          <w:color w:val="000000"/>
          <w:shd w:val="clear" w:color="auto" w:fill="FFFFFF"/>
        </w:rPr>
        <w:t>f</w:t>
      </w:r>
      <w:r w:rsidR="006179E6" w:rsidRPr="00994F00">
        <w:rPr>
          <w:rFonts w:ascii="Century Gothic" w:hAnsi="Century Gothic" w:cs="Arial"/>
          <w:b w:val="0"/>
          <w:color w:val="000000"/>
          <w:shd w:val="clear" w:color="auto" w:fill="FFFFFF"/>
        </w:rPr>
        <w:t>ibrosarcoma)</w:t>
      </w:r>
      <w:r w:rsidR="006179E6" w:rsidRPr="00994F00">
        <w:rPr>
          <w:rFonts w:ascii="Century Gothic" w:hAnsi="Century Gothic"/>
          <w:b w:val="0"/>
        </w:rPr>
        <w:t>: proto-oncogen serine/threonine protein kinase</w:t>
      </w:r>
      <w:r w:rsidR="006179E6" w:rsidRPr="00994F00">
        <w:rPr>
          <w:rFonts w:ascii="Century Gothic" w:hAnsi="Century Gothic" w:cs="Arial"/>
          <w:b w:val="0"/>
          <w:color w:val="000000"/>
          <w:shd w:val="clear" w:color="auto" w:fill="FFFFFF"/>
        </w:rPr>
        <w:t>; MEK: mitogen-activated protein kinase kinase; ERK: extracellular signal-regulated kinase; JNK: c-Jun N-terminal kinase.</w:t>
      </w:r>
      <w:bookmarkEnd w:id="305"/>
      <w:r w:rsidR="006179E6" w:rsidRPr="00994F00">
        <w:t xml:space="preserve">   </w:t>
      </w:r>
      <w:r w:rsidR="006179E6" w:rsidRPr="00994F00">
        <w:rPr>
          <w:rStyle w:val="Strong"/>
          <w:b w:val="0"/>
          <w:sz w:val="20"/>
        </w:rPr>
        <w:t xml:space="preserve"> </w:t>
      </w:r>
    </w:p>
    <w:bookmarkEnd w:id="304"/>
    <w:p w:rsidR="006179E6" w:rsidRPr="003D306D" w:rsidRDefault="006179E6" w:rsidP="006179E6">
      <w:r>
        <w:br w:type="page"/>
      </w:r>
      <w:r w:rsidRPr="003D306D">
        <w:lastRenderedPageBreak/>
        <w:t xml:space="preserve">Based on </w:t>
      </w:r>
      <w:r>
        <w:t xml:space="preserve">an </w:t>
      </w:r>
      <w:r w:rsidRPr="003D306D">
        <w:t xml:space="preserve">understanding of these neuroprotective mechanisms, gene therapy approaches employing various neurotrophic factors have been investigated for the treatment of PD </w:t>
      </w:r>
      <w:r w:rsidR="00122438" w:rsidRPr="003D306D">
        <w:fldChar w:fldCharType="begin" w:fldLock="1"/>
      </w:r>
      <w:r w:rsidR="00994410">
        <w:instrText>ADDIN CSL_CITATION { "citationItems" : [ { "id" : "ITEM-1", "itemData" : { "DOI" : "S0304-3940(07)00595-2 [pii]\n10.1016/j.neulet.2007.05.033", "ISBN" : "0304-3940 (Print)\n0304-3940 (Linking)", "PMID" : "17574749", "abstract" : "Vascular endothelial growth factor (VEGF) is a specific angiogenic peptide, which has been identified to play a critical role in neurodegeneration, and has beneficial effects on neurons. In this study, we investigated whether neurodegeneration in a rat model of Parkinson disease could be prevented by VEGF gene transfer mediated by adeno-associated virus (AAV) vectors. Our results demonstrated that a single injection of a VEGF-expressing AAV vector into striatum improved the rotational behavior of rat Parkinson disease models, and promoted the survival of dopaminergic neurons and fibers. Meanwhile, AAV-VEGF injection significantly increased the reactive astrocytes and the levels of glial cell line-derived neurotrophic factor in striatum, but did not induce extra angiogenesis and remarkable disorder of blood-brain barrier. We thus conclude that intrastriatal delivery of VEGF gene mediated by AAV has favorable effects on the dopaminergic neurons in a rat Parkinson disease model.", "author" : [ { "dropping-particle" : "", "family" : "Tian", "given" : "Y Y", "non-dropping-particle" : "", "parse-names" : false, "suffix" : "" }, { "dropping-particle" : "", "family" : "Tang", "given" : "C J", "non-dropping-particle" : "", "parse-names" : false, "suffix" : "" }, { "dropping-particle" : "", "family" : "Wang", "given" : "J N", "non-dropping-particle" : "", "parse-names" : false, "suffix" : "" }, { "dropping-particle" : "", "family" : "Feng", "given" : "Y", "non-dropping-particle" : "", "parse-names" : false, "suffix" : "" }, { "dropping-particle" : "", "family" : "Chen", "given" : "X W", "non-dropping-particle" : "", "parse-names" : false, "suffix" : "" }, { "dropping-particle" : "", "family" : "Wang", "given" : "L", "non-dropping-particle" : "", "parse-names" : false, "suffix" : "" }, { "dropping-particle" : "", "family" : "Qiao", "given" : "X", "non-dropping-particle" : "", "parse-names" : false, "suffix" : "" }, { "dropping-particle" : "", "family" : "Sun", "given" : "S G", "non-dropping-particle" : "", "parse-names" : false, "suffix" : "" } ], "container-title" : "Neurosci Lett", "edition" : "2007/06/19", "id" : "ITEM-1", "issue" : "3", "issued" : { "date-parts" : [ [ "2007" ] ] }, "note" : "Tian, You-yong\nTang, Cui-Ju\nWang, Jia-ning\nFeng, Yuan\nChen, Xiao-wu\nWang, Lan\nQiao, Xian\nSun, Sheng-gang\nResearch Support, Non-U.S. Gov't\nIreland\nNeuroscience letters\nNeurosci Lett. 2007 Jun 29;421(3):239-44. Epub 2007 May 25.", "page" : "239-244", "title" : "Favorable effects of VEGF gene transfer on a rat model of Parkinson disease using adeno-associated viral vectors", "type" : "article-journal", "volume" : "421" }, "uris" : [ "http://www.mendeley.com/documents/?uuid=d828d21d-84df-4062-861a-bcabdbf23528" ] }, { "id" : "ITEM-2", "itemData" : { "DOI" : "S0006-8993(05)00791-2 [pii]\n10.1016/j.brainres.2005.05.072", "ISBN" : "0006-8993 (Print)\n0006-8993 (Linking)", "PMID" : "16018990", "abstract" : "Both glial cell line-derived neurotrophic factor (GDNF) and brain-derived neurotrophic factor (BDNF) can protect nigrostriatal dopaminergic neurons from neurotoxins in rodent and monkey models of Parkinson's disease (PD). These two neurotrophic factors are usually tested individually. This study was designed to compare GDNF, BDNF, or both, for their capabilities to correct behavioral deficits and protect nigrostriatal dopaminergic neurons in a rat model of PD. Gene transfer used a helper virus-free Herpes Simplex Virus (HSV-1) vector system and a modified neurofilament heavy gene promoter that supports long-term expression in forebrain neurons. Rats received unilateral intrastriatal injections of HSV-1 vectors that express either GDNF or BDNF, or both vectors, followed by intrastriatal injections of 6-hydroxydopamine (6-OHDA). Recombinant GDNF or BDNF was detected in striatal neurons in rats sacrificed at 7 months after gene transfer. Of note, GDNF was significantly more effective than BDNF for both correcting behavioral deficits and protecting nigrostriatal dopaminergic neurons. Expression of both neurotrophic factors was no more effective than expression of only GDNF. These results suggest that GDNF is more effective than BDNF for correcting the rat model of PD, and that there are no detectable benefits from expressing both of these neurotrophic factors.", "author" : [ { "dropping-particle" : "", "family" : "Sun", "given" : "M", "non-dropping-particle" : "", "parse-names" : false, "suffix" : "" }, { "dropping-particle" : "", "family" : "Kong", "given" : "L", "non-dropping-particle" : "", "parse-names" : false, "suffix" : "" }, { "dropping-particle" : "", "family" : "Wang", "given" : "X", "non-dropping-particle" : "", "parse-names" : false, "suffix" : "" }, { "dropping-particle" : "", "family" : "Lu", "given" : "X G", "non-dropping-particle" : "", "parse-names" : false, "suffix" : "" }, { "dropping-particle" : "", "family" : "Gao", "given" : "Q", "non-dropping-particle" : "", "parse-names" : false, "suffix" : "" }, { "dropping-particle" : "", "family" : "Geller", "given" : "A I", "non-dropping-particle" : "", "parse-names" : false, "suffix" : "" } ], "container-title" : "Brain Res", "edition" : "2005/07/16", "id" : "ITEM-2", "issue" : "2", "issued" : { "date-parts" : [ [ "2005" ] ] }, "note" : "Sun, Mei\nKong, Lingxin\nWang, Xiaodan\nLu, Xiu-gui\nGao, Qingsheng\nGeller, Alfred I\nAG021193/AG/NIA NIH HHS/United States\nAG16777/AG/NIA NIH HHS/United States\nAG20177/AG/NIA NIH HHS/United States\nNS045855/NS/NINDS NIH HHS/United States\nNS42016/NS/NINDS NIH HHS/United States\nR01 AG016777-05/AG/NIA NIH HHS/United States\nR01 AG021193-03/AG/NIA NIH HHS/United States\nR01 NS043107-04/NS/NINDS NIH HHS/United States\nR01 NS045855-03/NS/NINDS NIH HHS/United States\nComparative Study\nResearch Support, N.I.H., Extramural\nResearch Support, U.S. Gov't, Non-P.H.S.\nResearch Support, U.S. Gov't, P.H.S.\nNetherlands\nBrain research\nBrain Res. 2005 Aug 9;1052(2):119-29.", "page" : "119-129", "title" : "Comparison of the capability of GDNF, BDNF, or both, to protect nigrostriatal neurons in a rat model of Parkinson's disease", "type" : "article-journal", "volume" : "1052" }, "uris" : [ "http://www.mendeley.com/documents/?uuid=8b9129b4-9c7d-4093-9ca6-c4302385d81d" ] }, { "id" : "ITEM-3", "itemData" : { "DOI" : "10.1016/j.neuropharm.2012.07.029", "ISSN" : "1873-7064", "PMID" : "22971544", "abstract" : "Fibroblast growth factor-20 (FGF-20) has been shown to protect dopaminergic neurons against a range of toxic insults in\u00a0vitro, through activation of fibroblast growth factor receptor 1 (FGFR1). This study set out to examine whether FGF-20 also displayed protective efficacy in the unilateral, 6-hydroxydopamine (6-OHDA) lesion rat model of Parkinson's disease. Initial studies demonstrated that, in embryonic ventral mesencephalic (VM) cultures, FGFR1 was expressed on tyrosine hydroxylase (TH)-positive neurons and that, in line with previous data, FGF-20 (100 and 500\u00a0ng/ml) almost completely protected these TH-positive neurons against 6-OHDA-induced toxicity. Co-localisation of FGFR1 and TH staining was also demonstrated in the substantia nigra pars compacta (SNpc) of na\u00efve adult rat brain. In animals subject to 6-OHDA lesion of the nigrostriatal tract, supra-nigral infusion of FGF-20 (2.5\u00a0\u03bcg/day) for 6 days post-lesion gave significant protection (\u223c40%) against the loss of TH-positive cells in the SNpc and the loss of striatal TH immunoreactivity. This protection of the nigrostriatal tract was accompanied by a significant preservation of gross locomotion and fine motor movements and reversal of apomorphine-induced contraversive rotations, although forelimb akinesia, assessed using cylinder test reaching, was not improved. These results support a role for FGF-20 in preserving dopamine neuron integrity and some aspects of motor function in a rodent model of Parkinson's disease (PD) and imply a potential neuroprotective role for FGF-20 in this disease.", "author" : [ { "dropping-particle" : "", "family" : "Sleeman", "given" : "Isobel J", "non-dropping-particle" : "", "parse-names" : false, "suffix" : "" }, { "dropping-particle" : "", "family" : "Boshoff", "given" : "Eugene L", "non-dropping-particle" : "", "parse-names" : false, "suffix" : "" }, { "dropping-particle" : "", "family" : "Duty", "given" : "Susan", "non-dropping-particle" : "", "parse-names" : false, "suffix" : "" } ], "container-title" : "Neuropharmacology", "id" : "ITEM-3", "issue" : "7", "issued" : { "date-parts" : [ [ "2012", "12" ] ] }, "page" : "1268-77", "title" : "Fibroblast growth factor-20 protects against dopamine neuron loss in\u00a0vitro and provides functional protection in the 6-hydroxydopamine-lesioned rat model of Parkinson's disease.", "type" : "article-journal", "volume" : "63" }, "uris" : [ "http://www.mendeley.com/documents/?uuid=b6b8108e-ee3e-4443-97f6-71d4bf1abd72" ] }, { "id" : "ITEM-4", "itemData" : { "DOI" : "10.1016/S1474-4422(08)70065-6", "ISSN" : "1474-4422", "PMID" : "18387850", "abstract" : "There is an urgent need for therapies that slow or reverse the progression of Parkinson's disease (PD). Neurotrophic factors can improve the function of degenerating neurons and protect against further neurodegeneration, and gene transfer might be a means to deliver effectively these factors to the brain. The aim of this study was to assess the safety, tolerability, and potential efficacy of gene delivery of the neurotrophic factor neurturin.", "author" : [ { "dropping-particle" : "", "family" : "Marks", "given" : "William J", "non-dropping-particle" : "", "parse-names" : false, "suffix" : "" }, { "dropping-particle" : "", "family" : "Ostrem", "given" : "Jill L", "non-dropping-particle" : "", "parse-names" : false, "suffix" : "" }, { "dropping-particle" : "", "family" : "Verhagen", "given" : "Leonard", "non-dropping-particle" : "", "parse-names" : false, "suffix" : "" }, { "dropping-particle" : "", "family" : "Starr", "given" : "Philip A", "non-dropping-particle" : "", "parse-names" : false, "suffix" : "" }, { "dropping-particle" : "", "family" : "Larson", "given" : "Paul S", "non-dropping-particle" : "", "parse-names" : false, "suffix" : "" }, { "dropping-particle" : "", "family" : "Bakay", "given" : "Roy A E", "non-dropping-particle" : "", "parse-names" : false, "suffix" : "" }, { "dropping-particle" : "", "family" : "Taylor", "given" : "Robin", "non-dropping-particle" : "", "parse-names" : false, "suffix" : "" }, { "dropping-particle" : "", "family" : "Cahn-Weiner", "given" : "Deborah A", "non-dropping-particle" : "", "parse-names" : false, "suffix" : "" }, { "dropping-particle" : "", "family" : "Stoessl", "given" : "A Jon", "non-dropping-particle" : "", "parse-names" : false, "suffix" : "" }, { "dropping-particle" : "", "family" : "Olanow", "given" : "C Warren", "non-dropping-particle" : "", "parse-names" : false, "suffix" : "" }, { "dropping-particle" : "", "family" : "Bartus", "given" : "Raymond T", "non-dropping-particle" : "", "parse-names" : false, "suffix" : "" } ], "container-title" : "Lancet neurology", "id" : "ITEM-4", "issue" : "5", "issued" : { "date-parts" : [ [ "2008", "5" ] ] }, "page" : "400-8", "title" : "Safety and tolerability of intraputaminal delivery of CERE-120 (adeno-associated virus serotype 2-neurturin) to patients with idiopathic Parkinson's disease: an open-label, phase I trial.", "type" : "article-journal", "volume" : "7" }, "uris" : [ "http://www.mendeley.com/documents/?uuid=3d00ea49-c4ac-46e0-a124-e0b5a89a5d04" ] }, { "id" : "ITEM-5", "itemData" : { "DOI" : "nature05957 [pii]\n10.1038/nature05957", "ISBN" : "1476-4687 (Electronic)\n0028-0836 (Linking)", "PMID" : "17611540", "abstract" : "In Parkinson's disease, brain dopamine neurons degenerate most prominently in the substantia nigra. Neurotrophic factors promote survival, differentiation and maintenance of neurons in developing and adult vertebrate nervous system. The most potent neurotrophic factor for dopamine neurons described so far is the glial-cell-line-derived neurotrophic factor (GDNF). Here we have identified a conserved dopamine neurotrophic factor (CDNF) as a trophic factor for dopamine neurons. CDNF, together with its previously described vertebrate and invertebrate homologue the mesencephalic-astrocyte-derived neurotrophic factor, is a secreted protein with eight conserved cysteine residues, predicting a unique protein fold and defining a new, evolutionarily conserved protein family. CDNF (Armetl1) is expressed in several tissues of mouse and human, including the mouse embryonic and postnatal brain. In vivo, CDNF prevented the 6-hydroxydopamine (6-OHDA)-induced degeneration of dopaminergic neurons in a rat experimental model of Parkinson's disease. A single injection of CDNF before 6-OHDA delivery into the striatum significantly reduced amphetamine-induced ipsilateral turning behaviour and almost completely rescued dopaminergic tyrosine-hydroxylase-positive cells in the substantia nigra. When administered four weeks after 6-OHDA, intrastriatal injection of CDNF was able to restore the dopaminergic function and prevent the degeneration of dopaminergic neurons in substantia nigra. Thus, CDNF was at least as efficient as GDNF in both experimental settings. Our results suggest that CDNF might be beneficial for the treatment of Parkinson's disease.", "author" : [ { "dropping-particle" : "", "family" : "Lindholm", "given" : "P", "non-dropping-particle" : "", "parse-names" : false, "suffix" : "" }, { "dropping-particle" : "", "family" : "Voutilainen", "given" : "M H", "non-dropping-particle" : "", "parse-names" : false, "suffix" : "" }, { "dropping-particle" : "", "family" : "Lauren", "given" : "J", "non-dropping-particle" : "", "parse-names" : false, "suffix" : "" }, { "dropping-particle" : "", "family" : "Peranen", "given" : "J", "non-dropping-particle" : "", "parse-names" : false, "suffix" : "" }, { "dropping-particle" : "", "family" : "Leppanen", "given" : "V M", "non-dropping-particle" : "", "parse-names" : false, "suffix" : "" }, { "dropping-particle" : "", "family" : "Andressoo", "given" : "J O", "non-dropping-particle" : "", "parse-names" : false, "suffix" : "" }, { "dropping-particle" : "", "family" : "Lindahl", "given" : "M", "non-dropping-particle" : "", "parse-names" : false, "suffix" : "" }, { "dropping-particle" : "", "family" : "Janhunen", "given" : "S", "non-dropping-particle" : "", "parse-names" : false, "suffix" : "" }, { "dropping-particle" : "", "family" : "Kalkkinen", "given" : "N", "non-dropping-particle" : "", "parse-names" : false, "suffix" : "" }, { "dropping-particle" : "", "family" : "Timmusk", "given" : "T", "non-dropping-particle" : "", "parse-names" : false, "suffix" : "" }, { "dropping-particle" : "", "family" : "Tuominen", "given" : "R K", "non-dropping-particle" : "", "parse-names" : false, "suffix" : "" }, { "dropping-particle" : "", "family" : "Saarma", "given" : "M", "non-dropping-particle" : "", "parse-names" : false, "suffix" : "" } ], "container-title" : "Nature", "edition" : "2007/07/06", "id" : "ITEM-5", "issue" : "7149", "issued" : { "date-parts" : [ [ "2007" ] ] }, "note" : "Lindholm, Paivi\nVoutilainen, Merja H\nLauren, Juha\nPeranen, Johan\nLeppanen, Veli-Matti\nAndressoo, Jaan-Olle\nLindahl, Maria\nJanhunen, Sanna\nKalkkinen, Nisse\nTimmusk, Tonis\nTuominen, Raimo K\nSaarma, Mart\nResearch Support, Non-U.S. Gov't\nEngland\nNature\nNature. 2007 Jul 5;448(7149):73-7.", "page" : "73-77", "title" : "Novel neurotrophic factor CDNF protects and rescues midbrain dopamine neurons in vivo", "type" : "article-journal", "volume" : "448" }, "uris" : [ "http://www.mendeley.com/documents/?uuid=e795ed81-1cae-455a-abbf-d6914122d84c" ] }, { "id" : "ITEM-6", "itemData" : { "DOI" : "29/30/9651 [pii]\n10.1523/JNEUROSCI.0833-09.2009", "ISBN" : "1529-2401 (Electronic)\n0270-6474 (Linking)", "PMID" : "19641128", "abstract" : "Neurotrophic factors are promising candidates for the treatment of Parkinson's disease (PD). Mesencephalic astrocyte-derived neurotrophic factor (MANF) belongs to a novel evolutionarily conserved family of neurotrophic factors. We examined whether MANF has neuroprotective and neurorestorative effect in an experimental model of PD in rats. We also studied the distribution and transportation of intrastriatally injected MANF in the brain and compared it with glial cell line-derived neurotrophic factor (GDNF). Unilateral lesion of nigrostriatal dopaminergic system was induced by intrastriatal injection of 6-hydroxydopamine (6-OHDA). Amphetamine-induced turning behavior was monitored up to 12 weeks after the unilateral lesion. The local diffusion at the injection site and transportation profiles of intrastriatally injected MANF and GDNF were studied by immunohistochemical detection of the unlabeled growth factors as well as by autoradiographic and gamma counting detection of (125)I-labeled trophic factors. Intrastriatally injected MANF protected nigrostriatal dopaminergic nerves from 6-OHDA-induced degeneration as evaluated by counting tyrosine hydroxylase (TH)-positive cell bodies in the substantia nigra (SN) and TH-positive fibers in the striatum. More importantly, MANF also restored the function of the nigrostriatal dopaminergic system when administered either 6 h before or 4 weeks after 6-OHDA administration in the striatum. MANF was distributed throughout the striatum more readily than GDNF. The mechanism of MANF action differs from that of GDNF because intrastriatally injected (125)I-MANF was transported to the frontal cortex, whereas (125)I-GDNF was transported to the SN. Our results suggest that MANF is readily distributed throughout the striatum and has significant therapeutic potential for the treatment of PD.", "author" : [ { "dropping-particle" : "", "family" : "Voutilainen", "given" : "M H", "non-dropping-particle" : "", "parse-names" : false, "suffix" : "" }, { "dropping-particle" : "", "family" : "Back", "given" : "S", "non-dropping-particle" : "", "parse-names" : false, "suffix" : "" }, { "dropping-particle" : "", "family" : "Porsti", "given" : "E", "non-dropping-particle" : "", "parse-names" : false, "suffix" : "" }, { "dropping-particle" : "", "family" : "Toppinen", "given" : "L", "non-dropping-particle" : "", "parse-names" : false, "suffix" : "" }, { "dropping-particle" : "", "family" : "Lindgren", "given" : "L", "non-dropping-particle" : "", "parse-names" : false, "suffix" : "" }, { "dropping-particle" : "", "family" : "Lindholm", "given" : "P", "non-dropping-particle" : "", "parse-names" : false, "suffix" : "" }, { "dropping-particle" : "", "family" : "Peranen", "given" : "J", "non-dropping-particle" : "", "parse-names" : false, "suffix" : "" }, { "dropping-particle" : "", "family" : "Saarma", "given" : "M", "non-dropping-particle" : "", "parse-names" : false, "suffix" : "" }, { "dropping-particle" : "", "family" : "Tuominen", "given" : "R K", "non-dropping-particle" : "", "parse-names" : false, "suffix" : "" } ], "container-title" : "J Neurosci", "edition" : "2009/07/31", "id" : "ITEM-6", "issue" : "30", "issued" : { "date-parts" : [ [ "2009" ] ] }, "note" : "Voutilainen, Merja H\nBack, Susanne\nPorsti, Eeva\nToppinen, Liisa\nLindgren, Lauri\nLindholm, Paivi\nPeranen, Johan\nSaarma, Mart\nTuominen, Raimo K\nResearch Support, Non-U.S. Gov't\nUnited States\nThe Journal of neuroscience : the official journal of the Society for Neuroscience\nJ Neurosci. 2009 Jul 29;29(30):9651-9.", "page" : "9651-9659", "title" : "Mesencephalic astrocyte-derived neurotrophic factor is neurorestorative in rat model of Parkinson's disease", "type" : "article-journal", "volume" : "29" }, "uris" : [ "http://www.mendeley.com/documents/?uuid=712e95c0-17ef-418e-a687-2fc349e470fb" ] } ], "mendeley" : { "previouslyFormattedCitation" : "(Sun et al., 2005; Lindholm et al., 2007; Tian et al., 2007; Marks et al., 2008; Voutilainen et al., 2009; Sleeman et al., 2012)" }, "properties" : { "noteIndex" : 0 }, "schema" : "https://github.com/citation-style-language/schema/raw/master/csl-citation.json" }</w:instrText>
      </w:r>
      <w:r w:rsidR="00122438" w:rsidRPr="003D306D">
        <w:fldChar w:fldCharType="separate"/>
      </w:r>
      <w:r w:rsidR="007413E0" w:rsidRPr="00660074">
        <w:rPr>
          <w:noProof/>
        </w:rPr>
        <w:t>(Sun et al., 2005; Lindholm et al., 2007; Tian et al., 2007; Marks et al., 2008; Voutilainen et al., 2009; Sleeman et al., 2012)</w:t>
      </w:r>
      <w:r w:rsidR="00122438" w:rsidRPr="003D306D">
        <w:fldChar w:fldCharType="end"/>
      </w:r>
      <w:r w:rsidRPr="003D306D">
        <w:t xml:space="preserve">. Details of </w:t>
      </w:r>
      <w:r>
        <w:t xml:space="preserve">all of </w:t>
      </w:r>
      <w:r w:rsidRPr="003D306D">
        <w:t xml:space="preserve">these factors are beyond the scope of this thesis; only GDNF (which has been </w:t>
      </w:r>
      <w:r>
        <w:t>extensive</w:t>
      </w:r>
      <w:r w:rsidRPr="003D306D">
        <w:t xml:space="preserve">ly studied and </w:t>
      </w:r>
      <w:r>
        <w:t xml:space="preserve">far </w:t>
      </w:r>
      <w:r w:rsidRPr="003D306D">
        <w:t xml:space="preserve">considered as the gold standard neurotrophic factor in PD treatment) and IGF-1 (a new potential neurotrophic factor for PD therapy) are </w:t>
      </w:r>
      <w:r>
        <w:t xml:space="preserve">therefore </w:t>
      </w:r>
      <w:r w:rsidRPr="003D306D">
        <w:t xml:space="preserve">discussed. </w:t>
      </w:r>
    </w:p>
    <w:p w:rsidR="006179E6" w:rsidRPr="003D306D" w:rsidRDefault="006179E6" w:rsidP="006179E6">
      <w:pPr>
        <w:pStyle w:val="Heading1"/>
      </w:pPr>
      <w:bookmarkStart w:id="306" w:name="_Toc328936989"/>
      <w:bookmarkStart w:id="307" w:name="_Toc339016730"/>
      <w:bookmarkStart w:id="308" w:name="_Toc340756433"/>
      <w:bookmarkStart w:id="309" w:name="_Toc341038760"/>
      <w:bookmarkStart w:id="310" w:name="_Toc370678297"/>
      <w:r w:rsidRPr="003D306D">
        <w:t xml:space="preserve">1.10. </w:t>
      </w:r>
      <w:bookmarkEnd w:id="306"/>
      <w:bookmarkEnd w:id="307"/>
      <w:bookmarkEnd w:id="308"/>
      <w:bookmarkEnd w:id="309"/>
      <w:r>
        <w:t>GDNF</w:t>
      </w:r>
      <w:bookmarkEnd w:id="310"/>
    </w:p>
    <w:p w:rsidR="006179E6" w:rsidRPr="003D306D" w:rsidRDefault="006179E6" w:rsidP="006179E6">
      <w:pPr>
        <w:pStyle w:val="Heading2"/>
        <w:rPr>
          <w:szCs w:val="23"/>
        </w:rPr>
      </w:pPr>
      <w:bookmarkStart w:id="311" w:name="_Toc328936990"/>
      <w:bookmarkStart w:id="312" w:name="_Toc339016731"/>
      <w:bookmarkStart w:id="313" w:name="_Toc340756434"/>
      <w:bookmarkStart w:id="314" w:name="_Toc341038761"/>
      <w:bookmarkStart w:id="315" w:name="_Toc370678298"/>
      <w:r w:rsidRPr="003D306D">
        <w:rPr>
          <w:szCs w:val="23"/>
        </w:rPr>
        <w:t xml:space="preserve">1.10.1. </w:t>
      </w:r>
      <w:bookmarkEnd w:id="311"/>
      <w:r w:rsidRPr="003D306D">
        <w:rPr>
          <w:szCs w:val="23"/>
        </w:rPr>
        <w:t>Overview</w:t>
      </w:r>
      <w:bookmarkEnd w:id="312"/>
      <w:bookmarkEnd w:id="313"/>
      <w:bookmarkEnd w:id="314"/>
      <w:bookmarkEnd w:id="315"/>
    </w:p>
    <w:p w:rsidR="006179E6" w:rsidRPr="003D306D" w:rsidRDefault="006179E6" w:rsidP="006179E6">
      <w:pPr>
        <w:rPr>
          <w:lang w:eastAsia="en-GB"/>
        </w:rPr>
      </w:pPr>
      <w:r w:rsidRPr="003D306D">
        <w:rPr>
          <w:lang w:eastAsia="en-GB"/>
        </w:rPr>
        <w:t>GDNF was originally discovered</w:t>
      </w:r>
      <w:r>
        <w:rPr>
          <w:lang w:eastAsia="en-GB"/>
        </w:rPr>
        <w:t xml:space="preserve"> in 1993</w:t>
      </w:r>
      <w:r w:rsidRPr="003D306D">
        <w:rPr>
          <w:lang w:eastAsia="en-GB"/>
        </w:rPr>
        <w:t xml:space="preserve"> as a factor secreted by glial cells</w:t>
      </w:r>
      <w:r>
        <w:rPr>
          <w:lang w:eastAsia="en-GB"/>
        </w:rPr>
        <w:t xml:space="preserve"> </w:t>
      </w:r>
      <w:r w:rsidR="00122438">
        <w:rPr>
          <w:lang w:eastAsia="en-GB"/>
        </w:rPr>
        <w:fldChar w:fldCharType="begin" w:fldLock="1"/>
      </w:r>
      <w:r w:rsidR="00994410">
        <w:rPr>
          <w:lang w:eastAsia="en-GB"/>
        </w:rPr>
        <w:instrText>ADDIN CSL_CITATION { "citationItems" : [ { "id" : "ITEM-1", "itemData" : { "ISSN" : "0036-8075", "PMID" : "8493557", "abstract" : "A potent neurotrophic factor that enhances survival of midbrain dopaminergic neurons was purified and cloned. Glial cell line-derived neurotrophic factor (GDNF) is a glycosylated, disulfide-bonded homodimer that is a distantly related member of the transforming growth factor-beta superfamily. In embryonic midbrain cultures, recombinant human GDNF promoted the survival and morphological differentiation of dopaminergic neurons and increased their high-affinity dopamine uptake. These effects were relatively specific; GDNF did not increase total neuron or astrocyte numbers nor did it increase transmitter uptake by gamma-aminobutyric-containing and serotonergic neurons. GDNF may have utility in the treatment of Parkinson's disease, which is marked by progressive degeneration of midbrain dopaminergic neurons.", "author" : [ { "dropping-particle" : "", "family" : "Lin", "given" : "L F", "non-dropping-particle" : "", "parse-names" : false, "suffix" : "" }, { "dropping-particle" : "", "family" : "Doherty", "given" : "D H", "non-dropping-particle" : "", "parse-names" : false, "suffix" : "" }, { "dropping-particle" : "", "family" : "Lile", "given" : "J D", "non-dropping-particle" : "", "parse-names" : false, "suffix" : "" }, { "dropping-particle" : "", "family" : "Bektesh", "given" : "S", "non-dropping-particle" : "", "parse-names" : false, "suffix" : "" }, { "dropping-particle" : "", "family" : "Collins", "given" : "F", "non-dropping-particle" : "", "parse-names" : false, "suffix" : "" } ], "container-title" : "Science (New York, N.Y.)", "id" : "ITEM-1", "issue" : "5111", "issued" : { "date-parts" : [ [ "1993", "5", "21" ] ] }, "page" : "1130-2", "title" : "GDNF: a glial cell line-derived neurotrophic factor for midbrain dopaminergic neurons.", "type" : "article-journal", "volume" : "260" }, "uris" : [ "http://www.mendeley.com/documents/?uuid=fc62ab31-df49-44a4-8b57-e27681f2d71c" ] } ], "mendeley" : { "previouslyFormattedCitation" : "(Lin et al., 1993)" }, "properties" : { "noteIndex" : 0 }, "schema" : "https://github.com/citation-style-language/schema/raw/master/csl-citation.json" }</w:instrText>
      </w:r>
      <w:r w:rsidR="00122438">
        <w:rPr>
          <w:lang w:eastAsia="en-GB"/>
        </w:rPr>
        <w:fldChar w:fldCharType="separate"/>
      </w:r>
      <w:r w:rsidR="007413E0" w:rsidRPr="00660074">
        <w:rPr>
          <w:noProof/>
          <w:lang w:eastAsia="en-GB"/>
        </w:rPr>
        <w:t>(Lin et al., 1993)</w:t>
      </w:r>
      <w:r w:rsidR="00122438">
        <w:rPr>
          <w:lang w:eastAsia="en-GB"/>
        </w:rPr>
        <w:fldChar w:fldCharType="end"/>
      </w:r>
      <w:r>
        <w:rPr>
          <w:lang w:eastAsia="en-GB"/>
        </w:rPr>
        <w:t>. The authors demonstrated that GDNF could promote</w:t>
      </w:r>
      <w:r w:rsidRPr="003D306D">
        <w:rPr>
          <w:lang w:eastAsia="en-GB"/>
        </w:rPr>
        <w:t xml:space="preserve"> survival of dop</w:t>
      </w:r>
      <w:r>
        <w:rPr>
          <w:lang w:eastAsia="en-GB"/>
        </w:rPr>
        <w:t>aminergic neurons and increase</w:t>
      </w:r>
      <w:r w:rsidRPr="003D306D">
        <w:rPr>
          <w:lang w:eastAsia="en-GB"/>
        </w:rPr>
        <w:t xml:space="preserve"> dopamine uptake</w:t>
      </w:r>
      <w:r>
        <w:rPr>
          <w:lang w:eastAsia="en-GB"/>
        </w:rPr>
        <w:t xml:space="preserve"> in embryonic midbrain cultures. GDNF was then</w:t>
      </w:r>
      <w:r w:rsidRPr="003D306D">
        <w:rPr>
          <w:lang w:eastAsia="en-GB"/>
        </w:rPr>
        <w:t xml:space="preserve"> isolated from rat B49 glial cell line culture medium</w:t>
      </w:r>
      <w:r>
        <w:rPr>
          <w:lang w:eastAsia="en-GB"/>
        </w:rPr>
        <w:t xml:space="preserve"> and </w:t>
      </w:r>
      <w:r w:rsidRPr="003D306D">
        <w:rPr>
          <w:lang w:eastAsia="en-GB"/>
        </w:rPr>
        <w:t xml:space="preserve">categorised as a </w:t>
      </w:r>
      <w:r>
        <w:rPr>
          <w:lang w:eastAsia="en-GB"/>
        </w:rPr>
        <w:t>member of TGF-β superfamily</w:t>
      </w:r>
      <w:r w:rsidRPr="003D306D">
        <w:rPr>
          <w:lang w:eastAsia="en-GB"/>
        </w:rPr>
        <w:t xml:space="preserve"> </w:t>
      </w:r>
      <w:r w:rsidR="00122438" w:rsidRPr="003D306D">
        <w:rPr>
          <w:lang w:eastAsia="en-GB"/>
        </w:rPr>
        <w:fldChar w:fldCharType="begin" w:fldLock="1"/>
      </w:r>
      <w:r w:rsidR="00994410">
        <w:rPr>
          <w:lang w:eastAsia="en-GB"/>
        </w:rPr>
        <w:instrText>ADDIN CSL_CITATION { "citationItems" : [ { "id" : "ITEM-1", "itemData" : { "DOI" : "10.1046/j.1471-4159.1994.63020758.x", "ISSN" : "00223042", "author" : [ { "dropping-particle" : "", "family" : "Lin", "given" : "Leu-Fen H.", "non-dropping-particle" : "", "parse-names" : false, "suffix" : "" }, { "dropping-particle" : "", "family" : "Zhang", "given" : "Tie Jin", "non-dropping-particle" : "", "parse-names" : false, "suffix" : "" }, { "dropping-particle" : "", "family" : "Collins", "given" : "Frank", "non-dropping-particle" : "", "parse-names" : false, "suffix" : "" }, { "dropping-particle" : "", "family" : "Armes", "given" : "Lyman G.", "non-dropping-particle" : "", "parse-names" : false, "suffix" : "" } ], "container-title" : "Journal of Neurochemistry", "id" : "ITEM-1", "issue" : "2", "issued" : { "date-parts" : [ [ "1994", "11", "23" ] ] }, "page" : "758-768", "title" : "Purification and Initial Characterization of Rat B49 Glial Cell Line-Derived Neurotrophic Factor", "type" : "article-journal", "volume" : "63" }, "uris" : [ "http://www.mendeley.com/documents/?uuid=67bb767b-8c5a-434a-9dbd-d89da29661e5" ] }, { "id" : "ITEM-2", "itemData" : { "DOI" : "10.1016/S0006-2952(98)00280-9", "ISSN" : "00062952", "author" : [ { "dropping-particle" : "", "family" : "Bohn", "given" : "Martha C.", "non-dropping-particle" : "", "parse-names" : false, "suffix" : "" } ], "container-title" : "Biochemical Pharmacology", "id" : "ITEM-2", "issue" : "2", "issued" : { "date-parts" : [ [ "1999", "1" ] ] }, "page" : "135-142", "title" : "A commentary on glial cell line-derived neurotrophic factor (GDNF)", "type" : "article-journal", "volume" : "57" }, "uris" : [ "http://www.mendeley.com/documents/?uuid=6812ddb0-7ece-4112-8020-3887379d7adf" ] } ], "mendeley" : { "manualFormatting" : "(Lin et al., 1994)", "previouslyFormattedCitation" : "(Lin et al., 1994; Bohn, 1999)" }, "properties" : { "noteIndex" : 0 }, "schema" : "https://github.com/citation-style-language/schema/raw/master/csl-citation.json" }</w:instrText>
      </w:r>
      <w:r w:rsidR="00122438" w:rsidRPr="003D306D">
        <w:rPr>
          <w:lang w:eastAsia="en-GB"/>
        </w:rPr>
        <w:fldChar w:fldCharType="separate"/>
      </w:r>
      <w:r w:rsidRPr="00660074">
        <w:rPr>
          <w:noProof/>
          <w:lang w:eastAsia="en-GB"/>
        </w:rPr>
        <w:t>(Lin et al., 1994)</w:t>
      </w:r>
      <w:r w:rsidR="00122438" w:rsidRPr="003D306D">
        <w:rPr>
          <w:lang w:eastAsia="en-GB"/>
        </w:rPr>
        <w:fldChar w:fldCharType="end"/>
      </w:r>
      <w:r w:rsidRPr="003D306D">
        <w:rPr>
          <w:lang w:eastAsia="en-GB"/>
        </w:rPr>
        <w:t xml:space="preserve">. </w:t>
      </w:r>
      <w:r>
        <w:rPr>
          <w:lang w:eastAsia="en-GB"/>
        </w:rPr>
        <w:t xml:space="preserve">Since </w:t>
      </w:r>
      <w:r w:rsidRPr="003D306D">
        <w:rPr>
          <w:lang w:eastAsia="en-GB"/>
        </w:rPr>
        <w:t>GDNF only shares about 20% homology with other</w:t>
      </w:r>
      <w:r>
        <w:rPr>
          <w:lang w:eastAsia="en-GB"/>
        </w:rPr>
        <w:t xml:space="preserve"> members of this superfamily (TGF-β types 1, 2, 3),</w:t>
      </w:r>
      <w:r w:rsidRPr="003D306D">
        <w:rPr>
          <w:lang w:eastAsia="en-GB"/>
        </w:rPr>
        <w:t xml:space="preserve"> </w:t>
      </w:r>
      <w:r>
        <w:rPr>
          <w:lang w:eastAsia="en-GB"/>
        </w:rPr>
        <w:t>i</w:t>
      </w:r>
      <w:r w:rsidRPr="003D306D">
        <w:rPr>
          <w:lang w:eastAsia="en-GB"/>
        </w:rPr>
        <w:t xml:space="preserve">t </w:t>
      </w:r>
      <w:r>
        <w:rPr>
          <w:lang w:eastAsia="en-GB"/>
        </w:rPr>
        <w:t xml:space="preserve">has been later </w:t>
      </w:r>
      <w:r w:rsidRPr="003D306D">
        <w:rPr>
          <w:lang w:eastAsia="en-GB"/>
        </w:rPr>
        <w:t>dete</w:t>
      </w:r>
      <w:r>
        <w:rPr>
          <w:lang w:eastAsia="en-GB"/>
        </w:rPr>
        <w:t xml:space="preserve">rmined as the first member of the new </w:t>
      </w:r>
      <w:r w:rsidRPr="003D306D">
        <w:rPr>
          <w:lang w:eastAsia="en-GB"/>
        </w:rPr>
        <w:t xml:space="preserve">GDNF family of neurotrophic factors, now including </w:t>
      </w:r>
      <w:r>
        <w:rPr>
          <w:lang w:eastAsia="en-GB"/>
        </w:rPr>
        <w:t xml:space="preserve">GDNF, </w:t>
      </w:r>
      <w:r w:rsidRPr="003D306D">
        <w:rPr>
          <w:lang w:eastAsia="en-GB"/>
        </w:rPr>
        <w:t>neurturin, artemin</w:t>
      </w:r>
      <w:r>
        <w:rPr>
          <w:lang w:eastAsia="en-GB"/>
        </w:rPr>
        <w:t xml:space="preserve">, and </w:t>
      </w:r>
      <w:r w:rsidRPr="003D306D">
        <w:rPr>
          <w:lang w:eastAsia="en-GB"/>
        </w:rPr>
        <w:t>persephin</w:t>
      </w:r>
      <w:r>
        <w:rPr>
          <w:lang w:eastAsia="en-GB"/>
        </w:rPr>
        <w:t xml:space="preserve"> </w:t>
      </w:r>
      <w:r w:rsidR="00122438">
        <w:rPr>
          <w:lang w:eastAsia="en-GB"/>
        </w:rPr>
        <w:fldChar w:fldCharType="begin" w:fldLock="1"/>
      </w:r>
      <w:r w:rsidR="00994410">
        <w:rPr>
          <w:lang w:eastAsia="en-GB"/>
        </w:rPr>
        <w:instrText>ADDIN CSL_CITATION { "citationItems" : [ { "id" : "ITEM-1", "itemData" : { "DOI" : "10.1046/j.1432-1327.2000.01826.x", "ISSN" : "00142956", "author" : [ { "dropping-particle" : "", "family" : "Saarma", "given" : "Mart", "non-dropping-particle" : "", "parse-names" : false, "suffix" : "" } ], "container-title" : "European Journal of Biochemistry", "id" : "ITEM-1", "issue" : "24", "issued" : { "date-parts" : [ [ "2000", "12", "15" ] ] }, "page" : "6968-6971", "title" : "GDNF - a stranger in the TGF-\u03b2 superfamily?", "type" : "article-journal", "volume" : "267" }, "uris" : [ "http://www.mendeley.com/documents/?uuid=d9f99506-74a6-4183-9c59-82a75a7b791e" ] } ], "mendeley" : { "previouslyFormattedCitation" : "(Saarma, 2000)" }, "properties" : { "noteIndex" : 0 }, "schema" : "https://github.com/citation-style-language/schema/raw/master/csl-citation.json" }</w:instrText>
      </w:r>
      <w:r w:rsidR="00122438">
        <w:rPr>
          <w:lang w:eastAsia="en-GB"/>
        </w:rPr>
        <w:fldChar w:fldCharType="separate"/>
      </w:r>
      <w:r w:rsidRPr="00660074">
        <w:rPr>
          <w:noProof/>
          <w:lang w:eastAsia="en-GB"/>
        </w:rPr>
        <w:t>(Saarma, 2000)</w:t>
      </w:r>
      <w:r w:rsidR="00122438">
        <w:rPr>
          <w:lang w:eastAsia="en-GB"/>
        </w:rPr>
        <w:fldChar w:fldCharType="end"/>
      </w:r>
      <w:r w:rsidRPr="003D306D">
        <w:rPr>
          <w:lang w:eastAsia="en-GB"/>
        </w:rPr>
        <w:t xml:space="preserve">. </w:t>
      </w:r>
    </w:p>
    <w:p w:rsidR="006179E6" w:rsidRPr="003D306D" w:rsidRDefault="006179E6" w:rsidP="006179E6">
      <w:pPr>
        <w:rPr>
          <w:lang w:eastAsia="en-GB"/>
        </w:rPr>
      </w:pPr>
      <w:r>
        <w:rPr>
          <w:lang w:eastAsia="en-GB"/>
        </w:rPr>
        <w:t xml:space="preserve">Neurotrophic actions of </w:t>
      </w:r>
      <w:r w:rsidRPr="003D306D">
        <w:rPr>
          <w:lang w:eastAsia="en-GB"/>
        </w:rPr>
        <w:t xml:space="preserve">GDNF </w:t>
      </w:r>
      <w:r>
        <w:rPr>
          <w:lang w:eastAsia="en-GB"/>
        </w:rPr>
        <w:t>family are mediated by its interaction</w:t>
      </w:r>
      <w:r w:rsidRPr="003D306D">
        <w:rPr>
          <w:lang w:eastAsia="en-GB"/>
        </w:rPr>
        <w:t xml:space="preserve"> with a two-component receptor complex: </w:t>
      </w:r>
      <w:r>
        <w:rPr>
          <w:lang w:eastAsia="en-GB"/>
        </w:rPr>
        <w:t>(1) GDNF family receptor α (GFR-</w:t>
      </w:r>
      <w:r w:rsidRPr="003D306D">
        <w:rPr>
          <w:lang w:eastAsia="en-GB"/>
        </w:rPr>
        <w:t>α</w:t>
      </w:r>
      <w:r>
        <w:rPr>
          <w:lang w:eastAsia="en-GB"/>
        </w:rPr>
        <w:t>) including four members (GFR-</w:t>
      </w:r>
      <w:r w:rsidRPr="003D306D">
        <w:rPr>
          <w:lang w:eastAsia="en-GB"/>
        </w:rPr>
        <w:t>α</w:t>
      </w:r>
      <w:r>
        <w:rPr>
          <w:lang w:eastAsia="en-GB"/>
        </w:rPr>
        <w:t xml:space="preserve"> 1, 2, 3, 4), </w:t>
      </w:r>
      <w:r w:rsidRPr="003D306D">
        <w:rPr>
          <w:lang w:eastAsia="en-GB"/>
        </w:rPr>
        <w:t xml:space="preserve">which </w:t>
      </w:r>
      <w:r>
        <w:rPr>
          <w:lang w:eastAsia="en-GB"/>
        </w:rPr>
        <w:t>are</w:t>
      </w:r>
      <w:r w:rsidR="0000040E">
        <w:rPr>
          <w:lang w:eastAsia="en-GB"/>
        </w:rPr>
        <w:t xml:space="preserve"> glycosylphosphatidyl</w:t>
      </w:r>
      <w:r w:rsidRPr="003D306D">
        <w:rPr>
          <w:lang w:eastAsia="en-GB"/>
        </w:rPr>
        <w:t>inositol-linked cell surface receptor</w:t>
      </w:r>
      <w:r>
        <w:rPr>
          <w:lang w:eastAsia="en-GB"/>
        </w:rPr>
        <w:t>s;</w:t>
      </w:r>
      <w:r w:rsidRPr="003D306D">
        <w:rPr>
          <w:lang w:eastAsia="en-GB"/>
        </w:rPr>
        <w:t xml:space="preserve"> </w:t>
      </w:r>
      <w:r>
        <w:rPr>
          <w:lang w:eastAsia="en-GB"/>
        </w:rPr>
        <w:t>(2)</w:t>
      </w:r>
      <w:r w:rsidRPr="003D306D">
        <w:rPr>
          <w:lang w:eastAsia="en-GB"/>
        </w:rPr>
        <w:t xml:space="preserve"> Ret tyrosine kinase receptor</w:t>
      </w:r>
      <w:r>
        <w:rPr>
          <w:lang w:eastAsia="en-GB"/>
        </w:rPr>
        <w:t>s, which are cell surface receptors</w:t>
      </w:r>
      <w:r w:rsidRPr="003D306D">
        <w:rPr>
          <w:lang w:eastAsia="en-GB"/>
        </w:rPr>
        <w:t xml:space="preserve"> </w:t>
      </w:r>
      <w:r>
        <w:rPr>
          <w:lang w:eastAsia="en-GB"/>
        </w:rPr>
        <w:t>encoded by the c-</w:t>
      </w:r>
      <w:r w:rsidRPr="00724C33">
        <w:rPr>
          <w:i/>
          <w:lang w:eastAsia="en-GB"/>
        </w:rPr>
        <w:t>ret</w:t>
      </w:r>
      <w:r>
        <w:rPr>
          <w:lang w:eastAsia="en-GB"/>
        </w:rPr>
        <w:t xml:space="preserve"> </w:t>
      </w:r>
      <w:r>
        <w:rPr>
          <w:lang w:eastAsia="en-GB"/>
        </w:rPr>
        <w:lastRenderedPageBreak/>
        <w:t xml:space="preserve">proto-oncogene </w:t>
      </w:r>
      <w:r w:rsidR="00122438">
        <w:rPr>
          <w:lang w:eastAsia="en-GB"/>
        </w:rPr>
        <w:fldChar w:fldCharType="begin" w:fldLock="1"/>
      </w:r>
      <w:r w:rsidR="00994410">
        <w:rPr>
          <w:lang w:eastAsia="en-GB"/>
        </w:rPr>
        <w:instrText>ADDIN CSL_CITATION { "citationItems" : [ { "id" : "ITEM-1", "itemData" : { "author" : [ { "dropping-particle" : "", "family" : "Russell", "given" : "D S", "non-dropping-particle" : "", "parse-names" : false, "suffix" : "" }, { "dropping-particle" : "", "family" : "Duman", "given" : "R S", "non-dropping-particle" : "", "parse-names" : false, "suffix" : "" } ], "container-title" : "Neuropsychopharmacology: The Fifth Generation of Progress. ", "id" : "ITEM-1", "issued" : { "date-parts" : [ [ "2002" ] ] }, "publisher" : "Lippincott Williams and Wilkins", "publisher-place" : "Philadelphia, USA", "title" : "Neurotrophic factors and intracellular signal transduction pathways", "type" : "chapter" }, "uris" : [ "http://www.mendeley.com/documents/?uuid=28abc995-4723-4de4-b764-79a9b4b54200" ] } ], "mendeley" : { "previouslyFormattedCitation" : "(Russell and Duman, 2002)" }, "properties" : { "noteIndex" : 0 }, "schema" : "https://github.com/citation-style-language/schema/raw/master/csl-citation.json" }</w:instrText>
      </w:r>
      <w:r w:rsidR="00122438">
        <w:rPr>
          <w:lang w:eastAsia="en-GB"/>
        </w:rPr>
        <w:fldChar w:fldCharType="separate"/>
      </w:r>
      <w:r w:rsidR="007413E0" w:rsidRPr="00660074">
        <w:rPr>
          <w:noProof/>
          <w:lang w:eastAsia="en-GB"/>
        </w:rPr>
        <w:t>(Russell and Duman, 2002)</w:t>
      </w:r>
      <w:r w:rsidR="00122438">
        <w:rPr>
          <w:lang w:eastAsia="en-GB"/>
        </w:rPr>
        <w:fldChar w:fldCharType="end"/>
      </w:r>
      <w:r w:rsidRPr="003D306D">
        <w:rPr>
          <w:lang w:eastAsia="en-GB"/>
        </w:rPr>
        <w:t xml:space="preserve">. </w:t>
      </w:r>
      <w:r>
        <w:rPr>
          <w:lang w:eastAsia="en-GB"/>
        </w:rPr>
        <w:t xml:space="preserve">Binding of each member of GDNF family to its receptor (GDNF, </w:t>
      </w:r>
      <w:r w:rsidRPr="003D306D">
        <w:rPr>
          <w:lang w:eastAsia="en-GB"/>
        </w:rPr>
        <w:t>neurturin, artemin</w:t>
      </w:r>
      <w:r>
        <w:rPr>
          <w:lang w:eastAsia="en-GB"/>
        </w:rPr>
        <w:t xml:space="preserve">, and </w:t>
      </w:r>
      <w:r w:rsidRPr="003D306D">
        <w:rPr>
          <w:lang w:eastAsia="en-GB"/>
        </w:rPr>
        <w:t>persephin</w:t>
      </w:r>
      <w:r>
        <w:rPr>
          <w:lang w:eastAsia="en-GB"/>
        </w:rPr>
        <w:t xml:space="preserve"> preferentially binds to GFR-</w:t>
      </w:r>
      <w:r w:rsidRPr="003D306D">
        <w:rPr>
          <w:lang w:eastAsia="en-GB"/>
        </w:rPr>
        <w:t>α</w:t>
      </w:r>
      <w:r>
        <w:rPr>
          <w:lang w:eastAsia="en-GB"/>
        </w:rPr>
        <w:t>1, GFR-</w:t>
      </w:r>
      <w:r w:rsidRPr="003D306D">
        <w:rPr>
          <w:lang w:eastAsia="en-GB"/>
        </w:rPr>
        <w:t>α</w:t>
      </w:r>
      <w:r>
        <w:rPr>
          <w:lang w:eastAsia="en-GB"/>
        </w:rPr>
        <w:t>2, GFR-</w:t>
      </w:r>
      <w:r w:rsidRPr="003D306D">
        <w:rPr>
          <w:lang w:eastAsia="en-GB"/>
        </w:rPr>
        <w:t>α</w:t>
      </w:r>
      <w:r>
        <w:rPr>
          <w:lang w:eastAsia="en-GB"/>
        </w:rPr>
        <w:t>3, and GFR-</w:t>
      </w:r>
      <w:r w:rsidRPr="003D306D">
        <w:rPr>
          <w:lang w:eastAsia="en-GB"/>
        </w:rPr>
        <w:t>α</w:t>
      </w:r>
      <w:r>
        <w:rPr>
          <w:lang w:eastAsia="en-GB"/>
        </w:rPr>
        <w:t>4 respectively) forms a high-affinity complex. This complex then dimeriz</w:t>
      </w:r>
      <w:r w:rsidRPr="00E97DA0">
        <w:rPr>
          <w:lang w:eastAsia="en-GB"/>
        </w:rPr>
        <w:t xml:space="preserve">es two molecules of Ret </w:t>
      </w:r>
      <w:r>
        <w:rPr>
          <w:lang w:eastAsia="en-GB"/>
        </w:rPr>
        <w:t xml:space="preserve">receptor inducing </w:t>
      </w:r>
      <w:r w:rsidRPr="00E97DA0">
        <w:rPr>
          <w:lang w:eastAsia="en-GB"/>
        </w:rPr>
        <w:t xml:space="preserve">specific tyrosine residues in </w:t>
      </w:r>
      <w:r>
        <w:rPr>
          <w:lang w:eastAsia="en-GB"/>
        </w:rPr>
        <w:t>the</w:t>
      </w:r>
      <w:r w:rsidRPr="00E97DA0">
        <w:rPr>
          <w:lang w:eastAsia="en-GB"/>
        </w:rPr>
        <w:t xml:space="preserve"> tyrosine kinase domains and </w:t>
      </w:r>
      <w:r>
        <w:rPr>
          <w:lang w:eastAsia="en-GB"/>
        </w:rPr>
        <w:t xml:space="preserve">subsequent </w:t>
      </w:r>
      <w:r w:rsidRPr="00E97DA0">
        <w:rPr>
          <w:lang w:eastAsia="en-GB"/>
        </w:rPr>
        <w:t>intracellular signalling</w:t>
      </w:r>
      <w:r>
        <w:rPr>
          <w:lang w:eastAsia="en-GB"/>
        </w:rPr>
        <w:t xml:space="preserve"> pathways </w:t>
      </w:r>
      <w:r w:rsidR="00122438">
        <w:rPr>
          <w:lang w:eastAsia="en-GB"/>
        </w:rPr>
        <w:fldChar w:fldCharType="begin" w:fldLock="1"/>
      </w:r>
      <w:r w:rsidR="00994410">
        <w:rPr>
          <w:lang w:eastAsia="en-GB"/>
        </w:rPr>
        <w:instrText>ADDIN CSL_CITATION { "citationItems" : [ { "id" : "ITEM-1", "itemData" : { "DOI" : "10.1016/j.tips.2006.12.005", "ISSN" : "0165-6147", "PMID" : "17218019", "abstract" : "Glial-cell-line-derived neurotrophic factor (GDNF) family ligands (GFLs), which consist of GDNF, neurturin, artemin and persephin, regulate the development and maintenance of the nervous system. GDNF protects and repairs dopamine-containing neurons, which degenerate in Parkinson's disease, and motoneurons, which die in amyotrophic lateral sclerosis. GDNF and neurturin have shown promise in clinical trials of Parkinson's disease, and artemin is currently undergoing clinical trials for chronic pain treatment. However, the delivery of GFLs into the brain through invasive approaches such as neurosurgery, viral vectors or by the use of encapsulated cells is associated with multiple obstacles. The development of small molecules that specifically activate GFL receptors and that can be applied systemically would overcome most of these problems. The unique nature of the GFL receptors, recent progress in elucidation of the 3D structures of GFLs and GFL-receptor complexes and the use of high-throughput screening have resulted in the development of the first small molecules that mimic the effects of the different GFLs.", "author" : [ { "dropping-particle" : "", "family" : "Bespalov", "given" : "Maxim M", "non-dropping-particle" : "", "parse-names" : false, "suffix" : "" }, { "dropping-particle" : "", "family" : "Saarma", "given" : "Mart", "non-dropping-particle" : "", "parse-names" : false, "suffix" : "" } ], "container-title" : "Trends in pharmacological sciences", "id" : "ITEM-1", "issue" : "2", "issued" : { "date-parts" : [ [ "2007", "2" ] ] }, "page" : "68-74", "title" : "GDNF family receptor complexes are emerging drug targets.", "type" : "article-journal", "volume" : "28" }, "uris" : [ "http://www.mendeley.com/documents/?uuid=2ccbdc50-4de2-4daf-a2db-71196d277835" ] } ], "mendeley" : { "previouslyFormattedCitation" : "(Bespalov and Saarma, 2007)" }, "properties" : { "noteIndex" : 0 }, "schema" : "https://github.com/citation-style-language/schema/raw/master/csl-citation.json" }</w:instrText>
      </w:r>
      <w:r w:rsidR="00122438">
        <w:rPr>
          <w:lang w:eastAsia="en-GB"/>
        </w:rPr>
        <w:fldChar w:fldCharType="separate"/>
      </w:r>
      <w:r w:rsidR="007413E0" w:rsidRPr="00660074">
        <w:rPr>
          <w:noProof/>
          <w:lang w:eastAsia="en-GB"/>
        </w:rPr>
        <w:t>(Bespalov and Saarma, 2007)</w:t>
      </w:r>
      <w:r w:rsidR="00122438">
        <w:rPr>
          <w:lang w:eastAsia="en-GB"/>
        </w:rPr>
        <w:fldChar w:fldCharType="end"/>
      </w:r>
      <w:r>
        <w:rPr>
          <w:lang w:eastAsia="en-GB"/>
        </w:rPr>
        <w:t xml:space="preserve">. </w:t>
      </w:r>
      <w:r w:rsidRPr="001341E7">
        <w:rPr>
          <w:lang w:eastAsia="en-GB"/>
        </w:rPr>
        <w:t>Differences in GDNF signalling pathways through Ret receptor</w:t>
      </w:r>
      <w:r>
        <w:rPr>
          <w:lang w:eastAsia="en-GB"/>
        </w:rPr>
        <w:t>s</w:t>
      </w:r>
      <w:r w:rsidRPr="001341E7">
        <w:rPr>
          <w:lang w:eastAsia="en-GB"/>
        </w:rPr>
        <w:t xml:space="preserve"> lead to significantly different cellular responses. </w:t>
      </w:r>
      <w:r>
        <w:rPr>
          <w:lang w:eastAsia="en-GB"/>
        </w:rPr>
        <w:t xml:space="preserve">The </w:t>
      </w:r>
      <w:r w:rsidRPr="00724C33">
        <w:rPr>
          <w:lang w:eastAsia="en-GB"/>
        </w:rPr>
        <w:t xml:space="preserve">neuroprotective effects of GDNF on nigral dopaminergic neurons </w:t>
      </w:r>
      <w:r>
        <w:rPr>
          <w:lang w:eastAsia="en-GB"/>
        </w:rPr>
        <w:t>have been</w:t>
      </w:r>
      <w:r w:rsidRPr="00724C33">
        <w:rPr>
          <w:lang w:eastAsia="en-GB"/>
        </w:rPr>
        <w:t xml:space="preserve"> suggested to be a result of preferential binding of GDNF to the GFR-α1 in a dependent manner with Ret receptor</w:t>
      </w:r>
      <w:r>
        <w:rPr>
          <w:lang w:eastAsia="en-GB"/>
        </w:rPr>
        <w:t>s</w:t>
      </w:r>
      <w:r w:rsidRPr="00724C33">
        <w:rPr>
          <w:lang w:eastAsia="en-GB"/>
        </w:rPr>
        <w:t xml:space="preserve"> </w:t>
      </w:r>
      <w:r w:rsidR="00122438" w:rsidRPr="00724C33">
        <w:rPr>
          <w:lang w:eastAsia="en-GB"/>
        </w:rPr>
        <w:fldChar w:fldCharType="begin" w:fldLock="1"/>
      </w:r>
      <w:r w:rsidR="00994410">
        <w:rPr>
          <w:lang w:eastAsia="en-GB"/>
        </w:rPr>
        <w:instrText>ADDIN CSL_CITATION { "citationItems" : [ { "id" : "ITEM-1", "itemData" : { "DOI" : "10.1038/381785a0", "ISSN" : "0028-0836", "PMID" : "8657281", "abstract" : "Glial-cell-line-derived neutrophic factor (GDNF) promotes the survival and phenotype of central dopaminergic noradrenergic and motor neurons, as well as various subpopulations of peripheral sensory and sympathetic neurons. GDNF is structurally related to members of the transforming growth factor (TGF)-beta superfamily, several members of which have well-characterized receptor systems; however, GDNF receptors still remain undefined. Here we show that GDNF binds to, and induces tyrosine phosphorylation of, the product of the c-ret proto-oncogene, an orphan receptor tyrosine kinase, in a GDNF-responsive motor-neuron cell line. Ret protein could also bind GDNF and mediate survival and growth responses to GDNF upon transfection into naive fibroblasts. Moreover, high levels of c-ret mRNA expression were found in dopaminergic neurons of the adult substantia nigra, where exogenous GDNF protected Ret-positive neurons from 6-hydroxydopamine-induced cell death. Thus the product of the c-ret proto-oncogene encodes a functional receptor for GDNF that may mediate its neurotrophic effects on motor and dopaminergic neurons.", "author" : [ { "dropping-particle" : "", "family" : "Trupp", "given" : "M", "non-dropping-particle" : "", "parse-names" : false, "suffix" : "" }, { "dropping-particle" : "", "family" : "Arenas", "given" : "E", "non-dropping-particle" : "", "parse-names" : false, "suffix" : "" }, { "dropping-particle" : "", "family" : "Fainzilber", "given" : "M", "non-dropping-particle" : "", "parse-names" : false, "suffix" : "" }, { "dropping-particle" : "", "family" : "Nilsson", "given" : "A S", "non-dropping-particle" : "", "parse-names" : false, "suffix" : "" }, { "dropping-particle" : "", "family" : "Sieber", "given" : "B A", "non-dropping-particle" : "", "parse-names" : false, "suffix" : "" }, { "dropping-particle" : "", "family" : "Grigoriou", "given" : "M", "non-dropping-particle" : "", "parse-names" : false, "suffix" : "" }, { "dropping-particle" : "", "family" : "Kilkenny", "given" : "C", "non-dropping-particle" : "", "parse-names" : false, "suffix" : "" }, { "dropping-particle" : "", "family" : "Salazar-Grueso", "given" : "E", "non-dropping-particle" : "", "parse-names" : false, "suffix" : "" }, { "dropping-particle" : "", "family" : "Pachnis", "given" : "V", "non-dropping-particle" : "", "parse-names" : false, "suffix" : "" }, { "dropping-particle" : "", "family" : "Arum\u00e4e", "given" : "U", "non-dropping-particle" : "", "parse-names" : false, "suffix" : "" } ], "container-title" : "Nature", "id" : "ITEM-1", "issue" : "6585", "issued" : { "date-parts" : [ [ "1996", "6", "27" ] ] }, "page" : "785-9", "shortTitle" : "Nature", "title" : "Functional receptor for GDNF encoded by the c-ret proto-oncogene.", "type" : "article-journal", "volume" : "381" }, "uris" : [ "http://www.mendeley.com/documents/?uuid=8740f444-e5cc-4b97-b71f-57da6a58b2df" ] } ], "mendeley" : { "previouslyFormattedCitation" : "(Trupp et al., 1996)" }, "properties" : { "noteIndex" : 0 }, "schema" : "https://github.com/citation-style-language/schema/raw/master/csl-citation.json" }</w:instrText>
      </w:r>
      <w:r w:rsidR="00122438" w:rsidRPr="00724C33">
        <w:rPr>
          <w:lang w:eastAsia="en-GB"/>
        </w:rPr>
        <w:fldChar w:fldCharType="separate"/>
      </w:r>
      <w:r w:rsidRPr="00660074">
        <w:rPr>
          <w:noProof/>
          <w:lang w:eastAsia="en-GB"/>
        </w:rPr>
        <w:t>(Trupp et al., 1996)</w:t>
      </w:r>
      <w:r w:rsidR="00122438" w:rsidRPr="00724C33">
        <w:rPr>
          <w:lang w:eastAsia="en-GB"/>
        </w:rPr>
        <w:fldChar w:fldCharType="end"/>
      </w:r>
      <w:r>
        <w:rPr>
          <w:lang w:eastAsia="en-GB"/>
        </w:rPr>
        <w:t xml:space="preserve"> although GDNF can</w:t>
      </w:r>
      <w:r w:rsidRPr="001341E7">
        <w:rPr>
          <w:lang w:eastAsia="en-GB"/>
        </w:rPr>
        <w:t xml:space="preserve"> activate intracellular signalling pathways </w:t>
      </w:r>
      <w:r>
        <w:rPr>
          <w:lang w:eastAsia="en-GB"/>
        </w:rPr>
        <w:t>through GFR-</w:t>
      </w:r>
      <w:r w:rsidRPr="001341E7">
        <w:rPr>
          <w:lang w:eastAsia="en-GB"/>
        </w:rPr>
        <w:t>α in the absent of Ret receptor</w:t>
      </w:r>
      <w:r>
        <w:rPr>
          <w:lang w:eastAsia="en-GB"/>
        </w:rPr>
        <w:t xml:space="preserve">s </w:t>
      </w:r>
      <w:r w:rsidR="00122438">
        <w:rPr>
          <w:lang w:eastAsia="en-GB"/>
        </w:rPr>
        <w:fldChar w:fldCharType="begin" w:fldLock="1"/>
      </w:r>
      <w:r w:rsidR="00994410">
        <w:rPr>
          <w:lang w:eastAsia="en-GB"/>
        </w:rPr>
        <w:instrText>ADDIN CSL_CITATION { "citationItems" : [ { "id" : "ITEM-1", "itemData" : { "ISSN" : "0270-6474", "PMID" : "9133379", "abstract" : "Glial cell line-derived neurotrophic factor (GDNF), the most potent trophic factor yet described for both dopaminergic neurons of the substantia nigra and spinal motorneurons, has recently been shown to signal through a multireceptor complex composed of a novel glycosylphosphatidylinositol-anchored GDNF receptor-alpha (GDNFR-alpha) and the receptor tyrosine kinase product of the c-ret proto-oncogene (RET). Despite its importance, the individual expression patterns and the relationships between domains of expression of the different components of this trophic system are not understood. We show here by in situ hybridization that GDNF mRNA is expressed in the normal adult rat brain in several targets of substantia nigra neurons, including striatum, nucleus accumbens, thalamic nuclei, olfactory tubercle, hippocampus, cerebellum, and cingulate cortex as well as in the internal granular cell layer of the olfactory bulb. Within the basal ganglia we observe a pronounced segregation of regions expressing GDNF from those expressing GDNF receptors, suggesting that within these structures GDNF is functioning in its anticipated role as a target-derived trophic factor. In addition, the expression of GDNF and both GDNF receptors within the cerebellum, hippocampus, and olfactory bulb may indicate a paracrine mode of action. Importantly, we also see expression of RET mRNA in cellular populations within the cerebellum and the glomerular layer of the olfactory bulb, as well as in the subthalamic nucleus, which lack GDNFR-alpha expression, indicating that RET functions either independently of GDNFR-alpha or with GDNFR-alpha presented in trans. Conversely, GDNFR-alpha is widely expressed in many regions in which RET expression is absent, suggesting that GDNFR-alpha may associate with additional signaling receptors. Finally, RET and GDNFR-alpha show distinct patterns of regulated expression in the brain after kainic acid stimulation and in the sciatic nerve after nerve transection. Taken together these findings indicate that GDNF, RET, and GDNFR-alpha utilize multiple mechanisms to comprise physiologically relevant trophic circuits for different neuronal populations.", "author" : [ { "dropping-particle" : "", "family" : "Trupp", "given" : "M", "non-dropping-particle" : "", "parse-names" : false, "suffix" : "" }, { "dropping-particle" : "", "family" : "Belluardo", "given" : "N", "non-dropping-particle" : "", "parse-names" : false, "suffix" : "" }, { "dropping-particle" : "", "family" : "Funakoshi", "given" : "H", "non-dropping-particle" : "", "parse-names" : false, "suffix" : "" }, { "dropping-particle" : "", "family" : "Ib\u00e1\u00f1ez", "given" : "C F", "non-dropping-particle" : "", "parse-names" : false, "suffix" : "" } ], "container-title" : "The Journal of neuroscience : the official journal of the Society for Neuroscience", "id" : "ITEM-1", "issue" : "10", "issued" : { "date-parts" : [ [ "1997", "5", "15" ] ] }, "page" : "3554-67", "title" : "Complementary and overlapping expression of glial cell line-derived neurotrophic factor (GDNF), c-ret proto-oncogene, and GDNF receptor-alpha indicates multiple mechanisms of trophic actions in the adult rat CNS.", "type" : "article-journal", "volume" : "17" }, "uris" : [ "http://www.mendeley.com/documents/?uuid=ce140775-30ea-41b8-b2ce-dd48b913a503" ] } ], "mendeley" : { "previouslyFormattedCitation" : "(Trupp et al., 1997)" }, "properties" : { "noteIndex" : 0 }, "schema" : "https://github.com/citation-style-language/schema/raw/master/csl-citation.json" }</w:instrText>
      </w:r>
      <w:r w:rsidR="00122438">
        <w:rPr>
          <w:lang w:eastAsia="en-GB"/>
        </w:rPr>
        <w:fldChar w:fldCharType="separate"/>
      </w:r>
      <w:r w:rsidR="007413E0" w:rsidRPr="00660074">
        <w:rPr>
          <w:noProof/>
          <w:lang w:eastAsia="en-GB"/>
        </w:rPr>
        <w:t>(Trupp et al., 1997)</w:t>
      </w:r>
      <w:r w:rsidR="00122438">
        <w:rPr>
          <w:lang w:eastAsia="en-GB"/>
        </w:rPr>
        <w:fldChar w:fldCharType="end"/>
      </w:r>
      <w:r>
        <w:rPr>
          <w:lang w:eastAsia="en-GB"/>
        </w:rPr>
        <w:t xml:space="preserve">. </w:t>
      </w:r>
      <w:r w:rsidRPr="003D306D">
        <w:rPr>
          <w:lang w:eastAsia="en-GB"/>
        </w:rPr>
        <w:t>A</w:t>
      </w:r>
      <w:r>
        <w:rPr>
          <w:lang w:eastAsia="en-GB"/>
        </w:rPr>
        <w:t>s a</w:t>
      </w:r>
      <w:r w:rsidRPr="003D306D">
        <w:rPr>
          <w:lang w:eastAsia="en-GB"/>
        </w:rPr>
        <w:t xml:space="preserve"> consequence of binding</w:t>
      </w:r>
      <w:r>
        <w:rPr>
          <w:lang w:eastAsia="en-GB"/>
        </w:rPr>
        <w:t xml:space="preserve"> of GDNF to </w:t>
      </w:r>
      <w:r w:rsidRPr="00724C33">
        <w:rPr>
          <w:lang w:eastAsia="en-GB"/>
        </w:rPr>
        <w:t>GFR-α</w:t>
      </w:r>
      <w:r>
        <w:rPr>
          <w:lang w:eastAsia="en-GB"/>
        </w:rPr>
        <w:t>,</w:t>
      </w:r>
      <w:r w:rsidRPr="003D306D">
        <w:rPr>
          <w:lang w:eastAsia="en-GB"/>
        </w:rPr>
        <w:t xml:space="preserve"> the Ras/ERK and PI3K/Akt pathways </w:t>
      </w:r>
      <w:r>
        <w:rPr>
          <w:lang w:eastAsia="en-GB"/>
        </w:rPr>
        <w:t>are stimulated</w:t>
      </w:r>
      <w:r w:rsidRPr="003D306D">
        <w:rPr>
          <w:lang w:eastAsia="en-GB"/>
        </w:rPr>
        <w:t xml:space="preserve"> that regulate prot</w:t>
      </w:r>
      <w:r>
        <w:rPr>
          <w:lang w:eastAsia="en-GB"/>
        </w:rPr>
        <w:t>ein synthesis,</w:t>
      </w:r>
      <w:r w:rsidRPr="003D306D">
        <w:rPr>
          <w:lang w:eastAsia="en-GB"/>
        </w:rPr>
        <w:t xml:space="preserve"> cell survival, </w:t>
      </w:r>
      <w:r>
        <w:rPr>
          <w:lang w:eastAsia="en-GB"/>
        </w:rPr>
        <w:t xml:space="preserve">cell </w:t>
      </w:r>
      <w:r w:rsidRPr="003D306D">
        <w:rPr>
          <w:lang w:eastAsia="en-GB"/>
        </w:rPr>
        <w:t xml:space="preserve">differentiation, </w:t>
      </w:r>
      <w:r>
        <w:rPr>
          <w:lang w:eastAsia="en-GB"/>
        </w:rPr>
        <w:t xml:space="preserve">cell </w:t>
      </w:r>
      <w:r w:rsidRPr="003D306D">
        <w:rPr>
          <w:lang w:eastAsia="en-GB"/>
        </w:rPr>
        <w:t xml:space="preserve">proliferation, </w:t>
      </w:r>
      <w:r>
        <w:rPr>
          <w:lang w:eastAsia="en-GB"/>
        </w:rPr>
        <w:t>cell migration,</w:t>
      </w:r>
      <w:r w:rsidRPr="003D306D">
        <w:rPr>
          <w:lang w:eastAsia="en-GB"/>
        </w:rPr>
        <w:t xml:space="preserve"> neurite outgrowth</w:t>
      </w:r>
      <w:r>
        <w:rPr>
          <w:lang w:eastAsia="en-GB"/>
        </w:rPr>
        <w:t>,</w:t>
      </w:r>
      <w:r w:rsidRPr="003D306D">
        <w:rPr>
          <w:lang w:eastAsia="en-GB"/>
        </w:rPr>
        <w:t xml:space="preserve"> synaptic plasticity</w:t>
      </w:r>
      <w:r>
        <w:rPr>
          <w:lang w:eastAsia="en-GB"/>
        </w:rPr>
        <w:t xml:space="preserve">, and apoptosis </w:t>
      </w:r>
      <w:r w:rsidR="00122438">
        <w:rPr>
          <w:lang w:eastAsia="en-GB"/>
        </w:rPr>
        <w:fldChar w:fldCharType="begin" w:fldLock="1"/>
      </w:r>
      <w:r w:rsidR="00994410">
        <w:rPr>
          <w:lang w:eastAsia="en-GB"/>
        </w:rPr>
        <w:instrText>ADDIN CSL_CITATION { "citationItems" : [ { "id" : "ITEM-1", "itemData" : { "DOI" : "10.1371/journal.pone.0051294", "ISSN" : "1932-6203", "PMID" : "23251488", "abstract" : "Here we report a previously unknown self repair mechanism during extremely early stages of rat Parkinsonism. Two important cell survival signaling cascades, Phosphatidylinositol-3 kinases (PI3K)/Akt pathway and extracellular signal-regulated kinase/mitogen-activated protein kinase (ERK/MAPK) pathway, could be responsible for this potential endogenous rescue system. In the 6-hydroxydopamine-lesioned rat, the phosphorylated p44/42 MAPK and its downstream target, the phosphorylated Bad at Ser 112, were up-regulated at post-lesion day 3 and lasted for a couple of weeks. Although the change in the phosphorylated Akt kinase was negligible throughout the studied period, its downstream target, the phosphorylated Bad at 136, was increased from post-lesion day 3 to post-lesion day 14. In the mean time, nestin-positive reactive astrocytes with low levels of brain-derived neurotrophic factor (BDNF) and glial cell line-derived neurotrophic factor (GDNF) appeared at post-lesion day 3 in 6-hydroxydopamine-lesioned rat. BDNF was expressed in both striatum and substantia nigra whereas GDNF was displayed in striatum only. At post-lesion day 14, nestin, BDNF and GDNF expressions were diminished. These neurotrophic factors were believed to initiate the above anti-apoptotic signal transduction cascades as we could see that their expression patterns were similar. The data strongly suggest that there is an endogenous repair effort by evoking the cell survival signaling and possibly via the releases of BDNF and GDNF from nestin-immunoreactive reactive astrocytes. ERK/MAPK pathway was proposed to be the key endogenous neuroprotective mechanisms, particularly in early stages of rat Parkinsonism. However, the self repair effort is only functional within an extremely short time window immediately after onset.", "author" : [ { "dropping-particle" : "", "family" : "Lui", "given" : "Nga-Ping", "non-dropping-particle" : "", "parse-names" : false, "suffix" : "" }, { "dropping-particle" : "", "family" : "Chen", "given" : "Liang-Wei", "non-dropping-particle" : "", "parse-names" : false, "suffix" : "" }, { "dropping-particle" : "", "family" : "Yung", "given" : "Wing-Ho", "non-dropping-particle" : "", "parse-names" : false, "suffix" : "" }, { "dropping-particle" : "", "family" : "Chan", "given" : "Ying-Shing", "non-dropping-particle" : "", "parse-names" : false, "suffix" : "" }, { "dropping-particle" : "", "family" : "Yung", "given" : "Ken Kin-Lam", "non-dropping-particle" : "", "parse-names" : false, "suffix" : "" } ], "container-title" : "PloS one", "id" : "ITEM-1", "issue" : "12", "issued" : { "date-parts" : [ [ "2012", "1" ] ] }, "page" : "e51294", "title" : "Endogenous repair by the activation of cell survival signalling cascades during the early stages of rat Parkinsonism.", "type" : "article-journal", "volume" : "7" }, "uris" : [ "http://www.mendeley.com/documents/?uuid=0a81c1bc-31fc-4124-8999-1aac911d1be2" ] } ], "mendeley" : { "previouslyFormattedCitation" : "(Lui et al., 2012)" }, "properties" : { "noteIndex" : 0 }, "schema" : "https://github.com/citation-style-language/schema/raw/master/csl-citation.json" }</w:instrText>
      </w:r>
      <w:r w:rsidR="00122438">
        <w:rPr>
          <w:lang w:eastAsia="en-GB"/>
        </w:rPr>
        <w:fldChar w:fldCharType="separate"/>
      </w:r>
      <w:r w:rsidRPr="00660074">
        <w:rPr>
          <w:noProof/>
          <w:lang w:eastAsia="en-GB"/>
        </w:rPr>
        <w:t>(Lui et al., 2012)</w:t>
      </w:r>
      <w:r w:rsidR="00122438">
        <w:rPr>
          <w:lang w:eastAsia="en-GB"/>
        </w:rPr>
        <w:fldChar w:fldCharType="end"/>
      </w:r>
      <w:r w:rsidRPr="003D306D">
        <w:rPr>
          <w:lang w:eastAsia="en-GB"/>
        </w:rPr>
        <w:t xml:space="preserve">. </w:t>
      </w:r>
    </w:p>
    <w:p w:rsidR="006179E6" w:rsidRPr="003D306D" w:rsidRDefault="006179E6" w:rsidP="006179E6">
      <w:pPr>
        <w:rPr>
          <w:lang w:eastAsia="en-GB"/>
        </w:rPr>
      </w:pPr>
      <w:r w:rsidRPr="003D306D">
        <w:rPr>
          <w:lang w:eastAsia="en-GB"/>
        </w:rPr>
        <w:t>In addition to specific effects on dopaminergic neurons</w:t>
      </w:r>
      <w:r>
        <w:rPr>
          <w:lang w:eastAsia="en-GB"/>
        </w:rPr>
        <w:t xml:space="preserve"> </w:t>
      </w:r>
      <w:r w:rsidR="00122438">
        <w:rPr>
          <w:lang w:eastAsia="en-GB"/>
        </w:rPr>
        <w:fldChar w:fldCharType="begin" w:fldLock="1"/>
      </w:r>
      <w:r w:rsidR="00994410">
        <w:rPr>
          <w:lang w:eastAsia="en-GB"/>
        </w:rPr>
        <w:instrText>ADDIN CSL_CITATION { "citationItems" : [ { "id" : "ITEM-1", "itemData" : { "DOI" : "10.1038/nn.2136", "ISSN" : "1097-6256", "PMID" : "18536709", "abstract" : "GDNF is a potent neurotrophic factor that protects catecholaminergic neurons from toxic damage and induces fiber outgrowth. However, the actual role of endogenous GDNF in the normal adult brain is unknown, even though GDNF-based therapies are considered promising for neurodegenerative disorders. We have generated a conditional GDNF-null mouse to suppress GDNF expression in adulthood, hence avoiding the developmental compensatory modifications masking its true physiologic action. After Gdnf ablation, mice showed a progressive hypokinesia and a selective decrease of brain tyrosine hydroxylase (Th) mRNA, accompanied by pronounced catecholaminergic cell death, affecting most notably the locus coeruleus, which practically disappears; the substantia nigra; and the ventral tegmental area. These data unequivocally demonstrate that GDNF is indispensable for adult catecholaminergic neuron survival and also show that, under physiologic conditions, downregulation of a single trophic factor can produce massive neuronal death.", "author" : [ { "dropping-particle" : "", "family" : "Pascual", "given" : "Alberto", "non-dropping-particle" : "", "parse-names" : false, "suffix" : "" }, { "dropping-particle" : "", "family" : "Hidalgo-Figueroa", "given" : "Mar\u00eda", "non-dropping-particle" : "", "parse-names" : false, "suffix" : "" }, { "dropping-particle" : "", "family" : "Piruat", "given" : "Jos\u00e9 I", "non-dropping-particle" : "", "parse-names" : false, "suffix" : "" }, { "dropping-particle" : "", "family" : "Pintado", "given" : "C Oscar", "non-dropping-particle" : "", "parse-names" : false, "suffix" : "" }, { "dropping-particle" : "", "family" : "G\u00f3mez-D\u00edaz", "given" : "Raquel", "non-dropping-particle" : "", "parse-names" : false, "suffix" : "" }, { "dropping-particle" : "", "family" : "L\u00f3pez-Barneo", "given" : "Jos\u00e9", "non-dropping-particle" : "", "parse-names" : false, "suffix" : "" } ], "container-title" : "Nature neuroscience", "id" : "ITEM-1", "issue" : "7", "issued" : { "date-parts" : [ [ "2008", "7" ] ] }, "page" : "755-61", "title" : "Absolute requirement of GDNF for adult catecholaminergic neuron survival.", "type" : "article-journal", "volume" : "11" }, "uris" : [ "http://www.mendeley.com/documents/?uuid=8315ba70-3e0c-49ee-a36c-e6f460f039ba" ] } ], "mendeley" : { "previouslyFormattedCitation" : "(Pascual et al., 2008)" }, "properties" : { "noteIndex" : 0 }, "schema" : "https://github.com/citation-style-language/schema/raw/master/csl-citation.json" }</w:instrText>
      </w:r>
      <w:r w:rsidR="00122438">
        <w:rPr>
          <w:lang w:eastAsia="en-GB"/>
        </w:rPr>
        <w:fldChar w:fldCharType="separate"/>
      </w:r>
      <w:r w:rsidRPr="00660074">
        <w:rPr>
          <w:noProof/>
          <w:lang w:eastAsia="en-GB"/>
        </w:rPr>
        <w:t>(Pascual et al., 2008)</w:t>
      </w:r>
      <w:r w:rsidR="00122438">
        <w:rPr>
          <w:lang w:eastAsia="en-GB"/>
        </w:rPr>
        <w:fldChar w:fldCharType="end"/>
      </w:r>
      <w:r w:rsidRPr="003D306D">
        <w:rPr>
          <w:lang w:eastAsia="en-GB"/>
        </w:rPr>
        <w:t>, GDNF supports other neuronal populations in the CNS, such as motor neurons</w:t>
      </w:r>
      <w:r>
        <w:rPr>
          <w:lang w:eastAsia="en-GB"/>
        </w:rPr>
        <w:t>, cholinergic neurons</w:t>
      </w:r>
      <w:r w:rsidRPr="003D306D">
        <w:rPr>
          <w:lang w:eastAsia="en-GB"/>
        </w:rPr>
        <w:t xml:space="preserve"> and noradrenergic neurons</w:t>
      </w:r>
      <w:r>
        <w:rPr>
          <w:lang w:eastAsia="en-GB"/>
        </w:rPr>
        <w:t xml:space="preserve"> </w:t>
      </w:r>
      <w:r w:rsidR="00122438">
        <w:rPr>
          <w:lang w:eastAsia="en-GB"/>
        </w:rPr>
        <w:fldChar w:fldCharType="begin" w:fldLock="1"/>
      </w:r>
      <w:r w:rsidR="00994410">
        <w:rPr>
          <w:lang w:eastAsia="en-GB"/>
        </w:rPr>
        <w:instrText>ADDIN CSL_CITATION { "citationItems" : [ { "id" : "ITEM-1", "itemData" : { "DOI" : "10.1038/381785a0", "ISSN" : "0028-0836", "PMID" : "8657281", "abstract" : "Glial-cell-line-derived neutrophic factor (GDNF) promotes the survival and phenotype of central dopaminergic noradrenergic and motor neurons, as well as various subpopulations of peripheral sensory and sympathetic neurons. GDNF is structurally related to members of the transforming growth factor (TGF)-beta superfamily, several members of which have well-characterized receptor systems; however, GDNF receptors still remain undefined. Here we show that GDNF binds to, and induces tyrosine phosphorylation of, the product of the c-ret proto-oncogene, an orphan receptor tyrosine kinase, in a GDNF-responsive motor-neuron cell line. Ret protein could also bind GDNF and mediate survival and growth responses to GDNF upon transfection into naive fibroblasts. Moreover, high levels of c-ret mRNA expression were found in dopaminergic neurons of the adult substantia nigra, where exogenous GDNF protected Ret-positive neurons from 6-hydroxydopamine-induced cell death. Thus the product of the c-ret proto-oncogene encodes a functional receptor for GDNF that may mediate its neurotrophic effects on motor and dopaminergic neurons.", "author" : [ { "dropping-particle" : "", "family" : "Trupp", "given" : "M", "non-dropping-particle" : "", "parse-names" : false, "suffix" : "" }, { "dropping-particle" : "", "family" : "Arenas", "given" : "E", "non-dropping-particle" : "", "parse-names" : false, "suffix" : "" }, { "dropping-particle" : "", "family" : "Fainzilber", "given" : "M", "non-dropping-particle" : "", "parse-names" : false, "suffix" : "" }, { "dropping-particle" : "", "family" : "Nilsson", "given" : "A S", "non-dropping-particle" : "", "parse-names" : false, "suffix" : "" }, { "dropping-particle" : "", "family" : "Sieber", "given" : "B A", "non-dropping-particle" : "", "parse-names" : false, "suffix" : "" }, { "dropping-particle" : "", "family" : "Grigoriou", "given" : "M", "non-dropping-particle" : "", "parse-names" : false, "suffix" : "" }, { "dropping-particle" : "", "family" : "Kilkenny", "given" : "C", "non-dropping-particle" : "", "parse-names" : false, "suffix" : "" }, { "dropping-particle" : "", "family" : "Salazar-Grueso", "given" : "E", "non-dropping-particle" : "", "parse-names" : false, "suffix" : "" }, { "dropping-particle" : "", "family" : "Pachnis", "given" : "V", "non-dropping-particle" : "", "parse-names" : false, "suffix" : "" }, { "dropping-particle" : "", "family" : "Arum\u00e4e", "given" : "U", "non-dropping-particle" : "", "parse-names" : false, "suffix" : "" } ], "container-title" : "Nature", "id" : "ITEM-1", "issue" : "6585", "issued" : { "date-parts" : [ [ "1996", "6", "27" ] ] }, "page" : "785-9", "shortTitle" : "Nature", "title" : "Functional receptor for GDNF encoded by the c-ret proto-oncogene.", "type" : "article-journal", "volume" : "381" }, "uris" : [ "http://www.mendeley.com/documents/?uuid=8740f444-e5cc-4b97-b71f-57da6a58b2df" ] }, { "id" : "ITEM-2", "itemData" : { "DOI" : "10.1038/gt.2012.78", "ISSN" : "1476-5462", "PMID" : "23076378", "abstract" : "Gene transfer to spinal cord cells may be crucial for therapy in spinal muscular atrophy, amyotrophic lateral sclerosis and spinal cord injury. Lentiviral vectors are efficient for transduction of a variety of cells, but like all integrating vectors they pose a risk of insertional mutagenesis. Integration-deficient lentiviral vectors (IDLVs) remain episomal but retain the transduction efficiency of standard integrating lentiviral vectors, particularly when the episomes are not diluted out through repeated cell division. We have now applied IDLVs for transduction of spinal cord in vitro, in explants and in vivo. Our results demonstrate similar efficiency of eGFP expression from integrating lentiviral vectors and IDLVs in most cell types analyzed, including motor neurons, interneurons, dorsal root ganglia (DRG) neurons and astroglia. IDLV-mediated expression of pro-glial-cell-derived neurotrophic factor (Gdnf) rescues motor neuron cultures from death caused by removal of exogenous trophic support. IDLVs also mediate efficient RNA interference in DRG neuron cultures. After intraparenchymal injection in the rat and mouse cervical and lumbar regions in vivo, transduction is mainly neuronal, with both motor neurons and interneurons being efficiently targeted. These results suggest that IDLVs could be efficient and safer tools for spinal cord transduction in future therapeutic strategies.", "author" : [ { "dropping-particle" : "", "family" : "Peluffo", "given" : "H", "non-dropping-particle" : "", "parse-names" : false, "suffix" : "" }, { "dropping-particle" : "", "family" : "Foster", "given" : "E", "non-dropping-particle" : "", "parse-names" : false, "suffix" : "" }, { "dropping-particle" : "", "family" : "Ahmed", "given" : "S G", "non-dropping-particle" : "", "parse-names" : false, "suffix" : "" }, { "dropping-particle" : "", "family" : "Lago", "given" : "N", "non-dropping-particle" : "", "parse-names" : false, "suffix" : "" }, { "dropping-particle" : "", "family" : "Hutson", "given" : "T H", "non-dropping-particle" : "", "parse-names" : false, "suffix" : "" }, { "dropping-particle" : "", "family" : "Moon", "given" : "L", "non-dropping-particle" : "", "parse-names" : false, "suffix" : "" }, { "dropping-particle" : "", "family" : "Yip", "given" : "P", "non-dropping-particle" : "", "parse-names" : false, "suffix" : "" }, { "dropping-particle" : "", "family" : "Wanisch", "given" : "K", "non-dropping-particle" : "", "parse-names" : false, "suffix" : "" }, { "dropping-particle" : "", "family" : "Caraballo-Miralles", "given" : "V", "non-dropping-particle" : "", "parse-names" : false, "suffix" : "" }, { "dropping-particle" : "", "family" : "Olmos", "given" : "G", "non-dropping-particle" : "", "parse-names" : false, "suffix" : "" }, { "dropping-particle" : "", "family" : "Llad\u00f3", "given" : "J", "non-dropping-particle" : "", "parse-names" : false, "suffix" : "" }, { "dropping-particle" : "", "family" : "McMahon", "given" : "S B", "non-dropping-particle" : "", "parse-names" : false, "suffix" : "" }, { "dropping-particle" : "", "family" : "Y\u00e1\u00f1ez-Mu\u00f1oz", "given" : "R J", "non-dropping-particle" : "", "parse-names" : false, "suffix" : "" } ], "container-title" : "Gene therapy", "id" : "ITEM-2", "issue" : "6", "issued" : { "date-parts" : [ [ "2013", "6" ] ] }, "page" : "645-57", "title" : "Efficient gene expression from integration-deficient lentiviral vectors in the spinal cord.", "type" : "article-journal", "volume" : "20" }, "uris" : [ "http://www.mendeley.com/documents/?uuid=3e9f86f6-95a3-4c1d-9178-8163198af49a" ] }, { "id" : "ITEM-3", "itemData" : { "DOI" : "10.1016/j.neuint.2007.02.006", "ISSN" : "0197-0186", "PMID" : "17459525", "abstract" : "A phenomenon-in which microglia are activated in axotomized rat facial nucleus suggests that a certain neuronal stimulus triggers the activation of microglia. However, how the microglial characteristics are regulated by this neuronal stimulus has not previously been determined. In this study, therefore, the regulation of microglial properties by neurons was characterized in vitro from a neurotrophic perspective. To evaluate the neurotrophic effects of microglia stimulated with neurons, the effects of conditioned medium (CM) of microglia stimulated with neuronal CM (NCM) were assessed in neuronal cultures. The amounts of tyrosine hydroxylase (TH) in neuronal culture exposed to CM of microglia stimulated with NCM was much more than those in neurons exposed to CM of control microglia, suggesting that neuronal stimulus enhances the production of neurotrophic factors for catecholaminergic neurons in microglia. Therefore, the neurotrophic effects of CM of microglia stimulated with NCM were analyzed in detail. The immunocytochemical and biochemical experiments revealed that the CM of microglia stimulated with NCM enhances the survival/maturation of GABAergic and catecholaminergic neurons. The levels of choline acetyltransferase specific to cholinergic neurons also significantly increased in response to stimulation with the same microglial CM. These results allowed us to investigate the production of neurotrophic factors in the CM of microglia stimulated with NCM. The results indicated that NCM induces nerve growth factor (NGF), and enhances neurotrophin-4/5 (NT-4/5), transforming growth factor beta1 (TGFbeta1), glial cell line-derived neurotrophic factor (GDNF), fibroblast growth factor 2 (FGF2), interleukin-3 (IL-3), and IL-10 in microglia. The promoted neurotrophic effects of CM of microglia stimulated with NCM were significantly abrogated by deprivation of neurotrophic factors by means of an immunoprecipitation method. Taken together, neuronal stimulus was found to activate microglia to produce more neurotrophic factors as above, thereby changing microglia into more neurotrophic cells.", "author" : [ { "dropping-particle" : "", "family" : "Nakajima", "given" : "Kazuyuki", "non-dropping-particle" : "", "parse-names" : false, "suffix" : "" }, { "dropping-particle" : "", "family" : "Tohyama", "given" : "Yoko", "non-dropping-particle" : "", "parse-names" : false, "suffix" : "" }, { "dropping-particle" : "", "family" : "Maeda", "given" : "Shyuichi", "non-dropping-particle" : "", "parse-names" : false, "suffix" : "" }, { "dropping-particle" : "", "family" : "Kohsaka", "given" : "Shinichi", "non-dropping-particle" : "", "parse-names" : false, "suffix" : "" }, { "dropping-particle" : "", "family" : "Kurihara", "given" : "Tadashi", "non-dropping-particle" : "", "parse-names" : false, "suffix" : "" } ], "container-title" : "Neurochemistry international", "id" : "ITEM-3", "issue" : "6", "issued" : { "date-parts" : [ [ "2007", "5" ] ] }, "page" : "807-20", "title" : "Neuronal regulation by which microglia enhance the production of neurotrophic factors for GABAergic, catecholaminergic, and cholinergic neurons.", "type" : "article-journal", "volume" : "50" }, "uris" : [ "http://www.mendeley.com/documents/?uuid=99a052d8-86d4-4b98-9374-318821c004a4" ] } ], "mendeley" : { "previouslyFormattedCitation" : "(Trupp et al., 1996; Nakajima et al., 2007; Peluffo et al., 2013)" }, "properties" : { "noteIndex" : 0 }, "schema" : "https://github.com/citation-style-language/schema/raw/master/csl-citation.json" }</w:instrText>
      </w:r>
      <w:r w:rsidR="00122438">
        <w:rPr>
          <w:lang w:eastAsia="en-GB"/>
        </w:rPr>
        <w:fldChar w:fldCharType="separate"/>
      </w:r>
      <w:r w:rsidR="005203CE" w:rsidRPr="00660074">
        <w:rPr>
          <w:noProof/>
          <w:lang w:eastAsia="en-GB"/>
        </w:rPr>
        <w:t>(Trupp et al., 1996; Nakajima et al., 2007; Peluffo et al., 2013)</w:t>
      </w:r>
      <w:r w:rsidR="00122438">
        <w:rPr>
          <w:lang w:eastAsia="en-GB"/>
        </w:rPr>
        <w:fldChar w:fldCharType="end"/>
      </w:r>
      <w:r w:rsidRPr="003D306D">
        <w:rPr>
          <w:lang w:eastAsia="en-GB"/>
        </w:rPr>
        <w:t xml:space="preserve">. </w:t>
      </w:r>
      <w:r>
        <w:rPr>
          <w:lang w:eastAsia="en-GB"/>
        </w:rPr>
        <w:t>GDNF</w:t>
      </w:r>
      <w:r w:rsidRPr="003D306D">
        <w:rPr>
          <w:lang w:eastAsia="en-GB"/>
        </w:rPr>
        <w:t xml:space="preserve"> also regulates the survival and differentiation of many peripheral neurons</w:t>
      </w:r>
      <w:r>
        <w:rPr>
          <w:lang w:eastAsia="en-GB"/>
        </w:rPr>
        <w:t>, e.g.</w:t>
      </w:r>
      <w:r w:rsidRPr="003D306D">
        <w:rPr>
          <w:lang w:eastAsia="en-GB"/>
        </w:rPr>
        <w:t xml:space="preserve"> sympathetic, sensory, and enteric ne</w:t>
      </w:r>
      <w:r>
        <w:rPr>
          <w:lang w:eastAsia="en-GB"/>
        </w:rPr>
        <w:t xml:space="preserve">urons </w:t>
      </w:r>
      <w:r w:rsidR="00122438">
        <w:rPr>
          <w:lang w:eastAsia="en-GB"/>
        </w:rPr>
        <w:fldChar w:fldCharType="begin" w:fldLock="1"/>
      </w:r>
      <w:r w:rsidR="00994410">
        <w:rPr>
          <w:lang w:eastAsia="en-GB"/>
        </w:rPr>
        <w:instrText>ADDIN CSL_CITATION { "citationItems" : [ { "id" : "ITEM-1", "itemData" : { "DOI" : "10.1523/JNEUROSCI.3861-09.2010", "ISSN" : "1529-2401", "PMID" : "20107080", "abstract" : "Ret signaling is critical for formation of the enteric nervous system (ENS) because Ret activation promotes ENS precursor survival, proliferation, and migration and provides trophic support for mature enteric neurons. Although these roles are well established, we now provide evidence that increasing levels of the Ret ligand glial cell line-derived neurotrophic factor (GDNF) in mice causes alterations in ENS structure and function that are critically dependent on the time and location of increased GDNF availability. This is demonstrated using two different strains of transgenic mice and by injecting newborn mice with GDNF. Furthermore, because different subclasses of ENS precursors withdraw from the cell cycle at different times during development, increases in GDNF at specific times alter the ratio of neuronal subclasses in the mature ENS. In addition, we confirm that esophageal neurons are GDNF responsive and demonstrate that the location of GDNF production influences neuronal process projection for NADPH diaphorase-expressing, but not acetylcholinesterase-, choline acetyltransferase-, or tryptophan hydroxylase-expressing, small bowel myenteric neurons. We further demonstrate that changes in GDNF availability influence intestinal function in vitro and in vivo. Thus, changes in GDNF expression can create a wide variety of alterations in ENS structure and function and may in part contribute to human motility disorders.", "author" : [ { "dropping-particle" : "", "family" : "Wang", "given" : "Hongtao", "non-dropping-particle" : "", "parse-names" : false, "suffix" : "" }, { "dropping-particle" : "", "family" : "Hughes", "given" : "Inna", "non-dropping-particle" : "", "parse-names" : false, "suffix" : "" }, { "dropping-particle" : "", "family" : "Planer", "given" : "William", "non-dropping-particle" : "", "parse-names" : false, "suffix" : "" }, { "dropping-particle" : "", "family" : "Parsadanian", "given" : "Alexander", "non-dropping-particle" : "", "parse-names" : false, "suffix" : "" }, { "dropping-particle" : "", "family" : "Grider", "given" : "John R", "non-dropping-particle" : "", "parse-names" : false, "suffix" : "" }, { "dropping-particle" : "", "family" : "Vohra", "given" : "Bhupinder P S", "non-dropping-particle" : "", "parse-names" : false, "suffix" : "" }, { "dropping-particle" : "", "family" : "Keller-Peck", "given" : "Cynthia", "non-dropping-particle" : "", "parse-names" : false, "suffix" : "" }, { "dropping-particle" : "", "family" : "Heuckeroth", "given" : "Robert O", "non-dropping-particle" : "", "parse-names" : false, "suffix" : "" } ], "container-title" : "The Journal of neuroscience : the official journal of the Society for Neuroscience", "id" : "ITEM-1", "issue" : "4", "issued" : { "date-parts" : [ [ "2010", "1", "27" ] ] }, "page" : "1523-38", "title" : "The timing and location of glial cell line-derived neurotrophic factor expression determine enteric nervous system structure and function.", "type" : "article-journal", "volume" : "30" }, "uris" : [ "http://www.mendeley.com/documents/?uuid=4ddaaf9d-cc28-48f8-bca8-a001298881cc" ] }, { "id" : "ITEM-2", "itemData" : { "DOI" : "10.1523/JNEUROSCI.5246-09.2010", "ISSN" : "1529-2401", "PMID" : "20392937", "abstract" : "Glial cell line-derived neurotrophic factor (GDNF) is a neuronal growth factor critical for the development and maintenance of central and peripheral neurons. GDNF is expressed in targets of innervation and provides support to several populations of large, projection neurons. To determine whether GDNF promotes retrograde survival over long axonal distances to cell bodies, we used a compartmentalized culture system. GDNF supported only modest and transient survival of postnatal sympathetic neurons when applied to their distal axons, in contrast to dorsal root ganglion (DRG) sensory neurons in which GDNF promoted survival equally well from either distal axons or cell bodies. Ret, the receptor tyrosine kinase for GDNF, underwent rapid proteasomal degradation in the axons of sympathetic neurons. Interestingly, the level of activated Ret in DRG neurons was sustained in the axons and also appeared in the cell bodies, suggesting that Ret was not degraded in sensory axons and was retrogradely transported. Pharmacologic inhibition of proteasomes only in the distal axons of sympathetic neurons caused an accumulation of activated Ret in both the axons and cell bodies during GDNF stimulation. Furthermore, exposure of the distal axons of sympathetic neurons to both GDNF and proteasome inhibitors, but neither one alone, promoted robust survival, identical to GDNF applied directly to the cell bodies. This differential responsiveness of sympathetic and sensory neurons to target-derived GDNF was attributable to the differential expression and degradation of the Ret9 and Ret51 isoforms. Therefore, the local degradation of Ret in axons dictates whether GDNF family ligands act as retrograde survival factors.", "author" : [ { "dropping-particle" : "", "family" : "Tsui", "given" : "Cynthia C", "non-dropping-particle" : "", "parse-names" : false, "suffix" : "" }, { "dropping-particle" : "", "family" : "Pierchala", "given" : "Brian A", "non-dropping-particle" : "", "parse-names" : false, "suffix" : "" } ], "container-title" : "The Journal of neuroscience : the official journal of the Society for Neuroscience", "id" : "ITEM-2", "issue" : "15", "issued" : { "date-parts" : [ [ "2010", "4", "14" ] ] }, "page" : "5149-58", "title" : "The differential axonal degradation of Ret accounts for cell-type-specific function of glial cell line-derived neurotrophic factor as a retrograde survival factor.", "type" : "article-journal", "volume" : "30" }, "uris" : [ "http://www.mendeley.com/documents/?uuid=481efcb3-b8a0-45a0-accd-0d05bd384438" ] } ], "mendeley" : { "previouslyFormattedCitation" : "(Tsui and Pierchala, 2010; Wang et al., 2010a)" }, "properties" : { "noteIndex" : 0 }, "schema" : "https://github.com/citation-style-language/schema/raw/master/csl-citation.json" }</w:instrText>
      </w:r>
      <w:r w:rsidR="00122438">
        <w:rPr>
          <w:lang w:eastAsia="en-GB"/>
        </w:rPr>
        <w:fldChar w:fldCharType="separate"/>
      </w:r>
      <w:r w:rsidR="007413E0" w:rsidRPr="00660074">
        <w:rPr>
          <w:noProof/>
          <w:lang w:eastAsia="en-GB"/>
        </w:rPr>
        <w:t>(Tsui and Pierchala, 2010; Wang et al., 2010a)</w:t>
      </w:r>
      <w:r w:rsidR="00122438">
        <w:rPr>
          <w:lang w:eastAsia="en-GB"/>
        </w:rPr>
        <w:fldChar w:fldCharType="end"/>
      </w:r>
      <w:r>
        <w:rPr>
          <w:lang w:eastAsia="en-GB"/>
        </w:rPr>
        <w:t xml:space="preserve">. </w:t>
      </w:r>
      <w:r w:rsidRPr="003D306D">
        <w:rPr>
          <w:lang w:eastAsia="en-GB"/>
        </w:rPr>
        <w:t>GDNF</w:t>
      </w:r>
      <w:r>
        <w:rPr>
          <w:lang w:eastAsia="en-GB"/>
        </w:rPr>
        <w:t>,</w:t>
      </w:r>
      <w:r w:rsidRPr="003D306D">
        <w:rPr>
          <w:lang w:eastAsia="en-GB"/>
        </w:rPr>
        <w:t xml:space="preserve"> moreover</w:t>
      </w:r>
      <w:r>
        <w:rPr>
          <w:lang w:eastAsia="en-GB"/>
        </w:rPr>
        <w:t>,</w:t>
      </w:r>
      <w:r w:rsidRPr="003D306D">
        <w:rPr>
          <w:lang w:eastAsia="en-GB"/>
        </w:rPr>
        <w:t xml:space="preserve"> has </w:t>
      </w:r>
      <w:r>
        <w:rPr>
          <w:lang w:eastAsia="en-GB"/>
        </w:rPr>
        <w:t>important</w:t>
      </w:r>
      <w:r w:rsidRPr="003D306D">
        <w:rPr>
          <w:lang w:eastAsia="en-GB"/>
        </w:rPr>
        <w:t xml:space="preserve"> roles </w:t>
      </w:r>
      <w:r>
        <w:rPr>
          <w:lang w:eastAsia="en-GB"/>
        </w:rPr>
        <w:t xml:space="preserve">in several non-neural organs, particularly </w:t>
      </w:r>
      <w:r w:rsidRPr="003D306D">
        <w:rPr>
          <w:lang w:eastAsia="en-GB"/>
        </w:rPr>
        <w:t>during embr</w:t>
      </w:r>
      <w:r>
        <w:rPr>
          <w:lang w:eastAsia="en-GB"/>
        </w:rPr>
        <w:t>yonic and neonatal periods;</w:t>
      </w:r>
      <w:r w:rsidRPr="003D306D">
        <w:rPr>
          <w:lang w:eastAsia="en-GB"/>
        </w:rPr>
        <w:t xml:space="preserve"> </w:t>
      </w:r>
      <w:r>
        <w:rPr>
          <w:lang w:eastAsia="en-GB"/>
        </w:rPr>
        <w:t xml:space="preserve">for example, </w:t>
      </w:r>
      <w:r w:rsidRPr="003D306D">
        <w:rPr>
          <w:lang w:eastAsia="en-GB"/>
        </w:rPr>
        <w:t>in kidney development, spe</w:t>
      </w:r>
      <w:r>
        <w:rPr>
          <w:lang w:eastAsia="en-GB"/>
        </w:rPr>
        <w:t>r</w:t>
      </w:r>
      <w:r w:rsidRPr="003D306D">
        <w:rPr>
          <w:lang w:eastAsia="en-GB"/>
        </w:rPr>
        <w:t>mato</w:t>
      </w:r>
      <w:r>
        <w:rPr>
          <w:lang w:eastAsia="en-GB"/>
        </w:rPr>
        <w:t xml:space="preserve">genesis, and ureteric </w:t>
      </w:r>
      <w:r w:rsidRPr="004C4F88">
        <w:rPr>
          <w:lang w:eastAsia="en-GB"/>
        </w:rPr>
        <w:t xml:space="preserve">branching </w:t>
      </w:r>
      <w:r w:rsidR="00122438" w:rsidRPr="004C4F88">
        <w:rPr>
          <w:lang w:eastAsia="en-GB"/>
        </w:rPr>
        <w:fldChar w:fldCharType="begin" w:fldLock="1"/>
      </w:r>
      <w:r w:rsidR="00994410">
        <w:rPr>
          <w:lang w:eastAsia="en-GB"/>
        </w:rPr>
        <w:instrText>ADDIN CSL_CITATION { "citationItems" : [ { "id" : "ITEM-1", "itemData" : { "DOI" : "10.1016/j.neures.2007.07.007", "ISSN" : "0168-0102", "PMID" : "17765347", "abstract" : "The tissue distribution of glial cell line-derived neurotrophic factor (GDNF) during development and changes in GDNF levels by unilateral 6-hydroxydopamine lesions were investigated in rats using a newly established enzyme immunoassay system and by immunohistochemistry. The detection limit of the assay was 0.3 pg/0.2 ml and the system recognized glycosylated mature GDNF. Concentrations of GDNF were relatively high in the kidney and testis during the embryonic and neonatal periods, respectively, and decreased with age. In the striatum, hippocampus and brain stem, GDNF reached a maximal level at around postnatal day 14. However, brain levels were generally lower than those in non-neural tissues. In the CNS, GDNF immunoreactivity was observed in striatal neurons, pyramidal neurons in the hippocampus and the Vth layer of the cortex, large neurons in the diagonal band and brain stem, and spinal motor neurons. It was also evident in several non-neural, tissue-specific cells, such as cells in the renal collecting ducts and distal tubules, and testicular Sertoli cells. Destruction of nigral dopaminergic neurons by 6-hydroxydopamine enhanced the levels of striatal GDNF protein, with apparent involvement of astrocytes. These results suggest that GDNF is normally synthesized in neurons, but may also be produced by astroglial cells in damaged brains.", "author" : [ { "dropping-particle" : "", "family" : "Katoh-Semba", "given" : "Ritsuko", "non-dropping-particle" : "", "parse-names" : false, "suffix" : "" }, { "dropping-particle" : "", "family" : "Tsuzuki", "given" : "Masako", "non-dropping-particle" : "", "parse-names" : false, "suffix" : "" }, { "dropping-particle" : "", "family" : "Miyazaki", "given" : "Noriko", "non-dropping-particle" : "", "parse-names" : false, "suffix" : "" }, { "dropping-particle" : "", "family" : "Yoshida", "given" : "Akiko", "non-dropping-particle" : "", "parse-names" : false, "suffix" : "" }, { "dropping-particle" : "", "family" : "Nakajima", "given" : "Hidemitsu", "non-dropping-particle" : "", "parse-names" : false, "suffix" : "" }, { "dropping-particle" : "", "family" : "Nakagawa", "given" : "Chiaki", "non-dropping-particle" : "", "parse-names" : false, "suffix" : "" }, { "dropping-particle" : "", "family" : "Kitajima", "given" : "Satoko", "non-dropping-particle" : "", "parse-names" : false, "suffix" : "" }, { "dropping-particle" : "", "family" : "Matsuda", "given" : "Motoko", "non-dropping-particle" : "", "parse-names" : false, "suffix" : "" } ], "container-title" : "Neuroscience research", "id" : "ITEM-1", "issue" : "3", "issued" : { "date-parts" : [ [ "2007", "11" ] ] }, "page" : "277-87", "title" : "Distribution and immunohistochemical localization of GDNF protein in selected neural and non-neural tissues of rats during development and changes in unilateral 6-hydroxydopamine lesions.", "type" : "article-journal", "volume" : "59" }, "uris" : [ "http://www.mendeley.com/documents/?uuid=e79feebe-61bc-45bf-8f68-ad6f48fc29f4" ] } ], "mendeley" : { "previouslyFormattedCitation" : "(Katoh-Semba et al., 2007)" }, "properties" : { "noteIndex" : 0 }, "schema" : "https://github.com/citation-style-language/schema/raw/master/csl-citation.json" }</w:instrText>
      </w:r>
      <w:r w:rsidR="00122438" w:rsidRPr="004C4F88">
        <w:rPr>
          <w:lang w:eastAsia="en-GB"/>
        </w:rPr>
        <w:fldChar w:fldCharType="separate"/>
      </w:r>
      <w:r w:rsidRPr="00660074">
        <w:rPr>
          <w:noProof/>
          <w:lang w:eastAsia="en-GB"/>
        </w:rPr>
        <w:t>(Katoh-Semba et al., 2007)</w:t>
      </w:r>
      <w:r w:rsidR="00122438" w:rsidRPr="004C4F88">
        <w:rPr>
          <w:lang w:eastAsia="en-GB"/>
        </w:rPr>
        <w:fldChar w:fldCharType="end"/>
      </w:r>
      <w:r w:rsidRPr="004C4F88">
        <w:rPr>
          <w:lang w:eastAsia="en-GB"/>
        </w:rPr>
        <w:t xml:space="preserve">. </w:t>
      </w:r>
      <w:r>
        <w:rPr>
          <w:lang w:eastAsia="en-GB"/>
        </w:rPr>
        <w:t>T</w:t>
      </w:r>
      <w:r w:rsidRPr="004C4F88">
        <w:rPr>
          <w:lang w:eastAsia="en-GB"/>
        </w:rPr>
        <w:t>hese multiple</w:t>
      </w:r>
      <w:r>
        <w:rPr>
          <w:lang w:eastAsia="en-GB"/>
        </w:rPr>
        <w:t xml:space="preserve"> effects of GDNF are supported by a high expression of </w:t>
      </w:r>
      <w:r>
        <w:rPr>
          <w:lang w:eastAsia="en-GB"/>
        </w:rPr>
        <w:lastRenderedPageBreak/>
        <w:t xml:space="preserve">GDNF, GFR-α1 and Ret receptors in various </w:t>
      </w:r>
      <w:r w:rsidRPr="00E246CB">
        <w:t>regions of the adult brain</w:t>
      </w:r>
      <w:r w:rsidRPr="003D306D">
        <w:rPr>
          <w:lang w:eastAsia="en-GB"/>
        </w:rPr>
        <w:t xml:space="preserve"> (</w:t>
      </w:r>
      <w:r>
        <w:rPr>
          <w:lang w:eastAsia="en-GB"/>
        </w:rPr>
        <w:t xml:space="preserve">e.g., </w:t>
      </w:r>
      <w:r w:rsidRPr="003D306D">
        <w:rPr>
          <w:lang w:eastAsia="en-GB"/>
        </w:rPr>
        <w:t xml:space="preserve">the striatum, </w:t>
      </w:r>
      <w:r>
        <w:rPr>
          <w:lang w:eastAsia="en-GB"/>
        </w:rPr>
        <w:t xml:space="preserve">the </w:t>
      </w:r>
      <w:r w:rsidRPr="003D306D">
        <w:rPr>
          <w:lang w:eastAsia="en-GB"/>
        </w:rPr>
        <w:t xml:space="preserve">thalamus, </w:t>
      </w:r>
      <w:r>
        <w:rPr>
          <w:lang w:eastAsia="en-GB"/>
        </w:rPr>
        <w:t>the septum, the hippocampus</w:t>
      </w:r>
      <w:r w:rsidRPr="003D306D">
        <w:rPr>
          <w:lang w:eastAsia="en-GB"/>
        </w:rPr>
        <w:t xml:space="preserve">, </w:t>
      </w:r>
      <w:r>
        <w:rPr>
          <w:lang w:eastAsia="en-GB"/>
        </w:rPr>
        <w:t xml:space="preserve">the </w:t>
      </w:r>
      <w:r w:rsidRPr="003D306D">
        <w:rPr>
          <w:lang w:eastAsia="en-GB"/>
        </w:rPr>
        <w:t xml:space="preserve">SN, </w:t>
      </w:r>
      <w:r>
        <w:rPr>
          <w:lang w:eastAsia="en-GB"/>
        </w:rPr>
        <w:t>the olfactory bulb, the cerebrum)</w:t>
      </w:r>
      <w:r w:rsidRPr="003D306D">
        <w:rPr>
          <w:lang w:eastAsia="en-GB"/>
        </w:rPr>
        <w:t xml:space="preserve"> and the spinal cord </w:t>
      </w:r>
      <w:r w:rsidR="00122438" w:rsidRPr="003D306D">
        <w:rPr>
          <w:lang w:eastAsia="en-GB"/>
        </w:rPr>
        <w:fldChar w:fldCharType="begin" w:fldLock="1"/>
      </w:r>
      <w:r w:rsidR="00994410">
        <w:rPr>
          <w:lang w:eastAsia="en-GB"/>
        </w:rPr>
        <w:instrText>ADDIN CSL_CITATION { "citationItems" : [ { "id" : "ITEM-1", "itemData" : { "ISSN" : "0270-6474", "PMID" : "9133379", "abstract" : "Glial cell line-derived neurotrophic factor (GDNF), the most potent trophic factor yet described for both dopaminergic neurons of the substantia nigra and spinal motorneurons, has recently been shown to signal through a multireceptor complex composed of a novel glycosylphosphatidylinositol-anchored GDNF receptor-alpha (GDNFR-alpha) and the receptor tyrosine kinase product of the c-ret proto-oncogene (RET). Despite its importance, the individual expression patterns and the relationships between domains of expression of the different components of this trophic system are not understood. We show here by in situ hybridization that GDNF mRNA is expressed in the normal adult rat brain in several targets of substantia nigra neurons, including striatum, nucleus accumbens, thalamic nuclei, olfactory tubercle, hippocampus, cerebellum, and cingulate cortex as well as in the internal granular cell layer of the olfactory bulb. Within the basal ganglia we observe a pronounced segregation of regions expressing GDNF from those expressing GDNF receptors, suggesting that within these structures GDNF is functioning in its anticipated role as a target-derived trophic factor. In addition, the expression of GDNF and both GDNF receptors within the cerebellum, hippocampus, and olfactory bulb may indicate a paracrine mode of action. Importantly, we also see expression of RET mRNA in cellular populations within the cerebellum and the glomerular layer of the olfactory bulb, as well as in the subthalamic nucleus, which lack GDNFR-alpha expression, indicating that RET functions either independently of GDNFR-alpha or with GDNFR-alpha presented in trans. Conversely, GDNFR-alpha is widely expressed in many regions in which RET expression is absent, suggesting that GDNFR-alpha may associate with additional signaling receptors. Finally, RET and GDNFR-alpha show distinct patterns of regulated expression in the brain after kainic acid stimulation and in the sciatic nerve after nerve transection. Taken together these findings indicate that GDNF, RET, and GDNFR-alpha utilize multiple mechanisms to comprise physiologically relevant trophic circuits for different neuronal populations.", "author" : [ { "dropping-particle" : "", "family" : "Trupp", "given" : "M", "non-dropping-particle" : "", "parse-names" : false, "suffix" : "" }, { "dropping-particle" : "", "family" : "Belluardo", "given" : "N", "non-dropping-particle" : "", "parse-names" : false, "suffix" : "" }, { "dropping-particle" : "", "family" : "Funakoshi", "given" : "H", "non-dropping-particle" : "", "parse-names" : false, "suffix" : "" }, { "dropping-particle" : "", "family" : "Ib\u00e1\u00f1ez", "given" : "C F", "non-dropping-particle" : "", "parse-names" : false, "suffix" : "" } ], "container-title" : "The Journal of neuroscience : the official journal of the Society for Neuroscience", "id" : "ITEM-1", "issue" : "10", "issued" : { "date-parts" : [ [ "1997", "5", "15" ] ] }, "page" : "3554-67", "title" : "Complementary and overlapping expression of glial cell line-derived neurotrophic factor (GDNF), c-ret proto-oncogene, and GDNF receptor-alpha indicates multiple mechanisms of trophic actions in the adult rat CNS.", "type" : "article-journal", "volume" : "17" }, "uris" : [ "http://www.mendeley.com/documents/?uuid=ce140775-30ea-41b8-b2ce-dd48b913a503" ] }, { "id" : "ITEM-2", "itemData" : { "ISSN" : "0306-4522", "PMID" : "12535958", "abstract" : "Glial cell line neurotrophic factor(GDNF) is a potent survival factor for several types of neurons. GDNF binds with high affinity to the GDNF-family receptor alpha-1 (GFRalpha-1) which is expressed in different brain areas. In the present study, by using anatomical techniques, we document the phenotypic diversity among GFRalpha-1 expressing neurons in the CNS. GFRalpha-1 expression was found in GABA (gamma-aminobutyric acid)-containing neurons distributed in the cortex, reticular thalamic nucleus and septum. While high expression of GFRalpha-1 was often observed in cholinergic motoneurons in the spinal cord, very few septal cholinergic neurons were found to express GFRalpha-1. GFRalpha-1 transcripts were also detected in catecholaminergic neurons in the periventricular hypothalamic nucleus, dorsal raphe nucleus and locus ceruleus. Within the raphe nucleus, GFRalpha-1 expression was prominent in many serotonergic neurons and in few neurons containing the enzyme nitric oxide synthase. As GFRalpha-1 is activated by GDNF and GDNF-related neurotrophic factors, the widespread distribution of GFRalpha-1 in neurons with different phenotypes indicates that the neuronal activity of these neurons is likely to be affected by GDNF and GDNF-related neurotrophic factors. This would result in the regulation of diverse neuronal pathways in the adult brain. Published by Elsevier Science Ltd on behalf of IBRO.", "author" : [ { "dropping-particle" : "", "family" : "Sarabi", "given" : "a", "non-dropping-particle" : "", "parse-names" : false, "suffix" : "" }, { "dropping-particle" : "", "family" : "Hoffer", "given" : "B J", "non-dropping-particle" : "", "parse-names" : false, "suffix" : "" }, { "dropping-particle" : "", "family" : "Olson", "given" : "L", "non-dropping-particle" : "", "parse-names" : false, "suffix" : "" }, { "dropping-particle" : "", "family" : "Morales", "given" : "M", "non-dropping-particle" : "", "parse-names" : false, "suffix" : "" } ], "container-title" : "Neuroscience", "id" : "ITEM-2", "issue" : "1", "issued" : { "date-parts" : [ [ "2003", "1" ] ] }, "page" : "261-73", "title" : "Glial cell line neurotrophic factor-family receptor alpha-1 is present in central neurons with distinct phenotypes.", "type" : "article-journal", "volume" : "116" }, "uris" : [ "http://www.mendeley.com/documents/?uuid=d9ad6c79-7e95-4f05-a6ec-21358e618658" ] }, { "id" : "ITEM-3", "itemData" : { "ISSN" : "0169-328X", "PMID" : "14559146", "abstract" : "Exogenous GDNF as well as vectors containing the gene for this trophic factor has been shown to be neuroprotective in animal models of Parkinson's disease. We therefore investigated whether changes in striatal GDNF protein and nigral mRNA levels of its co-receptors GFRalpha1 and RET occur in response to lesions of dopamine (DA) neurons and examined the temporal profile of these changes as they relate to the loss of dopaminergic markers. Rats were lesioned with 6-hydroxydopamine and sacrificed 3 h to 60 days post-infusion. DA tissue levels in the striatum and tyrosine hydroxylase immunoreactivity in the substantia nigra (SN) and ventral tegmental area (VTA) were used to determine the size of the lesions. GDNF protein was measured in the striatum using radioimmunocytochemistry. In situ hybridization was used to determine alterations in the mRNAs of RET and GFRalpha1 in the SN and VTA. We observed no persistent changes in GDNF protein in the striatum in response to 6-hydroxydopamine over the 60-day observation period, suggesting that compensatory changes in this trophic factor do not occur in response to injury. Dramatic decreases in RET and GFRalpha1 were observed in both SN and VTA that were generally correlated with the loss of TH protein and striatal DA content, strongly suggesting that these receptors are located on DA neurons and that the protective effect of GDNF reflects a direct action of the trophic factor on these neurons.", "author" : [ { "dropping-particle" : "", "family" : "Smith", "given" : "Amanda D", "non-dropping-particle" : "", "parse-names" : false, "suffix" : "" }, { "dropping-particle" : "", "family" : "Antion", "given" : "Marci", "non-dropping-particle" : "", "parse-names" : false, "suffix" : "" }, { "dropping-particle" : "", "family" : "Zigmond", "given" : "Michael J", "non-dropping-particle" : "", "parse-names" : false, "suffix" : "" }, { "dropping-particle" : "", "family" : "Austin", "given" : "Mark C", "non-dropping-particle" : "", "parse-names" : false, "suffix" : "" } ], "container-title" : "Brain research. Molecular brain research", "id" : "ITEM-3", "issue" : "2", "issued" : { "date-parts" : [ [ "2003", "10", "7" ] ] }, "page" : "129-38", "title" : "Effect of 6-hydroxydopamine on striatal GDNF and nigral GFRalpha1 and RET mRNAs in the adult rat.", "type" : "article-journal", "volume" : "117" }, "uris" : [ "http://www.mendeley.com/documents/?uuid=fb4f8ac6-2374-4a9f-9656-bea60b68cd99" ] } ], "mendeley" : { "previouslyFormattedCitation" : "(Trupp et al., 1997; Sarabi et al., 2003; Smith et al., 2003)" }, "properties" : { "noteIndex" : 0 }, "schema" : "https://github.com/citation-style-language/schema/raw/master/csl-citation.json" }</w:instrText>
      </w:r>
      <w:r w:rsidR="00122438" w:rsidRPr="003D306D">
        <w:rPr>
          <w:lang w:eastAsia="en-GB"/>
        </w:rPr>
        <w:fldChar w:fldCharType="separate"/>
      </w:r>
      <w:r w:rsidR="007413E0" w:rsidRPr="00660074">
        <w:rPr>
          <w:noProof/>
          <w:lang w:eastAsia="en-GB"/>
        </w:rPr>
        <w:t>(Trupp et al., 1997; Sarabi et al., 2003; Smith et al., 2003)</w:t>
      </w:r>
      <w:r w:rsidR="00122438" w:rsidRPr="003D306D">
        <w:rPr>
          <w:lang w:eastAsia="en-GB"/>
        </w:rPr>
        <w:fldChar w:fldCharType="end"/>
      </w:r>
      <w:r>
        <w:rPr>
          <w:lang w:eastAsia="en-GB"/>
        </w:rPr>
        <w:t xml:space="preserve">. GDNF </w:t>
      </w:r>
      <w:r w:rsidRPr="003D306D">
        <w:rPr>
          <w:lang w:eastAsia="en-GB"/>
        </w:rPr>
        <w:t xml:space="preserve">is also detected in </w:t>
      </w:r>
      <w:r>
        <w:rPr>
          <w:lang w:eastAsia="en-GB"/>
        </w:rPr>
        <w:t xml:space="preserve">the </w:t>
      </w:r>
      <w:r w:rsidRPr="003D306D">
        <w:rPr>
          <w:lang w:eastAsia="en-GB"/>
        </w:rPr>
        <w:t xml:space="preserve">retinal collecting duct and testicular Sertoli cells </w:t>
      </w:r>
      <w:r w:rsidR="00122438" w:rsidRPr="003D306D">
        <w:rPr>
          <w:lang w:eastAsia="en-GB"/>
        </w:rPr>
        <w:fldChar w:fldCharType="begin" w:fldLock="1"/>
      </w:r>
      <w:r w:rsidR="00994410">
        <w:rPr>
          <w:lang w:eastAsia="en-GB"/>
        </w:rPr>
        <w:instrText>ADDIN CSL_CITATION { "citationItems" : [ { "id" : "ITEM-1", "itemData" : { "DOI" : "10.1016/j.neures.2007.07.007", "ISSN" : "0168-0102", "PMID" : "17765347", "abstract" : "The tissue distribution of glial cell line-derived neurotrophic factor (GDNF) during development and changes in GDNF levels by unilateral 6-hydroxydopamine lesions were investigated in rats using a newly established enzyme immunoassay system and by immunohistochemistry. The detection limit of the assay was 0.3 pg/0.2 ml and the system recognized glycosylated mature GDNF. Concentrations of GDNF were relatively high in the kidney and testis during the embryonic and neonatal periods, respectively, and decreased with age. In the striatum, hippocampus and brain stem, GDNF reached a maximal level at around postnatal day 14. However, brain levels were generally lower than those in non-neural tissues. In the CNS, GDNF immunoreactivity was observed in striatal neurons, pyramidal neurons in the hippocampus and the Vth layer of the cortex, large neurons in the diagonal band and brain stem, and spinal motor neurons. It was also evident in several non-neural, tissue-specific cells, such as cells in the renal collecting ducts and distal tubules, and testicular Sertoli cells. Destruction of nigral dopaminergic neurons by 6-hydroxydopamine enhanced the levels of striatal GDNF protein, with apparent involvement of astrocytes. These results suggest that GDNF is normally synthesized in neurons, but may also be produced by astroglial cells in damaged brains.", "author" : [ { "dropping-particle" : "", "family" : "Katoh-Semba", "given" : "Ritsuko", "non-dropping-particle" : "", "parse-names" : false, "suffix" : "" }, { "dropping-particle" : "", "family" : "Tsuzuki", "given" : "Masako", "non-dropping-particle" : "", "parse-names" : false, "suffix" : "" }, { "dropping-particle" : "", "family" : "Miyazaki", "given" : "Noriko", "non-dropping-particle" : "", "parse-names" : false, "suffix" : "" }, { "dropping-particle" : "", "family" : "Yoshida", "given" : "Akiko", "non-dropping-particle" : "", "parse-names" : false, "suffix" : "" }, { "dropping-particle" : "", "family" : "Nakajima", "given" : "Hidemitsu", "non-dropping-particle" : "", "parse-names" : false, "suffix" : "" }, { "dropping-particle" : "", "family" : "Nakagawa", "given" : "Chiaki", "non-dropping-particle" : "", "parse-names" : false, "suffix" : "" }, { "dropping-particle" : "", "family" : "Kitajima", "given" : "Satoko", "non-dropping-particle" : "", "parse-names" : false, "suffix" : "" }, { "dropping-particle" : "", "family" : "Matsuda", "given" : "Motoko", "non-dropping-particle" : "", "parse-names" : false, "suffix" : "" } ], "container-title" : "Neuroscience research", "id" : "ITEM-1", "issue" : "3", "issued" : { "date-parts" : [ [ "2007", "11" ] ] }, "page" : "277-87", "title" : "Distribution and immunohistochemical localization of GDNF protein in selected neural and non-neural tissues of rats during development and changes in unilateral 6-hydroxydopamine lesions.", "type" : "article-journal", "volume" : "59" }, "uris" : [ "http://www.mendeley.com/documents/?uuid=e79feebe-61bc-45bf-8f68-ad6f48fc29f4" ] } ], "mendeley" : { "previouslyFormattedCitation" : "(Katoh-Semba et al., 2007)" }, "properties" : { "noteIndex" : 0 }, "schema" : "https://github.com/citation-style-language/schema/raw/master/csl-citation.json" }</w:instrText>
      </w:r>
      <w:r w:rsidR="00122438" w:rsidRPr="003D306D">
        <w:rPr>
          <w:lang w:eastAsia="en-GB"/>
        </w:rPr>
        <w:fldChar w:fldCharType="separate"/>
      </w:r>
      <w:r w:rsidRPr="00660074">
        <w:rPr>
          <w:noProof/>
          <w:lang w:eastAsia="en-GB"/>
        </w:rPr>
        <w:t>(Katoh-Semba et al., 2007)</w:t>
      </w:r>
      <w:r w:rsidR="00122438" w:rsidRPr="003D306D">
        <w:rPr>
          <w:lang w:eastAsia="en-GB"/>
        </w:rPr>
        <w:fldChar w:fldCharType="end"/>
      </w:r>
      <w:r w:rsidRPr="003D306D">
        <w:rPr>
          <w:lang w:eastAsia="en-GB"/>
        </w:rPr>
        <w:t xml:space="preserve">. </w:t>
      </w:r>
    </w:p>
    <w:p w:rsidR="006179E6" w:rsidRPr="003D306D" w:rsidRDefault="006179E6" w:rsidP="006179E6">
      <w:pPr>
        <w:pStyle w:val="Heading2"/>
        <w:rPr>
          <w:szCs w:val="23"/>
        </w:rPr>
      </w:pPr>
      <w:bookmarkStart w:id="316" w:name="_Toc339016734"/>
      <w:bookmarkStart w:id="317" w:name="_Toc340756436"/>
      <w:bookmarkStart w:id="318" w:name="_Toc341038763"/>
      <w:bookmarkStart w:id="319" w:name="_Toc370678299"/>
      <w:r w:rsidRPr="003D306D">
        <w:rPr>
          <w:szCs w:val="23"/>
        </w:rPr>
        <w:t>1.10.2. GDNF therapy in PD</w:t>
      </w:r>
      <w:bookmarkEnd w:id="316"/>
      <w:bookmarkEnd w:id="317"/>
      <w:bookmarkEnd w:id="318"/>
      <w:bookmarkEnd w:id="319"/>
    </w:p>
    <w:p w:rsidR="006179E6" w:rsidRPr="003D306D" w:rsidRDefault="006179E6" w:rsidP="006179E6">
      <w:pPr>
        <w:rPr>
          <w:rFonts w:cs="Arial"/>
        </w:rPr>
      </w:pPr>
      <w:r w:rsidRPr="003D306D">
        <w:t xml:space="preserve">The discovery of GDNF neuroprotective effects on dopaminergic neurons </w:t>
      </w:r>
      <w:r w:rsidRPr="003D306D">
        <w:rPr>
          <w:i/>
        </w:rPr>
        <w:t>in vitro</w:t>
      </w:r>
      <w:r w:rsidRPr="003D306D">
        <w:t xml:space="preserve"> by Lin et al. (1993) </w:t>
      </w:r>
      <w:r>
        <w:t xml:space="preserve">has </w:t>
      </w:r>
      <w:r w:rsidRPr="003D306D">
        <w:t>prompted investigators into a new therapeutic stratagem to protect the scant remaining dopaminergic neurons</w:t>
      </w:r>
      <w:r>
        <w:t xml:space="preserve"> in PD</w:t>
      </w:r>
      <w:r w:rsidRPr="003D306D">
        <w:t xml:space="preserve">. Indeed, the potential neuroprotection and neurorestoration of GDNF have been rapidly and extensively examined from </w:t>
      </w:r>
      <w:r w:rsidRPr="003D306D">
        <w:rPr>
          <w:i/>
        </w:rPr>
        <w:t>in vitro</w:t>
      </w:r>
      <w:r w:rsidRPr="003D306D">
        <w:t xml:space="preserve"> mesencephalic cell cultures to </w:t>
      </w:r>
      <w:r w:rsidRPr="003D306D">
        <w:rPr>
          <w:i/>
        </w:rPr>
        <w:t>in vivo</w:t>
      </w:r>
      <w:r w:rsidRPr="003D306D">
        <w:t xml:space="preserve"> rodent and non-human primate models of PD; </w:t>
      </w:r>
      <w:r>
        <w:t>with almost all</w:t>
      </w:r>
      <w:r w:rsidRPr="003D306D">
        <w:t xml:space="preserve"> </w:t>
      </w:r>
      <w:r>
        <w:t xml:space="preserve">positive </w:t>
      </w:r>
      <w:r w:rsidRPr="003D306D">
        <w:t xml:space="preserve">reports. </w:t>
      </w:r>
      <w:r>
        <w:rPr>
          <w:rFonts w:cs="Arial"/>
        </w:rPr>
        <w:t>In</w:t>
      </w:r>
      <w:r w:rsidRPr="003D306D">
        <w:rPr>
          <w:rFonts w:cs="Arial"/>
        </w:rPr>
        <w:t xml:space="preserve"> </w:t>
      </w:r>
      <w:r>
        <w:rPr>
          <w:rFonts w:cs="Arial"/>
        </w:rPr>
        <w:t xml:space="preserve">these </w:t>
      </w:r>
      <w:r w:rsidRPr="003D306D">
        <w:rPr>
          <w:rFonts w:cs="Arial"/>
        </w:rPr>
        <w:t xml:space="preserve">pre-clinical PD models, GDNF </w:t>
      </w:r>
      <w:r>
        <w:rPr>
          <w:rFonts w:cs="Arial"/>
        </w:rPr>
        <w:t>h</w:t>
      </w:r>
      <w:r w:rsidRPr="003D306D">
        <w:rPr>
          <w:rFonts w:cs="Arial"/>
        </w:rPr>
        <w:t xml:space="preserve">as </w:t>
      </w:r>
      <w:r>
        <w:rPr>
          <w:rFonts w:cs="Arial"/>
        </w:rPr>
        <w:t xml:space="preserve">been </w:t>
      </w:r>
      <w:r w:rsidRPr="003D306D">
        <w:rPr>
          <w:rFonts w:cs="Arial"/>
        </w:rPr>
        <w:t xml:space="preserve">administered by protein delivery </w:t>
      </w:r>
      <w:r w:rsidR="00122438" w:rsidRPr="003D306D">
        <w:rPr>
          <w:rFonts w:cs="Arial"/>
        </w:rPr>
        <w:fldChar w:fldCharType="begin" w:fldLock="1"/>
      </w:r>
      <w:r w:rsidR="00994410">
        <w:rPr>
          <w:rFonts w:cs="Arial"/>
        </w:rPr>
        <w:instrText>ADDIN CSL_CITATION { "citationItems" : [ { "id" : "ITEM-1", "itemData" : { "ISSN" : "0304-3940", "PMID" : "10454161", "abstract" : "Glial cell line-derived neurotrophic factor (GDNF) is a potent and specific neurotrophic factor for dopaminergic neurons. GDNF has been previously shown to protect dopaminergic neurons from lesion-induced degeneration in vivo. In this study we investigated the effect of GDNF on 6-hydroxydopamine (6-OHDA)-treated dopaminergic neurons in vitro. In dissociated cultures of embryonic rat mesencephalon, 6-OHDA exhibited a dose-dependent cytotoxicity on tyrosine hydroxylase (TH)-immunoreactive neurons. After pre-treatment with GDNF, however, 6-OHDA-induced loss of dopaminergic neurons was effectively reduced. It has been shown recently that GDNF signals through the receptor tyrosine kinase Ret and the GDNF receptor-alpha (GFR-alpha). By RT-PCR, we found both Ret- and GFR-alpha-genes to be expressed in the cultured mesencephalic cells. We propose that the neuroprotective effect of GDNF on 6-OHDA-treated dopaminergic neurons in vitro is most likely mediated by functional Ret receptor signaling pathways.", "author" : [ { "dropping-particle" : "", "family" : "Eggert", "given" : "K", "non-dropping-particle" : "", "parse-names" : false, "suffix" : "" }, { "dropping-particle" : "", "family" : "Schlegel", "given" : "J", "non-dropping-particle" : "", "parse-names" : false, "suffix" : "" }, { "dropping-particle" : "", "family" : "Oertel", "given" : "W", "non-dropping-particle" : "", "parse-names" : false, "suffix" : "" }, { "dropping-particle" : "", "family" : "W\u00fcrz", "given" : "C", "non-dropping-particle" : "", "parse-names" : false, "suffix" : "" }, { "dropping-particle" : "", "family" : "Krieg", "given" : "J C", "non-dropping-particle" : "", "parse-names" : false, "suffix" : "" }, { "dropping-particle" : "", "family" : "Vedder", "given" : "H", "non-dropping-particle" : "", "parse-names" : false, "suffix" : "" } ], "container-title" : "Neuroscience letters", "id" : "ITEM-1", "issue" : "3", "issued" : { "date-parts" : [ [ "1999", "7", "16" ] ] }, "page" : "178-82", "title" : "Glial cell line-derived neurotrophic factor protects dopaminergic neurons from 6-hydroxydopamine toxicity in vitro.", "type" : "article-journal", "volume" : "269" }, "uris" : [ "http://www.mendeley.com/documents/?uuid=5719ca34-41f9-4407-a980-110d8e6696f2" ] }, { "id" : "ITEM-2", "itemData" : { "DOI" : "10.1038/373335a0", "ISSN" : "0028-0836", "PMID" : "7830766", "abstract" : "Glial-cell-line-derived neurotrophic factor (GDNF), a recently cloned new member of the transforming growth factor-beta superfamily, promotes survival of cultured fetal mesencephalic dopamine neurons and is expressed in the developing striatum. There have, however, been no reports about effects of GDNF in situ. We have used the dopaminergic neurotoxin 1-methyl-4-phenyl-1,2,3,6-tetrahydropyridine (MPTP), which produces parkinsonian symptoms in man, to determine whether GDNF might exert protective or regenerative effects in vivo in the adult nigrostriatal dopamine system in C57/B1 mice. GDNF injected over the substantia nigra or in striatum before MPTP potently protects the dopamine system, as shown by numbers of mesencephalic dopamine nerve cell bodies, dopamine nerve terminal densities and dopamine levels. When GDNF is given after MPTP, dopamine levels and fibre densities are significantly restored. In both cases, motor behaviour is increased above normal levels. We conclude that intracerebral GDNF administration exerts both protective and reparative effects on the nigrostriatal dopamine system, which may have implications for the development of new treatment strategies for Parkinson's disease.", "author" : [ { "dropping-particle" : "", "family" : "Tomac", "given" : "A", "non-dropping-particle" : "", "parse-names" : false, "suffix" : "" }, { "dropping-particle" : "", "family" : "Lindqvist", "given" : "E", "non-dropping-particle" : "", "parse-names" : false, "suffix" : "" }, { "dropping-particle" : "", "family" : "Lin", "given" : "L F", "non-dropping-particle" : "", "parse-names" : false, "suffix" : "" }, { "dropping-particle" : "", "family" : "Ogren", "given" : "S O", "non-dropping-particle" : "", "parse-names" : false, "suffix" : "" }, { "dropping-particle" : "", "family" : "Young", "given" : "D", "non-dropping-particle" : "", "parse-names" : false, "suffix" : "" }, { "dropping-particle" : "", "family" : "Hoffer", "given" : "B J", "non-dropping-particle" : "", "parse-names" : false, "suffix" : "" }, { "dropping-particle" : "", "family" : "Olson", "given" : "L", "non-dropping-particle" : "", "parse-names" : false, "suffix" : "" } ], "container-title" : "Nature", "id" : "ITEM-2", "issue" : "6512", "issued" : { "date-parts" : [ [ "1995", "1", "26" ] ] }, "page" : "335-9", "shortTitle" : "Nature", "title" : "Protection and repair of the nigrostriatal dopaminergic system by GDNF in vivo.", "type" : "article-journal", "volume" : "373" }, "uris" : [ "http://www.mendeley.com/documents/?uuid=32b2c715-210e-4eb7-9bd2-86edb75deef1" ] } ], "mendeley" : { "previouslyFormattedCitation" : "(Tomac et al., 1995a; Eggert et al., 1999)" }, "properties" : { "noteIndex" : 0 }, "schema" : "https://github.com/citation-style-language/schema/raw/master/csl-citation.json" }</w:instrText>
      </w:r>
      <w:r w:rsidR="00122438" w:rsidRPr="003D306D">
        <w:rPr>
          <w:rFonts w:cs="Arial"/>
        </w:rPr>
        <w:fldChar w:fldCharType="separate"/>
      </w:r>
      <w:r w:rsidR="007413E0" w:rsidRPr="00660074">
        <w:rPr>
          <w:rFonts w:cs="Arial"/>
          <w:noProof/>
        </w:rPr>
        <w:t>(Tomac et al., 1995a; Eggert et al., 1999)</w:t>
      </w:r>
      <w:r w:rsidR="00122438" w:rsidRPr="003D306D">
        <w:rPr>
          <w:rFonts w:cs="Arial"/>
        </w:rPr>
        <w:fldChar w:fldCharType="end"/>
      </w:r>
      <w:r w:rsidRPr="003D306D">
        <w:rPr>
          <w:rFonts w:cs="Arial"/>
        </w:rPr>
        <w:t xml:space="preserve"> or gene transfer via AdVs </w:t>
      </w:r>
      <w:r w:rsidR="00122438" w:rsidRPr="003D306D">
        <w:rPr>
          <w:rFonts w:cs="Arial"/>
        </w:rPr>
        <w:fldChar w:fldCharType="begin" w:fldLock="1"/>
      </w:r>
      <w:r w:rsidR="00994410">
        <w:rPr>
          <w:rFonts w:cs="Arial"/>
        </w:rPr>
        <w:instrText>ADDIN CSL_CITATION { "citationItems" : [ { "id" : "ITEM-1", "itemData" : { "ISBN" : "0027-8424 (Print)\n0027-8424 (Linking)", "PMID" : "9238061", "abstract" : "Glial-cell-line-derived neurotrophic factor (GDNF) is a potent neurotrophic factor for adult nigral dopamine neurons in vivo. GDNF has both protective and restorative effects on the nigro-striatal dopaminergic (DA) system in animal models of Parkinson disease. Appropriate administration of this factor is essential for the success of its clinical application. Since it cannot cross the blood-brain barrier, a gene transfer method may be appropriate for delivery of the trophic factor to DA cells. We have constructed a recombinant adenovirus (Ad) encoding GDNF and injected it into rat striatum to make use of its ability to infect neurons and to be retrogradely transported by DA neurons. Ad-GDNF was found to drive production of large amounts of GDNF, as quantified by ELISA. The GDNF produced after gene transfer was biologically active: it increased the survival and differentiation of DA neurons in vitro. To test the efficacy of the Ad-mediated GDNF gene transfer in vivo, we used a progressive lesion model of Parkinson disease. Rats received injections unilaterally into their striatum first of Ad and then 6 days later of 6-hydroxydopamine. We found that mesencephalic nigral dopamine neurons of animals treated with the Ad-GDNF were protected, whereas those of animals treated with the Ad-beta-galactosidase were not. This protection was associated with a difference in motor function: amphetamine-induced turning was much lower in animals that received the Ad-GDNF than in the animals that received Ad-beta-galactosidase. This finding may have implications for the development of a treatment for Parkinson disease based on the use of neurotrophic factors.", "author" : [ { "dropping-particle" : "", "family" : "Bilang-Bleuel", "given" : "A", "non-dropping-particle" : "", "parse-names" : false, "suffix" : "" }, { "dropping-particle" : "", "family" : "Revah", "given" : "F", "non-dropping-particle" : "", "parse-names" : false, "suffix" : "" }, { "dropping-particle" : "", "family" : "Colin", "given" : "P", "non-dropping-particle" : "", "parse-names" : false, "suffix" : "" }, { "dropping-particle" : "", "family" : "Locquet", "given" : "I", "non-dropping-particle" : "", "parse-names" : false, "suffix" : "" }, { "dropping-particle" : "", "family" : "Robert", "given" : "J J", "non-dropping-particle" : "", "parse-names" : false, "suffix" : "" }, { "dropping-particle" : "", "family" : "Mallet", "given" : "J", "non-dropping-particle" : "", "parse-names" : false, "suffix" : "" }, { "dropping-particle" : "", "family" : "Horellou", "given" : "P", "non-dropping-particle" : "", "parse-names" : false, "suffix" : "" } ], "container-title" : "Proc Natl Acad Sci U S A", "edition" : "1997/08/05", "id" : "ITEM-1", "issue" : "16", "issued" : { "date-parts" : [ [ "1997" ] ] }, "note" : "Bilang-Bleuel, A\nRevah, F\nColin, P\nLocquet, I\nRobert, J J\nMallet, J\nHorellou, P\nResearch Support, Non-U.S. Gov't\nUnited states\nProceedings of the National Academy of Sciences of the United States of America\nProc Natl Acad Sci U S A. 1997 Aug 5;94(16):8818-23.", "page" : "8818-8823", "title" : "Intrastriatal injection of an adenoviral vector expressing glial-cell-line-derived neurotrophic factor prevents dopaminergic neuron degeneration and behavioral impairment in a rat model of Parkinson disease", "type" : "article-journal", "volume" : "94" }, "uris" : [ "http://www.mendeley.com/documents/?uuid=4873591c-6e1d-45e8-abb2-df3fd83584e8" ] } ], "mendeley" : { "previouslyFormattedCitation" : "(Bilang-Bleuel et al., 1997)" }, "properties" : { "noteIndex" : 0 }, "schema" : "https://github.com/citation-style-language/schema/raw/master/csl-citation.json" }</w:instrText>
      </w:r>
      <w:r w:rsidR="00122438" w:rsidRPr="003D306D">
        <w:rPr>
          <w:rFonts w:cs="Arial"/>
        </w:rPr>
        <w:fldChar w:fldCharType="separate"/>
      </w:r>
      <w:r w:rsidRPr="00660074">
        <w:rPr>
          <w:rFonts w:cs="Arial"/>
          <w:noProof/>
        </w:rPr>
        <w:t>(Bilang-Bleuel et al., 1997)</w:t>
      </w:r>
      <w:r w:rsidR="00122438" w:rsidRPr="003D306D">
        <w:rPr>
          <w:rFonts w:cs="Arial"/>
        </w:rPr>
        <w:fldChar w:fldCharType="end"/>
      </w:r>
      <w:r w:rsidRPr="003D306D">
        <w:rPr>
          <w:rFonts w:cs="Arial"/>
        </w:rPr>
        <w:t xml:space="preserve">, AAVs </w:t>
      </w:r>
      <w:r w:rsidR="00122438" w:rsidRPr="003D306D">
        <w:rPr>
          <w:rFonts w:cs="Arial"/>
        </w:rPr>
        <w:fldChar w:fldCharType="begin" w:fldLock="1"/>
      </w:r>
      <w:r w:rsidR="00994410">
        <w:rPr>
          <w:rFonts w:cs="Arial"/>
        </w:rPr>
        <w:instrText>ADDIN CSL_CITATION { "citationItems" : [ { "id" : "ITEM-1", "itemData" : { "DOI" : "S0014488603004114 [pii]", "ISBN" : "0014-4886 (Print)\n0014-4886 (Linking)", "PMID" : "14637123", "abstract" : "Glial cell line-derived neurotrophic factor (GDNF) has shown potential as a treatment for Parkinson's disease. Recombinant adeno-associated viral vectors expressing the GDNF protein (rAAV-GDNF) have been used in rodent models of Parkinson's disease to promote functional regeneration after 6-OHDA lesions of the nigrostriatal system. The goal of the present study was to assess the anatomical and functional efficacy of rAAV-GDNF in the common marmoset monkey (Callithrix jacchus). rAAV-GDNF was injected into the striatum and substantia nigra 4 weeks prior to a unilateral 6-OHDA lesion of the nigrostriatal bundle. Forty percent of the dopamine cells in the lesioned substantia nigra of the rAAV-GDNF-treated monkeys survived, compared with 21% in the untreated monkeys. Fine dopaminergic fibres were observed microscopically in the injected striatum of some rAAV-GDNF-treated monkeys, suggesting that rAAV-GDNF treatment may have prevented, at least in part, the loss of dopaminergic innervation of the striatum. Protection of dopamine cells and striatal fibre innervation was associated with amelioration of the lesion-induced behavioural deficits. rAAV-GDNF-treated monkeys showed partial or complete protection not only in the amphetamine and apomorphine rotation but also in head position and the parkinsonian disability rating scale. Therefore, our study provides evidence for the behavioural and anatomical efficacy of GDNF delivered via an rAAV vector as a possible treatment for Parkinson's disease.", "author" : [ { "dropping-particle" : "", "family" : "Eslamboli", "given" : "A", "non-dropping-particle" : "", "parse-names" : false, "suffix" : "" }, { "dropping-particle" : "", "family" : "Cummings", "given" : "R M", "non-dropping-particle" : "", "parse-names" : false, "suffix" : "" }, { "dropping-particle" : "", "family" : "Ridley", "given" : "R M", "non-dropping-particle" : "", "parse-names" : false, "suffix" : "" }, { "dropping-particle" : "", "family" : "Baker", "given" : "H F", "non-dropping-particle" : "", "parse-names" : false, "suffix" : "" }, { "dropping-particle" : "", "family" : "Muzyczka", "given" : "N", "non-dropping-particle" : "", "parse-names" : false, "suffix" : "" }, { "dropping-particle" : "", "family" : "Burger", "given" : "C", "non-dropping-particle" : "", "parse-names" : false, "suffix" : "" }, { "dropping-particle" : "", "family" : "Mandel", "given" : "R J", "non-dropping-particle" : "", "parse-names" : false, "suffix" : "" }, { "dropping-particle" : "", "family" : "Kirik", "given" : "D", "non-dropping-particle" : "", "parse-names" : false, "suffix" : "" }, { "dropping-particle" : "", "family" : "Annett", "given" : "L E", "non-dropping-particle" : "", "parse-names" : false, "suffix" : "" } ], "container-title" : "Exp Neurol", "edition" : "2003/11/26", "id" : "ITEM-1", "issue" : "1", "issued" : { "date-parts" : [ [ "2003" ] ] }, "note" : "Eslamboli, Andisheh\nCummings, Rosalyn M\nRidley, Rosalind M\nBaker, Harry F\nMuzyczka, Nicholas\nBurger, Corinna\nMandel, Ronald J\nKirik, Deniz\nAnnett, Lucy E\nP01 NS NS36302/NS/NINDS NIH HHS/United States\nResearch Support, Non-U.S. Gov't\nResearch Support, U.S. Gov't, P.H.S.\nUnited States\nExperimental neurology\nExp Neurol. 2003 Nov;184(1):536-48.", "page" : "536-548", "title" : "Recombinant adeno-associated viral vector (rAAV) delivery of GDNF provides protection against 6-OHDA lesion in the common marmoset monkey (Callithrix jacchus)", "type" : "article-journal", "volume" : "184" }, "uris" : [ "http://www.mendeley.com/documents/?uuid=2d950207-f006-430d-8798-5de69e834373" ] } ], "mendeley" : { "previouslyFormattedCitation" : "(Eslamboli et al., 2003)" }, "properties" : { "noteIndex" : 0 }, "schema" : "https://github.com/citation-style-language/schema/raw/master/csl-citation.json" }</w:instrText>
      </w:r>
      <w:r w:rsidR="00122438" w:rsidRPr="003D306D">
        <w:rPr>
          <w:rFonts w:cs="Arial"/>
        </w:rPr>
        <w:fldChar w:fldCharType="separate"/>
      </w:r>
      <w:r w:rsidRPr="00660074">
        <w:rPr>
          <w:rFonts w:cs="Arial"/>
          <w:noProof/>
        </w:rPr>
        <w:t>(Eslamboli et al., 2003)</w:t>
      </w:r>
      <w:r w:rsidR="00122438" w:rsidRPr="003D306D">
        <w:rPr>
          <w:rFonts w:cs="Arial"/>
        </w:rPr>
        <w:fldChar w:fldCharType="end"/>
      </w:r>
      <w:r w:rsidRPr="003D306D">
        <w:rPr>
          <w:rFonts w:cs="Arial"/>
        </w:rPr>
        <w:t xml:space="preserve">, HSVs </w:t>
      </w:r>
      <w:r w:rsidR="00122438" w:rsidRPr="003D306D">
        <w:rPr>
          <w:rFonts w:cs="Arial"/>
        </w:rPr>
        <w:fldChar w:fldCharType="begin" w:fldLock="1"/>
      </w:r>
      <w:r w:rsidR="00994410">
        <w:rPr>
          <w:rFonts w:cs="Arial"/>
        </w:rPr>
        <w:instrText>ADDIN CSL_CITATION { "citationItems" : [ { "id" : "ITEM-1", "itemData" : { "DOI" : "S0006-8993(05)00791-2 [pii]\n10.1016/j.brainres.2005.05.072", "ISBN" : "0006-8993 (Print)\n0006-8993 (Linking)", "PMID" : "16018990", "abstract" : "Both glial cell line-derived neurotrophic factor (GDNF) and brain-derived neurotrophic factor (BDNF) can protect nigrostriatal dopaminergic neurons from neurotoxins in rodent and monkey models of Parkinson's disease (PD). These two neurotrophic factors are usually tested individually. This study was designed to compare GDNF, BDNF, or both, for their capabilities to correct behavioral deficits and protect nigrostriatal dopaminergic neurons in a rat model of PD. Gene transfer used a helper virus-free Herpes Simplex Virus (HSV-1) vector system and a modified neurofilament heavy gene promoter that supports long-term expression in forebrain neurons. Rats received unilateral intrastriatal injections of HSV-1 vectors that express either GDNF or BDNF, or both vectors, followed by intrastriatal injections of 6-hydroxydopamine (6-OHDA). Recombinant GDNF or BDNF was detected in striatal neurons in rats sacrificed at 7 months after gene transfer. Of note, GDNF was significantly more effective than BDNF for both correcting behavioral deficits and protecting nigrostriatal dopaminergic neurons. Expression of both neurotrophic factors was no more effective than expression of only GDNF. These results suggest that GDNF is more effective than BDNF for correcting the rat model of PD, and that there are no detectable benefits from expressing both of these neurotrophic factors.", "author" : [ { "dropping-particle" : "", "family" : "Sun", "given" : "M", "non-dropping-particle" : "", "parse-names" : false, "suffix" : "" }, { "dropping-particle" : "", "family" : "Kong", "given" : "L", "non-dropping-particle" : "", "parse-names" : false, "suffix" : "" }, { "dropping-particle" : "", "family" : "Wang", "given" : "X", "non-dropping-particle" : "", "parse-names" : false, "suffix" : "" }, { "dropping-particle" : "", "family" : "Lu", "given" : "X G", "non-dropping-particle" : "", "parse-names" : false, "suffix" : "" }, { "dropping-particle" : "", "family" : "Gao", "given" : "Q", "non-dropping-particle" : "", "parse-names" : false, "suffix" : "" }, { "dropping-particle" : "", "family" : "Geller", "given" : "A I", "non-dropping-particle" : "", "parse-names" : false, "suffix" : "" } ], "container-title" : "Brain Res", "edition" : "2005/07/16", "id" : "ITEM-1", "issue" : "2", "issued" : { "date-parts" : [ [ "2005" ] ] }, "note" : "Sun, Mei\nKong, Lingxin\nWang, Xiaodan\nLu, Xiu-gui\nGao, Qingsheng\nGeller, Alfred I\nAG021193/AG/NIA NIH HHS/United States\nAG16777/AG/NIA NIH HHS/United States\nAG20177/AG/NIA NIH HHS/United States\nNS045855/NS/NINDS NIH HHS/United States\nNS42016/NS/NINDS NIH HHS/United States\nR01 AG016777-05/AG/NIA NIH HHS/United States\nR01 AG021193-03/AG/NIA NIH HHS/United States\nR01 NS043107-04/NS/NINDS NIH HHS/United States\nR01 NS045855-03/NS/NINDS NIH HHS/United States\nComparative Study\nResearch Support, N.I.H., Extramural\nResearch Support, U.S. Gov't, Non-P.H.S.\nResearch Support, U.S. Gov't, P.H.S.\nNetherlands\nBrain research\nBrain Res. 2005 Aug 9;1052(2):119-29.", "page" : "119-129", "title" : "Comparison of the capability of GDNF, BDNF, or both, to protect nigrostriatal neurons in a rat model of Parkinson's disease", "type" : "article-journal", "volume" : "1052" }, "uris" : [ "http://www.mendeley.com/documents/?uuid=8b9129b4-9c7d-4093-9ca6-c4302385d81d" ] } ], "mendeley" : { "previouslyFormattedCitation" : "(Sun et al., 2005)" }, "properties" : { "noteIndex" : 0 }, "schema" : "https://github.com/citation-style-language/schema/raw/master/csl-citation.json" }</w:instrText>
      </w:r>
      <w:r w:rsidR="00122438" w:rsidRPr="003D306D">
        <w:rPr>
          <w:rFonts w:cs="Arial"/>
        </w:rPr>
        <w:fldChar w:fldCharType="separate"/>
      </w:r>
      <w:r w:rsidR="007413E0" w:rsidRPr="00660074">
        <w:rPr>
          <w:rFonts w:cs="Arial"/>
          <w:noProof/>
        </w:rPr>
        <w:t>(Sun et al., 2005)</w:t>
      </w:r>
      <w:r w:rsidR="00122438" w:rsidRPr="003D306D">
        <w:rPr>
          <w:rFonts w:cs="Arial"/>
        </w:rPr>
        <w:fldChar w:fldCharType="end"/>
      </w:r>
      <w:r w:rsidRPr="003D306D">
        <w:rPr>
          <w:rFonts w:cs="Arial"/>
        </w:rPr>
        <w:t>, or LVs</w:t>
      </w:r>
      <w:r w:rsidR="00311FBA">
        <w:rPr>
          <w:rFonts w:cs="Arial"/>
        </w:rPr>
        <w:t xml:space="preserve"> </w:t>
      </w:r>
      <w:r w:rsidR="00122438">
        <w:rPr>
          <w:rFonts w:cs="Arial"/>
        </w:rPr>
        <w:fldChar w:fldCharType="begin" w:fldLock="1"/>
      </w:r>
      <w:r w:rsidR="00994410">
        <w:rPr>
          <w:rFonts w:cs="Arial"/>
        </w:rPr>
        <w:instrText>ADDIN CSL_CITATION { "citationItems" : [ { "id" : "ITEM-1", "itemData" : { "DOI" : "8936 [pii]", "ISBN" : "0036-8075 (Print)\n0036-8075 (Linking)", "PMID" : "11052933", "abstract" : "Lentiviral delivery of glial cell line-derived neurotrophic factor (lenti-GDNF) was tested for its trophic effects upon degenerating nigrostriatal neurons in nonhuman primate models of Parkinson's disease (PD). We injected lenti-GDNF into the striatum and substantia nigra of nonlesioned aged rhesus monkeys or young adult rhesus monkeys treated 1 week prior with 1-methyl-4-phenyl-1,2,3,6-tetrahydropyridine (MPTP). Extensive GDNF expression with anterograde and retrograde transport was seen in all animals. In aged monkeys, lenti-GDNF augmented dopaminergic function. In MPTP-treated monkeys, lenti-GDNF reversed functional deficits and completely prevented nigrostriatal degeneration. Additionally, lenti-GDNF injections to intact rhesus monkeys revealed long-term gene expression (8 months). In MPTP-treated monkeys, lenti-GDNF treatment reversed motor deficits in a hand-reach task. These data indicate that GDNF delivery using a lentiviral vector system can prevent nigrostriatal degeneration and induce regeneration in primate models of PD and might be a viable therapeutic strategy for PD patients.", "author" : [ { "dropping-particle" : "", "family" : "Kordower", "given" : "J H", "non-dropping-particle" : "", "parse-names" : false, "suffix" : "" }, { "dropping-particle" : "", "family" : "Emborg", "given" : "M E", "non-dropping-particle" : "", "parse-names" : false, "suffix" : "" }, { "dropping-particle" : "", "family" : "Bloch", "given" : "J", "non-dropping-particle" : "", "parse-names" : false, "suffix" : "" }, { "dropping-particle" : "", "family" : "Ma", "given" : "S Y", "non-dropping-particle" : "", "parse-names" : false, "suffix" : "" }, { "dropping-particle" : "", "family" : "Chu", "given" : "Y", "non-dropping-particle" : "", "parse-names" : false, "suffix" : "" }, { "dropping-particle" : "", "family" : "Leventhal", "given" : "L", "non-dropping-particle" : "", "parse-names" : false, "suffix" : "" }, { "dropping-particle" : "", "family" : "McBride", "given" : "J", "non-dropping-particle" : "", "parse-names" : false, "suffix" : "" }, { "dropping-particle" : "", "family" : "Chen", "given" : "E Y", "non-dropping-particle" : "", "parse-names" : false, "suffix" : "" }, { "dropping-particle" : "", "family" : "Palfi", "given" : "S", "non-dropping-particle" : "", "parse-names" : false, "suffix" : "" }, { "dropping-particle" : "", "family" : "Roitberg", "given" : "B Z", "non-dropping-particle" : "", "parse-names" : false, "suffix" : "" }, { "dropping-particle" : "", "family" : "Brown", "given" : "W D", "non-dropping-particle" : "", "parse-names" : false, "suffix" : "" }, { "dropping-particle" : "", "family" : "Holden", "given" : "J E", "non-dropping-particle" : "", "parse-names" : false, "suffix" : "" }, { "dropping-particle" : "", "family" : "Pyzalski", "given" : "R", "non-dropping-particle" : "", "parse-names" : false, "suffix" : "" }, { "dropping-particle" : "", "family" : "Taylor", "given" : "M D", "non-dropping-particle" : "", "parse-names" : false, "suffix" : "" }, { "dropping-particle" : "", "family" : "Carvey", "given" : "P", "non-dropping-particle" : "", "parse-names" : false, "suffix" : "" }, { "dropping-particle" : "", "family" : "Ling", "given" : "Z", "non-dropping-particle" : "", "parse-names" : false, "suffix" : "" }, { "dropping-particle" : "", "family" : "Trono", "given" : "D", "non-dropping-particle" : "", "parse-names" : false, "suffix" : "" }, { "dropping-particle" : "", "family" : "Hantraye", "given" : "P", "non-dropping-particle" : "", "parse-names" : false, "suffix" : "" }, { "dropping-particle" : "", "family" : "Deglon", "given" : "N", "non-dropping-particle" : "", "parse-names" : false, "suffix" : "" }, { "dropping-particle" : "", "family" : "Aebischer", "given" : "P", "non-dropping-particle" : "", "parse-names" : false, "suffix" : "" } ], "container-title" : "Science", "edition" : "2000/10/29", "id" : "ITEM-1", "issue" : "5492", "issued" : { "date-parts" : [ [ "2000" ] ] }, "note" : "Kordower, J H\nEmborg, M E\nBloch, J\nMa, S Y\nChu, Y\nLeventhal, L\nMcBride, J\nChen, E Y\nPalfi, S\nRoitberg, B Z\nBrown, W D\nHolden, J E\nPyzalski, R\nTaylor, M D\nCarvey, P\nLing, Z\nTrono, D\nHantraye, P\nDeglon, N\nAebischer, P\nNS40578/NS/NINDS NIH HHS/United States\nResearch Support, Non-U.S. Gov't\nResearch Support, U.S. Gov't, Non-P.H.S.\nResearch Support, U.S. Gov't, P.H.S.\nUnited states\nScience (New York, N.Y.)\nScience. 2000 Oct 27;290(5492):767-73.", "page" : "767-773", "title" : "Neurodegeneration prevented by lentiviral vector delivery of GDNF in primate models of Parkinson's disease", "type" : "article-journal", "volume" : "290" }, "uris" : [ "http://www.mendeley.com/documents/?uuid=d31c2d6e-3a59-4ca1-8264-783cc3709b5a" ] } ], "mendeley" : { "previouslyFormattedCitation" : "(Kordower et al., 2000)" }, "properties" : { "noteIndex" : 0 }, "schema" : "https://github.com/citation-style-language/schema/raw/master/csl-citation.json" }</w:instrText>
      </w:r>
      <w:r w:rsidR="00122438">
        <w:rPr>
          <w:rFonts w:cs="Arial"/>
        </w:rPr>
        <w:fldChar w:fldCharType="separate"/>
      </w:r>
      <w:r w:rsidR="00311FBA" w:rsidRPr="00660074">
        <w:rPr>
          <w:rFonts w:cs="Arial"/>
          <w:noProof/>
        </w:rPr>
        <w:t>(Kordower et al., 2000)</w:t>
      </w:r>
      <w:r w:rsidR="00122438">
        <w:rPr>
          <w:rFonts w:cs="Arial"/>
        </w:rPr>
        <w:fldChar w:fldCharType="end"/>
      </w:r>
      <w:r w:rsidRPr="003D306D">
        <w:rPr>
          <w:rFonts w:cs="Arial"/>
        </w:rPr>
        <w:t xml:space="preserve">. </w:t>
      </w:r>
      <w:r w:rsidRPr="003D306D">
        <w:t xml:space="preserve">The impressive outcomes then </w:t>
      </w:r>
      <w:r>
        <w:t xml:space="preserve">have </w:t>
      </w:r>
      <w:r w:rsidRPr="003D306D">
        <w:t>prompted initial open-label</w:t>
      </w:r>
      <w:r>
        <w:t>, phase I clinical trials, which have indicat</w:t>
      </w:r>
      <w:r w:rsidRPr="003D306D">
        <w:t xml:space="preserve">ed </w:t>
      </w:r>
      <w:r>
        <w:t xml:space="preserve">a </w:t>
      </w:r>
      <w:r w:rsidRPr="003D306D">
        <w:t xml:space="preserve">continuous delivery of GDNF (or its relative, neurturin) by protein infusion or </w:t>
      </w:r>
      <w:r>
        <w:t xml:space="preserve">through a </w:t>
      </w:r>
      <w:r w:rsidRPr="003D306D">
        <w:t>viral vector</w:t>
      </w:r>
      <w:r>
        <w:t xml:space="preserve"> system</w:t>
      </w:r>
      <w:r w:rsidRPr="003D306D">
        <w:t xml:space="preserve"> </w:t>
      </w:r>
      <w:r>
        <w:t>is</w:t>
      </w:r>
      <w:r w:rsidRPr="003D306D">
        <w:t xml:space="preserve"> efficacious in advanced PD patients </w:t>
      </w:r>
      <w:r w:rsidR="00122438" w:rsidRPr="003D306D">
        <w:fldChar w:fldCharType="begin" w:fldLock="1"/>
      </w:r>
      <w:r w:rsidR="00994410">
        <w:instrText>ADDIN CSL_CITATION { "citationItems" : [ { "id" : "ITEM-1", "itemData" : { "DOI" : "10.1038/nm850\nnm850 [pii]", "ISBN" : "1078-8956 (Print)\n1078-8956 (Linking)", "PMID" : "12669033", "abstract" : "Glial cell line-derived neurotrophic factor (GDNF) is a potent neurotrophic factor with restorative effects in a wide variety of rodent and primate models of Parkinson disease, but penetration into brain tissue from either the blood or the cerebro-spinal fluid is limited. Here we delivered GDNF directly into the putamen of five Parkinson patients in a phase 1 safety trial. One catheter needed to be repositioned and there were changes in the magnetic resonance images that disappeared after lowering the concentration of GDNF. After one year, there were no serious clinical side effects, a 39% improvement in the off-medication motor sub-score of the Unified Parkinson's Disease Rating Scale (UPDRS) and a 61% improvement in the activities of daily living sub-score. Medication-induced dyskinesias were reduced by 64% and were not observed off medication during chronic GDNF delivery. Positron emission tomography (PET) scans of [(18)F]dopamine uptake showed a significant 28% increase in putamen dopamine storage after 18 months, suggesting a direct effect of GDNF on dopamine function. This study warrants careful examination of GDNF as a treatment for Parkinson disease.", "author" : [ { "dropping-particle" : "", "family" : "Gill", "given" : "S S", "non-dropping-particle" : "", "parse-names" : false, "suffix" : "" }, { "dropping-particle" : "", "family" : "Patel", "given" : "N K", "non-dropping-particle" : "", "parse-names" : false, "suffix" : "" }, { "dropping-particle" : "", "family" : "Hotton", "given" : "G R", "non-dropping-particle" : "", "parse-names" : false, "suffix" : "" }, { "dropping-particle" : "", "family" : "O'Sullivan", "given" : "K", "non-dropping-particle" : "", "parse-names" : false, "suffix" : "" }, { "dropping-particle" : "", "family" : "McCarter", "given" : "R", "non-dropping-particle" : "", "parse-names" : false, "suffix" : "" }, { "dropping-particle" : "", "family" : "Bunnage", "given" : "M", "non-dropping-particle" : "", "parse-names" : false, "suffix" : "" }, { "dropping-particle" : "", "family" : "Brooks", "given" : "D J", "non-dropping-particle" : "", "parse-names" : false, "suffix" : "" }, { "dropping-particle" : "", "family" : "Svendsen", "given" : "C N", "non-dropping-particle" : "", "parse-names" : false, "suffix" : "" }, { "dropping-particle" : "", "family" : "Heywood", "given" : "P", "non-dropping-particle" : "", "parse-names" : false, "suffix" : "" } ], "container-title" : "Nat Med", "edition" : "2003/04/02", "id" : "ITEM-1", "issue" : "5", "issued" : { "date-parts" : [ [ "2003" ] ] }, "note" : "Gill, Steven S\nPatel, Nikunj K\nHotton, Gary R\nO'Sullivan, Karen\nMcCarter, Renee\nBunnage, Martin\nBrooks, David J\nSvendsen, Clive N\nHeywood, Peter\nResearch Support, Non-U.S. Gov't\nUnited States\nNature medicine\nNat Med. 2003 May;9(5):589-95. Epub 2003 Mar 31.", "page" : "589-595", "title" : "Direct brain infusion of glial cell line-derived neurotrophic factor in Parkinson disease", "type" : "article-journal", "volume" : "9" }, "uris" : [ "http://www.mendeley.com/documents/?uuid=9e8a80e8-2509-453f-bcbf-ad390303e72e" ] }, { "id" : "ITEM-2", "itemData" : { "DOI" : "10.1016/S1474-4422(08)70065-6", "ISSN" : "1474-4422", "PMID" : "18387850", "abstract" : "There is an urgent need for therapies that slow or reverse the progression of Parkinson's disease (PD). Neurotrophic factors can improve the function of degenerating neurons and protect against further neurodegeneration, and gene transfer might be a means to deliver effectively these factors to the brain. The aim of this study was to assess the safety, tolerability, and potential efficacy of gene delivery of the neurotrophic factor neurturin.", "author" : [ { "dropping-particle" : "", "family" : "Marks", "given" : "William J", "non-dropping-particle" : "", "parse-names" : false, "suffix" : "" }, { "dropping-particle" : "", "family" : "Ostrem", "given" : "Jill L", "non-dropping-particle" : "", "parse-names" : false, "suffix" : "" }, { "dropping-particle" : "", "family" : "Verhagen", "given" : "Leonard", "non-dropping-particle" : "", "parse-names" : false, "suffix" : "" }, { "dropping-particle" : "", "family" : "Starr", "given" : "Philip A", "non-dropping-particle" : "", "parse-names" : false, "suffix" : "" }, { "dropping-particle" : "", "family" : "Larson", "given" : "Paul S", "non-dropping-particle" : "", "parse-names" : false, "suffix" : "" }, { "dropping-particle" : "", "family" : "Bakay", "given" : "Roy A E", "non-dropping-particle" : "", "parse-names" : false, "suffix" : "" }, { "dropping-particle" : "", "family" : "Taylor", "given" : "Robin", "non-dropping-particle" : "", "parse-names" : false, "suffix" : "" }, { "dropping-particle" : "", "family" : "Cahn-Weiner", "given" : "Deborah A", "non-dropping-particle" : "", "parse-names" : false, "suffix" : "" }, { "dropping-particle" : "", "family" : "Stoessl", "given" : "A Jon", "non-dropping-particle" : "", "parse-names" : false, "suffix" : "" }, { "dropping-particle" : "", "family" : "Olanow", "given" : "C Warren", "non-dropping-particle" : "", "parse-names" : false, "suffix" : "" }, { "dropping-particle" : "", "family" : "Bartus", "given" : "Raymond T", "non-dropping-particle" : "", "parse-names" : false, "suffix" : "" } ], "container-title" : "Lancet neurology", "id" : "ITEM-2", "issue" : "5", "issued" : { "date-parts" : [ [ "2008", "5" ] ] }, "page" : "400-8", "title" : "Safety and tolerability of intraputaminal delivery of CERE-120 (adeno-associated virus serotype 2-neurturin) to patients with idiopathic Parkinson's disease: an open-label, phase I trial.", "type" : "article-journal", "volume" : "7" }, "uris" : [ "http://www.mendeley.com/documents/?uuid=3d00ea49-c4ac-46e0-a124-e0b5a89a5d04" ] } ], "mendeley" : { "previouslyFormattedCitation" : "(Gill et al., 2003; Marks et al., 2008)" }, "properties" : { "noteIndex" : 0 }, "schema" : "https://github.com/citation-style-language/schema/raw/master/csl-citation.json" }</w:instrText>
      </w:r>
      <w:r w:rsidR="00122438" w:rsidRPr="003D306D">
        <w:fldChar w:fldCharType="separate"/>
      </w:r>
      <w:r w:rsidRPr="00660074">
        <w:rPr>
          <w:noProof/>
        </w:rPr>
        <w:t>(Gill et al., 2003; Marks et al., 2008)</w:t>
      </w:r>
      <w:r w:rsidR="00122438" w:rsidRPr="003D306D">
        <w:fldChar w:fldCharType="end"/>
      </w:r>
      <w:r w:rsidRPr="003D306D">
        <w:t xml:space="preserve">. However, such results </w:t>
      </w:r>
      <w:r>
        <w:t>were</w:t>
      </w:r>
      <w:r w:rsidRPr="003D306D">
        <w:t xml:space="preserve"> </w:t>
      </w:r>
      <w:r>
        <w:t>unfortunately not replicated</w:t>
      </w:r>
      <w:r w:rsidRPr="003D306D">
        <w:t xml:space="preserve"> in double-blind, phase II clinical trials </w:t>
      </w:r>
      <w:r w:rsidR="00122438" w:rsidRPr="003D306D">
        <w:fldChar w:fldCharType="begin" w:fldLock="1"/>
      </w:r>
      <w:r w:rsidR="00994410">
        <w:instrText>ADDIN CSL_CITATION { "citationItems" : [ { "id" : "ITEM-1", "itemData" : { "DOI" : "10.1002/ana.20737", "ISBN" : "0364-5134 (Print)\n0364-5134 (Linking)", "PMID" : "16429411", "abstract" : "OBJECTIVE: Glial cell line-derived neurotrophic factor (GDNF) exerts potent trophic influence on midbrain dopaminergic neurons. This randomized controlled clinical trial was designed to confirm initial clinical benefits observed in a small, open-label trial using intraputamenal (Ipu) infusion of recombinant human GDNF (liatermin). METHODS: Thirty-four PD patients were randomized 1 to 1 to receive bilateral continuous Ipu infusion of liatermin 15 microg/putamen/day or placebo. The primary end point was the change in Unified Parkinson Disease Rating Scale (UPDRS) motor score in the practically defined off condition at 6 months. Secondary end points included other UPDRS scores, motor tests, dyskinesia ratings, patient diaries, and (18)F-dopa uptake. RESULTS: At 6 months, mean percentage changes in \"off\" UPDRS motor score were -10.0% and -4.5% in the liatermin and placebo groups, respectively. This treatment difference was not significant (95% confidence interval, -23.0 to 12.0, p = 0.53). Secondary end point results were similar between the groups. A 32.5% treatment difference favoring liatermin in mean (18)F-dopa influx constant (p = 0.019) was observed. Serious, device-related adverse events required surgical repositioning of catheters in two patients and removal of devices in another. Neutralizing antiliatermin antibodies were detected in three patients (one on-study and two in the open-label extension). INTERPRETATION: Liatermin did not confer the predetermined level of clinical benefit to patients with PD despite increased (18)F-dopa uptake. It is uncertain whether technical differences between this trial and positive open-label studies contributed in any way this negative outcome.", "author" : [ { "dropping-particle" : "", "family" : "Lang", "given" : "A E", "non-dropping-particle" : "", "parse-names" : false, "suffix" : "" }, { "dropping-particle" : "", "family" : "Gill", "given" : "S", "non-dropping-particle" : "", "parse-names" : false, "suffix" : "" }, { "dropping-particle" : "", "family" : "Patel", "given" : "N K", "non-dropping-particle" : "", "parse-names" : false, "suffix" : "" }, { "dropping-particle" : "", "family" : "Lozano", "given" : "A", "non-dropping-particle" : "", "parse-names" : false, "suffix" : "" }, { "dropping-particle" : "", "family" : "Nutt", "given" : "J G", "non-dropping-particle" : "", "parse-names" : false, "suffix" : "" }, { "dropping-particle" : "", "family" : "Penn", "given" : "R", "non-dropping-particle" : "", "parse-names" : false, "suffix" : "" }, { "dropping-particle" : "", "family" : "Brooks", "given" : "D J", "non-dropping-particle" : "", "parse-names" : false, "suffix" : "" }, { "dropping-particle" : "", "family" : "Hotton", "given" : "G", "non-dropping-particle" : "", "parse-names" : false, "suffix" : "" }, { "dropping-particle" : "", "family" : "Moro", "given" : "E", "non-dropping-particle" : "", "parse-names" : false, "suffix" : "" }, { "dropping-particle" : "", "family" : "Heywood", "given" : "P", "non-dropping-particle" : "", "parse-names" : false, "suffix" : "" }, { "dropping-particle" : "", "family" : "Brodsky", "given" : "M A", "non-dropping-particle" : "", "parse-names" : false, "suffix" : "" }, { "dropping-particle" : "", "family" : "Burchiel", "given" : "K", "non-dropping-particle" : "", "parse-names" : false, "suffix" : "" }, { "dropping-particle" : "", "family" : "Kelly", "given" : "P", "non-dropping-particle" : "", "parse-names" : false, "suffix" : "" }, { "dropping-particle" : "", "family" : "Dalvi", "given" : "A", "non-dropping-particle" : "", "parse-names" : false, "suffix" : "" }, { "dropping-particle" : "", "family" : "Scott", "given" : "B", "non-dropping-particle" : "", "parse-names" : false, "suffix" : "" }, { "dropping-particle" : "", "family" : "Stacy", "given" : "M", "non-dropping-particle" : "", "parse-names" : false, "suffix" : "" }, { "dropping-particle" : "", "family" : "Turner", "given" : "D", "non-dropping-particle" : "", "parse-names" : false, "suffix" : "" }, { "dropping-particle" : "", "family" : "Wooten", "given" : "V G", "non-dropping-particle" : "", "parse-names" : false, "suffix" : "" }, { "dropping-particle" : "", "family" : "Elias", "given" : "W J", "non-dropping-particle" : "", "parse-names" : false, "suffix" : "" }, { "dropping-particle" : "", "family" : "Laws", "given" : "E R", "non-dropping-particle" : "", "parse-names" : false, "suffix" : "" }, { "dropping-particle" : "", "family" : "Dhawan", "given" : "V", "non-dropping-particle" : "", "parse-names" : false, "suffix" : "" }, { "dropping-particle" : "", "family" : "Stoessl", "given" : "A J", "non-dropping-particle" : "", "parse-names" : false, "suffix" : "" }, { "dropping-particle" : "", "family" : "Matcham", "given" : "J", "non-dropping-particle" : "", "parse-names" : false, "suffix" : "" }, { "dropping-particle" : "", "family" : "Coffey", "given" : "R J", "non-dropping-particle" : "", "parse-names" : false, "suffix" : "" }, { "dropping-particle" : "", "family" : "Traub", "given" : "M", "non-dropping-particle" : "", "parse-names" : false, "suffix" : "" } ], "container-title" : "Ann Neurol", "edition" : "2006/01/24", "id" : "ITEM-1", "issue" : "3", "issued" : { "date-parts" : [ [ "2006" ] ] }, "note" : "Lang, Anthony E\nGill, Steven\nPatel, Nik K\nLozano, Andres\nNutt, John G\nPenn, Richard\nBrooks, David J\nHotton, Gary\nMoro, Elena\nHeywood, Peter\nBrodsky, Matthew A\nBurchiel, Kim\nKelly, Patrick\nDalvi, Arif\nScott, Burton\nStacy, Mark\nTurner, Dennis\nWooten, V G Frederich\nElias, William J\nLaws, Edward R\nDhawan, Vijay\nStoessl, A Jon\nMatcham, James\nCoffey, Robert J\nTraub, Michael\nClinical Trial\nComparative Study\nMulticenter Study\nRandomized Controlled Trial\nResearch Support, Non-U.S. Gov't\nUnited States\nAnnals of neurology\nAnn Neurol. 2006 Mar;59(3):459-66.", "page" : "459-466", "title" : "Randomized controlled trial of intraputamenal glial cell line-derived neurotrophic factor infusion in Parkinson disease", "type" : "article-journal", "volume" : "59" }, "uris" : [ "http://www.mendeley.com/documents/?uuid=ac72a244-875f-4483-8a9e-0d65aabef717" ] }, { "id" : "ITEM-2", "itemData" : { "DOI" : "10.1016/S1474-4422(10)70254-4", "ISSN" : "1474-4465", "PMID" : "20970382", "abstract" : "In an open-label phase 1 trial, gene delivery of the trophic factor neurturin via an adeno-associated type-2 vector (AAV2) was well tolerated and seemed to improve motor function in patients with advanced Parkinson's disease. We aimed to assess the safety and efficacy of AAV2-neurturin in a double-blind, phase 2 randomised trial.", "author" : [ { "dropping-particle" : "", "family" : "Marks", "given" : "William J", "non-dropping-particle" : "", "parse-names" : false, "suffix" : "" }, { "dropping-particle" : "", "family" : "Bartus", "given" : "Raymond T", "non-dropping-particle" : "", "parse-names" : false, "suffix" : "" }, { "dropping-particle" : "", "family" : "Siffert", "given" : "Joao", "non-dropping-particle" : "", "parse-names" : false, "suffix" : "" }, { "dropping-particle" : "", "family" : "Davis", "given" : "Charles S", "non-dropping-particle" : "", "parse-names" : false, "suffix" : "" }, { "dropping-particle" : "", "family" : "Lozano", "given" : "Andres", "non-dropping-particle" : "", "parse-names" : false, "suffix" : "" }, { "dropping-particle" : "", "family" : "Boulis", "given" : "Nicholas", "non-dropping-particle" : "", "parse-names" : false, "suffix" : "" }, { "dropping-particle" : "", "family" : "Vitek", "given" : "Jerrold", "non-dropping-particle" : "", "parse-names" : false, "suffix" : "" }, { "dropping-particle" : "", "family" : "Stacy", "given" : "Mark", "non-dropping-particle" : "", "parse-names" : false, "suffix" : "" }, { "dropping-particle" : "", "family" : "Turner", "given" : "Dennis", "non-dropping-particle" : "", "parse-names" : false, "suffix" : "" }, { "dropping-particle" : "", "family" : "Verhagen", "given" : "Leonard", "non-dropping-particle" : "", "parse-names" : false, "suffix" : "" }, { "dropping-particle" : "", "family" : "Bakay", "given" : "Roy", "non-dropping-particle" : "", "parse-names" : false, "suffix" : "" }, { "dropping-particle" : "", "family" : "Watts", "given" : "Raymond", "non-dropping-particle" : "", "parse-names" : false, "suffix" : "" }, { "dropping-particle" : "", "family" : "Guthrie", "given" : "Barton", "non-dropping-particle" : "", "parse-names" : false, "suffix" : "" }, { "dropping-particle" : "", "family" : "Jankovic", "given" : "Joseph", "non-dropping-particle" : "", "parse-names" : false, "suffix" : "" }, { "dropping-particle" : "", "family" : "Simpson", "given" : "Richard", "non-dropping-particle" : "", "parse-names" : false, "suffix" : "" }, { "dropping-particle" : "", "family" : "Tagliati", "given" : "Michele", "non-dropping-particle" : "", "parse-names" : false, "suffix" : "" }, { "dropping-particle" : "", "family" : "Alterman", "given" : "Ron", "non-dropping-particle" : "", "parse-names" : false, "suffix" : "" }, { "dropping-particle" : "", "family" : "Stern", "given" : "Matthew", "non-dropping-particle" : "", "parse-names" : false, "suffix" : "" }, { "dropping-particle" : "", "family" : "Baltuch", "given" : "Gordon", "non-dropping-particle" : "", "parse-names" : false, "suffix" : "" }, { "dropping-particle" : "", "family" : "Starr", "given" : "Philip a", "non-dropping-particle" : "", "parse-names" : false, "suffix" : "" }, { "dropping-particle" : "", "family" : "Larson", "given" : "Paul S", "non-dropping-particle" : "", "parse-names" : false, "suffix" : "" }, { "dropping-particle" : "", "family" : "Ostrem", "given" : "Jill L", "non-dropping-particle" : "", "parse-names" : false, "suffix" : "" }, { "dropping-particle" : "", "family" : "Nutt", "given" : "John", "non-dropping-particle" : "", "parse-names" : false, "suffix" : "" }, { "dropping-particle" : "", "family" : "Kieburtz", "given" : "Karl", "non-dropping-particle" : "", "parse-names" : false, "suffix" : "" }, { "dropping-particle" : "", "family" : "Kordower", "given" : "Jeffrey H", "non-dropping-particle" : "", "parse-names" : false, "suffix" : "" }, { "dropping-particle" : "", "family" : "Olanow", "given" : "C Warren", "non-dropping-particle" : "", "parse-names" : false, "suffix" : "" } ], "container-title" : "Lancet neurology", "id" : "ITEM-2", "issue" : "12", "issued" : { "date-parts" : [ [ "2010", "12" ] ] }, "page" : "1164-72", "title" : "Gene delivery of AAV2-neurturin for Parkinson's disease: a double-blind, randomised, controlled trial.", "type" : "article-journal", "volume" : "9" }, "uris" : [ "http://www.mendeley.com/documents/?uuid=215dfd28-aaf2-43cc-81aa-67bfd4d65de3" ] } ], "mendeley" : { "previouslyFormattedCitation" : "(Lang et al., 2006; Marks et al., 2010)" }, "properties" : { "noteIndex" : 0 }, "schema" : "https://github.com/citation-style-language/schema/raw/master/csl-citation.json" }</w:instrText>
      </w:r>
      <w:r w:rsidR="00122438" w:rsidRPr="003D306D">
        <w:fldChar w:fldCharType="separate"/>
      </w:r>
      <w:r w:rsidRPr="00660074">
        <w:rPr>
          <w:noProof/>
        </w:rPr>
        <w:t>(Lang et al., 2006; Marks et al., 2010)</w:t>
      </w:r>
      <w:r w:rsidR="00122438" w:rsidRPr="003D306D">
        <w:fldChar w:fldCharType="end"/>
      </w:r>
      <w:r w:rsidRPr="003D306D">
        <w:t xml:space="preserve">. At this time, </w:t>
      </w:r>
      <w:r>
        <w:t>the exact mechanisms underlying this</w:t>
      </w:r>
      <w:r w:rsidRPr="003D306D">
        <w:t xml:space="preserve"> failure are unclear. Possible explanations include: (1) differences in therapeutic doses between human and animals and (2) poor diffusio</w:t>
      </w:r>
      <w:r>
        <w:t>n of protein or vectors within the</w:t>
      </w:r>
      <w:r w:rsidRPr="003D306D">
        <w:t xml:space="preserve"> large area of the CNS </w:t>
      </w:r>
      <w:r w:rsidR="00122438" w:rsidRPr="003D306D">
        <w:fldChar w:fldCharType="begin" w:fldLock="1"/>
      </w:r>
      <w:r w:rsidR="00994410">
        <w:instrText>ADDIN CSL_CITATION { "citationItems" : [ { "id" : "ITEM-1", "itemData" : { "DOI" : "10.1016/j.expneurol.2006.07.015", "ISSN" : "0014-4886", "PMID" : "16962582", "abstract" : "Significant differences have been reported in results from three clinical trials evaluating intraputamenal infusion of glial cell line-derived neurotrophic factor (GDNF) for the treatment of Parkinson's disease. To determine if problems in drug bioavailability could have contributed to the discrepancies between studies, we have analyzed the distribution of intraputamenally infused GDNF in the rhesus monkey brain using the delivery system and infusion protocol followed in a phase 2 clinical trial that failed to achieve its primary endpoint. I125-GDNF was unilaterally infused into the putamen of three adult rhesus monkeys for 7 days. Three age- and sex-matched animals received vehicle infusions following identical procedures. GDNF levels in the brain, peripheral organs, blood and CSF were quantified and mapped by GDNF immunocytochemistry, GDNF ELISAs and I125 measurements. Infused GDNF was found to be unevenly concentrated around the catheter, with tissue levels dropping exponentially with increasing distance from the point source of the single opening in the catheter tip. The volume of distribution of GDNF around the catheter, as determined by immunocytochemistry, varied over four-fold between animals ranging from 87 to 369 mm3. The concentration of GDNF around the catheter tip and limited diffusion into surrounding brain parenchyma support the hypothesis that drug bioavailability was limited to a small portion (2-9%) of the human putamen in the clinical trial using this catheter and infusion protocol.", "author" : [ { "dropping-particle" : "", "family" : "Salvatore", "given" : "Michael F", "non-dropping-particle" : "", "parse-names" : false, "suffix" : "" }, { "dropping-particle" : "", "family" : "Ai", "given" : "Yi", "non-dropping-particle" : "", "parse-names" : false, "suffix" : "" }, { "dropping-particle" : "", "family" : "Fischer", "given" : "Brent", "non-dropping-particle" : "", "parse-names" : false, "suffix" : "" }, { "dropping-particle" : "", "family" : "Zhang", "given" : "Amanda M", "non-dropping-particle" : "", "parse-names" : false, "suffix" : "" }, { "dropping-particle" : "", "family" : "Grondin", "given" : "Richard C", "non-dropping-particle" : "", "parse-names" : false, "suffix" : "" }, { "dropping-particle" : "", "family" : "Zhang", "given" : "Zhiming", "non-dropping-particle" : "", "parse-names" : false, "suffix" : "" }, { "dropping-particle" : "", "family" : "Gerhardt", "given" : "Greg A", "non-dropping-particle" : "", "parse-names" : false, "suffix" : "" }, { "dropping-particle" : "", "family" : "Gash", "given" : "Don M", "non-dropping-particle" : "", "parse-names" : false, "suffix" : "" } ], "container-title" : "Experimental neurology", "id" : "ITEM-1", "issue" : "2", "issued" : { "date-parts" : [ [ "2006", "12" ] ] }, "page" : "497-505", "title" : "Point source concentration of GDNF may explain failure of phase II clinical trial.", "type" : "article-journal", "volume" : "202" }, "uris" : [ "http://www.mendeley.com/documents/?uuid=acec65b1-7201-4a8e-ba25-70bc692f26e2" ] } ], "mendeley" : { "previouslyFormattedCitation" : "(Salvatore et al., 2006)" }, "properties" : { "noteIndex" : 0 }, "schema" : "https://github.com/citation-style-language/schema/raw/master/csl-citation.json" }</w:instrText>
      </w:r>
      <w:r w:rsidR="00122438" w:rsidRPr="003D306D">
        <w:fldChar w:fldCharType="separate"/>
      </w:r>
      <w:r w:rsidRPr="00660074">
        <w:rPr>
          <w:noProof/>
        </w:rPr>
        <w:t>(Salvatore et al., 2006)</w:t>
      </w:r>
      <w:r w:rsidR="00122438" w:rsidRPr="003D306D">
        <w:fldChar w:fldCharType="end"/>
      </w:r>
      <w:r w:rsidRPr="003D306D">
        <w:t xml:space="preserve">. </w:t>
      </w:r>
      <w:r>
        <w:lastRenderedPageBreak/>
        <w:t>Moreover, e</w:t>
      </w:r>
      <w:r w:rsidRPr="003D306D">
        <w:rPr>
          <w:rFonts w:cs="Arial"/>
        </w:rPr>
        <w:t xml:space="preserve">ffective protection of GDNF against neurotoxins </w:t>
      </w:r>
      <w:r>
        <w:rPr>
          <w:rFonts w:cs="Arial"/>
        </w:rPr>
        <w:t>has been</w:t>
      </w:r>
      <w:r w:rsidRPr="003D306D">
        <w:rPr>
          <w:rFonts w:cs="Arial"/>
        </w:rPr>
        <w:t xml:space="preserve"> </w:t>
      </w:r>
      <w:r>
        <w:rPr>
          <w:rFonts w:cs="Arial"/>
        </w:rPr>
        <w:t>successful</w:t>
      </w:r>
      <w:r w:rsidRPr="003D306D">
        <w:rPr>
          <w:rFonts w:cs="Arial"/>
        </w:rPr>
        <w:t xml:space="preserve"> only when GDNF </w:t>
      </w:r>
      <w:r>
        <w:rPr>
          <w:rFonts w:cs="Arial"/>
        </w:rPr>
        <w:t xml:space="preserve">was  injected into the same or nearby location of </w:t>
      </w:r>
      <w:r w:rsidRPr="003D306D">
        <w:rPr>
          <w:rFonts w:cs="Arial"/>
        </w:rPr>
        <w:t xml:space="preserve">toxin </w:t>
      </w:r>
      <w:r>
        <w:rPr>
          <w:rFonts w:cs="Arial"/>
        </w:rPr>
        <w:t xml:space="preserve">administration </w:t>
      </w:r>
      <w:r w:rsidR="00122438" w:rsidRPr="003D306D">
        <w:rPr>
          <w:rFonts w:cs="Arial"/>
        </w:rPr>
        <w:fldChar w:fldCharType="begin" w:fldLock="1"/>
      </w:r>
      <w:r w:rsidR="00994410">
        <w:rPr>
          <w:rFonts w:cs="Arial"/>
        </w:rPr>
        <w:instrText>ADDIN CSL_CITATION { "citationItems" : [ { "id" : "ITEM-1", "itemData" : { "DOI" : "ejn274 [pii]", "ISBN" : "0953-816X (Print)\n0953-816X (Linking)", "PMID" : "11069582", "abstract" : "Here we studied whether glial cell line-derived neurotrophic factor (GDNF), given as a single bolus injection before an intrastriatal 6-hydroxydopamine (6-OHDA) lesion, can protect the nigrostriatal dopamine neurons against the toxin-induced damage and preserve normal motor functions in the lesioned animals. GDNF or vehicle was injected in the striatum (25 microg), substantia nigra (25 microg) or lateral ventricle (50 microg) 6 h before the 6-OHDA lesion (20 microg/3 microL). Motor function was evaluated by the stepping and drug-induced motor asymmetry tests. Lesioned animals given vehicle alone showed a clear ipsilateral-side bias in response to amphetamine (13 turns/min), a moderate contralateral-side bias to apomorphine (4.5 turns/min) and a moderate to severe stepping deficit on the contralateral forepaw (three to four steps, as compared with 11-13 steps on the unimpaired side). Injection of GDNF into the striatum had a significant protective effect both on nigrostriatal function (1-2 turns/min in the rotation tests and seven to eight steps in the stepping test), and the integrity of the nigrostriatal pathway, seen as a protection of both the cell bodies in the substantia nigra and the dopamine innervation in the striatum. Injection of GDNF in the nigra had a protective effect on the nigral cell bodies, but not the striatal innervation, and failed to provide any functional benefit. In contrast, intranigral GDNF had deleterious effects on both the striatal TH-positive fibre density and on drug-induced rotation tests. Intraventricular injection had no effect. We conclude that preservation of normal motor functions in the intrastriatal 6-OHDA lesion model requires protection of striatal terminal innervation, and that this can be achieved by intrastriatal, but not nigral or intraventricular, administration of GDNF.", "author" : [ { "dropping-particle" : "", "family" : "Kirik", "given" : "D", "non-dropping-particle" : "", "parse-names" : false, "suffix" : "" }, { "dropping-particle" : "", "family" : "Rosenblad", "given" : "C", "non-dropping-particle" : "", "parse-names" : false, "suffix" : "" }, { "dropping-particle" : "", "family" : "Bjorklund", "given" : "A", "non-dropping-particle" : "", "parse-names" : false, "suffix" : "" } ], "container-title" : "Eur J Neurosci", "edition" : "2000/11/09", "id" : "ITEM-1", "issue" : "11", "issued" : { "date-parts" : [ [ "2000" ] ] }, "note" : "Kirik, D\nRosenblad, C\nBjorklund, A\nResearch Support, Non-U.S. Gov't\nFrance\nThe European journal of neuroscience\nEur J Neurosci. 2000 Nov;12(11):3871-82.", "page" : "3871-3882", "title" : "Preservation of a functional nigrostriatal dopamine pathway by GDNF in the intrastriatal 6-OHDA lesion model depends on the site of administration of the trophic factor", "type" : "article-journal", "volume" : "12" }, "uris" : [ "http://www.mendeley.com/documents/?uuid=9e22233f-a77a-42e3-9638-1c5535b421e3" ] } ], "mendeley" : { "previouslyFormattedCitation" : "(Kirik et al., 2000)" }, "properties" : { "noteIndex" : 0 }, "schema" : "https://github.com/citation-style-language/schema/raw/master/csl-citation.json" }</w:instrText>
      </w:r>
      <w:r w:rsidR="00122438" w:rsidRPr="003D306D">
        <w:rPr>
          <w:rFonts w:cs="Arial"/>
        </w:rPr>
        <w:fldChar w:fldCharType="separate"/>
      </w:r>
      <w:r w:rsidR="007413E0" w:rsidRPr="00660074">
        <w:rPr>
          <w:rFonts w:cs="Arial"/>
          <w:noProof/>
        </w:rPr>
        <w:t>(Kirik et al., 2000)</w:t>
      </w:r>
      <w:r w:rsidR="00122438" w:rsidRPr="003D306D">
        <w:rPr>
          <w:rFonts w:cs="Arial"/>
        </w:rPr>
        <w:fldChar w:fldCharType="end"/>
      </w:r>
      <w:r w:rsidRPr="003D306D">
        <w:rPr>
          <w:rFonts w:cs="Arial"/>
        </w:rPr>
        <w:t xml:space="preserve">. This is probably </w:t>
      </w:r>
      <w:r>
        <w:rPr>
          <w:rFonts w:cs="Arial"/>
        </w:rPr>
        <w:t>a result of</w:t>
      </w:r>
      <w:r w:rsidRPr="003D306D">
        <w:rPr>
          <w:rFonts w:cs="Arial"/>
        </w:rPr>
        <w:t xml:space="preserve"> </w:t>
      </w:r>
      <w:r>
        <w:rPr>
          <w:rFonts w:cs="Arial"/>
        </w:rPr>
        <w:t xml:space="preserve">a </w:t>
      </w:r>
      <w:r w:rsidRPr="003D306D">
        <w:rPr>
          <w:rFonts w:cs="Arial"/>
        </w:rPr>
        <w:t xml:space="preserve">limited diffusion of GDNF </w:t>
      </w:r>
      <w:r>
        <w:rPr>
          <w:rFonts w:cs="Arial"/>
        </w:rPr>
        <w:t>with</w:t>
      </w:r>
      <w:r w:rsidRPr="003D306D">
        <w:rPr>
          <w:rFonts w:cs="Arial"/>
        </w:rPr>
        <w:t xml:space="preserve">in the brain </w:t>
      </w:r>
      <w:r w:rsidR="00122438" w:rsidRPr="003D306D">
        <w:rPr>
          <w:rFonts w:cs="Arial"/>
        </w:rPr>
        <w:fldChar w:fldCharType="begin" w:fldLock="1"/>
      </w:r>
      <w:r w:rsidR="00994410">
        <w:rPr>
          <w:rFonts w:cs="Arial"/>
        </w:rPr>
        <w:instrText>ADDIN CSL_CITATION { "citationItems" : [ { "id" : "ITEM-1", "itemData" : { "DOI" : "BJ20061747 [pii]\n10.1042/BJ20061747", "ISBN" : "1470-8728 (Electronic)\n0264-6021 (Linking)", "PMID" : "17298301", "abstract" : "GDNF (glial cell-line-derived neurotrophic factor), and the closely related cytokines artemin and neurturin, bind strongly to heparin. Deletion of a basic amino-acid-rich sequence of 16 residues N-terminal to the first cysteine of the transforming growth factor beta domain of GDNF results in a marked reduction in heparin binding, whereas removal of a neighbouring sequence, and replacement of pairs of other basic residues with alanine had no effect. The heparin-binding sequence is quite distinct from the binding site for the high affinity GDNF polypeptide receptor, GFRalpha1 (GDNF family receptor alpha1), and heparin-bound GDNF is able to bind GFRalpha1 simultaneously. The heparin-binding sequence of GDNF is dispensable both for GFRalpha1 binding, and for activity for in vitro neurite outgrowth assay. Surprisingly, the observed inhibition of GDNF bioactivity with the wild-type protein in this assay was still found with the deletion mutant lacking the heparin-binding sequence. Heparin neither inhibits nor potentiates GDNF-GFRalpha1 interaction, and the extracellular domain of GFRalpha1 does not bind to heparin itself, precluding heparin cross-bridging of cytokine and receptor polypeptides. The role of heparin and heparan sulfate in GDNF signalling remains unclear, but the present study indicates that it does not occur in the first step of the pathway, namely GDNF-GFRalpha1 engagement.", "author" : [ { "dropping-particle" : "", "family" : "Alfano", "given" : "I", "non-dropping-particle" : "", "parse-names" : false, "suffix" : "" }, { "dropping-particle" : "", "family" : "Vora", "given" : "P", "non-dropping-particle" : "", "parse-names" : false, "suffix" : "" }, { "dropping-particle" : "", "family" : "Mummery", "given" : "R S", "non-dropping-particle" : "", "parse-names" : false, "suffix" : "" }, { "dropping-particle" : "", "family" : "Mulloy", "given" : "B", "non-dropping-particle" : "", "parse-names" : false, "suffix" : "" }, { "dropping-particle" : "", "family" : "Rider", "given" : "C C", "non-dropping-particle" : "", "parse-names" : false, "suffix" : "" } ], "container-title" : "Biochem J", "edition" : "2007/02/15", "id" : "ITEM-1", "issue" : "1", "issued" : { "date-parts" : [ [ "2007" ] ] }, "note" : "Alfano, Ivan\nVora, Parvez\nMummery, Rosemary S\nMulloy, Barbara\nRider, Christopher C\nResearch Support, Non-U.S. Gov't\nEngland\nThe Biochemical journal\nBiochem J. 2007 May 15;404(1):131-40.", "page" : "131-140", "title" : "The major determinant of the heparin binding of glial cell-line-derived neurotrophic factor is near the N-terminus and is dispensable for receptor binding", "type" : "article-journal", "volume" : "404" }, "uris" : [ "http://www.mendeley.com/documents/?uuid=2f2ac4fe-a1bf-4177-8477-821f0b093e12" ] } ], "mendeley" : { "previouslyFormattedCitation" : "(Alfano et al., 2007)" }, "properties" : { "noteIndex" : 0 }, "schema" : "https://github.com/citation-style-language/schema/raw/master/csl-citation.json" }</w:instrText>
      </w:r>
      <w:r w:rsidR="00122438" w:rsidRPr="003D306D">
        <w:rPr>
          <w:rFonts w:cs="Arial"/>
        </w:rPr>
        <w:fldChar w:fldCharType="separate"/>
      </w:r>
      <w:r w:rsidR="007413E0" w:rsidRPr="00660074">
        <w:rPr>
          <w:rFonts w:cs="Arial"/>
          <w:noProof/>
        </w:rPr>
        <w:t>(Alfano et al., 2007)</w:t>
      </w:r>
      <w:r w:rsidR="00122438" w:rsidRPr="003D306D">
        <w:rPr>
          <w:rFonts w:cs="Arial"/>
        </w:rPr>
        <w:fldChar w:fldCharType="end"/>
      </w:r>
      <w:r w:rsidR="00122438" w:rsidRPr="003D306D">
        <w:rPr>
          <w:rFonts w:cs="Arial"/>
        </w:rPr>
        <w:fldChar w:fldCharType="begin">
          <w:fldData xml:space="preserve">PEVuZE5vdGU+PENpdGU+PEF1dGhvcj5BbGZhbm88L0F1dGhvcj48WWVhcj4yMDA3PC9ZZWFyPjxS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</w:fldData>
        </w:fldChar>
      </w:r>
      <w:r w:rsidRPr="003D306D">
        <w:rPr>
          <w:rFonts w:cs="Arial"/>
        </w:rPr>
        <w:instrText xml:space="preserve"> ADDIN EN.CITE </w:instrText>
      </w:r>
      <w:r w:rsidR="00122438" w:rsidRPr="003D306D">
        <w:rPr>
          <w:rFonts w:cs="Arial"/>
        </w:rPr>
        <w:fldChar w:fldCharType="begin">
          <w:fldData xml:space="preserve">PEVuZE5vdGU+PENpdGU+PEF1dGhvcj5BbGZhbm88L0F1dGhvcj48WWVhcj4yMDA3PC9ZZWFyPjxS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</w:fldData>
        </w:fldChar>
      </w:r>
      <w:r w:rsidRPr="003D306D">
        <w:rPr>
          <w:rFonts w:cs="Arial"/>
        </w:rPr>
        <w:instrText xml:space="preserve"> ADDIN EN.CITE.DATA </w:instrText>
      </w:r>
      <w:r w:rsidR="00122438" w:rsidRPr="003D306D">
        <w:rPr>
          <w:rFonts w:cs="Arial"/>
        </w:rPr>
      </w:r>
      <w:r w:rsidR="00122438" w:rsidRPr="003D306D">
        <w:rPr>
          <w:rFonts w:cs="Arial"/>
        </w:rPr>
        <w:fldChar w:fldCharType="end"/>
      </w:r>
      <w:r w:rsidR="00122438" w:rsidRPr="003D306D">
        <w:rPr>
          <w:rFonts w:cs="Arial"/>
        </w:rPr>
      </w:r>
      <w:r w:rsidR="00122438" w:rsidRPr="003D306D">
        <w:rPr>
          <w:rFonts w:cs="Arial"/>
        </w:rPr>
        <w:fldChar w:fldCharType="end"/>
      </w:r>
      <w:r w:rsidRPr="003D306D">
        <w:rPr>
          <w:rFonts w:cs="Arial"/>
        </w:rPr>
        <w:t xml:space="preserve">. </w:t>
      </w:r>
      <w:r w:rsidRPr="003D306D">
        <w:t xml:space="preserve">Hence, </w:t>
      </w:r>
      <w:r>
        <w:t>several</w:t>
      </w:r>
      <w:r w:rsidRPr="003D306D">
        <w:t xml:space="preserve"> trials are being undertake</w:t>
      </w:r>
      <w:r>
        <w:t>n to search for an effective, safe</w:t>
      </w:r>
      <w:r w:rsidRPr="003D306D">
        <w:t xml:space="preserve"> a</w:t>
      </w:r>
      <w:r>
        <w:t>nd stable system</w:t>
      </w:r>
      <w:r w:rsidRPr="003D306D">
        <w:t xml:space="preserve"> to deliver </w:t>
      </w:r>
      <w:r w:rsidRPr="00825ED9">
        <w:t>GDNF</w:t>
      </w:r>
      <w:r w:rsidRPr="003D306D">
        <w:t xml:space="preserve"> </w:t>
      </w:r>
      <w:r w:rsidR="00122438" w:rsidRPr="003D306D">
        <w:fldChar w:fldCharType="begin" w:fldLock="1"/>
      </w:r>
      <w:r w:rsidR="00994410">
        <w:instrText>ADDIN CSL_CITATION { "citationItems" : [ { "id" : "ITEM-1", "itemData" : { "DOI" : "10.1038/mt.2011.11", "ISSN" : "1525-0024", "PMID" : "21343917", "abstract" : "Clinical trials involving direct infusion of neurotrophic therapies for Parkinson's disease (PD) have suffered from poor coverage of the putamen. The planned use of a novel interventional-magnetic resonance imaging (iMRI) targeting system for achieving precise, real-time convection-enhanced delivery in a planned clinical trial of adeno-associated virus serotype 2 (AAV2)-glial-derived neurotrophic factor (GDNF) in PD patients was modeled in nonhuman primates (NHP). NHP received bilateral coinfusions of gadoteridol (Gd)/AAV2-GDNF into two sites in each putamen, and three NHP received larger infusion volumes in the thalamus. The average targeting error for cannula tip placement in the putamen was &lt;1 mm, and adjacent putamenal infusions were distributed in a uniform manner. GDNF expression patterns in the putamen were highly correlated with areas of Gd distribution seen on MRI. The distribution volume to infusion volume ratio in the putamen was similar to that in the thalamus, where larger infusions were achieved. Modeling the placement of adjacent 150 and 300 \u00b5l thalamic infusions into the three-dimensional space of the human putamen demonstrated coverage of the postcommissural putamen, containment within the striatum and expected anterograde transport to globus pallidus and substantia nigra pars reticulata. The results elucidate the necessary parameters for achieving widespread GDNF expression in the putamenal motor area and afferent substantia nigra of PD patients.", "author" : [ { "dropping-particle" : "", "family" : "Richardson", "given" : "R Mark", "non-dropping-particle" : "", "parse-names" : false, "suffix" : "" }, { "dropping-particle" : "", "family" : "Kells", "given" : "Adrian P", "non-dropping-particle" : "", "parse-names" : false, "suffix" : "" }, { "dropping-particle" : "", "family" : "Rosenbluth", "given" : "Kathryn H", "non-dropping-particle" : "", "parse-names" : false, "suffix" : "" }, { "dropping-particle" : "", "family" : "Salegio", "given" : "Ernesto Aguilar", "non-dropping-particle" : "", "parse-names" : false, "suffix" : "" }, { "dropping-particle" : "", "family" : "Fiandaca", "given" : "Massimo S", "non-dropping-particle" : "", "parse-names" : false, "suffix" : "" }, { "dropping-particle" : "", "family" : "Larson", "given" : "Paul S", "non-dropping-particle" : "", "parse-names" : false, "suffix" : "" }, { "dropping-particle" : "", "family" : "Starr", "given" : "Philip A", "non-dropping-particle" : "", "parse-names" : false, "suffix" : "" }, { "dropping-particle" : "", "family" : "Martin", "given" : "Alastair J", "non-dropping-particle" : "", "parse-names" : false, "suffix" : "" }, { "dropping-particle" : "", "family" : "Lonser", "given" : "Russell R", "non-dropping-particle" : "", "parse-names" : false, "suffix" : "" }, { "dropping-particle" : "", "family" : "Federoff", "given" : "Howard J", "non-dropping-particle" : "", "parse-names" : false, "suffix" : "" }, { "dropping-particle" : "", "family" : "Forsayeth", "given" : "John R", "non-dropping-particle" : "", "parse-names" : false, "suffix" : "" }, { "dropping-particle" : "", "family" : "Bankiewicz", "given" : "Krystof S", "non-dropping-particle" : "", "parse-names" : false, "suffix" : "" } ], "container-title" : "Molecular therapy : the journal of the American Society of Gene Therapy", "id" : "ITEM-1", "issue" : "6", "issued" : { "date-parts" : [ [ "2011", "6" ] ] }, "page" : "1048-57", "publisher" : "Nature Publishing Group", "title" : "Interventional MRI-guided putaminal delivery of AAV2-GDNF for a planned clinical trial in Parkinson's disease.", "type" : "article-journal", "volume" : "19" }, "uris" : [ "http://www.mendeley.com/documents/?uuid=4d31b70e-b9e2-4320-9a9f-13158e818977" ] }, { "id" : "ITEM-2", "itemData" : { "DOI" : "S0969-9961(11)00198-7 [pii]\n10.1016/j.nbd.2011.05.026", "ISBN" : "1095-953X (Electronic)\n0969-9961 (Linking)", "PMID" : "21704161", "abstract" : "Recent analyses of autopsied brains from subjects previously administered AAV2-neurturin (NRTN) gene transfer argues that optimizing the effects of neurotrophic factors in Parkinson's disease (PD) likely requires delivery to both the degenerating cell bodies (in substantia nigra) and their terminals (in striatum). Prior to implementing this novel dosing paradigm in humans, we conducted eight nonclinical experiments with three general objectives: (1) evaluate the feasibility, safety and effectiveness of targeting the substantia nigra (SN) with AAV2-NRTN, (2) better understand and appraise recent warnings of serious weight loss that might occur with targeting the SN with neurotrophic factors, and (3) define an appropriate dose of AAV2-NRTN that should safely and effectively cover the SN in PD patients. Toward these ends, we first determined SN volume for rats, monkeys and humans, and employed these values to calculate comparable dose equivalents for each species by scaling each dose, based on relative SN volume. Using this information, we next injected AAV2-GFP to monkey SN to quantify AAV2-vector distribution and confirm reasonable SN coverage. We then selected and administered a ~200-fold range of AAV2-NRTN doses (and a single AAV2-GDNF dose) to rat SN, producing a wide range of protein expression. In contrast to recent warnings regarding nigra targeting, no dose produced any serious side effects or toxicity, though we replicated the modest reduction in weight gain reported by others with the highest AAV2-NRTN and the AAV2-GDNF dose. A dose-related increase in NRTN expression was seen, with the lower doses limiting NRTN to the peri-SN and the highest dose producing mistargeted NRTN well outside the SN. We then demonstrated that the reduction in weight gain following excessive-doses can be dissociated from NRTN in the targeted SN, and is linked to mistargeted NRTN in the diencephalon. We also showed that prior destruction of the dopaminergic SN neurons via 6-OHDA had no impact on the weight loss phenomenon, further dissociating neurotrophic exposure to the SN as the culprit for weight changes. Finally, low AAV2-NRTN doses provided significant neuroprotection against 6-OHDA toxicity, establishing a wide therapeutic index for nigral targeting. These data support targeting the SN with AAV2-NRTN in PD patients, demonstrating that properly targeted and scaled AAV2-NRTN provides safe and effective NRTN expression. They also provided the means to define an appr\u2026", "author" : [ { "dropping-particle" : "", "family" : "Bartus", "given" : "R T", "non-dropping-particle" : "", "parse-names" : false, "suffix" : "" }, { "dropping-particle" : "", "family" : "Brown", "given" : "L", "non-dropping-particle" : "", "parse-names" : false, "suffix" : "" }, { "dropping-particle" : "", "family" : "Wilson", "given" : "A", "non-dropping-particle" : "", "parse-names" : false, "suffix" : "" }, { "dropping-particle" : "", "family" : "Kruegel", "given" : "B", "non-dropping-particle" : "", "parse-names" : false, "suffix" : "" }, { "dropping-particle" : "", "family" : "Siffert", "given" : "J", "non-dropping-particle" : "", "parse-names" : false, "suffix" : "" }, { "dropping-particle" : "", "family" : "Johnson  Jr.", "given" : "E M", "non-dropping-particle" : "", "parse-names" : false, "suffix" : "" }, { "dropping-particle" : "", "family" : "Kordower", "given" : "J H", "non-dropping-particle" : "", "parse-names" : false, "suffix" : "" }, { "dropping-particle" : "", "family" : "Herzog", "given" : "C D", "non-dropping-particle" : "", "parse-names" : false, "suffix" : "" } ], "container-title" : "Neurobiol Dis", "edition" : "2011/06/28", "id" : "ITEM-2", "issue" : "1", "issued" : { "date-parts" : [ [ "2011" ] ] }, "note" : "Bartus, Raymond T\nBrown, Lamar\nWilson, Alistair\nKruegel, Brian\nSiffert, Joao\nJohnson, Eugene M Jr\nKordower, Jeffrey H\nHerzog, Christopher D\nUnited States\nNeurobiology of disease\nNeurobiol Dis. 2011 Oct;44(1):38-52. Epub 2011 Jun 17.", "page" : "38-52", "title" : "Properly scaled and targeted AAV2-NRTN (neurturin) to the substantia nigra is safe, effective and causes no weight loss: support for nigral targeting in Parkinson's disease", "type" : "article-journal", "volume" : "44" }, "uris" : [ "http://www.mendeley.com/documents/?uuid=c6904fda-b161-49a7-8823-9d3f331e6733" ] } ], "mendeley" : { "previouslyFormattedCitation" : "(Bartus et al., 2011a; Richardson et al., 2011)" }, "properties" : { "noteIndex" : 0 }, "schema" : "https://github.com/citation-style-language/schema/raw/master/csl-citation.json" }</w:instrText>
      </w:r>
      <w:r w:rsidR="00122438" w:rsidRPr="003D306D">
        <w:fldChar w:fldCharType="separate"/>
      </w:r>
      <w:r w:rsidR="00E350EE" w:rsidRPr="00E350EE">
        <w:rPr>
          <w:noProof/>
        </w:rPr>
        <w:t>(Bartus et al., 2011a; Richardson et al., 2011)</w:t>
      </w:r>
      <w:r w:rsidR="00122438" w:rsidRPr="003D306D">
        <w:fldChar w:fldCharType="end"/>
      </w:r>
      <w:r w:rsidRPr="003D306D">
        <w:t>.</w:t>
      </w:r>
      <w:r w:rsidRPr="003D306D">
        <w:rPr>
          <w:rFonts w:cs="Arial"/>
        </w:rPr>
        <w:t xml:space="preserve"> </w:t>
      </w:r>
      <w:r>
        <w:rPr>
          <w:rFonts w:cs="Arial"/>
        </w:rPr>
        <w:t xml:space="preserve">Currently, there are two </w:t>
      </w:r>
      <w:r w:rsidRPr="003D306D">
        <w:rPr>
          <w:rFonts w:cs="Arial"/>
        </w:rPr>
        <w:t xml:space="preserve">clinical trials of PD </w:t>
      </w:r>
      <w:r>
        <w:rPr>
          <w:rFonts w:cs="Arial"/>
        </w:rPr>
        <w:t>investigat</w:t>
      </w:r>
      <w:r w:rsidRPr="003D306D">
        <w:rPr>
          <w:rFonts w:cs="Arial"/>
        </w:rPr>
        <w:t>ing AAV2-</w:t>
      </w:r>
      <w:r w:rsidRPr="00825ED9">
        <w:rPr>
          <w:rFonts w:cs="Arial"/>
          <w:i/>
        </w:rPr>
        <w:t>GDNF</w:t>
      </w:r>
      <w:r w:rsidRPr="003D306D">
        <w:rPr>
          <w:rFonts w:cs="Arial"/>
        </w:rPr>
        <w:t xml:space="preserve"> (NINDS, Maryland, US</w:t>
      </w:r>
      <w:r>
        <w:rPr>
          <w:rFonts w:cs="Arial"/>
        </w:rPr>
        <w:t xml:space="preserve">; clinicaltrials.gov identifier </w:t>
      </w:r>
      <w:r w:rsidRPr="00773247">
        <w:rPr>
          <w:rFonts w:cs="Arial"/>
          <w:color w:val="000000"/>
          <w:shd w:val="clear" w:color="auto" w:fill="FFFFFF"/>
        </w:rPr>
        <w:t>NCT01621581</w:t>
      </w:r>
      <w:r w:rsidRPr="00773247">
        <w:rPr>
          <w:rFonts w:cs="Arial"/>
        </w:rPr>
        <w:t>) and AAV2-</w:t>
      </w:r>
      <w:r w:rsidR="002017D7">
        <w:rPr>
          <w:rFonts w:cs="Arial"/>
          <w:i/>
        </w:rPr>
        <w:t>N</w:t>
      </w:r>
      <w:r w:rsidRPr="00825ED9">
        <w:rPr>
          <w:rFonts w:cs="Arial"/>
          <w:i/>
        </w:rPr>
        <w:t>TN</w:t>
      </w:r>
      <w:r>
        <w:rPr>
          <w:rFonts w:cs="Arial"/>
        </w:rPr>
        <w:t>, (</w:t>
      </w:r>
      <w:r w:rsidRPr="00773247">
        <w:rPr>
          <w:rFonts w:cs="Arial"/>
        </w:rPr>
        <w:t xml:space="preserve">Ceregene, California, US; clinicaltrials.gov identifier </w:t>
      </w:r>
      <w:r w:rsidRPr="00773247">
        <w:rPr>
          <w:rFonts w:cs="Arial"/>
          <w:color w:val="000000"/>
          <w:shd w:val="clear" w:color="auto" w:fill="FFFFFF"/>
        </w:rPr>
        <w:t>NCT00985517</w:t>
      </w:r>
      <w:r w:rsidRPr="00773247">
        <w:rPr>
          <w:rFonts w:cs="Arial"/>
        </w:rPr>
        <w:t>)</w:t>
      </w:r>
      <w:r>
        <w:rPr>
          <w:rFonts w:cs="Arial"/>
        </w:rPr>
        <w:t xml:space="preserve"> which have been </w:t>
      </w:r>
      <w:r w:rsidRPr="003D306D">
        <w:rPr>
          <w:rFonts w:cs="Arial"/>
        </w:rPr>
        <w:t>estimated to be complete</w:t>
      </w:r>
      <w:r>
        <w:rPr>
          <w:rFonts w:cs="Arial"/>
        </w:rPr>
        <w:t>d in 2018 and 2014 respectively. In addition to these,</w:t>
      </w:r>
      <w:r w:rsidRPr="003D306D">
        <w:rPr>
          <w:rFonts w:cs="Arial"/>
        </w:rPr>
        <w:t xml:space="preserve"> the use of other factor</w:t>
      </w:r>
      <w:r>
        <w:rPr>
          <w:rFonts w:cs="Arial"/>
        </w:rPr>
        <w:t>s,</w:t>
      </w:r>
      <w:r w:rsidRPr="003D306D">
        <w:rPr>
          <w:rFonts w:cs="Arial"/>
        </w:rPr>
        <w:t xml:space="preserve"> such as IGF-1</w:t>
      </w:r>
      <w:r>
        <w:rPr>
          <w:rFonts w:cs="Arial"/>
        </w:rPr>
        <w:t>,</w:t>
      </w:r>
      <w:r w:rsidRPr="003D306D">
        <w:rPr>
          <w:rFonts w:cs="Arial"/>
        </w:rPr>
        <w:t xml:space="preserve"> may provide an alternative strategy to </w:t>
      </w:r>
      <w:r>
        <w:rPr>
          <w:rFonts w:cs="Arial"/>
        </w:rPr>
        <w:t>prevent</w:t>
      </w:r>
      <w:r w:rsidRPr="003D306D">
        <w:rPr>
          <w:rFonts w:cs="Arial"/>
        </w:rPr>
        <w:t xml:space="preserve"> the progress</w:t>
      </w:r>
      <w:r>
        <w:rPr>
          <w:rFonts w:cs="Arial"/>
        </w:rPr>
        <w:t>ion</w:t>
      </w:r>
      <w:r w:rsidRPr="003D306D">
        <w:rPr>
          <w:rFonts w:cs="Arial"/>
        </w:rPr>
        <w:t xml:space="preserve"> of PD. </w:t>
      </w:r>
    </w:p>
    <w:p w:rsidR="006179E6" w:rsidRPr="003D306D" w:rsidRDefault="006179E6" w:rsidP="006179E6">
      <w:pPr>
        <w:pStyle w:val="Heading1"/>
      </w:pPr>
      <w:bookmarkStart w:id="320" w:name="_Toc328936993"/>
      <w:bookmarkStart w:id="321" w:name="_Toc339016735"/>
      <w:bookmarkStart w:id="322" w:name="_Toc340756437"/>
      <w:bookmarkStart w:id="323" w:name="_Toc341038764"/>
      <w:bookmarkStart w:id="324" w:name="_Toc370678300"/>
      <w:r w:rsidRPr="003D306D">
        <w:t xml:space="preserve">1.11. </w:t>
      </w:r>
      <w:bookmarkEnd w:id="320"/>
      <w:bookmarkEnd w:id="321"/>
      <w:bookmarkEnd w:id="322"/>
      <w:bookmarkEnd w:id="323"/>
      <w:r>
        <w:t>IGF-1</w:t>
      </w:r>
      <w:bookmarkEnd w:id="324"/>
      <w:r w:rsidRPr="003D306D">
        <w:t xml:space="preserve"> </w:t>
      </w:r>
    </w:p>
    <w:p w:rsidR="006179E6" w:rsidRPr="003D306D" w:rsidRDefault="006179E6" w:rsidP="006179E6">
      <w:pPr>
        <w:pStyle w:val="Heading2"/>
        <w:rPr>
          <w:szCs w:val="23"/>
        </w:rPr>
      </w:pPr>
      <w:bookmarkStart w:id="325" w:name="_Toc328936994"/>
      <w:bookmarkStart w:id="326" w:name="_Toc339016736"/>
      <w:bookmarkStart w:id="327" w:name="_Toc340756438"/>
      <w:bookmarkStart w:id="328" w:name="_Toc341038765"/>
      <w:bookmarkStart w:id="329" w:name="_Toc370678301"/>
      <w:r w:rsidRPr="003D306D">
        <w:rPr>
          <w:szCs w:val="23"/>
        </w:rPr>
        <w:t xml:space="preserve">1.11.1. </w:t>
      </w:r>
      <w:bookmarkEnd w:id="325"/>
      <w:r w:rsidRPr="003D306D">
        <w:rPr>
          <w:szCs w:val="23"/>
        </w:rPr>
        <w:t>Overview</w:t>
      </w:r>
      <w:bookmarkEnd w:id="326"/>
      <w:bookmarkEnd w:id="327"/>
      <w:bookmarkEnd w:id="328"/>
      <w:bookmarkEnd w:id="329"/>
    </w:p>
    <w:p w:rsidR="006179E6" w:rsidRPr="003D306D" w:rsidRDefault="006179E6" w:rsidP="006179E6">
      <w:r w:rsidRPr="003D306D">
        <w:t xml:space="preserve">IGF family belongs to the insulin superfamily and includes two members: IGF-1 and IGF-2. </w:t>
      </w:r>
      <w:r>
        <w:t>T</w:t>
      </w:r>
      <w:r w:rsidRPr="003D306D">
        <w:t xml:space="preserve">hese factors have </w:t>
      </w:r>
      <w:r>
        <w:t>similar molecular weight</w:t>
      </w:r>
      <w:r w:rsidRPr="003D306D">
        <w:t xml:space="preserve"> of about 7.5 kDa and are </w:t>
      </w:r>
      <w:r>
        <w:t>both</w:t>
      </w:r>
      <w:r w:rsidRPr="003D306D">
        <w:t xml:space="preserve"> known as somatomedins (“somato” relates to somatotrophin – growth hormone; “medin” indicates activities which mediate the action of growth hormone). IGFs are secreted mainly by hepatocytes</w:t>
      </w:r>
      <w:r>
        <w:t>;</w:t>
      </w:r>
      <w:r w:rsidRPr="003D306D">
        <w:t xml:space="preserve"> </w:t>
      </w:r>
      <w:r>
        <w:t>however,</w:t>
      </w:r>
      <w:r w:rsidR="002017D7">
        <w:t xml:space="preserve"> some evidence</w:t>
      </w:r>
      <w:r w:rsidRPr="003D306D">
        <w:t xml:space="preserve"> </w:t>
      </w:r>
      <w:r>
        <w:t xml:space="preserve">have </w:t>
      </w:r>
      <w:r w:rsidRPr="003D306D">
        <w:t>indicate</w:t>
      </w:r>
      <w:r>
        <w:t>d</w:t>
      </w:r>
      <w:r w:rsidRPr="003D306D">
        <w:t xml:space="preserve"> that other cell types, including brain cells</w:t>
      </w:r>
      <w:r>
        <w:t>,</w:t>
      </w:r>
      <w:r w:rsidRPr="003D306D">
        <w:t xml:space="preserve"> may be </w:t>
      </w:r>
      <w:r>
        <w:t xml:space="preserve">additional </w:t>
      </w:r>
      <w:r w:rsidRPr="003D306D">
        <w:t xml:space="preserve">sources of IGFs </w:t>
      </w:r>
      <w:r w:rsidR="00122438">
        <w:fldChar w:fldCharType="begin" w:fldLock="1"/>
      </w:r>
      <w:r w:rsidR="00994410">
        <w:instrText>ADDIN CSL_CITATION { "citationItems" : [ { "id" : "ITEM-1", "itemData" : { "ISSN" : "0027-8424", "PMID" : "6583688", "abstract" : "We have validated a method for extracting and measuring the tissue content of somatomedin C (Sm-C)/insulin-like growth factor I (IGF-I), a growth-hormone-dependent, growth-promoting peptide. The Sm-C content of tissue extracts was strongly growth-hormone dependent because most of the tissues studied from hypophysectomized rats contained significantly less Sm-C than normal tissues. The intraperitoneal administration of ovine growth hormone (oGH) to hypophysectomized rats caused tissue extractable Sm-C to increase in kidney, liver, lung, heart, and testes. Tissue Sm-C responses to oGH were maximal after 12 hr, 6 hr before the maximal increment in serum. In liver and lung, the tissue Sm-C response to various doses of oGH fit linear regression models, and the doses of oGH needed to increase the Sm-C are in the range of those required to increase protein synthesis. Although these results do not exclude the possibility that the somatomedins act by hormone-like endocrine mechanisms, they add support to the concept that these peptides act through autocrine or paracrine mechanisms, being produced at multiple sites and acting at or near their sites of production.", "author" : [ { "dropping-particle" : "", "family" : "D'Ercole", "given" : "A J", "non-dropping-particle" : "", "parse-names" : false, "suffix" : "" }, { "dropping-particle" : "", "family" : "Stiles", "given" : "A D", "non-dropping-particle" : "", "parse-names" : false, "suffix" : "" }, { "dropping-particle" : "", "family" : "Underwood", "given" : "L E", "non-dropping-particle" : "", "parse-names" : false, "suffix" : "" } ], "container-title" : "Proceedings of the National Academy of Sciences of the United States of America", "id" : "ITEM-1", "issue" : "3", "issued" : { "date-parts" : [ [ "1984", "2" ] ] }, "page" : "935-9", "title" : "Tissue concentrations of somatomedin C: further evidence for multiple sites of synthesis and paracrine or autocrine mechanisms of action.", "type" : "article-journal", "volume" : "81" }, "uris" : [ "http://www.mendeley.com/documents/?uuid=0794a6fe-b397-4af9-81f7-409b8f6764d2" ] }, { "id" : "ITEM-2", "itemData" : { "ISBN" : "0027-8424 (Print)\n0027-8424 (Linking)", "PMID" : "3422422", "abstract" : "A sensitive solution-hybridization assay was used to investigate the expression of genes encoding insulin-like growth factors I and II (IGF-I and -II) in the rat central nervous system (CNS). mRNAs for both IGFs are synthesized throughout the CNS of adult rats but exhibit distinct regional differences for each growth factor. IGF-I mRNA is 8-10 times more abundant in the cervical-thoracic spinal cord and in the olfactory bulb than in whole brain and is enriched 3-fold in the midbrain and cerebellum. IGF-II mRNA is minimally enriched in the medulla-pons and cerebellum but is 3-5 times less abundant in the midbrain and corpus striatum than in total brain. During CNS development the content of IGF-I and IGF-II mRNAs is highest at embryonic day 14 and declines by a factor of 3-4 at birth, to values found in adult brain. Embryonic neurons and glia synthesize IGF-I mRNA during short-term cell culture; only glia produce IGF-II mRNA. These observations show that IGF-I and IGF-II are differentially expressed in the developing and adult CNS and suggest that each growth factor may play a unique role in the mammalian nervous system.", "author" : [ { "dropping-particle" : "", "family" : "Rotwein", "given" : "P", "non-dropping-particle" : "", "parse-names" : false, "suffix" : "" }, { "dropping-particle" : "", "family" : "Burgess", "given" : "S K", "non-dropping-particle" : "", "parse-names" : false, "suffix" : "" }, { "dropping-particle" : "", "family" : "Milbrandt", "given" : "J D", "non-dropping-particle" : "", "parse-names" : false, "suffix" : "" }, { "dropping-particle" : "", "family" : "Krause", "given" : "J E", "non-dropping-particle" : "", "parse-names" : false, "suffix" : "" } ], "container-title" : "Proc Natl Acad Sci U S A", "edition" : "1988/01/01", "id" : "ITEM-2", "issue" : "1", "issued" : { "date-parts" : [ [ "1988" ] ] }, "note" : "Rotwein, P\nBurgess, S K\nMilbrandt, J D\nKrause, J E\nDK37449/DK/NIDDK NIH HHS/United States\nNS01018/NS/NINDS NIH HHS/United States\nNS21937/NS/NINDS NIH HHS/United States\nResearch Support, Non-U.S. Gov't\nResearch Support, U.S. Gov't, P.H.S.\nUnited states\nProceedings of the National Academy of Sciences of the United States of America\nProc Natl Acad Sci U S A. 1988 Jan;85(1):265-9.", "page" : "265-269", "title" : "Differential expression of insulin-like growth factor genes in rat central nervous system", "type" : "article-journal", "volume" : "85" }, "uris" : [ "http://www.mendeley.com/documents/?uuid=6ce126f5-3833-4d5d-b945-cb281a590135" ] } ], "mendeley" : { "previouslyFormattedCitation" : "(D\u2019Ercole et al., 1984; Rotwein et al., 1988)" }, "properties" : { "noteIndex" : 0 }, "schema" : "https://github.com/citation-style-language/schema/raw/master/csl-citation.json" }</w:instrText>
      </w:r>
      <w:r w:rsidR="00122438">
        <w:fldChar w:fldCharType="separate"/>
      </w:r>
      <w:r w:rsidR="007413E0" w:rsidRPr="00660074">
        <w:rPr>
          <w:noProof/>
        </w:rPr>
        <w:t>(D’Ercole et al., 1984; Rotwein et al., 1988)</w:t>
      </w:r>
      <w:r w:rsidR="00122438">
        <w:fldChar w:fldCharType="end"/>
      </w:r>
      <w:r w:rsidR="00122438" w:rsidRPr="003D306D">
        <w:fldChar w:fldCharType="begin"/>
      </w:r>
      <w:r w:rsidRPr="003D306D">
        <w:instrText xml:space="preserve"> ADDIN EN.CITE &lt;EndNote&gt;&lt;Cite&gt;&lt;Author&gt;Russo&lt;/Author&gt;&lt;Year&gt;2005&lt;/Year&gt;&lt;RecNum&gt;282&lt;/RecNum&gt;&lt;record&gt;&lt;rec-number&gt;282&lt;/rec-number&gt;&lt;foreign-keys&gt;&lt;key app="EN" db-id="0txpvsw9qedefoetxa5x5ff5pdv5rsstwewr"&gt;282&lt;/key&gt;&lt;/foreign-keys&gt;&lt;ref-type name="Journal Article"&gt;17&lt;/ref-type&gt;&lt;contributors&gt;&lt;authors&gt;&lt;author&gt;Russo, V. C.&lt;/author&gt;&lt;author&gt;Gluckman, P. D.&lt;/author&gt;&lt;author&gt;Feldman, E. L.&lt;/author&gt;&lt;author&gt;Werther, G. A.&lt;/author&gt;&lt;/authors&gt;&lt;/contributors&gt;&lt;auth-address&gt;Centre for Hormone Research, Murdoch Children&amp;apos;s Research Institute, Royal Children&amp;apos;s Hospital, Flemington Road, Parkville, Victoria 3052, Australia. vince.russo@mcri.edu.au&lt;/auth-address&gt;&lt;titles&gt;&lt;title&gt;The insulin-like growth factor system and its pleiotropic functions in brain&lt;/title&gt;&lt;secondary-title&gt;Endocr Rev&lt;/secondary-title&gt;&lt;/titles&gt;&lt;periodical&gt;&lt;full-title&gt;Endocr Rev&lt;/full-title&gt;&lt;/periodical&gt;&lt;pages&gt;916-43&lt;/pages&gt;&lt;volume&gt;26&lt;/volume&gt;&lt;number&gt;7&lt;/number&gt;&lt;edition&gt;2005/09/01&lt;/edition&gt;&lt;keywords&gt;&lt;keyword&gt;Animals&lt;/keyword&gt;&lt;keyword&gt;Brain/*embryology/*physiology&lt;/keyword&gt;&lt;keyword&gt;Humans&lt;/keyword&gt;&lt;keyword&gt;Insulin-Like Growth Factor I/*physiology&lt;/keyword&gt;&lt;keyword&gt;Receptor, IGF Type 1/*physiology&lt;/keyword&gt;&lt;/keywords&gt;&lt;dates&gt;&lt;year&gt;2005&lt;/year&gt;&lt;pub-dates&gt;&lt;date&gt;Dec&lt;/date&gt;&lt;/pub-dates&gt;&lt;/dates&gt;&lt;isbn&gt;0163-769X (Print)&amp;#xD;0163-769X (Linking)&lt;/isbn&gt;&lt;accession-num&gt;16131630&lt;/accession-num&gt;&lt;urls&gt;&lt;related-urls&gt;&lt;url&gt;http://www.ncbi.nlm.nih.gov/entrez/query.fcgi?cmd=Retrieve&amp;amp;db=PubMed&amp;amp;dopt=Citation&amp;amp;list_uids=16131630&lt;/url&gt;&lt;/related-urls&gt;&lt;/urls&gt;&lt;electronic-resource-num&gt;er.2004-0024 [pii]&amp;#xD;10.1210/er.2004-0024&lt;/electronic-resource-num&gt;&lt;language&gt;eng&lt;/language&gt;&lt;/record&gt;&lt;/Cite&gt;&lt;/EndNote&gt;</w:instrText>
      </w:r>
      <w:r w:rsidR="00122438" w:rsidRPr="003D306D">
        <w:fldChar w:fldCharType="end"/>
      </w:r>
      <w:r>
        <w:t>. Whilst IGF-2 ha</w:t>
      </w:r>
      <w:r w:rsidRPr="003D306D">
        <w:t xml:space="preserve">s </w:t>
      </w:r>
      <w:r>
        <w:t>been considered</w:t>
      </w:r>
      <w:r w:rsidRPr="003D306D">
        <w:t xml:space="preserve"> to be a growth, promoting h</w:t>
      </w:r>
      <w:r>
        <w:t>ormone during gestation, researchers have reported a requirement of IGF-1</w:t>
      </w:r>
      <w:r w:rsidRPr="003D306D">
        <w:t xml:space="preserve"> during childhood growth and </w:t>
      </w:r>
      <w:r>
        <w:t xml:space="preserve">its </w:t>
      </w:r>
      <w:r w:rsidRPr="003D306D">
        <w:t xml:space="preserve">anabolic effects in </w:t>
      </w:r>
      <w:r>
        <w:t xml:space="preserve">the adult </w:t>
      </w:r>
      <w:r w:rsidR="00122438">
        <w:fldChar w:fldCharType="begin" w:fldLock="1"/>
      </w:r>
      <w:r w:rsidR="00994410">
        <w:instrText>ADDIN CSL_CITATION { "citationItems" : [ { "id" : "ITEM-1", "itemData" : { "DOI" : "10.1038/345078a0", "ISSN" : "0028-0836", "PMID" : "2330056", "abstract" : "Growth factors are thought to function as pivotal autocrine-paracrine regulatory signals during embryonic development. Insulin-like growth factor II (IGF-II), a mitogenic polypeptide for a variety of cell lines, could have such a role, as indicated by the pattern of expression of its gene during rodent development. The IGF-II gene uses at least three promoters and expresses several transcripts in many tissues during the embryonic and neonatal periods, whereas expression in adult animals is confined to the choroid plexus and the leptomeninges. To examine the developmental role of IGF-II, we have begun to study the consequences of introducing mutations at the IGF-II gene locus in the mouse germ line. We have disrupted one of the IGF-II alleles in cultured mouse embryonic stem (ES) cells by gene targeting and constructed chimaeric animals. Germ-line transmission of the inactivated IGF-II gene from male chimaeras yielded heterozygous progeny that were smaller than their ES cell-derived wild-type littermates (about 60% of normal body weight). These growth-deficient animals were otherwise apparently normal and fertile. The effect of the mutation was exerted during the embryonic period. These results provide the first direct evidence for a physiological role of IGF-II in embryonic growth.", "author" : [ { "dropping-particle" : "", "family" : "DeChiara", "given" : "T M", "non-dropping-particle" : "", "parse-names" : false, "suffix" : "" }, { "dropping-particle" : "", "family" : "Efstratiadis", "given" : "A", "non-dropping-particle" : "", "parse-names" : false, "suffix" : "" }, { "dropping-particle" : "", "family" : "Robertson", "given" : "E J", "non-dropping-particle" : "", "parse-names" : false, "suffix" : "" } ], "container-title" : "Nature", "id" : "ITEM-1", "issue" : "6270", "issued" : { "date-parts" : [ [ "1990", "5", "3" ] ] }, "page" : "78-80", "title" : "A growth-deficiency phenotype in heterozygous mice carrying an insulin-like growth factor II gene disrupted by targeting.", "type" : "article-journal", "volume" : "345" }, "uris" : [ "http://www.mendeley.com/documents/?uuid=308d2739-15c3-4446-9a8a-09649a39cebe" ] } ], "mendeley" : { "previouslyFormattedCitation" : "(DeChiara et al., 1990)" }, "properties" : { "noteIndex" : 0 }, "schema" : "https://github.com/citation-style-language/schema/raw/master/csl-citation.json" }</w:instrText>
      </w:r>
      <w:r w:rsidR="00122438">
        <w:fldChar w:fldCharType="separate"/>
      </w:r>
      <w:r w:rsidR="007413E0" w:rsidRPr="00660074">
        <w:rPr>
          <w:noProof/>
        </w:rPr>
        <w:t>(DeChiara et al., 1990)</w:t>
      </w:r>
      <w:r w:rsidR="00122438">
        <w:fldChar w:fldCharType="end"/>
      </w:r>
      <w:r w:rsidRPr="003D306D">
        <w:t xml:space="preserve">. </w:t>
      </w:r>
      <w:r>
        <w:t xml:space="preserve">Indeed, </w:t>
      </w:r>
      <w:r w:rsidRPr="003D306D">
        <w:t xml:space="preserve">IGF-1 </w:t>
      </w:r>
      <w:r>
        <w:t xml:space="preserve">treatment has been shown to delay the onset of many </w:t>
      </w:r>
      <w:r>
        <w:lastRenderedPageBreak/>
        <w:t>progeroid features extending the longevity in a mouse model of</w:t>
      </w:r>
      <w:r w:rsidRPr="00B02BA0">
        <w:t xml:space="preserve"> </w:t>
      </w:r>
      <w:r>
        <w:t>progeria (</w:t>
      </w:r>
      <w:r w:rsidRPr="00B02BA0">
        <w:rPr>
          <w:rFonts w:cs="Arial"/>
          <w:bCs/>
          <w:color w:val="000000"/>
          <w:shd w:val="clear" w:color="auto" w:fill="FFFFFF"/>
        </w:rPr>
        <w:t>Hutchinson–Gilford</w:t>
      </w:r>
      <w:r>
        <w:t xml:space="preserve">) syndrome </w:t>
      </w:r>
      <w:r w:rsidR="00122438">
        <w:fldChar w:fldCharType="begin" w:fldLock="1"/>
      </w:r>
      <w:r w:rsidR="00994410">
        <w:instrText>ADDIN CSL_CITATION { "citationItems" : [ { "id" : "ITEM-1", "itemData" : { "DOI" : "10.1073/pnas.1002696107", "ISSN" : "1091-6490", "PMID" : "20805469", "abstract" : "Zmpste24 (also called FACE-1) is a metalloproteinase involved in the maturation of lamin A, an essential component of the nuclear envelope. Zmpste24-deficient mice exhibit multiple defects that phenocopy human accelerated aging processes such as Hutchinson-Gilford progeria syndrome. In this work, we report that progeroid Zmpste24(-/-) mice present profound transcriptional alterations in genes that regulate the somatotroph axis, together with extremely high circulating levels of growth hormone (GH) and a drastic reduction in plasma insulin-like growth factor 1 (IGF-1). We also show that recombinant IGF-1 treatment restores the proper balance between IGF-1 and GH in Zmpste24(-/-) mice, delays the onset of many progeroid features, and significantly extends the lifespan of these progeroid animals. Our findings highlight the importance of IGF/GH balance in longevity and may be of therapeutic interest for devastating human progeroid syndromes associated with nuclear envelope abnormalities.", "author" : [ { "dropping-particle" : "", "family" : "Mari\u00f1o", "given" : "Guillermo", "non-dropping-particle" : "", "parse-names" : false, "suffix" : "" }, { "dropping-particle" : "", "family" : "Ugalde", "given" : "Alejandro P", "non-dropping-particle" : "", "parse-names" : false, "suffix" : "" }, { "dropping-particle" : "", "family" : "Fern\u00e1ndez", "given" : "Alvaro F", "non-dropping-particle" : "", "parse-names" : false, "suffix" : "" }, { "dropping-particle" : "", "family" : "Osorio", "given" : "Fernando G", "non-dropping-particle" : "", "parse-names" : false, "suffix" : "" }, { "dropping-particle" : "", "family" : "Fueyo", "given" : "Antonio", "non-dropping-particle" : "", "parse-names" : false, "suffix" : "" }, { "dropping-particle" : "", "family" : "Freije", "given" : "Jos\u00e9 M P", "non-dropping-particle" : "", "parse-names" : false, "suffix" : "" }, { "dropping-particle" : "", "family" : "L\u00f3pez-Ot\u00edn", "given" : "Carlos", "non-dropping-particle" : "", "parse-names" : false, "suffix" : "" } ], "container-title" : "Proceedings of the National Academy of Sciences of the United States of America", "id" : "ITEM-1", "issue" : "37", "issued" : { "date-parts" : [ [ "2010", "9", "14" ] ] }, "page" : "16268-73", "title" : "Insulin-like growth factor 1 treatment extends longevity in a mouse model of human premature aging by restoring somatotroph axis function.", "type" : "article-journal", "volume" : "107" }, "uris" : [ "http://www.mendeley.com/documents/?uuid=63a9ca2a-99b5-4230-a08c-19681e7088f2" ] } ], "mendeley" : { "previouslyFormattedCitation" : "(Mari\u00f1o et al., 2010)" }, "properties" : { "noteIndex" : 0 }, "schema" : "https://github.com/citation-style-language/schema/raw/master/csl-citation.json" }</w:instrText>
      </w:r>
      <w:r w:rsidR="00122438">
        <w:fldChar w:fldCharType="separate"/>
      </w:r>
      <w:r w:rsidRPr="00660074">
        <w:rPr>
          <w:noProof/>
        </w:rPr>
        <w:t>(Mariño et al., 2010)</w:t>
      </w:r>
      <w:r w:rsidR="00122438">
        <w:fldChar w:fldCharType="end"/>
      </w:r>
      <w:r>
        <w:t xml:space="preserve">. IGF-1 </w:t>
      </w:r>
      <w:r w:rsidRPr="003D306D">
        <w:t xml:space="preserve">also </w:t>
      </w:r>
      <w:r>
        <w:t xml:space="preserve">has </w:t>
      </w:r>
      <w:r w:rsidRPr="003D306D">
        <w:t>influence</w:t>
      </w:r>
      <w:r>
        <w:t>s</w:t>
      </w:r>
      <w:r w:rsidRPr="003D306D">
        <w:t xml:space="preserve"> </w:t>
      </w:r>
      <w:r>
        <w:t xml:space="preserve">in the </w:t>
      </w:r>
      <w:r w:rsidRPr="003D306D">
        <w:t>c</w:t>
      </w:r>
      <w:r>
        <w:t xml:space="preserve">ognitive function in elderly people </w:t>
      </w:r>
      <w:r w:rsidR="00122438">
        <w:fldChar w:fldCharType="begin" w:fldLock="1"/>
      </w:r>
      <w:r w:rsidR="00994410">
        <w:instrText>ADDIN CSL_CITATION { "citationItems" : [ { "id" : "ITEM-1", "itemData" : { "DOI" : "10.1016/j.ghir.2006.11.001", "ISSN" : "1096-6374", "PMID" : "17208483", "abstract" : "Increasing evidences from experimental and human studies suggest that the activity of the growth hormone (GH/insulin-like growth factor-I) axis may contribute to the age-related cognitive decline and poor cognition in late life.", "author" : [ { "dropping-particle" : "", "family" : "Landi", "given" : "Francesco", "non-dropping-particle" : "", "parse-names" : false, "suffix" : "" }, { "dropping-particle" : "", "family" : "Capoluongo", "given" : "Ettore", "non-dropping-particle" : "", "parse-names" : false, "suffix" : "" }, { "dropping-particle" : "", "family" : "Russo", "given" : "Andrea", "non-dropping-particle" : "", "parse-names" : false, "suffix" : "" }, { "dropping-particle" : "", "family" : "Onder", "given" : "Graziano", "non-dropping-particle" : "", "parse-names" : false, "suffix" : "" }, { "dropping-particle" : "", "family" : "Cesari", "given" : "Matteo", "non-dropping-particle" : "", "parse-names" : false, "suffix" : "" }, { "dropping-particle" : "", "family" : "Lulli", "given" : "Paola", "non-dropping-particle" : "", "parse-names" : false, "suffix" : "" }, { "dropping-particle" : "", "family" : "Minucci", "given" : "Angelo", "non-dropping-particle" : "", "parse-names" : false, "suffix" : "" }, { "dropping-particle" : "", "family" : "Pahor", "given" : "Marco", "non-dropping-particle" : "", "parse-names" : false, "suffix" : "" }, { "dropping-particle" : "", "family" : "Zuppi", "given" : "Cecilia", "non-dropping-particle" : "", "parse-names" : false, "suffix" : "" }, { "dropping-particle" : "", "family" : "Bernabei", "given" : "Roberto", "non-dropping-particle" : "", "parse-names" : false, "suffix" : "" } ], "container-title" : "Growth hormone &amp; IGF research : official journal of the Growth Hormone Research Society and the International IGF Research Society", "id" : "ITEM-1", "issue" : "1", "issued" : { "date-parts" : [ [ "2007", "2" ] ] }, "page" : "58-66", "title" : "Free insulin-like growth factor-I and cognitive function in older persons living in community.", "type" : "article-journal", "volume" : "17" }, "uris" : [ "http://www.mendeley.com/documents/?uuid=59676071-709f-43c7-9a36-05275fede070" ] } ], "mendeley" : { "previouslyFormattedCitation" : "(Landi et al., 2007)" }, "properties" : { "noteIndex" : 0 }, "schema" : "https://github.com/citation-style-language/schema/raw/master/csl-citation.json" }</w:instrText>
      </w:r>
      <w:r w:rsidR="00122438">
        <w:fldChar w:fldCharType="separate"/>
      </w:r>
      <w:r w:rsidRPr="00660074">
        <w:rPr>
          <w:noProof/>
        </w:rPr>
        <w:t>(Landi et al., 2007)</w:t>
      </w:r>
      <w:r w:rsidR="00122438">
        <w:fldChar w:fldCharType="end"/>
      </w:r>
      <w:r>
        <w:t>. IGF-1 had not been categoris</w:t>
      </w:r>
      <w:r w:rsidRPr="003D306D">
        <w:t xml:space="preserve">ed as a neurotrophic factor until 1997, when </w:t>
      </w:r>
      <w:r>
        <w:t>Dudek</w:t>
      </w:r>
      <w:r w:rsidRPr="003D306D">
        <w:t xml:space="preserve"> and colleagues initially described IGF-1 as a factor promoting neuronal survival</w:t>
      </w:r>
      <w:r>
        <w:t xml:space="preserve"> </w:t>
      </w:r>
      <w:r w:rsidR="00122438">
        <w:fldChar w:fldCharType="begin" w:fldLock="1"/>
      </w:r>
      <w:r w:rsidR="00994410">
        <w:instrText>ADDIN CSL_CITATION { "citationItems" : [ { "id" : "ITEM-1", "itemData" : { "DOI" : "10.1126/science.275.5300.661", "ISSN" : "00368075", "PMID" : "9005851", "abstract" : "A signaling pathway was delineated by which insulin-like growth factor 1 (IGF-1) promotes the survival of cerebellar neurons. IGF-1 activation of phosphoinositide 3-kinase (PI3-K) triggered the activation of two protein kinases, the serine-threonine kinase Akt and the p70 ribosomal protein S6 kinase (p70(S6K)). Experiments with pharmacological inhibitors, as well as expression of wild-type and dominant-inhibitory forms of Akt, demonstrated that Akt but not p70(S6K) mediates PI3-K-dependent survival. These findings suggest that in the developing nervous system, Akt is a critical mediator of growth factor-induced neuronal survival.", "author" : [ { "dropping-particle" : "", "family" : "Dudek", "given" : "H.", "non-dropping-particle" : "", "parse-names" : false, "suffix" : "" }, { "dropping-particle" : "", "family" : "Datta", "given" : "S R", "non-dropping-particle" : "", "parse-names" : false, "suffix" : "" }, { "dropping-particle" : "", "family" : "Franke", "given" : "T F", "non-dropping-particle" : "", "parse-names" : false, "suffix" : "" }, { "dropping-particle" : "", "family" : "Birnbaum", "given" : "M J", "non-dropping-particle" : "", "parse-names" : false, "suffix" : "" }, { "dropping-particle" : "", "family" : "Yao", "given" : "R", "non-dropping-particle" : "", "parse-names" : false, "suffix" : "" }, { "dropping-particle" : "", "family" : "Cooper", "given" : "G M", "non-dropping-particle" : "", "parse-names" : false, "suffix" : "" }, { "dropping-particle" : "", "family" : "Segal", "given" : "R A", "non-dropping-particle" : "", "parse-names" : false, "suffix" : "" }, { "dropping-particle" : "", "family" : "Kaplan", "given" : "D R", "non-dropping-particle" : "", "parse-names" : false, "suffix" : "" }, { "dropping-particle" : "", "family" : "Greenberg", "given" : "M E", "non-dropping-particle" : "", "parse-names" : false, "suffix" : "" } ], "container-title" : "Science", "id" : "ITEM-1", "issue" : "5300", "issued" : { "date-parts" : [ [ "1997", "1", "31" ] ] }, "note" : "        From Duplicate 2 (                   Regulation of Neuronal Survival by the Serine-Threonine Protein Kinase Akt                 - Dudek, H. )\n                \n        \n        \n      ", "page" : "661-665", "title" : "Regulation of Neuronal Survival by the Serine-Threonine Protein Kinase Akt", "type" : "article-journal", "volume" : "275" }, "uris" : [ "http://www.mendeley.com/documents/?uuid=04e002e7-2c97-4924-adbd-29240a12e280" ] } ], "mendeley" : { "previouslyFormattedCitation" : "(Dudek et al., 1997)" }, "properties" : { "noteIndex" : 0 }, "schema" : "https://github.com/citation-style-language/schema/raw/master/csl-citation.json" }</w:instrText>
      </w:r>
      <w:r w:rsidR="00122438">
        <w:fldChar w:fldCharType="separate"/>
      </w:r>
      <w:r w:rsidR="00913433" w:rsidRPr="00913433">
        <w:rPr>
          <w:noProof/>
        </w:rPr>
        <w:t>(Dudek et al., 1997)</w:t>
      </w:r>
      <w:r w:rsidR="00122438">
        <w:fldChar w:fldCharType="end"/>
      </w:r>
      <w:r w:rsidRPr="003D306D">
        <w:t>.</w:t>
      </w:r>
    </w:p>
    <w:p w:rsidR="006179E6" w:rsidRPr="003D306D" w:rsidRDefault="006179E6" w:rsidP="006179E6">
      <w:r w:rsidRPr="003D306D">
        <w:t xml:space="preserve">IGF-1 </w:t>
      </w:r>
      <w:r>
        <w:t xml:space="preserve">is </w:t>
      </w:r>
      <w:r w:rsidRPr="003D306D">
        <w:t xml:space="preserve">detected throughout the CNS, particularly with high levels in the midbrain, </w:t>
      </w:r>
      <w:r>
        <w:t xml:space="preserve">the </w:t>
      </w:r>
      <w:r w:rsidRPr="003D306D">
        <w:t xml:space="preserve">olfactory bulb, </w:t>
      </w:r>
      <w:r>
        <w:t>the cerebellum</w:t>
      </w:r>
      <w:r w:rsidRPr="003D306D">
        <w:t xml:space="preserve">, and </w:t>
      </w:r>
      <w:r>
        <w:t xml:space="preserve">the </w:t>
      </w:r>
      <w:r w:rsidRPr="003D306D">
        <w:t xml:space="preserve">spinal cord </w:t>
      </w:r>
      <w:r w:rsidR="00122438" w:rsidRPr="003D306D">
        <w:fldChar w:fldCharType="begin" w:fldLock="1"/>
      </w:r>
      <w:r w:rsidR="00994410">
        <w:instrText>ADDIN CSL_CITATION { "citationItems" : [ { "id" : "ITEM-1", "itemData" : { "ISBN" : "0027-8424 (Print)\n0027-8424 (Linking)", "PMID" : "3422422", "abstract" : "A sensitive solution-hybridization assay was used to investigate the expression of genes encoding insulin-like growth factors I and II (IGF-I and -II) in the rat central nervous system (CNS). mRNAs for both IGFs are synthesized throughout the CNS of adult rats but exhibit distinct regional differences for each growth factor. IGF-I mRNA is 8-10 times more abundant in the cervical-thoracic spinal cord and in the olfactory bulb than in whole brain and is enriched 3-fold in the midbrain and cerebellum. IGF-II mRNA is minimally enriched in the medulla-pons and cerebellum but is 3-5 times less abundant in the midbrain and corpus striatum than in total brain. During CNS development the content of IGF-I and IGF-II mRNAs is highest at embryonic day 14 and declines by a factor of 3-4 at birth, to values found in adult brain. Embryonic neurons and glia synthesize IGF-I mRNA during short-term cell culture; only glia produce IGF-II mRNA. These observations show that IGF-I and IGF-II are differentially expressed in the developing and adult CNS and suggest that each growth factor may play a unique role in the mammalian nervous system.", "author" : [ { "dropping-particle" : "", "family" : "Rotwein", "given" : "P", "non-dropping-particle" : "", "parse-names" : false, "suffix" : "" }, { "dropping-particle" : "", "family" : "Burgess", "given" : "S K", "non-dropping-particle" : "", "parse-names" : false, "suffix" : "" }, { "dropping-particle" : "", "family" : "Milbrandt", "given" : "J D", "non-dropping-particle" : "", "parse-names" : false, "suffix" : "" }, { "dropping-particle" : "", "family" : "Krause", "given" : "J E", "non-dropping-particle" : "", "parse-names" : false, "suffix" : "" } ], "container-title" : "Proc Natl Acad Sci U S A", "edition" : "1988/01/01", "id" : "ITEM-1", "issue" : "1", "issued" : { "date-parts" : [ [ "1988" ] ] }, "note" : "Rotwein, P\nBurgess, S K\nMilbrandt, J D\nKrause, J E\nDK37449/DK/NIDDK NIH HHS/United States\nNS01018/NS/NINDS NIH HHS/United States\nNS21937/NS/NINDS NIH HHS/United States\nResearch Support, Non-U.S. Gov't\nResearch Support, U.S. Gov't, P.H.S.\nUnited states\nProceedings of the National Academy of Sciences of the United States of America\nProc Natl Acad Sci U S A. 1988 Jan;85(1):265-9.", "page" : "265-269", "title" : "Differential expression of insulin-like growth factor genes in rat central nervous system", "type" : "article-journal", "volume" : "85" }, "uris" : [ "http://www.mendeley.com/documents/?uuid=6ce126f5-3833-4d5d-b945-cb281a590135" ] } ], "mendeley" : { "previouslyFormattedCitation" : "(Rotwein et al., 1988)" }, "properties" : { "noteIndex" : 0 }, "schema" : "https://github.com/citation-style-language/schema/raw/master/csl-citation.json" }</w:instrText>
      </w:r>
      <w:r w:rsidR="00122438" w:rsidRPr="003D306D">
        <w:fldChar w:fldCharType="separate"/>
      </w:r>
      <w:r w:rsidRPr="00660074">
        <w:rPr>
          <w:noProof/>
        </w:rPr>
        <w:t>(Rotwein et al., 1988)</w:t>
      </w:r>
      <w:r w:rsidR="00122438" w:rsidRPr="003D306D">
        <w:fldChar w:fldCharType="end"/>
      </w:r>
      <w:r>
        <w:t xml:space="preserve">. This expression supports the </w:t>
      </w:r>
      <w:r w:rsidRPr="003D306D">
        <w:rPr>
          <w:bCs/>
          <w:lang w:eastAsia="en-GB"/>
        </w:rPr>
        <w:t>neuroprotective and neurotrophic</w:t>
      </w:r>
      <w:r>
        <w:rPr>
          <w:bCs/>
          <w:lang w:eastAsia="en-GB"/>
        </w:rPr>
        <w:t xml:space="preserve"> effects of IGF-1 and its </w:t>
      </w:r>
      <w:r w:rsidRPr="003D306D">
        <w:rPr>
          <w:bCs/>
          <w:lang w:eastAsia="en-GB"/>
        </w:rPr>
        <w:t xml:space="preserve">important </w:t>
      </w:r>
      <w:r>
        <w:rPr>
          <w:bCs/>
          <w:lang w:eastAsia="en-GB"/>
        </w:rPr>
        <w:t xml:space="preserve">roles </w:t>
      </w:r>
      <w:r w:rsidRPr="003D306D">
        <w:rPr>
          <w:bCs/>
          <w:lang w:eastAsia="en-GB"/>
        </w:rPr>
        <w:t>in the maintenance of adult CNS homeostasis</w:t>
      </w:r>
      <w:r>
        <w:rPr>
          <w:bCs/>
          <w:lang w:eastAsia="en-GB"/>
        </w:rPr>
        <w:t xml:space="preserve"> </w:t>
      </w:r>
      <w:r w:rsidR="00122438">
        <w:rPr>
          <w:bCs/>
          <w:lang w:eastAsia="en-GB"/>
        </w:rPr>
        <w:fldChar w:fldCharType="begin" w:fldLock="1"/>
      </w:r>
      <w:r w:rsidR="00994410">
        <w:rPr>
          <w:bCs/>
          <w:lang w:eastAsia="en-GB"/>
        </w:rPr>
        <w:instrText>ADDIN CSL_CITATION { "citationItems" : [ { "id" : "ITEM-1", "itemData" : { "DOI" : "10.1016/j.nbd.2011.06.021", "ISSN" : "1095-953X", "PMID" : "21884794", "abstract" : "The efficacy of administering a recombinant adeno-associated virus (AAV) vector encoding human IGF-1 (AAV2/1-hIGF-1) into the deep cerebellar nucleus (DCN) of a type III SMA mouse model was evaluated. High levels of IGF-1 transcripts and protein were detected in the spinal cord at 2 months post-injection demonstrating that axonal connections between the cerebellum and spinal cord were able to act as conduits for the viral vector and protein to the spinal cord. Mice treated with AAV2/1-hIGF-1 and analyzed 8 months later showed changes in endogenous Bax and Bcl-xl levels in spinal cord motor neurons that were consistent with IGF-1-mediated anti-apoptotic effects on motor neurons. However, although AAV2/1-hIGF-1 treatment reduced the extent of motor neuron cell death, the majority of rescued motor neurons were non-functional, as they lacked axons that innervated the muscles. Furthermore, treated SMA mice exhibited abnormal muscle fibers, aberrant neuromuscular junction structure, and impaired performance on motor function tests. These data indicate that although CNS-directed expression of IGF-1 could reduce motor neuron cell death, this did not translate to improvements in motor function in an adult mouse model of type III SMA.", "author" : [ { "dropping-particle" : "", "family" : "Tsai", "given" : "Li-Kai", "non-dropping-particle" : "", "parse-names" : false, "suffix" : "" }, { "dropping-particle" : "", "family" : "Chen", "given" : "Yi-Chun", "non-dropping-particle" : "", "parse-names" : false, "suffix" : "" }, { "dropping-particle" : "", "family" : "Cheng", "given" : "Wei-Cheng", "non-dropping-particle" : "", "parse-names" : false, "suffix" : "" }, { "dropping-particle" : "", "family" : "Ting", "given" : "Chen-Hung", "non-dropping-particle" : "", "parse-names" : false, "suffix" : "" }, { "dropping-particle" : "", "family" : "Dodge", "given" : "James C", "non-dropping-particle" : "", "parse-names" : false, "suffix" : "" }, { "dropping-particle" : "", "family" : "Hwu", "given" : "Wuh-Liang", "non-dropping-particle" : "", "parse-names" : false, "suffix" : "" }, { "dropping-particle" : "", "family" : "Cheng", "given" : "Seng H", "non-dropping-particle" : "", "parse-names" : false, "suffix" : "" }, { "dropping-particle" : "", "family" : "Passini", "given" : "Marco A", "non-dropping-particle" : "", "parse-names" : false, "suffix" : "" } ], "container-title" : "Neurobiology of disease", "id" : "ITEM-1", "issue" : "1", "issued" : { "date-parts" : [ [ "2012", "1" ] ] }, "page" : "272-9", "publisher" : "Elsevier B.V.", "title" : "IGF-1 delivery to CNS attenuates motor neuron cell death but does not improve motor function in type III SMA mice.", "type" : "article-journal", "volume" : "45" }, "uris" : [ "http://www.mendeley.com/documents/?uuid=572da5f6-121c-46a9-b178-80b6b71b652a" ] }, { "id" : "ITEM-2", "itemData" : { "DOI" : "10.1126/science.1086137", "ISSN" : "1095-9203", "PMID" : "12907804", "abstract" : "Amyotrophic lateral sclerosis (ALS) is a progressive, lethal neuromuscular disease that is associated with the degeneration of spinal and brainstem motor neurons, leading to atrophy of limb, axial, and respiratory muscles. The cause of ALS is unknown, and there is no effective therapy. Neurotrophic factors are candidates for therapeutic evaluation in ALS. Although chronic delivery of molecules to the central nervous system has proven difficult, we recently discovered that adeno-associated virus can be retrogradely transported efficiently from muscle to motor neurons of the spinal cord. We report that insulin-like growth factor 1 prolongs life and delays disease progression, even when delivered at the time of overt disease symptoms.", "author" : [ { "dropping-particle" : "", "family" : "Kaspar", "given" : "Brian K", "non-dropping-particle" : "", "parse-names" : false, "suffix" : "" }, { "dropping-particle" : "", "family" : "Llad\u00f3", "given" : "Jer\u00f2nia", "non-dropping-particle" : "", "parse-names" : false, "suffix" : "" }, { "dropping-particle" : "", "family" : "Sherkat", "given" : "Nushin", "non-dropping-particle" : "", "parse-names" : false, "suffix" : "" }, { "dropping-particle" : "", "family" : "Rothstein", "given" : "Jeffrey D", "non-dropping-particle" : "", "parse-names" : false, "suffix" : "" }, { "dropping-particle" : "", "family" : "Gage", "given" : "Fred H", "non-dropping-particle" : "", "parse-names" : false, "suffix" : "" } ], "container-title" : "Science (New York, N.Y.)", "id" : "ITEM-2", "issue" : "5634", "issued" : { "date-parts" : [ [ "2003", "8", "8" ] ] }, "page" : "839-42", "title" : "Retrograde viral delivery of IGF-1 prolongs survival in a mouse ALS model.", "type" : "article-journal", "volume" : "301" }, "uris" : [ "http://www.mendeley.com/documents/?uuid=84e6a137-708f-44dd-93d4-6f46c92884a8" ] }, { "id" : "ITEM-3", "itemData" : { "DOI" : "10.1016/j.febslet.2004.10.040", "ISSN" : "0014-5793", "PMID" : "15556609", "abstract" : "Mutations in mitochondrial DNA (mtDNA) cause excessive production of mitochondrial reactive oxygen species (ROS) and shorten animal life span. We examined the mechanisms responsible for removal of mitochondria with deleterious mtDNA mutations by autophagy. Incubation of primary cells and cell lines in the absence of serum promotes autophagy of mitochondria with deleterious mtDNA mutations but spares their normal counterparts. The effect of serum withdrawal on the autophagy of dysfunctional mitochondria is prevented by the addition of IGF-1. As a result of the elimination of mitochondria with deleterious mutations, excessive ROS production, characteristic of dysfunctional mitochondria, is greatly reduced. Mitochondrial autophagy shares a common mechanism with mitochondrial-induced cell apoptosis, including mitochondrial transition pore formation and increased ROS production.", "author" : [ { "dropping-particle" : "", "family" : "Gu", "given" : "Yiping", "non-dropping-particle" : "", "parse-names" : false, "suffix" : "" }, { "dropping-particle" : "", "family" : "Wang", "given" : "Chunjie", "non-dropping-particle" : "", "parse-names" : false, "suffix" : "" }, { "dropping-particle" : "", "family" : "Cohen", "given" : "Amos", "non-dropping-particle" : "", "parse-names" : false, "suffix" : "" } ], "container-title" : "FEBS letters", "id" : "ITEM-3", "issue" : "3", "issued" : { "date-parts" : [ [ "2004", "11", "19" ] ] }, "page" : "357-60", "title" : "Effect of IGF-1 on the balance between autophagy of dysfunctional mitochondria and apoptosis.", "type" : "article-journal", "volume" : "577" }, "uris" : [ "http://www.mendeley.com/documents/?uuid=9e4a7e49-d9cd-4438-8d65-c1b134bba0ba" ] }, { "id" : "ITEM-4", "itemData" : { "DOI" : "10.1016/j.mad.2009.10.005", "ISSN" : "1872-6216", "PMID" : "19896963", "abstract" : "The insulin-like growth factor type 1 (IGF-I) plays an important role in neuronal physiology. Reduced IGF-I levels are observed during aging and this decrease may be important to age-related changes in the brain. We studied the effects of IGF-I on total protein oxidation in brain tissues and in cell cultures. Our results indicate that in frontal cortex the level of oxidized proteins is significantly reduced in transgenic mice designed to overproduce IGF-I compared with wild-type animals. The frontal cortex of IGF-I-overproducing mice exhibited high chymotrypsin-like activity of the 20S and 26S proteasomes. The proteasome can also be activated in response to IGF-I in cell cultures. Kinetic studies revealed peak activation of the proteasome within 15 min following IGF-I stimulation. The effects of IGF-I on proteasome were not observed in R(-) cells lacking the IGF-I receptor. Experiments using specific kinase inhibitors suggested that activation of proteasome by IGF-I involves phosphatidyl inositol 3-kinase and mammalian target of rapamycin signaling. IGF-I also attenuated the increase in protein carbonyl content induced by proteasome inhibition. Thus, appropriate levels of IGF-I may be important for the elimination of oxidized proteins in the brain in a process mediated by activation of the proteasome.", "author" : [ { "dropping-particle" : "", "family" : "Crowe", "given" : "Elizabeth", "non-dropping-particle" : "", "parse-names" : false, "suffix" : "" }, { "dropping-particle" : "", "family" : "Sell", "given" : "Christian", "non-dropping-particle" : "", "parse-names" : false, "suffix" : "" }, { "dropping-particle" : "", "family" : "Thomas", "given" : "Jeff D", "non-dropping-particle" : "", "parse-names" : false, "suffix" : "" }, { "dropping-particle" : "", "family" : "Johannes", "given" : "Gregg J", "non-dropping-particle" : "", "parse-names" : false, "suffix" : "" }, { "dropping-particle" : "", "family" : "Torres", "given" : "Claudio", "non-dropping-particle" : "", "parse-names" : false, "suffix" : "" } ], "container-title" : "Mechanisms of ageing and development", "id" : "ITEM-4", "issue" : "11-12", "issued" : { "date-parts" : [ [ "2009" ] ] }, "page" : "793-800", "title" : "Activation of proteasome by insulin-like growth factor-I may enhance clearance of oxidized proteins in the brain.", "type" : "article-journal", "volume" : "130" }, "uris" : [ "http://www.mendeley.com/documents/?uuid=dc54f748-1740-4aee-9b5b-b23fb5c53db6" ] } ], "mendeley" : { "previouslyFormattedCitation" : "(Kaspar et al., 2003; Gu et al., 2004; Crowe et al., 2009; Tsai et al., 2012)" }, "properties" : { "noteIndex" : 0 }, "schema" : "https://github.com/citation-style-language/schema/raw/master/csl-citation.json" }</w:instrText>
      </w:r>
      <w:r w:rsidR="00122438">
        <w:rPr>
          <w:bCs/>
          <w:lang w:eastAsia="en-GB"/>
        </w:rPr>
        <w:fldChar w:fldCharType="separate"/>
      </w:r>
      <w:r w:rsidR="007413E0" w:rsidRPr="00660074">
        <w:rPr>
          <w:bCs/>
          <w:noProof/>
          <w:lang w:eastAsia="en-GB"/>
        </w:rPr>
        <w:t>(Kaspar et al., 2003; Gu et al., 2004; Crowe et al., 2009; Tsai et al., 2012)</w:t>
      </w:r>
      <w:r w:rsidR="00122438">
        <w:rPr>
          <w:bCs/>
          <w:lang w:eastAsia="en-GB"/>
        </w:rPr>
        <w:fldChar w:fldCharType="end"/>
      </w:r>
      <w:r>
        <w:rPr>
          <w:bCs/>
          <w:lang w:eastAsia="en-GB"/>
        </w:rPr>
        <w:t>.</w:t>
      </w:r>
      <w:r w:rsidRPr="003D306D">
        <w:rPr>
          <w:bCs/>
          <w:lang w:eastAsia="en-GB"/>
        </w:rPr>
        <w:t xml:space="preserve"> </w:t>
      </w:r>
      <w:r>
        <w:rPr>
          <w:bCs/>
          <w:lang w:eastAsia="en-GB"/>
        </w:rPr>
        <w:t>IGF-1 has been also reported to have eff</w:t>
      </w:r>
      <w:r w:rsidRPr="003D306D">
        <w:t>ects on synaptic plast</w:t>
      </w:r>
      <w:r>
        <w:t>icity, neurotransmitter release</w:t>
      </w:r>
      <w:r w:rsidRPr="003D306D">
        <w:t xml:space="preserve"> and neuronal excitability</w:t>
      </w:r>
      <w:r>
        <w:t xml:space="preserve"> </w:t>
      </w:r>
      <w:r w:rsidR="00122438">
        <w:fldChar w:fldCharType="begin" w:fldLock="1"/>
      </w:r>
      <w:r w:rsidR="00994410">
        <w:instrText>ADDIN CSL_CITATION { "citationItems" : [ { "id" : "ITEM-1", "itemData" : { "DOI" : "10.1155/2012/250421", "ISSN" : "1687-5443", "PMID" : "22720172", "abstract" : "The central nervous system architecture is markedly modified by sensory experience during early life, but a decline of plasticity occurs with age. Recent studies have challenged this dogma providing evidence that both pharmacological treatments and paradigms based on the manipulation of environmental stimulation levels can be successfully employed as strategies for enhancing plasticity in the adult nervous system. Insulin-like growth factor 1 (IGF-1) is a peptide implicated in prenatal and postnatal phases of brain development such as neurogenesis, neuronal differentiation, synaptogenesis, and experience-dependent plasticity. Here, using the visual system as a paradigmatic model, we report that IGF-1 reactivates neural plasticity in the adult brain. Exogenous administration of IGF-1 in the adult visual cortex, indeed, restores the susceptibility of cortical neurons to monocular deprivation and promotes the recovery of normal visual functions in adult amblyopic animals. These effects were accompanied by a marked reduction of intracortical GABA levels. Moreover, we show that a transitory increase of IGF-1 expression is associated to the plasticity reinstatement induced by environmental enrichment (EE) and that blocking IGF-1 action by means of the IGF-1 receptor antagonist JB1 prevents EE effects on plasticity processes.", "author" : [ { "dropping-particle" : "", "family" : "Maya-Vetencourt", "given" : "Jos\u00e9 Fernando", "non-dropping-particle" : "", "parse-names" : false, "suffix" : "" }, { "dropping-particle" : "", "family" : "Baroncelli", "given" : "Laura", "non-dropping-particle" : "", "parse-names" : false, "suffix" : "" }, { "dropping-particle" : "", "family" : "Viegi", "given" : "Alessandro", "non-dropping-particle" : "", "parse-names" : false, "suffix" : "" }, { "dropping-particle" : "", "family" : "Tiraboschi", "given" : "Ettore", "non-dropping-particle" : "", "parse-names" : false, "suffix" : "" }, { "dropping-particle" : "", "family" : "Castren", "given" : "Eero", "non-dropping-particle" : "", "parse-names" : false, "suffix" : "" }, { "dropping-particle" : "", "family" : "Cattaneo", "given" : "Antonino", "non-dropping-particle" : "", "parse-names" : false, "suffix" : "" }, { "dropping-particle" : "", "family" : "Maffei", "given" : "Lamberto", "non-dropping-particle" : "", "parse-names" : false, "suffix" : "" } ], "container-title" : "Neural plasticity", "id" : "ITEM-1", "issue" : "Vc", "issued" : { "date-parts" : [ [ "2012", "1" ] ] }, "page" : "250421", "title" : "IGF-1 restores visual cortex plasticity in adult life by reducing local GABA levels.", "type" : "article-journal", "volume" : "2012" }, "uris" : [ "http://www.mendeley.com/documents/?uuid=1870c6e4-64e7-43e0-a955-3f052aaf415b" ] }, { "id" : "ITEM-2", "itemData" : { "DOI" : "S1044743103002732 [pii]", "ISBN" : "1044-7431 (Print)\n1044-7431 (Linking)", "PMID" : "14697666", "abstract" : "Recent evidence suggests that impaired insulin/insulin-like growth factor I (IGF-I) input may be associated to neurodegeneration. Several major neurodegenerative diseases involve excitotoxic cell injury whereby excess glutamate signaling leads to neuronal death. Recently it was shown that glutamate inactivates Akt, a serine-kinase crucially involved in the prosurvival actions of IGF-I. We now report that excitotoxic doses of glutamate antagonize Akt activation by IGF-I and inhibit the neuroprotective effects of this growth factor on cultured neurons. Glutamate induces loss of sensitivity to IGF-I by phosphorylating the IGF-I receptor docking protein insulin-receptor-substrate (IRS)-1 in Ser(307) through a pathway involving activation of PKA and PKC in a hierarchical fashion. Administration of Ro320432, a selective PKC inhibitor, abrogates the inhibitory effects of glutamate on IGF-I-induced Akt activation in vitro and in vivo and is sufficient to block the neurotoxic action of glutamate on cultured neurons. Notably, administration of Ro320432 after ischemic insult, a major form of excitotoxic injury in vivo, results in a marked decrease ( approximately 50%) in infarct size. Therefore, uncoupling of IGF-I signaling by glutamate may constitute an additional route contributing to excitotoxic neuronal injury. Further work should determine the potential use of PKC inhibitors as a novel therapeutic strategy in ischemia and other excitotoxic insults.", "author" : [ { "dropping-particle" : "", "family" : "Garcia-Galloway", "given" : "E", "non-dropping-particle" : "", "parse-names" : false, "suffix" : "" }, { "dropping-particle" : "", "family" : "Arango", "given" : "C", "non-dropping-particle" : "", "parse-names" : false, "suffix" : "" }, { "dropping-particle" : "", "family" : "Pons", "given" : "S", "non-dropping-particle" : "", "parse-names" : false, "suffix" : "" }, { "dropping-particle" : "", "family" : "Torres-Aleman", "given" : "I", "non-dropping-particle" : "", "parse-names" : false, "suffix" : "" } ], "container-title" : "Mol Cell Neurosci", "edition" : "2003/12/31", "id" : "ITEM-2", "issue" : "4", "issued" : { "date-parts" : [ [ "2003" ] ] }, "note" : "Garcia-Galloway, E\nArango, C\nPons, S\nTorres-Aleman, I\nResearch Support, Non-U.S. Gov't\nUnited States\nMolecular and cellular neurosciences\nMol Cell Neurosci. 2003 Dec;24(4):1027-37.", "page" : "1027-1037", "title" : "Glutamate excitotoxicity attenuates insulin-like growth factor-I prosurvival signaling", "type" : "article-journal", "volume" : "24" }, "uris" : [ "http://www.mendeley.com/documents/?uuid=4756b1b4-7438-4db7-8601-940683d5064f" ] } ], "mendeley" : { "previouslyFormattedCitation" : "(Garcia-Galloway et al., 2003; Maya-Vetencourt et al., 2012)" }, "properties" : { "noteIndex" : 0 }, "schema" : "https://github.com/citation-style-language/schema/raw/master/csl-citation.json" }</w:instrText>
      </w:r>
      <w:r w:rsidR="00122438">
        <w:fldChar w:fldCharType="separate"/>
      </w:r>
      <w:r w:rsidR="007413E0" w:rsidRPr="00660074">
        <w:rPr>
          <w:noProof/>
        </w:rPr>
        <w:t>(Garcia-Galloway et al., 2003; Maya-Vetencourt et al., 2012)</w:t>
      </w:r>
      <w:r w:rsidR="00122438">
        <w:fldChar w:fldCharType="end"/>
      </w:r>
      <w:r w:rsidRPr="003D306D">
        <w:t>.</w:t>
      </w:r>
      <w:r>
        <w:t xml:space="preserve"> </w:t>
      </w:r>
      <w:r>
        <w:rPr>
          <w:bCs/>
          <w:lang w:eastAsia="en-GB"/>
        </w:rPr>
        <w:t>Moreover, IGF-1</w:t>
      </w:r>
      <w:r w:rsidRPr="003D306D">
        <w:rPr>
          <w:bCs/>
          <w:lang w:eastAsia="en-GB"/>
        </w:rPr>
        <w:t xml:space="preserve"> </w:t>
      </w:r>
      <w:r w:rsidRPr="003D306D">
        <w:t xml:space="preserve">has been demonstrated to promote </w:t>
      </w:r>
      <w:r>
        <w:t>the mitogenesis and the differentiation in both glia</w:t>
      </w:r>
      <w:r w:rsidRPr="003D306D">
        <w:t xml:space="preserve"> and neurons</w:t>
      </w:r>
      <w:r w:rsidR="00D70F49">
        <w:t xml:space="preserve"> </w:t>
      </w:r>
      <w:r w:rsidR="00122438">
        <w:fldChar w:fldCharType="begin" w:fldLock="1"/>
      </w:r>
      <w:r w:rsidR="00994410">
        <w:instrText>ADDIN CSL_CITATION { "citationItems" : [ { "id" : "ITEM-1", "itemData" : { "DOI" : "10.1006/exnr.1996.0115", "ISSN" : "0014-4886", "PMID" : "8682180", "abstract" : "Poor survival of embryonic dopamine neurons is a primary problem limiting the value of neurotransplantation for Parkinson's disease. Several neurotrophic factors have been shown to promote dopamine neuron survival when used individually in culture. We have found that two peptides, insulin-like growth factor-I (IGF-I) and basic fibroblast growth factor (bFGF), have additive effects on cell survival when used in combination. These growth factors reduced the number of dopamine cells undergoing apoptotic cell death. The neurotrophic factors induced proliferation of astrocytes but not dopamine neurons. When cell proliferation was blocked by cytosine arabinoside, the beneficial effects of IGF-I and bFGF were abolished, suggesting that effects of the growth factors were mediated, at least in part, by factors associated with glia. These results indicate that growth factors in combination may prove useful for enhancing dopamine neuron survival for neurotransplantation.", "author" : [ { "dropping-particle" : "", "family" : "Zawada", "given" : "W M", "non-dropping-particle" : "", "parse-names" : false, "suffix" : "" }, { "dropping-particle" : "", "family" : "Kirschman", "given" : "D L", "non-dropping-particle" : "", "parse-names" : false, "suffix" : "" }, { "dropping-particle" : "", "family" : "Cohen", "given" : "J J", "non-dropping-particle" : "", "parse-names" : false, "suffix" : "" }, { "dropping-particle" : "", "family" : "Heidenreich", "given" : "K A", "non-dropping-particle" : "", "parse-names" : false, "suffix" : "" }, { "dropping-particle" : "", "family" : "Freed", "given" : "C R", "non-dropping-particle" : "", "parse-names" : false, "suffix" : "" } ], "container-title" : "Experimental neurology", "id" : "ITEM-1", "issue" : "1", "issued" : { "date-parts" : [ [ "1996", "7" ] ] }, "page" : "60-7", "title" : "Growth factors rescue embryonic dopamine neurons from programmed cell death.", "type" : "article-journal", "volume" : "140" }, "uris" : [ "http://www.mendeley.com/documents/?uuid=d4132101-0bb8-488e-8631-aff16979b62b" ] } ], "mendeley" : { "previouslyFormattedCitation" : "(Zawada et al., 1996)" }, "properties" : { "noteIndex" : 0 }, "schema" : "https://github.com/citation-style-language/schema/raw/master/csl-citation.json" }</w:instrText>
      </w:r>
      <w:r w:rsidR="00122438">
        <w:fldChar w:fldCharType="separate"/>
      </w:r>
      <w:r w:rsidR="00D70F49" w:rsidRPr="00660074">
        <w:rPr>
          <w:noProof/>
        </w:rPr>
        <w:t>(Zawada et al., 1996)</w:t>
      </w:r>
      <w:r w:rsidR="00122438">
        <w:fldChar w:fldCharType="end"/>
      </w:r>
      <w:r>
        <w:t xml:space="preserve">. In addition, this factor has been </w:t>
      </w:r>
      <w:r>
        <w:rPr>
          <w:bCs/>
          <w:lang w:eastAsia="en-GB"/>
        </w:rPr>
        <w:t>suggest</w:t>
      </w:r>
      <w:r w:rsidRPr="003D306D">
        <w:rPr>
          <w:bCs/>
          <w:lang w:eastAsia="en-GB"/>
        </w:rPr>
        <w:t xml:space="preserve">ed as </w:t>
      </w:r>
      <w:r>
        <w:rPr>
          <w:bCs/>
          <w:lang w:eastAsia="en-GB"/>
        </w:rPr>
        <w:t xml:space="preserve">a </w:t>
      </w:r>
      <w:r w:rsidRPr="003D306D">
        <w:rPr>
          <w:bCs/>
          <w:lang w:eastAsia="en-GB"/>
        </w:rPr>
        <w:t xml:space="preserve">pro-survival factor upregulated in all types of brain injuries </w:t>
      </w:r>
      <w:r w:rsidR="00122438" w:rsidRPr="003D306D">
        <w:rPr>
          <w:bCs/>
          <w:lang w:eastAsia="en-GB"/>
        </w:rPr>
        <w:fldChar w:fldCharType="begin" w:fldLock="1"/>
      </w:r>
      <w:r w:rsidR="00994410">
        <w:rPr>
          <w:bCs/>
          <w:lang w:eastAsia="en-GB"/>
        </w:rPr>
        <w:instrText>ADDIN CSL_CITATION { "citationItems" : [ { "id" : "ITEM-1", "itemData" : { "DOI" : "10.1038/nrn3209", "ISSN" : "1471-0048", "PMID" : "22430016", "abstract" : "Central and peripheral insulin-like peptides (ILPs), which include insulin, insulin-like growth factor 1 (IGF1) and IGF2, exert many effects in the brain. Through their actions on brain growth and differentiation, ILPs contribute to building circuitries that subserve metabolic and behavioural adaptation to internal and external cues of energy availability. In the adult brain each ILP has distinct effects, but together their actions ultimately regulate energy homeostasis - they affect nutrient sensing and regulate neuronal plasticity to modulate adaptive behaviours involved in food seeking, including high-level cognitive operations such as spatial memory. In essence, the multifaceted activity of ILPs in the brain may be viewed as a system organization involved in the control of energy allocation.", "author" : [ { "dropping-particle" : "", "family" : "Fernandez", "given" : "Ana M", "non-dropping-particle" : "", "parse-names" : false, "suffix" : "" }, { "dropping-particle" : "", "family" : "Torres-Alem\u00e1n", "given" : "Ignacio", "non-dropping-particle" : "", "parse-names" : false, "suffix" : "" } ], "container-title" : "Nature reviews. Neuroscience", "id" : "ITEM-1", "issue" : "4", "issued" : { "date-parts" : [ [ "2012", "4" ] ] }, "page" : "225-39", "publisher" : "Nature Publishing Group", "title" : "The many faces of insulin-like peptide signalling in the brain.", "type" : "article-journal", "volume" : "13" }, "uris" : [ "http://www.mendeley.com/documents/?uuid=4831c6a3-2b0c-4df4-88a7-1530178210af" ] } ], "mendeley" : { "previouslyFormattedCitation" : "(Fernandez and Torres-Alem\u00e1n, 2012)" }, "properties" : { "noteIndex" : 0 }, "schema" : "https://github.com/citation-style-language/schema/raw/master/csl-citation.json" }</w:instrText>
      </w:r>
      <w:r w:rsidR="00122438" w:rsidRPr="003D306D">
        <w:rPr>
          <w:bCs/>
          <w:lang w:eastAsia="en-GB"/>
        </w:rPr>
        <w:fldChar w:fldCharType="separate"/>
      </w:r>
      <w:r w:rsidR="007413E0" w:rsidRPr="00660074">
        <w:rPr>
          <w:bCs/>
          <w:noProof/>
          <w:lang w:eastAsia="en-GB"/>
        </w:rPr>
        <w:t>(Fernandez and Torres-Alemán, 2012)</w:t>
      </w:r>
      <w:r w:rsidR="00122438" w:rsidRPr="003D306D">
        <w:rPr>
          <w:bCs/>
          <w:lang w:eastAsia="en-GB"/>
        </w:rPr>
        <w:fldChar w:fldCharType="end"/>
      </w:r>
      <w:r w:rsidRPr="003D306D">
        <w:rPr>
          <w:bCs/>
          <w:lang w:eastAsia="en-GB"/>
        </w:rPr>
        <w:t xml:space="preserve">. </w:t>
      </w:r>
      <w:r>
        <w:t xml:space="preserve">Altogether, IGF-1 may have </w:t>
      </w:r>
      <w:r w:rsidRPr="003D306D">
        <w:t>crucial role</w:t>
      </w:r>
      <w:r>
        <w:t>s</w:t>
      </w:r>
      <w:r w:rsidRPr="003D306D">
        <w:t xml:space="preserve"> in m</w:t>
      </w:r>
      <w:r>
        <w:t xml:space="preserve">any stages of brain development such as </w:t>
      </w:r>
      <w:r w:rsidRPr="003D306D">
        <w:t>cell proliferat</w:t>
      </w:r>
      <w:r>
        <w:t>ion, cell differentiation,</w:t>
      </w:r>
      <w:r w:rsidRPr="003D306D">
        <w:t xml:space="preserve"> and cell survival. </w:t>
      </w:r>
    </w:p>
    <w:p w:rsidR="006179E6" w:rsidRDefault="006179E6" w:rsidP="006179E6">
      <w:r w:rsidRPr="003D306D">
        <w:rPr>
          <w:bCs/>
          <w:lang w:eastAsia="en-GB"/>
        </w:rPr>
        <w:t>IGF-1 exerts its multiple effects through</w:t>
      </w:r>
      <w:r w:rsidR="002017D7">
        <w:rPr>
          <w:bCs/>
          <w:lang w:eastAsia="en-GB"/>
        </w:rPr>
        <w:t xml:space="preserve"> </w:t>
      </w:r>
      <w:r>
        <w:rPr>
          <w:bCs/>
          <w:lang w:eastAsia="en-GB"/>
        </w:rPr>
        <w:t xml:space="preserve">binding to IGF-1 receptors </w:t>
      </w:r>
      <w:r w:rsidR="00302A77">
        <w:rPr>
          <w:bCs/>
          <w:lang w:eastAsia="en-GB"/>
        </w:rPr>
        <w:t>that</w:t>
      </w:r>
      <w:r>
        <w:rPr>
          <w:bCs/>
          <w:lang w:eastAsia="en-GB"/>
        </w:rPr>
        <w:t xml:space="preserve"> are distributed widely in</w:t>
      </w:r>
      <w:r>
        <w:t xml:space="preserve"> the CNS. The highest densities of these receptors have been found in the hippocampus, the amygdala and the parahippocampai gyrus whereas intermediate densities have been observed in the cerebellum, cerebral cortex, caudate, putamen, SN, red nucleus, white matter and </w:t>
      </w:r>
      <w:r>
        <w:lastRenderedPageBreak/>
        <w:t xml:space="preserve">cerebral pedunculus </w:t>
      </w:r>
      <w:r w:rsidR="00122438">
        <w:fldChar w:fldCharType="begin" w:fldLock="1"/>
      </w:r>
      <w:r w:rsidR="00994410">
        <w:instrText>ADDIN CSL_CITATION { "citationItems" : [ { "id" : "ITEM-1", "itemData" : { "DOI" : "10.1016/0006-8993(89)91678-8", "ISSN" : "00068993", "abstract" : "The distribution of Insulin-like growth factor 1 (IGF-1) receptors in large cryosections of human brain hemispheres (80-\u03bcm) was studied by quantitative autoradiography using 125I-IGF-1 as ligand. Postmortem tissue only from individuals free from neurological diseases was used. The highest densities of IGF-1 receptors were found in the hippocampus, amygdala and parahippocampal gyrus. Intermediate densities were observed in the cerebellum, cerebral cortex and caudate nucleus, whereas low densities of IGF-1 receptors were obtained in the substantia nigra, red nucleus, white matter and cerebral pedunculus. The cartography of IGF-1 receptors in the normal human brain will hopefully be of use in the study of the alteration of these receptors in diseased brain.", "author" : [ { "dropping-particle" : "", "family" : "Adem", "given" : "A.", "non-dropping-particle" : "", "parse-names" : false, "suffix" : "" }, { "dropping-particle" : "", "family" : "Jossan", "given" : "S.S.", "non-dropping-particle" : "", "parse-names" : false, "suffix" : "" }, { "dropping-particle" : "", "family" : "d'Argy", "given" : "R.", "non-dropping-particle" : "", "parse-names" : false, "suffix" : "" }, { "dropping-particle" : "", "family" : "Gillberg", "given" : "P.G.", "non-dropping-particle" : "", "parse-names" : false, "suffix" : "" }, { "dropping-particle" : "", "family" : "Nordberg", "given" : "A.", "non-dropping-particle" : "", "parse-names" : false, "suffix" : "" }, { "dropping-particle" : "", "family" : "Winblad", "given" : "B.", "non-dropping-particle" : "", "parse-names" : false, "suffix" : "" }, { "dropping-particle" : "", "family" : "Sara", "given" : "V.", "non-dropping-particle" : "", "parse-names" : false, "suffix" : "" } ], "container-title" : "Brain Research", "id" : "ITEM-1", "issue" : "2", "issued" : { "date-parts" : [ [ "1989", "12" ] ] }, "page" : "299-303", "title" : "Insulin-like growth factor 1 (IGF-1) receptors in the human brain: quantitative autoradiographic localization", "type" : "article-journal", "volume" : "503" }, "uris" : [ "http://www.mendeley.com/documents/?uuid=3887b768-210f-407b-96b5-d5e841d3a75a" ] } ], "mendeley" : { "previouslyFormattedCitation" : "(Adem et al., 1989)" }, "properties" : { "noteIndex" : 0 }, "schema" : "https://github.com/citation-style-language/schema/raw/master/csl-citation.json" }</w:instrText>
      </w:r>
      <w:r w:rsidR="00122438">
        <w:fldChar w:fldCharType="separate"/>
      </w:r>
      <w:r w:rsidRPr="00660074">
        <w:rPr>
          <w:noProof/>
        </w:rPr>
        <w:t>(Adem et al., 1989)</w:t>
      </w:r>
      <w:r w:rsidR="00122438">
        <w:fldChar w:fldCharType="end"/>
      </w:r>
      <w:r>
        <w:t xml:space="preserve">, with similar distribution between human and rodent brains </w:t>
      </w:r>
      <w:r w:rsidR="00122438">
        <w:fldChar w:fldCharType="begin" w:fldLock="1"/>
      </w:r>
      <w:r w:rsidR="00994410">
        <w:instrText>ADDIN CSL_CITATION { "citationItems" : [ { "id" : "ITEM-1", "itemData" : { "ISSN" : "0300-4864", "PMID" : "9306246", "abstract" : "Insulin-like growth factor I (IGF-I) is an important modulator of cell growth and plasticity in the CNS. Expression of the IGF-I receptor mRNA in brain peaks at times of active cell development perinatally and remains detectable, albeit at lower levels, in the adult. While both autoradiographic and in situ hybridization studies show a wide and specific distribution of IGF-I receptor throughout the adult rat brain, nothing is yet known about its subcellular localization, a critical issue that will help clarify the biological role of this trophic factor in the adult brain. The present study describes the subcellular localization of IGF-I receptor immunoreactivity in the cerebellar cortex and the hypothalamic arcuate nucleus by using electron microscopic immunocytochemistry. In the cerebellum, IGF-I receptor immunoreactivity is present postsynaptically in the dendrites and soma of the Purkinje cell and presynaptically in axon terminals impinging upon the Purkinje cell soma, as well as in mossy fibre rosettes in the cerebellar glomeruli. Neurons in the mediobasal hypothalamus also contain IGF-I receptors located pre- and postsynaptically. Endothelial cells, astroglial end-feet surrounding micro vessels thoughout all the brain parenchyma, tanycytes of the third ventricle and oligodendrocytes in the cerebellar white matter are also rich in IGF-I receptors. These results strongly support previous observations that IGF-I is a neuromodulator in the adult brain, probably acting as both a pre- and a postsynaptic messenger. They also suggest that glial cells may be involved in the actions of IGF-I in the adult brain.", "author" : [ { "dropping-particle" : "", "family" : "Garcia-Segura", "given" : "L M", "non-dropping-particle" : "", "parse-names" : false, "suffix" : "" }, { "dropping-particle" : "", "family" : "Rodriguez", "given" : "J R", "non-dropping-particle" : "", "parse-names" : false, "suffix" : "" }, { "dropping-particle" : "", "family" : "Torres-Aleman", "given" : "I", "non-dropping-particle" : "", "parse-names" : false, "suffix" : "" } ], "container-title" : "Journal of neurocytology", "id" : "ITEM-1", "issue" : "7", "issued" : { "date-parts" : [ [ "1997", "7" ] ] }, "page" : "479-90", "title" : "Localization of the insulin-like growth factor I receptor in the cerebellum and hypothalamus of adult rats: an electron microscopic study.", "type" : "article-journal", "volume" : "26" }, "uris" : [ "http://www.mendeley.com/documents/?uuid=188f4325-a2a9-4068-b50f-a9caa76f600c" ] } ], "mendeley" : { "previouslyFormattedCitation" : "(Garcia-Segura et al., 1997)" }, "properties" : { "noteIndex" : 0 }, "schema" : "https://github.com/citation-style-language/schema/raw/master/csl-citation.json" }</w:instrText>
      </w:r>
      <w:r w:rsidR="00122438">
        <w:fldChar w:fldCharType="separate"/>
      </w:r>
      <w:r w:rsidR="007413E0" w:rsidRPr="00660074">
        <w:rPr>
          <w:noProof/>
        </w:rPr>
        <w:t>(Garcia-Segura et al., 1997)</w:t>
      </w:r>
      <w:r w:rsidR="00122438">
        <w:fldChar w:fldCharType="end"/>
      </w:r>
      <w:r>
        <w:t xml:space="preserve">. </w:t>
      </w:r>
      <w:r w:rsidRPr="003D306D">
        <w:t xml:space="preserve">Due to the structural and functional </w:t>
      </w:r>
      <w:r>
        <w:t>homologies between IGF-1, IGF-2</w:t>
      </w:r>
      <w:r w:rsidRPr="003D306D">
        <w:t xml:space="preserve"> and insulin, IGF-1 can also interact with </w:t>
      </w:r>
      <w:r>
        <w:t>IGF-2</w:t>
      </w:r>
      <w:r w:rsidRPr="003D306D">
        <w:t xml:space="preserve"> </w:t>
      </w:r>
      <w:r>
        <w:t xml:space="preserve">or insulin </w:t>
      </w:r>
      <w:r w:rsidRPr="003D306D">
        <w:t xml:space="preserve">receptors but with lower binding affinity </w:t>
      </w:r>
      <w:r w:rsidR="00122438" w:rsidRPr="003D306D">
        <w:fldChar w:fldCharType="begin" w:fldLock="1"/>
      </w:r>
      <w:r w:rsidR="00994410">
        <w:instrText>ADDIN CSL_CITATION { "citationItems" : [ { "id" : "ITEM-1", "itemData" : { "ISSN" : "0079-9963", "PMID" : "12795426", "abstract" : "The insulin receptor (IR) and the insulin-like growth factor-1 receptor (IGF-1R) are members of the same subfamily of receptor tyrosine kinases. The two receptors phosphorylate many of the same substrates and activate the same signaling modules, including the mitogen-activated protein kinase (MAPK) and phosphatidyl inositol 3' kinase (PI3K) signaling pathways. Although the IR and IGF-1R share some redundant functions in metabolism, cell growth, differentiation, and apoptosis, they also exhibit distinct physiological roles. Some of these may be due to differences in tissue distribution, receptor structure, formation of hybrid receptors, or mechanisms of ligand binding. However, the divergent effects of insulin and IGF-1 also may be explained by specificity in the intracellular signals generated by insulin and IGF-1. In particular, the IR and IGF-1R are capable of triggering their own biological responses by using specific or preferential substrates, molecular adapters, or signaling pathways. In a recent study, we used cDNA microarray analysis to identify genes differentially regulated by insulin and IGF-1. Mouse NIH-3T3 fibroblasts expressing either the wild-type human IGF-1R or IR were stimulated with either IGF-1 or insulin, respectively. We identified 39 genes differentially regulated by insulin and IGF-1. Most of these genes had not been reported previously to be responsive to insulin or IGF-1. The genes induced by IGF-1 generally were involved in mitogenesis or differentiation, while the genes found to be induced by insulin did not conform to any particular category. In a separate study, immortalized breast epithelial cells were stimulated with IGF-1 and a cDNA microarray analysis was used to generate a profile of IGF-1-regulated genes. A number of genes known to be involved in angiogenesis were found to be regulated by IGF-1. These results strongly suggest that this technology may be extremely useful in identifying groups of genes that are specifically regulated by different ligands and their activated receptors.", "author" : [ { "dropping-particle" : "", "family" : "Dupont", "given" : "Joelle", "non-dropping-particle" : "", "parse-names" : false, "suffix" : "" }, { "dropping-particle" : "", "family" : "Dunn", "given" : "Sandra E", "non-dropping-particle" : "", "parse-names" : false, "suffix" : "" }, { "dropping-particle" : "", "family" : "Barrett", "given" : "J Carl", "non-dropping-particle" : "", "parse-names" : false, "suffix" : "" }, { "dropping-particle" : "", "family" : "LeRoith", "given" : "Derek", "non-dropping-particle" : "", "parse-names" : false, "suffix" : "" } ], "container-title" : "Recent progress in hormone research", "id" : "ITEM-1", "issued" : { "date-parts" : [ [ "2003", "1" ] ] }, "page" : "325-42", "title" : "Microarray analysis and identification of novel molecules involved in insulin-like growth factor-1 receptor signaling and gene expression.", "type" : "article-journal", "volume" : "58" }, "uris" : [ "http://www.mendeley.com/documents/?uuid=e71d30c6-347d-4680-bef1-33b232bfc518" ] } ], "mendeley" : { "previouslyFormattedCitation" : "(Dupont et al., 2003)" }, "properties" : { "noteIndex" : 0 }, "schema" : "https://github.com/citation-style-language/schema/raw/master/csl-citation.json" }</w:instrText>
      </w:r>
      <w:r w:rsidR="00122438" w:rsidRPr="003D306D">
        <w:fldChar w:fldCharType="separate"/>
      </w:r>
      <w:r w:rsidR="007413E0" w:rsidRPr="00660074">
        <w:rPr>
          <w:noProof/>
        </w:rPr>
        <w:t>(Dupont et al., 2003)</w:t>
      </w:r>
      <w:r w:rsidR="00122438" w:rsidRPr="003D306D">
        <w:fldChar w:fldCharType="end"/>
      </w:r>
      <w:r w:rsidRPr="003D306D">
        <w:t>.</w:t>
      </w:r>
      <w:r w:rsidRPr="0053361B">
        <w:t xml:space="preserve"> </w:t>
      </w:r>
    </w:p>
    <w:p w:rsidR="006179E6" w:rsidRPr="003D306D" w:rsidRDefault="006179E6" w:rsidP="006179E6">
      <w:r>
        <w:t>IGF-1</w:t>
      </w:r>
      <w:r w:rsidRPr="003D306D">
        <w:t xml:space="preserve"> receptors are </w:t>
      </w:r>
      <w:r>
        <w:t xml:space="preserve">classified into </w:t>
      </w:r>
      <w:r w:rsidR="00302A77">
        <w:t>tyrosine kinase receptor family.</w:t>
      </w:r>
      <w:r>
        <w:t xml:space="preserve"> </w:t>
      </w:r>
      <w:r w:rsidR="00302A77">
        <w:t>T</w:t>
      </w:r>
      <w:r>
        <w:t xml:space="preserve">herefore, </w:t>
      </w:r>
      <w:r w:rsidRPr="003D306D">
        <w:t xml:space="preserve">upon </w:t>
      </w:r>
      <w:r>
        <w:t xml:space="preserve">an </w:t>
      </w:r>
      <w:r w:rsidRPr="003D306D">
        <w:t xml:space="preserve">interaction of </w:t>
      </w:r>
      <w:r>
        <w:t xml:space="preserve">between these and </w:t>
      </w:r>
      <w:r w:rsidRPr="003D306D">
        <w:t>IGF-1, two intracellular signalling path</w:t>
      </w:r>
      <w:r>
        <w:t xml:space="preserve">ways </w:t>
      </w:r>
      <w:r w:rsidRPr="003D306D">
        <w:t xml:space="preserve">are stimulated: </w:t>
      </w:r>
      <w:r>
        <w:t xml:space="preserve">the </w:t>
      </w:r>
      <w:r w:rsidRPr="003D306D">
        <w:t xml:space="preserve">Ras/ERK and </w:t>
      </w:r>
      <w:r>
        <w:t xml:space="preserve">the </w:t>
      </w:r>
      <w:r w:rsidRPr="003D306D">
        <w:t xml:space="preserve">PI3K/Akt. However, the neuroprotective effects following binding of IGF-1 to its receptors have been </w:t>
      </w:r>
      <w:r>
        <w:t xml:space="preserve">demonstrated </w:t>
      </w:r>
      <w:r w:rsidRPr="003D306D">
        <w:t xml:space="preserve">to depend </w:t>
      </w:r>
      <w:r>
        <w:t xml:space="preserve">mainly </w:t>
      </w:r>
      <w:r w:rsidRPr="003D306D">
        <w:t xml:space="preserve">on the PI3K/Akt pathway </w:t>
      </w:r>
      <w:r w:rsidR="00122438" w:rsidRPr="003D306D">
        <w:fldChar w:fldCharType="begin" w:fldLock="1"/>
      </w:r>
      <w:r w:rsidR="00994410">
        <w:instrText>ADDIN CSL_CITATION { "citationItems" : [ { "id" : "ITEM-1", "itemData" : { "DOI" : "10.1002/dneu.20609", "ISBN" : "1932-8451 (Print)", "PMID" : "18278798", "abstract" : "Recently, using the medial forebrain bundle (MFB) 6-hydroxydopmaine (6-OHDA) lesion rat model of Parkinson's disease (PD), we have demonstrated that blockade of central IGF-1 receptors (IGF-1R) attenuated estrogen neuroprotection of substantia nigra pars compacta (SNpc) DA neurons, but exacerbated 6-OHDA lesions in IGF-1 only treated rats (Quesada and Micevych [2004]: J Neurosci Res 75:107-116). This suggested that the IGF-1 system is a central mechanism through which estrogen acts to protect the nigrostriatal DA system. Moreover, these results also suggest that IGF-1R-induced intracellular signaling pathways are involved in the estrogen mechanism that promotes neuronal survival. In vitro, two convergent intracellular signaling pathways used by estrogen and IGF-1, the mitogen-activated protein kinase (MAPK/ERK), and phosphatidyl-inositol-3-kinase/Akt (PI3K/Akt), have been demonstrated to be neuroprotective. Continuous central infusions of MAPK/ERK and PI3K/Akt inhibitors were used to test the hypothesis that one or both of these signal transduction pathways mediates estrogen and/or IGF-1 neuroprotection of SNpc DA neurons after a unilateral administration of 6-OHDA into the MFB of rats. Motor behavior tests and tyrosine hydroxylase immunoreactivity revealed that the inhibitor of the PI3K/Akt pathway (LY294002) blocked the survival effects of both estrogen and IGF-1, while an inhibitor of the MAPK/ERK signaling (PD98059) was ineffective. Western blot analyses showed that estrogen and IGF-1 treatments increased PI3K/Akt activation in the SN; however, MAPK/ERK activation was decreased in the SN. Indeed, continuous infusions of inhibitors blocked phosphorylation of PI3K/Akt and MAPK/ERK. These findings indicate that estrogen and IGF-1-mediated SNpc DA neuronal protection is dependent on PI3K/Akt signaling, but not on the MAPK/ERK pathway.", "author" : [ { "dropping-particle" : "", "family" : "Quesada", "given" : "A", "non-dropping-particle" : "", "parse-names" : false, "suffix" : "" }, { "dropping-particle" : "", "family" : "Lee", "given" : "B Y", "non-dropping-particle" : "", "parse-names" : false, "suffix" : "" }, { "dropping-particle" : "", "family" : "Micevych", "given" : "P E", "non-dropping-particle" : "", "parse-names" : false, "suffix" : "" } ], "container-title" : "Dev Neurobiol", "edition" : "2008/02/19", "id" : "ITEM-1", "issue" : "5", "issued" : { "date-parts" : [ [ "2008" ] ] }, "note" : "Quesada, Arnulfo\nLee, Becky Y\nMicevych, Paul E\nDA013185/DA/NIDA NIH HHS/United States\nR01 DA013185-07/DA/NIDA NIH HHS/United States\nResearch Support, N.I.H., Extramural\nResearch Support, Non-U.S. Gov't\nUnited States\nDevelopmental neurobiology\nDev Neurobiol. 2008 Apr;68(5):632-44.", "page" : "632-644", "title" : "PI3 kinase/Akt activation mediates estrogen and IGF-1 nigral DA neuronal neuroprotection against a unilateral rat model of Parkinson's disease", "type" : "article-journal", "volume" : "68" }, "uris" : [ "http://www.mendeley.com/documents/?uuid=8cf5ff87-5a8d-4459-bed0-90e49d4d00d6" ] }, { "id" : "ITEM-2", "itemData" : { "DOI" : "S0969-9961(11)00304-4 [pii]\n10.1016/j.nbd.2011.08.034", "ISBN" : "1095-953X (Electronic)\n0969-9961 (Linking)", "PMID" : "21945539", "abstract" : "Mutations in the PARK6 gene coding for PTEN-induced kinase 1 (PINK1) cause recessive early-onset Parkinsonism. Although PINK1 and Parkin promote the degradation of depolarized mitochondria in cultured cells, little is known about changes in signaling pathways that may additionally contribute to dopamine neuron loss in recessive Parkinsonism. Accumulating evidence implicates impaired Akt cell survival signaling in sporadic and familial PD (PD). IGF-1/Akt signaling inhibits dopamine neuron loss in several animal models of PD and both IGF-1 and insulin are neuroprotective in various settings. Here, we tested whether PINK1 is required for insulin-like growth factor 1 (IGF-1) and insulin dependent phosphorylation of Akt and the regulation of downstream Akt target proteins. Our results show that embryonic fibroblasts from PINK1-deficient mice display significantly reduced Akt phosphorylation in response to both IGF-1 and insulin. Moreover, phosphorylation of glycogen synthase kinase-3beta (GSK-3beta) and nuclear exclusion of FoxO1 are decreased in IGF-1 treated PINK1-deficient cells. In addition, phosphorylation of ribosomal protein S6 is reduced indicating decreased activity of mitochondrial target of rapamycin (mTOR) in IGF-1 treated PINK1(-/-) cells. Importantly, the protection afforded by IGF-1 against staurosporine-induced metabolic dysfunction and apoptosis is abrogated in PINK1-deficient cells. Moreover, IGF-1-induced Akt phosphorylation is impaired in primary cortical neurons from PINK1-deficient mice. Inhibition of cellular Ser/Thr phosphatases did not increase the amount of phosphorylated Akt in PINK1(-/-) cells, suggesting that components upstream of Akt phosphorylation are compromised in PINK1-deficient cells. Our studies show that PINK1 is required for optimal IGF-1 and insulin dependent Akt signal transduction, and raise the possibility that impaired IGF-1/Akt signaling is involved in PINK1-related Parkinsonism by increasing the vulnerability of dopaminergic neurons to stress-induced cell death.", "author" : [ { "dropping-particle" : "", "family" : "Akundi", "given" : "R S", "non-dropping-particle" : "", "parse-names" : false, "suffix" : "" }, { "dropping-particle" : "", "family" : "Zhi", "given" : "L", "non-dropping-particle" : "", "parse-names" : false, "suffix" : "" }, { "dropping-particle" : "", "family" : "Bueler", "given" : "H", "non-dropping-particle" : "", "parse-names" : false, "suffix" : "" } ], "container-title" : "Neurobiol Dis", "edition" : "2011/09/29", "id" : "ITEM-2", "issue" : "1", "issued" : { "date-parts" : [ [ "2012" ] ] }, "note" : "Akundi, Ravi S\nZhi, Lianteng\nBueler, Hansruedi\nP20 RR15592/RR/NCRR NIH HHS/United States\nResearch Support, N.I.H., Extramural\nResearch Support, Non-U.S. Gov't\nUnited States\nNeurobiology of disease\nNeurobiol Dis. 2012 Jan;45(1):469-78. Epub 2011 Sep 16.", "page" : "469-478", "title" : "PINK1 enhances insulin-like growth factor-1-dependent Akt signaling and protection against apoptosis", "type" : "article-journal", "volume" : "45" }, "uris" : [ "http://www.mendeley.com/documents/?uuid=ef268dcf-7e7c-40bd-98ee-1a59a25cc377" ] } ], "mendeley" : { "previouslyFormattedCitation" : "(Quesada et al., 2008; Akundi et al., 2012)" }, "properties" : { "noteIndex" : 0 }, "schema" : "https://github.com/citation-style-language/schema/raw/master/csl-citation.json" }</w:instrText>
      </w:r>
      <w:r w:rsidR="00122438" w:rsidRPr="003D306D">
        <w:fldChar w:fldCharType="separate"/>
      </w:r>
      <w:r w:rsidR="007413E0" w:rsidRPr="00660074">
        <w:rPr>
          <w:noProof/>
        </w:rPr>
        <w:t>(Quesada et al., 2008; Akundi et al., 2012)</w:t>
      </w:r>
      <w:r w:rsidR="00122438" w:rsidRPr="003D306D">
        <w:fldChar w:fldCharType="end"/>
      </w:r>
      <w:r>
        <w:t>. This finding</w:t>
      </w:r>
      <w:r w:rsidRPr="003D306D">
        <w:t xml:space="preserve"> </w:t>
      </w:r>
      <w:r w:rsidR="00122438" w:rsidRPr="003D306D">
        <w:fldChar w:fldCharType="begin">
          <w:fldData xml:space="preserve">PEVuZE5vdGU+PENpdGU+PEF1dGhvcj5RdWVzYWRhPC9BdXRob3I+PFllYXI+MjAwODwvWWVhcj48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</w:fldData>
        </w:fldChar>
      </w:r>
      <w:r w:rsidRPr="003D306D">
        <w:instrText xml:space="preserve"> ADDIN EN.CITE </w:instrText>
      </w:r>
      <w:r w:rsidR="00122438" w:rsidRPr="003D306D">
        <w:fldChar w:fldCharType="begin">
          <w:fldData xml:space="preserve">PEVuZE5vdGU+PENpdGU+PEF1dGhvcj5RdWVzYWRhPC9BdXRob3I+PFllYXI+MjAwODwvWWVhcj48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</w:fldData>
        </w:fldChar>
      </w:r>
      <w:r w:rsidRPr="003D306D">
        <w:instrText xml:space="preserve"> ADDIN EN.CITE.DATA </w:instrText>
      </w:r>
      <w:r w:rsidR="00122438" w:rsidRPr="003D306D">
        <w:fldChar w:fldCharType="end"/>
      </w:r>
      <w:r w:rsidR="00122438" w:rsidRPr="003D306D">
        <w:fldChar w:fldCharType="end"/>
      </w:r>
      <w:r>
        <w:t>suggests</w:t>
      </w:r>
      <w:r w:rsidRPr="003D306D">
        <w:t xml:space="preserve"> </w:t>
      </w:r>
      <w:r>
        <w:t>possible</w:t>
      </w:r>
      <w:r w:rsidRPr="003D306D">
        <w:t xml:space="preserve"> </w:t>
      </w:r>
      <w:r>
        <w:t xml:space="preserve">anti-apoptotic and regulatory effects of IGF-1 on </w:t>
      </w:r>
      <w:r w:rsidRPr="003D306D">
        <w:t>cell proliferation</w:t>
      </w:r>
      <w:r>
        <w:t xml:space="preserve"> and differentiation</w:t>
      </w:r>
      <w:r w:rsidRPr="003D306D">
        <w:t xml:space="preserve"> </w:t>
      </w:r>
      <w:r w:rsidR="00122438">
        <w:fldChar w:fldCharType="begin" w:fldLock="1"/>
      </w:r>
      <w:r w:rsidR="00994410">
        <w:instrText>ADDIN CSL_CITATION { "citationItems" : [ { "id" : "ITEM-1", "itemData" : { "DOI" : "10.1007/s10495-010-0547-z", "ISBN" : "1573-675X (Electronic)\n1360-8185 (Linking)", "PMID" : "20963499", "abstract" : "Parkinson's disease (PD) is primarily caused by severe degeneration and loss of dopamine neurons in the substantia nigra pars compacta. Thus, preventing the death of dopaminergic neurons is thought to be a potential strategy to interfere with the development of PD. In the present work, we studied the effect of insulin-like growth factor-1 (IGF-1) on 1-methyl-4-phenylpyridinium (MPP+)-induced apoptosis in human neuroblastoma SH-EP1 cells. We found that the PI3K/AKT pathway plays a central role in IGF-mediated cell survival against MPP+ neurotoxicity. Furthermore, we demonstrated that the protective effect of AKT is largely dependent on the inactivation of GSK-3beta, since inhibition of GSK-3beta by its inhibitor, BIO, could mimic the protective effect of IGF-1 on MPP+-induced cell death in SH-EP1 cells. Interestingly, the IGF-1 potentiated PI3K/AKT activity is found to negatively regulate the JNK related apoptotic pathway and this negative regulation is further shown to be mediated by AKT-dependent GSK-3beta inactivation. Thus, our results demonstrated that IGF-1 protects SH-EP1 cells from MPP+-induced apoptotic cell death via PI3K/AKT/GSK-3beta pathway, which in turn inhibits MPP+-induced JNK activation.", "author" : [ { "dropping-particle" : "", "family" : "Wang", "given" : "L", "non-dropping-particle" : "", "parse-names" : false, "suffix" : "" }, { "dropping-particle" : "", "family" : "Yang", "given" : "H J", "non-dropping-particle" : "", "parse-names" : false, "suffix" : "" }, { "dropping-particle" : "", "family" : "Xia", "given" : "Y Y", "non-dropping-particle" : "", "parse-names" : false, "suffix" : "" }, { "dropping-particle" : "", "family" : "Feng", "given" : "Z W", "non-dropping-particle" : "", "parse-names" : false, "suffix" : "" } ], "container-title" : "Apoptosis", "edition" : "2010/10/22", "id" : "ITEM-1", "issue" : "12", "issued" : { "date-parts" : [ [ "2010" ] ] }, "note" : "Wang, Lei\nYang, Hai-Jie\nXia, Yin-Yan\nFeng, Zhi-Wei\nResearch Support, Non-U.S. Gov't\nUnited States\nApoptosis : an international journal on programmed cell death\nApoptosis. 2010 Dec;15(12):1470-9.", "page" : "1470-1479", "title" : "Insulin-like growth factor 1 protects human neuroblastoma cells SH-EP1 against MPP+-induced apoptosis by AKT/GSK-3beta/JNK signaling", "type" : "article-journal", "volume" : "15" }, "uris" : [ "http://www.mendeley.com/documents/?uuid=59dd13db-8b90-4e85-8862-8c793e423094" ] }, { "id" : "ITEM-2", "itemData" : { "DOI" : "S0300-483X(10)00002-8 [pii]\n10.1016/j.tox.2010.01.001", "ISBN" : "1879-3185 (Electronic)\n0300-483X (Linking)", "PMID" : "20064577", "abstract" : "Dopaminergic neurons are lost mainly through apoptosis in Parkinson's disease. Insulin like growth factor-1 (IGF-1) inhibits apoptosis in a wide variety of tissues. Here we have shown that IGF-1 protects PC12 cells from toxic effects of 1-methyl-4-phenylpyridiniumion (MPP(+)). Treatment of PC12 cells with recombinant human IGF-1 significantly decreased apoptosis caused by MPP(+) as measured by acridine orange/ethidium bromide staining. IGF-1 treatment induced sustained phosphorylation of glycogen synthase kinase-3beta (GSK-3beta) as shown by western blot analysis. The anti-apoptotic effect of IGF-1 was abrogated by LY294002, which indirectly inhibits phosphorylation of GSK-3beta. Lithium chloride (LiCl), a known inhibitor of GSK-3beta, also blocked MPP(+)-induced apoptosis. Finally, although IGF-1 enhanced phosphorylation of extracellular signal-regulated kinases ERK1 and 2 (ERK1/2), PD98059, a specific inhibitor of ERK1/2, did not alter the survival effect of IGF-1. Thus, our findings indicate that IGF-1 protects PC12 cells exposed to MPP(+) from apoptosis via the GSK-3beta signaling pathway.", "author" : [ { "dropping-particle" : "", "family" : "Sun", "given" : "X", "non-dropping-particle" : "", "parse-names" : false, "suffix" : "" }, { "dropping-particle" : "", "family" : "Huang", "given" : "L", "non-dropping-particle" : "", "parse-names" : false, "suffix" : "" }, { "dropping-particle" : "", "family" : "Zhang", "given" : "M", "non-dropping-particle" : "", "parse-names" : false, "suffix" : "" }, { "dropping-particle" : "", "family" : "Sun", "given" : "S", "non-dropping-particle" : "", "parse-names" : false, "suffix" : "" }, { "dropping-particle" : "", "family" : "Wu", "given" : "Y", "non-dropping-particle" : "", "parse-names" : false, "suffix" : "" } ], "container-title" : "Toxicology", "edition" : "2010/01/13", "id" : "ITEM-2", "issue" : "1-2", "issued" : { "date-parts" : [ [ "2010" ] ] }, "note" : "Sun, Xin\nHuang, Luqi\nZhang, Min\nSun, Shenggang\nWu, Yan\nIreland\nToxicology\nToxicology. 2010 Apr 30;271(1-2):5-12. Epub 2010 Jan 12.", "page" : "5-12", "title" : "Insulin like growth factor-1 prevents 1-mentyl-4-phenylphyridinium-induced apoptosis in PC12 cells through activation of glycogen synthase kinase-3beta", "type" : "article-journal", "volume" : "271" }, "uris" : [ "http://www.mendeley.com/documents/?uuid=880508bf-488f-4708-934d-524b25b61e9b" ] }, { "id" : "ITEM-3", "itemData" : { "DOI" : "PTO472 [pii]\n10.1111/j.1742-7843.2009.00472.x", "ISBN" : "1742-7843 (Electronic)\n1742-7835 (Linking)", "PMID" : "19874289", "abstract" : "Human peripheral blood lymphocytes have been useful as a putative model of oxidative stress-induced apoptosis for Parkinson's disease. The present work shows that rotenone, a mitochondrial complex I inhibitor, induced time- and concentration-dependent apoptosis in lymphocytes which was mediated by anion superoxide radicals (O(2)*(-))/hydrogen peroxide, depolarization of mitochondria, caspase-3 activation, concomitantly with the nuclear translocation of transcription factors such as NF-kappaB, p53, c-Jun and nuclei fragmentation. Since insulin-like growth factor-1 (IGF-1) interferes with a cell's apoptotic machinery when subjected to several stressful conditions, it is demonstrated here for the first time that IGF-1 effectively protects lymphocytes against rotenone through PI-3K/Akt activation, down-regulation of p53 and maintenance of mitochondrial membrane potential independently of ROS generation. These data might contribute to understanding the role played by IGF-1 against oxidative stress stimuli.", "author" : [ { "dropping-particle" : "", "family" : "Avila-Gomez", "given" : "I C", "non-dropping-particle" : "", "parse-names" : false, "suffix" : "" }, { "dropping-particle" : "", "family" : "Velez-Pardo", "given" : "C", "non-dropping-particle" : "", "parse-names" : false, "suffix" : "" }, { "dropping-particle" : "", "family" : "Jimenez-Del-Rio", "given" : "M", "non-dropping-particle" : "", "parse-names" : false, "suffix" : "" } ], "container-title" : "Basic Clin Pharmacol Toxicol", "edition" : "2009/10/31", "id" : "ITEM-3", "issue" : "1", "issued" : { "date-parts" : [ [ "2009" ] ] }, "note" : "Avila-Gomez, Isabel Cristina\nVelez-Pardo, Carlos\nJimenez-Del-Rio, Marlene\nResearch Support, Non-U.S. Gov't\nDenmark\nBasic &amp; clinical pharmacology &amp; toxicology\nBasic Clin Pharmacol Toxicol. 2010 Jan;106(1):53-61. Epub 2009 Oct 28.", "page" : "53-61", "title" : "Effects of insulin-like growth factor-1 on rotenone-induced apoptosis in human lymphocyte cells", "type" : "article-journal", "volume" : "106" }, "uris" : [ "http://www.mendeley.com/documents/?uuid=eebbe00d-7c78-435b-a3f5-6348fd6aecc8" ] } ], "mendeley" : { "previouslyFormattedCitation" : "(Avila-Gomez et al., 2009; Sun et al., 2010; Wang et al., 2010b)" }, "properties" : { "noteIndex" : 0 }, "schema" : "https://github.com/citation-style-language/schema/raw/master/csl-citation.json" }</w:instrText>
      </w:r>
      <w:r w:rsidR="00122438">
        <w:fldChar w:fldCharType="separate"/>
      </w:r>
      <w:r w:rsidR="007413E0" w:rsidRPr="00660074">
        <w:rPr>
          <w:noProof/>
        </w:rPr>
        <w:t>(Avila-Gomez et al., 2009; Sun et al., 2010; Wang et al., 2010b)</w:t>
      </w:r>
      <w:r w:rsidR="00122438">
        <w:fldChar w:fldCharType="end"/>
      </w:r>
      <w:r w:rsidR="00122438" w:rsidRPr="003D306D">
        <w:fldChar w:fldCharType="begin"/>
      </w:r>
      <w:r w:rsidRPr="003D306D">
        <w:instrText xml:space="preserve"> ADDIN EN.CITE &lt;EndNote&gt;&lt;Cite&gt;&lt;Author&gt;Avila-Gomez&lt;/Author&gt;&lt;Year&gt;2009&lt;/Year&gt;&lt;RecNum&gt;57&lt;/RecNum&gt;&lt;record&gt;&lt;rec-number&gt;57&lt;/rec-number&gt;&lt;foreign-keys&gt;&lt;key app="EN" db-id="0txpvsw9qedefoetxa5x5ff5pdv5rsstwewr"&gt;57&lt;/key&gt;&lt;/foreign-keys&gt;&lt;ref-type name="Journal Article"&gt;17&lt;/ref-type&gt;&lt;contributors&gt;&lt;authors&gt;&lt;author&gt;Avila-Gomez, I. C.&lt;/author&gt;&lt;author&gt;Velez-Pardo, C.&lt;/author&gt;&lt;author&gt;Jimenez-Del-Rio, M.&lt;/author&gt;&lt;/authors&gt;&lt;/contributors&gt;&lt;auth-address&gt;School of Medicine, Medical Research Institute, Neuroscience Research Program, University of Antioquia, Medellin, Colombia.&lt;/auth-address&gt;&lt;titles&gt;&lt;title&gt;Effects of insulin-like growth factor-1 on rotenone-induced apoptosis in human lymphocyte cells&lt;/title&gt;&lt;secondary-title&gt;Basic Clin Pharmacol Toxicol&lt;/secondary-title&gt;&lt;/titles&gt;&lt;periodical&gt;&lt;full-title&gt;Basic Clin Pharmacol Toxicol&lt;/full-title&gt;&lt;/periodical&gt;&lt;pages&gt;53-61&lt;/pages&gt;&lt;volume&gt;106&lt;/volume&gt;&lt;number&gt;1&lt;/number&gt;&lt;edition&gt;2009/10/31&lt;/edition&gt;&lt;keywords&gt;&lt;keyword&gt;1-Phosphatidylinositol 3-Kinase/physiology&lt;/keyword&gt;&lt;keyword&gt;Adult&lt;/keyword&gt;&lt;keyword&gt;Amino Acid Sequence&lt;/keyword&gt;&lt;keyword&gt;Apoptosis/*drug effects&lt;/keyword&gt;&lt;keyword&gt;Caspase 3/antagonists &amp;amp; inhibitors&lt;/keyword&gt;&lt;keyword&gt;Humans&lt;/keyword&gt;&lt;keyword&gt;Insulin-Like Growth Factor I/*pharmacology&lt;/keyword&gt;&lt;keyword&gt;Lymphocytes/*drug effects&lt;/keyword&gt;&lt;keyword&gt;Male&lt;/keyword&gt;&lt;keyword&gt;Molecular Sequence Data&lt;/keyword&gt;&lt;keyword&gt;NF-kappa B/physiology&lt;/keyword&gt;&lt;keyword&gt;Rotenone/*toxicity&lt;/keyword&gt;&lt;keyword&gt;Superoxides/metabolism&lt;/keyword&gt;&lt;keyword&gt;Tumor Suppressor Protein p53/physiology&lt;/keyword&gt;&lt;/keywords&gt;&lt;dates&gt;&lt;year&gt;2009&lt;/year&gt;&lt;pub-dates&gt;&lt;date&gt;Jan&lt;/date&gt;&lt;/pub-dates&gt;&lt;/dates&gt;&lt;isbn&gt;1742-7843 (Electronic)&amp;#xD;1742-7835 (Linking)&lt;/isbn&gt;&lt;accession-num&gt;19874289&lt;/accession-num&gt;&lt;urls&gt;&lt;related-urls&gt;&lt;url&gt;http://www.ncbi.nlm.nih.gov/entrez/query.fcgi?cmd=Retrieve&amp;amp;db=PubMed&amp;amp;dopt=Citation&amp;amp;list_uids=19874289&lt;/url&gt;&lt;/related-urls&gt;&lt;/urls&gt;&lt;electronic-resource-num&gt;PTO472 [pii]&amp;#xD;10.1111/j.1742-7843.2009.00472.x&lt;/electronic-resource-num&gt;&lt;language&gt;eng&lt;/language&gt;&lt;/record&gt;&lt;/Cite&gt;&lt;/EndNote&gt;</w:instrText>
      </w:r>
      <w:r w:rsidR="00122438" w:rsidRPr="003D306D">
        <w:fldChar w:fldCharType="end"/>
      </w:r>
      <w:r w:rsidRPr="003D306D">
        <w:t xml:space="preserve">. </w:t>
      </w:r>
    </w:p>
    <w:p w:rsidR="006179E6" w:rsidRPr="003D306D" w:rsidRDefault="006179E6" w:rsidP="006179E6">
      <w:pPr>
        <w:pStyle w:val="Heading2"/>
        <w:rPr>
          <w:szCs w:val="23"/>
        </w:rPr>
      </w:pPr>
      <w:bookmarkStart w:id="330" w:name="_Toc339016739"/>
      <w:bookmarkStart w:id="331" w:name="_Toc340756440"/>
      <w:bookmarkStart w:id="332" w:name="_Toc341038767"/>
      <w:bookmarkStart w:id="333" w:name="_Toc370678302"/>
      <w:r w:rsidRPr="003D306D">
        <w:rPr>
          <w:szCs w:val="23"/>
        </w:rPr>
        <w:t>1.11.2. Potential effects of IGF-1 in PD treatment</w:t>
      </w:r>
      <w:bookmarkEnd w:id="330"/>
      <w:bookmarkEnd w:id="331"/>
      <w:bookmarkEnd w:id="332"/>
      <w:bookmarkEnd w:id="333"/>
    </w:p>
    <w:p w:rsidR="006179E6" w:rsidRPr="003D306D" w:rsidRDefault="006179E6" w:rsidP="006179E6">
      <w:r>
        <w:rPr>
          <w:lang w:eastAsia="en-GB"/>
        </w:rPr>
        <w:t>To date, t</w:t>
      </w:r>
      <w:r w:rsidRPr="003D306D">
        <w:rPr>
          <w:lang w:eastAsia="en-GB"/>
        </w:rPr>
        <w:t>he exact role</w:t>
      </w:r>
      <w:r>
        <w:rPr>
          <w:lang w:eastAsia="en-GB"/>
        </w:rPr>
        <w:t>s</w:t>
      </w:r>
      <w:r w:rsidRPr="003D306D">
        <w:rPr>
          <w:lang w:eastAsia="en-GB"/>
        </w:rPr>
        <w:t xml:space="preserve"> of IGF-1 in PD </w:t>
      </w:r>
      <w:r w:rsidR="00057957">
        <w:rPr>
          <w:lang w:eastAsia="en-GB"/>
        </w:rPr>
        <w:t>are</w:t>
      </w:r>
      <w:r>
        <w:rPr>
          <w:lang w:eastAsia="en-GB"/>
        </w:rPr>
        <w:t xml:space="preserve"> under debate.</w:t>
      </w:r>
      <w:r w:rsidRPr="003D306D">
        <w:rPr>
          <w:lang w:eastAsia="en-GB"/>
        </w:rPr>
        <w:t xml:space="preserve"> </w:t>
      </w:r>
      <w:r>
        <w:rPr>
          <w:lang w:eastAsia="en-GB"/>
        </w:rPr>
        <w:t xml:space="preserve">However, </w:t>
      </w:r>
      <w:r w:rsidRPr="003D306D">
        <w:rPr>
          <w:lang w:eastAsia="en-GB"/>
        </w:rPr>
        <w:t xml:space="preserve">a decrease in plasma IGF-1 levels associated </w:t>
      </w:r>
      <w:r w:rsidRPr="00514AA4">
        <w:rPr>
          <w:lang w:eastAsia="en-GB"/>
        </w:rPr>
        <w:t xml:space="preserve">with cognitive decline </w:t>
      </w:r>
      <w:r w:rsidR="00514AA4" w:rsidRPr="00514AA4">
        <w:rPr>
          <w:lang w:eastAsia="en-GB"/>
        </w:rPr>
        <w:t>in PD</w:t>
      </w:r>
      <w:r w:rsidR="00514AA4">
        <w:rPr>
          <w:lang w:eastAsia="en-GB"/>
        </w:rPr>
        <w:t xml:space="preserve"> </w:t>
      </w:r>
      <w:r>
        <w:rPr>
          <w:lang w:eastAsia="en-GB"/>
        </w:rPr>
        <w:t>has been reported</w:t>
      </w:r>
      <w:r w:rsidRPr="003D306D">
        <w:rPr>
          <w:lang w:eastAsia="en-GB"/>
        </w:rPr>
        <w:t xml:space="preserve"> </w:t>
      </w:r>
      <w:r w:rsidR="00122438" w:rsidRPr="003D306D">
        <w:fldChar w:fldCharType="begin" w:fldLock="1"/>
      </w:r>
      <w:r w:rsidR="00994410">
        <w:instrText>ADDIN CSL_CITATION { "citationItems" : [ { "id" : "ITEM-1", "itemData" : { "DOI" : "10.1016/j.ghir.2006.11.001", "ISSN" : "1096-6374", "PMID" : "17208483", "abstract" : "Increasing evidences from experimental and human studies suggest that the activity of the growth hormone (GH/insulin-like growth factor-I) axis may contribute to the age-related cognitive decline and poor cognition in late life.", "author" : [ { "dropping-particle" : "", "family" : "Landi", "given" : "Francesco", "non-dropping-particle" : "", "parse-names" : false, "suffix" : "" }, { "dropping-particle" : "", "family" : "Capoluongo", "given" : "Ettore", "non-dropping-particle" : "", "parse-names" : false, "suffix" : "" }, { "dropping-particle" : "", "family" : "Russo", "given" : "Andrea", "non-dropping-particle" : "", "parse-names" : false, "suffix" : "" }, { "dropping-particle" : "", "family" : "Onder", "given" : "Graziano", "non-dropping-particle" : "", "parse-names" : false, "suffix" : "" }, { "dropping-particle" : "", "family" : "Cesari", "given" : "Matteo", "non-dropping-particle" : "", "parse-names" : false, "suffix" : "" }, { "dropping-particle" : "", "family" : "Lulli", "given" : "Paola", "non-dropping-particle" : "", "parse-names" : false, "suffix" : "" }, { "dropping-particle" : "", "family" : "Minucci", "given" : "Angelo", "non-dropping-particle" : "", "parse-names" : false, "suffix" : "" }, { "dropping-particle" : "", "family" : "Pahor", "given" : "Marco", "non-dropping-particle" : "", "parse-names" : false, "suffix" : "" }, { "dropping-particle" : "", "family" : "Zuppi", "given" : "Cecilia", "non-dropping-particle" : "", "parse-names" : false, "suffix" : "" }, { "dropping-particle" : "", "family" : "Bernabei", "given" : "Roberto", "non-dropping-particle" : "", "parse-names" : false, "suffix" : "" } ], "container-title" : "Growth hormone &amp; IGF research : official journal of the Growth Hormone Research Society and the International IGF Research Society", "id" : "ITEM-1", "issue" : "1", "issued" : { "date-parts" : [ [ "2007", "2" ] ] }, "page" : "58-66", "title" : "Free insulin-like growth factor-I and cognitive function in older persons living in community.", "type" : "article-journal", "volume" : "17" }, "uris" : [ "http://www.mendeley.com/documents/?uuid=59676071-709f-43c7-9a36-05275fede070" ] } ], "mendeley" : { "previouslyFormattedCitation" : "(Landi et al., 2007)" }, "properties" : { "noteIndex" : 0 }, "schema" : "https://github.com/citation-style-language/schema/raw/master/csl-citation.json" }</w:instrText>
      </w:r>
      <w:r w:rsidR="00122438" w:rsidRPr="003D306D">
        <w:fldChar w:fldCharType="separate"/>
      </w:r>
      <w:r w:rsidRPr="00660074">
        <w:rPr>
          <w:noProof/>
        </w:rPr>
        <w:t>(Landi et al., 2007)</w:t>
      </w:r>
      <w:r w:rsidR="00122438" w:rsidRPr="003D306D">
        <w:fldChar w:fldCharType="end"/>
      </w:r>
      <w:r w:rsidRPr="003D306D">
        <w:t xml:space="preserve">. Conversely, </w:t>
      </w:r>
      <w:r>
        <w:t xml:space="preserve">IGF-1 concentrations in the serum and cerebrospinal fluid of PD patients have been demonstrated to be higher than in healthy age-matched controls </w:t>
      </w:r>
      <w:r w:rsidR="00122438">
        <w:fldChar w:fldCharType="begin" w:fldLock="1"/>
      </w:r>
      <w:r w:rsidR="00994410">
        <w:instrText>ADDIN CSL_CITATION { "citationItems" : [ { "id" : "ITEM-1", "itemData" : { "DOI" : "S0967-5868(09)00672-9 [pii]\n10.1016/j.jocn.2009.08.013", "ISBN" : "1532-2653 (Electronic)\n0967-5868 (Linking)", "PMID" : "20189394", "abstract" : "Parkinson's disease (PD) is characterized by progressive loss of dopaminergic neurons in the substantia nigra. Insulin like growth factor-1 (IGF-1) promotes the survival of dopaminergic neurons and protects them from toxin-induced damage in vitro. IGF-1 is produced by a wide variety of cells and is found in many physiological fluids, including cerebrospinal fluid (CSF). IGFs in physiological fluids are associated with insulin-like growth factor binding proteins (IGFBPs), which bind to them and modulate their bioactivity at the cellular level. Since the CSF is in contact with the extracellular space of the brain, biochemical brain modifications are, to some extent, reflected in the CSF, and peptides and growth factors in the CSF can be used as biomarkers of PD. The aim of this study was to determine the concentrations of IGF-1 and IGFBPs in the serum and CSF of patients with PD. Concentrations were measured in a total of 76 CSF samples from patients with PD (n=38) and controls (n=38). Serum and CSF IGF-1 and IGFBP concentrations were higher in patients with PD than in controls (p&lt;0.001). We conclude that IGF-1 and IGFBPs are always present in human serum and CSF, and may be involved in the pathophysiology of PD.", "author" : [ { "dropping-particle" : "", "family" : "Mashayekhi", "given" : "F", "non-dropping-particle" : "", "parse-names" : false, "suffix" : "" }, { "dropping-particle" : "", "family" : "Mirzajani", "given" : "E", "non-dropping-particle" : "", "parse-names" : false, "suffix" : "" }, { "dropping-particle" : "", "family" : "Naji", "given" : "M", "non-dropping-particle" : "", "parse-names" : false, "suffix" : "" }, { "dropping-particle" : "", "family" : "Azari", "given" : "M", "non-dropping-particle" : "", "parse-names" : false, "suffix" : "" } ], "container-title" : "J Clin Neurosci", "edition" : "2010/03/02", "id" : "ITEM-1", "issue" : "5", "issued" : { "date-parts" : [ [ "2010" ] ] }, "note" : "Mashayekhi, Farhad\nMirzajani, Ebrahim\nNaji, Mohammad\nAzari, Majid\nResearch Support, Non-U.S. Gov't\nScotland\nJournal of clinical neuroscience : official journal of the Neurosurgical Society of Australasia\nJ Clin Neurosci. 2010 May;17(5):623-7. Epub 2010 Feb 26.", "page" : "623-627", "title" : "Expression of insulin-like growth factor-1 and insulin-like growth factor binding proteins in the serum and cerebrospinal fluid of patients with Parkinson's disease", "type" : "article-journal", "volume" : "17" }, "uris" : [ "http://www.mendeley.com/documents/?uuid=f71f18ed-eb4c-4c6b-82da-88274de457b7" ] } ], "mendeley" : { "previouslyFormattedCitation" : "(Mashayekhi et al., 2010)" }, "properties" : { "noteIndex" : 0 }, "schema" : "https://github.com/citation-style-language/schema/raw/master/csl-citation.json" }</w:instrText>
      </w:r>
      <w:r w:rsidR="00122438">
        <w:fldChar w:fldCharType="separate"/>
      </w:r>
      <w:r w:rsidR="007413E0" w:rsidRPr="00660074">
        <w:rPr>
          <w:noProof/>
        </w:rPr>
        <w:t>(Mashayekhi et al., 2010)</w:t>
      </w:r>
      <w:r w:rsidR="00122438">
        <w:fldChar w:fldCharType="end"/>
      </w:r>
      <w:r>
        <w:t xml:space="preserve">. The results have been later confirmed by </w:t>
      </w:r>
      <w:r w:rsidRPr="003D306D">
        <w:t xml:space="preserve">post-mortem </w:t>
      </w:r>
      <w:r>
        <w:t xml:space="preserve">analysis of PD samples, with </w:t>
      </w:r>
      <w:r w:rsidRPr="003D306D">
        <w:rPr>
          <w:lang w:eastAsia="en-GB"/>
        </w:rPr>
        <w:t>increase</w:t>
      </w:r>
      <w:r>
        <w:rPr>
          <w:lang w:eastAsia="en-GB"/>
        </w:rPr>
        <w:t>d</w:t>
      </w:r>
      <w:r w:rsidRPr="003D306D">
        <w:rPr>
          <w:lang w:eastAsia="en-GB"/>
        </w:rPr>
        <w:t xml:space="preserve"> plasma IGF-1 levels observed </w:t>
      </w:r>
      <w:r w:rsidR="00122438" w:rsidRPr="003D306D">
        <w:rPr>
          <w:lang w:eastAsia="en-GB"/>
        </w:rPr>
        <w:fldChar w:fldCharType="begin" w:fldLock="1"/>
      </w:r>
      <w:r w:rsidR="00994410">
        <w:rPr>
          <w:lang w:eastAsia="en-GB"/>
        </w:rPr>
        <w:instrText>ADDIN CSL_CITATION { "citationItems" : [ { "id" : "ITEM-1", "itemData" : { "ISSN" : "1387-2877", "abstract" : "Parkinson's disease (PD) and dementia with Lewy bodies (DLB) frequently overlap with Alzheimer's disease, which is linked to brain impairments in insulin, insulin-like growth factor (IGF), and neurotrophin signaling. We explored whether similar abnormalities occur in PD or DLB, and examined the role of manganese toxicity in PD/DLB pathogenesis. Quantitative RT-PCR demonstrated reduced expression of insulin, IGF-II, and insulin, IGF-I, and IGF-II receptors (R) in PD and/or DLB frontal white matter and amygdala, and reduced IGF-IR and IGF-IIR mRNA in DLB frontal cortex. IGF-I and IGF-II resistance was present in DLB but not PD frontal cortex, and associated with reduced expression of Hu, nerve growth factor, and Trk neurotrophin receptors, and increased levels of glial fibrillary acidic protein, alpha-synuclein, dopamine-beta-hydroxylase, 4-hydroxy-2-nonenal (HNE), and ubiquitin immunoreactivity. MnCl2 treatment reduced survival, ATP, and insulin, IGF-I and IGF-II receptor expression, and increased alpha-synuclein, HNE, and ubiquitin immunoreactivity in cultured neurons. The results suggest that: 1) IGF-I, IGF-II, and neurotrophin signaling are more impaired in DLB than PD, corresponding with DLB's more pronounced neurodegeneration, oxidative stress, and alpha-synuclein accumulation; 2) MnCl2 exposure causes PD/DLB associated abnormalities in central nervous system neurons, and therefore may contribute to their molecular pathogenesis; and 3) molecular abnormalities in PD/DLB overlap with but are distinguishable from Alzheimer's disease.", "author" : [ { "dropping-particle" : "", "family" : "Tong", "given" : "Ming", "non-dropping-particle" : "", "parse-names" : false, "suffix" : "" }, { "dropping-particle" : "", "family" : "Dong", "given" : "Matthew", "non-dropping-particle" : "", "parse-names" : false, "suffix" : "" }, { "dropping-particle" : "", "family" : "la Monte", "given" : "Suzanne M", "non-dropping-particle" : "de", "parse-names" : false, "suffix" : "" } ], "container-title" : "Journal of Alzheimer's disease : JAD", "id" : "ITEM-1", "issue" : "3", "issued" : { "date-parts" : [ [ "2009", "1" ] ] }, "page" : "585-99", "title" : "Brain insulin-like growth factor and neurotrophin resistance in Parkinson's disease and dementia with Lewy bodies: potential role of manganese neurotoxicity.", "type" : "article-journal", "volume" : "16" }, "uris" : [ "http://www.mendeley.com/documents/?uuid=86444d05-d806-4d18-a8a6-4de15469c867" ] } ], "mendeley" : { "previouslyFormattedCitation" : "(Tong et al., 2009)" }, "properties" : { "noteIndex" : 0 }, "schema" : "https://github.com/citation-style-language/schema/raw/master/csl-citation.json" }</w:instrText>
      </w:r>
      <w:r w:rsidR="00122438" w:rsidRPr="003D306D">
        <w:rPr>
          <w:lang w:eastAsia="en-GB"/>
        </w:rPr>
        <w:fldChar w:fldCharType="separate"/>
      </w:r>
      <w:r w:rsidR="007413E0" w:rsidRPr="00660074">
        <w:rPr>
          <w:noProof/>
          <w:lang w:eastAsia="en-GB"/>
        </w:rPr>
        <w:t>(Tong et al., 2009)</w:t>
      </w:r>
      <w:r w:rsidR="00122438" w:rsidRPr="003D306D">
        <w:rPr>
          <w:lang w:eastAsia="en-GB"/>
        </w:rPr>
        <w:fldChar w:fldCharType="end"/>
      </w:r>
      <w:r w:rsidRPr="003D306D">
        <w:rPr>
          <w:lang w:eastAsia="en-GB"/>
        </w:rPr>
        <w:t xml:space="preserve"> suggesting that there may be a compensatory increase in IGF-1 levels due to the </w:t>
      </w:r>
      <w:r>
        <w:rPr>
          <w:lang w:eastAsia="en-GB"/>
        </w:rPr>
        <w:t xml:space="preserve">ongoing </w:t>
      </w:r>
      <w:r w:rsidRPr="003D306D">
        <w:rPr>
          <w:lang w:eastAsia="en-GB"/>
        </w:rPr>
        <w:t xml:space="preserve">cell loss </w:t>
      </w:r>
      <w:r>
        <w:rPr>
          <w:lang w:eastAsia="en-GB"/>
        </w:rPr>
        <w:t>as seen in PD</w:t>
      </w:r>
      <w:r w:rsidRPr="003D306D">
        <w:t xml:space="preserve">. </w:t>
      </w:r>
    </w:p>
    <w:p w:rsidR="006179E6" w:rsidRDefault="006179E6" w:rsidP="006179E6">
      <w:r w:rsidRPr="003D306D">
        <w:rPr>
          <w:lang w:eastAsia="en-GB"/>
        </w:rPr>
        <w:lastRenderedPageBreak/>
        <w:t xml:space="preserve">Interestingly, whilst GDNF has been extensively studied in PD, IGF-1 </w:t>
      </w:r>
      <w:r>
        <w:rPr>
          <w:lang w:eastAsia="en-GB"/>
        </w:rPr>
        <w:t xml:space="preserve">has </w:t>
      </w:r>
      <w:r w:rsidRPr="003D306D">
        <w:rPr>
          <w:lang w:eastAsia="en-GB"/>
        </w:rPr>
        <w:t>remain</w:t>
      </w:r>
      <w:r>
        <w:rPr>
          <w:lang w:eastAsia="en-GB"/>
        </w:rPr>
        <w:t>ed</w:t>
      </w:r>
      <w:r w:rsidRPr="003D306D">
        <w:rPr>
          <w:lang w:eastAsia="en-GB"/>
        </w:rPr>
        <w:t xml:space="preserve"> less well characterised. </w:t>
      </w:r>
      <w:r>
        <w:rPr>
          <w:lang w:eastAsia="en-GB"/>
        </w:rPr>
        <w:t xml:space="preserve">Guan et al. (2000) and </w:t>
      </w:r>
      <w:r w:rsidRPr="003D306D">
        <w:rPr>
          <w:lang w:eastAsia="en-GB"/>
        </w:rPr>
        <w:t xml:space="preserve">Offen </w:t>
      </w:r>
      <w:r>
        <w:rPr>
          <w:lang w:eastAsia="en-GB"/>
        </w:rPr>
        <w:t xml:space="preserve">et al. (2001) were possibly </w:t>
      </w:r>
      <w:r w:rsidRPr="003D306D">
        <w:rPr>
          <w:lang w:eastAsia="en-GB"/>
        </w:rPr>
        <w:t xml:space="preserve">the first </w:t>
      </w:r>
      <w:r>
        <w:rPr>
          <w:lang w:eastAsia="en-GB"/>
        </w:rPr>
        <w:t xml:space="preserve">two groups demonstrating the </w:t>
      </w:r>
      <w:r w:rsidRPr="003D306D">
        <w:rPr>
          <w:lang w:eastAsia="en-GB"/>
        </w:rPr>
        <w:t xml:space="preserve">neuroprotection </w:t>
      </w:r>
      <w:r>
        <w:rPr>
          <w:lang w:eastAsia="en-GB"/>
        </w:rPr>
        <w:t xml:space="preserve">of IGF-1 </w:t>
      </w:r>
      <w:r w:rsidRPr="003D306D">
        <w:rPr>
          <w:lang w:eastAsia="en-GB"/>
        </w:rPr>
        <w:t xml:space="preserve">against </w:t>
      </w:r>
      <w:r w:rsidRPr="003D306D">
        <w:t xml:space="preserve">6-OHDA toxicity </w:t>
      </w:r>
      <w:r w:rsidRPr="003D306D">
        <w:rPr>
          <w:lang w:eastAsia="en-GB"/>
        </w:rPr>
        <w:t>in rodent neuronal cell cultures</w:t>
      </w:r>
      <w:r>
        <w:rPr>
          <w:lang w:eastAsia="en-GB"/>
        </w:rPr>
        <w:t xml:space="preserve"> </w:t>
      </w:r>
      <w:r w:rsidR="00D70F49">
        <w:rPr>
          <w:lang w:eastAsia="en-GB"/>
        </w:rPr>
        <w:t xml:space="preserve">and </w:t>
      </w:r>
      <w:r w:rsidR="000D4445">
        <w:rPr>
          <w:lang w:eastAsia="en-GB"/>
        </w:rPr>
        <w:t xml:space="preserve">MFB lesioned </w:t>
      </w:r>
      <w:r w:rsidR="00D70F49">
        <w:rPr>
          <w:lang w:eastAsia="en-GB"/>
        </w:rPr>
        <w:t xml:space="preserve">model </w:t>
      </w:r>
      <w:r w:rsidR="00122438">
        <w:rPr>
          <w:lang w:eastAsia="en-GB"/>
        </w:rPr>
        <w:fldChar w:fldCharType="begin" w:fldLock="1"/>
      </w:r>
      <w:r w:rsidR="00994410">
        <w:rPr>
          <w:lang w:eastAsia="en-GB"/>
        </w:rPr>
        <w:instrText>ADDIN CSL_CITATION { "citationItems" : [ { "id" : "ITEM-1", "itemData" : { "DOI" : "S0006-8993(00)01988-0 [pii]", "ISBN" : "0006-8993 (Print)\n0006-8993 (Linking)", "PMID" : "10719076", "abstract" : "The effect of the N-terminal tripeptide of insulin-like growth factor (IGF)-1, glycine-proline-glutamate (GPE), as a neuroprotective agent for nigro-striatal dopaminergic neurons was examined in the present study using a rat model of Parkinson's disease. A unilateral nigro-striatal lesion was induced in rats by injecting 6-hydroxydopamine (6-OHDA) into the right medial forebrain bundle (MFB). GPE (3 microgram) or its vehicle was administered intracerebroventricularly (i.c.v.) 2 h after the 6-OHDA lesion. Tyrosine-hydroxylase (TH) immunohistochemistry in the substantia nigra compacta (SNc) and the striatum were examined 2 weeks after the lesion. Following 6-OHDA injection, the number of TH immunopositive neurons in the ipsilateral SNc was reduced. The density of TH immunostaining was also reduced in the ipsilateral SNc and the striatum. Treatment with a single dose of GPE (n=9) significantly prevented the loss of TH immunopositive neurons (p&lt;0. 001) and restored the TH immunoreactivity in both the SNc and the striatum compared with the vehicle control group (n=9, p&lt;0.001). The results suggest that GPE showed promise as a potential treatment for Parkinson's disease.", "author" : [ { "dropping-particle" : "", "family" : "Guan", "given" : "J", "non-dropping-particle" : "", "parse-names" : false, "suffix" : "" }, { "dropping-particle" : "", "family" : "Krishnamurthi", "given" : "R", "non-dropping-particle" : "", "parse-names" : false, "suffix" : "" }, { "dropping-particle" : "", "family" : "Waldvogel", "given" : "H J", "non-dropping-particle" : "", "parse-names" : false, "suffix" : "" }, { "dropping-particle" : "", "family" : "Faull", "given" : "R L", "non-dropping-particle" : "", "parse-names" : false, "suffix" : "" }, { "dropping-particle" : "", "family" : "Clark", "given" : "R", "non-dropping-particle" : "", "parse-names" : false, "suffix" : "" }, { "dropping-particle" : "", "family" : "Gluckman", "given" : "P", "non-dropping-particle" : "", "parse-names" : false, "suffix" : "" } ], "container-title" : "Brain Res", "edition" : "2000/03/17", "id" : "ITEM-1", "issue" : "2", "issued" : { "date-parts" : [ [ "2000" ] ] }, "note" : "Guan, J\nKrishnamurthi, R\nWaldvogel, H J\nFaull, R L\nClark, R\nGluckman, P\nNetherlands\nBrain research\nBrain Res. 2000 Mar 24;859(2):286-92.", "page" : "286-292", "title" : "N-terminal tripeptide of IGF-1 (GPE) prevents the loss of TH positive neurons after 6-OHDA induced nigral lesion in rats", "type" : "article-journal", "volume" : "859" }, "uris" : [ "http://www.mendeley.com/documents/?uuid=43e0c862-f767-40a5-bf61-37cb8eab3ee7" ] }, { "id" : "ITEM-2", "itemData" : { "DOI" : "S0304394001023448 [pii]", "ISBN" : "0304-3940 (Print)\n0304-3940 (Linking)", "PMID" : "11744219", "abstract" : "Parkinson's disease (PD) is characterized by a progressive loss of 70-80% of dopaminergic (DA) neurons in the substantia nigra. High concentrations of DA were suggested to induce oxidative stress and selective neurodegeneration. We evaluated the effect of insulin-like-growth-factor-1 (IGF-1) on DA toxicity in neuronal cultures. IGF-1 (0.5 microg/ml) suppressed cell death induced by exposure to DA (0.3 mM) after 2 and 4 days, in a rat cerebellar culture. Similarly, IGF-1 (0.5 and 1.0 microg/ml) antagonized DA (0.125 and 0.250 mM) neurotoxicity in a human neuroblastoma cell line (SK-N-SH). Flowcytometric analysis of neuroblastoma cells treated with DA (0.5 mM) showed increased apoptosis, which was significantly reduced by IGF-1. The effect of IGF-1 was associated with increased Bcl-2 expression as indicated by flowcytometry and Western blot analysis. We suggest that IGF-1 possesses a neuroprotective effect against DA-induced toxicity, and may have a potential role in the treatment of PD.", "author" : [ { "dropping-particle" : "", "family" : "Offen", "given" : "D", "non-dropping-particle" : "", "parse-names" : false, "suffix" : "" }, { "dropping-particle" : "", "family" : "Shtaif", "given" : "B", "non-dropping-particle" : "", "parse-names" : false, "suffix" : "" }, { "dropping-particle" : "", "family" : "Hadad", "given" : "D", "non-dropping-particle" : "", "parse-names" : false, "suffix" : "" }, { "dropping-particle" : "", "family" : "Weizman", "given" : "A", "non-dropping-particle" : "", "parse-names" : false, "suffix" : "" }, { "dropping-particle" : "", "family" : "Melamed", "given" : "E", "non-dropping-particle" : "", "parse-names" : false, "suffix" : "" }, { "dropping-particle" : "", "family" : "Gil-Ad", "given" : "I", "non-dropping-particle" : "", "parse-names" : false, "suffix" : "" } ], "container-title" : "Neurosci Lett", "edition" : "2001/12/18", "id" : "ITEM-2", "issue" : "3", "issued" : { "date-parts" : [ [ "2001" ] ] }, "note" : "Offen, D\nShtaif, B\nHadad, D\nWeizman, A\nMelamed, E\nGil-Ad, I\nResearch Support, Non-U.S. Gov't\nIreland\nNeuroscience letters\nNeurosci Lett. 2001 Dec 28;316(3):129-32.", "page" : "129-132", "title" : "Protective effect of insulin-like-growth-factor-1 against dopamine-induced neurotoxicity in human and rodent neuronal cultures: possible implications for Parkinson's disease", "type" : "article-journal", "volume" : "316" }, "uris" : [ "http://www.mendeley.com/documents/?uuid=995139ea-bf20-4dbd-9822-9ab3f1df5294" ] } ], "mendeley" : { "previouslyFormattedCitation" : "(Guan et al., 2000; Offen et al., 2001)" }, "properties" : { "noteIndex" : 0 }, "schema" : "https://github.com/citation-style-language/schema/raw/master/csl-citation.json" }</w:instrText>
      </w:r>
      <w:r w:rsidR="00122438">
        <w:rPr>
          <w:lang w:eastAsia="en-GB"/>
        </w:rPr>
        <w:fldChar w:fldCharType="separate"/>
      </w:r>
      <w:r w:rsidRPr="00660074">
        <w:rPr>
          <w:noProof/>
          <w:lang w:eastAsia="en-GB"/>
        </w:rPr>
        <w:t>(Guan et al., 2000; Offen et al., 2001)</w:t>
      </w:r>
      <w:r w:rsidR="00122438">
        <w:rPr>
          <w:lang w:eastAsia="en-GB"/>
        </w:rPr>
        <w:fldChar w:fldCharType="end"/>
      </w:r>
      <w:r w:rsidRPr="003D306D">
        <w:rPr>
          <w:lang w:eastAsia="en-GB"/>
        </w:rPr>
        <w:t xml:space="preserve">. </w:t>
      </w:r>
      <w:r>
        <w:rPr>
          <w:lang w:eastAsia="en-GB"/>
        </w:rPr>
        <w:t>Several</w:t>
      </w:r>
      <w:r w:rsidRPr="003D306D">
        <w:t xml:space="preserve"> </w:t>
      </w:r>
      <w:r w:rsidRPr="003D306D">
        <w:rPr>
          <w:lang w:eastAsia="en-GB"/>
        </w:rPr>
        <w:t xml:space="preserve">studies </w:t>
      </w:r>
      <w:r>
        <w:rPr>
          <w:lang w:eastAsia="en-GB"/>
        </w:rPr>
        <w:t xml:space="preserve">have later reported the anti-apoptotic effects of IGF-1 against MPTP toxicity in treated cell cultures </w:t>
      </w:r>
      <w:r w:rsidR="00122438">
        <w:rPr>
          <w:lang w:eastAsia="en-GB"/>
        </w:rPr>
        <w:fldChar w:fldCharType="begin" w:fldLock="1"/>
      </w:r>
      <w:r w:rsidR="00994410">
        <w:rPr>
          <w:lang w:eastAsia="en-GB"/>
        </w:rPr>
        <w:instrText>ADDIN CSL_CITATION { "citationItems" : [ { "id" : "ITEM-1", "itemData" : { "DOI" : "10.1007/s10495-010-0547-z", "ISBN" : "1573-675X (Electronic)\n1360-8185 (Linking)", "PMID" : "20963499", "abstract" : "Parkinson's disease (PD) is primarily caused by severe degeneration and loss of dopamine neurons in the substantia nigra pars compacta. Thus, preventing the death of dopaminergic neurons is thought to be a potential strategy to interfere with the development of PD. In the present work, we studied the effect of insulin-like growth factor-1 (IGF-1) on 1-methyl-4-phenylpyridinium (MPP+)-induced apoptosis in human neuroblastoma SH-EP1 cells. We found that the PI3K/AKT pathway plays a central role in IGF-mediated cell survival against MPP+ neurotoxicity. Furthermore, we demonstrated that the protective effect of AKT is largely dependent on the inactivation of GSK-3beta, since inhibition of GSK-3beta by its inhibitor, BIO, could mimic the protective effect of IGF-1 on MPP+-induced cell death in SH-EP1 cells. Interestingly, the IGF-1 potentiated PI3K/AKT activity is found to negatively regulate the JNK related apoptotic pathway and this negative regulation is further shown to be mediated by AKT-dependent GSK-3beta inactivation. Thus, our results demonstrated that IGF-1 protects SH-EP1 cells from MPP+-induced apoptotic cell death via PI3K/AKT/GSK-3beta pathway, which in turn inhibits MPP+-induced JNK activation.", "author" : [ { "dropping-particle" : "", "family" : "Wang", "given" : "L", "non-dropping-particle" : "", "parse-names" : false, "suffix" : "" }, { "dropping-particle" : "", "family" : "Yang", "given" : "H J", "non-dropping-particle" : "", "parse-names" : false, "suffix" : "" }, { "dropping-particle" : "", "family" : "Xia", "given" : "Y Y", "non-dropping-particle" : "", "parse-names" : false, "suffix" : "" }, { "dropping-particle" : "", "family" : "Feng", "given" : "Z W", "non-dropping-particle" : "", "parse-names" : false, "suffix" : "" } ], "container-title" : "Apoptosis", "edition" : "2010/10/22", "id" : "ITEM-1", "issue" : "12", "issued" : { "date-parts" : [ [ "2010" ] ] }, "note" : "Wang, Lei\nYang, Hai-Jie\nXia, Yin-Yan\nFeng, Zhi-Wei\nResearch Support, Non-U.S. Gov't\nUnited States\nApoptosis : an international journal on programmed cell death\nApoptosis. 2010 Dec;15(12):1470-9.", "page" : "1470-1479", "title" : "Insulin-like growth factor 1 protects human neuroblastoma cells SH-EP1 against MPP+-induced apoptosis by AKT/GSK-3beta/JNK signaling", "type" : "article-journal", "volume" : "15" }, "uris" : [ "http://www.mendeley.com/documents/?uuid=59dd13db-8b90-4e85-8862-8c793e423094" ] }, { "id" : "ITEM-2", "itemData" : { "DOI" : "S0300-483X(10)00002-8 [pii]\n10.1016/j.tox.2010.01.001", "ISBN" : "1879-3185 (Electronic)\n0300-483X (Linking)", "PMID" : "20064577", "abstract" : "Dopaminergic neurons are lost mainly through apoptosis in Parkinson's disease. Insulin like growth factor-1 (IGF-1) inhibits apoptosis in a wide variety of tissues. Here we have shown that IGF-1 protects PC12 cells from toxic effects of 1-methyl-4-phenylpyridiniumion (MPP(+)). Treatment of PC12 cells with recombinant human IGF-1 significantly decreased apoptosis caused by MPP(+) as measured by acridine orange/ethidium bromide staining. IGF-1 treatment induced sustained phosphorylation of glycogen synthase kinase-3beta (GSK-3beta) as shown by western blot analysis. The anti-apoptotic effect of IGF-1 was abrogated by LY294002, which indirectly inhibits phosphorylation of GSK-3beta. Lithium chloride (LiCl), a known inhibitor of GSK-3beta, also blocked MPP(+)-induced apoptosis. Finally, although IGF-1 enhanced phosphorylation of extracellular signal-regulated kinases ERK1 and 2 (ERK1/2), PD98059, a specific inhibitor of ERK1/2, did not alter the survival effect of IGF-1. Thus, our findings indicate that IGF-1 protects PC12 cells exposed to MPP(+) from apoptosis via the GSK-3beta signaling pathway.", "author" : [ { "dropping-particle" : "", "family" : "Sun", "given" : "X", "non-dropping-particle" : "", "parse-names" : false, "suffix" : "" }, { "dropping-particle" : "", "family" : "Huang", "given" : "L", "non-dropping-particle" : "", "parse-names" : false, "suffix" : "" }, { "dropping-particle" : "", "family" : "Zhang", "given" : "M", "non-dropping-particle" : "", "parse-names" : false, "suffix" : "" }, { "dropping-particle" : "", "family" : "Sun", "given" : "S", "non-dropping-particle" : "", "parse-names" : false, "suffix" : "" }, { "dropping-particle" : "", "family" : "Wu", "given" : "Y", "non-dropping-particle" : "", "parse-names" : false, "suffix" : "" } ], "container-title" : "Toxicology", "edition" : "2010/01/13", "id" : "ITEM-2", "issue" : "1-2", "issued" : { "date-parts" : [ [ "2010" ] ] }, "note" : "Sun, Xin\nHuang, Luqi\nZhang, Min\nSun, Shenggang\nWu, Yan\nIreland\nToxicology\nToxicology. 2010 Apr 30;271(1-2):5-12. Epub 2010 Jan 12.", "page" : "5-12", "title" : "Insulin like growth factor-1 prevents 1-mentyl-4-phenylphyridinium-induced apoptosis in PC12 cells through activation of glycogen synthase kinase-3beta", "type" : "article-journal", "volume" : "271" }, "uris" : [ "http://www.mendeley.com/documents/?uuid=880508bf-488f-4708-934d-524b25b61e9b" ] } ], "mendeley" : { "previouslyFormattedCitation" : "(Sun et al., 2010; Wang et al., 2010b)" }, "properties" : { "noteIndex" : 0 }, "schema" : "https://github.com/citation-style-language/schema/raw/master/csl-citation.json" }</w:instrText>
      </w:r>
      <w:r w:rsidR="00122438">
        <w:rPr>
          <w:lang w:eastAsia="en-GB"/>
        </w:rPr>
        <w:fldChar w:fldCharType="separate"/>
      </w:r>
      <w:r w:rsidR="007413E0" w:rsidRPr="00660074">
        <w:rPr>
          <w:noProof/>
          <w:lang w:eastAsia="en-GB"/>
        </w:rPr>
        <w:t>(Sun et al., 2010; Wang et al., 2010b)</w:t>
      </w:r>
      <w:r w:rsidR="00122438">
        <w:rPr>
          <w:lang w:eastAsia="en-GB"/>
        </w:rPr>
        <w:fldChar w:fldCharType="end"/>
      </w:r>
      <w:r>
        <w:rPr>
          <w:lang w:eastAsia="en-GB"/>
        </w:rPr>
        <w:t xml:space="preserve">. IGF-1 protection on nigral dopaminergic neurons in the 6-OHDA-lesioned rat model has been also determined </w:t>
      </w:r>
      <w:r w:rsidR="00122438" w:rsidRPr="003D306D">
        <w:fldChar w:fldCharType="begin" w:fldLock="1"/>
      </w:r>
      <w:r w:rsidR="00994410">
        <w:instrText>ADDIN CSL_CITATION { "citationItems" : [ { "id" : "ITEM-1", "itemData" : { "DOI" : "10.1002/dneu.20609", "ISBN" : "1932-8451 (Print)", "PMID" : "18278798", "abstract" : "Recently, using the medial forebrain bundle (MFB) 6-hydroxydopmaine (6-OHDA) lesion rat model of Parkinson's disease (PD), we have demonstrated that blockade of central IGF-1 receptors (IGF-1R) attenuated estrogen neuroprotection of substantia nigra pars compacta (SNpc) DA neurons, but exacerbated 6-OHDA lesions in IGF-1 only treated rats (Quesada and Micevych [2004]: J Neurosci Res 75:107-116). This suggested that the IGF-1 system is a central mechanism through which estrogen acts to protect the nigrostriatal DA system. Moreover, these results also suggest that IGF-1R-induced intracellular signaling pathways are involved in the estrogen mechanism that promotes neuronal survival. In vitro, two convergent intracellular signaling pathways used by estrogen and IGF-1, the mitogen-activated protein kinase (MAPK/ERK), and phosphatidyl-inositol-3-kinase/Akt (PI3K/Akt), have been demonstrated to be neuroprotective. Continuous central infusions of MAPK/ERK and PI3K/Akt inhibitors were used to test the hypothesis that one or both of these signal transduction pathways mediates estrogen and/or IGF-1 neuroprotection of SNpc DA neurons after a unilateral administration of 6-OHDA into the MFB of rats. Motor behavior tests and tyrosine hydroxylase immunoreactivity revealed that the inhibitor of the PI3K/Akt pathway (LY294002) blocked the survival effects of both estrogen and IGF-1, while an inhibitor of the MAPK/ERK signaling (PD98059) was ineffective. Western blot analyses showed that estrogen and IGF-1 treatments increased PI3K/Akt activation in the SN; however, MAPK/ERK activation was decreased in the SN. Indeed, continuous infusions of inhibitors blocked phosphorylation of PI3K/Akt and MAPK/ERK. These findings indicate that estrogen and IGF-1-mediated SNpc DA neuronal protection is dependent on PI3K/Akt signaling, but not on the MAPK/ERK pathway.", "author" : [ { "dropping-particle" : "", "family" : "Quesada", "given" : "A", "non-dropping-particle" : "", "parse-names" : false, "suffix" : "" }, { "dropping-particle" : "", "family" : "Lee", "given" : "B Y", "non-dropping-particle" : "", "parse-names" : false, "suffix" : "" }, { "dropping-particle" : "", "family" : "Micevych", "given" : "P E", "non-dropping-particle" : "", "parse-names" : false, "suffix" : "" } ], "container-title" : "Dev Neurobiol", "edition" : "2008/02/19", "id" : "ITEM-1", "issue" : "5", "issued" : { "date-parts" : [ [ "2008" ] ] }, "note" : "Quesada, Arnulfo\nLee, Becky Y\nMicevych, Paul E\nDA013185/DA/NIDA NIH HHS/United States\nR01 DA013185-07/DA/NIDA NIH HHS/United States\nResearch Support, N.I.H., Extramural\nResearch Support, Non-U.S. Gov't\nUnited States\nDevelopmental neurobiology\nDev Neurobiol. 2008 Apr;68(5):632-44.", "page" : "632-644", "title" : "PI3 kinase/Akt activation mediates estrogen and IGF-1 nigral DA neuronal neuroprotection against a unilateral rat model of Parkinson's disease", "type" : "article-journal", "volume" : "68" }, "uris" : [ "http://www.mendeley.com/documents/?uuid=8cf5ff87-5a8d-4459-bed0-90e49d4d00d6" ] }, { "id" : "ITEM-2", "itemData" : { "DOI" : "10.1002/jnr.10833", "ISBN" : "0360-4012 (Print)\n0360-4012 (Linking)", "PMID" : "14689453", "abstract" : "The most prominent neurochemical hallmark of Parkinson's disease (PD) is the loss of nigrostriatal dopamine (DA). Animal models of PD have concentrated on depleting DA and therapies have focused on maintaining or restoring DA. Within this context estrogen protects against 6-hydroxdopamine (6-OHDA) and 1-methyl-4-phenyl-1,2,3,6-tetrahydropyridine (MPTP) lesions of the nigrostriatal DA pathway. Present studies tested the hypothesis that neuroprotective estrogen actions involve activation of the insulin-like growth factor-1 (IGF-1) system. Ovariectomized rats were treated with either a single subcutaneous injection of 17beta-estradiol benzoate or centrally or peripherally IGF-1. All rats were infused unilaterally with 6-OHDA into the medial forebrain bundle (MFB) to lesion the nigrostriatal DA pathway. Tyrosine hydroxylase (TH) immunocytochemistry confirmed that rats injected with 6-OHDA had a massive loss of TH immunoreactivity in both the ipsilateral substantia nigra compacta (60% loss) and the striatum (&gt;95% loss) compared to the contralateral side. Loss of TH immunoreactivity was correlated with loss of asymmetric forelimb movements, a behavioral assay for motor deficits. Pretreatment with estrogen or IGF-1 significantly prevented 6-OHDA-induced loss of substantia nigra compacta neurons (20% loss) and TH immunoreactivity in DA fibers in the striatum (&lt;20% loss) and prevented the loss of asymmetric forelimb use. Blockage of IGF-1 receptors by intracerebroventricular JB-1, an IGF-1 receptor antagonist, attenuated both estrogen and IGF-1 neuroprotection of nigrostriatal DA neurons and motor behavior. These findings suggest that IGF-1 and estrogen acting through the IGF-1 system may be critical for neuroprotective effects of estrogen on nigrostriatal DA neurons in this model of PD.", "author" : [ { "dropping-particle" : "", "family" : "Quesada", "given" : "A", "non-dropping-particle" : "", "parse-names" : false, "suffix" : "" }, { "dropping-particle" : "", "family" : "Micevych", "given" : "P E", "non-dropping-particle" : "", "parse-names" : false, "suffix" : "" } ], "container-title" : "J Neurosci Res", "edition" : "2003/12/23", "id" : "ITEM-2", "issue" : "1", "issued" : { "date-parts" : [ [ "2004" ] ] }, "note" : "Quesada, Arnulfo\nMicevych, Paul E\nT-32 HD07228/HD/NICHD NIH HHS/United States\nComparative Study\nResearch Support, Non-U.S. Gov't\nResearch Support, U.S. Gov't, P.H.S.\nUnited States\nJournal of neuroscience research\nJ Neurosci Res. 2004 Jan 1;75(1):107-16.", "page" : "107-116", "title" : "Estrogen interacts with the IGF-1 system to protect nigrostriatal dopamine and maintain motoric behavior after 6-hydroxdopamine lesions", "type" : "article-journal", "volume" : "75" }, "uris" : [ "http://www.mendeley.com/documents/?uuid=b31de04c-4f9b-48c9-9e9f-77203d9c32a0" ] } ], "mendeley" : { "previouslyFormattedCitation" : "(Quesada and Micevych, 2004; Quesada et al., 2008)" }, "properties" : { "noteIndex" : 0 }, "schema" : "https://github.com/citation-style-language/schema/raw/master/csl-citation.json" }</w:instrText>
      </w:r>
      <w:r w:rsidR="00122438" w:rsidRPr="003D306D">
        <w:fldChar w:fldCharType="separate"/>
      </w:r>
      <w:r w:rsidR="007413E0" w:rsidRPr="00660074">
        <w:rPr>
          <w:noProof/>
        </w:rPr>
        <w:t>(Quesada and Micevych, 2004; Quesada et al., 2008)</w:t>
      </w:r>
      <w:r w:rsidR="00122438" w:rsidRPr="003D306D">
        <w:fldChar w:fldCharType="end"/>
      </w:r>
      <w:r w:rsidRPr="003D306D">
        <w:t xml:space="preserve">. </w:t>
      </w:r>
      <w:r>
        <w:t xml:space="preserve">Promising effects of IGF-1 in PD therapy have been supported by recent research showing that IGF-1 administration could rescue the cytotoxicity of α-synuclein in transgenic cell cultures </w:t>
      </w:r>
      <w:r w:rsidR="00122438">
        <w:fldChar w:fldCharType="begin" w:fldLock="1"/>
      </w:r>
      <w:r w:rsidR="00994410">
        <w:instrText>ADDIN CSL_CITATION { "citationItems" : [ { "id" : "ITEM-1", "itemData" : { "DOI" : "10.1016/j.bbrc.2009.05.089", "ISSN" : "1090-2104", "PMID" : "19470380", "abstract" : "While mutation of alpha-synuclein is a cause of autosomal-dominant Parkinson's disease (PD), it is still elusive as to how alpha-synuclein is involved in the pathogenesis of PD. Here, we show that dopamine-dependent accumulation of alpha-synuclein in cultured cells results in apoptosis. Furthermore, activation of insulin-like growth factor 1 (IGF-1) pathway can rescue alpha-synuclein toxicity and suppress alpha-synuclein aggregation through the activation of PI3K/Akt pathways. These results suggest the therapeutic potential of IGF-1 pathway in Parkinson disease.", "author" : [ { "dropping-particle" : "", "family" : "Kao", "given" : "Shyan-Yuan", "non-dropping-particle" : "", "parse-names" : false, "suffix" : "" } ], "container-title" : "Biochemical and biophysical research communications", "id" : "ITEM-1", "issue" : "3", "issued" : { "date-parts" : [ [ "2009", "7", "31" ] ] }, "page" : "434-8", "publisher" : "Elsevier Inc.", "title" : "Rescue of alpha-synuclein cytotoxicity by insulin-like growth factors.", "type" : "article-journal", "volume" : "385" }, "uris" : [ "http://www.mendeley.com/documents/?uuid=41e83147-a366-479c-a29f-22bc3d802428" ] } ], "mendeley" : { "previouslyFormattedCitation" : "(Kao, 2009)" }, "properties" : { "noteIndex" : 0 }, "schema" : "https://github.com/citation-style-language/schema/raw/master/csl-citation.json" }</w:instrText>
      </w:r>
      <w:r w:rsidR="00122438">
        <w:fldChar w:fldCharType="separate"/>
      </w:r>
      <w:r w:rsidRPr="00660074">
        <w:rPr>
          <w:noProof/>
        </w:rPr>
        <w:t>(Kao, 2009)</w:t>
      </w:r>
      <w:r w:rsidR="00122438">
        <w:fldChar w:fldCharType="end"/>
      </w:r>
      <w:r>
        <w:t xml:space="preserve"> and enhance the clearance of oxidized proteins by activating the proteasome system </w:t>
      </w:r>
      <w:r w:rsidR="00122438">
        <w:fldChar w:fldCharType="begin" w:fldLock="1"/>
      </w:r>
      <w:r w:rsidR="00994410">
        <w:instrText>ADDIN CSL_CITATION { "citationItems" : [ { "id" : "ITEM-1", "itemData" : { "DOI" : "10.1016/j.mad.2009.10.005", "ISSN" : "1872-6216", "PMID" : "19896963", "abstract" : "The insulin-like growth factor type 1 (IGF-I) plays an important role in neuronal physiology. Reduced IGF-I levels are observed during aging and this decrease may be important to age-related changes in the brain. We studied the effects of IGF-I on total protein oxidation in brain tissues and in cell cultures. Our results indicate that in frontal cortex the level of oxidized proteins is significantly reduced in transgenic mice designed to overproduce IGF-I compared with wild-type animals. The frontal cortex of IGF-I-overproducing mice exhibited high chymotrypsin-like activity of the 20S and 26S proteasomes. The proteasome can also be activated in response to IGF-I in cell cultures. Kinetic studies revealed peak activation of the proteasome within 15 min following IGF-I stimulation. The effects of IGF-I on proteasome were not observed in R(-) cells lacking the IGF-I receptor. Experiments using specific kinase inhibitors suggested that activation of proteasome by IGF-I involves phosphatidyl inositol 3-kinase and mammalian target of rapamycin signaling. IGF-I also attenuated the increase in protein carbonyl content induced by proteasome inhibition. Thus, appropriate levels of IGF-I may be important for the elimination of oxidized proteins in the brain in a process mediated by activation of the proteasome.", "author" : [ { "dropping-particle" : "", "family" : "Crowe", "given" : "Elizabeth", "non-dropping-particle" : "", "parse-names" : false, "suffix" : "" }, { "dropping-particle" : "", "family" : "Sell", "given" : "Christian", "non-dropping-particle" : "", "parse-names" : false, "suffix" : "" }, { "dropping-particle" : "", "family" : "Thomas", "given" : "Jeff D", "non-dropping-particle" : "", "parse-names" : false, "suffix" : "" }, { "dropping-particle" : "", "family" : "Johannes", "given" : "Gregg J", "non-dropping-particle" : "", "parse-names" : false, "suffix" : "" }, { "dropping-particle" : "", "family" : "Torres", "given" : "Claudio", "non-dropping-particle" : "", "parse-names" : false, "suffix" : "" } ], "container-title" : "Mechanisms of ageing and development", "id" : "ITEM-1", "issue" : "11-12", "issued" : { "date-parts" : [ [ "2009" ] ] }, "page" : "793-800", "title" : "Activation of proteasome by insulin-like growth factor-I may enhance clearance of oxidized proteins in the brain.", "type" : "article-journal", "volume" : "130" }, "uris" : [ "http://www.mendeley.com/documents/?uuid=dc54f748-1740-4aee-9b5b-b23fb5c53db6" ] } ], "mendeley" : { "previouslyFormattedCitation" : "(Crowe et al., 2009)" }, "properties" : { "noteIndex" : 0 }, "schema" : "https://github.com/citation-style-language/schema/raw/master/csl-citation.json" }</w:instrText>
      </w:r>
      <w:r w:rsidR="00122438">
        <w:fldChar w:fldCharType="separate"/>
      </w:r>
      <w:r w:rsidRPr="00660074">
        <w:rPr>
          <w:noProof/>
        </w:rPr>
        <w:t>(Crowe et al., 2009)</w:t>
      </w:r>
      <w:r w:rsidR="00122438">
        <w:fldChar w:fldCharType="end"/>
      </w:r>
      <w:r>
        <w:t xml:space="preserve">. </w:t>
      </w:r>
    </w:p>
    <w:p w:rsidR="006179E6" w:rsidRPr="003D306D" w:rsidRDefault="006179E6" w:rsidP="006179E6">
      <w:r>
        <w:t xml:space="preserve"> Of note</w:t>
      </w:r>
      <w:r w:rsidRPr="003D306D">
        <w:t xml:space="preserve">, </w:t>
      </w:r>
      <w:r>
        <w:t xml:space="preserve">IGF-1 in these studies has been introduced </w:t>
      </w:r>
      <w:r w:rsidRPr="003D306D">
        <w:t>direct</w:t>
      </w:r>
      <w:r>
        <w:t>ly into cell cultures or by</w:t>
      </w:r>
      <w:r w:rsidRPr="003D306D">
        <w:t xml:space="preserve"> protein infusion </w:t>
      </w:r>
      <w:r>
        <w:t xml:space="preserve">into the animal brain </w:t>
      </w:r>
      <w:r w:rsidRPr="003D306D">
        <w:t xml:space="preserve">via a surgically implanted pump </w:t>
      </w:r>
      <w:r>
        <w:t xml:space="preserve">which </w:t>
      </w:r>
      <w:r w:rsidRPr="003D306D">
        <w:t>is accompanied with many disadvantages</w:t>
      </w:r>
      <w:r>
        <w:t xml:space="preserve">, e.g., </w:t>
      </w:r>
      <w:r w:rsidRPr="003D306D">
        <w:t>limited distribution, suffers from device-related side-effects, activation of the immune response</w:t>
      </w:r>
      <w:r>
        <w:t xml:space="preserve"> </w:t>
      </w:r>
      <w:r w:rsidR="00122438" w:rsidRPr="003D306D">
        <w:fldChar w:fldCharType="begin" w:fldLock="1"/>
      </w:r>
      <w:r w:rsidR="00994410">
        <w:instrText>ADDIN CSL_CITATION { "citationItems" : [ { "id" : "ITEM-1", "itemData" : { "DOI" : "10.1016/j.expneurol.2006.07.015", "ISSN" : "0014-4886", "PMID" : "16962582", "abstract" : "Significant differences have been reported in results from three clinical trials evaluating intraputamenal infusion of glial cell line-derived neurotrophic factor (GDNF) for the treatment of Parkinson's disease. To determine if problems in drug bioavailability could have contributed to the discrepancies between studies, we have analyzed the distribution of intraputamenally infused GDNF in the rhesus monkey brain using the delivery system and infusion protocol followed in a phase 2 clinical trial that failed to achieve its primary endpoint. I125-GDNF was unilaterally infused into the putamen of three adult rhesus monkeys for 7 days. Three age- and sex-matched animals received vehicle infusions following identical procedures. GDNF levels in the brain, peripheral organs, blood and CSF were quantified and mapped by GDNF immunocytochemistry, GDNF ELISAs and I125 measurements. Infused GDNF was found to be unevenly concentrated around the catheter, with tissue levels dropping exponentially with increasing distance from the point source of the single opening in the catheter tip. The volume of distribution of GDNF around the catheter, as determined by immunocytochemistry, varied over four-fold between animals ranging from 87 to 369 mm3. The concentration of GDNF around the catheter tip and limited diffusion into surrounding brain parenchyma support the hypothesis that drug bioavailability was limited to a small portion (2-9%) of the human putamen in the clinical trial using this catheter and infusion protocol.", "author" : [ { "dropping-particle" : "", "family" : "Salvatore", "given" : "Michael F", "non-dropping-particle" : "", "parse-names" : false, "suffix" : "" }, { "dropping-particle" : "", "family" : "Ai", "given" : "Yi", "non-dropping-particle" : "", "parse-names" : false, "suffix" : "" }, { "dropping-particle" : "", "family" : "Fischer", "given" : "Brent", "non-dropping-particle" : "", "parse-names" : false, "suffix" : "" }, { "dropping-particle" : "", "family" : "Zhang", "given" : "Amanda M", "non-dropping-particle" : "", "parse-names" : false, "suffix" : "" }, { "dropping-particle" : "", "family" : "Grondin", "given" : "Richard C", "non-dropping-particle" : "", "parse-names" : false, "suffix" : "" }, { "dropping-particle" : "", "family" : "Zhang", "given" : "Zhiming", "non-dropping-particle" : "", "parse-names" : false, "suffix" : "" }, { "dropping-particle" : "", "family" : "Gerhardt", "given" : "Greg A", "non-dropping-particle" : "", "parse-names" : false, "suffix" : "" }, { "dropping-particle" : "", "family" : "Gash", "given" : "Don M", "non-dropping-particle" : "", "parse-names" : false, "suffix" : "" } ], "container-title" : "Experimental neurology", "id" : "ITEM-1", "issue" : "2", "issued" : { "date-parts" : [ [ "2006", "12" ] ] }, "page" : "497-505", "title" : "Point source concentration of GDNF may explain failure of phase II clinical trial.", "type" : "article-journal", "volume" : "202" }, "uris" : [ "http://www.mendeley.com/documents/?uuid=acec65b1-7201-4a8e-ba25-70bc692f26e2" ] }, { "id" : "ITEM-2", "itemData" : { "DOI" : "10.1002/ana.20737", "ISBN" : "0364-5134 (Print)\n0364-5134 (Linking)", "PMID" : "16429411", "abstract" : "OBJECTIVE: Glial cell line-derived neurotrophic factor (GDNF) exerts potent trophic influence on midbrain dopaminergic neurons. This randomized controlled clinical trial was designed to confirm initial clinical benefits observed in a small, open-label trial using intraputamenal (Ipu) infusion of recombinant human GDNF (liatermin). METHODS: Thirty-four PD patients were randomized 1 to 1 to receive bilateral continuous Ipu infusion of liatermin 15 microg/putamen/day or placebo. The primary end point was the change in Unified Parkinson Disease Rating Scale (UPDRS) motor score in the practically defined off condition at 6 months. Secondary end points included other UPDRS scores, motor tests, dyskinesia ratings, patient diaries, and (18)F-dopa uptake. RESULTS: At 6 months, mean percentage changes in \"off\" UPDRS motor score were -10.0% and -4.5% in the liatermin and placebo groups, respectively. This treatment difference was not significant (95% confidence interval, -23.0 to 12.0, p = 0.53). Secondary end point results were similar between the groups. A 32.5% treatment difference favoring liatermin in mean (18)F-dopa influx constant (p = 0.019) was observed. Serious, device-related adverse events required surgical repositioning of catheters in two patients and removal of devices in another. Neutralizing antiliatermin antibodies were detected in three patients (one on-study and two in the open-label extension). INTERPRETATION: Liatermin did not confer the predetermined level of clinical benefit to patients with PD despite increased (18)F-dopa uptake. It is uncertain whether technical differences between this trial and positive open-label studies contributed in any way this negative outcome.", "author" : [ { "dropping-particle" : "", "family" : "Lang", "given" : "A E", "non-dropping-particle" : "", "parse-names" : false, "suffix" : "" }, { "dropping-particle" : "", "family" : "Gill", "given" : "S", "non-dropping-particle" : "", "parse-names" : false, "suffix" : "" }, { "dropping-particle" : "", "family" : "Patel", "given" : "N K", "non-dropping-particle" : "", "parse-names" : false, "suffix" : "" }, { "dropping-particle" : "", "family" : "Lozano", "given" : "A", "non-dropping-particle" : "", "parse-names" : false, "suffix" : "" }, { "dropping-particle" : "", "family" : "Nutt", "given" : "J G", "non-dropping-particle" : "", "parse-names" : false, "suffix" : "" }, { "dropping-particle" : "", "family" : "Penn", "given" : "R", "non-dropping-particle" : "", "parse-names" : false, "suffix" : "" }, { "dropping-particle" : "", "family" : "Brooks", "given" : "D J", "non-dropping-particle" : "", "parse-names" : false, "suffix" : "" }, { "dropping-particle" : "", "family" : "Hotton", "given" : "G", "non-dropping-particle" : "", "parse-names" : false, "suffix" : "" }, { "dropping-particle" : "", "family" : "Moro", "given" : "E", "non-dropping-particle" : "", "parse-names" : false, "suffix" : "" }, { "dropping-particle" : "", "family" : "Heywood", "given" : "P", "non-dropping-particle" : "", "parse-names" : false, "suffix" : "" }, { "dropping-particle" : "", "family" : "Brodsky", "given" : "M A", "non-dropping-particle" : "", "parse-names" : false, "suffix" : "" }, { "dropping-particle" : "", "family" : "Burchiel", "given" : "K", "non-dropping-particle" : "", "parse-names" : false, "suffix" : "" }, { "dropping-particle" : "", "family" : "Kelly", "given" : "P", "non-dropping-particle" : "", "parse-names" : false, "suffix" : "" }, { "dropping-particle" : "", "family" : "Dalvi", "given" : "A", "non-dropping-particle" : "", "parse-names" : false, "suffix" : "" }, { "dropping-particle" : "", "family" : "Scott", "given" : "B", "non-dropping-particle" : "", "parse-names" : false, "suffix" : "" }, { "dropping-particle" : "", "family" : "Stacy", "given" : "M", "non-dropping-particle" : "", "parse-names" : false, "suffix" : "" }, { "dropping-particle" : "", "family" : "Turner", "given" : "D", "non-dropping-particle" : "", "parse-names" : false, "suffix" : "" }, { "dropping-particle" : "", "family" : "Wooten", "given" : "V G", "non-dropping-particle" : "", "parse-names" : false, "suffix" : "" }, { "dropping-particle" : "", "family" : "Elias", "given" : "W J", "non-dropping-particle" : "", "parse-names" : false, "suffix" : "" }, { "dropping-particle" : "", "family" : "Laws", "given" : "E R", "non-dropping-particle" : "", "parse-names" : false, "suffix" : "" }, { "dropping-particle" : "", "family" : "Dhawan", "given" : "V", "non-dropping-particle" : "", "parse-names" : false, "suffix" : "" }, { "dropping-particle" : "", "family" : "Stoessl", "given" : "A J", "non-dropping-particle" : "", "parse-names" : false, "suffix" : "" }, { "dropping-particle" : "", "family" : "Matcham", "given" : "J", "non-dropping-particle" : "", "parse-names" : false, "suffix" : "" }, { "dropping-particle" : "", "family" : "Coffey", "given" : "R J", "non-dropping-particle" : "", "parse-names" : false, "suffix" : "" }, { "dropping-particle" : "", "family" : "Traub", "given" : "M", "non-dropping-particle" : "", "parse-names" : false, "suffix" : "" } ], "container-title" : "Ann Neurol", "edition" : "2006/01/24", "id" : "ITEM-2", "issue" : "3", "issued" : { "date-parts" : [ [ "2006" ] ] }, "note" : "Lang, Anthony E\nGill, Steven\nPatel, Nik K\nLozano, Andres\nNutt, John G\nPenn, Richard\nBrooks, David J\nHotton, Gary\nMoro, Elena\nHeywood, Peter\nBrodsky, Matthew A\nBurchiel, Kim\nKelly, Patrick\nDalvi, Arif\nScott, Burton\nStacy, Mark\nTurner, Dennis\nWooten, V G Frederich\nElias, William J\nLaws, Edward R\nDhawan, Vijay\nStoessl, A Jon\nMatcham, James\nCoffey, Robert J\nTraub, Michael\nClinical Trial\nComparative Study\nMulticenter Study\nRandomized Controlled Trial\nResearch Support, Non-U.S. Gov't\nUnited States\nAnnals of neurology\nAnn Neurol. 2006 Mar;59(3):459-66.", "page" : "459-466", "title" : "Randomized controlled trial of intraputamenal glial cell line-derived neurotrophic factor infusion in Parkinson disease", "type" : "article-journal", "volume" : "59" }, "uris" : [ "http://www.mendeley.com/documents/?uuid=ac72a244-875f-4483-8a9e-0d65aabef717" ] } ], "mendeley" : { "previouslyFormattedCitation" : "(Lang et al., 2006; Salvatore et al., 2006)" }, "properties" : { "noteIndex" : 0 }, "schema" : "https://github.com/citation-style-language/schema/raw/master/csl-citation.json" }</w:instrText>
      </w:r>
      <w:r w:rsidR="00122438" w:rsidRPr="003D306D">
        <w:fldChar w:fldCharType="separate"/>
      </w:r>
      <w:r w:rsidRPr="00660074">
        <w:rPr>
          <w:noProof/>
        </w:rPr>
        <w:t>(Lang et al., 2006; Salvatore et al., 2006)</w:t>
      </w:r>
      <w:r w:rsidR="00122438" w:rsidRPr="003D306D">
        <w:fldChar w:fldCharType="end"/>
      </w:r>
      <w:r w:rsidRPr="003D306D">
        <w:t xml:space="preserve">. As mentioned in </w:t>
      </w:r>
      <w:r>
        <w:t>s</w:t>
      </w:r>
      <w:r w:rsidRPr="003D306D">
        <w:t>ections</w:t>
      </w:r>
      <w:r>
        <w:t xml:space="preserve"> 1.7 and 1.9</w:t>
      </w:r>
      <w:r w:rsidRPr="003D306D">
        <w:t xml:space="preserve">, gene therapy </w:t>
      </w:r>
      <w:r>
        <w:t>employing viral vectors, notably LVs, to deliver</w:t>
      </w:r>
      <w:r w:rsidRPr="003D306D">
        <w:t xml:space="preserve"> transgene(s) </w:t>
      </w:r>
      <w:r>
        <w:t xml:space="preserve">is most </w:t>
      </w:r>
      <w:r w:rsidRPr="003D306D">
        <w:t xml:space="preserve">likely an alternative approach </w:t>
      </w:r>
      <w:r>
        <w:t>to</w:t>
      </w:r>
      <w:r w:rsidRPr="003D306D">
        <w:t xml:space="preserve"> overcome these disadvantages.</w:t>
      </w:r>
      <w:r>
        <w:t xml:space="preserve"> </w:t>
      </w:r>
      <w:r w:rsidRPr="003D306D">
        <w:t xml:space="preserve">Nevertheless, no </w:t>
      </w:r>
      <w:r>
        <w:t>study has so far demonstrated the effect</w:t>
      </w:r>
      <w:r w:rsidRPr="003D306D">
        <w:t xml:space="preserve"> of gene therapy</w:t>
      </w:r>
      <w:r>
        <w:t>-based IGF-1 in PD</w:t>
      </w:r>
      <w:r w:rsidRPr="003D306D">
        <w:t xml:space="preserve">. Thus, this is the first study </w:t>
      </w:r>
      <w:r>
        <w:t>investigating IGF-1 therapeutic effect(s)</w:t>
      </w:r>
      <w:r w:rsidRPr="003D306D">
        <w:t xml:space="preserve"> </w:t>
      </w:r>
      <w:r>
        <w:t xml:space="preserve">in the 6-OHDA-lesioned rat model of PD mediated by LVs, especially by </w:t>
      </w:r>
      <w:r w:rsidRPr="003D306D">
        <w:t xml:space="preserve">the </w:t>
      </w:r>
      <w:r>
        <w:t>novel biosafety-enhanced IDLVs.</w:t>
      </w:r>
    </w:p>
    <w:p w:rsidR="006179E6" w:rsidRPr="003D306D" w:rsidRDefault="006179E6" w:rsidP="006179E6">
      <w:pPr>
        <w:pStyle w:val="Heading1"/>
      </w:pPr>
      <w:bookmarkStart w:id="334" w:name="_Toc328937001"/>
      <w:bookmarkStart w:id="335" w:name="_Toc339016740"/>
      <w:bookmarkStart w:id="336" w:name="_Toc340756441"/>
      <w:bookmarkStart w:id="337" w:name="_Toc341038768"/>
      <w:r>
        <w:br w:type="page"/>
      </w:r>
      <w:bookmarkStart w:id="338" w:name="_Toc370678303"/>
      <w:r w:rsidRPr="003D306D">
        <w:lastRenderedPageBreak/>
        <w:t xml:space="preserve">1.12. </w:t>
      </w:r>
      <w:r w:rsidR="00803E24">
        <w:t>H</w:t>
      </w:r>
      <w:r w:rsidR="00F00462">
        <w:t xml:space="preserve">ypotheses </w:t>
      </w:r>
      <w:r w:rsidR="00803E24">
        <w:t xml:space="preserve">and aims </w:t>
      </w:r>
      <w:r w:rsidRPr="003D306D">
        <w:t>of the study</w:t>
      </w:r>
      <w:bookmarkEnd w:id="338"/>
      <w:r w:rsidRPr="003D306D">
        <w:t xml:space="preserve"> </w:t>
      </w:r>
      <w:bookmarkEnd w:id="334"/>
      <w:bookmarkEnd w:id="335"/>
      <w:bookmarkEnd w:id="336"/>
      <w:bookmarkEnd w:id="337"/>
    </w:p>
    <w:bookmarkEnd w:id="141"/>
    <w:bookmarkEnd w:id="142"/>
    <w:bookmarkEnd w:id="143"/>
    <w:bookmarkEnd w:id="144"/>
    <w:bookmarkEnd w:id="145"/>
    <w:p w:rsidR="00803E24" w:rsidRDefault="00803E24" w:rsidP="00803E24">
      <w:r>
        <w:t xml:space="preserve">Since IDLVs fail to insert viral genome into the host cell genome and form circular episomal DNA instead, levels of transgene expressed from these vectors are diluted as a consequence of cell division. Hence, IDLVs may provide transduction efficiency at comparable levels with IPLVs, in both </w:t>
      </w:r>
      <w:r>
        <w:rPr>
          <w:i/>
        </w:rPr>
        <w:t>in vitro</w:t>
      </w:r>
      <w:r>
        <w:t xml:space="preserve"> and </w:t>
      </w:r>
      <w:r>
        <w:rPr>
          <w:i/>
        </w:rPr>
        <w:t>in vivo</w:t>
      </w:r>
      <w:r>
        <w:t xml:space="preserve">, only in non-diving cell environment. </w:t>
      </w:r>
    </w:p>
    <w:p w:rsidR="00803E24" w:rsidRDefault="00803E24" w:rsidP="00803E24">
      <w:r>
        <w:rPr>
          <w:lang w:eastAsia="en-GB"/>
        </w:rPr>
        <w:t xml:space="preserve">In several published work, IGF-1 when used as a recombinant protein has protected nigral dopaminergic neurons of 6-OHDA-lesioned rats. Therefore in this study it was hypothesised that </w:t>
      </w:r>
      <w:r>
        <w:t xml:space="preserve">LV-driven IGF-1 expression would provide neuroprotection against withdrawal of exogenous trophic factors </w:t>
      </w:r>
      <w:r>
        <w:rPr>
          <w:i/>
        </w:rPr>
        <w:t>in vitro</w:t>
      </w:r>
      <w:r>
        <w:t xml:space="preserve"> and 6-OHDA-induced toxicity </w:t>
      </w:r>
      <w:r>
        <w:rPr>
          <w:i/>
        </w:rPr>
        <w:t>in vivo</w:t>
      </w:r>
      <w:r>
        <w:t>, with efficiency similar to that of the well-known GDNF. It was also hypothesised that the vector-mediated therapeutic effects of IGF-1 and/or G</w:t>
      </w:r>
      <w:r w:rsidR="00CC5BB3">
        <w:t>DNF in the post-mitotic CNS would be</w:t>
      </w:r>
      <w:r>
        <w:t xml:space="preserve"> safe and long</w:t>
      </w:r>
      <w:r w:rsidR="00660D2D">
        <w:t xml:space="preserve"> </w:t>
      </w:r>
      <w:r>
        <w:t>lasting.</w:t>
      </w:r>
    </w:p>
    <w:p w:rsidR="00803E24" w:rsidRDefault="00803E24" w:rsidP="00803E24">
      <w:r>
        <w:t>In order to test these hypotheses, the study aimed</w:t>
      </w:r>
      <w:r w:rsidRPr="004A544B">
        <w:t xml:space="preserve">: </w:t>
      </w:r>
    </w:p>
    <w:p w:rsidR="00803E24" w:rsidRDefault="00803E24" w:rsidP="00803E24">
      <w:pPr>
        <w:numPr>
          <w:ilvl w:val="0"/>
          <w:numId w:val="25"/>
        </w:numPr>
        <w:ind w:left="567" w:hanging="283"/>
      </w:pPr>
      <w:r>
        <w:t>To compare</w:t>
      </w:r>
      <w:r w:rsidRPr="004A544B">
        <w:t xml:space="preserve"> transgene expression efficiency of the novel biosafety-enhanc</w:t>
      </w:r>
      <w:r>
        <w:t>ed IDLVs with that of the standard IPLVs</w:t>
      </w:r>
      <w:r w:rsidRPr="004A544B">
        <w:t xml:space="preserve">. </w:t>
      </w:r>
    </w:p>
    <w:p w:rsidR="00803E24" w:rsidRDefault="00803E24" w:rsidP="00803E24">
      <w:pPr>
        <w:numPr>
          <w:ilvl w:val="0"/>
          <w:numId w:val="25"/>
        </w:numPr>
        <w:ind w:left="567" w:hanging="283"/>
      </w:pPr>
      <w:r>
        <w:t>To investigate</w:t>
      </w:r>
      <w:r w:rsidRPr="004A544B">
        <w:t xml:space="preserve"> </w:t>
      </w:r>
      <w:r>
        <w:t>ID</w:t>
      </w:r>
      <w:r w:rsidRPr="004A544B">
        <w:t>LV-</w:t>
      </w:r>
      <w:r>
        <w:t xml:space="preserve"> and IPLV-</w:t>
      </w:r>
      <w:r w:rsidRPr="004A544B">
        <w:t>mediated neuroprotective effect</w:t>
      </w:r>
      <w:r>
        <w:t>s</w:t>
      </w:r>
      <w:r w:rsidRPr="004A544B">
        <w:t xml:space="preserve"> of IGF-1 </w:t>
      </w:r>
      <w:r>
        <w:t xml:space="preserve">and/or GDNF on rat </w:t>
      </w:r>
      <w:r w:rsidRPr="004A544B">
        <w:t xml:space="preserve">primary </w:t>
      </w:r>
      <w:r>
        <w:t>VM</w:t>
      </w:r>
      <w:r w:rsidRPr="004A544B">
        <w:t xml:space="preserve"> cell cultures and 6-OHDA-lesioned rats</w:t>
      </w:r>
      <w:r>
        <w:t>.</w:t>
      </w:r>
    </w:p>
    <w:p w:rsidR="006179E6" w:rsidRDefault="006179E6">
      <w:pPr>
        <w:spacing w:before="0" w:beforeAutospacing="0" w:after="200" w:afterAutospacing="0" w:line="276" w:lineRule="auto"/>
        <w:jc w:val="left"/>
      </w:pPr>
      <w:r>
        <w:br w:type="page"/>
      </w:r>
    </w:p>
    <w:p w:rsidR="006179E6" w:rsidRPr="003D306D" w:rsidRDefault="006179E6" w:rsidP="006179E6">
      <w:pPr>
        <w:pStyle w:val="Heading1"/>
        <w:jc w:val="center"/>
        <w:rPr>
          <w:rStyle w:val="Heading1NgocCharChar"/>
          <w:b/>
          <w:bCs/>
          <w:sz w:val="28"/>
          <w:szCs w:val="28"/>
        </w:rPr>
      </w:pPr>
    </w:p>
    <w:p w:rsidR="006179E6" w:rsidRPr="003D306D" w:rsidRDefault="006179E6" w:rsidP="006179E6">
      <w:pPr>
        <w:pStyle w:val="Heading1"/>
        <w:jc w:val="center"/>
        <w:rPr>
          <w:rStyle w:val="Heading1NgocCharChar"/>
          <w:b/>
          <w:bCs/>
          <w:sz w:val="28"/>
          <w:szCs w:val="28"/>
        </w:rPr>
      </w:pPr>
      <w:bookmarkStart w:id="339" w:name="_Toc341038769"/>
      <w:bookmarkStart w:id="340" w:name="_Toc329874863"/>
      <w:bookmarkStart w:id="341" w:name="_Toc310948150"/>
      <w:bookmarkStart w:id="342" w:name="_Toc328937002"/>
    </w:p>
    <w:p w:rsidR="006179E6" w:rsidRPr="003D306D" w:rsidRDefault="006179E6" w:rsidP="006179E6">
      <w:pPr>
        <w:pStyle w:val="Heading1"/>
        <w:jc w:val="center"/>
        <w:rPr>
          <w:rStyle w:val="Heading1NgocCharChar"/>
          <w:b/>
          <w:bCs/>
          <w:sz w:val="28"/>
          <w:szCs w:val="28"/>
        </w:rPr>
      </w:pPr>
    </w:p>
    <w:p w:rsidR="006179E6" w:rsidRPr="003D306D" w:rsidRDefault="006179E6" w:rsidP="006179E6">
      <w:pPr>
        <w:pStyle w:val="Heading1"/>
        <w:jc w:val="center"/>
        <w:rPr>
          <w:rStyle w:val="Heading1NgocCharChar"/>
          <w:b/>
          <w:bCs/>
          <w:sz w:val="28"/>
          <w:szCs w:val="28"/>
        </w:rPr>
      </w:pPr>
    </w:p>
    <w:p w:rsidR="006179E6" w:rsidRPr="00DB0C88" w:rsidRDefault="006179E6" w:rsidP="006179E6">
      <w:pPr>
        <w:pStyle w:val="Heading1"/>
        <w:jc w:val="center"/>
        <w:rPr>
          <w:rStyle w:val="Heading1NgocCharChar"/>
          <w:b/>
          <w:bCs/>
          <w:sz w:val="24"/>
          <w:szCs w:val="28"/>
        </w:rPr>
      </w:pPr>
    </w:p>
    <w:p w:rsidR="006179E6" w:rsidRPr="003D306D" w:rsidRDefault="006179E6" w:rsidP="006179E6">
      <w:pPr>
        <w:pStyle w:val="Heading1"/>
        <w:jc w:val="center"/>
        <w:rPr>
          <w:rStyle w:val="Heading1NgocCharChar"/>
          <w:b/>
          <w:bCs/>
          <w:sz w:val="28"/>
          <w:szCs w:val="28"/>
        </w:rPr>
      </w:pPr>
    </w:p>
    <w:p w:rsidR="006179E6" w:rsidRPr="003D306D" w:rsidRDefault="006179E6" w:rsidP="006179E6">
      <w:pPr>
        <w:pStyle w:val="Heading1"/>
        <w:spacing w:line="360" w:lineRule="auto"/>
        <w:jc w:val="center"/>
        <w:rPr>
          <w:rStyle w:val="Heading1NgocCharChar"/>
          <w:b/>
          <w:iCs/>
          <w:sz w:val="32"/>
        </w:rPr>
      </w:pPr>
      <w:bookmarkStart w:id="343" w:name="_Toc364181137"/>
      <w:bookmarkStart w:id="344" w:name="_Toc364587247"/>
      <w:bookmarkStart w:id="345" w:name="_Toc370678304"/>
      <w:r w:rsidRPr="003D306D">
        <w:rPr>
          <w:rStyle w:val="Heading1NgocCharChar"/>
          <w:b/>
          <w:iCs/>
          <w:sz w:val="32"/>
        </w:rPr>
        <w:t xml:space="preserve">Chapter </w:t>
      </w:r>
      <w:r>
        <w:rPr>
          <w:rStyle w:val="Heading1NgocCharChar"/>
          <w:b/>
          <w:iCs/>
          <w:sz w:val="32"/>
        </w:rPr>
        <w:t>2</w:t>
      </w:r>
      <w:bookmarkEnd w:id="343"/>
      <w:bookmarkEnd w:id="344"/>
      <w:bookmarkEnd w:id="345"/>
    </w:p>
    <w:p w:rsidR="006179E6" w:rsidRPr="003D306D" w:rsidRDefault="006179E6" w:rsidP="006179E6">
      <w:pPr>
        <w:pStyle w:val="Heading1"/>
        <w:spacing w:line="360" w:lineRule="auto"/>
        <w:jc w:val="center"/>
        <w:rPr>
          <w:rStyle w:val="Heading1NgocCharChar"/>
          <w:b/>
          <w:iCs/>
          <w:webHidden/>
          <w:sz w:val="32"/>
        </w:rPr>
      </w:pPr>
      <w:bookmarkStart w:id="346" w:name="_Toc341730276"/>
      <w:bookmarkStart w:id="347" w:name="_Toc370678305"/>
      <w:r>
        <w:rPr>
          <w:rStyle w:val="Heading1NgocCharChar"/>
          <w:b/>
          <w:iCs/>
          <w:sz w:val="32"/>
        </w:rPr>
        <w:t>Materials and M</w:t>
      </w:r>
      <w:r w:rsidRPr="003D306D">
        <w:rPr>
          <w:rStyle w:val="Heading1NgocCharChar"/>
          <w:b/>
          <w:iCs/>
          <w:sz w:val="32"/>
        </w:rPr>
        <w:t>ethods</w:t>
      </w:r>
      <w:bookmarkEnd w:id="339"/>
      <w:bookmarkEnd w:id="346"/>
      <w:bookmarkEnd w:id="347"/>
    </w:p>
    <w:p w:rsidR="006179E6" w:rsidRPr="003D306D" w:rsidRDefault="006179E6" w:rsidP="006179E6">
      <w:pPr>
        <w:pStyle w:val="Heading1Ngoc5"/>
        <w:rPr>
          <w:kern w:val="0"/>
          <w:sz w:val="23"/>
          <w:szCs w:val="23"/>
        </w:rPr>
      </w:pPr>
    </w:p>
    <w:p w:rsidR="00485DCB" w:rsidRDefault="006179E6" w:rsidP="006179E6">
      <w:bookmarkStart w:id="348" w:name="_Toc329874864"/>
      <w:bookmarkEnd w:id="340"/>
      <w:r w:rsidRPr="003D306D">
        <w:br w:type="page"/>
      </w:r>
      <w:bookmarkStart w:id="349" w:name="_Toc329874865"/>
      <w:bookmarkStart w:id="350" w:name="_Toc341038770"/>
      <w:bookmarkStart w:id="351" w:name="_Toc341090129"/>
      <w:bookmarkStart w:id="352" w:name="_Toc341625322"/>
      <w:bookmarkStart w:id="353" w:name="_Toc341730277"/>
      <w:bookmarkStart w:id="354" w:name="_Toc310948152"/>
      <w:bookmarkStart w:id="355" w:name="_Toc328937004"/>
      <w:bookmarkEnd w:id="341"/>
      <w:bookmarkEnd w:id="342"/>
      <w:bookmarkEnd w:id="348"/>
    </w:p>
    <w:p w:rsidR="00F73407" w:rsidRDefault="00F73407" w:rsidP="00F73407">
      <w:r>
        <w:lastRenderedPageBreak/>
        <w:t>Lentiviral vectors, both IPLVs and IDLVs, were used in this study to deliver either the gene for eGFP, IGF</w:t>
      </w:r>
      <w:r w:rsidRPr="00485DCB">
        <w:t>-1, or</w:t>
      </w:r>
      <w:r>
        <w:t xml:space="preserve"> GDNF. Transduction efficiency of the vectors through </w:t>
      </w:r>
      <w:r>
        <w:rPr>
          <w:i/>
        </w:rPr>
        <w:t>eGFP</w:t>
      </w:r>
      <w:r>
        <w:t xml:space="preserve"> expression was initially investigated in rat primary ventral mesencephalic neuronal and astroglial cultures, and further in 6-OHDA-lesioned rats. Using similar neuronal cell cultures and the same animal model, vector-mediated neuroprotective effects of IGF-1 and GDNF were examined whether overexpression of the factors could protect the cells upon withdrawal of exogenous trophic factors </w:t>
      </w:r>
      <w:r>
        <w:rPr>
          <w:i/>
        </w:rPr>
        <w:t>in vitro</w:t>
      </w:r>
      <w:r>
        <w:t>, improve nigral dopaminergic cell survival and/or behaviour of rats against 6-OHDA-induced toxicity.</w:t>
      </w:r>
      <w:r w:rsidR="00207476">
        <w:t xml:space="preserve"> </w:t>
      </w:r>
      <w:r w:rsidR="00207476" w:rsidRPr="00207476">
        <w:rPr>
          <w:rFonts w:cs="Tahoma"/>
          <w:color w:val="000000"/>
          <w:szCs w:val="20"/>
        </w:rPr>
        <w:t>Detailed methodology for these studies are described in this chapter</w:t>
      </w:r>
      <w:r w:rsidR="00207476">
        <w:rPr>
          <w:rFonts w:cs="Tahoma"/>
          <w:color w:val="000000"/>
          <w:szCs w:val="20"/>
        </w:rPr>
        <w:t>.</w:t>
      </w:r>
    </w:p>
    <w:p w:rsidR="006179E6" w:rsidRPr="003D306D" w:rsidRDefault="006179E6" w:rsidP="006179E6">
      <w:r w:rsidRPr="003D306D">
        <w:t xml:space="preserve">General biochemical reagents and kits used in this study are listed in </w:t>
      </w:r>
      <w:r w:rsidRPr="00A81F89">
        <w:t>Appendix 1</w:t>
      </w:r>
      <w:r w:rsidRPr="003D306D">
        <w:t xml:space="preserve"> whereas specific reagents are indicated in sentences. Chemical solutions and cell culture m</w:t>
      </w:r>
      <w:r>
        <w:t xml:space="preserve">edia are described in </w:t>
      </w:r>
      <w:r w:rsidRPr="00A81F89">
        <w:t>Appendix 2.</w:t>
      </w:r>
      <w:r w:rsidRPr="003D306D">
        <w:t xml:space="preserve"> These solutions and </w:t>
      </w:r>
      <w:r>
        <w:t>media were</w:t>
      </w:r>
      <w:r w:rsidRPr="003D306D">
        <w:t xml:space="preserve"> made up with double distilled water (ddH</w:t>
      </w:r>
      <w:r w:rsidRPr="003D306D">
        <w:rPr>
          <w:vertAlign w:val="subscript"/>
        </w:rPr>
        <w:t>2</w:t>
      </w:r>
      <w:r w:rsidRPr="003D306D">
        <w:t xml:space="preserve">O) or cell </w:t>
      </w:r>
      <w:r>
        <w:t xml:space="preserve">culture grade water, </w:t>
      </w:r>
      <w:r w:rsidRPr="003D306D">
        <w:t xml:space="preserve">on the bench </w:t>
      </w:r>
      <w:r>
        <w:t>and autoclaved</w:t>
      </w:r>
      <w:r w:rsidRPr="003D306D">
        <w:t xml:space="preserve"> at 121</w:t>
      </w:r>
      <w:r w:rsidRPr="003D306D">
        <w:rPr>
          <w:vertAlign w:val="superscript"/>
        </w:rPr>
        <w:t>o</w:t>
      </w:r>
      <w:r w:rsidRPr="003D306D">
        <w:t>C for 15 minutes</w:t>
      </w:r>
      <w:r>
        <w:t xml:space="preserve"> or in a sterile fume hood</w:t>
      </w:r>
      <w:r w:rsidRPr="003D306D">
        <w:t xml:space="preserve">. Materials were stored at room temperature, </w:t>
      </w:r>
      <w:r>
        <w:t xml:space="preserve">unless stated </w:t>
      </w:r>
      <w:r w:rsidRPr="003D306D">
        <w:t>otherwise.</w:t>
      </w:r>
      <w:bookmarkEnd w:id="349"/>
      <w:bookmarkEnd w:id="350"/>
      <w:bookmarkEnd w:id="351"/>
      <w:bookmarkEnd w:id="352"/>
      <w:bookmarkEnd w:id="353"/>
      <w:r w:rsidRPr="003D306D">
        <w:t xml:space="preserve"> </w:t>
      </w:r>
    </w:p>
    <w:p w:rsidR="006179E6" w:rsidRPr="003D306D" w:rsidRDefault="006179E6" w:rsidP="006179E6">
      <w:pPr>
        <w:pStyle w:val="Heading1"/>
        <w:rPr>
          <w:kern w:val="0"/>
        </w:rPr>
      </w:pPr>
      <w:bookmarkStart w:id="356" w:name="_Toc329874866"/>
      <w:bookmarkStart w:id="357" w:name="_Toc341038771"/>
      <w:bookmarkStart w:id="358" w:name="_Toc370678306"/>
      <w:r w:rsidRPr="003D306D">
        <w:rPr>
          <w:kern w:val="0"/>
        </w:rPr>
        <w:t>2.1. Cloning of lentiviral transfer plasmids</w:t>
      </w:r>
      <w:bookmarkStart w:id="359" w:name="_Toc310948151"/>
      <w:bookmarkStart w:id="360" w:name="_Toc328937003"/>
      <w:bookmarkEnd w:id="354"/>
      <w:bookmarkEnd w:id="355"/>
      <w:bookmarkEnd w:id="356"/>
      <w:bookmarkEnd w:id="357"/>
      <w:bookmarkEnd w:id="358"/>
      <w:r w:rsidRPr="003D306D">
        <w:rPr>
          <w:kern w:val="0"/>
        </w:rPr>
        <w:t xml:space="preserve"> </w:t>
      </w:r>
    </w:p>
    <w:p w:rsidR="006179E6" w:rsidRPr="003D306D" w:rsidRDefault="006179E6" w:rsidP="006179E6">
      <w:pPr>
        <w:pStyle w:val="Heading2"/>
        <w:rPr>
          <w:kern w:val="0"/>
        </w:rPr>
      </w:pPr>
      <w:bookmarkStart w:id="361" w:name="_Toc310948154"/>
      <w:bookmarkStart w:id="362" w:name="_Toc328937006"/>
      <w:bookmarkStart w:id="363" w:name="_Toc329874867"/>
      <w:bookmarkStart w:id="364" w:name="_Toc341038772"/>
      <w:bookmarkStart w:id="365" w:name="_Toc370678307"/>
      <w:bookmarkEnd w:id="359"/>
      <w:bookmarkEnd w:id="360"/>
      <w:r w:rsidRPr="003D306D">
        <w:rPr>
          <w:kern w:val="0"/>
        </w:rPr>
        <w:t>2.1.1. Restriction digestion reactions</w:t>
      </w:r>
      <w:bookmarkEnd w:id="361"/>
      <w:bookmarkEnd w:id="362"/>
      <w:bookmarkEnd w:id="363"/>
      <w:bookmarkEnd w:id="364"/>
      <w:bookmarkEnd w:id="365"/>
    </w:p>
    <w:p w:rsidR="006179E6" w:rsidRPr="005916DD" w:rsidRDefault="006179E6" w:rsidP="006179E6">
      <w:pPr>
        <w:rPr>
          <w:rStyle w:val="Normal1"/>
          <w:szCs w:val="23"/>
        </w:rPr>
      </w:pPr>
      <w:bookmarkStart w:id="366" w:name="_Toc266813783"/>
      <w:bookmarkStart w:id="367" w:name="_Toc310948155"/>
      <w:bookmarkStart w:id="368" w:name="_Toc328937007"/>
      <w:bookmarkStart w:id="369" w:name="_Toc329643085"/>
      <w:bookmarkStart w:id="370" w:name="_Toc329644614"/>
      <w:bookmarkStart w:id="371" w:name="_Toc329645251"/>
      <w:bookmarkStart w:id="372" w:name="_Toc329686413"/>
      <w:bookmarkStart w:id="373" w:name="_Toc329874868"/>
      <w:bookmarkStart w:id="374" w:name="_Toc341038773"/>
      <w:bookmarkStart w:id="375" w:name="_Toc341090132"/>
      <w:bookmarkStart w:id="376" w:name="_Toc341625325"/>
      <w:bookmarkStart w:id="377" w:name="_Toc341730280"/>
      <w:bookmarkStart w:id="378" w:name="_Toc251018509"/>
      <w:bookmarkStart w:id="379" w:name="_Toc251020318"/>
      <w:bookmarkStart w:id="380" w:name="_Toc251097471"/>
      <w:r w:rsidRPr="005916DD">
        <w:rPr>
          <w:rStyle w:val="Normal1"/>
          <w:szCs w:val="23"/>
        </w:rPr>
        <w:t>Digestion reactions were set up with</w:t>
      </w:r>
      <w:r>
        <w:rPr>
          <w:rStyle w:val="Normal1"/>
          <w:szCs w:val="23"/>
        </w:rPr>
        <w:t xml:space="preserve"> ddH</w:t>
      </w:r>
      <w:r>
        <w:rPr>
          <w:rStyle w:val="Normal1"/>
          <w:szCs w:val="23"/>
          <w:vertAlign w:val="subscript"/>
        </w:rPr>
        <w:t>2</w:t>
      </w:r>
      <w:r>
        <w:rPr>
          <w:rStyle w:val="Normal1"/>
          <w:szCs w:val="23"/>
        </w:rPr>
        <w:t>O,</w:t>
      </w:r>
      <w:r w:rsidRPr="005916DD">
        <w:rPr>
          <w:rStyle w:val="Normal1"/>
          <w:szCs w:val="23"/>
        </w:rPr>
        <w:t xml:space="preserve"> 1X restriction enzyme buffer, 100 ng/μl bovine serum albumin (BSA), either </w:t>
      </w:r>
      <w:r>
        <w:rPr>
          <w:rStyle w:val="Normal1"/>
          <w:szCs w:val="23"/>
        </w:rPr>
        <w:t>3</w:t>
      </w:r>
      <w:r w:rsidRPr="005916DD">
        <w:rPr>
          <w:rStyle w:val="Normal1"/>
          <w:szCs w:val="23"/>
        </w:rPr>
        <w:t>00-</w:t>
      </w:r>
      <w:r>
        <w:rPr>
          <w:rStyle w:val="Normal1"/>
          <w:szCs w:val="23"/>
        </w:rPr>
        <w:t>4</w:t>
      </w:r>
      <w:r w:rsidRPr="005916DD">
        <w:rPr>
          <w:rStyle w:val="Normal1"/>
          <w:szCs w:val="23"/>
        </w:rPr>
        <w:t>00 ng DNA in 20 μl total volume reaction for analytic</w:t>
      </w:r>
      <w:r>
        <w:rPr>
          <w:rStyle w:val="Normal1"/>
          <w:szCs w:val="23"/>
        </w:rPr>
        <w:t>al</w:t>
      </w:r>
      <w:r w:rsidRPr="005916DD">
        <w:rPr>
          <w:rStyle w:val="Normal1"/>
          <w:szCs w:val="23"/>
        </w:rPr>
        <w:t xml:space="preserve"> purpose or 5-10 μg DNA in 50 μl total volume reaction for preparative purpose, and required units of </w:t>
      </w:r>
      <w:r>
        <w:rPr>
          <w:rStyle w:val="Normal1"/>
          <w:szCs w:val="23"/>
        </w:rPr>
        <w:t xml:space="preserve">restriction </w:t>
      </w:r>
      <w:r w:rsidRPr="005916DD">
        <w:rPr>
          <w:rStyle w:val="Normal1"/>
          <w:szCs w:val="23"/>
        </w:rPr>
        <w:t xml:space="preserve">enzymes. Reactions </w:t>
      </w:r>
      <w:r w:rsidRPr="005916DD">
        <w:rPr>
          <w:rStyle w:val="Normal1"/>
          <w:szCs w:val="23"/>
        </w:rPr>
        <w:lastRenderedPageBreak/>
        <w:t>were incubated under appropriate conditions, usually at 37</w:t>
      </w:r>
      <w:r w:rsidRPr="005916DD">
        <w:rPr>
          <w:rStyle w:val="Normal1"/>
          <w:szCs w:val="23"/>
          <w:vertAlign w:val="superscript"/>
        </w:rPr>
        <w:t>o</w:t>
      </w:r>
      <w:r w:rsidRPr="005916DD">
        <w:rPr>
          <w:rStyle w:val="Normal1"/>
          <w:szCs w:val="23"/>
        </w:rPr>
        <w:t xml:space="preserve">C for </w:t>
      </w:r>
      <w:r>
        <w:rPr>
          <w:rStyle w:val="Normal1"/>
          <w:szCs w:val="23"/>
        </w:rPr>
        <w:t>1</w:t>
      </w:r>
      <w:r w:rsidRPr="005916DD">
        <w:rPr>
          <w:rStyle w:val="Normal1"/>
          <w:szCs w:val="23"/>
        </w:rPr>
        <w:t xml:space="preserve"> hour in analytic</w:t>
      </w:r>
      <w:r>
        <w:rPr>
          <w:rStyle w:val="Normal1"/>
          <w:szCs w:val="23"/>
        </w:rPr>
        <w:t>al</w:t>
      </w:r>
      <w:r w:rsidRPr="005916DD">
        <w:rPr>
          <w:rStyle w:val="Normal1"/>
          <w:szCs w:val="23"/>
        </w:rPr>
        <w:t xml:space="preserve"> reactions or 2-3 hours in preparative reactions.</w:t>
      </w:r>
      <w:bookmarkEnd w:id="366"/>
      <w:bookmarkEnd w:id="367"/>
      <w:bookmarkEnd w:id="368"/>
      <w:bookmarkEnd w:id="369"/>
      <w:bookmarkEnd w:id="370"/>
      <w:bookmarkEnd w:id="371"/>
      <w:bookmarkEnd w:id="372"/>
      <w:bookmarkEnd w:id="373"/>
      <w:bookmarkEnd w:id="374"/>
      <w:bookmarkEnd w:id="375"/>
      <w:bookmarkEnd w:id="376"/>
      <w:bookmarkEnd w:id="377"/>
      <w:r w:rsidRPr="005916DD">
        <w:rPr>
          <w:rStyle w:val="Normal1"/>
          <w:szCs w:val="23"/>
        </w:rPr>
        <w:t xml:space="preserve"> </w:t>
      </w:r>
    </w:p>
    <w:p w:rsidR="006179E6" w:rsidRPr="003D306D" w:rsidRDefault="006179E6" w:rsidP="006179E6">
      <w:pPr>
        <w:pStyle w:val="Heading2"/>
        <w:rPr>
          <w:kern w:val="0"/>
        </w:rPr>
      </w:pPr>
      <w:bookmarkStart w:id="381" w:name="_Toc310948169"/>
      <w:bookmarkStart w:id="382" w:name="_Toc328937021"/>
      <w:bookmarkStart w:id="383" w:name="_Toc329874869"/>
      <w:bookmarkStart w:id="384" w:name="_Toc341038774"/>
      <w:bookmarkStart w:id="385" w:name="_Toc370678308"/>
      <w:bookmarkStart w:id="386" w:name="_Toc310948156"/>
      <w:bookmarkStart w:id="387" w:name="_Toc328937008"/>
      <w:r w:rsidRPr="003D306D">
        <w:rPr>
          <w:kern w:val="0"/>
        </w:rPr>
        <w:t>2.1.2. Polymerase chain reactions (PCRs)</w:t>
      </w:r>
      <w:bookmarkEnd w:id="381"/>
      <w:bookmarkEnd w:id="382"/>
      <w:bookmarkEnd w:id="383"/>
      <w:bookmarkEnd w:id="384"/>
      <w:bookmarkEnd w:id="385"/>
    </w:p>
    <w:p w:rsidR="006179E6" w:rsidRPr="005916DD" w:rsidRDefault="006179E6" w:rsidP="006179E6">
      <w:pPr>
        <w:rPr>
          <w:rStyle w:val="Normal1"/>
          <w:szCs w:val="23"/>
        </w:rPr>
      </w:pPr>
      <w:bookmarkStart w:id="388" w:name="_Toc266813793"/>
      <w:bookmarkStart w:id="389" w:name="_Toc310948170"/>
      <w:bookmarkStart w:id="390" w:name="_Toc328937022"/>
      <w:bookmarkStart w:id="391" w:name="_Toc329643101"/>
      <w:bookmarkStart w:id="392" w:name="_Toc329644630"/>
      <w:bookmarkStart w:id="393" w:name="_Toc329645267"/>
      <w:bookmarkStart w:id="394" w:name="_Toc329686429"/>
      <w:bookmarkStart w:id="395" w:name="_Toc329874870"/>
      <w:bookmarkStart w:id="396" w:name="_Toc341038775"/>
      <w:bookmarkStart w:id="397" w:name="_Toc341090134"/>
      <w:bookmarkStart w:id="398" w:name="_Toc341625327"/>
      <w:bookmarkStart w:id="399" w:name="_Toc341730282"/>
      <w:r w:rsidRPr="005916DD">
        <w:rPr>
          <w:rStyle w:val="Normal1"/>
          <w:szCs w:val="23"/>
        </w:rPr>
        <w:t xml:space="preserve">PCRs were used </w:t>
      </w:r>
      <w:r>
        <w:rPr>
          <w:rStyle w:val="Normal1"/>
          <w:szCs w:val="23"/>
        </w:rPr>
        <w:t>in this study to amplify</w:t>
      </w:r>
      <w:r w:rsidRPr="005916DD">
        <w:rPr>
          <w:rStyle w:val="Normal1"/>
          <w:szCs w:val="23"/>
        </w:rPr>
        <w:t xml:space="preserve"> specific sequences </w:t>
      </w:r>
      <w:r w:rsidR="00302A77">
        <w:rPr>
          <w:rStyle w:val="Normal1"/>
          <w:szCs w:val="23"/>
        </w:rPr>
        <w:t>that</w:t>
      </w:r>
      <w:r w:rsidRPr="005916DD">
        <w:rPr>
          <w:rStyle w:val="Normal1"/>
          <w:szCs w:val="23"/>
        </w:rPr>
        <w:t xml:space="preserve"> could not be isolated from plasmid DNA by </w:t>
      </w:r>
      <w:r>
        <w:rPr>
          <w:rStyle w:val="Normal1"/>
          <w:szCs w:val="23"/>
        </w:rPr>
        <w:t xml:space="preserve">a </w:t>
      </w:r>
      <w:r w:rsidRPr="005916DD">
        <w:rPr>
          <w:rStyle w:val="Normal1"/>
          <w:szCs w:val="23"/>
        </w:rPr>
        <w:t xml:space="preserve">restriction digestion reaction. </w:t>
      </w:r>
      <w:r w:rsidRPr="00364E99">
        <w:rPr>
          <w:rStyle w:val="Normal1"/>
          <w:szCs w:val="23"/>
        </w:rPr>
        <w:t>Each PCR</w:t>
      </w:r>
      <w:r w:rsidRPr="005916DD">
        <w:rPr>
          <w:rStyle w:val="Normal1"/>
          <w:szCs w:val="23"/>
        </w:rPr>
        <w:t xml:space="preserve"> include</w:t>
      </w:r>
      <w:r>
        <w:rPr>
          <w:rStyle w:val="Normal1"/>
          <w:szCs w:val="23"/>
        </w:rPr>
        <w:t>d 0.4 μM forward/reverse primer</w:t>
      </w:r>
      <w:r w:rsidRPr="005916DD">
        <w:rPr>
          <w:rStyle w:val="Normal1"/>
          <w:szCs w:val="23"/>
        </w:rPr>
        <w:t xml:space="preserve"> (Sigma, UK), 300 μM dNTPs, 1X LongAmp Taq DNA</w:t>
      </w:r>
      <w:r>
        <w:rPr>
          <w:rStyle w:val="Normal1"/>
          <w:szCs w:val="23"/>
        </w:rPr>
        <w:t xml:space="preserve"> polymerase buffer, 2.5 units</w:t>
      </w:r>
      <w:r w:rsidRPr="005916DD">
        <w:rPr>
          <w:rStyle w:val="Normal1"/>
          <w:szCs w:val="23"/>
        </w:rPr>
        <w:t xml:space="preserve"> LongAmp Taq DNA polymerase, and 1 ng plasmid DNA in a total reaction volume of 25 μl. </w:t>
      </w:r>
      <w:r>
        <w:rPr>
          <w:rStyle w:val="Normal1"/>
          <w:szCs w:val="23"/>
        </w:rPr>
        <w:t xml:space="preserve">Preparation was performed on ice. </w:t>
      </w:r>
      <w:r w:rsidRPr="005916DD">
        <w:rPr>
          <w:rStyle w:val="Normal1"/>
          <w:szCs w:val="23"/>
        </w:rPr>
        <w:t xml:space="preserve">PCR tubes were </w:t>
      </w:r>
      <w:r>
        <w:rPr>
          <w:rStyle w:val="Normal1"/>
          <w:szCs w:val="23"/>
        </w:rPr>
        <w:t xml:space="preserve">then </w:t>
      </w:r>
      <w:r w:rsidRPr="005916DD">
        <w:rPr>
          <w:rStyle w:val="Normal1"/>
          <w:szCs w:val="23"/>
        </w:rPr>
        <w:t xml:space="preserve">transferred </w:t>
      </w:r>
      <w:r>
        <w:rPr>
          <w:rStyle w:val="Normal1"/>
          <w:szCs w:val="23"/>
        </w:rPr>
        <w:t>in</w:t>
      </w:r>
      <w:r w:rsidRPr="005916DD">
        <w:rPr>
          <w:rStyle w:val="Normal1"/>
          <w:szCs w:val="23"/>
        </w:rPr>
        <w:t xml:space="preserve">to a </w:t>
      </w:r>
      <w:r>
        <w:rPr>
          <w:rStyle w:val="Normal1"/>
          <w:szCs w:val="23"/>
        </w:rPr>
        <w:t xml:space="preserve">TC-512 </w:t>
      </w:r>
      <w:r w:rsidRPr="005916DD">
        <w:rPr>
          <w:rStyle w:val="Normal1"/>
          <w:szCs w:val="23"/>
        </w:rPr>
        <w:t xml:space="preserve">gradient thermocycler </w:t>
      </w:r>
      <w:r>
        <w:rPr>
          <w:rStyle w:val="Normal1"/>
          <w:szCs w:val="23"/>
        </w:rPr>
        <w:t xml:space="preserve">(Techne, UK) </w:t>
      </w:r>
      <w:r w:rsidRPr="005916DD">
        <w:rPr>
          <w:rStyle w:val="Normal1"/>
          <w:szCs w:val="23"/>
        </w:rPr>
        <w:t>with a preheated block to 100</w:t>
      </w:r>
      <w:r w:rsidRPr="005916DD">
        <w:rPr>
          <w:rStyle w:val="Normal1"/>
          <w:szCs w:val="23"/>
          <w:vertAlign w:val="superscript"/>
        </w:rPr>
        <w:t>o</w:t>
      </w:r>
      <w:r w:rsidRPr="005916DD">
        <w:rPr>
          <w:rStyle w:val="Normal1"/>
          <w:szCs w:val="23"/>
        </w:rPr>
        <w:t xml:space="preserve">C. Typically, </w:t>
      </w:r>
      <w:r>
        <w:rPr>
          <w:rStyle w:val="Normal1"/>
          <w:szCs w:val="23"/>
        </w:rPr>
        <w:t>PCRs were</w:t>
      </w:r>
      <w:r w:rsidRPr="005916DD">
        <w:rPr>
          <w:rStyle w:val="Normal1"/>
          <w:szCs w:val="23"/>
        </w:rPr>
        <w:t xml:space="preserve"> run for 36 cycles with initial denaturation at 95</w:t>
      </w:r>
      <w:r w:rsidRPr="005916DD">
        <w:rPr>
          <w:rStyle w:val="Normal1"/>
          <w:szCs w:val="23"/>
          <w:vertAlign w:val="superscript"/>
        </w:rPr>
        <w:t>o</w:t>
      </w:r>
      <w:r w:rsidRPr="005916DD">
        <w:rPr>
          <w:rStyle w:val="Normal1"/>
          <w:szCs w:val="23"/>
        </w:rPr>
        <w:t xml:space="preserve">C for 1 minute </w:t>
      </w:r>
      <w:r>
        <w:rPr>
          <w:rStyle w:val="Normal1"/>
          <w:szCs w:val="23"/>
        </w:rPr>
        <w:t>but</w:t>
      </w:r>
      <w:r w:rsidRPr="005916DD">
        <w:rPr>
          <w:rStyle w:val="Normal1"/>
          <w:szCs w:val="23"/>
        </w:rPr>
        <w:t xml:space="preserve"> 95</w:t>
      </w:r>
      <w:r w:rsidRPr="005916DD">
        <w:rPr>
          <w:rStyle w:val="Normal1"/>
          <w:szCs w:val="23"/>
          <w:vertAlign w:val="superscript"/>
        </w:rPr>
        <w:t>o</w:t>
      </w:r>
      <w:r w:rsidRPr="005916DD">
        <w:rPr>
          <w:rStyle w:val="Normal1"/>
          <w:szCs w:val="23"/>
        </w:rPr>
        <w:t>C for 10 seconds during thermocycling. Annealing temperature</w:t>
      </w:r>
      <w:r>
        <w:rPr>
          <w:rStyle w:val="Normal1"/>
          <w:szCs w:val="23"/>
        </w:rPr>
        <w:t>s were</w:t>
      </w:r>
      <w:r w:rsidRPr="005916DD">
        <w:rPr>
          <w:rStyle w:val="Normal1"/>
          <w:szCs w:val="23"/>
        </w:rPr>
        <w:t xml:space="preserve"> set up based on the Tm of primers and </w:t>
      </w:r>
      <w:r>
        <w:rPr>
          <w:rStyle w:val="Normal1"/>
          <w:szCs w:val="23"/>
        </w:rPr>
        <w:t xml:space="preserve">the </w:t>
      </w:r>
      <w:r w:rsidRPr="005916DD">
        <w:rPr>
          <w:rStyle w:val="Normal1"/>
          <w:szCs w:val="23"/>
        </w:rPr>
        <w:t>time for each annealing step was 30-60 seconds. Extension steps were set up at 65</w:t>
      </w:r>
      <w:r w:rsidRPr="005916DD">
        <w:rPr>
          <w:rStyle w:val="Normal1"/>
          <w:szCs w:val="23"/>
          <w:vertAlign w:val="superscript"/>
        </w:rPr>
        <w:t>o</w:t>
      </w:r>
      <w:r w:rsidRPr="005916DD">
        <w:rPr>
          <w:rStyle w:val="Normal1"/>
          <w:szCs w:val="23"/>
        </w:rPr>
        <w:t>C for 1 minute per 1 kb DN</w:t>
      </w:r>
      <w:r>
        <w:rPr>
          <w:rStyle w:val="Normal1"/>
          <w:szCs w:val="23"/>
        </w:rPr>
        <w:t>A and a final extension was performed</w:t>
      </w:r>
      <w:r w:rsidRPr="005916DD">
        <w:rPr>
          <w:rStyle w:val="Normal1"/>
          <w:szCs w:val="23"/>
        </w:rPr>
        <w:t xml:space="preserve"> at 65</w:t>
      </w:r>
      <w:r w:rsidRPr="005916DD">
        <w:rPr>
          <w:rStyle w:val="Normal1"/>
          <w:szCs w:val="23"/>
          <w:vertAlign w:val="superscript"/>
        </w:rPr>
        <w:t>o</w:t>
      </w:r>
      <w:r w:rsidRPr="005916DD">
        <w:rPr>
          <w:rStyle w:val="Normal1"/>
          <w:szCs w:val="23"/>
        </w:rPr>
        <w:t xml:space="preserve">C for 10 minutes. PCR products were </w:t>
      </w:r>
      <w:r>
        <w:rPr>
          <w:rStyle w:val="Normal1"/>
          <w:szCs w:val="23"/>
        </w:rPr>
        <w:t>held</w:t>
      </w:r>
      <w:r w:rsidRPr="005916DD">
        <w:rPr>
          <w:rStyle w:val="Normal1"/>
          <w:szCs w:val="23"/>
        </w:rPr>
        <w:t xml:space="preserve"> at 4</w:t>
      </w:r>
      <w:r w:rsidRPr="005916DD">
        <w:rPr>
          <w:rStyle w:val="Normal1"/>
          <w:szCs w:val="23"/>
          <w:vertAlign w:val="superscript"/>
        </w:rPr>
        <w:t>o</w:t>
      </w:r>
      <w:r w:rsidRPr="005916DD">
        <w:rPr>
          <w:rStyle w:val="Normal1"/>
          <w:szCs w:val="23"/>
        </w:rPr>
        <w:t>C until use or at -20</w:t>
      </w:r>
      <w:r w:rsidRPr="005916DD">
        <w:rPr>
          <w:rStyle w:val="Normal1"/>
          <w:szCs w:val="23"/>
          <w:vertAlign w:val="superscript"/>
        </w:rPr>
        <w:t>o</w:t>
      </w:r>
      <w:r w:rsidRPr="005916DD">
        <w:rPr>
          <w:rStyle w:val="Normal1"/>
          <w:szCs w:val="23"/>
        </w:rPr>
        <w:t>C for longer storage.</w:t>
      </w:r>
      <w:bookmarkEnd w:id="388"/>
      <w:bookmarkEnd w:id="389"/>
      <w:bookmarkEnd w:id="390"/>
      <w:bookmarkEnd w:id="391"/>
      <w:bookmarkEnd w:id="392"/>
      <w:bookmarkEnd w:id="393"/>
      <w:bookmarkEnd w:id="394"/>
      <w:bookmarkEnd w:id="395"/>
      <w:bookmarkEnd w:id="396"/>
      <w:bookmarkEnd w:id="397"/>
      <w:bookmarkEnd w:id="398"/>
      <w:bookmarkEnd w:id="399"/>
      <w:r w:rsidRPr="005916DD">
        <w:rPr>
          <w:rStyle w:val="Normal1"/>
          <w:szCs w:val="23"/>
        </w:rPr>
        <w:t xml:space="preserve">  </w:t>
      </w:r>
    </w:p>
    <w:p w:rsidR="006179E6" w:rsidRPr="003D306D" w:rsidRDefault="006179E6" w:rsidP="006179E6">
      <w:pPr>
        <w:pStyle w:val="Heading2"/>
        <w:rPr>
          <w:kern w:val="0"/>
        </w:rPr>
      </w:pPr>
      <w:bookmarkStart w:id="400" w:name="_Toc329874871"/>
      <w:bookmarkStart w:id="401" w:name="_Toc341038776"/>
      <w:bookmarkStart w:id="402" w:name="_Toc370678309"/>
      <w:r w:rsidRPr="003D306D">
        <w:rPr>
          <w:kern w:val="0"/>
        </w:rPr>
        <w:t>2.1.3. Blunting reactions</w:t>
      </w:r>
      <w:bookmarkEnd w:id="386"/>
      <w:bookmarkEnd w:id="387"/>
      <w:bookmarkEnd w:id="400"/>
      <w:bookmarkEnd w:id="401"/>
      <w:bookmarkEnd w:id="402"/>
      <w:r w:rsidRPr="003D306D">
        <w:rPr>
          <w:kern w:val="0"/>
        </w:rPr>
        <w:t xml:space="preserve"> </w:t>
      </w:r>
    </w:p>
    <w:p w:rsidR="006179E6" w:rsidRPr="005916DD" w:rsidRDefault="006179E6" w:rsidP="006179E6">
      <w:pPr>
        <w:rPr>
          <w:rStyle w:val="Normal1"/>
          <w:szCs w:val="23"/>
        </w:rPr>
      </w:pPr>
      <w:bookmarkStart w:id="403" w:name="_Toc266813785"/>
      <w:bookmarkStart w:id="404" w:name="_Toc310948157"/>
      <w:bookmarkStart w:id="405" w:name="_Toc328937009"/>
      <w:bookmarkStart w:id="406" w:name="_Toc329643087"/>
      <w:bookmarkStart w:id="407" w:name="_Toc329644616"/>
      <w:bookmarkStart w:id="408" w:name="_Toc329645253"/>
      <w:bookmarkStart w:id="409" w:name="_Toc329686415"/>
      <w:bookmarkStart w:id="410" w:name="_Toc329874872"/>
      <w:bookmarkStart w:id="411" w:name="_Toc341038777"/>
      <w:bookmarkStart w:id="412" w:name="_Toc341090136"/>
      <w:bookmarkStart w:id="413" w:name="_Toc341625329"/>
      <w:bookmarkStart w:id="414" w:name="_Toc341730284"/>
      <w:r w:rsidRPr="005916DD">
        <w:rPr>
          <w:rStyle w:val="Normal1"/>
          <w:szCs w:val="23"/>
        </w:rPr>
        <w:t xml:space="preserve">DNA polymerase I (so-called large Klenow fragment) was used to generate blunt ends by filling in 5’ overhangs or removing 3’ overhangs. A mixture </w:t>
      </w:r>
      <w:r>
        <w:rPr>
          <w:rStyle w:val="Normal1"/>
          <w:szCs w:val="23"/>
        </w:rPr>
        <w:t>containing</w:t>
      </w:r>
      <w:r w:rsidRPr="005916DD">
        <w:rPr>
          <w:rStyle w:val="Normal1"/>
          <w:szCs w:val="23"/>
        </w:rPr>
        <w:t xml:space="preserve"> 1-5 μg digested DNA, 1X corresponding buffer supplemented with 33 μM dNTPs and 1-5 units of enzyme was incub</w:t>
      </w:r>
      <w:r>
        <w:rPr>
          <w:rStyle w:val="Normal1"/>
          <w:szCs w:val="23"/>
        </w:rPr>
        <w:t>ated at 25°C for 15 minutes. Reactions</w:t>
      </w:r>
      <w:r w:rsidRPr="005916DD">
        <w:rPr>
          <w:rStyle w:val="Normal1"/>
          <w:szCs w:val="23"/>
        </w:rPr>
        <w:t xml:space="preserve"> </w:t>
      </w:r>
      <w:r>
        <w:rPr>
          <w:rStyle w:val="Normal1"/>
          <w:szCs w:val="23"/>
        </w:rPr>
        <w:t>were subsequently</w:t>
      </w:r>
      <w:r w:rsidRPr="005916DD">
        <w:rPr>
          <w:rStyle w:val="Normal1"/>
          <w:szCs w:val="23"/>
        </w:rPr>
        <w:t xml:space="preserve"> heat inactivated at 75°C for 20 minutes.</w:t>
      </w:r>
      <w:bookmarkEnd w:id="403"/>
      <w:bookmarkEnd w:id="404"/>
      <w:bookmarkEnd w:id="405"/>
      <w:bookmarkEnd w:id="406"/>
      <w:bookmarkEnd w:id="407"/>
      <w:bookmarkEnd w:id="408"/>
      <w:bookmarkEnd w:id="409"/>
      <w:bookmarkEnd w:id="410"/>
      <w:bookmarkEnd w:id="411"/>
      <w:bookmarkEnd w:id="412"/>
      <w:bookmarkEnd w:id="413"/>
      <w:bookmarkEnd w:id="414"/>
      <w:r w:rsidRPr="005916DD">
        <w:rPr>
          <w:rStyle w:val="Normal1"/>
          <w:szCs w:val="23"/>
        </w:rPr>
        <w:t xml:space="preserve"> </w:t>
      </w:r>
    </w:p>
    <w:p w:rsidR="002D2796" w:rsidRDefault="002D2796" w:rsidP="006179E6">
      <w:pPr>
        <w:pStyle w:val="Heading2"/>
        <w:rPr>
          <w:kern w:val="0"/>
        </w:rPr>
      </w:pPr>
      <w:bookmarkStart w:id="415" w:name="_Toc310948158"/>
      <w:bookmarkStart w:id="416" w:name="_Toc328937010"/>
      <w:bookmarkStart w:id="417" w:name="_Toc329874873"/>
      <w:bookmarkStart w:id="418" w:name="_Toc341038778"/>
    </w:p>
    <w:p w:rsidR="006179E6" w:rsidRPr="003D306D" w:rsidRDefault="006179E6" w:rsidP="006179E6">
      <w:pPr>
        <w:pStyle w:val="Heading2"/>
        <w:rPr>
          <w:kern w:val="0"/>
        </w:rPr>
      </w:pPr>
      <w:bookmarkStart w:id="419" w:name="_Toc370678310"/>
      <w:r w:rsidRPr="003D306D">
        <w:rPr>
          <w:kern w:val="0"/>
        </w:rPr>
        <w:lastRenderedPageBreak/>
        <w:t>2.1.4. Dephosphorylation reactions</w:t>
      </w:r>
      <w:bookmarkEnd w:id="415"/>
      <w:bookmarkEnd w:id="416"/>
      <w:bookmarkEnd w:id="417"/>
      <w:bookmarkEnd w:id="418"/>
      <w:bookmarkEnd w:id="419"/>
    </w:p>
    <w:p w:rsidR="006179E6" w:rsidRPr="005916DD" w:rsidRDefault="006179E6" w:rsidP="006179E6">
      <w:pPr>
        <w:rPr>
          <w:rStyle w:val="Normal1"/>
          <w:szCs w:val="23"/>
        </w:rPr>
      </w:pPr>
      <w:bookmarkStart w:id="420" w:name="_Toc310948159"/>
      <w:bookmarkStart w:id="421" w:name="_Toc328937011"/>
      <w:bookmarkStart w:id="422" w:name="_Toc329643089"/>
      <w:bookmarkStart w:id="423" w:name="_Toc329644618"/>
      <w:bookmarkStart w:id="424" w:name="_Toc329645255"/>
      <w:bookmarkStart w:id="425" w:name="_Toc329686417"/>
      <w:bookmarkStart w:id="426" w:name="_Toc329874874"/>
      <w:bookmarkStart w:id="427" w:name="_Toc341038779"/>
      <w:bookmarkStart w:id="428" w:name="_Toc341090138"/>
      <w:bookmarkStart w:id="429" w:name="_Toc341625331"/>
      <w:bookmarkStart w:id="430" w:name="_Toc341730286"/>
      <w:r w:rsidRPr="005916DD">
        <w:rPr>
          <w:rStyle w:val="Normal1"/>
          <w:szCs w:val="23"/>
        </w:rPr>
        <w:t>Antarctic phosphatase, which catalyzes the removal of 5’ phosphate groups from DNA, was used to decrease the ability of re</w:t>
      </w:r>
      <w:r>
        <w:rPr>
          <w:rStyle w:val="Normal1"/>
          <w:szCs w:val="23"/>
        </w:rPr>
        <w:t>-</w:t>
      </w:r>
      <w:r w:rsidRPr="005916DD">
        <w:rPr>
          <w:rStyle w:val="Normal1"/>
          <w:szCs w:val="23"/>
        </w:rPr>
        <w:t xml:space="preserve">circularization of cloning vectors. A mixture </w:t>
      </w:r>
      <w:r>
        <w:rPr>
          <w:rStyle w:val="Normal1"/>
          <w:szCs w:val="23"/>
        </w:rPr>
        <w:t>containing</w:t>
      </w:r>
      <w:r w:rsidRPr="005916DD">
        <w:rPr>
          <w:rStyle w:val="Normal1"/>
          <w:szCs w:val="23"/>
        </w:rPr>
        <w:t xml:space="preserve"> 1X antarctic phosphatase reaction buffer, 1-5 μg of DNA</w:t>
      </w:r>
      <w:r>
        <w:rPr>
          <w:rStyle w:val="Normal1"/>
          <w:szCs w:val="23"/>
        </w:rPr>
        <w:t xml:space="preserve">, and </w:t>
      </w:r>
      <w:r w:rsidRPr="005916DD">
        <w:rPr>
          <w:rStyle w:val="Normal1"/>
          <w:szCs w:val="23"/>
        </w:rPr>
        <w:t>5</w:t>
      </w:r>
      <w:r>
        <w:rPr>
          <w:rStyle w:val="Normal1"/>
          <w:szCs w:val="23"/>
        </w:rPr>
        <w:t xml:space="preserve"> units of antarctic phosphatase</w:t>
      </w:r>
      <w:r w:rsidRPr="005916DD">
        <w:rPr>
          <w:rStyle w:val="Normal1"/>
          <w:szCs w:val="23"/>
        </w:rPr>
        <w:t xml:space="preserve"> was incubated at 37</w:t>
      </w:r>
      <w:r w:rsidRPr="005916DD">
        <w:rPr>
          <w:rStyle w:val="Normal1"/>
          <w:szCs w:val="23"/>
          <w:vertAlign w:val="superscript"/>
        </w:rPr>
        <w:t>o</w:t>
      </w:r>
      <w:r w:rsidRPr="005916DD">
        <w:rPr>
          <w:rStyle w:val="Normal1"/>
          <w:szCs w:val="23"/>
        </w:rPr>
        <w:t>C for 15-60 minutes, and subsequently heat inactivated at 65</w:t>
      </w:r>
      <w:r w:rsidRPr="005916DD">
        <w:rPr>
          <w:rStyle w:val="Normal1"/>
          <w:szCs w:val="23"/>
          <w:vertAlign w:val="superscript"/>
        </w:rPr>
        <w:t>o</w:t>
      </w:r>
      <w:r w:rsidRPr="005916DD">
        <w:rPr>
          <w:rStyle w:val="Normal1"/>
          <w:szCs w:val="23"/>
        </w:rPr>
        <w:t>C for 5 minutes.</w:t>
      </w:r>
      <w:bookmarkEnd w:id="420"/>
      <w:bookmarkEnd w:id="421"/>
      <w:bookmarkEnd w:id="422"/>
      <w:bookmarkEnd w:id="423"/>
      <w:bookmarkEnd w:id="424"/>
      <w:bookmarkEnd w:id="425"/>
      <w:bookmarkEnd w:id="426"/>
      <w:bookmarkEnd w:id="427"/>
      <w:bookmarkEnd w:id="428"/>
      <w:bookmarkEnd w:id="429"/>
      <w:bookmarkEnd w:id="430"/>
      <w:r w:rsidRPr="005916DD">
        <w:rPr>
          <w:rStyle w:val="Normal1"/>
          <w:szCs w:val="23"/>
        </w:rPr>
        <w:t xml:space="preserve">  </w:t>
      </w:r>
    </w:p>
    <w:p w:rsidR="006179E6" w:rsidRPr="003D306D" w:rsidRDefault="006179E6" w:rsidP="006179E6">
      <w:pPr>
        <w:pStyle w:val="Heading2"/>
        <w:rPr>
          <w:kern w:val="0"/>
        </w:rPr>
      </w:pPr>
      <w:bookmarkStart w:id="431" w:name="_Toc310948160"/>
      <w:bookmarkStart w:id="432" w:name="_Toc328937012"/>
      <w:bookmarkStart w:id="433" w:name="_Toc329874875"/>
      <w:bookmarkStart w:id="434" w:name="_Toc341038780"/>
      <w:bookmarkStart w:id="435" w:name="_Toc370678311"/>
      <w:r w:rsidRPr="003D306D">
        <w:rPr>
          <w:kern w:val="0"/>
        </w:rPr>
        <w:t>2.1.5. Ligation reactions</w:t>
      </w:r>
      <w:bookmarkEnd w:id="431"/>
      <w:bookmarkEnd w:id="432"/>
      <w:bookmarkEnd w:id="433"/>
      <w:bookmarkEnd w:id="434"/>
      <w:bookmarkEnd w:id="435"/>
    </w:p>
    <w:p w:rsidR="006179E6" w:rsidRPr="005916DD" w:rsidRDefault="006179E6" w:rsidP="006179E6">
      <w:pPr>
        <w:rPr>
          <w:rStyle w:val="Normal1"/>
        </w:rPr>
      </w:pPr>
      <w:r w:rsidRPr="005916DD">
        <w:rPr>
          <w:rStyle w:val="Normal1"/>
        </w:rPr>
        <w:t xml:space="preserve">A volume of 10 μl ligation mixture containing 1X ligase buffer, purified vector and insert </w:t>
      </w:r>
      <w:r>
        <w:rPr>
          <w:rStyle w:val="Normal1"/>
        </w:rPr>
        <w:t xml:space="preserve">plasmid </w:t>
      </w:r>
      <w:r w:rsidRPr="005916DD">
        <w:rPr>
          <w:rStyle w:val="Normal1"/>
        </w:rPr>
        <w:t>DNA, and 1 μl T4 DNA ligase was incubated at 18</w:t>
      </w:r>
      <w:r w:rsidRPr="005916DD">
        <w:rPr>
          <w:rStyle w:val="Normal1"/>
          <w:vertAlign w:val="superscript"/>
        </w:rPr>
        <w:t>o</w:t>
      </w:r>
      <w:r w:rsidRPr="005916DD">
        <w:rPr>
          <w:rStyle w:val="Normal1"/>
        </w:rPr>
        <w:t>C</w:t>
      </w:r>
      <w:r>
        <w:rPr>
          <w:rStyle w:val="Normal1"/>
        </w:rPr>
        <w:t>,</w:t>
      </w:r>
      <w:r w:rsidRPr="005916DD">
        <w:rPr>
          <w:rStyle w:val="Normal1"/>
        </w:rPr>
        <w:t xml:space="preserve"> overnight. Heat inactivation was </w:t>
      </w:r>
      <w:r>
        <w:rPr>
          <w:rStyle w:val="Normal1"/>
        </w:rPr>
        <w:t>performed</w:t>
      </w:r>
      <w:r w:rsidRPr="005916DD">
        <w:rPr>
          <w:rStyle w:val="Normal1"/>
        </w:rPr>
        <w:t xml:space="preserve"> at 65</w:t>
      </w:r>
      <w:r w:rsidRPr="005916DD">
        <w:rPr>
          <w:rStyle w:val="Normal1"/>
          <w:vertAlign w:val="superscript"/>
        </w:rPr>
        <w:t>o</w:t>
      </w:r>
      <w:r w:rsidRPr="005916DD">
        <w:rPr>
          <w:rStyle w:val="Normal1"/>
        </w:rPr>
        <w:t xml:space="preserve">C for 15 minutes </w:t>
      </w:r>
      <w:r>
        <w:rPr>
          <w:rStyle w:val="Normal1"/>
        </w:rPr>
        <w:t xml:space="preserve">on </w:t>
      </w:r>
      <w:r w:rsidRPr="005916DD">
        <w:rPr>
          <w:rStyle w:val="Normal1"/>
        </w:rPr>
        <w:t xml:space="preserve">the </w:t>
      </w:r>
      <w:r>
        <w:rPr>
          <w:rStyle w:val="Normal1"/>
        </w:rPr>
        <w:t xml:space="preserve">following </w:t>
      </w:r>
      <w:r w:rsidRPr="005916DD">
        <w:rPr>
          <w:rStyle w:val="Normal1"/>
        </w:rPr>
        <w:t xml:space="preserve">day. Different molar ratios of vector:insert were used depending on their digested ends; for instance, ratio 1:3 for two cohesive ends, ratio 1:5 for 1 cohesive end: 1 blunt end, or ratio 1:10 for two blunt ends. </w:t>
      </w:r>
    </w:p>
    <w:p w:rsidR="006179E6" w:rsidRPr="003D306D" w:rsidRDefault="006179E6" w:rsidP="006179E6">
      <w:pPr>
        <w:pStyle w:val="Heading2"/>
        <w:rPr>
          <w:kern w:val="0"/>
        </w:rPr>
      </w:pPr>
      <w:bookmarkStart w:id="436" w:name="_Toc310948161"/>
      <w:bookmarkStart w:id="437" w:name="_Toc328937013"/>
      <w:bookmarkStart w:id="438" w:name="_Toc329874876"/>
      <w:bookmarkStart w:id="439" w:name="_Toc341038781"/>
      <w:bookmarkStart w:id="440" w:name="_Toc370678312"/>
      <w:r w:rsidRPr="003D306D">
        <w:rPr>
          <w:kern w:val="0"/>
        </w:rPr>
        <w:t>2.1.6. Gel electrophoresis</w:t>
      </w:r>
      <w:bookmarkEnd w:id="436"/>
      <w:bookmarkEnd w:id="437"/>
      <w:bookmarkEnd w:id="438"/>
      <w:bookmarkEnd w:id="439"/>
      <w:bookmarkEnd w:id="440"/>
    </w:p>
    <w:p w:rsidR="006179E6" w:rsidRPr="005916DD" w:rsidRDefault="00514AA4" w:rsidP="006179E6">
      <w:pPr>
        <w:rPr>
          <w:rStyle w:val="Normal1"/>
        </w:rPr>
      </w:pPr>
      <w:r w:rsidRPr="00514AA4">
        <w:rPr>
          <w:rStyle w:val="Normal1"/>
        </w:rPr>
        <w:t>Digested plasmid DNA was normally analysed on 0.8% agarose gels</w:t>
      </w:r>
      <w:r w:rsidRPr="005916DD">
        <w:rPr>
          <w:rStyle w:val="Normal1"/>
        </w:rPr>
        <w:t xml:space="preserve"> </w:t>
      </w:r>
      <w:r w:rsidR="006179E6" w:rsidRPr="005916DD">
        <w:rPr>
          <w:rStyle w:val="Normal1"/>
        </w:rPr>
        <w:t xml:space="preserve">whilst 1.3% agarose gels were </w:t>
      </w:r>
      <w:r w:rsidR="006179E6">
        <w:rPr>
          <w:rStyle w:val="Normal1"/>
        </w:rPr>
        <w:t xml:space="preserve">particularly </w:t>
      </w:r>
      <w:r w:rsidR="002735D4">
        <w:rPr>
          <w:rStyle w:val="Normal1"/>
        </w:rPr>
        <w:t>used to check</w:t>
      </w:r>
      <w:r w:rsidR="006179E6" w:rsidRPr="005916DD">
        <w:rPr>
          <w:rStyle w:val="Normal1"/>
        </w:rPr>
        <w:t xml:space="preserve"> PCR products, which are often less than 1</w:t>
      </w:r>
      <w:r w:rsidR="006179E6">
        <w:rPr>
          <w:rStyle w:val="Normal1"/>
        </w:rPr>
        <w:t xml:space="preserve"> </w:t>
      </w:r>
      <w:r w:rsidR="006179E6" w:rsidRPr="005916DD">
        <w:rPr>
          <w:rStyle w:val="Normal1"/>
        </w:rPr>
        <w:t xml:space="preserve">kb. Both agarose gels and </w:t>
      </w:r>
      <w:r w:rsidR="006179E6">
        <w:rPr>
          <w:rStyle w:val="Normal1"/>
        </w:rPr>
        <w:t xml:space="preserve">1X TAE </w:t>
      </w:r>
      <w:r w:rsidR="006179E6" w:rsidRPr="005916DD">
        <w:rPr>
          <w:rStyle w:val="Normal1"/>
        </w:rPr>
        <w:t xml:space="preserve">running buffer </w:t>
      </w:r>
      <w:r w:rsidR="006179E6">
        <w:rPr>
          <w:rStyle w:val="Normal1"/>
        </w:rPr>
        <w:t xml:space="preserve">(see Appendix 2) </w:t>
      </w:r>
      <w:r w:rsidR="006179E6" w:rsidRPr="005916DD">
        <w:rPr>
          <w:rStyle w:val="Normal1"/>
        </w:rPr>
        <w:t xml:space="preserve">contained 0.5 μg/μl ethidium bromide. Samples were loaded with 1X gel loading dye. Either 100 bp or 1 kb DNA ladder was used as </w:t>
      </w:r>
      <w:r w:rsidR="006179E6">
        <w:rPr>
          <w:rStyle w:val="Normal1"/>
        </w:rPr>
        <w:t xml:space="preserve">a size </w:t>
      </w:r>
      <w:r w:rsidR="006179E6" w:rsidRPr="005916DD">
        <w:rPr>
          <w:rStyle w:val="Normal1"/>
        </w:rPr>
        <w:t>standard. Analytic</w:t>
      </w:r>
      <w:r w:rsidR="006179E6">
        <w:rPr>
          <w:rStyle w:val="Normal1"/>
        </w:rPr>
        <w:t>al gels were run at 50</w:t>
      </w:r>
      <w:r w:rsidR="006179E6" w:rsidRPr="005916DD">
        <w:rPr>
          <w:rStyle w:val="Normal1"/>
        </w:rPr>
        <w:t>V for 50 minutes whilst preparative gels were r</w:t>
      </w:r>
      <w:r w:rsidR="006179E6">
        <w:rPr>
          <w:rStyle w:val="Normal1"/>
        </w:rPr>
        <w:t>un at 40</w:t>
      </w:r>
      <w:r w:rsidR="006179E6" w:rsidRPr="005916DD">
        <w:rPr>
          <w:rStyle w:val="Normal1"/>
        </w:rPr>
        <w:t>V for 2-3 hours. DNA was visualized by ethidium bromide staining on the gel under ultraviolet lighting condition inside a</w:t>
      </w:r>
      <w:r w:rsidR="006179E6">
        <w:rPr>
          <w:rStyle w:val="Normal1"/>
        </w:rPr>
        <w:t>n InGenius</w:t>
      </w:r>
      <w:r w:rsidR="006179E6" w:rsidRPr="005916DD">
        <w:rPr>
          <w:rStyle w:val="Normal1"/>
        </w:rPr>
        <w:t xml:space="preserve"> </w:t>
      </w:r>
      <w:r w:rsidR="006179E6">
        <w:rPr>
          <w:rStyle w:val="Normal1"/>
        </w:rPr>
        <w:t xml:space="preserve">UV </w:t>
      </w:r>
      <w:r w:rsidR="006179E6" w:rsidRPr="0046456C">
        <w:rPr>
          <w:rStyle w:val="Normal1"/>
        </w:rPr>
        <w:t>transilluminator</w:t>
      </w:r>
      <w:r w:rsidR="006179E6">
        <w:rPr>
          <w:rStyle w:val="Normal1"/>
        </w:rPr>
        <w:t xml:space="preserve"> (Syngene, UK)</w:t>
      </w:r>
      <w:r w:rsidR="006179E6" w:rsidRPr="005916DD">
        <w:rPr>
          <w:rStyle w:val="Normal1"/>
        </w:rPr>
        <w:t>.</w:t>
      </w:r>
    </w:p>
    <w:p w:rsidR="006179E6" w:rsidRPr="003D306D" w:rsidRDefault="006179E6" w:rsidP="006179E6">
      <w:pPr>
        <w:pStyle w:val="Heading2"/>
        <w:rPr>
          <w:kern w:val="0"/>
        </w:rPr>
      </w:pPr>
      <w:bookmarkStart w:id="441" w:name="_Toc310948162"/>
      <w:bookmarkStart w:id="442" w:name="_Toc328937014"/>
      <w:bookmarkStart w:id="443" w:name="_Toc329874877"/>
      <w:bookmarkStart w:id="444" w:name="_Toc341038782"/>
      <w:bookmarkStart w:id="445" w:name="_Toc370678313"/>
      <w:r w:rsidRPr="003D306D">
        <w:rPr>
          <w:kern w:val="0"/>
        </w:rPr>
        <w:lastRenderedPageBreak/>
        <w:t>2.1.7. Preparation of chemically competent cells</w:t>
      </w:r>
      <w:bookmarkEnd w:id="441"/>
      <w:bookmarkEnd w:id="442"/>
      <w:bookmarkEnd w:id="443"/>
      <w:bookmarkEnd w:id="444"/>
      <w:bookmarkEnd w:id="445"/>
      <w:r w:rsidRPr="003D306D">
        <w:rPr>
          <w:kern w:val="0"/>
        </w:rPr>
        <w:t xml:space="preserve"> </w:t>
      </w:r>
    </w:p>
    <w:p w:rsidR="006179E6" w:rsidRPr="005916DD" w:rsidRDefault="006179E6" w:rsidP="006179E6">
      <w:pPr>
        <w:autoSpaceDE w:val="0"/>
        <w:autoSpaceDN w:val="0"/>
        <w:adjustRightInd w:val="0"/>
        <w:rPr>
          <w:rStyle w:val="Normal1"/>
        </w:rPr>
      </w:pPr>
      <w:r w:rsidRPr="005916DD">
        <w:rPr>
          <w:rStyle w:val="Normal1"/>
        </w:rPr>
        <w:t xml:space="preserve">Top 10 </w:t>
      </w:r>
      <w:r w:rsidRPr="005916DD">
        <w:rPr>
          <w:rStyle w:val="Normal1"/>
          <w:i/>
        </w:rPr>
        <w:t>E.coli</w:t>
      </w:r>
      <w:r w:rsidRPr="005916DD">
        <w:rPr>
          <w:rStyle w:val="Normal1"/>
        </w:rPr>
        <w:t xml:space="preserve"> stock stored in 15% glycerol was streaked on a Luria-Bertani (LB)-agar plate containing 20 g/l LB and 15 g/l agar without </w:t>
      </w:r>
      <w:r>
        <w:rPr>
          <w:rStyle w:val="Normal1"/>
        </w:rPr>
        <w:t>supplemented</w:t>
      </w:r>
      <w:r w:rsidRPr="005916DD">
        <w:rPr>
          <w:rStyle w:val="Normal1"/>
        </w:rPr>
        <w:t xml:space="preserve"> antibiotic. The plate was incubated at 37</w:t>
      </w:r>
      <w:r w:rsidRPr="005916DD">
        <w:rPr>
          <w:rStyle w:val="Normal1"/>
          <w:vertAlign w:val="superscript"/>
        </w:rPr>
        <w:t>o</w:t>
      </w:r>
      <w:r w:rsidRPr="005916DD">
        <w:rPr>
          <w:rStyle w:val="Normal1"/>
        </w:rPr>
        <w:t xml:space="preserve">C </w:t>
      </w:r>
      <w:r>
        <w:rPr>
          <w:rStyle w:val="Normal1"/>
        </w:rPr>
        <w:t xml:space="preserve">for </w:t>
      </w:r>
      <w:r w:rsidRPr="005916DD">
        <w:rPr>
          <w:rStyle w:val="Normal1"/>
        </w:rPr>
        <w:t xml:space="preserve">overnight. A single colony from this plate was inoculated on the following day and grown </w:t>
      </w:r>
      <w:r>
        <w:rPr>
          <w:rStyle w:val="Normal1"/>
        </w:rPr>
        <w:t>in 4 ml non-antibiotic LB medium (20 g LB dissolved in 1 litre of ddH</w:t>
      </w:r>
      <w:r>
        <w:rPr>
          <w:rStyle w:val="Normal1"/>
          <w:vertAlign w:val="subscript"/>
        </w:rPr>
        <w:t>2</w:t>
      </w:r>
      <w:r>
        <w:rPr>
          <w:rStyle w:val="Normal1"/>
        </w:rPr>
        <w:t>O)</w:t>
      </w:r>
      <w:r w:rsidRPr="005916DD">
        <w:rPr>
          <w:rStyle w:val="Normal1"/>
        </w:rPr>
        <w:t xml:space="preserve"> with shaking at 220 rpm, 37</w:t>
      </w:r>
      <w:r w:rsidRPr="005916DD">
        <w:rPr>
          <w:rStyle w:val="Normal1"/>
          <w:vertAlign w:val="superscript"/>
        </w:rPr>
        <w:t>o</w:t>
      </w:r>
      <w:r>
        <w:rPr>
          <w:rStyle w:val="Normal1"/>
        </w:rPr>
        <w:t xml:space="preserve">C for overnight. </w:t>
      </w:r>
      <w:r w:rsidR="002735D4">
        <w:rPr>
          <w:rStyle w:val="Normal1"/>
        </w:rPr>
        <w:t xml:space="preserve">Two millilitres </w:t>
      </w:r>
      <w:r>
        <w:rPr>
          <w:rStyle w:val="Normal1"/>
        </w:rPr>
        <w:t>o</w:t>
      </w:r>
      <w:r w:rsidRPr="005916DD">
        <w:rPr>
          <w:rStyle w:val="Normal1"/>
        </w:rPr>
        <w:t>f this cell suspension was subsequently transferred into 100 ml non-antibiotic LB medium and shaken vigorously at 37</w:t>
      </w:r>
      <w:r w:rsidRPr="005916DD">
        <w:rPr>
          <w:rStyle w:val="Normal1"/>
          <w:vertAlign w:val="superscript"/>
        </w:rPr>
        <w:t>o</w:t>
      </w:r>
      <w:r w:rsidRPr="005916DD">
        <w:rPr>
          <w:rStyle w:val="Normal1"/>
        </w:rPr>
        <w:t xml:space="preserve">C until it reached </w:t>
      </w:r>
      <w:r>
        <w:rPr>
          <w:rStyle w:val="Normal1"/>
        </w:rPr>
        <w:t xml:space="preserve">the </w:t>
      </w:r>
      <w:r w:rsidRPr="005916DD">
        <w:rPr>
          <w:rStyle w:val="Normal1"/>
        </w:rPr>
        <w:t>optical density (OD) at 600 of 0.3</w:t>
      </w:r>
      <w:r>
        <w:rPr>
          <w:rStyle w:val="Normal1"/>
        </w:rPr>
        <w:t xml:space="preserve"> </w:t>
      </w:r>
      <w:r w:rsidRPr="005916DD">
        <w:rPr>
          <w:rStyle w:val="Normal1"/>
        </w:rPr>
        <w:t>-</w:t>
      </w:r>
      <w:r>
        <w:rPr>
          <w:rStyle w:val="Normal1"/>
        </w:rPr>
        <w:t xml:space="preserve"> </w:t>
      </w:r>
      <w:r w:rsidR="000D4445">
        <w:rPr>
          <w:rStyle w:val="Normal1"/>
        </w:rPr>
        <w:t>0.4</w:t>
      </w:r>
      <w:r w:rsidRPr="005916DD">
        <w:rPr>
          <w:rStyle w:val="Normal1"/>
        </w:rPr>
        <w:t>; usually within 2 hours. The cell suspension was then centrifuged at 4000 rpm, 4</w:t>
      </w:r>
      <w:r w:rsidRPr="005916DD">
        <w:rPr>
          <w:rStyle w:val="Normal1"/>
          <w:vertAlign w:val="superscript"/>
        </w:rPr>
        <w:t>o</w:t>
      </w:r>
      <w:r>
        <w:rPr>
          <w:rStyle w:val="Normal1"/>
        </w:rPr>
        <w:t>C for 5 minutes. Cell pellet was</w:t>
      </w:r>
      <w:r w:rsidRPr="005916DD">
        <w:rPr>
          <w:rStyle w:val="Normal1"/>
        </w:rPr>
        <w:t xml:space="preserve"> resuspended in 15 ml ice-cold Tfb I buffer </w:t>
      </w:r>
      <w:r w:rsidRPr="00F6016D">
        <w:rPr>
          <w:rStyle w:val="Normal1"/>
        </w:rPr>
        <w:t>(</w:t>
      </w:r>
      <w:r>
        <w:rPr>
          <w:rStyle w:val="Normal1"/>
        </w:rPr>
        <w:t xml:space="preserve">see </w:t>
      </w:r>
      <w:r w:rsidRPr="00F6016D">
        <w:rPr>
          <w:rStyle w:val="Normal1"/>
        </w:rPr>
        <w:t>Appendix 2)</w:t>
      </w:r>
      <w:r>
        <w:rPr>
          <w:rStyle w:val="Normal1"/>
        </w:rPr>
        <w:t xml:space="preserve"> </w:t>
      </w:r>
      <w:r w:rsidRPr="005916DD">
        <w:rPr>
          <w:rStyle w:val="Normal1"/>
        </w:rPr>
        <w:t xml:space="preserve">and kept on ice for 15 minutes. </w:t>
      </w:r>
      <w:r>
        <w:rPr>
          <w:rStyle w:val="Normal1"/>
        </w:rPr>
        <w:t>The c</w:t>
      </w:r>
      <w:r w:rsidRPr="005916DD">
        <w:rPr>
          <w:rStyle w:val="Normal1"/>
        </w:rPr>
        <w:t>ell suspension was centrifuged again at 4000 rpm, 4</w:t>
      </w:r>
      <w:r w:rsidRPr="005916DD">
        <w:rPr>
          <w:rStyle w:val="Normal1"/>
          <w:vertAlign w:val="superscript"/>
        </w:rPr>
        <w:t>o</w:t>
      </w:r>
      <w:r>
        <w:rPr>
          <w:rStyle w:val="Normal1"/>
        </w:rPr>
        <w:t>C for 5 minutes. Cell pellet was</w:t>
      </w:r>
      <w:r w:rsidRPr="005916DD">
        <w:rPr>
          <w:rStyle w:val="Normal1"/>
        </w:rPr>
        <w:t xml:space="preserve"> resuspended in 5 ml ice-cold Tfb II buffer </w:t>
      </w:r>
      <w:r>
        <w:rPr>
          <w:rStyle w:val="Normal1"/>
        </w:rPr>
        <w:t xml:space="preserve">(see </w:t>
      </w:r>
      <w:r w:rsidRPr="00F6016D">
        <w:rPr>
          <w:rStyle w:val="Normal1"/>
        </w:rPr>
        <w:t>Appendix 2</w:t>
      </w:r>
      <w:r>
        <w:rPr>
          <w:rStyle w:val="Normal1"/>
        </w:rPr>
        <w:t xml:space="preserve">) </w:t>
      </w:r>
      <w:r w:rsidRPr="005916DD">
        <w:rPr>
          <w:rStyle w:val="Normal1"/>
        </w:rPr>
        <w:t>and left on ice for 15 minutes</w:t>
      </w:r>
      <w:r>
        <w:rPr>
          <w:rStyle w:val="Normal1"/>
        </w:rPr>
        <w:t xml:space="preserve"> prior to be </w:t>
      </w:r>
      <w:r w:rsidRPr="005916DD">
        <w:rPr>
          <w:rStyle w:val="Normal1"/>
        </w:rPr>
        <w:t xml:space="preserve">aliquoted into 50 μl and </w:t>
      </w:r>
      <w:r>
        <w:rPr>
          <w:rStyle w:val="Normal1"/>
        </w:rPr>
        <w:t>stored</w:t>
      </w:r>
      <w:r w:rsidRPr="005916DD">
        <w:rPr>
          <w:rStyle w:val="Normal1"/>
        </w:rPr>
        <w:t xml:space="preserve"> in a -80</w:t>
      </w:r>
      <w:r w:rsidRPr="005916DD">
        <w:rPr>
          <w:rStyle w:val="Normal1"/>
          <w:vertAlign w:val="superscript"/>
        </w:rPr>
        <w:t>o</w:t>
      </w:r>
      <w:r w:rsidRPr="005916DD">
        <w:rPr>
          <w:rStyle w:val="Normal1"/>
        </w:rPr>
        <w:t xml:space="preserve">C freezer.  </w:t>
      </w:r>
    </w:p>
    <w:p w:rsidR="006179E6" w:rsidRPr="003D306D" w:rsidRDefault="006179E6" w:rsidP="006179E6">
      <w:pPr>
        <w:pStyle w:val="Heading2"/>
        <w:rPr>
          <w:kern w:val="0"/>
        </w:rPr>
      </w:pPr>
      <w:bookmarkStart w:id="446" w:name="_Toc310948163"/>
      <w:bookmarkStart w:id="447" w:name="_Toc328937015"/>
      <w:bookmarkStart w:id="448" w:name="_Toc329874878"/>
      <w:bookmarkStart w:id="449" w:name="_Toc341038783"/>
      <w:bookmarkStart w:id="450" w:name="_Toc370678314"/>
      <w:r w:rsidRPr="003D306D">
        <w:rPr>
          <w:kern w:val="0"/>
        </w:rPr>
        <w:t xml:space="preserve">2.1.8. Chemical transformation of </w:t>
      </w:r>
      <w:r w:rsidRPr="003D306D">
        <w:rPr>
          <w:i/>
          <w:kern w:val="0"/>
        </w:rPr>
        <w:t>E.coli</w:t>
      </w:r>
      <w:r w:rsidRPr="003D306D">
        <w:rPr>
          <w:kern w:val="0"/>
        </w:rPr>
        <w:t xml:space="preserve"> competent cells</w:t>
      </w:r>
      <w:bookmarkEnd w:id="446"/>
      <w:bookmarkEnd w:id="447"/>
      <w:bookmarkEnd w:id="448"/>
      <w:bookmarkEnd w:id="449"/>
      <w:bookmarkEnd w:id="450"/>
    </w:p>
    <w:p w:rsidR="006179E6" w:rsidRPr="005916DD" w:rsidRDefault="006179E6" w:rsidP="006179E6">
      <w:pPr>
        <w:rPr>
          <w:rStyle w:val="Normal1"/>
          <w:szCs w:val="23"/>
        </w:rPr>
      </w:pPr>
      <w:bookmarkStart w:id="451" w:name="_Toc310948164"/>
      <w:bookmarkStart w:id="452" w:name="_Toc328937016"/>
      <w:bookmarkStart w:id="453" w:name="_Toc329643094"/>
      <w:bookmarkStart w:id="454" w:name="_Toc329644623"/>
      <w:bookmarkStart w:id="455" w:name="_Toc329645260"/>
      <w:bookmarkStart w:id="456" w:name="_Toc329686422"/>
      <w:bookmarkStart w:id="457" w:name="_Toc329874879"/>
      <w:bookmarkStart w:id="458" w:name="_Toc341038784"/>
      <w:bookmarkStart w:id="459" w:name="_Toc341090143"/>
      <w:bookmarkStart w:id="460" w:name="_Toc341625336"/>
      <w:bookmarkStart w:id="461" w:name="_Toc341730291"/>
      <w:bookmarkStart w:id="462" w:name="_Toc266813790"/>
      <w:r w:rsidRPr="005916DD">
        <w:rPr>
          <w:rStyle w:val="Normal1"/>
          <w:szCs w:val="23"/>
        </w:rPr>
        <w:t xml:space="preserve">In order to transform plasmid DNA into top 10 </w:t>
      </w:r>
      <w:r w:rsidRPr="005916DD">
        <w:rPr>
          <w:rStyle w:val="Normal1"/>
          <w:i/>
          <w:szCs w:val="23"/>
        </w:rPr>
        <w:t>E.coli</w:t>
      </w:r>
      <w:r w:rsidRPr="005916DD">
        <w:rPr>
          <w:rStyle w:val="Normal1"/>
          <w:szCs w:val="23"/>
        </w:rPr>
        <w:t xml:space="preserve"> c</w:t>
      </w:r>
      <w:r>
        <w:rPr>
          <w:rStyle w:val="Normal1"/>
          <w:szCs w:val="23"/>
        </w:rPr>
        <w:t>ompetent cells, 10-20 ng DNA were</w:t>
      </w:r>
      <w:r w:rsidRPr="005916DD">
        <w:rPr>
          <w:rStyle w:val="Normal1"/>
          <w:szCs w:val="23"/>
        </w:rPr>
        <w:t xml:space="preserve"> added into 50 μl of thawed competent cells. Tubes containing cells and DNA were mixed gently and placed on ice for 30 minutes. </w:t>
      </w:r>
      <w:r>
        <w:rPr>
          <w:rStyle w:val="Normal1"/>
          <w:szCs w:val="23"/>
        </w:rPr>
        <w:t>C</w:t>
      </w:r>
      <w:r w:rsidRPr="005916DD">
        <w:rPr>
          <w:rStyle w:val="Normal1"/>
          <w:szCs w:val="23"/>
        </w:rPr>
        <w:t>ells were heat shocked in a 42</w:t>
      </w:r>
      <w:r w:rsidRPr="005916DD">
        <w:rPr>
          <w:rStyle w:val="Normal1"/>
          <w:szCs w:val="23"/>
          <w:vertAlign w:val="superscript"/>
        </w:rPr>
        <w:t>o</w:t>
      </w:r>
      <w:r>
        <w:rPr>
          <w:rStyle w:val="Normal1"/>
          <w:szCs w:val="23"/>
        </w:rPr>
        <w:t xml:space="preserve">C water bath for 45 seconds, </w:t>
      </w:r>
      <w:r w:rsidRPr="005916DD">
        <w:rPr>
          <w:rStyle w:val="Normal1"/>
          <w:szCs w:val="23"/>
        </w:rPr>
        <w:t xml:space="preserve">immediately put back to </w:t>
      </w:r>
      <w:r>
        <w:rPr>
          <w:rStyle w:val="Normal1"/>
          <w:szCs w:val="23"/>
        </w:rPr>
        <w:t>ice and</w:t>
      </w:r>
      <w:r w:rsidRPr="005916DD">
        <w:rPr>
          <w:rStyle w:val="Normal1"/>
          <w:szCs w:val="23"/>
        </w:rPr>
        <w:t xml:space="preserve"> left for an additional 10 minutes. Each tube was then </w:t>
      </w:r>
      <w:r>
        <w:rPr>
          <w:rStyle w:val="Normal1"/>
          <w:szCs w:val="23"/>
        </w:rPr>
        <w:t>made up to 1 ml with</w:t>
      </w:r>
      <w:r w:rsidRPr="005916DD">
        <w:rPr>
          <w:rStyle w:val="Normal1"/>
          <w:szCs w:val="23"/>
        </w:rPr>
        <w:t xml:space="preserve"> non-antibiotic LB medium and vigorously shaken at 37</w:t>
      </w:r>
      <w:r w:rsidRPr="005916DD">
        <w:rPr>
          <w:rStyle w:val="Normal1"/>
          <w:szCs w:val="23"/>
          <w:vertAlign w:val="superscript"/>
        </w:rPr>
        <w:t>o</w:t>
      </w:r>
      <w:r w:rsidR="002D2796">
        <w:rPr>
          <w:rStyle w:val="Normal1"/>
          <w:szCs w:val="23"/>
        </w:rPr>
        <w:t>C for one</w:t>
      </w:r>
      <w:r>
        <w:rPr>
          <w:rStyle w:val="Normal1"/>
          <w:szCs w:val="23"/>
        </w:rPr>
        <w:t xml:space="preserve"> </w:t>
      </w:r>
      <w:r w:rsidRPr="005916DD">
        <w:rPr>
          <w:rStyle w:val="Normal1"/>
          <w:szCs w:val="23"/>
        </w:rPr>
        <w:t>hour. A 100 μl mixture was subsequently plated o</w:t>
      </w:r>
      <w:r>
        <w:rPr>
          <w:rStyle w:val="Normal1"/>
          <w:szCs w:val="23"/>
        </w:rPr>
        <w:t xml:space="preserve">nto a LB-agar plate containing </w:t>
      </w:r>
      <w:r w:rsidRPr="005916DD">
        <w:rPr>
          <w:rStyle w:val="Normal1"/>
          <w:szCs w:val="23"/>
        </w:rPr>
        <w:t>100 μg/ml ampicillin. The plates were incubated at 37</w:t>
      </w:r>
      <w:r w:rsidRPr="005916DD">
        <w:rPr>
          <w:rStyle w:val="Normal1"/>
          <w:szCs w:val="23"/>
          <w:vertAlign w:val="superscript"/>
        </w:rPr>
        <w:t>o</w:t>
      </w:r>
      <w:r w:rsidRPr="005916DD">
        <w:rPr>
          <w:rStyle w:val="Normal1"/>
          <w:szCs w:val="23"/>
        </w:rPr>
        <w:t>C for overnight growth of bacteria.</w:t>
      </w:r>
      <w:bookmarkEnd w:id="451"/>
      <w:bookmarkEnd w:id="452"/>
      <w:bookmarkEnd w:id="453"/>
      <w:bookmarkEnd w:id="454"/>
      <w:bookmarkEnd w:id="455"/>
      <w:bookmarkEnd w:id="456"/>
      <w:bookmarkEnd w:id="457"/>
      <w:bookmarkEnd w:id="458"/>
      <w:bookmarkEnd w:id="459"/>
      <w:bookmarkEnd w:id="460"/>
      <w:bookmarkEnd w:id="461"/>
      <w:r w:rsidRPr="005916DD">
        <w:rPr>
          <w:rStyle w:val="Normal1"/>
          <w:szCs w:val="23"/>
        </w:rPr>
        <w:t xml:space="preserve"> </w:t>
      </w:r>
    </w:p>
    <w:p w:rsidR="006179E6" w:rsidRPr="003D306D" w:rsidRDefault="006179E6" w:rsidP="006179E6">
      <w:pPr>
        <w:pStyle w:val="Heading2"/>
        <w:rPr>
          <w:kern w:val="0"/>
        </w:rPr>
      </w:pPr>
      <w:bookmarkStart w:id="463" w:name="_Toc310948165"/>
      <w:bookmarkStart w:id="464" w:name="_Toc328937017"/>
      <w:bookmarkStart w:id="465" w:name="_Toc329874880"/>
      <w:bookmarkStart w:id="466" w:name="_Toc341038785"/>
      <w:bookmarkStart w:id="467" w:name="_Toc370678315"/>
      <w:r w:rsidRPr="003D306D">
        <w:rPr>
          <w:kern w:val="0"/>
        </w:rPr>
        <w:lastRenderedPageBreak/>
        <w:t>2.1.9. Screening of transformants</w:t>
      </w:r>
      <w:bookmarkEnd w:id="463"/>
      <w:bookmarkEnd w:id="464"/>
      <w:bookmarkEnd w:id="465"/>
      <w:bookmarkEnd w:id="466"/>
      <w:bookmarkEnd w:id="467"/>
      <w:r w:rsidRPr="003D306D">
        <w:rPr>
          <w:kern w:val="0"/>
        </w:rPr>
        <w:t xml:space="preserve"> </w:t>
      </w:r>
    </w:p>
    <w:p w:rsidR="006179E6" w:rsidRPr="005916DD" w:rsidRDefault="006179E6" w:rsidP="006179E6">
      <w:pPr>
        <w:rPr>
          <w:rStyle w:val="Normal1"/>
          <w:szCs w:val="23"/>
        </w:rPr>
      </w:pPr>
      <w:bookmarkStart w:id="468" w:name="_Toc310948166"/>
      <w:bookmarkStart w:id="469" w:name="_Toc328937018"/>
      <w:bookmarkStart w:id="470" w:name="_Toc329643096"/>
      <w:bookmarkStart w:id="471" w:name="_Toc329644625"/>
      <w:bookmarkStart w:id="472" w:name="_Toc329645262"/>
      <w:bookmarkStart w:id="473" w:name="_Toc329686424"/>
      <w:bookmarkStart w:id="474" w:name="_Toc329874881"/>
      <w:bookmarkStart w:id="475" w:name="_Toc341038786"/>
      <w:bookmarkStart w:id="476" w:name="_Toc341090145"/>
      <w:bookmarkStart w:id="477" w:name="_Toc341625338"/>
      <w:bookmarkStart w:id="478" w:name="_Toc341730293"/>
      <w:r>
        <w:rPr>
          <w:rStyle w:val="Normal1"/>
          <w:szCs w:val="23"/>
        </w:rPr>
        <w:t>Several</w:t>
      </w:r>
      <w:r w:rsidRPr="005916DD">
        <w:rPr>
          <w:rStyle w:val="Normal1"/>
          <w:szCs w:val="23"/>
        </w:rPr>
        <w:t xml:space="preserve"> single bacterial c</w:t>
      </w:r>
      <w:r>
        <w:rPr>
          <w:rStyle w:val="Normal1"/>
          <w:szCs w:val="23"/>
        </w:rPr>
        <w:t>olonies forming in the above agar plate were</w:t>
      </w:r>
      <w:r w:rsidRPr="005916DD">
        <w:rPr>
          <w:rStyle w:val="Normal1"/>
          <w:szCs w:val="23"/>
        </w:rPr>
        <w:t xml:space="preserve"> inoculated into </w:t>
      </w:r>
      <w:r>
        <w:rPr>
          <w:rStyle w:val="Normal1"/>
          <w:szCs w:val="23"/>
        </w:rPr>
        <w:t>ampicillin-containing</w:t>
      </w:r>
      <w:r w:rsidRPr="005916DD">
        <w:rPr>
          <w:rStyle w:val="Normal1"/>
          <w:szCs w:val="23"/>
        </w:rPr>
        <w:t xml:space="preserve"> LB </w:t>
      </w:r>
      <w:r>
        <w:rPr>
          <w:rStyle w:val="Normal1"/>
          <w:szCs w:val="23"/>
        </w:rPr>
        <w:t>medium</w:t>
      </w:r>
      <w:r w:rsidRPr="005916DD">
        <w:rPr>
          <w:rStyle w:val="Normal1"/>
          <w:szCs w:val="23"/>
        </w:rPr>
        <w:t xml:space="preserve"> on the following day</w:t>
      </w:r>
      <w:r>
        <w:rPr>
          <w:rStyle w:val="Normal1"/>
          <w:szCs w:val="23"/>
        </w:rPr>
        <w:t>, with 1 colony into 4 ml medium</w:t>
      </w:r>
      <w:r w:rsidRPr="005916DD">
        <w:rPr>
          <w:rStyle w:val="Normal1"/>
          <w:szCs w:val="23"/>
        </w:rPr>
        <w:t>. The cultures were incubated at 37</w:t>
      </w:r>
      <w:r w:rsidRPr="005916DD">
        <w:rPr>
          <w:rStyle w:val="Normal1"/>
          <w:szCs w:val="23"/>
          <w:vertAlign w:val="superscript"/>
        </w:rPr>
        <w:t>o</w:t>
      </w:r>
      <w:r w:rsidRPr="005916DD">
        <w:rPr>
          <w:rStyle w:val="Normal1"/>
          <w:szCs w:val="23"/>
        </w:rPr>
        <w:t xml:space="preserve">C for </w:t>
      </w:r>
      <w:r>
        <w:rPr>
          <w:rStyle w:val="Normal1"/>
          <w:szCs w:val="23"/>
        </w:rPr>
        <w:t>overnight</w:t>
      </w:r>
      <w:r w:rsidRPr="005916DD">
        <w:rPr>
          <w:rStyle w:val="Normal1"/>
          <w:szCs w:val="23"/>
        </w:rPr>
        <w:t xml:space="preserve">. Bacterial cells from these mini cultures were </w:t>
      </w:r>
      <w:r>
        <w:rPr>
          <w:rStyle w:val="Normal1"/>
          <w:szCs w:val="23"/>
        </w:rPr>
        <w:t xml:space="preserve">then </w:t>
      </w:r>
      <w:r w:rsidRPr="005916DD">
        <w:rPr>
          <w:rStyle w:val="Normal1"/>
          <w:szCs w:val="23"/>
        </w:rPr>
        <w:t xml:space="preserve">harvested and plasmid DNA was extracted by a </w:t>
      </w:r>
      <w:bookmarkStart w:id="479" w:name="_Toc341039000"/>
      <w:bookmarkStart w:id="480" w:name="_Toc341090366"/>
      <w:bookmarkStart w:id="481" w:name="_Toc341625558"/>
      <w:bookmarkStart w:id="482" w:name="_Toc341730520"/>
      <w:bookmarkStart w:id="483" w:name="_Toc344887935"/>
      <w:bookmarkStart w:id="484" w:name="_Toc346472964"/>
      <w:bookmarkStart w:id="485" w:name="_Toc349400301"/>
      <w:bookmarkEnd w:id="462"/>
      <w:r w:rsidRPr="00317318">
        <w:rPr>
          <w:rStyle w:val="Normal1"/>
        </w:rPr>
        <w:t>QIAprep spin miniprep kit</w:t>
      </w:r>
      <w:bookmarkEnd w:id="479"/>
      <w:bookmarkEnd w:id="480"/>
      <w:bookmarkEnd w:id="481"/>
      <w:bookmarkEnd w:id="482"/>
      <w:bookmarkEnd w:id="483"/>
      <w:bookmarkEnd w:id="484"/>
      <w:bookmarkEnd w:id="485"/>
      <w:r w:rsidRPr="005916DD">
        <w:rPr>
          <w:rStyle w:val="Normal1"/>
          <w:szCs w:val="23"/>
        </w:rPr>
        <w:t xml:space="preserve">. DNA was subsequently </w:t>
      </w:r>
      <w:r>
        <w:rPr>
          <w:rStyle w:val="Normal1"/>
          <w:szCs w:val="23"/>
        </w:rPr>
        <w:t>check</w:t>
      </w:r>
      <w:r w:rsidRPr="005916DD">
        <w:rPr>
          <w:rStyle w:val="Normal1"/>
          <w:szCs w:val="23"/>
        </w:rPr>
        <w:t xml:space="preserve">ed by restriction digestion </w:t>
      </w:r>
      <w:r>
        <w:rPr>
          <w:rStyle w:val="Normal1"/>
          <w:szCs w:val="23"/>
        </w:rPr>
        <w:t>reactions following</w:t>
      </w:r>
      <w:r w:rsidRPr="005916DD">
        <w:rPr>
          <w:rStyle w:val="Normal1"/>
          <w:szCs w:val="23"/>
        </w:rPr>
        <w:t xml:space="preserve"> gel electrophoresis.</w:t>
      </w:r>
      <w:bookmarkEnd w:id="468"/>
      <w:bookmarkEnd w:id="469"/>
      <w:bookmarkEnd w:id="470"/>
      <w:bookmarkEnd w:id="471"/>
      <w:bookmarkEnd w:id="472"/>
      <w:bookmarkEnd w:id="473"/>
      <w:bookmarkEnd w:id="474"/>
      <w:bookmarkEnd w:id="475"/>
      <w:bookmarkEnd w:id="476"/>
      <w:bookmarkEnd w:id="477"/>
      <w:bookmarkEnd w:id="478"/>
    </w:p>
    <w:p w:rsidR="006179E6" w:rsidRPr="003D306D" w:rsidRDefault="006179E6" w:rsidP="006179E6">
      <w:pPr>
        <w:pStyle w:val="Heading2"/>
        <w:rPr>
          <w:kern w:val="0"/>
        </w:rPr>
      </w:pPr>
      <w:bookmarkStart w:id="486" w:name="_Toc310948167"/>
      <w:bookmarkStart w:id="487" w:name="_Toc328937019"/>
      <w:bookmarkStart w:id="488" w:name="_Toc329874882"/>
      <w:bookmarkStart w:id="489" w:name="_Toc341038787"/>
      <w:bookmarkStart w:id="490" w:name="_Toc370678316"/>
      <w:r w:rsidRPr="003D306D">
        <w:rPr>
          <w:kern w:val="0"/>
        </w:rPr>
        <w:t>2.1.10. DNA extraction and purification</w:t>
      </w:r>
      <w:bookmarkEnd w:id="486"/>
      <w:bookmarkEnd w:id="487"/>
      <w:bookmarkEnd w:id="488"/>
      <w:bookmarkEnd w:id="489"/>
      <w:bookmarkEnd w:id="490"/>
      <w:r w:rsidRPr="003D306D">
        <w:rPr>
          <w:kern w:val="0"/>
        </w:rPr>
        <w:t xml:space="preserve"> </w:t>
      </w:r>
    </w:p>
    <w:p w:rsidR="006179E6" w:rsidRPr="005916DD" w:rsidRDefault="006179E6" w:rsidP="006179E6">
      <w:pPr>
        <w:rPr>
          <w:rStyle w:val="Normal1"/>
          <w:szCs w:val="23"/>
        </w:rPr>
      </w:pPr>
      <w:bookmarkStart w:id="491" w:name="_Toc310948168"/>
      <w:bookmarkStart w:id="492" w:name="_Toc328937020"/>
      <w:bookmarkStart w:id="493" w:name="_Toc329643098"/>
      <w:bookmarkStart w:id="494" w:name="_Toc329644627"/>
      <w:bookmarkStart w:id="495" w:name="_Toc329645264"/>
      <w:bookmarkStart w:id="496" w:name="_Toc329686426"/>
      <w:bookmarkStart w:id="497" w:name="_Toc329874883"/>
      <w:bookmarkStart w:id="498" w:name="_Toc341038788"/>
      <w:bookmarkStart w:id="499" w:name="_Toc341090147"/>
      <w:bookmarkStart w:id="500" w:name="_Toc341625340"/>
      <w:bookmarkStart w:id="501" w:name="_Toc341730295"/>
      <w:r w:rsidRPr="005916DD">
        <w:rPr>
          <w:rStyle w:val="Normal1"/>
          <w:szCs w:val="23"/>
        </w:rPr>
        <w:t xml:space="preserve">DNA extraction and purification were performed by QIAgen kits following manufacturer’s instructions. Agarose-embedded DNA was extracted and purified by QIAquick gel extraction kit whilst plasmid DNA from bacterial cells was extracted and purified by QIAprep spin miniprep kit. QIAgen Endotoxin-free plasmid maxiprep </w:t>
      </w:r>
      <w:r>
        <w:rPr>
          <w:rStyle w:val="Normal1"/>
          <w:szCs w:val="23"/>
        </w:rPr>
        <w:t>or megaprep kit was</w:t>
      </w:r>
      <w:r w:rsidRPr="005916DD">
        <w:rPr>
          <w:rStyle w:val="Normal1"/>
          <w:szCs w:val="23"/>
        </w:rPr>
        <w:t xml:space="preserve"> subsequently used to increase </w:t>
      </w:r>
      <w:r>
        <w:rPr>
          <w:rStyle w:val="Normal1"/>
          <w:szCs w:val="23"/>
        </w:rPr>
        <w:t>DNA</w:t>
      </w:r>
      <w:r w:rsidRPr="005916DD">
        <w:rPr>
          <w:rStyle w:val="Normal1"/>
          <w:szCs w:val="23"/>
        </w:rPr>
        <w:t xml:space="preserve"> yield of </w:t>
      </w:r>
      <w:r>
        <w:rPr>
          <w:rStyle w:val="Normal1"/>
          <w:szCs w:val="23"/>
        </w:rPr>
        <w:t xml:space="preserve">the </w:t>
      </w:r>
      <w:r w:rsidRPr="005916DD">
        <w:rPr>
          <w:rStyle w:val="Normal1"/>
          <w:szCs w:val="23"/>
        </w:rPr>
        <w:t>confirmed plasmid</w:t>
      </w:r>
      <w:r>
        <w:rPr>
          <w:rStyle w:val="Normal1"/>
          <w:szCs w:val="23"/>
        </w:rPr>
        <w:t>s</w:t>
      </w:r>
      <w:r w:rsidRPr="005916DD">
        <w:rPr>
          <w:rStyle w:val="Normal1"/>
          <w:szCs w:val="23"/>
        </w:rPr>
        <w:t>.</w:t>
      </w:r>
      <w:bookmarkEnd w:id="491"/>
      <w:bookmarkEnd w:id="492"/>
      <w:bookmarkEnd w:id="493"/>
      <w:bookmarkEnd w:id="494"/>
      <w:bookmarkEnd w:id="495"/>
      <w:bookmarkEnd w:id="496"/>
      <w:bookmarkEnd w:id="497"/>
      <w:bookmarkEnd w:id="498"/>
      <w:bookmarkEnd w:id="499"/>
      <w:bookmarkEnd w:id="500"/>
      <w:bookmarkEnd w:id="501"/>
    </w:p>
    <w:p w:rsidR="006179E6" w:rsidRPr="003D306D" w:rsidRDefault="006179E6" w:rsidP="006179E6">
      <w:pPr>
        <w:pStyle w:val="Heading2"/>
        <w:rPr>
          <w:kern w:val="0"/>
        </w:rPr>
      </w:pPr>
      <w:bookmarkStart w:id="502" w:name="_Toc310948153"/>
      <w:bookmarkStart w:id="503" w:name="_Toc328937005"/>
      <w:bookmarkStart w:id="504" w:name="_Toc329874884"/>
      <w:bookmarkStart w:id="505" w:name="_Toc341038789"/>
      <w:bookmarkStart w:id="506" w:name="_Toc370678317"/>
      <w:r w:rsidRPr="003D306D">
        <w:rPr>
          <w:kern w:val="0"/>
        </w:rPr>
        <w:t>2.1.11. Determination of DNA concentration and purity</w:t>
      </w:r>
      <w:bookmarkEnd w:id="502"/>
      <w:bookmarkEnd w:id="503"/>
      <w:bookmarkEnd w:id="504"/>
      <w:bookmarkEnd w:id="505"/>
      <w:bookmarkEnd w:id="506"/>
    </w:p>
    <w:p w:rsidR="006179E6" w:rsidRDefault="006179E6" w:rsidP="006179E6">
      <w:pPr>
        <w:rPr>
          <w:rStyle w:val="Normal1"/>
        </w:rPr>
      </w:pPr>
      <w:r w:rsidRPr="005916DD">
        <w:rPr>
          <w:rStyle w:val="Normal1"/>
        </w:rPr>
        <w:t xml:space="preserve">The concentration of DNA was measured by ultraviolet absorbance at 260 nm </w:t>
      </w:r>
      <w:r>
        <w:rPr>
          <w:rStyle w:val="Normal1"/>
        </w:rPr>
        <w:t>(A</w:t>
      </w:r>
      <w:r>
        <w:rPr>
          <w:rStyle w:val="Normal1"/>
        </w:rPr>
        <w:softHyphen/>
      </w:r>
      <w:r>
        <w:rPr>
          <w:rStyle w:val="Normal1"/>
          <w:vertAlign w:val="subscript"/>
        </w:rPr>
        <w:t>260</w:t>
      </w:r>
      <w:r>
        <w:rPr>
          <w:rStyle w:val="Normal1"/>
        </w:rPr>
        <w:t>) in</w:t>
      </w:r>
      <w:r w:rsidRPr="005916DD">
        <w:rPr>
          <w:rStyle w:val="Normal1"/>
        </w:rPr>
        <w:t xml:space="preserve"> a </w:t>
      </w:r>
      <w:r>
        <w:rPr>
          <w:rStyle w:val="Normal1"/>
        </w:rPr>
        <w:t xml:space="preserve">ND-1000 </w:t>
      </w:r>
      <w:r w:rsidRPr="005916DD">
        <w:rPr>
          <w:rStyle w:val="Normal1"/>
        </w:rPr>
        <w:t>NanoDrop spectrophotometer</w:t>
      </w:r>
      <w:r>
        <w:rPr>
          <w:rStyle w:val="Normal1"/>
        </w:rPr>
        <w:t xml:space="preserve"> (Thermo Scientific, UK)</w:t>
      </w:r>
      <w:r w:rsidRPr="005916DD">
        <w:rPr>
          <w:rStyle w:val="Normal1"/>
        </w:rPr>
        <w:t>. Each A</w:t>
      </w:r>
      <w:r w:rsidRPr="005916DD">
        <w:rPr>
          <w:rStyle w:val="Normal1"/>
          <w:vertAlign w:val="subscript"/>
        </w:rPr>
        <w:t>260</w:t>
      </w:r>
      <w:r w:rsidRPr="005916DD">
        <w:rPr>
          <w:rStyle w:val="Normal1"/>
        </w:rPr>
        <w:t xml:space="preserve"> unit corresponds to a concentration of 50 ng/μl of double-stranded DNA. DNA purity was assessed based on the</w:t>
      </w:r>
      <w:r>
        <w:rPr>
          <w:rStyle w:val="Normal1"/>
        </w:rPr>
        <w:t xml:space="preserve"> ratio of A</w:t>
      </w:r>
      <w:r>
        <w:rPr>
          <w:rStyle w:val="Normal1"/>
          <w:vertAlign w:val="subscript"/>
        </w:rPr>
        <w:t>260/280</w:t>
      </w:r>
      <w:r w:rsidRPr="005916DD">
        <w:rPr>
          <w:rStyle w:val="Normal1"/>
        </w:rPr>
        <w:t xml:space="preserve">. If this ratio is around 1.8, DNA is generally considered as “pure” and used afterwards; if the ratio is appreciably higher or lower, it indicates the possible presence of RNA or proteins, or other contaminations. </w:t>
      </w:r>
    </w:p>
    <w:p w:rsidR="002D2796" w:rsidRPr="005916DD" w:rsidRDefault="002D2796" w:rsidP="006179E6">
      <w:pPr>
        <w:rPr>
          <w:rStyle w:val="Normal1"/>
        </w:rPr>
      </w:pPr>
    </w:p>
    <w:p w:rsidR="006179E6" w:rsidRPr="003D306D" w:rsidRDefault="006179E6" w:rsidP="006179E6">
      <w:pPr>
        <w:pStyle w:val="Heading2"/>
        <w:rPr>
          <w:kern w:val="0"/>
        </w:rPr>
      </w:pPr>
      <w:bookmarkStart w:id="507" w:name="_Toc310948171"/>
      <w:bookmarkStart w:id="508" w:name="_Toc328937023"/>
      <w:bookmarkStart w:id="509" w:name="_Toc329874885"/>
      <w:bookmarkStart w:id="510" w:name="_Toc341038790"/>
      <w:bookmarkStart w:id="511" w:name="_Toc370678318"/>
      <w:r w:rsidRPr="003D306D">
        <w:rPr>
          <w:kern w:val="0"/>
        </w:rPr>
        <w:lastRenderedPageBreak/>
        <w:t>2.1.12. Confirmation and preservation of plasmids</w:t>
      </w:r>
      <w:bookmarkEnd w:id="507"/>
      <w:bookmarkEnd w:id="508"/>
      <w:bookmarkEnd w:id="509"/>
      <w:bookmarkEnd w:id="510"/>
      <w:bookmarkEnd w:id="511"/>
    </w:p>
    <w:p w:rsidR="006179E6" w:rsidRPr="005916DD" w:rsidRDefault="006179E6" w:rsidP="006179E6">
      <w:pPr>
        <w:rPr>
          <w:rStyle w:val="Normal1"/>
          <w:szCs w:val="23"/>
        </w:rPr>
      </w:pPr>
      <w:bookmarkStart w:id="512" w:name="_Toc266813795"/>
      <w:bookmarkStart w:id="513" w:name="_Toc310948172"/>
      <w:bookmarkStart w:id="514" w:name="_Toc328937024"/>
      <w:bookmarkStart w:id="515" w:name="_Toc329643103"/>
      <w:bookmarkStart w:id="516" w:name="_Toc329644632"/>
      <w:bookmarkStart w:id="517" w:name="_Toc329645269"/>
      <w:bookmarkStart w:id="518" w:name="_Toc329686431"/>
      <w:bookmarkStart w:id="519" w:name="_Toc329874886"/>
      <w:bookmarkStart w:id="520" w:name="_Toc341038791"/>
      <w:bookmarkStart w:id="521" w:name="_Toc341090150"/>
      <w:bookmarkStart w:id="522" w:name="_Toc341625343"/>
      <w:bookmarkStart w:id="523" w:name="_Toc341730298"/>
      <w:r w:rsidRPr="005916DD">
        <w:rPr>
          <w:rStyle w:val="Normal1"/>
          <w:szCs w:val="23"/>
        </w:rPr>
        <w:t>Both employed and newly-synthesized plasmids were tested by digestion</w:t>
      </w:r>
      <w:r>
        <w:rPr>
          <w:rStyle w:val="Normal1"/>
          <w:szCs w:val="23"/>
        </w:rPr>
        <w:t xml:space="preserve"> with several restriction enzymes</w:t>
      </w:r>
      <w:r w:rsidRPr="005916DD">
        <w:rPr>
          <w:rStyle w:val="Normal1"/>
          <w:szCs w:val="23"/>
        </w:rPr>
        <w:t xml:space="preserve"> to confirm the size of plasmids as well as the position and the orientation of new inserts. Restriction enzymes w</w:t>
      </w:r>
      <w:r>
        <w:rPr>
          <w:rStyle w:val="Normal1"/>
          <w:szCs w:val="23"/>
        </w:rPr>
        <w:t>ere chosen based on plasmid map database,</w:t>
      </w:r>
      <w:r w:rsidRPr="005916DD">
        <w:rPr>
          <w:rStyle w:val="Normal1"/>
          <w:szCs w:val="23"/>
        </w:rPr>
        <w:t xml:space="preserve"> </w:t>
      </w:r>
      <w:r>
        <w:rPr>
          <w:rStyle w:val="Normal1"/>
          <w:szCs w:val="23"/>
        </w:rPr>
        <w:t>with</w:t>
      </w:r>
      <w:r w:rsidRPr="005916DD">
        <w:rPr>
          <w:rStyle w:val="Normal1"/>
          <w:szCs w:val="23"/>
        </w:rPr>
        <w:t xml:space="preserve"> Vector NTI sequence analysis software (Invitrogen, UK). T</w:t>
      </w:r>
      <w:r>
        <w:rPr>
          <w:rStyle w:val="Normal1"/>
          <w:szCs w:val="23"/>
        </w:rPr>
        <w:t xml:space="preserve">he confirmed plasmids were </w:t>
      </w:r>
      <w:r w:rsidRPr="005916DD">
        <w:rPr>
          <w:rStyle w:val="Normal1"/>
          <w:szCs w:val="23"/>
        </w:rPr>
        <w:t>p</w:t>
      </w:r>
      <w:r>
        <w:rPr>
          <w:rStyle w:val="Normal1"/>
          <w:szCs w:val="23"/>
        </w:rPr>
        <w:t xml:space="preserve">reserved </w:t>
      </w:r>
      <w:r w:rsidRPr="005916DD">
        <w:rPr>
          <w:rStyle w:val="Normal1"/>
          <w:szCs w:val="23"/>
        </w:rPr>
        <w:t>at -80</w:t>
      </w:r>
      <w:r w:rsidRPr="005916DD">
        <w:rPr>
          <w:rStyle w:val="Normal1"/>
          <w:szCs w:val="23"/>
          <w:vertAlign w:val="superscript"/>
        </w:rPr>
        <w:t>o</w:t>
      </w:r>
      <w:r w:rsidRPr="005916DD">
        <w:rPr>
          <w:rStyle w:val="Normal1"/>
          <w:szCs w:val="23"/>
        </w:rPr>
        <w:t>C</w:t>
      </w:r>
      <w:r>
        <w:rPr>
          <w:rStyle w:val="Normal1"/>
          <w:szCs w:val="23"/>
        </w:rPr>
        <w:t xml:space="preserve"> in LB medium </w:t>
      </w:r>
      <w:r w:rsidRPr="005916DD">
        <w:rPr>
          <w:rStyle w:val="Normal1"/>
          <w:szCs w:val="23"/>
        </w:rPr>
        <w:t>containing 15% glycerol</w:t>
      </w:r>
      <w:r>
        <w:rPr>
          <w:rStyle w:val="Normal1"/>
          <w:szCs w:val="23"/>
        </w:rPr>
        <w:t xml:space="preserve"> and </w:t>
      </w:r>
      <w:r w:rsidRPr="005916DD">
        <w:rPr>
          <w:rStyle w:val="Normal1"/>
          <w:szCs w:val="23"/>
        </w:rPr>
        <w:t>100 μg/ml ampicillin.</w:t>
      </w:r>
      <w:bookmarkEnd w:id="512"/>
      <w:bookmarkEnd w:id="513"/>
      <w:bookmarkEnd w:id="514"/>
      <w:bookmarkEnd w:id="515"/>
      <w:bookmarkEnd w:id="516"/>
      <w:bookmarkEnd w:id="517"/>
      <w:bookmarkEnd w:id="518"/>
      <w:bookmarkEnd w:id="519"/>
      <w:bookmarkEnd w:id="520"/>
      <w:bookmarkEnd w:id="521"/>
      <w:bookmarkEnd w:id="522"/>
      <w:bookmarkEnd w:id="523"/>
    </w:p>
    <w:p w:rsidR="006179E6" w:rsidRPr="003D306D" w:rsidRDefault="006179E6" w:rsidP="006179E6">
      <w:pPr>
        <w:pStyle w:val="Heading2"/>
        <w:rPr>
          <w:kern w:val="0"/>
        </w:rPr>
      </w:pPr>
      <w:bookmarkStart w:id="524" w:name="_Toc310948173"/>
      <w:bookmarkStart w:id="525" w:name="_Toc328937025"/>
      <w:bookmarkStart w:id="526" w:name="_Toc329874887"/>
      <w:bookmarkStart w:id="527" w:name="_Toc341038792"/>
      <w:bookmarkStart w:id="528" w:name="_Toc370678319"/>
      <w:r w:rsidRPr="003D306D">
        <w:rPr>
          <w:kern w:val="0"/>
        </w:rPr>
        <w:t>2.1.13. Cloning of GFAPp-</w:t>
      </w:r>
      <w:r w:rsidRPr="00E84F54">
        <w:rPr>
          <w:i/>
          <w:kern w:val="0"/>
        </w:rPr>
        <w:t>eGFP</w:t>
      </w:r>
      <w:r w:rsidRPr="005D020B">
        <w:rPr>
          <w:kern w:val="0"/>
        </w:rPr>
        <w:t xml:space="preserve"> </w:t>
      </w:r>
      <w:r w:rsidRPr="003D306D">
        <w:rPr>
          <w:kern w:val="0"/>
        </w:rPr>
        <w:t>plasmid</w:t>
      </w:r>
      <w:bookmarkEnd w:id="524"/>
      <w:bookmarkEnd w:id="525"/>
      <w:bookmarkEnd w:id="526"/>
      <w:bookmarkEnd w:id="527"/>
      <w:bookmarkEnd w:id="528"/>
      <w:r w:rsidRPr="003D306D">
        <w:rPr>
          <w:kern w:val="0"/>
        </w:rPr>
        <w:t xml:space="preserve"> </w:t>
      </w:r>
      <w:bookmarkEnd w:id="378"/>
      <w:bookmarkEnd w:id="379"/>
      <w:bookmarkEnd w:id="380"/>
    </w:p>
    <w:p w:rsidR="006179E6" w:rsidRPr="005916DD" w:rsidRDefault="006179E6" w:rsidP="006179E6">
      <w:pPr>
        <w:rPr>
          <w:rStyle w:val="Normal1"/>
        </w:rPr>
      </w:pPr>
      <w:r>
        <w:rPr>
          <w:rStyle w:val="Normal1"/>
        </w:rPr>
        <w:t>L</w:t>
      </w:r>
      <w:r w:rsidRPr="005916DD">
        <w:rPr>
          <w:rStyle w:val="Normal1"/>
        </w:rPr>
        <w:t xml:space="preserve">entiviral transfer plasmid expressing </w:t>
      </w:r>
      <w:r w:rsidRPr="003E0DF3">
        <w:rPr>
          <w:rStyle w:val="Normal1"/>
          <w:i/>
        </w:rPr>
        <w:t>eGFP</w:t>
      </w:r>
      <w:r w:rsidRPr="005916DD">
        <w:rPr>
          <w:rStyle w:val="Normal1"/>
        </w:rPr>
        <w:t xml:space="preserve"> driven by CMVp, pRRLsc-CMVp-</w:t>
      </w:r>
      <w:r w:rsidRPr="00EE2B0B">
        <w:rPr>
          <w:rStyle w:val="Normal1"/>
          <w:i/>
        </w:rPr>
        <w:t>eGFP</w:t>
      </w:r>
      <w:r w:rsidRPr="005916DD">
        <w:rPr>
          <w:rStyle w:val="Normal1"/>
        </w:rPr>
        <w:t>-W</w:t>
      </w:r>
      <w:r>
        <w:rPr>
          <w:rStyle w:val="Normal1"/>
        </w:rPr>
        <w:t>,</w:t>
      </w:r>
      <w:r w:rsidRPr="005916DD">
        <w:rPr>
          <w:rStyle w:val="Normal1"/>
        </w:rPr>
        <w:t xml:space="preserve"> </w:t>
      </w:r>
      <w:r>
        <w:rPr>
          <w:rStyle w:val="Normal1"/>
        </w:rPr>
        <w:t>was first linearis</w:t>
      </w:r>
      <w:r w:rsidRPr="005916DD">
        <w:rPr>
          <w:rStyle w:val="Normal1"/>
        </w:rPr>
        <w:t xml:space="preserve">ed by </w:t>
      </w:r>
      <w:r w:rsidRPr="005916DD">
        <w:rPr>
          <w:rStyle w:val="Normal1"/>
          <w:i/>
        </w:rPr>
        <w:t>Cla</w:t>
      </w:r>
      <w:r w:rsidRPr="005916DD">
        <w:rPr>
          <w:rStyle w:val="Normal1"/>
        </w:rPr>
        <w:t xml:space="preserve">I, then blunted, dephosphorylated, and continuously digested by </w:t>
      </w:r>
      <w:r w:rsidRPr="005916DD">
        <w:rPr>
          <w:rStyle w:val="Normal1"/>
          <w:i/>
        </w:rPr>
        <w:t>Age</w:t>
      </w:r>
      <w:r w:rsidRPr="005916DD">
        <w:rPr>
          <w:rStyle w:val="Normal1"/>
        </w:rPr>
        <w:t xml:space="preserve">I to remove CMVp. </w:t>
      </w:r>
      <w:r>
        <w:rPr>
          <w:rStyle w:val="Normal1"/>
        </w:rPr>
        <w:t xml:space="preserve">In addition, </w:t>
      </w:r>
      <w:r w:rsidRPr="005916DD">
        <w:rPr>
          <w:rStyle w:val="Normal1"/>
        </w:rPr>
        <w:t>pAAV-GFAPp</w:t>
      </w:r>
      <w:r w:rsidRPr="005916DD">
        <w:rPr>
          <w:rStyle w:val="Normal1"/>
          <w:i/>
        </w:rPr>
        <w:t>-</w:t>
      </w:r>
      <w:r>
        <w:rPr>
          <w:rStyle w:val="Normal1"/>
          <w:i/>
        </w:rPr>
        <w:t>r</w:t>
      </w:r>
      <w:r w:rsidRPr="00EE2B0B">
        <w:rPr>
          <w:rStyle w:val="Normal1"/>
          <w:i/>
        </w:rPr>
        <w:t>Gdnf</w:t>
      </w:r>
      <w:r w:rsidRPr="005916DD">
        <w:rPr>
          <w:rStyle w:val="Normal1"/>
          <w:i/>
        </w:rPr>
        <w:t>-</w:t>
      </w:r>
      <w:r w:rsidRPr="005916DD">
        <w:rPr>
          <w:rStyle w:val="Normal1"/>
        </w:rPr>
        <w:t>W</w:t>
      </w:r>
      <w:r>
        <w:rPr>
          <w:rStyle w:val="Normal1"/>
        </w:rPr>
        <w:t xml:space="preserve"> (GFAPp donor plasmid)</w:t>
      </w:r>
      <w:r w:rsidRPr="005916DD">
        <w:rPr>
          <w:rStyle w:val="Normal1"/>
        </w:rPr>
        <w:t xml:space="preserve"> was cut by </w:t>
      </w:r>
      <w:r w:rsidRPr="005916DD">
        <w:rPr>
          <w:rStyle w:val="Normal1"/>
          <w:i/>
        </w:rPr>
        <w:t>Mlu</w:t>
      </w:r>
      <w:r w:rsidRPr="005916DD">
        <w:rPr>
          <w:rStyle w:val="Normal1"/>
        </w:rPr>
        <w:t xml:space="preserve">I, blunted, and digested by </w:t>
      </w:r>
      <w:r w:rsidRPr="005916DD">
        <w:rPr>
          <w:rStyle w:val="Normal1"/>
          <w:i/>
        </w:rPr>
        <w:t>Age</w:t>
      </w:r>
      <w:r>
        <w:rPr>
          <w:rStyle w:val="Normal1"/>
        </w:rPr>
        <w:t>I. GFAPp retrieved from this</w:t>
      </w:r>
      <w:r w:rsidRPr="005916DD">
        <w:rPr>
          <w:rStyle w:val="Normal1"/>
        </w:rPr>
        <w:t xml:space="preserve"> donor plasmid was cloned into CMVp-blank </w:t>
      </w:r>
      <w:r>
        <w:rPr>
          <w:rStyle w:val="Normal1"/>
        </w:rPr>
        <w:t xml:space="preserve">vector </w:t>
      </w:r>
      <w:r w:rsidRPr="005916DD">
        <w:rPr>
          <w:rStyle w:val="Normal1"/>
        </w:rPr>
        <w:t xml:space="preserve">plasmid. Ligation was performed </w:t>
      </w:r>
      <w:r>
        <w:rPr>
          <w:rStyle w:val="Normal1"/>
        </w:rPr>
        <w:t xml:space="preserve">afterwards </w:t>
      </w:r>
      <w:r w:rsidRPr="005916DD">
        <w:rPr>
          <w:rStyle w:val="Normal1"/>
        </w:rPr>
        <w:t xml:space="preserve">and 2 μl of ligation mixture were transformed </w:t>
      </w:r>
      <w:r>
        <w:rPr>
          <w:rStyle w:val="Normal1"/>
        </w:rPr>
        <w:t>in</w:t>
      </w:r>
      <w:r w:rsidRPr="005916DD">
        <w:rPr>
          <w:rStyle w:val="Normal1"/>
        </w:rPr>
        <w:t xml:space="preserve">to top 10 </w:t>
      </w:r>
      <w:r w:rsidRPr="005916DD">
        <w:rPr>
          <w:rStyle w:val="Normal1"/>
          <w:i/>
        </w:rPr>
        <w:t>E.coli</w:t>
      </w:r>
      <w:r w:rsidRPr="005916DD">
        <w:rPr>
          <w:rStyle w:val="Normal1"/>
        </w:rPr>
        <w:t xml:space="preserve"> competent cells. Growth of bacteria was </w:t>
      </w:r>
      <w:r>
        <w:rPr>
          <w:rStyle w:val="Normal1"/>
        </w:rPr>
        <w:t>performed</w:t>
      </w:r>
      <w:r w:rsidRPr="005916DD">
        <w:rPr>
          <w:rStyle w:val="Normal1"/>
        </w:rPr>
        <w:t xml:space="preserve"> on LB-agar plates and subsequently in LB </w:t>
      </w:r>
      <w:r>
        <w:rPr>
          <w:rStyle w:val="Normal1"/>
        </w:rPr>
        <w:t>medium</w:t>
      </w:r>
      <w:r w:rsidRPr="005916DD">
        <w:rPr>
          <w:rStyle w:val="Normal1"/>
        </w:rPr>
        <w:t>. Pla</w:t>
      </w:r>
      <w:r>
        <w:rPr>
          <w:rStyle w:val="Normal1"/>
        </w:rPr>
        <w:t>smid DNA from LB mini cultures was</w:t>
      </w:r>
      <w:r w:rsidRPr="005916DD">
        <w:rPr>
          <w:rStyle w:val="Normal1"/>
        </w:rPr>
        <w:t xml:space="preserve"> </w:t>
      </w:r>
      <w:r>
        <w:rPr>
          <w:rStyle w:val="Normal1"/>
        </w:rPr>
        <w:t>purifi</w:t>
      </w:r>
      <w:r w:rsidRPr="005916DD">
        <w:rPr>
          <w:rStyle w:val="Normal1"/>
        </w:rPr>
        <w:t xml:space="preserve">ed and screened with </w:t>
      </w:r>
      <w:r w:rsidRPr="005916DD">
        <w:rPr>
          <w:rStyle w:val="Normal1"/>
          <w:i/>
        </w:rPr>
        <w:t>Eco</w:t>
      </w:r>
      <w:r w:rsidRPr="005916DD">
        <w:rPr>
          <w:rStyle w:val="Normal1"/>
        </w:rPr>
        <w:t xml:space="preserve">RI, </w:t>
      </w:r>
      <w:r>
        <w:rPr>
          <w:rStyle w:val="Normal1"/>
        </w:rPr>
        <w:t>as this</w:t>
      </w:r>
      <w:r w:rsidRPr="005916DD">
        <w:rPr>
          <w:rStyle w:val="Normal1"/>
        </w:rPr>
        <w:t xml:space="preserve"> enzyme has a unique restriction site within the expected plasmid. </w:t>
      </w:r>
      <w:r>
        <w:rPr>
          <w:rStyle w:val="Normal1"/>
        </w:rPr>
        <w:t>Digested sample</w:t>
      </w:r>
      <w:r w:rsidRPr="005916DD">
        <w:rPr>
          <w:rStyle w:val="Normal1"/>
        </w:rPr>
        <w:t xml:space="preserve">s providing correct size were subsequently </w:t>
      </w:r>
      <w:r>
        <w:rPr>
          <w:rStyle w:val="Normal1"/>
        </w:rPr>
        <w:t>digest</w:t>
      </w:r>
      <w:r w:rsidRPr="005916DD">
        <w:rPr>
          <w:rStyle w:val="Normal1"/>
        </w:rPr>
        <w:t xml:space="preserve">ed </w:t>
      </w:r>
      <w:r>
        <w:rPr>
          <w:rStyle w:val="Normal1"/>
        </w:rPr>
        <w:t>by</w:t>
      </w:r>
      <w:r w:rsidRPr="005916DD">
        <w:rPr>
          <w:rStyle w:val="Normal1"/>
        </w:rPr>
        <w:t xml:space="preserve"> </w:t>
      </w:r>
      <w:r w:rsidRPr="005916DD">
        <w:rPr>
          <w:rStyle w:val="Normal1"/>
          <w:i/>
        </w:rPr>
        <w:t>Nco</w:t>
      </w:r>
      <w:r w:rsidRPr="005916DD">
        <w:rPr>
          <w:rStyle w:val="Normal1"/>
        </w:rPr>
        <w:t xml:space="preserve">I, </w:t>
      </w:r>
      <w:r w:rsidRPr="005916DD">
        <w:rPr>
          <w:rStyle w:val="Normal1"/>
          <w:i/>
        </w:rPr>
        <w:t>Pst</w:t>
      </w:r>
      <w:r w:rsidRPr="005916DD">
        <w:rPr>
          <w:rStyle w:val="Normal1"/>
        </w:rPr>
        <w:t xml:space="preserve">I, </w:t>
      </w:r>
      <w:r w:rsidRPr="005916DD">
        <w:rPr>
          <w:rStyle w:val="Normal1"/>
          <w:i/>
        </w:rPr>
        <w:t>Sac</w:t>
      </w:r>
      <w:r w:rsidRPr="005916DD">
        <w:rPr>
          <w:rStyle w:val="Normal1"/>
        </w:rPr>
        <w:t xml:space="preserve">II, </w:t>
      </w:r>
      <w:r>
        <w:rPr>
          <w:rStyle w:val="Normal1"/>
        </w:rPr>
        <w:t>or</w:t>
      </w:r>
      <w:r w:rsidRPr="005916DD">
        <w:rPr>
          <w:rStyle w:val="Normal1"/>
        </w:rPr>
        <w:t xml:space="preserve"> </w:t>
      </w:r>
      <w:r w:rsidRPr="005916DD">
        <w:rPr>
          <w:rStyle w:val="Normal1"/>
          <w:i/>
        </w:rPr>
        <w:t>Xho</w:t>
      </w:r>
      <w:r w:rsidRPr="005916DD">
        <w:rPr>
          <w:rStyle w:val="Normal1"/>
        </w:rPr>
        <w:t xml:space="preserve">I to confirm the presence and orientation of GFAPp.  </w:t>
      </w:r>
    </w:p>
    <w:p w:rsidR="006179E6" w:rsidRPr="003D306D" w:rsidRDefault="006179E6" w:rsidP="006179E6">
      <w:pPr>
        <w:pStyle w:val="Heading2"/>
        <w:rPr>
          <w:kern w:val="0"/>
        </w:rPr>
      </w:pPr>
      <w:bookmarkStart w:id="529" w:name="_Toc310948174"/>
      <w:bookmarkStart w:id="530" w:name="_Toc328937026"/>
      <w:bookmarkStart w:id="531" w:name="_Toc329874888"/>
      <w:bookmarkStart w:id="532" w:name="_Toc341038793"/>
      <w:bookmarkStart w:id="533" w:name="_Toc370678320"/>
      <w:r w:rsidRPr="003D306D">
        <w:rPr>
          <w:kern w:val="0"/>
        </w:rPr>
        <w:t xml:space="preserve">2.1.14. Cloning of </w:t>
      </w:r>
      <w:r>
        <w:rPr>
          <w:kern w:val="0"/>
        </w:rPr>
        <w:t>SFFVp-</w:t>
      </w:r>
      <w:r w:rsidRPr="00EE2B0B">
        <w:rPr>
          <w:i/>
          <w:kern w:val="0"/>
        </w:rPr>
        <w:t>eGFP</w:t>
      </w:r>
      <w:r>
        <w:rPr>
          <w:kern w:val="0"/>
        </w:rPr>
        <w:t>-</w:t>
      </w:r>
      <w:r w:rsidRPr="003D306D">
        <w:rPr>
          <w:kern w:val="0"/>
        </w:rPr>
        <w:t>CMVp</w:t>
      </w:r>
      <w:r>
        <w:rPr>
          <w:kern w:val="0"/>
        </w:rPr>
        <w:t>-</w:t>
      </w:r>
      <w:r w:rsidRPr="00EE2B0B">
        <w:rPr>
          <w:i/>
          <w:kern w:val="0"/>
        </w:rPr>
        <w:t>rIgf-1</w:t>
      </w:r>
      <w:r w:rsidRPr="003D306D">
        <w:rPr>
          <w:kern w:val="0"/>
        </w:rPr>
        <w:t xml:space="preserve"> plasmid</w:t>
      </w:r>
      <w:bookmarkEnd w:id="529"/>
      <w:bookmarkEnd w:id="530"/>
      <w:bookmarkEnd w:id="531"/>
      <w:bookmarkEnd w:id="532"/>
      <w:bookmarkEnd w:id="533"/>
    </w:p>
    <w:p w:rsidR="00514AA4" w:rsidRDefault="006179E6" w:rsidP="00514AA4">
      <w:pPr>
        <w:rPr>
          <w:rStyle w:val="Normal1"/>
        </w:rPr>
      </w:pPr>
      <w:r>
        <w:rPr>
          <w:rStyle w:val="Normal1"/>
        </w:rPr>
        <w:t>L</w:t>
      </w:r>
      <w:r w:rsidRPr="005916DD">
        <w:rPr>
          <w:rStyle w:val="Normal1"/>
        </w:rPr>
        <w:t>entiviral transfer plasmid pRRLsc-SFFVp-</w:t>
      </w:r>
      <w:r w:rsidRPr="00EE2B0B">
        <w:rPr>
          <w:rStyle w:val="Normal1"/>
          <w:i/>
        </w:rPr>
        <w:t>eGFP</w:t>
      </w:r>
      <w:r w:rsidRPr="005916DD">
        <w:rPr>
          <w:rStyle w:val="Normal1"/>
        </w:rPr>
        <w:t xml:space="preserve">-CMVp-W containing </w:t>
      </w:r>
      <w:r>
        <w:rPr>
          <w:rStyle w:val="Normal1"/>
        </w:rPr>
        <w:t>spleen focus-forming virus</w:t>
      </w:r>
      <w:r w:rsidRPr="005916DD">
        <w:rPr>
          <w:rStyle w:val="Normal1"/>
        </w:rPr>
        <w:t xml:space="preserve"> promoter </w:t>
      </w:r>
      <w:r>
        <w:rPr>
          <w:rStyle w:val="Normal1"/>
        </w:rPr>
        <w:t>(</w:t>
      </w:r>
      <w:r w:rsidRPr="005916DD">
        <w:rPr>
          <w:rStyle w:val="Normal1"/>
        </w:rPr>
        <w:t>SFFVp</w:t>
      </w:r>
      <w:r>
        <w:rPr>
          <w:rStyle w:val="Normal1"/>
        </w:rPr>
        <w:t xml:space="preserve">), </w:t>
      </w:r>
      <w:r w:rsidRPr="00EE2B0B">
        <w:rPr>
          <w:rStyle w:val="Normal1"/>
          <w:i/>
        </w:rPr>
        <w:t>eGFP</w:t>
      </w:r>
      <w:r>
        <w:rPr>
          <w:rStyle w:val="Normal1"/>
        </w:rPr>
        <w:t xml:space="preserve">, CMVp, and </w:t>
      </w:r>
      <w:r w:rsidRPr="005916DD">
        <w:rPr>
          <w:rStyle w:val="Normal1"/>
        </w:rPr>
        <w:t>a polylinker (</w:t>
      </w:r>
      <w:r w:rsidRPr="005916DD">
        <w:rPr>
          <w:rStyle w:val="Normal1"/>
          <w:i/>
        </w:rPr>
        <w:t>Xho</w:t>
      </w:r>
      <w:r w:rsidRPr="005916DD">
        <w:rPr>
          <w:rStyle w:val="Normal1"/>
        </w:rPr>
        <w:t>I-</w:t>
      </w:r>
      <w:r w:rsidRPr="005916DD">
        <w:rPr>
          <w:rStyle w:val="Normal1"/>
          <w:i/>
        </w:rPr>
        <w:t>Mlu</w:t>
      </w:r>
      <w:r w:rsidRPr="005916DD">
        <w:rPr>
          <w:rStyle w:val="Normal1"/>
        </w:rPr>
        <w:t>I-</w:t>
      </w:r>
      <w:r w:rsidRPr="005916DD">
        <w:rPr>
          <w:rStyle w:val="Normal1"/>
          <w:i/>
        </w:rPr>
        <w:t>Sgr</w:t>
      </w:r>
      <w:r w:rsidRPr="005916DD">
        <w:rPr>
          <w:rStyle w:val="Normal1"/>
        </w:rPr>
        <w:t>AI-</w:t>
      </w:r>
      <w:r w:rsidRPr="005916DD">
        <w:rPr>
          <w:rStyle w:val="Normal1"/>
          <w:i/>
        </w:rPr>
        <w:t>Nde</w:t>
      </w:r>
      <w:r w:rsidRPr="005916DD">
        <w:rPr>
          <w:rStyle w:val="Normal1"/>
        </w:rPr>
        <w:t>I-</w:t>
      </w:r>
      <w:r w:rsidRPr="005916DD">
        <w:rPr>
          <w:rStyle w:val="Normal1"/>
          <w:i/>
        </w:rPr>
        <w:t>Sna</w:t>
      </w:r>
      <w:r w:rsidRPr="005916DD">
        <w:rPr>
          <w:rStyle w:val="Normal1"/>
        </w:rPr>
        <w:t>BI-</w:t>
      </w:r>
      <w:r w:rsidRPr="005916DD">
        <w:rPr>
          <w:rStyle w:val="Normal1"/>
          <w:i/>
        </w:rPr>
        <w:t>Pme</w:t>
      </w:r>
      <w:r w:rsidRPr="005916DD">
        <w:rPr>
          <w:rStyle w:val="Normal1"/>
        </w:rPr>
        <w:t>I-</w:t>
      </w:r>
      <w:r w:rsidRPr="005916DD">
        <w:rPr>
          <w:rStyle w:val="Normal1"/>
          <w:i/>
        </w:rPr>
        <w:t>Swa</w:t>
      </w:r>
      <w:r w:rsidRPr="005916DD">
        <w:rPr>
          <w:rStyle w:val="Normal1"/>
        </w:rPr>
        <w:t>I-</w:t>
      </w:r>
      <w:r w:rsidRPr="005916DD">
        <w:rPr>
          <w:rStyle w:val="Normal1"/>
          <w:i/>
        </w:rPr>
        <w:t>Sex</w:t>
      </w:r>
      <w:r w:rsidRPr="005916DD">
        <w:rPr>
          <w:rStyle w:val="Normal1"/>
        </w:rPr>
        <w:t>AI-</w:t>
      </w:r>
      <w:r w:rsidRPr="005916DD">
        <w:rPr>
          <w:rStyle w:val="Normal1"/>
          <w:i/>
        </w:rPr>
        <w:t>Spe</w:t>
      </w:r>
      <w:r w:rsidRPr="005916DD">
        <w:rPr>
          <w:rStyle w:val="Normal1"/>
        </w:rPr>
        <w:t xml:space="preserve">I) was cut by </w:t>
      </w:r>
      <w:r w:rsidRPr="005916DD">
        <w:rPr>
          <w:rStyle w:val="Normal1"/>
          <w:i/>
        </w:rPr>
        <w:t>Sgr</w:t>
      </w:r>
      <w:r w:rsidRPr="005916DD">
        <w:rPr>
          <w:rStyle w:val="Normal1"/>
        </w:rPr>
        <w:t xml:space="preserve">AI and </w:t>
      </w:r>
      <w:r w:rsidRPr="005916DD">
        <w:rPr>
          <w:rStyle w:val="Normal1"/>
          <w:i/>
        </w:rPr>
        <w:t>Sex</w:t>
      </w:r>
      <w:r w:rsidRPr="005916DD">
        <w:rPr>
          <w:rStyle w:val="Normal1"/>
        </w:rPr>
        <w:t xml:space="preserve">AI. </w:t>
      </w:r>
      <w:r>
        <w:rPr>
          <w:rStyle w:val="Normal1"/>
          <w:i/>
        </w:rPr>
        <w:t>r</w:t>
      </w:r>
      <w:r w:rsidRPr="00EE2B0B">
        <w:rPr>
          <w:rStyle w:val="Normal1"/>
          <w:i/>
        </w:rPr>
        <w:t xml:space="preserve">Igf-1 </w:t>
      </w:r>
      <w:r>
        <w:rPr>
          <w:rStyle w:val="Normal1"/>
        </w:rPr>
        <w:lastRenderedPageBreak/>
        <w:t>coding sequence</w:t>
      </w:r>
      <w:r w:rsidRPr="005916DD">
        <w:rPr>
          <w:rStyle w:val="Normal1"/>
        </w:rPr>
        <w:t xml:space="preserve"> within pExpress1-</w:t>
      </w:r>
      <w:r w:rsidRPr="00EE2B0B">
        <w:rPr>
          <w:rStyle w:val="Normal1"/>
          <w:i/>
        </w:rPr>
        <w:t>rIgf-1</w:t>
      </w:r>
      <w:r>
        <w:rPr>
          <w:rStyle w:val="Normal1"/>
        </w:rPr>
        <w:t xml:space="preserve"> plasmid</w:t>
      </w:r>
      <w:r w:rsidRPr="005916DD">
        <w:rPr>
          <w:rStyle w:val="Normal1"/>
        </w:rPr>
        <w:t xml:space="preserve"> (Thermo Scientific,</w:t>
      </w:r>
      <w:r>
        <w:rPr>
          <w:rStyle w:val="Normal1"/>
        </w:rPr>
        <w:t xml:space="preserve"> UK) was</w:t>
      </w:r>
      <w:r w:rsidRPr="005916DD">
        <w:rPr>
          <w:rStyle w:val="Normal1"/>
        </w:rPr>
        <w:t xml:space="preserve"> amplified by PCR</w:t>
      </w:r>
      <w:r>
        <w:rPr>
          <w:rStyle w:val="Normal1"/>
        </w:rPr>
        <w:t>,</w:t>
      </w:r>
      <w:r w:rsidRPr="005916DD">
        <w:rPr>
          <w:rStyle w:val="Normal1"/>
        </w:rPr>
        <w:t xml:space="preserve"> with forward primer: GCGCGCCGCCGGCGATGAGCGCACCTCCAATAAA and  </w:t>
      </w:r>
      <w:r>
        <w:rPr>
          <w:rStyle w:val="Normal1"/>
        </w:rPr>
        <w:t xml:space="preserve">reverse </w:t>
      </w:r>
      <w:r w:rsidRPr="005916DD">
        <w:rPr>
          <w:rStyle w:val="Normal1"/>
        </w:rPr>
        <w:t xml:space="preserve">primer: GCGCGCACCAGGTGGGAGGCTCCTCCTACATTC. PCR products were </w:t>
      </w:r>
      <w:r>
        <w:rPr>
          <w:rStyle w:val="Normal1"/>
        </w:rPr>
        <w:t xml:space="preserve">then </w:t>
      </w:r>
      <w:r w:rsidRPr="005916DD">
        <w:rPr>
          <w:rStyle w:val="Normal1"/>
        </w:rPr>
        <w:t xml:space="preserve">digested by </w:t>
      </w:r>
      <w:r w:rsidRPr="005916DD">
        <w:rPr>
          <w:rStyle w:val="Normal1"/>
          <w:i/>
        </w:rPr>
        <w:t>Sgr</w:t>
      </w:r>
      <w:r w:rsidRPr="005916DD">
        <w:rPr>
          <w:rStyle w:val="Normal1"/>
        </w:rPr>
        <w:t xml:space="preserve">AI and </w:t>
      </w:r>
      <w:r w:rsidRPr="005916DD">
        <w:rPr>
          <w:rStyle w:val="Normal1"/>
          <w:i/>
        </w:rPr>
        <w:t>Sex</w:t>
      </w:r>
      <w:r w:rsidRPr="005916DD">
        <w:rPr>
          <w:rStyle w:val="Normal1"/>
        </w:rPr>
        <w:t xml:space="preserve">AI. </w:t>
      </w:r>
      <w:r>
        <w:rPr>
          <w:rFonts w:cs="Arial"/>
          <w:szCs w:val="23"/>
        </w:rPr>
        <w:t>Following ligation and transformation, random colonies were screened for the presence of the correct plasmid. For this, colonies w</w:t>
      </w:r>
      <w:r w:rsidRPr="003D306D">
        <w:rPr>
          <w:rFonts w:cs="Arial"/>
          <w:szCs w:val="23"/>
        </w:rPr>
        <w:t xml:space="preserve">ere </w:t>
      </w:r>
      <w:r>
        <w:rPr>
          <w:rFonts w:cs="Arial"/>
          <w:szCs w:val="23"/>
        </w:rPr>
        <w:t>expanded in small liquid cultures; plasmid DNA was then purified and digested</w:t>
      </w:r>
      <w:r w:rsidRPr="003D306D">
        <w:rPr>
          <w:rFonts w:cs="Arial"/>
          <w:szCs w:val="23"/>
        </w:rPr>
        <w:t xml:space="preserve"> </w:t>
      </w:r>
      <w:r>
        <w:rPr>
          <w:rFonts w:cs="Arial"/>
          <w:szCs w:val="23"/>
        </w:rPr>
        <w:t>with</w:t>
      </w:r>
      <w:r w:rsidRPr="003D306D">
        <w:rPr>
          <w:rFonts w:cs="Arial"/>
          <w:szCs w:val="23"/>
        </w:rPr>
        <w:t xml:space="preserve"> </w:t>
      </w:r>
      <w:r w:rsidRPr="005916DD">
        <w:rPr>
          <w:rStyle w:val="Normal1"/>
          <w:i/>
        </w:rPr>
        <w:t>Apa</w:t>
      </w:r>
      <w:r w:rsidRPr="005916DD">
        <w:rPr>
          <w:rStyle w:val="Normal1"/>
        </w:rPr>
        <w:t xml:space="preserve">I, an enzyme has a unique restriction site within </w:t>
      </w:r>
      <w:r w:rsidRPr="00974973">
        <w:rPr>
          <w:rStyle w:val="Normal1"/>
          <w:i/>
        </w:rPr>
        <w:t>rIgf-1</w:t>
      </w:r>
      <w:r w:rsidRPr="005916DD">
        <w:rPr>
          <w:rStyle w:val="Normal1"/>
        </w:rPr>
        <w:t xml:space="preserve">. Promising </w:t>
      </w:r>
      <w:r>
        <w:rPr>
          <w:rStyle w:val="Normal1"/>
        </w:rPr>
        <w:t>sample</w:t>
      </w:r>
      <w:r w:rsidRPr="005916DD">
        <w:rPr>
          <w:rStyle w:val="Normal1"/>
        </w:rPr>
        <w:t xml:space="preserve">s were subsequently confirmed by restriction digestion with </w:t>
      </w:r>
      <w:r w:rsidRPr="005916DD">
        <w:rPr>
          <w:rStyle w:val="Normal1"/>
          <w:i/>
        </w:rPr>
        <w:t>Blp</w:t>
      </w:r>
      <w:r w:rsidRPr="005916DD">
        <w:rPr>
          <w:rStyle w:val="Normal1"/>
        </w:rPr>
        <w:t>I+</w:t>
      </w:r>
      <w:r w:rsidRPr="005916DD">
        <w:rPr>
          <w:rStyle w:val="Normal1"/>
          <w:i/>
        </w:rPr>
        <w:t>Sna</w:t>
      </w:r>
      <w:r w:rsidRPr="005916DD">
        <w:rPr>
          <w:rStyle w:val="Normal1"/>
        </w:rPr>
        <w:t xml:space="preserve">BI, </w:t>
      </w:r>
      <w:r w:rsidRPr="005916DD">
        <w:rPr>
          <w:rStyle w:val="Normal1"/>
          <w:i/>
        </w:rPr>
        <w:t>Blp</w:t>
      </w:r>
      <w:r w:rsidRPr="005916DD">
        <w:rPr>
          <w:rStyle w:val="Normal1"/>
        </w:rPr>
        <w:t>I+</w:t>
      </w:r>
      <w:r w:rsidRPr="005916DD">
        <w:rPr>
          <w:rStyle w:val="Normal1"/>
          <w:i/>
        </w:rPr>
        <w:t>Eco</w:t>
      </w:r>
      <w:r>
        <w:rPr>
          <w:rStyle w:val="Normal1"/>
        </w:rPr>
        <w:t>RI or</w:t>
      </w:r>
      <w:r w:rsidRPr="005916DD">
        <w:rPr>
          <w:rStyle w:val="Normal1"/>
        </w:rPr>
        <w:t xml:space="preserve"> </w:t>
      </w:r>
      <w:r w:rsidRPr="005916DD">
        <w:rPr>
          <w:rStyle w:val="Normal1"/>
          <w:i/>
        </w:rPr>
        <w:t>Nco</w:t>
      </w:r>
      <w:r w:rsidRPr="005916DD">
        <w:rPr>
          <w:rStyle w:val="Normal1"/>
        </w:rPr>
        <w:t xml:space="preserve">I. Sequencing of </w:t>
      </w:r>
      <w:r>
        <w:rPr>
          <w:rStyle w:val="Normal1"/>
          <w:i/>
        </w:rPr>
        <w:t>rIgf</w:t>
      </w:r>
      <w:r w:rsidRPr="005D020B">
        <w:rPr>
          <w:rStyle w:val="Normal1"/>
        </w:rPr>
        <w:t>-1</w:t>
      </w:r>
      <w:r w:rsidRPr="005916DD">
        <w:rPr>
          <w:rStyle w:val="Normal1"/>
        </w:rPr>
        <w:t xml:space="preserve"> </w:t>
      </w:r>
      <w:r>
        <w:rPr>
          <w:rStyle w:val="Normal1"/>
        </w:rPr>
        <w:t xml:space="preserve">within the confirmed, newly-synthesized plasmid </w:t>
      </w:r>
      <w:r w:rsidRPr="005916DD">
        <w:rPr>
          <w:rStyle w:val="Normal1"/>
        </w:rPr>
        <w:t xml:space="preserve">was </w:t>
      </w:r>
      <w:r>
        <w:rPr>
          <w:rStyle w:val="Normal1"/>
        </w:rPr>
        <w:t>carried out</w:t>
      </w:r>
      <w:r w:rsidRPr="005916DD">
        <w:rPr>
          <w:rStyle w:val="Normal1"/>
        </w:rPr>
        <w:t xml:space="preserve"> to ens</w:t>
      </w:r>
      <w:r>
        <w:rPr>
          <w:rStyle w:val="Normal1"/>
        </w:rPr>
        <w:t>ure the accuracy of PCR product</w:t>
      </w:r>
      <w:r w:rsidRPr="005916DD">
        <w:rPr>
          <w:rStyle w:val="Normal1"/>
        </w:rPr>
        <w:t>.</w:t>
      </w:r>
      <w:bookmarkStart w:id="534" w:name="_Toc310948176"/>
      <w:bookmarkStart w:id="535" w:name="_Toc328937028"/>
      <w:bookmarkStart w:id="536" w:name="_Toc329874889"/>
      <w:bookmarkStart w:id="537" w:name="_Toc341038794"/>
    </w:p>
    <w:p w:rsidR="006179E6" w:rsidRPr="003D306D" w:rsidRDefault="006179E6" w:rsidP="00514AA4">
      <w:pPr>
        <w:pStyle w:val="Heading2"/>
        <w:rPr>
          <w:kern w:val="0"/>
        </w:rPr>
      </w:pPr>
      <w:bookmarkStart w:id="538" w:name="_Toc370678321"/>
      <w:r w:rsidRPr="003D306D">
        <w:rPr>
          <w:kern w:val="0"/>
        </w:rPr>
        <w:t xml:space="preserve">2.1.15. Cloning of </w:t>
      </w:r>
      <w:r>
        <w:rPr>
          <w:kern w:val="0"/>
        </w:rPr>
        <w:t>SFFVp-</w:t>
      </w:r>
      <w:r w:rsidRPr="00974973">
        <w:rPr>
          <w:i/>
          <w:kern w:val="0"/>
        </w:rPr>
        <w:t>eGFP</w:t>
      </w:r>
      <w:r>
        <w:rPr>
          <w:kern w:val="0"/>
        </w:rPr>
        <w:t>-</w:t>
      </w:r>
      <w:r w:rsidRPr="003D306D">
        <w:rPr>
          <w:kern w:val="0"/>
        </w:rPr>
        <w:t>SYNp-</w:t>
      </w:r>
      <w:r w:rsidRPr="00974973">
        <w:rPr>
          <w:i/>
          <w:kern w:val="0"/>
        </w:rPr>
        <w:t>rIgf-1</w:t>
      </w:r>
      <w:r w:rsidRPr="003D306D">
        <w:rPr>
          <w:kern w:val="0"/>
        </w:rPr>
        <w:t xml:space="preserve"> plasmid</w:t>
      </w:r>
      <w:bookmarkEnd w:id="534"/>
      <w:bookmarkEnd w:id="535"/>
      <w:bookmarkEnd w:id="536"/>
      <w:bookmarkEnd w:id="537"/>
      <w:bookmarkEnd w:id="538"/>
    </w:p>
    <w:p w:rsidR="006179E6" w:rsidRPr="005916DD" w:rsidRDefault="006179E6" w:rsidP="006179E6">
      <w:pPr>
        <w:rPr>
          <w:rStyle w:val="Normal1"/>
        </w:rPr>
      </w:pPr>
      <w:r>
        <w:rPr>
          <w:rStyle w:val="Normal1"/>
        </w:rPr>
        <w:t>L</w:t>
      </w:r>
      <w:r w:rsidRPr="005916DD">
        <w:rPr>
          <w:rStyle w:val="Normal1"/>
        </w:rPr>
        <w:t xml:space="preserve">entiviral transfer plasmid containing </w:t>
      </w:r>
      <w:r w:rsidRPr="00974973">
        <w:rPr>
          <w:rStyle w:val="Normal1"/>
          <w:i/>
        </w:rPr>
        <w:t>rIgf-1</w:t>
      </w:r>
      <w:r w:rsidRPr="005916DD">
        <w:rPr>
          <w:rStyle w:val="Normal1"/>
        </w:rPr>
        <w:t xml:space="preserve"> </w:t>
      </w:r>
      <w:r>
        <w:rPr>
          <w:rStyle w:val="Normal1"/>
        </w:rPr>
        <w:t>driven by CMVp,</w:t>
      </w:r>
      <w:r w:rsidRPr="005916DD">
        <w:rPr>
          <w:rStyle w:val="Normal1"/>
        </w:rPr>
        <w:t xml:space="preserve"> pRRLsc-SFFVp-</w:t>
      </w:r>
      <w:r w:rsidRPr="00974973">
        <w:rPr>
          <w:rStyle w:val="Normal1"/>
          <w:i/>
        </w:rPr>
        <w:t>eGFP</w:t>
      </w:r>
      <w:r w:rsidRPr="005D020B">
        <w:rPr>
          <w:rStyle w:val="Normal1"/>
        </w:rPr>
        <w:t>-CMVp-</w:t>
      </w:r>
      <w:r w:rsidRPr="00974973">
        <w:rPr>
          <w:rStyle w:val="Normal1"/>
          <w:i/>
        </w:rPr>
        <w:t>rIgf-1</w:t>
      </w:r>
      <w:r w:rsidRPr="005916DD">
        <w:rPr>
          <w:rStyle w:val="Normal1"/>
        </w:rPr>
        <w:t>-W</w:t>
      </w:r>
      <w:r>
        <w:rPr>
          <w:rStyle w:val="Normal1"/>
        </w:rPr>
        <w:t>,</w:t>
      </w:r>
      <w:r w:rsidRPr="005916DD">
        <w:rPr>
          <w:rStyle w:val="Normal1"/>
        </w:rPr>
        <w:t xml:space="preserve"> was digested by </w:t>
      </w:r>
      <w:r w:rsidRPr="005916DD">
        <w:rPr>
          <w:rStyle w:val="Normal1"/>
          <w:i/>
        </w:rPr>
        <w:t>Sbf</w:t>
      </w:r>
      <w:r w:rsidRPr="005916DD">
        <w:rPr>
          <w:rStyle w:val="Normal1"/>
        </w:rPr>
        <w:t xml:space="preserve">I and </w:t>
      </w:r>
      <w:r w:rsidRPr="005916DD">
        <w:rPr>
          <w:rStyle w:val="Normal1"/>
          <w:i/>
        </w:rPr>
        <w:t>Xho</w:t>
      </w:r>
      <w:r w:rsidRPr="005916DD">
        <w:rPr>
          <w:rStyle w:val="Normal1"/>
        </w:rPr>
        <w:t xml:space="preserve">I to remove CMVp. This plasmid was then blunted and self-ligated. Newly-synthesized plasmids were first screened with a unique enzyme </w:t>
      </w:r>
      <w:r w:rsidRPr="005916DD">
        <w:rPr>
          <w:rStyle w:val="Normal1"/>
          <w:i/>
        </w:rPr>
        <w:t>Mlu</w:t>
      </w:r>
      <w:r w:rsidRPr="005916DD">
        <w:rPr>
          <w:rStyle w:val="Normal1"/>
        </w:rPr>
        <w:t xml:space="preserve">I and subsequently confirmed by </w:t>
      </w:r>
      <w:r w:rsidRPr="005916DD">
        <w:rPr>
          <w:rStyle w:val="Normal1"/>
          <w:i/>
        </w:rPr>
        <w:t>Blp</w:t>
      </w:r>
      <w:r>
        <w:rPr>
          <w:rStyle w:val="Normal1"/>
        </w:rPr>
        <w:t>I</w:t>
      </w:r>
      <w:r w:rsidRPr="005916DD">
        <w:rPr>
          <w:rStyle w:val="Normal1"/>
        </w:rPr>
        <w:t xml:space="preserve"> </w:t>
      </w:r>
      <w:r>
        <w:rPr>
          <w:rStyle w:val="Normal1"/>
        </w:rPr>
        <w:t>or</w:t>
      </w:r>
      <w:r w:rsidRPr="005916DD">
        <w:rPr>
          <w:rStyle w:val="Normal1"/>
        </w:rPr>
        <w:t xml:space="preserve"> </w:t>
      </w:r>
      <w:r w:rsidRPr="005916DD">
        <w:rPr>
          <w:rStyle w:val="Normal1"/>
          <w:i/>
        </w:rPr>
        <w:t>Nco</w:t>
      </w:r>
      <w:r w:rsidRPr="005916DD">
        <w:rPr>
          <w:rStyle w:val="Normal1"/>
        </w:rPr>
        <w:t xml:space="preserve">I. </w:t>
      </w:r>
      <w:r>
        <w:rPr>
          <w:rStyle w:val="Normal1"/>
        </w:rPr>
        <w:t xml:space="preserve">This plasmid </w:t>
      </w:r>
      <w:r w:rsidRPr="005916DD">
        <w:rPr>
          <w:rStyle w:val="Normal1"/>
        </w:rPr>
        <w:t xml:space="preserve">was then digested by </w:t>
      </w:r>
      <w:r w:rsidRPr="005916DD">
        <w:rPr>
          <w:rStyle w:val="Normal1"/>
          <w:i/>
        </w:rPr>
        <w:t>Mlu</w:t>
      </w:r>
      <w:r w:rsidRPr="005916DD">
        <w:rPr>
          <w:rStyle w:val="Normal1"/>
        </w:rPr>
        <w:t xml:space="preserve">I and </w:t>
      </w:r>
      <w:r w:rsidRPr="005916DD">
        <w:rPr>
          <w:rStyle w:val="Normal1"/>
          <w:i/>
        </w:rPr>
        <w:t>Sgr</w:t>
      </w:r>
      <w:r w:rsidRPr="005916DD">
        <w:rPr>
          <w:rStyle w:val="Normal1"/>
        </w:rPr>
        <w:t>AI whilst SYNp from pRRLsc-SYNp-</w:t>
      </w:r>
      <w:r w:rsidRPr="00974973">
        <w:rPr>
          <w:rStyle w:val="Normal1"/>
          <w:i/>
        </w:rPr>
        <w:t>eGFP</w:t>
      </w:r>
      <w:r w:rsidRPr="005916DD">
        <w:rPr>
          <w:rStyle w:val="Normal1"/>
        </w:rPr>
        <w:t>-W was amplified by PCR with forward primer: GCGCGC</w:t>
      </w:r>
      <w:r w:rsidR="002D2796">
        <w:rPr>
          <w:rStyle w:val="Normal1"/>
        </w:rPr>
        <w:t xml:space="preserve">ACGCGTCTAGACTGCAGAGGGCCCTG and </w:t>
      </w:r>
      <w:r>
        <w:rPr>
          <w:rStyle w:val="Normal1"/>
        </w:rPr>
        <w:t xml:space="preserve">reverse </w:t>
      </w:r>
      <w:r w:rsidRPr="005916DD">
        <w:rPr>
          <w:rStyle w:val="Normal1"/>
        </w:rPr>
        <w:t>primer: GCGCGCCGCCGGC</w:t>
      </w:r>
      <w:r>
        <w:rPr>
          <w:rStyle w:val="Normal1"/>
        </w:rPr>
        <w:t>GTTGAATTCTCGACTGCG. PCR product was</w:t>
      </w:r>
      <w:r w:rsidRPr="005916DD">
        <w:rPr>
          <w:rStyle w:val="Normal1"/>
        </w:rPr>
        <w:t xml:space="preserve"> </w:t>
      </w:r>
      <w:r>
        <w:rPr>
          <w:rStyle w:val="Normal1"/>
        </w:rPr>
        <w:t xml:space="preserve">also </w:t>
      </w:r>
      <w:r w:rsidRPr="005916DD">
        <w:rPr>
          <w:rStyle w:val="Normal1"/>
        </w:rPr>
        <w:t xml:space="preserve">digested by </w:t>
      </w:r>
      <w:r w:rsidRPr="005916DD">
        <w:rPr>
          <w:rStyle w:val="Normal1"/>
          <w:i/>
        </w:rPr>
        <w:t>Mlu</w:t>
      </w:r>
      <w:r w:rsidRPr="005916DD">
        <w:rPr>
          <w:rStyle w:val="Normal1"/>
        </w:rPr>
        <w:t xml:space="preserve">I and </w:t>
      </w:r>
      <w:r w:rsidRPr="005916DD">
        <w:rPr>
          <w:rStyle w:val="Normal1"/>
          <w:i/>
        </w:rPr>
        <w:t>Sgr</w:t>
      </w:r>
      <w:r w:rsidRPr="005916DD">
        <w:rPr>
          <w:rStyle w:val="Normal1"/>
        </w:rPr>
        <w:t xml:space="preserve">AI and </w:t>
      </w:r>
      <w:r>
        <w:rPr>
          <w:rStyle w:val="Normal1"/>
        </w:rPr>
        <w:t>c</w:t>
      </w:r>
      <w:r w:rsidRPr="005916DD">
        <w:rPr>
          <w:rStyle w:val="Normal1"/>
        </w:rPr>
        <w:t xml:space="preserve">loned into the digested vector plasmid. Ligation, transformation and growth of bacteria were </w:t>
      </w:r>
      <w:r>
        <w:rPr>
          <w:rStyle w:val="Normal1"/>
        </w:rPr>
        <w:t>performed</w:t>
      </w:r>
      <w:r w:rsidRPr="005916DD">
        <w:rPr>
          <w:rStyle w:val="Normal1"/>
        </w:rPr>
        <w:t xml:space="preserve"> </w:t>
      </w:r>
      <w:r>
        <w:rPr>
          <w:rStyle w:val="Normal1"/>
        </w:rPr>
        <w:t>as previously described</w:t>
      </w:r>
      <w:r w:rsidRPr="005916DD">
        <w:rPr>
          <w:rStyle w:val="Normal1"/>
        </w:rPr>
        <w:t xml:space="preserve">. </w:t>
      </w:r>
      <w:r>
        <w:rPr>
          <w:rStyle w:val="Normal1"/>
        </w:rPr>
        <w:t>Plasmid colonies</w:t>
      </w:r>
      <w:r w:rsidRPr="005916DD">
        <w:rPr>
          <w:rStyle w:val="Normal1"/>
        </w:rPr>
        <w:t xml:space="preserve"> were screened with </w:t>
      </w:r>
      <w:r w:rsidRPr="005916DD">
        <w:rPr>
          <w:rStyle w:val="Normal1"/>
          <w:i/>
        </w:rPr>
        <w:t>Apa</w:t>
      </w:r>
      <w:r w:rsidRPr="005916DD">
        <w:rPr>
          <w:rStyle w:val="Normal1"/>
        </w:rPr>
        <w:t xml:space="preserve">I, which has a restriction site within </w:t>
      </w:r>
      <w:r w:rsidRPr="00326CBB">
        <w:rPr>
          <w:rStyle w:val="Normal1"/>
          <w:i/>
        </w:rPr>
        <w:t>Igf-1</w:t>
      </w:r>
      <w:r w:rsidRPr="005916DD">
        <w:rPr>
          <w:rStyle w:val="Normal1"/>
        </w:rPr>
        <w:t xml:space="preserve"> and another site within SYNp. Promising plasmids were</w:t>
      </w:r>
      <w:r>
        <w:rPr>
          <w:rStyle w:val="Normal1"/>
        </w:rPr>
        <w:t xml:space="preserve"> then</w:t>
      </w:r>
      <w:r w:rsidRPr="005916DD">
        <w:rPr>
          <w:rStyle w:val="Normal1"/>
        </w:rPr>
        <w:t xml:space="preserve"> </w:t>
      </w:r>
      <w:r w:rsidRPr="005916DD">
        <w:rPr>
          <w:rStyle w:val="Normal1"/>
        </w:rPr>
        <w:lastRenderedPageBreak/>
        <w:t xml:space="preserve">confirmed by restriction digestion with </w:t>
      </w:r>
      <w:r w:rsidRPr="005916DD">
        <w:rPr>
          <w:rStyle w:val="Normal1"/>
          <w:i/>
        </w:rPr>
        <w:t>Mlu</w:t>
      </w:r>
      <w:r w:rsidRPr="005916DD">
        <w:rPr>
          <w:rStyle w:val="Normal1"/>
        </w:rPr>
        <w:t xml:space="preserve">I and </w:t>
      </w:r>
      <w:r w:rsidRPr="005916DD">
        <w:rPr>
          <w:rStyle w:val="Normal1"/>
          <w:i/>
        </w:rPr>
        <w:t>Nco</w:t>
      </w:r>
      <w:r w:rsidRPr="005916DD">
        <w:rPr>
          <w:rStyle w:val="Normal1"/>
        </w:rPr>
        <w:t xml:space="preserve">I. Sequencing was </w:t>
      </w:r>
      <w:r>
        <w:rPr>
          <w:rStyle w:val="Normal1"/>
        </w:rPr>
        <w:t>also</w:t>
      </w:r>
      <w:r w:rsidRPr="005916DD">
        <w:rPr>
          <w:rStyle w:val="Normal1"/>
        </w:rPr>
        <w:t xml:space="preserve"> </w:t>
      </w:r>
      <w:r>
        <w:rPr>
          <w:rStyle w:val="Normal1"/>
        </w:rPr>
        <w:t>carrie</w:t>
      </w:r>
      <w:r w:rsidRPr="005916DD">
        <w:rPr>
          <w:rStyle w:val="Normal1"/>
        </w:rPr>
        <w:t>d</w:t>
      </w:r>
      <w:r>
        <w:rPr>
          <w:rStyle w:val="Normal1"/>
        </w:rPr>
        <w:t xml:space="preserve"> out</w:t>
      </w:r>
      <w:r w:rsidRPr="005916DD">
        <w:rPr>
          <w:rStyle w:val="Normal1"/>
        </w:rPr>
        <w:t xml:space="preserve"> to ensure the </w:t>
      </w:r>
      <w:r>
        <w:rPr>
          <w:rStyle w:val="Normal1"/>
        </w:rPr>
        <w:t>correct sequence</w:t>
      </w:r>
      <w:r w:rsidRPr="005916DD">
        <w:rPr>
          <w:rStyle w:val="Normal1"/>
        </w:rPr>
        <w:t xml:space="preserve"> of SYNp.   </w:t>
      </w:r>
    </w:p>
    <w:p w:rsidR="006179E6" w:rsidRPr="003D306D" w:rsidRDefault="006179E6" w:rsidP="006179E6">
      <w:pPr>
        <w:pStyle w:val="Heading2"/>
        <w:rPr>
          <w:kern w:val="0"/>
        </w:rPr>
      </w:pPr>
      <w:bookmarkStart w:id="539" w:name="_Toc310948178"/>
      <w:bookmarkStart w:id="540" w:name="_Toc328937030"/>
      <w:bookmarkStart w:id="541" w:name="_Toc329874890"/>
      <w:bookmarkStart w:id="542" w:name="_Toc341038795"/>
      <w:bookmarkStart w:id="543" w:name="_Toc370678322"/>
      <w:r w:rsidRPr="003D306D">
        <w:rPr>
          <w:kern w:val="0"/>
        </w:rPr>
        <w:t xml:space="preserve">2.1.16. Cloning of </w:t>
      </w:r>
      <w:r>
        <w:rPr>
          <w:kern w:val="0"/>
        </w:rPr>
        <w:t>SFFVp-</w:t>
      </w:r>
      <w:r>
        <w:rPr>
          <w:i/>
          <w:kern w:val="0"/>
        </w:rPr>
        <w:t>eGFP</w:t>
      </w:r>
      <w:r>
        <w:rPr>
          <w:kern w:val="0"/>
        </w:rPr>
        <w:t>-</w:t>
      </w:r>
      <w:r w:rsidRPr="003D306D">
        <w:rPr>
          <w:kern w:val="0"/>
        </w:rPr>
        <w:t>GFAPp-</w:t>
      </w:r>
      <w:r w:rsidRPr="00326CBB">
        <w:rPr>
          <w:i/>
          <w:kern w:val="0"/>
        </w:rPr>
        <w:t>rIgf-1</w:t>
      </w:r>
      <w:r w:rsidRPr="003D306D">
        <w:rPr>
          <w:kern w:val="0"/>
        </w:rPr>
        <w:t xml:space="preserve"> plasmid</w:t>
      </w:r>
      <w:bookmarkEnd w:id="539"/>
      <w:bookmarkEnd w:id="540"/>
      <w:bookmarkEnd w:id="541"/>
      <w:bookmarkEnd w:id="542"/>
      <w:bookmarkEnd w:id="543"/>
    </w:p>
    <w:p w:rsidR="008C3861" w:rsidRDefault="006179E6" w:rsidP="008C3861">
      <w:pPr>
        <w:rPr>
          <w:rStyle w:val="Normal1"/>
        </w:rPr>
      </w:pPr>
      <w:r>
        <w:rPr>
          <w:rStyle w:val="Normal1"/>
        </w:rPr>
        <w:t>L</w:t>
      </w:r>
      <w:r w:rsidRPr="005916DD">
        <w:rPr>
          <w:rStyle w:val="Normal1"/>
        </w:rPr>
        <w:t>entiviral transfer plasmid pRRLsc-SFFVp-</w:t>
      </w:r>
      <w:r w:rsidRPr="00326CBB">
        <w:rPr>
          <w:rStyle w:val="Normal1"/>
          <w:i/>
        </w:rPr>
        <w:t>eGFP-rIgf-1</w:t>
      </w:r>
      <w:r w:rsidRPr="005D020B">
        <w:rPr>
          <w:rStyle w:val="Normal1"/>
        </w:rPr>
        <w:t>-</w:t>
      </w:r>
      <w:r w:rsidRPr="005916DD">
        <w:rPr>
          <w:rStyle w:val="Normal1"/>
        </w:rPr>
        <w:t xml:space="preserve">W was </w:t>
      </w:r>
      <w:r>
        <w:rPr>
          <w:rStyle w:val="Normal1"/>
        </w:rPr>
        <w:t>us</w:t>
      </w:r>
      <w:r w:rsidRPr="005916DD">
        <w:rPr>
          <w:rStyle w:val="Normal1"/>
        </w:rPr>
        <w:t>ed as vector plasmid</w:t>
      </w:r>
      <w:r>
        <w:rPr>
          <w:rStyle w:val="Normal1"/>
        </w:rPr>
        <w:t xml:space="preserve">, which was </w:t>
      </w:r>
      <w:r w:rsidRPr="005916DD">
        <w:rPr>
          <w:rStyle w:val="Normal1"/>
        </w:rPr>
        <w:t xml:space="preserve">digested by </w:t>
      </w:r>
      <w:r w:rsidRPr="005916DD">
        <w:rPr>
          <w:rStyle w:val="Normal1"/>
          <w:i/>
        </w:rPr>
        <w:t>Mlu</w:t>
      </w:r>
      <w:r w:rsidRPr="005916DD">
        <w:rPr>
          <w:rStyle w:val="Normal1"/>
        </w:rPr>
        <w:t xml:space="preserve">I and </w:t>
      </w:r>
      <w:r w:rsidRPr="005916DD">
        <w:rPr>
          <w:rStyle w:val="Normal1"/>
          <w:i/>
        </w:rPr>
        <w:t>Sgr</w:t>
      </w:r>
      <w:r w:rsidRPr="005916DD">
        <w:rPr>
          <w:rStyle w:val="Normal1"/>
        </w:rPr>
        <w:t xml:space="preserve">AI. </w:t>
      </w:r>
      <w:r>
        <w:rPr>
          <w:rStyle w:val="Normal1"/>
        </w:rPr>
        <w:t>D</w:t>
      </w:r>
      <w:r w:rsidRPr="005916DD">
        <w:rPr>
          <w:rStyle w:val="Normal1"/>
        </w:rPr>
        <w:t>onor plasmid: pAAV-GFAPp-</w:t>
      </w:r>
      <w:r w:rsidRPr="00326CBB">
        <w:rPr>
          <w:rStyle w:val="Normal1"/>
          <w:i/>
        </w:rPr>
        <w:t>rGdnf</w:t>
      </w:r>
      <w:r w:rsidRPr="005916DD">
        <w:rPr>
          <w:rStyle w:val="Normal1"/>
        </w:rPr>
        <w:t xml:space="preserve">-W was digested by </w:t>
      </w:r>
      <w:r w:rsidRPr="005916DD">
        <w:rPr>
          <w:rStyle w:val="Normal1"/>
          <w:i/>
        </w:rPr>
        <w:t>Mlu</w:t>
      </w:r>
      <w:r w:rsidRPr="005916DD">
        <w:rPr>
          <w:rStyle w:val="Normal1"/>
        </w:rPr>
        <w:t xml:space="preserve">I and </w:t>
      </w:r>
      <w:r w:rsidRPr="005916DD">
        <w:rPr>
          <w:rStyle w:val="Normal1"/>
          <w:i/>
        </w:rPr>
        <w:t>Age</w:t>
      </w:r>
      <w:r w:rsidRPr="005916DD">
        <w:rPr>
          <w:rStyle w:val="Normal1"/>
        </w:rPr>
        <w:t xml:space="preserve">I to isolate GFAPp. Ligation, transformation </w:t>
      </w:r>
      <w:r>
        <w:rPr>
          <w:rStyle w:val="Normal1"/>
        </w:rPr>
        <w:t>and growth of bacteria were performed</w:t>
      </w:r>
      <w:r w:rsidRPr="005916DD">
        <w:rPr>
          <w:rStyle w:val="Normal1"/>
        </w:rPr>
        <w:t xml:space="preserve"> </w:t>
      </w:r>
      <w:r>
        <w:rPr>
          <w:rStyle w:val="Normal1"/>
        </w:rPr>
        <w:t>as described</w:t>
      </w:r>
      <w:r w:rsidR="008C3861">
        <w:rPr>
          <w:rStyle w:val="Normal1"/>
        </w:rPr>
        <w:t xml:space="preserve"> in sections 2.1.5 and 2.1.8</w:t>
      </w:r>
      <w:r w:rsidRPr="005916DD">
        <w:rPr>
          <w:rStyle w:val="Normal1"/>
        </w:rPr>
        <w:t xml:space="preserve">. </w:t>
      </w:r>
      <w:r>
        <w:rPr>
          <w:rStyle w:val="Normal1"/>
        </w:rPr>
        <w:t>Plasmid colonies</w:t>
      </w:r>
      <w:r w:rsidRPr="005916DD">
        <w:rPr>
          <w:rStyle w:val="Normal1"/>
        </w:rPr>
        <w:t xml:space="preserve"> were screened with </w:t>
      </w:r>
      <w:r w:rsidRPr="005916DD">
        <w:rPr>
          <w:rStyle w:val="Normal1"/>
          <w:i/>
        </w:rPr>
        <w:t>Pst</w:t>
      </w:r>
      <w:r>
        <w:rPr>
          <w:rStyle w:val="Normal1"/>
        </w:rPr>
        <w:t xml:space="preserve">I, an enzyme </w:t>
      </w:r>
      <w:r w:rsidRPr="005916DD">
        <w:rPr>
          <w:rStyle w:val="Normal1"/>
        </w:rPr>
        <w:t>has 3 restriction sites within GFAPp</w:t>
      </w:r>
      <w:r>
        <w:rPr>
          <w:rStyle w:val="Normal1"/>
        </w:rPr>
        <w:t xml:space="preserve"> and 2 other sites within SFFVp</w:t>
      </w:r>
      <w:r w:rsidRPr="005916DD">
        <w:rPr>
          <w:rStyle w:val="Normal1"/>
        </w:rPr>
        <w:t xml:space="preserve">. </w:t>
      </w:r>
      <w:bookmarkStart w:id="544" w:name="_Toc310948179"/>
      <w:bookmarkStart w:id="545" w:name="_Toc328937031"/>
      <w:bookmarkStart w:id="546" w:name="_Toc329874891"/>
      <w:bookmarkStart w:id="547" w:name="_Toc341038796"/>
    </w:p>
    <w:p w:rsidR="006179E6" w:rsidRPr="003D306D" w:rsidRDefault="006179E6" w:rsidP="008C3861">
      <w:pPr>
        <w:pStyle w:val="Heading2"/>
        <w:rPr>
          <w:kern w:val="0"/>
        </w:rPr>
      </w:pPr>
      <w:bookmarkStart w:id="548" w:name="_Toc370678323"/>
      <w:r>
        <w:rPr>
          <w:kern w:val="0"/>
        </w:rPr>
        <w:t>2.1.17. Cloning of SYN</w:t>
      </w:r>
      <w:r w:rsidRPr="003D306D">
        <w:rPr>
          <w:kern w:val="0"/>
        </w:rPr>
        <w:t>p-</w:t>
      </w:r>
      <w:r w:rsidRPr="00326CBB">
        <w:rPr>
          <w:i/>
          <w:kern w:val="0"/>
        </w:rPr>
        <w:t>rGdnf</w:t>
      </w:r>
      <w:r w:rsidRPr="005D020B">
        <w:rPr>
          <w:kern w:val="0"/>
        </w:rPr>
        <w:t xml:space="preserve"> and GFAPp-</w:t>
      </w:r>
      <w:r w:rsidRPr="00326CBB">
        <w:rPr>
          <w:i/>
          <w:kern w:val="0"/>
        </w:rPr>
        <w:t>rGdnf</w:t>
      </w:r>
      <w:r w:rsidRPr="003D306D">
        <w:rPr>
          <w:kern w:val="0"/>
        </w:rPr>
        <w:t xml:space="preserve"> plasmids</w:t>
      </w:r>
      <w:bookmarkEnd w:id="544"/>
      <w:bookmarkEnd w:id="545"/>
      <w:bookmarkEnd w:id="546"/>
      <w:bookmarkEnd w:id="547"/>
      <w:bookmarkEnd w:id="548"/>
    </w:p>
    <w:p w:rsidR="006179E6" w:rsidRPr="005916DD" w:rsidRDefault="006179E6" w:rsidP="006179E6">
      <w:pPr>
        <w:rPr>
          <w:rStyle w:val="Normal1"/>
        </w:rPr>
      </w:pPr>
      <w:r w:rsidRPr="005916DD">
        <w:rPr>
          <w:rStyle w:val="Normal1"/>
        </w:rPr>
        <w:t>Both lentiviral transfer plasmids pRRLsc-SYNp-</w:t>
      </w:r>
      <w:r w:rsidRPr="00326CBB">
        <w:rPr>
          <w:rStyle w:val="Normal1"/>
          <w:i/>
        </w:rPr>
        <w:t>eGFP</w:t>
      </w:r>
      <w:r w:rsidRPr="005916DD">
        <w:rPr>
          <w:rStyle w:val="Normal1"/>
        </w:rPr>
        <w:t xml:space="preserve">-W </w:t>
      </w:r>
      <w:r>
        <w:rPr>
          <w:rStyle w:val="Normal1"/>
        </w:rPr>
        <w:t xml:space="preserve">and </w:t>
      </w:r>
      <w:r w:rsidRPr="005916DD">
        <w:rPr>
          <w:rStyle w:val="Normal1"/>
        </w:rPr>
        <w:t>pRRLsc-GFAPp-</w:t>
      </w:r>
      <w:r w:rsidRPr="00326CBB">
        <w:rPr>
          <w:rStyle w:val="Normal1"/>
          <w:i/>
        </w:rPr>
        <w:t>eGFP</w:t>
      </w:r>
      <w:r w:rsidRPr="005916DD">
        <w:rPr>
          <w:rStyle w:val="Normal1"/>
        </w:rPr>
        <w:t xml:space="preserve">-W were digested by </w:t>
      </w:r>
      <w:r w:rsidRPr="005916DD">
        <w:rPr>
          <w:rStyle w:val="Normal1"/>
          <w:i/>
        </w:rPr>
        <w:t>Age</w:t>
      </w:r>
      <w:r w:rsidRPr="005916DD">
        <w:rPr>
          <w:rStyle w:val="Normal1"/>
        </w:rPr>
        <w:t xml:space="preserve">I and </w:t>
      </w:r>
      <w:r w:rsidRPr="005916DD">
        <w:rPr>
          <w:rStyle w:val="Normal1"/>
          <w:i/>
        </w:rPr>
        <w:t>Bsr</w:t>
      </w:r>
      <w:r w:rsidRPr="005916DD">
        <w:rPr>
          <w:rStyle w:val="Normal1"/>
        </w:rPr>
        <w:t xml:space="preserve">GI to remove </w:t>
      </w:r>
      <w:r w:rsidRPr="00326CBB">
        <w:rPr>
          <w:rStyle w:val="Normal1"/>
          <w:i/>
        </w:rPr>
        <w:t>eGFP</w:t>
      </w:r>
      <w:r>
        <w:rPr>
          <w:rStyle w:val="Normal1"/>
        </w:rPr>
        <w:t>. Coding sequence</w:t>
      </w:r>
      <w:r w:rsidRPr="005916DD">
        <w:rPr>
          <w:rStyle w:val="Normal1"/>
        </w:rPr>
        <w:t xml:space="preserve"> of </w:t>
      </w:r>
      <w:r w:rsidRPr="00326CBB">
        <w:rPr>
          <w:rStyle w:val="Normal1"/>
          <w:i/>
        </w:rPr>
        <w:t>rGdnf</w:t>
      </w:r>
      <w:r w:rsidRPr="005916DD">
        <w:rPr>
          <w:rStyle w:val="Normal1"/>
        </w:rPr>
        <w:t xml:space="preserve"> f</w:t>
      </w:r>
      <w:r>
        <w:rPr>
          <w:rStyle w:val="Normal1"/>
        </w:rPr>
        <w:t xml:space="preserve">rom </w:t>
      </w:r>
      <w:r w:rsidRPr="005916DD">
        <w:rPr>
          <w:rStyle w:val="Normal1"/>
        </w:rPr>
        <w:t>pAAV-GFAPp-</w:t>
      </w:r>
      <w:r w:rsidRPr="00326CBB">
        <w:rPr>
          <w:rStyle w:val="Normal1"/>
          <w:i/>
        </w:rPr>
        <w:t>rGdnf</w:t>
      </w:r>
      <w:r>
        <w:rPr>
          <w:rStyle w:val="Normal1"/>
        </w:rPr>
        <w:t>-W was</w:t>
      </w:r>
      <w:r w:rsidRPr="005916DD">
        <w:rPr>
          <w:rStyle w:val="Normal1"/>
        </w:rPr>
        <w:t xml:space="preserve"> amplified by PCR with forward primer: GCGCGCACCGGTATGGGAAAGTTATGGGATG and </w:t>
      </w:r>
      <w:r>
        <w:rPr>
          <w:rStyle w:val="Normal1"/>
        </w:rPr>
        <w:t xml:space="preserve">reverse </w:t>
      </w:r>
      <w:r w:rsidRPr="005916DD">
        <w:rPr>
          <w:rStyle w:val="Normal1"/>
        </w:rPr>
        <w:t>primer: GCGCGCTGTACA</w:t>
      </w:r>
      <w:r>
        <w:rPr>
          <w:rStyle w:val="Normal1"/>
        </w:rPr>
        <w:t>TCAGATACATCCACACCG. PCR product</w:t>
      </w:r>
      <w:r w:rsidRPr="005916DD">
        <w:rPr>
          <w:rStyle w:val="Normal1"/>
        </w:rPr>
        <w:t xml:space="preserve"> </w:t>
      </w:r>
      <w:r>
        <w:rPr>
          <w:rStyle w:val="Normal1"/>
        </w:rPr>
        <w:t>was</w:t>
      </w:r>
      <w:r w:rsidRPr="005916DD">
        <w:rPr>
          <w:rStyle w:val="Normal1"/>
        </w:rPr>
        <w:t xml:space="preserve"> </w:t>
      </w:r>
      <w:r>
        <w:rPr>
          <w:rStyle w:val="Normal1"/>
        </w:rPr>
        <w:t xml:space="preserve">then </w:t>
      </w:r>
      <w:r w:rsidRPr="005916DD">
        <w:rPr>
          <w:rStyle w:val="Normal1"/>
        </w:rPr>
        <w:t xml:space="preserve">cut by </w:t>
      </w:r>
      <w:r w:rsidRPr="005916DD">
        <w:rPr>
          <w:rStyle w:val="Normal1"/>
          <w:i/>
        </w:rPr>
        <w:t>Age</w:t>
      </w:r>
      <w:r w:rsidRPr="005916DD">
        <w:rPr>
          <w:rStyle w:val="Normal1"/>
        </w:rPr>
        <w:t xml:space="preserve">I and </w:t>
      </w:r>
      <w:r w:rsidRPr="005916DD">
        <w:rPr>
          <w:rStyle w:val="Normal1"/>
          <w:i/>
        </w:rPr>
        <w:t>Bsr</w:t>
      </w:r>
      <w:r w:rsidRPr="005916DD">
        <w:rPr>
          <w:rStyle w:val="Normal1"/>
        </w:rPr>
        <w:t>GI</w:t>
      </w:r>
      <w:r>
        <w:rPr>
          <w:rStyle w:val="Normal1"/>
        </w:rPr>
        <w:t>,</w:t>
      </w:r>
      <w:r w:rsidRPr="005916DD">
        <w:rPr>
          <w:rStyle w:val="Normal1"/>
        </w:rPr>
        <w:t xml:space="preserve"> </w:t>
      </w:r>
      <w:r>
        <w:rPr>
          <w:rStyle w:val="Normal1"/>
        </w:rPr>
        <w:t>and</w:t>
      </w:r>
      <w:r w:rsidRPr="005916DD">
        <w:rPr>
          <w:rStyle w:val="Normal1"/>
        </w:rPr>
        <w:t xml:space="preserve"> clon</w:t>
      </w:r>
      <w:r>
        <w:rPr>
          <w:rStyle w:val="Normal1"/>
        </w:rPr>
        <w:t>ed into the digested vector plasmid</w:t>
      </w:r>
      <w:r w:rsidRPr="005916DD">
        <w:rPr>
          <w:rStyle w:val="Normal1"/>
        </w:rPr>
        <w:t xml:space="preserve">. </w:t>
      </w:r>
      <w:r>
        <w:rPr>
          <w:rFonts w:cs="Arial"/>
          <w:szCs w:val="23"/>
        </w:rPr>
        <w:t>Following ligation and transformation, random p</w:t>
      </w:r>
      <w:r w:rsidRPr="005916DD">
        <w:rPr>
          <w:rStyle w:val="Normal1"/>
        </w:rPr>
        <w:t>lasmid</w:t>
      </w:r>
      <w:r>
        <w:rPr>
          <w:rStyle w:val="Normal1"/>
        </w:rPr>
        <w:t xml:space="preserve"> colonie</w:t>
      </w:r>
      <w:r w:rsidRPr="005916DD">
        <w:rPr>
          <w:rStyle w:val="Normal1"/>
        </w:rPr>
        <w:t xml:space="preserve">s were screened with </w:t>
      </w:r>
      <w:r w:rsidRPr="005916DD">
        <w:rPr>
          <w:rStyle w:val="Normal1"/>
          <w:i/>
        </w:rPr>
        <w:t>Eco</w:t>
      </w:r>
      <w:r>
        <w:rPr>
          <w:rStyle w:val="Normal1"/>
        </w:rPr>
        <w:t xml:space="preserve">RI, which </w:t>
      </w:r>
      <w:r w:rsidRPr="005916DD">
        <w:rPr>
          <w:rStyle w:val="Normal1"/>
        </w:rPr>
        <w:t xml:space="preserve">has a unique restriction site within </w:t>
      </w:r>
      <w:r w:rsidRPr="00326CBB">
        <w:rPr>
          <w:rStyle w:val="Normal1"/>
          <w:i/>
        </w:rPr>
        <w:t>Gdnf</w:t>
      </w:r>
      <w:r w:rsidRPr="005916DD">
        <w:rPr>
          <w:rStyle w:val="Normal1"/>
        </w:rPr>
        <w:t xml:space="preserve">. </w:t>
      </w:r>
    </w:p>
    <w:p w:rsidR="006179E6" w:rsidRPr="003D306D" w:rsidRDefault="006179E6" w:rsidP="006179E6">
      <w:pPr>
        <w:pStyle w:val="Heading1"/>
        <w:rPr>
          <w:kern w:val="0"/>
        </w:rPr>
      </w:pPr>
      <w:bookmarkStart w:id="549" w:name="_Toc310948180"/>
      <w:bookmarkStart w:id="550" w:name="_Toc328937032"/>
      <w:bookmarkStart w:id="551" w:name="_Toc329874892"/>
      <w:bookmarkStart w:id="552" w:name="_Toc341038797"/>
      <w:bookmarkStart w:id="553" w:name="_Toc370678324"/>
      <w:bookmarkStart w:id="554" w:name="_Toc251018520"/>
      <w:bookmarkStart w:id="555" w:name="_Toc251020329"/>
      <w:bookmarkStart w:id="556" w:name="_Toc251097472"/>
      <w:r w:rsidRPr="003D306D">
        <w:rPr>
          <w:kern w:val="0"/>
        </w:rPr>
        <w:t xml:space="preserve">2.2. Production and titration of </w:t>
      </w:r>
      <w:bookmarkEnd w:id="549"/>
      <w:bookmarkEnd w:id="550"/>
      <w:bookmarkEnd w:id="551"/>
      <w:bookmarkEnd w:id="552"/>
      <w:r w:rsidRPr="003D306D">
        <w:rPr>
          <w:kern w:val="0"/>
        </w:rPr>
        <w:t>LVs</w:t>
      </w:r>
      <w:bookmarkEnd w:id="553"/>
    </w:p>
    <w:p w:rsidR="00F73407" w:rsidRPr="00DF1517" w:rsidRDefault="00F73407" w:rsidP="00F73407">
      <w:pPr>
        <w:pStyle w:val="Heading2"/>
        <w:rPr>
          <w:b w:val="0"/>
          <w:kern w:val="0"/>
        </w:rPr>
      </w:pPr>
      <w:bookmarkStart w:id="557" w:name="_Toc364081090"/>
      <w:bookmarkStart w:id="558" w:name="_Toc364181158"/>
      <w:bookmarkStart w:id="559" w:name="_Toc364587268"/>
      <w:bookmarkStart w:id="560" w:name="_Toc370678325"/>
      <w:bookmarkStart w:id="561" w:name="_Toc310948183"/>
      <w:bookmarkStart w:id="562" w:name="_Toc328937035"/>
      <w:bookmarkStart w:id="563" w:name="_Toc329874893"/>
      <w:bookmarkStart w:id="564" w:name="_Toc341038798"/>
      <w:r>
        <w:rPr>
          <w:b w:val="0"/>
          <w:kern w:val="0"/>
        </w:rPr>
        <w:t>In this section, materials and methods involving production and titration of LVs are described. H</w:t>
      </w:r>
      <w:r w:rsidRPr="004E7941">
        <w:rPr>
          <w:rStyle w:val="Normal1"/>
          <w:b w:val="0"/>
          <w:szCs w:val="23"/>
        </w:rPr>
        <w:t>uman embryonic kidney (HEK) 293T</w:t>
      </w:r>
      <w:r>
        <w:rPr>
          <w:rStyle w:val="Normal1"/>
          <w:b w:val="0"/>
          <w:szCs w:val="23"/>
        </w:rPr>
        <w:t xml:space="preserve"> cell culture was preferentially used in vector production since these cells are highly transfectable and contain SV40 large T-antigen, which allows episomal </w:t>
      </w:r>
      <w:r>
        <w:rPr>
          <w:rStyle w:val="Normal1"/>
          <w:b w:val="0"/>
          <w:szCs w:val="23"/>
        </w:rPr>
        <w:lastRenderedPageBreak/>
        <w:t>expression of transfected plasmids having SV40-ORI (as those used in this study) and thereby enhances expression of gene products from the plasmids. Quantifying vector titres, on the other hand, were performed through vector transduction into HeLa cell cultures. Since this cell line is typically adherent, a long doubling time of the c</w:t>
      </w:r>
      <w:r w:rsidR="00E101B5">
        <w:rPr>
          <w:rStyle w:val="Normal1"/>
          <w:b w:val="0"/>
          <w:szCs w:val="23"/>
        </w:rPr>
        <w:t xml:space="preserve">ulture is beneficial for IDLVs </w:t>
      </w:r>
      <w:r>
        <w:rPr>
          <w:rStyle w:val="Normal1"/>
          <w:b w:val="0"/>
          <w:szCs w:val="23"/>
        </w:rPr>
        <w:t>in regard</w:t>
      </w:r>
      <w:r w:rsidR="00E101B5">
        <w:rPr>
          <w:rStyle w:val="Normal1"/>
          <w:b w:val="0"/>
          <w:szCs w:val="23"/>
        </w:rPr>
        <w:t>s</w:t>
      </w:r>
      <w:r>
        <w:rPr>
          <w:rStyle w:val="Normal1"/>
          <w:b w:val="0"/>
          <w:szCs w:val="23"/>
        </w:rPr>
        <w:t xml:space="preserve"> to episomal dilution of t</w:t>
      </w:r>
      <w:r w:rsidR="00E101B5">
        <w:rPr>
          <w:rStyle w:val="Normal1"/>
          <w:b w:val="0"/>
          <w:szCs w:val="23"/>
        </w:rPr>
        <w:t>he vectors due to cell division</w:t>
      </w:r>
      <w:r>
        <w:rPr>
          <w:rStyle w:val="Normal1"/>
          <w:b w:val="0"/>
          <w:szCs w:val="23"/>
        </w:rPr>
        <w:t>. Maintenance of cell cultures, vector production by chemically plasmid transfection and three different methods for vector titration are detailed below.</w:t>
      </w:r>
      <w:bookmarkEnd w:id="557"/>
      <w:bookmarkEnd w:id="558"/>
      <w:bookmarkEnd w:id="559"/>
      <w:bookmarkEnd w:id="560"/>
      <w:r>
        <w:rPr>
          <w:rStyle w:val="Normal1"/>
          <w:b w:val="0"/>
          <w:szCs w:val="23"/>
        </w:rPr>
        <w:t xml:space="preserve">     </w:t>
      </w:r>
    </w:p>
    <w:p w:rsidR="006179E6" w:rsidRPr="003D306D" w:rsidRDefault="006179E6" w:rsidP="006179E6">
      <w:pPr>
        <w:pStyle w:val="Heading2"/>
        <w:rPr>
          <w:kern w:val="0"/>
        </w:rPr>
      </w:pPr>
      <w:bookmarkStart w:id="565" w:name="_Toc370678326"/>
      <w:r w:rsidRPr="003D306D">
        <w:rPr>
          <w:kern w:val="0"/>
        </w:rPr>
        <w:t>2.2.1. Maintenance of cell cultures</w:t>
      </w:r>
      <w:bookmarkEnd w:id="561"/>
      <w:bookmarkEnd w:id="562"/>
      <w:bookmarkEnd w:id="563"/>
      <w:bookmarkEnd w:id="564"/>
      <w:bookmarkEnd w:id="565"/>
    </w:p>
    <w:p w:rsidR="006179E6" w:rsidRDefault="006179E6" w:rsidP="006179E6">
      <w:pPr>
        <w:rPr>
          <w:rStyle w:val="Normal1"/>
          <w:szCs w:val="23"/>
        </w:rPr>
      </w:pPr>
      <w:bookmarkStart w:id="566" w:name="_Toc266813800"/>
      <w:bookmarkStart w:id="567" w:name="_Toc310948184"/>
      <w:bookmarkStart w:id="568" w:name="_Toc328937036"/>
      <w:bookmarkStart w:id="569" w:name="_Toc329643111"/>
      <w:bookmarkStart w:id="570" w:name="_Toc329644640"/>
      <w:bookmarkStart w:id="571" w:name="_Toc329645277"/>
      <w:bookmarkStart w:id="572" w:name="_Toc329686439"/>
      <w:bookmarkStart w:id="573" w:name="_Toc329874894"/>
      <w:bookmarkStart w:id="574" w:name="_Toc341038799"/>
      <w:bookmarkStart w:id="575" w:name="_Toc341090158"/>
      <w:bookmarkStart w:id="576" w:name="_Toc341625351"/>
      <w:bookmarkStart w:id="577" w:name="_Toc341730306"/>
      <w:r>
        <w:rPr>
          <w:rStyle w:val="Normal1"/>
          <w:szCs w:val="23"/>
        </w:rPr>
        <w:t>A cell vial containing either</w:t>
      </w:r>
      <w:r w:rsidRPr="005916DD">
        <w:rPr>
          <w:rStyle w:val="Normal1"/>
          <w:szCs w:val="23"/>
        </w:rPr>
        <w:t xml:space="preserve"> human embryonic kidney (HEK) 293T </w:t>
      </w:r>
      <w:r>
        <w:rPr>
          <w:rStyle w:val="Normal1"/>
          <w:szCs w:val="23"/>
        </w:rPr>
        <w:t>or</w:t>
      </w:r>
      <w:r w:rsidRPr="005916DD">
        <w:rPr>
          <w:rStyle w:val="Normal1"/>
          <w:szCs w:val="23"/>
        </w:rPr>
        <w:t xml:space="preserve"> HeLa cells </w:t>
      </w:r>
      <w:r>
        <w:rPr>
          <w:rStyle w:val="Normal1"/>
          <w:szCs w:val="23"/>
        </w:rPr>
        <w:t>from a liquid nitrogen stock was</w:t>
      </w:r>
      <w:r w:rsidRPr="005916DD">
        <w:rPr>
          <w:rStyle w:val="Normal1"/>
          <w:szCs w:val="23"/>
        </w:rPr>
        <w:t xml:space="preserve"> thawed in </w:t>
      </w:r>
      <w:r>
        <w:rPr>
          <w:rStyle w:val="Normal1"/>
          <w:szCs w:val="23"/>
        </w:rPr>
        <w:t xml:space="preserve">a </w:t>
      </w:r>
      <w:r w:rsidRPr="005916DD">
        <w:rPr>
          <w:rStyle w:val="Normal1"/>
          <w:szCs w:val="23"/>
        </w:rPr>
        <w:t>37</w:t>
      </w:r>
      <w:r w:rsidRPr="005916DD">
        <w:rPr>
          <w:rStyle w:val="Normal1"/>
          <w:szCs w:val="23"/>
          <w:vertAlign w:val="superscript"/>
        </w:rPr>
        <w:t>o</w:t>
      </w:r>
      <w:r w:rsidRPr="005916DD">
        <w:rPr>
          <w:rStyle w:val="Normal1"/>
          <w:szCs w:val="23"/>
        </w:rPr>
        <w:t xml:space="preserve">C water bath for </w:t>
      </w:r>
      <w:r>
        <w:rPr>
          <w:rStyle w:val="Normal1"/>
          <w:szCs w:val="23"/>
        </w:rPr>
        <w:t>1</w:t>
      </w:r>
      <w:r w:rsidRPr="005916DD">
        <w:rPr>
          <w:rStyle w:val="Normal1"/>
          <w:szCs w:val="23"/>
        </w:rPr>
        <w:t xml:space="preserve"> minute. Cells were resuspended and transferred into 10 ml pre-warmed </w:t>
      </w:r>
      <w:r>
        <w:rPr>
          <w:rStyle w:val="Normal1"/>
          <w:szCs w:val="23"/>
        </w:rPr>
        <w:t>supplemented</w:t>
      </w:r>
      <w:r w:rsidRPr="005916DD">
        <w:rPr>
          <w:rStyle w:val="Normal1"/>
          <w:szCs w:val="23"/>
        </w:rPr>
        <w:t xml:space="preserve"> Dulbecco’s modified </w:t>
      </w:r>
      <w:r>
        <w:rPr>
          <w:rStyle w:val="Normal1"/>
          <w:szCs w:val="23"/>
        </w:rPr>
        <w:t xml:space="preserve">Eagle medium (DMEM) (see </w:t>
      </w:r>
      <w:r w:rsidRPr="00F6016D">
        <w:rPr>
          <w:rStyle w:val="Normal1"/>
          <w:szCs w:val="23"/>
        </w:rPr>
        <w:t>Appendix 2</w:t>
      </w:r>
      <w:r>
        <w:rPr>
          <w:rStyle w:val="Normal1"/>
          <w:szCs w:val="23"/>
        </w:rPr>
        <w:t>). The cell suspension was</w:t>
      </w:r>
      <w:r w:rsidRPr="005916DD">
        <w:rPr>
          <w:rStyle w:val="Normal1"/>
          <w:szCs w:val="23"/>
        </w:rPr>
        <w:t xml:space="preserve"> centrifuged at 1000 rpm for 5 minutes. </w:t>
      </w:r>
      <w:r>
        <w:rPr>
          <w:rStyle w:val="Normal1"/>
          <w:szCs w:val="23"/>
        </w:rPr>
        <w:t>The supernatant was removed and cell pellet was</w:t>
      </w:r>
      <w:r w:rsidRPr="005916DD">
        <w:rPr>
          <w:rStyle w:val="Normal1"/>
          <w:szCs w:val="23"/>
        </w:rPr>
        <w:t xml:space="preserve"> resuspended in 10 ml </w:t>
      </w:r>
      <w:r>
        <w:rPr>
          <w:rStyle w:val="Normal1"/>
          <w:szCs w:val="23"/>
        </w:rPr>
        <w:t>supplemented</w:t>
      </w:r>
      <w:r w:rsidRPr="005916DD">
        <w:rPr>
          <w:rStyle w:val="Normal1"/>
          <w:szCs w:val="23"/>
        </w:rPr>
        <w:t xml:space="preserve"> DMEM</w:t>
      </w:r>
      <w:r>
        <w:rPr>
          <w:rStyle w:val="Normal1"/>
          <w:szCs w:val="23"/>
        </w:rPr>
        <w:t>. Cells were</w:t>
      </w:r>
      <w:r w:rsidRPr="005916DD">
        <w:rPr>
          <w:rStyle w:val="Normal1"/>
          <w:szCs w:val="23"/>
        </w:rPr>
        <w:t xml:space="preserve"> </w:t>
      </w:r>
      <w:r>
        <w:rPr>
          <w:rStyle w:val="Normal1"/>
          <w:szCs w:val="23"/>
        </w:rPr>
        <w:t>maintained</w:t>
      </w:r>
      <w:r w:rsidRPr="005916DD">
        <w:rPr>
          <w:rStyle w:val="Normal1"/>
          <w:szCs w:val="23"/>
        </w:rPr>
        <w:t xml:space="preserve"> in </w:t>
      </w:r>
      <w:r>
        <w:rPr>
          <w:rStyle w:val="Normal1"/>
          <w:szCs w:val="23"/>
        </w:rPr>
        <w:t>a 75-cm tissue culture flask</w:t>
      </w:r>
      <w:r w:rsidRPr="005916DD">
        <w:rPr>
          <w:rStyle w:val="Normal1"/>
          <w:szCs w:val="23"/>
        </w:rPr>
        <w:t xml:space="preserve"> (Fisher Scientific, UK) in </w:t>
      </w:r>
      <w:r>
        <w:rPr>
          <w:rStyle w:val="Normal1"/>
          <w:szCs w:val="23"/>
        </w:rPr>
        <w:t xml:space="preserve">a </w:t>
      </w:r>
      <w:r w:rsidRPr="005916DD">
        <w:rPr>
          <w:rStyle w:val="Normal1"/>
          <w:szCs w:val="23"/>
        </w:rPr>
        <w:t>5% CO</w:t>
      </w:r>
      <w:r w:rsidRPr="005916DD">
        <w:rPr>
          <w:rStyle w:val="Normal1"/>
          <w:szCs w:val="23"/>
          <w:vertAlign w:val="subscript"/>
        </w:rPr>
        <w:t>2</w:t>
      </w:r>
      <w:r w:rsidRPr="005916DD">
        <w:rPr>
          <w:rStyle w:val="Normal1"/>
          <w:szCs w:val="23"/>
        </w:rPr>
        <w:t xml:space="preserve"> incubator</w:t>
      </w:r>
      <w:r>
        <w:rPr>
          <w:rStyle w:val="Normal1"/>
          <w:szCs w:val="23"/>
        </w:rPr>
        <w:t xml:space="preserve">, </w:t>
      </w:r>
      <w:r w:rsidRPr="005916DD">
        <w:rPr>
          <w:rStyle w:val="Normal1"/>
          <w:szCs w:val="23"/>
        </w:rPr>
        <w:t>at 37</w:t>
      </w:r>
      <w:r w:rsidRPr="005916DD">
        <w:rPr>
          <w:rStyle w:val="Normal1"/>
          <w:szCs w:val="23"/>
          <w:vertAlign w:val="superscript"/>
        </w:rPr>
        <w:t>o</w:t>
      </w:r>
      <w:r w:rsidRPr="005916DD">
        <w:rPr>
          <w:rStyle w:val="Normal1"/>
          <w:szCs w:val="23"/>
        </w:rPr>
        <w:t>C. Cells were kept sub-confluent by passaging every 2-3 days following these st</w:t>
      </w:r>
      <w:r>
        <w:rPr>
          <w:rStyle w:val="Normal1"/>
          <w:szCs w:val="23"/>
        </w:rPr>
        <w:t>eps: (1) aspiration of old medium</w:t>
      </w:r>
      <w:r w:rsidRPr="005916DD">
        <w:rPr>
          <w:rStyle w:val="Normal1"/>
          <w:szCs w:val="23"/>
        </w:rPr>
        <w:t xml:space="preserve">, (2) wash </w:t>
      </w:r>
      <w:r>
        <w:rPr>
          <w:rStyle w:val="Normal1"/>
          <w:szCs w:val="23"/>
        </w:rPr>
        <w:t>with</w:t>
      </w:r>
      <w:r w:rsidRPr="005916DD">
        <w:rPr>
          <w:rStyle w:val="Normal1"/>
          <w:szCs w:val="23"/>
        </w:rPr>
        <w:t xml:space="preserve"> 1X phosphate buff</w:t>
      </w:r>
      <w:r>
        <w:rPr>
          <w:rStyle w:val="Normal1"/>
          <w:szCs w:val="23"/>
        </w:rPr>
        <w:t>ered saline (PBS), (3) trypsinis</w:t>
      </w:r>
      <w:r w:rsidRPr="005916DD">
        <w:rPr>
          <w:rStyle w:val="Normal1"/>
          <w:szCs w:val="23"/>
        </w:rPr>
        <w:t>ation in 1X t</w:t>
      </w:r>
      <w:r>
        <w:rPr>
          <w:rStyle w:val="Normal1"/>
          <w:szCs w:val="23"/>
        </w:rPr>
        <w:t>rypsin/EDTA, (4) cell collection</w:t>
      </w:r>
      <w:r w:rsidRPr="005916DD">
        <w:rPr>
          <w:rStyle w:val="Normal1"/>
          <w:szCs w:val="23"/>
        </w:rPr>
        <w:t xml:space="preserve"> in 10 ml </w:t>
      </w:r>
      <w:r>
        <w:rPr>
          <w:rStyle w:val="Normal1"/>
          <w:szCs w:val="23"/>
        </w:rPr>
        <w:t>supplemented</w:t>
      </w:r>
      <w:r w:rsidRPr="005916DD">
        <w:rPr>
          <w:rStyle w:val="Normal1"/>
          <w:szCs w:val="23"/>
        </w:rPr>
        <w:t xml:space="preserve"> DMEM, (5) centrifugation at 1000 rpm for 5 minutes, (6) re</w:t>
      </w:r>
      <w:r>
        <w:rPr>
          <w:rStyle w:val="Normal1"/>
          <w:szCs w:val="23"/>
        </w:rPr>
        <w:t>-</w:t>
      </w:r>
      <w:r w:rsidRPr="005916DD">
        <w:rPr>
          <w:rStyle w:val="Normal1"/>
          <w:szCs w:val="23"/>
        </w:rPr>
        <w:t xml:space="preserve">suspension of cell </w:t>
      </w:r>
      <w:r>
        <w:rPr>
          <w:rStyle w:val="Normal1"/>
          <w:szCs w:val="23"/>
        </w:rPr>
        <w:t>pellet</w:t>
      </w:r>
      <w:r w:rsidRPr="005916DD">
        <w:rPr>
          <w:rStyle w:val="Normal1"/>
          <w:szCs w:val="23"/>
        </w:rPr>
        <w:t xml:space="preserve"> in 10 ml </w:t>
      </w:r>
      <w:r>
        <w:rPr>
          <w:rStyle w:val="Normal1"/>
          <w:szCs w:val="23"/>
        </w:rPr>
        <w:t>supplemented</w:t>
      </w:r>
      <w:r w:rsidRPr="005916DD">
        <w:rPr>
          <w:rStyle w:val="Normal1"/>
          <w:szCs w:val="23"/>
        </w:rPr>
        <w:t xml:space="preserve"> DMEM, (7) determination of </w:t>
      </w:r>
      <w:r>
        <w:rPr>
          <w:rStyle w:val="Normal1"/>
          <w:szCs w:val="23"/>
        </w:rPr>
        <w:t xml:space="preserve">a </w:t>
      </w:r>
      <w:r w:rsidRPr="005916DD">
        <w:rPr>
          <w:rStyle w:val="Normal1"/>
          <w:szCs w:val="23"/>
        </w:rPr>
        <w:t xml:space="preserve">total number of live cells by </w:t>
      </w:r>
      <w:r>
        <w:rPr>
          <w:rStyle w:val="Normal1"/>
          <w:szCs w:val="23"/>
        </w:rPr>
        <w:t xml:space="preserve">0.2% </w:t>
      </w:r>
      <w:r w:rsidRPr="005916DD">
        <w:rPr>
          <w:rStyle w:val="Normal1"/>
          <w:szCs w:val="23"/>
        </w:rPr>
        <w:t xml:space="preserve">trypan blue </w:t>
      </w:r>
      <w:r>
        <w:rPr>
          <w:rStyle w:val="Normal1"/>
          <w:szCs w:val="23"/>
        </w:rPr>
        <w:t>s</w:t>
      </w:r>
      <w:r w:rsidRPr="005916DD">
        <w:rPr>
          <w:rStyle w:val="Normal1"/>
          <w:szCs w:val="23"/>
        </w:rPr>
        <w:t>taining</w:t>
      </w:r>
      <w:r w:rsidR="008C3861">
        <w:rPr>
          <w:rStyle w:val="Normal1"/>
          <w:szCs w:val="23"/>
        </w:rPr>
        <w:t xml:space="preserve"> </w:t>
      </w:r>
      <w:r w:rsidR="004C08B6">
        <w:rPr>
          <w:rStyle w:val="Normal1"/>
          <w:szCs w:val="23"/>
        </w:rPr>
        <w:t xml:space="preserve">(see section 2.2.2), </w:t>
      </w:r>
      <w:r w:rsidRPr="005916DD">
        <w:rPr>
          <w:rStyle w:val="Normal1"/>
          <w:szCs w:val="23"/>
        </w:rPr>
        <w:t xml:space="preserve">and (8) </w:t>
      </w:r>
      <w:r>
        <w:rPr>
          <w:rStyle w:val="Normal1"/>
          <w:szCs w:val="23"/>
        </w:rPr>
        <w:t>culture</w:t>
      </w:r>
      <w:r w:rsidRPr="005916DD">
        <w:rPr>
          <w:rStyle w:val="Normal1"/>
          <w:szCs w:val="23"/>
        </w:rPr>
        <w:t xml:space="preserve"> </w:t>
      </w:r>
      <w:r>
        <w:rPr>
          <w:rStyle w:val="Normal1"/>
          <w:szCs w:val="23"/>
        </w:rPr>
        <w:t xml:space="preserve">of cells </w:t>
      </w:r>
      <w:r w:rsidRPr="005916DD">
        <w:rPr>
          <w:rStyle w:val="Normal1"/>
          <w:szCs w:val="23"/>
        </w:rPr>
        <w:t xml:space="preserve">in 15 ml </w:t>
      </w:r>
      <w:r>
        <w:rPr>
          <w:rStyle w:val="Normal1"/>
          <w:szCs w:val="23"/>
        </w:rPr>
        <w:t>supplemented</w:t>
      </w:r>
      <w:r w:rsidRPr="005916DD">
        <w:rPr>
          <w:rStyle w:val="Normal1"/>
          <w:szCs w:val="23"/>
        </w:rPr>
        <w:t xml:space="preserve"> DMEM.</w:t>
      </w:r>
      <w:bookmarkEnd w:id="566"/>
      <w:bookmarkEnd w:id="567"/>
      <w:bookmarkEnd w:id="568"/>
      <w:bookmarkEnd w:id="569"/>
      <w:bookmarkEnd w:id="570"/>
      <w:bookmarkEnd w:id="571"/>
      <w:bookmarkEnd w:id="572"/>
      <w:bookmarkEnd w:id="573"/>
      <w:bookmarkEnd w:id="574"/>
      <w:bookmarkEnd w:id="575"/>
      <w:bookmarkEnd w:id="576"/>
      <w:bookmarkEnd w:id="577"/>
      <w:r w:rsidRPr="005916DD">
        <w:rPr>
          <w:rStyle w:val="Normal1"/>
          <w:szCs w:val="23"/>
        </w:rPr>
        <w:t xml:space="preserve"> </w:t>
      </w:r>
    </w:p>
    <w:p w:rsidR="00804F60" w:rsidRPr="005916DD" w:rsidRDefault="00804F60" w:rsidP="006179E6">
      <w:pPr>
        <w:rPr>
          <w:rStyle w:val="Normal1"/>
          <w:szCs w:val="23"/>
        </w:rPr>
      </w:pPr>
    </w:p>
    <w:p w:rsidR="00F56898" w:rsidRDefault="006179E6" w:rsidP="006179E6">
      <w:pPr>
        <w:pStyle w:val="Heading2"/>
        <w:rPr>
          <w:kern w:val="0"/>
        </w:rPr>
      </w:pPr>
      <w:bookmarkStart w:id="578" w:name="_Toc370678327"/>
      <w:bookmarkStart w:id="579" w:name="_Toc310948181"/>
      <w:bookmarkStart w:id="580" w:name="_Toc328937033"/>
      <w:bookmarkStart w:id="581" w:name="_Toc329874895"/>
      <w:bookmarkStart w:id="582" w:name="_Toc341038800"/>
      <w:r w:rsidRPr="003D306D">
        <w:rPr>
          <w:kern w:val="0"/>
        </w:rPr>
        <w:lastRenderedPageBreak/>
        <w:t xml:space="preserve">2.2.2. </w:t>
      </w:r>
      <w:r w:rsidR="005B5CD4">
        <w:rPr>
          <w:kern w:val="0"/>
        </w:rPr>
        <w:t>Trypan blue staining</w:t>
      </w:r>
      <w:bookmarkEnd w:id="578"/>
    </w:p>
    <w:p w:rsidR="004C08B6" w:rsidRPr="003D2734" w:rsidRDefault="004C08B6" w:rsidP="004C08B6">
      <w:pPr>
        <w:autoSpaceDE w:val="0"/>
        <w:autoSpaceDN w:val="0"/>
        <w:adjustRightInd w:val="0"/>
        <w:spacing w:after="0"/>
        <w:rPr>
          <w:bCs/>
        </w:rPr>
      </w:pPr>
      <w:r w:rsidRPr="003D2734">
        <w:t>Cell viability was assessed</w:t>
      </w:r>
      <w:r>
        <w:t xml:space="preserve"> by trypan blue staining,</w:t>
      </w:r>
      <w:r w:rsidRPr="003D2734">
        <w:t xml:space="preserve"> which is based on the assumption that dead cells</w:t>
      </w:r>
      <w:r>
        <w:t xml:space="preserve"> </w:t>
      </w:r>
      <w:r w:rsidRPr="003D2734">
        <w:t>have a damaged cell membrane and so cannot exclude the dye.</w:t>
      </w:r>
      <w:r>
        <w:t xml:space="preserve"> </w:t>
      </w:r>
      <w:r w:rsidRPr="003D2734">
        <w:t>Viable cells maintain a c</w:t>
      </w:r>
      <w:r>
        <w:t>lear cytoplasm when mixed with t</w:t>
      </w:r>
      <w:r w:rsidRPr="003D2734">
        <w:t>rypan</w:t>
      </w:r>
      <w:r>
        <w:t xml:space="preserve"> b</w:t>
      </w:r>
      <w:r w:rsidRPr="003D2734">
        <w:t xml:space="preserve">lue whereas dead or damaged </w:t>
      </w:r>
      <w:r>
        <w:t xml:space="preserve">cells are stained blue. Ten microlitres of </w:t>
      </w:r>
      <w:r w:rsidRPr="003D2734">
        <w:t xml:space="preserve">cell suspension </w:t>
      </w:r>
      <w:r>
        <w:t xml:space="preserve">in DMEM </w:t>
      </w:r>
      <w:r w:rsidRPr="003D2734">
        <w:t xml:space="preserve">was mixed with </w:t>
      </w:r>
      <w:r>
        <w:t>10 µl trypan blue 0.4% solution (Sigma Aldrich, UK)</w:t>
      </w:r>
      <w:r w:rsidRPr="003D2734">
        <w:t xml:space="preserve"> and</w:t>
      </w:r>
      <w:r>
        <w:t xml:space="preserve"> </w:t>
      </w:r>
      <w:r w:rsidRPr="003D2734">
        <w:t>left for 1 minute</w:t>
      </w:r>
      <w:r w:rsidR="00711251">
        <w:t>.</w:t>
      </w:r>
      <w:r w:rsidRPr="003D2734">
        <w:t xml:space="preserve"> </w:t>
      </w:r>
      <w:r w:rsidR="00711251">
        <w:t xml:space="preserve">The mixture was </w:t>
      </w:r>
      <w:r w:rsidR="0063212F">
        <w:t>add</w:t>
      </w:r>
      <w:r w:rsidR="00E101B5">
        <w:t xml:space="preserve">ed </w:t>
      </w:r>
      <w:r w:rsidR="0063212F">
        <w:t xml:space="preserve">into the chamber of </w:t>
      </w:r>
      <w:r w:rsidRPr="003D2734">
        <w:rPr>
          <w:bCs/>
        </w:rPr>
        <w:t xml:space="preserve">a </w:t>
      </w:r>
      <w:r>
        <w:rPr>
          <w:bCs/>
        </w:rPr>
        <w:t xml:space="preserve">Neubauer </w:t>
      </w:r>
      <w:r w:rsidRPr="003D2734">
        <w:rPr>
          <w:bCs/>
        </w:rPr>
        <w:t>h</w:t>
      </w:r>
      <w:r>
        <w:rPr>
          <w:bCs/>
        </w:rPr>
        <w:t>a</w:t>
      </w:r>
      <w:r w:rsidRPr="003D2734">
        <w:rPr>
          <w:bCs/>
        </w:rPr>
        <w:t xml:space="preserve">emocytometer </w:t>
      </w:r>
      <w:r w:rsidR="0063212F">
        <w:rPr>
          <w:bCs/>
        </w:rPr>
        <w:t xml:space="preserve">which was subsequently placed </w:t>
      </w:r>
      <w:r w:rsidR="00711251">
        <w:rPr>
          <w:bCs/>
        </w:rPr>
        <w:t>on</w:t>
      </w:r>
      <w:r w:rsidRPr="003D2734">
        <w:rPr>
          <w:bCs/>
        </w:rPr>
        <w:t xml:space="preserve"> a light </w:t>
      </w:r>
      <w:r>
        <w:rPr>
          <w:bCs/>
        </w:rPr>
        <w:t xml:space="preserve">Axio Observer D1 </w:t>
      </w:r>
      <w:r w:rsidRPr="003D2734">
        <w:rPr>
          <w:bCs/>
        </w:rPr>
        <w:t>microscope</w:t>
      </w:r>
      <w:r>
        <w:rPr>
          <w:bCs/>
        </w:rPr>
        <w:t xml:space="preserve"> (Carl Zeiss, UK)</w:t>
      </w:r>
      <w:r w:rsidR="00711251">
        <w:rPr>
          <w:bCs/>
        </w:rPr>
        <w:t xml:space="preserve">. </w:t>
      </w:r>
      <w:r w:rsidR="00711251">
        <w:t>L</w:t>
      </w:r>
      <w:r w:rsidR="00711251" w:rsidRPr="003D2734">
        <w:t xml:space="preserve">ive cells </w:t>
      </w:r>
      <w:r w:rsidR="00711251">
        <w:t>were then counted and calculated for the total cell number per 1 ml of the cell suspension.</w:t>
      </w:r>
    </w:p>
    <w:p w:rsidR="006179E6" w:rsidRPr="003D306D" w:rsidRDefault="005B5CD4" w:rsidP="006179E6">
      <w:pPr>
        <w:pStyle w:val="Heading2"/>
        <w:rPr>
          <w:kern w:val="0"/>
        </w:rPr>
      </w:pPr>
      <w:bookmarkStart w:id="583" w:name="_Toc370678328"/>
      <w:r>
        <w:rPr>
          <w:kern w:val="0"/>
        </w:rPr>
        <w:t xml:space="preserve">2.2.3. </w:t>
      </w:r>
      <w:r w:rsidR="006179E6" w:rsidRPr="003D306D">
        <w:rPr>
          <w:kern w:val="0"/>
        </w:rPr>
        <w:t>Cell freezing for long-term storage</w:t>
      </w:r>
      <w:bookmarkEnd w:id="579"/>
      <w:bookmarkEnd w:id="580"/>
      <w:bookmarkEnd w:id="581"/>
      <w:bookmarkEnd w:id="582"/>
      <w:bookmarkEnd w:id="583"/>
    </w:p>
    <w:p w:rsidR="006179E6" w:rsidRDefault="006179E6" w:rsidP="006179E6">
      <w:pPr>
        <w:rPr>
          <w:rStyle w:val="Normal1"/>
          <w:szCs w:val="23"/>
        </w:rPr>
      </w:pPr>
      <w:bookmarkStart w:id="584" w:name="_Toc310948182"/>
      <w:bookmarkStart w:id="585" w:name="_Toc328937034"/>
      <w:bookmarkStart w:id="586" w:name="_Toc329643113"/>
      <w:bookmarkStart w:id="587" w:name="_Toc329644642"/>
      <w:bookmarkStart w:id="588" w:name="_Toc329645279"/>
      <w:bookmarkStart w:id="589" w:name="_Toc329686441"/>
      <w:bookmarkStart w:id="590" w:name="_Toc329874896"/>
      <w:bookmarkStart w:id="591" w:name="_Toc341038801"/>
      <w:bookmarkStart w:id="592" w:name="_Toc341090160"/>
      <w:bookmarkStart w:id="593" w:name="_Toc341625353"/>
      <w:bookmarkStart w:id="594" w:name="_Toc341730308"/>
      <w:r w:rsidRPr="005916DD">
        <w:rPr>
          <w:rStyle w:val="Normal1"/>
          <w:szCs w:val="23"/>
        </w:rPr>
        <w:t>Cultured c</w:t>
      </w:r>
      <w:r>
        <w:rPr>
          <w:rStyle w:val="Normal1"/>
          <w:szCs w:val="23"/>
        </w:rPr>
        <w:t>ells were harvested by trypsinis</w:t>
      </w:r>
      <w:r w:rsidRPr="005916DD">
        <w:rPr>
          <w:rStyle w:val="Normal1"/>
          <w:szCs w:val="23"/>
        </w:rPr>
        <w:t xml:space="preserve">ation. </w:t>
      </w:r>
      <w:r>
        <w:rPr>
          <w:rStyle w:val="Normal1"/>
          <w:szCs w:val="23"/>
        </w:rPr>
        <w:t>Following centrifugation, c</w:t>
      </w:r>
      <w:r w:rsidRPr="005916DD">
        <w:rPr>
          <w:rStyle w:val="Normal1"/>
          <w:szCs w:val="23"/>
        </w:rPr>
        <w:t>ell</w:t>
      </w:r>
      <w:r>
        <w:rPr>
          <w:rStyle w:val="Normal1"/>
          <w:szCs w:val="23"/>
        </w:rPr>
        <w:t xml:space="preserve"> pellet</w:t>
      </w:r>
      <w:r w:rsidRPr="005916DD">
        <w:rPr>
          <w:rStyle w:val="Normal1"/>
          <w:szCs w:val="23"/>
        </w:rPr>
        <w:t xml:space="preserve"> w</w:t>
      </w:r>
      <w:r>
        <w:rPr>
          <w:rStyle w:val="Normal1"/>
          <w:szCs w:val="23"/>
        </w:rPr>
        <w:t>as</w:t>
      </w:r>
      <w:r w:rsidRPr="005916DD">
        <w:rPr>
          <w:rStyle w:val="Normal1"/>
          <w:szCs w:val="23"/>
        </w:rPr>
        <w:t xml:space="preserve"> resuspended in </w:t>
      </w:r>
      <w:r>
        <w:rPr>
          <w:rStyle w:val="Normal1"/>
          <w:szCs w:val="23"/>
        </w:rPr>
        <w:t>supplemented</w:t>
      </w:r>
      <w:r w:rsidRPr="005916DD">
        <w:rPr>
          <w:rStyle w:val="Normal1"/>
          <w:szCs w:val="23"/>
        </w:rPr>
        <w:t xml:space="preserve"> DME</w:t>
      </w:r>
      <w:r>
        <w:rPr>
          <w:rStyle w:val="Normal1"/>
          <w:szCs w:val="23"/>
        </w:rPr>
        <w:t>M. A volume of this cell suspension</w:t>
      </w:r>
      <w:r w:rsidRPr="005916DD">
        <w:rPr>
          <w:rStyle w:val="Normal1"/>
          <w:szCs w:val="23"/>
        </w:rPr>
        <w:t xml:space="preserve"> containing 10</w:t>
      </w:r>
      <w:r w:rsidRPr="005916DD">
        <w:rPr>
          <w:rStyle w:val="Normal1"/>
          <w:szCs w:val="23"/>
          <w:vertAlign w:val="superscript"/>
        </w:rPr>
        <w:t>6</w:t>
      </w:r>
      <w:r>
        <w:rPr>
          <w:rStyle w:val="Normal1"/>
          <w:szCs w:val="23"/>
        </w:rPr>
        <w:t xml:space="preserve"> cells/ml was added with</w:t>
      </w:r>
      <w:r w:rsidRPr="005916DD">
        <w:rPr>
          <w:rStyle w:val="Normal1"/>
          <w:szCs w:val="23"/>
        </w:rPr>
        <w:t xml:space="preserve"> 10% dimethyl sulfoxide (DMSO) and 50% foetal bovine serum (FBS) was aliquoted into </w:t>
      </w:r>
      <w:r>
        <w:rPr>
          <w:rStyle w:val="Normal1"/>
          <w:szCs w:val="23"/>
        </w:rPr>
        <w:t xml:space="preserve">each </w:t>
      </w:r>
      <w:r w:rsidRPr="005916DD">
        <w:rPr>
          <w:rStyle w:val="Normal1"/>
          <w:szCs w:val="23"/>
        </w:rPr>
        <w:t>cryotu</w:t>
      </w:r>
      <w:r>
        <w:rPr>
          <w:rStyle w:val="Normal1"/>
          <w:szCs w:val="23"/>
        </w:rPr>
        <w:t>be (0.5 ml/tube). T</w:t>
      </w:r>
      <w:r w:rsidRPr="005916DD">
        <w:rPr>
          <w:rStyle w:val="Normal1"/>
          <w:szCs w:val="23"/>
        </w:rPr>
        <w:t xml:space="preserve">ubes </w:t>
      </w:r>
      <w:r>
        <w:rPr>
          <w:rStyle w:val="Normal1"/>
          <w:szCs w:val="23"/>
        </w:rPr>
        <w:t>were placed into Cryo 1</w:t>
      </w:r>
      <w:r>
        <w:rPr>
          <w:rStyle w:val="Normal1"/>
          <w:szCs w:val="23"/>
          <w:vertAlign w:val="superscript"/>
        </w:rPr>
        <w:t>o</w:t>
      </w:r>
      <w:r>
        <w:rPr>
          <w:rStyle w:val="Normal1"/>
          <w:szCs w:val="23"/>
        </w:rPr>
        <w:t xml:space="preserve">C freezing containers (Nalgene, UK) and </w:t>
      </w:r>
      <w:r w:rsidRPr="005916DD">
        <w:rPr>
          <w:rStyle w:val="Normal1"/>
          <w:szCs w:val="23"/>
        </w:rPr>
        <w:t>frozen at -80</w:t>
      </w:r>
      <w:r w:rsidRPr="005916DD">
        <w:rPr>
          <w:rStyle w:val="Normal1"/>
          <w:szCs w:val="23"/>
          <w:vertAlign w:val="superscript"/>
        </w:rPr>
        <w:t>o</w:t>
      </w:r>
      <w:r w:rsidRPr="005916DD">
        <w:rPr>
          <w:rStyle w:val="Normal1"/>
          <w:szCs w:val="23"/>
        </w:rPr>
        <w:t xml:space="preserve">C for </w:t>
      </w:r>
      <w:r>
        <w:rPr>
          <w:rStyle w:val="Normal1"/>
          <w:szCs w:val="23"/>
        </w:rPr>
        <w:t>24 hours prior to</w:t>
      </w:r>
      <w:r w:rsidRPr="005916DD">
        <w:rPr>
          <w:rStyle w:val="Normal1"/>
          <w:szCs w:val="23"/>
        </w:rPr>
        <w:t xml:space="preserve"> </w:t>
      </w:r>
      <w:r>
        <w:rPr>
          <w:rStyle w:val="Normal1"/>
          <w:szCs w:val="23"/>
        </w:rPr>
        <w:t xml:space="preserve">be transferred </w:t>
      </w:r>
      <w:r w:rsidRPr="005916DD">
        <w:rPr>
          <w:rStyle w:val="Normal1"/>
          <w:szCs w:val="23"/>
        </w:rPr>
        <w:t xml:space="preserve">into </w:t>
      </w:r>
      <w:r>
        <w:rPr>
          <w:rStyle w:val="Normal1"/>
          <w:szCs w:val="23"/>
        </w:rPr>
        <w:t xml:space="preserve">a </w:t>
      </w:r>
      <w:r w:rsidRPr="005916DD">
        <w:rPr>
          <w:rStyle w:val="Normal1"/>
          <w:szCs w:val="23"/>
        </w:rPr>
        <w:t>liquid nitrogen tank for long-term storage.</w:t>
      </w:r>
      <w:bookmarkEnd w:id="584"/>
      <w:bookmarkEnd w:id="585"/>
      <w:bookmarkEnd w:id="586"/>
      <w:bookmarkEnd w:id="587"/>
      <w:bookmarkEnd w:id="588"/>
      <w:bookmarkEnd w:id="589"/>
      <w:bookmarkEnd w:id="590"/>
      <w:bookmarkEnd w:id="591"/>
      <w:bookmarkEnd w:id="592"/>
      <w:bookmarkEnd w:id="593"/>
      <w:bookmarkEnd w:id="594"/>
      <w:r w:rsidRPr="005916DD">
        <w:rPr>
          <w:rStyle w:val="Normal1"/>
          <w:szCs w:val="23"/>
        </w:rPr>
        <w:t xml:space="preserve"> </w:t>
      </w:r>
    </w:p>
    <w:p w:rsidR="006179E6" w:rsidRPr="003D306D" w:rsidRDefault="006179E6" w:rsidP="006179E6">
      <w:pPr>
        <w:pStyle w:val="Heading2"/>
        <w:rPr>
          <w:kern w:val="0"/>
        </w:rPr>
      </w:pPr>
      <w:bookmarkStart w:id="595" w:name="_Toc310948185"/>
      <w:bookmarkStart w:id="596" w:name="_Toc328937037"/>
      <w:bookmarkStart w:id="597" w:name="_Toc329874897"/>
      <w:bookmarkStart w:id="598" w:name="_Toc341038802"/>
      <w:bookmarkStart w:id="599" w:name="_Toc370678329"/>
      <w:r w:rsidRPr="003D306D">
        <w:rPr>
          <w:kern w:val="0"/>
        </w:rPr>
        <w:t>2.2.</w:t>
      </w:r>
      <w:r w:rsidR="005B5CD4">
        <w:rPr>
          <w:kern w:val="0"/>
        </w:rPr>
        <w:t>4</w:t>
      </w:r>
      <w:r w:rsidRPr="003D306D">
        <w:rPr>
          <w:kern w:val="0"/>
        </w:rPr>
        <w:t xml:space="preserve">. Production of LVs by </w:t>
      </w:r>
      <w:r w:rsidR="000D4445">
        <w:rPr>
          <w:kern w:val="0"/>
        </w:rPr>
        <w:t xml:space="preserve">transient </w:t>
      </w:r>
      <w:r w:rsidRPr="003D306D">
        <w:rPr>
          <w:kern w:val="0"/>
        </w:rPr>
        <w:t>calcium phosphate transfection</w:t>
      </w:r>
      <w:bookmarkEnd w:id="595"/>
      <w:bookmarkEnd w:id="596"/>
      <w:bookmarkEnd w:id="597"/>
      <w:bookmarkEnd w:id="598"/>
      <w:bookmarkEnd w:id="599"/>
      <w:r w:rsidRPr="003D306D">
        <w:rPr>
          <w:kern w:val="0"/>
        </w:rPr>
        <w:t xml:space="preserve"> </w:t>
      </w:r>
    </w:p>
    <w:p w:rsidR="006179E6" w:rsidRPr="005916DD" w:rsidRDefault="006179E6" w:rsidP="006179E6">
      <w:pPr>
        <w:rPr>
          <w:rStyle w:val="Normal1"/>
          <w:szCs w:val="23"/>
        </w:rPr>
      </w:pPr>
      <w:bookmarkStart w:id="600" w:name="_Toc329874898"/>
      <w:bookmarkStart w:id="601" w:name="_Toc341038803"/>
      <w:bookmarkStart w:id="602" w:name="_Toc341090162"/>
      <w:bookmarkStart w:id="603" w:name="_Toc341625355"/>
      <w:bookmarkStart w:id="604" w:name="_Toc341730310"/>
      <w:bookmarkStart w:id="605" w:name="_Toc266813802"/>
      <w:bookmarkStart w:id="606" w:name="_Toc329643115"/>
      <w:bookmarkStart w:id="607" w:name="_Toc329644644"/>
      <w:bookmarkStart w:id="608" w:name="_Toc329645281"/>
      <w:bookmarkStart w:id="609" w:name="_Toc329686443"/>
      <w:bookmarkStart w:id="610" w:name="_Toc310948186"/>
      <w:bookmarkStart w:id="611" w:name="_Toc328937038"/>
      <w:r>
        <w:rPr>
          <w:rStyle w:val="Normal1"/>
          <w:szCs w:val="23"/>
        </w:rPr>
        <w:t>A volume of 20 ml supplemented</w:t>
      </w:r>
      <w:r w:rsidRPr="005916DD">
        <w:rPr>
          <w:rStyle w:val="Normal1"/>
          <w:szCs w:val="23"/>
        </w:rPr>
        <w:t xml:space="preserve"> DMEM</w:t>
      </w:r>
      <w:r>
        <w:rPr>
          <w:rStyle w:val="Normal1"/>
          <w:szCs w:val="23"/>
        </w:rPr>
        <w:t xml:space="preserve"> containing HEK 293T cells (</w:t>
      </w:r>
      <w:r w:rsidRPr="005916DD">
        <w:rPr>
          <w:rStyle w:val="Normal1"/>
          <w:szCs w:val="23"/>
        </w:rPr>
        <w:t>3.5x10</w:t>
      </w:r>
      <w:r w:rsidRPr="005916DD">
        <w:rPr>
          <w:rStyle w:val="Normal1"/>
          <w:szCs w:val="23"/>
          <w:vertAlign w:val="superscript"/>
        </w:rPr>
        <w:t>5</w:t>
      </w:r>
      <w:r w:rsidRPr="005916DD">
        <w:rPr>
          <w:rStyle w:val="Normal1"/>
          <w:szCs w:val="23"/>
        </w:rPr>
        <w:t xml:space="preserve"> cells/m</w:t>
      </w:r>
      <w:r>
        <w:rPr>
          <w:rStyle w:val="Normal1"/>
          <w:szCs w:val="23"/>
        </w:rPr>
        <w:t>l) was</w:t>
      </w:r>
      <w:r w:rsidRPr="005916DD">
        <w:rPr>
          <w:rStyle w:val="Normal1"/>
          <w:szCs w:val="23"/>
        </w:rPr>
        <w:t xml:space="preserve"> </w:t>
      </w:r>
      <w:r>
        <w:rPr>
          <w:rStyle w:val="Normal1"/>
          <w:szCs w:val="23"/>
        </w:rPr>
        <w:t>add</w:t>
      </w:r>
      <w:r w:rsidRPr="005916DD">
        <w:rPr>
          <w:rStyle w:val="Normal1"/>
          <w:szCs w:val="23"/>
        </w:rPr>
        <w:t>ed in</w:t>
      </w:r>
      <w:r>
        <w:rPr>
          <w:rStyle w:val="Normal1"/>
          <w:szCs w:val="23"/>
        </w:rPr>
        <w:t xml:space="preserve">to each 15-cm tissue culture dish </w:t>
      </w:r>
      <w:r w:rsidRPr="005916DD">
        <w:rPr>
          <w:rStyle w:val="Normal1"/>
          <w:szCs w:val="23"/>
        </w:rPr>
        <w:t>(C</w:t>
      </w:r>
      <w:r>
        <w:rPr>
          <w:rStyle w:val="Normal1"/>
          <w:szCs w:val="23"/>
        </w:rPr>
        <w:t>orning, UK)</w:t>
      </w:r>
      <w:r w:rsidRPr="005916DD">
        <w:rPr>
          <w:rStyle w:val="Normal1"/>
          <w:szCs w:val="23"/>
        </w:rPr>
        <w:t xml:space="preserve">. </w:t>
      </w:r>
      <w:r>
        <w:rPr>
          <w:rStyle w:val="Normal1"/>
          <w:szCs w:val="23"/>
        </w:rPr>
        <w:t>Cells were maintained for one day. The old medium was</w:t>
      </w:r>
      <w:r w:rsidRPr="005916DD">
        <w:rPr>
          <w:rStyle w:val="Normal1"/>
          <w:szCs w:val="23"/>
        </w:rPr>
        <w:t xml:space="preserve"> </w:t>
      </w:r>
      <w:r>
        <w:rPr>
          <w:rStyle w:val="Normal1"/>
          <w:szCs w:val="23"/>
        </w:rPr>
        <w:t xml:space="preserve">changed 2 hours prior to </w:t>
      </w:r>
      <w:r w:rsidRPr="005916DD">
        <w:rPr>
          <w:rStyle w:val="Normal1"/>
          <w:szCs w:val="23"/>
        </w:rPr>
        <w:lastRenderedPageBreak/>
        <w:t>transfection of either a three-plasmid system to produce the 2</w:t>
      </w:r>
      <w:r w:rsidRPr="005916DD">
        <w:rPr>
          <w:rStyle w:val="Normal1"/>
          <w:szCs w:val="23"/>
          <w:vertAlign w:val="superscript"/>
        </w:rPr>
        <w:t>nd</w:t>
      </w:r>
      <w:r w:rsidRPr="005916DD">
        <w:rPr>
          <w:rStyle w:val="Normal1"/>
          <w:szCs w:val="23"/>
        </w:rPr>
        <w:t xml:space="preserve"> generation LVs or a four-plasmid system to produce the 3</w:t>
      </w:r>
      <w:r w:rsidRPr="005916DD">
        <w:rPr>
          <w:rStyle w:val="Normal1"/>
          <w:szCs w:val="23"/>
          <w:vertAlign w:val="superscript"/>
        </w:rPr>
        <w:t>rd</w:t>
      </w:r>
      <w:r w:rsidRPr="005916DD">
        <w:rPr>
          <w:rStyle w:val="Normal1"/>
          <w:szCs w:val="23"/>
        </w:rPr>
        <w:t xml:space="preserve"> generation LVs.</w:t>
      </w:r>
      <w:bookmarkEnd w:id="600"/>
      <w:bookmarkEnd w:id="601"/>
      <w:bookmarkEnd w:id="602"/>
      <w:bookmarkEnd w:id="603"/>
      <w:bookmarkEnd w:id="604"/>
      <w:r w:rsidRPr="005916DD">
        <w:rPr>
          <w:rStyle w:val="Normal1"/>
          <w:szCs w:val="23"/>
        </w:rPr>
        <w:t xml:space="preserve"> </w:t>
      </w:r>
    </w:p>
    <w:p w:rsidR="006179E6" w:rsidRDefault="006179E6" w:rsidP="006179E6">
      <w:pPr>
        <w:rPr>
          <w:rStyle w:val="Normal1"/>
          <w:szCs w:val="23"/>
        </w:rPr>
      </w:pPr>
      <w:bookmarkStart w:id="612" w:name="_Toc329874899"/>
      <w:bookmarkStart w:id="613" w:name="_Toc341038804"/>
      <w:bookmarkStart w:id="614" w:name="_Toc341090163"/>
      <w:bookmarkStart w:id="615" w:name="_Toc341625356"/>
      <w:bookmarkStart w:id="616" w:name="_Toc341730311"/>
      <w:r w:rsidRPr="005916DD">
        <w:rPr>
          <w:rStyle w:val="Normal1"/>
          <w:szCs w:val="23"/>
        </w:rPr>
        <w:t>The three-plasmid system incl</w:t>
      </w:r>
      <w:r>
        <w:rPr>
          <w:rStyle w:val="Normal1"/>
          <w:szCs w:val="23"/>
        </w:rPr>
        <w:t>uded: (1) packaging plasmid,</w:t>
      </w:r>
      <w:r w:rsidRPr="005916DD">
        <w:rPr>
          <w:rStyle w:val="Normal1"/>
          <w:szCs w:val="23"/>
        </w:rPr>
        <w:t xml:space="preserve"> either pCMV</w:t>
      </w:r>
      <w:r w:rsidRPr="005916DD">
        <w:rPr>
          <w:lang w:val="es-ES_tradnl"/>
        </w:rPr>
        <w:sym w:font="Symbol" w:char="F044"/>
      </w:r>
      <w:r w:rsidRPr="005916DD">
        <w:t>R</w:t>
      </w:r>
      <w:r w:rsidRPr="005916DD">
        <w:rPr>
          <w:rStyle w:val="Normal1"/>
          <w:szCs w:val="23"/>
        </w:rPr>
        <w:t xml:space="preserve">8.74 for IPLVs or </w:t>
      </w:r>
      <w:r w:rsidRPr="005916DD">
        <w:t>pCMV</w:t>
      </w:r>
      <w:r w:rsidRPr="005916DD">
        <w:rPr>
          <w:lang w:val="es-ES_tradnl"/>
        </w:rPr>
        <w:sym w:font="Symbol" w:char="F044"/>
      </w:r>
      <w:r w:rsidRPr="005916DD">
        <w:t xml:space="preserve">R8.74intD64V for IDLVs; (2) </w:t>
      </w:r>
      <w:r w:rsidRPr="005916DD">
        <w:rPr>
          <w:rStyle w:val="Normal1"/>
          <w:szCs w:val="23"/>
        </w:rPr>
        <w:t>envelope plasmid pMD2/VSV-</w:t>
      </w:r>
      <w:r>
        <w:rPr>
          <w:rStyle w:val="Normal1"/>
          <w:szCs w:val="23"/>
        </w:rPr>
        <w:t>G</w:t>
      </w:r>
      <w:r w:rsidRPr="005916DD" w:rsidDel="003045F4">
        <w:t xml:space="preserve"> </w:t>
      </w:r>
      <w:r>
        <w:t>; and (3) the transfer plasmid</w:t>
      </w:r>
      <w:r w:rsidRPr="005916DD">
        <w:t xml:space="preserve"> containing </w:t>
      </w:r>
      <w:r>
        <w:t>the</w:t>
      </w:r>
      <w:r w:rsidRPr="005916DD">
        <w:rPr>
          <w:rStyle w:val="Normal1"/>
          <w:szCs w:val="23"/>
        </w:rPr>
        <w:t xml:space="preserve"> gene(s) </w:t>
      </w:r>
      <w:r>
        <w:rPr>
          <w:rStyle w:val="Normal1"/>
          <w:szCs w:val="23"/>
        </w:rPr>
        <w:t xml:space="preserve">of interest </w:t>
      </w:r>
      <w:r w:rsidRPr="005916DD">
        <w:rPr>
          <w:rStyle w:val="Normal1"/>
          <w:szCs w:val="23"/>
        </w:rPr>
        <w:t>between two viral LTRs</w:t>
      </w:r>
      <w:r w:rsidRPr="005916DD">
        <w:t xml:space="preserve"> within pHR' backbone. </w:t>
      </w:r>
      <w:r w:rsidRPr="005916DD">
        <w:rPr>
          <w:rStyle w:val="Normal1"/>
          <w:szCs w:val="23"/>
        </w:rPr>
        <w:t>The four-plasmid system incl</w:t>
      </w:r>
      <w:r>
        <w:rPr>
          <w:rStyle w:val="Normal1"/>
          <w:szCs w:val="23"/>
        </w:rPr>
        <w:t>uded: (1) packaging plasmid,</w:t>
      </w:r>
      <w:r w:rsidRPr="005916DD">
        <w:rPr>
          <w:rStyle w:val="Normal1"/>
          <w:szCs w:val="23"/>
        </w:rPr>
        <w:t xml:space="preserve"> either pMDLg/pRRE for IPLVs or pMDLg/pRREintD64V for IDLVs; (2) Rev plasmid pRSV-REV; (3) envelope plasmid pMD2/VSV-</w:t>
      </w:r>
      <w:r>
        <w:rPr>
          <w:rStyle w:val="Normal1"/>
          <w:szCs w:val="23"/>
        </w:rPr>
        <w:t>G; and (4) the transfer plasmid</w:t>
      </w:r>
      <w:r w:rsidRPr="005916DD">
        <w:rPr>
          <w:rStyle w:val="Normal1"/>
          <w:szCs w:val="23"/>
        </w:rPr>
        <w:t xml:space="preserve"> containing</w:t>
      </w:r>
      <w:r>
        <w:rPr>
          <w:rStyle w:val="Normal1"/>
          <w:szCs w:val="23"/>
        </w:rPr>
        <w:t xml:space="preserve"> the </w:t>
      </w:r>
      <w:r w:rsidRPr="005916DD">
        <w:rPr>
          <w:rStyle w:val="Normal1"/>
          <w:szCs w:val="23"/>
        </w:rPr>
        <w:t xml:space="preserve">gene(s) </w:t>
      </w:r>
      <w:r>
        <w:rPr>
          <w:rStyle w:val="Normal1"/>
          <w:szCs w:val="23"/>
        </w:rPr>
        <w:t xml:space="preserve">of interest </w:t>
      </w:r>
      <w:r w:rsidRPr="005916DD">
        <w:rPr>
          <w:rStyle w:val="Normal1"/>
          <w:szCs w:val="23"/>
        </w:rPr>
        <w:t>between two viral LTRs within pRRL backbone.</w:t>
      </w:r>
      <w:bookmarkEnd w:id="605"/>
      <w:bookmarkEnd w:id="612"/>
      <w:bookmarkEnd w:id="613"/>
      <w:bookmarkEnd w:id="614"/>
      <w:bookmarkEnd w:id="615"/>
      <w:bookmarkEnd w:id="616"/>
      <w:r w:rsidRPr="005916DD">
        <w:rPr>
          <w:rStyle w:val="Normal1"/>
          <w:szCs w:val="23"/>
        </w:rPr>
        <w:t xml:space="preserve"> </w:t>
      </w:r>
      <w:bookmarkStart w:id="617" w:name="_Toc329874900"/>
      <w:bookmarkStart w:id="618" w:name="_Toc341038805"/>
      <w:bookmarkStart w:id="619" w:name="_Toc341090164"/>
      <w:bookmarkStart w:id="620" w:name="_Toc341625357"/>
      <w:bookmarkStart w:id="621" w:name="_Toc341730312"/>
      <w:bookmarkStart w:id="622" w:name="_Toc266813803"/>
      <w:r>
        <w:rPr>
          <w:rStyle w:val="Normal1"/>
          <w:szCs w:val="23"/>
        </w:rPr>
        <w:t>P</w:t>
      </w:r>
      <w:r w:rsidRPr="005916DD">
        <w:rPr>
          <w:rStyle w:val="Normal1"/>
          <w:szCs w:val="23"/>
        </w:rPr>
        <w:t>lasmid prep</w:t>
      </w:r>
      <w:r>
        <w:rPr>
          <w:rStyle w:val="Normal1"/>
          <w:szCs w:val="23"/>
        </w:rPr>
        <w:t>aration</w:t>
      </w:r>
      <w:r w:rsidRPr="005916DD">
        <w:rPr>
          <w:rStyle w:val="Normal1"/>
          <w:szCs w:val="23"/>
        </w:rPr>
        <w:t xml:space="preserve">s were </w:t>
      </w:r>
      <w:r>
        <w:rPr>
          <w:rStyle w:val="Normal1"/>
          <w:szCs w:val="23"/>
        </w:rPr>
        <w:t xml:space="preserve">mainly </w:t>
      </w:r>
      <w:r w:rsidRPr="005916DD">
        <w:rPr>
          <w:rStyle w:val="Normal1"/>
          <w:szCs w:val="23"/>
        </w:rPr>
        <w:t>made in our laboratory</w:t>
      </w:r>
      <w:r>
        <w:rPr>
          <w:rStyle w:val="Normal1"/>
          <w:szCs w:val="23"/>
        </w:rPr>
        <w:t>,</w:t>
      </w:r>
      <w:r w:rsidRPr="005916DD">
        <w:rPr>
          <w:rStyle w:val="Normal1"/>
          <w:szCs w:val="23"/>
        </w:rPr>
        <w:t xml:space="preserve"> excluding the prep</w:t>
      </w:r>
      <w:r>
        <w:rPr>
          <w:rStyle w:val="Normal1"/>
          <w:szCs w:val="23"/>
        </w:rPr>
        <w:t>aration</w:t>
      </w:r>
      <w:r w:rsidRPr="005916DD">
        <w:rPr>
          <w:rStyle w:val="Normal1"/>
          <w:szCs w:val="23"/>
        </w:rPr>
        <w:t>s of packaging plasmids used to produce the 3</w:t>
      </w:r>
      <w:r w:rsidRPr="005916DD">
        <w:rPr>
          <w:rStyle w:val="Normal1"/>
          <w:szCs w:val="23"/>
          <w:vertAlign w:val="superscript"/>
        </w:rPr>
        <w:t>rd</w:t>
      </w:r>
      <w:r>
        <w:rPr>
          <w:rStyle w:val="Normal1"/>
          <w:szCs w:val="23"/>
        </w:rPr>
        <w:t xml:space="preserve"> generation LVs, </w:t>
      </w:r>
      <w:r w:rsidRPr="005916DD">
        <w:rPr>
          <w:rStyle w:val="Normal1"/>
          <w:szCs w:val="23"/>
        </w:rPr>
        <w:t>Rev plasmid, envelope plasmid, and pRRLsc-CMVp-</w:t>
      </w:r>
      <w:r w:rsidRPr="00CD59A7">
        <w:rPr>
          <w:rStyle w:val="Normal1"/>
          <w:i/>
          <w:szCs w:val="23"/>
        </w:rPr>
        <w:t>eGFP</w:t>
      </w:r>
      <w:r w:rsidRPr="005916DD">
        <w:rPr>
          <w:rStyle w:val="Normal1"/>
          <w:szCs w:val="23"/>
        </w:rPr>
        <w:t xml:space="preserve">-W transfer plasmid, which were </w:t>
      </w:r>
      <w:r>
        <w:rPr>
          <w:rStyle w:val="Normal1"/>
          <w:szCs w:val="23"/>
        </w:rPr>
        <w:t>generat</w:t>
      </w:r>
      <w:r w:rsidRPr="005916DD">
        <w:rPr>
          <w:rStyle w:val="Normal1"/>
          <w:szCs w:val="23"/>
        </w:rPr>
        <w:t xml:space="preserve">ed by Plasmid Factory, Germany. </w:t>
      </w:r>
    </w:p>
    <w:p w:rsidR="006179E6" w:rsidRDefault="006179E6" w:rsidP="006179E6">
      <w:pPr>
        <w:rPr>
          <w:rStyle w:val="Normal1"/>
          <w:b/>
          <w:szCs w:val="23"/>
        </w:rPr>
      </w:pPr>
      <w:r>
        <w:rPr>
          <w:rStyle w:val="Normal1"/>
          <w:szCs w:val="23"/>
        </w:rPr>
        <w:t>The mixture of plasmid DNA was</w:t>
      </w:r>
      <w:r w:rsidRPr="005916DD">
        <w:rPr>
          <w:rStyle w:val="Normal1"/>
          <w:szCs w:val="23"/>
        </w:rPr>
        <w:t xml:space="preserve"> prepared in 1X Tris-EDTA buffer (QIAgen, UK)  with molar ratio was 1:1:2 (packaging:</w:t>
      </w:r>
      <w:r>
        <w:rPr>
          <w:rStyle w:val="Normal1"/>
          <w:szCs w:val="23"/>
        </w:rPr>
        <w:t>envelope</w:t>
      </w:r>
      <w:r w:rsidRPr="005916DD">
        <w:rPr>
          <w:rStyle w:val="Normal1"/>
          <w:szCs w:val="23"/>
        </w:rPr>
        <w:t xml:space="preserve">:transfer) for </w:t>
      </w:r>
      <w:r>
        <w:rPr>
          <w:rStyle w:val="Normal1"/>
          <w:szCs w:val="23"/>
        </w:rPr>
        <w:t xml:space="preserve">production of </w:t>
      </w:r>
      <w:r w:rsidRPr="005916DD">
        <w:rPr>
          <w:rStyle w:val="Normal1"/>
          <w:szCs w:val="23"/>
        </w:rPr>
        <w:t>the 2</w:t>
      </w:r>
      <w:r w:rsidRPr="005916DD">
        <w:rPr>
          <w:rStyle w:val="Normal1"/>
          <w:szCs w:val="23"/>
          <w:vertAlign w:val="superscript"/>
        </w:rPr>
        <w:t>nd</w:t>
      </w:r>
      <w:r w:rsidRPr="005916DD">
        <w:rPr>
          <w:rStyle w:val="Normal1"/>
          <w:szCs w:val="23"/>
        </w:rPr>
        <w:t xml:space="preserve"> generation LVs or 1:1:1:2 (packaging:rev:envelope:transfer) for </w:t>
      </w:r>
      <w:r>
        <w:rPr>
          <w:rStyle w:val="Normal1"/>
          <w:szCs w:val="23"/>
        </w:rPr>
        <w:t xml:space="preserve">production of </w:t>
      </w:r>
      <w:r w:rsidRPr="005916DD">
        <w:rPr>
          <w:rStyle w:val="Normal1"/>
          <w:szCs w:val="23"/>
        </w:rPr>
        <w:t>the 3</w:t>
      </w:r>
      <w:r w:rsidRPr="005916DD">
        <w:rPr>
          <w:rStyle w:val="Normal1"/>
          <w:szCs w:val="23"/>
          <w:vertAlign w:val="superscript"/>
        </w:rPr>
        <w:t>rd</w:t>
      </w:r>
      <w:r>
        <w:rPr>
          <w:rStyle w:val="Normal1"/>
          <w:szCs w:val="23"/>
        </w:rPr>
        <w:t xml:space="preserve"> generation LVs. The mixture was</w:t>
      </w:r>
      <w:r w:rsidRPr="005916DD">
        <w:rPr>
          <w:rStyle w:val="Normal1"/>
          <w:szCs w:val="23"/>
        </w:rPr>
        <w:t xml:space="preserve"> added with a final concentration of 125 mM CaCl</w:t>
      </w:r>
      <w:r w:rsidRPr="005916DD">
        <w:rPr>
          <w:rStyle w:val="Normal1"/>
          <w:szCs w:val="23"/>
          <w:vertAlign w:val="subscript"/>
        </w:rPr>
        <w:t>2</w:t>
      </w:r>
      <w:r w:rsidRPr="005916DD">
        <w:rPr>
          <w:rStyle w:val="Normal1"/>
          <w:szCs w:val="23"/>
        </w:rPr>
        <w:t xml:space="preserve"> and 1X HBS</w:t>
      </w:r>
      <w:r>
        <w:rPr>
          <w:rStyle w:val="Normal1"/>
          <w:szCs w:val="23"/>
        </w:rPr>
        <w:t xml:space="preserve"> (see </w:t>
      </w:r>
      <w:r w:rsidRPr="00F6016D">
        <w:rPr>
          <w:rStyle w:val="Normal1"/>
          <w:szCs w:val="23"/>
        </w:rPr>
        <w:t>Appendix 2</w:t>
      </w:r>
      <w:r>
        <w:rPr>
          <w:rStyle w:val="Normal1"/>
          <w:szCs w:val="23"/>
        </w:rPr>
        <w:t>)</w:t>
      </w:r>
      <w:r w:rsidRPr="005916DD">
        <w:rPr>
          <w:rStyle w:val="Normal1"/>
          <w:szCs w:val="23"/>
        </w:rPr>
        <w:t xml:space="preserve">, </w:t>
      </w:r>
      <w:r>
        <w:rPr>
          <w:rStyle w:val="Normal1"/>
          <w:szCs w:val="23"/>
        </w:rPr>
        <w:t>then</w:t>
      </w:r>
      <w:r w:rsidRPr="005916DD">
        <w:rPr>
          <w:rStyle w:val="Normal1"/>
          <w:szCs w:val="23"/>
        </w:rPr>
        <w:t xml:space="preserve"> transferred immediately </w:t>
      </w:r>
      <w:r>
        <w:rPr>
          <w:rStyle w:val="Normal1"/>
          <w:szCs w:val="23"/>
        </w:rPr>
        <w:t>in</w:t>
      </w:r>
      <w:r w:rsidRPr="005916DD">
        <w:rPr>
          <w:rStyle w:val="Normal1"/>
          <w:szCs w:val="23"/>
        </w:rPr>
        <w:t xml:space="preserve">to </w:t>
      </w:r>
      <w:r>
        <w:rPr>
          <w:rStyle w:val="Normal1"/>
          <w:szCs w:val="23"/>
        </w:rPr>
        <w:t>HEK 293T cell cultures and maintained</w:t>
      </w:r>
      <w:r w:rsidRPr="005916DD">
        <w:rPr>
          <w:rStyle w:val="Normal1"/>
          <w:szCs w:val="23"/>
        </w:rPr>
        <w:t xml:space="preserve"> at 37</w:t>
      </w:r>
      <w:r w:rsidRPr="005916DD">
        <w:rPr>
          <w:rStyle w:val="Normal1"/>
          <w:szCs w:val="23"/>
          <w:vertAlign w:val="superscript"/>
        </w:rPr>
        <w:t>o</w:t>
      </w:r>
      <w:r w:rsidRPr="005916DD">
        <w:rPr>
          <w:rStyle w:val="Normal1"/>
          <w:szCs w:val="23"/>
        </w:rPr>
        <w:t xml:space="preserve">C in </w:t>
      </w:r>
      <w:r>
        <w:rPr>
          <w:rStyle w:val="Normal1"/>
          <w:szCs w:val="23"/>
        </w:rPr>
        <w:t xml:space="preserve">a </w:t>
      </w:r>
      <w:r w:rsidRPr="005916DD">
        <w:rPr>
          <w:rStyle w:val="Normal1"/>
          <w:szCs w:val="23"/>
        </w:rPr>
        <w:t>5% CO</w:t>
      </w:r>
      <w:r w:rsidRPr="005916DD">
        <w:rPr>
          <w:rStyle w:val="Normal1"/>
          <w:szCs w:val="23"/>
          <w:vertAlign w:val="subscript"/>
        </w:rPr>
        <w:t>2</w:t>
      </w:r>
      <w:r>
        <w:rPr>
          <w:rStyle w:val="Normal1"/>
          <w:szCs w:val="23"/>
        </w:rPr>
        <w:t xml:space="preserve"> incubator. Medium was</w:t>
      </w:r>
      <w:r w:rsidRPr="005916DD">
        <w:rPr>
          <w:rStyle w:val="Normal1"/>
          <w:szCs w:val="23"/>
        </w:rPr>
        <w:t xml:space="preserve"> replaced </w:t>
      </w:r>
      <w:r>
        <w:rPr>
          <w:rStyle w:val="Normal1"/>
          <w:szCs w:val="23"/>
        </w:rPr>
        <w:t>with</w:t>
      </w:r>
      <w:r w:rsidRPr="005916DD">
        <w:rPr>
          <w:rStyle w:val="Normal1"/>
          <w:szCs w:val="23"/>
        </w:rPr>
        <w:t xml:space="preserve"> 18 ml </w:t>
      </w:r>
      <w:r>
        <w:rPr>
          <w:rStyle w:val="Normal1"/>
          <w:szCs w:val="23"/>
        </w:rPr>
        <w:t xml:space="preserve">supplemented DMEM </w:t>
      </w:r>
      <w:r w:rsidRPr="005916DD">
        <w:rPr>
          <w:rStyle w:val="Normal1"/>
          <w:szCs w:val="23"/>
        </w:rPr>
        <w:t>16 hours</w:t>
      </w:r>
      <w:r>
        <w:rPr>
          <w:rStyle w:val="Normal1"/>
          <w:szCs w:val="23"/>
        </w:rPr>
        <w:t xml:space="preserve"> post-transfection</w:t>
      </w:r>
      <w:r w:rsidRPr="002B35FD">
        <w:t>.</w:t>
      </w:r>
      <w:bookmarkEnd w:id="617"/>
      <w:bookmarkEnd w:id="618"/>
      <w:bookmarkEnd w:id="619"/>
      <w:bookmarkEnd w:id="620"/>
      <w:bookmarkEnd w:id="621"/>
      <w:r w:rsidRPr="002B35FD">
        <w:t xml:space="preserve"> </w:t>
      </w:r>
      <w:bookmarkStart w:id="623" w:name="_Toc329643117"/>
      <w:bookmarkStart w:id="624" w:name="_Toc329644646"/>
      <w:bookmarkStart w:id="625" w:name="_Toc329645283"/>
      <w:bookmarkStart w:id="626" w:name="_Toc329686445"/>
      <w:bookmarkStart w:id="627" w:name="_Toc329874902"/>
      <w:bookmarkStart w:id="628" w:name="_Toc341038807"/>
      <w:bookmarkStart w:id="629" w:name="_Toc341090166"/>
      <w:bookmarkStart w:id="630" w:name="_Toc341625359"/>
      <w:bookmarkStart w:id="631" w:name="_Toc341730314"/>
      <w:bookmarkStart w:id="632" w:name="_Toc344887730"/>
      <w:bookmarkEnd w:id="606"/>
      <w:bookmarkEnd w:id="607"/>
      <w:bookmarkEnd w:id="608"/>
      <w:bookmarkEnd w:id="609"/>
      <w:r w:rsidRPr="002B35FD">
        <w:t xml:space="preserve">Viral particles in the cell supernatant were harvested after </w:t>
      </w:r>
      <w:r>
        <w:t xml:space="preserve">an additional 24 and 48 </w:t>
      </w:r>
      <w:r w:rsidRPr="002B35FD">
        <w:t xml:space="preserve">hours by centrifugation at 2500 rpm </w:t>
      </w:r>
      <w:r>
        <w:t>for 10 minutes. The supernatant</w:t>
      </w:r>
      <w:r w:rsidRPr="002B35FD">
        <w:t xml:space="preserve"> w</w:t>
      </w:r>
      <w:r>
        <w:t>as passed through a 0.22 μm filter (Nalgene, UK). Filtered medium was</w:t>
      </w:r>
      <w:r w:rsidRPr="002B35FD">
        <w:t xml:space="preserve"> concentrated by ultracentrifugation at 23,400 rpm, </w:t>
      </w:r>
      <w:r w:rsidRPr="002B35FD">
        <w:lastRenderedPageBreak/>
        <w:t>4</w:t>
      </w:r>
      <w:r>
        <w:rPr>
          <w:vertAlign w:val="superscript"/>
        </w:rPr>
        <w:t>o</w:t>
      </w:r>
      <w:r w:rsidRPr="002B35FD">
        <w:t xml:space="preserve">C for 2 hours in an ultracentrifuge </w:t>
      </w:r>
      <w:r>
        <w:t xml:space="preserve">(Beckman Coulter, UK) compatible </w:t>
      </w:r>
      <w:r w:rsidRPr="002B35FD">
        <w:t>with SV32-Ti rotor (B</w:t>
      </w:r>
      <w:r>
        <w:t xml:space="preserve">eckman Coulter, UK). The pellet was </w:t>
      </w:r>
      <w:r w:rsidRPr="002B35FD">
        <w:t>resuspended in 50 μl</w:t>
      </w:r>
      <w:r w:rsidR="002017D7">
        <w:t xml:space="preserve"> </w:t>
      </w:r>
      <w:r w:rsidRPr="002B35FD">
        <w:t xml:space="preserve"> DMEM without supp</w:t>
      </w:r>
      <w:r>
        <w:t>lements and was then added with a mixture of 10 mM MgCl</w:t>
      </w:r>
      <w:r>
        <w:rPr>
          <w:vertAlign w:val="subscript"/>
        </w:rPr>
        <w:t>2</w:t>
      </w:r>
      <w:r>
        <w:t xml:space="preserve"> and 5 units/ml DNase </w:t>
      </w:r>
      <w:r w:rsidRPr="002B35FD">
        <w:t xml:space="preserve">I to remove </w:t>
      </w:r>
      <w:r>
        <w:t xml:space="preserve">any </w:t>
      </w:r>
      <w:r w:rsidRPr="002B35FD">
        <w:t>remaining pla</w:t>
      </w:r>
      <w:r w:rsidR="002017D7">
        <w:t xml:space="preserve">smid components. </w:t>
      </w:r>
      <w:r>
        <w:t>The suspension was</w:t>
      </w:r>
      <w:r w:rsidRPr="002B35FD">
        <w:t xml:space="preserve"> incubated at 37</w:t>
      </w:r>
      <w:r>
        <w:rPr>
          <w:vertAlign w:val="superscript"/>
        </w:rPr>
        <w:t>o</w:t>
      </w:r>
      <w:r w:rsidRPr="002B35FD">
        <w:t xml:space="preserve">C for 30 minutes and </w:t>
      </w:r>
      <w:r>
        <w:t>subsequently transferred</w:t>
      </w:r>
      <w:r w:rsidRPr="002B35FD">
        <w:t xml:space="preserve"> in</w:t>
      </w:r>
      <w:r>
        <w:t>to</w:t>
      </w:r>
      <w:r w:rsidRPr="002B35FD">
        <w:t xml:space="preserve"> -80</w:t>
      </w:r>
      <w:r>
        <w:rPr>
          <w:vertAlign w:val="superscript"/>
        </w:rPr>
        <w:t>o</w:t>
      </w:r>
      <w:r w:rsidRPr="002B35FD">
        <w:t>C freezer for further use.</w:t>
      </w:r>
      <w:bookmarkEnd w:id="610"/>
      <w:bookmarkEnd w:id="611"/>
      <w:bookmarkEnd w:id="622"/>
      <w:bookmarkEnd w:id="623"/>
      <w:bookmarkEnd w:id="624"/>
      <w:bookmarkEnd w:id="625"/>
      <w:bookmarkEnd w:id="626"/>
      <w:bookmarkEnd w:id="627"/>
      <w:bookmarkEnd w:id="628"/>
      <w:bookmarkEnd w:id="629"/>
      <w:bookmarkEnd w:id="630"/>
      <w:bookmarkEnd w:id="631"/>
      <w:bookmarkEnd w:id="632"/>
      <w:r w:rsidRPr="003D306D">
        <w:rPr>
          <w:rStyle w:val="Normal1"/>
          <w:b/>
          <w:szCs w:val="23"/>
        </w:rPr>
        <w:t xml:space="preserve">   </w:t>
      </w:r>
    </w:p>
    <w:p w:rsidR="006179E6" w:rsidRDefault="005B5CD4" w:rsidP="006179E6">
      <w:pPr>
        <w:pStyle w:val="Heading2"/>
        <w:rPr>
          <w:kern w:val="0"/>
        </w:rPr>
      </w:pPr>
      <w:bookmarkStart w:id="633" w:name="_Toc329874903"/>
      <w:bookmarkStart w:id="634" w:name="_Toc341038808"/>
      <w:bookmarkStart w:id="635" w:name="_Toc370678330"/>
      <w:bookmarkStart w:id="636" w:name="_Toc310948187"/>
      <w:bookmarkStart w:id="637" w:name="_Toc328937039"/>
      <w:r>
        <w:rPr>
          <w:kern w:val="0"/>
        </w:rPr>
        <w:t>2.2.5</w:t>
      </w:r>
      <w:r w:rsidR="006179E6" w:rsidRPr="003D306D">
        <w:rPr>
          <w:kern w:val="0"/>
        </w:rPr>
        <w:t>. Quantifying viral titres</w:t>
      </w:r>
      <w:bookmarkEnd w:id="633"/>
      <w:bookmarkEnd w:id="634"/>
      <w:bookmarkEnd w:id="635"/>
      <w:r w:rsidR="006179E6" w:rsidRPr="003D306D">
        <w:rPr>
          <w:kern w:val="0"/>
        </w:rPr>
        <w:t xml:space="preserve"> </w:t>
      </w:r>
      <w:bookmarkStart w:id="638" w:name="_Toc329874904"/>
      <w:bookmarkStart w:id="639" w:name="_Toc341038809"/>
    </w:p>
    <w:p w:rsidR="006179E6" w:rsidRPr="003D306D" w:rsidRDefault="006179E6" w:rsidP="006179E6">
      <w:pPr>
        <w:pStyle w:val="Heading3"/>
        <w:rPr>
          <w:kern w:val="0"/>
        </w:rPr>
      </w:pPr>
      <w:bookmarkStart w:id="640" w:name="_Toc370678331"/>
      <w:r w:rsidRPr="003D306D">
        <w:rPr>
          <w:kern w:val="0"/>
        </w:rPr>
        <w:t>2.</w:t>
      </w:r>
      <w:r>
        <w:rPr>
          <w:kern w:val="0"/>
        </w:rPr>
        <w:t>2.</w:t>
      </w:r>
      <w:r w:rsidR="005B5CD4">
        <w:rPr>
          <w:kern w:val="0"/>
        </w:rPr>
        <w:t>5</w:t>
      </w:r>
      <w:r w:rsidRPr="003D306D">
        <w:rPr>
          <w:kern w:val="0"/>
        </w:rPr>
        <w:t>.1. Titration by flow cytometry</w:t>
      </w:r>
      <w:bookmarkEnd w:id="636"/>
      <w:bookmarkEnd w:id="637"/>
      <w:bookmarkEnd w:id="638"/>
      <w:bookmarkEnd w:id="639"/>
      <w:bookmarkEnd w:id="640"/>
    </w:p>
    <w:p w:rsidR="006179E6" w:rsidRPr="005916DD" w:rsidRDefault="006179E6" w:rsidP="006179E6">
      <w:pPr>
        <w:autoSpaceDE w:val="0"/>
        <w:autoSpaceDN w:val="0"/>
        <w:adjustRightInd w:val="0"/>
        <w:rPr>
          <w:rStyle w:val="Normal1"/>
        </w:rPr>
      </w:pPr>
      <w:r>
        <w:rPr>
          <w:rStyle w:val="Normal1"/>
        </w:rPr>
        <w:t xml:space="preserve">Flow cytometry was used to determine the titre of LVs based on biological function of the vectors via </w:t>
      </w:r>
      <w:r w:rsidRPr="00AD3BEF">
        <w:rPr>
          <w:rStyle w:val="Normal1"/>
          <w:i/>
        </w:rPr>
        <w:t>eGFP</w:t>
      </w:r>
      <w:r>
        <w:rPr>
          <w:rStyle w:val="Normal1"/>
        </w:rPr>
        <w:t xml:space="preserve"> expression. A volume of 2 ml supplemented</w:t>
      </w:r>
      <w:r w:rsidRPr="005916DD">
        <w:rPr>
          <w:rStyle w:val="Normal1"/>
        </w:rPr>
        <w:t xml:space="preserve"> DMEM </w:t>
      </w:r>
      <w:r>
        <w:rPr>
          <w:rStyle w:val="Normal1"/>
        </w:rPr>
        <w:t xml:space="preserve">containing </w:t>
      </w:r>
      <w:r w:rsidRPr="005916DD">
        <w:rPr>
          <w:rStyle w:val="Normal1"/>
        </w:rPr>
        <w:t>10</w:t>
      </w:r>
      <w:r>
        <w:rPr>
          <w:rStyle w:val="Normal1"/>
          <w:vertAlign w:val="superscript"/>
        </w:rPr>
        <w:t>5</w:t>
      </w:r>
      <w:r>
        <w:rPr>
          <w:rStyle w:val="Normal1"/>
        </w:rPr>
        <w:t xml:space="preserve"> HeLa cells </w:t>
      </w:r>
      <w:r w:rsidRPr="005916DD">
        <w:rPr>
          <w:rStyle w:val="Normal1"/>
        </w:rPr>
        <w:t>were plated in</w:t>
      </w:r>
      <w:r>
        <w:rPr>
          <w:rStyle w:val="Normal1"/>
        </w:rPr>
        <w:t>to each well of</w:t>
      </w:r>
      <w:r w:rsidRPr="005916DD">
        <w:rPr>
          <w:rStyle w:val="Normal1"/>
        </w:rPr>
        <w:t xml:space="preserve"> 6-well plates (Fisher Scientific, UK). Cells were cultured at 37</w:t>
      </w:r>
      <w:r w:rsidRPr="005916DD">
        <w:rPr>
          <w:rStyle w:val="Normal1"/>
          <w:vertAlign w:val="superscript"/>
        </w:rPr>
        <w:t>o</w:t>
      </w:r>
      <w:r w:rsidRPr="005916DD">
        <w:rPr>
          <w:rStyle w:val="Normal1"/>
        </w:rPr>
        <w:t xml:space="preserve">C in </w:t>
      </w:r>
      <w:r>
        <w:rPr>
          <w:rStyle w:val="Normal1"/>
        </w:rPr>
        <w:t xml:space="preserve">a </w:t>
      </w:r>
      <w:r w:rsidRPr="005916DD">
        <w:rPr>
          <w:rStyle w:val="Normal1"/>
        </w:rPr>
        <w:t>5% CO</w:t>
      </w:r>
      <w:r w:rsidRPr="005916DD">
        <w:rPr>
          <w:rStyle w:val="Normal1"/>
          <w:vertAlign w:val="subscript"/>
        </w:rPr>
        <w:t>2</w:t>
      </w:r>
      <w:r w:rsidRPr="005916DD">
        <w:rPr>
          <w:rStyle w:val="Normal1"/>
        </w:rPr>
        <w:t xml:space="preserve"> incubator </w:t>
      </w:r>
      <w:r>
        <w:rPr>
          <w:rStyle w:val="Normal1"/>
        </w:rPr>
        <w:t>for overnight. Prior to transduction, the old medium was replaced with</w:t>
      </w:r>
      <w:r w:rsidRPr="005916DD">
        <w:rPr>
          <w:rStyle w:val="Normal1"/>
        </w:rPr>
        <w:t xml:space="preserve"> 1 ml/well of </w:t>
      </w:r>
      <w:r>
        <w:rPr>
          <w:rStyle w:val="Normal1"/>
        </w:rPr>
        <w:t>supplemented</w:t>
      </w:r>
      <w:r w:rsidRPr="005916DD">
        <w:rPr>
          <w:rStyle w:val="Normal1"/>
        </w:rPr>
        <w:t xml:space="preserve"> DMEM </w:t>
      </w:r>
      <w:r>
        <w:rPr>
          <w:rStyle w:val="Normal1"/>
        </w:rPr>
        <w:t>containing</w:t>
      </w:r>
      <w:r w:rsidRPr="005916DD">
        <w:rPr>
          <w:rStyle w:val="Normal1"/>
        </w:rPr>
        <w:t xml:space="preserve"> 8 μg/ml polybrene to enhance the efficiency of transduction. Another 1 ml of vector serial </w:t>
      </w:r>
      <w:r>
        <w:rPr>
          <w:rStyle w:val="Normal1"/>
        </w:rPr>
        <w:t xml:space="preserve">10-fold </w:t>
      </w:r>
      <w:r w:rsidRPr="005916DD">
        <w:rPr>
          <w:rStyle w:val="Normal1"/>
        </w:rPr>
        <w:t>dilutions (10</w:t>
      </w:r>
      <w:r w:rsidRPr="005916DD">
        <w:rPr>
          <w:rStyle w:val="Normal1"/>
          <w:vertAlign w:val="superscript"/>
        </w:rPr>
        <w:t>-3</w:t>
      </w:r>
      <w:r>
        <w:rPr>
          <w:rStyle w:val="Normal1"/>
        </w:rPr>
        <w:t xml:space="preserve">, </w:t>
      </w:r>
      <w:r w:rsidRPr="005916DD">
        <w:rPr>
          <w:rStyle w:val="Normal1"/>
        </w:rPr>
        <w:t>10</w:t>
      </w:r>
      <w:r w:rsidRPr="005916DD">
        <w:rPr>
          <w:rStyle w:val="Normal1"/>
          <w:vertAlign w:val="superscript"/>
        </w:rPr>
        <w:t>-4</w:t>
      </w:r>
      <w:r>
        <w:rPr>
          <w:rStyle w:val="Normal1"/>
        </w:rPr>
        <w:t xml:space="preserve">, </w:t>
      </w:r>
      <w:r w:rsidRPr="005916DD">
        <w:rPr>
          <w:rStyle w:val="Normal1"/>
        </w:rPr>
        <w:t>10</w:t>
      </w:r>
      <w:r>
        <w:rPr>
          <w:rStyle w:val="Normal1"/>
          <w:vertAlign w:val="superscript"/>
        </w:rPr>
        <w:t>-</w:t>
      </w:r>
      <w:r w:rsidRPr="005916DD">
        <w:rPr>
          <w:rStyle w:val="Normal1"/>
          <w:vertAlign w:val="superscript"/>
        </w:rPr>
        <w:t>5</w:t>
      </w:r>
      <w:r>
        <w:rPr>
          <w:rStyle w:val="Normal1"/>
        </w:rPr>
        <w:t>,</w:t>
      </w:r>
      <w:r w:rsidRPr="005916DD">
        <w:rPr>
          <w:rStyle w:val="Normal1"/>
        </w:rPr>
        <w:t xml:space="preserve"> and 10</w:t>
      </w:r>
      <w:r w:rsidRPr="005916DD">
        <w:rPr>
          <w:rStyle w:val="Normal1"/>
          <w:vertAlign w:val="superscript"/>
        </w:rPr>
        <w:t>-6</w:t>
      </w:r>
      <w:r w:rsidRPr="005916DD">
        <w:rPr>
          <w:rStyle w:val="Normal1"/>
        </w:rPr>
        <w:t xml:space="preserve">) in </w:t>
      </w:r>
      <w:r>
        <w:rPr>
          <w:rStyle w:val="Normal1"/>
        </w:rPr>
        <w:t>supplemented</w:t>
      </w:r>
      <w:r w:rsidRPr="005916DD">
        <w:rPr>
          <w:rStyle w:val="Normal1"/>
        </w:rPr>
        <w:t xml:space="preserve"> DMEM was </w:t>
      </w:r>
      <w:r>
        <w:rPr>
          <w:rStyle w:val="Normal1"/>
        </w:rPr>
        <w:t xml:space="preserve">then </w:t>
      </w:r>
      <w:r w:rsidRPr="005916DD">
        <w:rPr>
          <w:rStyle w:val="Normal1"/>
        </w:rPr>
        <w:t xml:space="preserve">transferred to each well and 1 ml </w:t>
      </w:r>
      <w:r>
        <w:rPr>
          <w:rStyle w:val="Normal1"/>
        </w:rPr>
        <w:t>supplemented</w:t>
      </w:r>
      <w:r w:rsidRPr="005916DD">
        <w:rPr>
          <w:rStyle w:val="Normal1"/>
        </w:rPr>
        <w:t xml:space="preserve"> DMEM was added to the mock</w:t>
      </w:r>
      <w:r>
        <w:rPr>
          <w:rStyle w:val="Normal1"/>
        </w:rPr>
        <w:t xml:space="preserve"> well as a negative control</w:t>
      </w:r>
      <w:r w:rsidRPr="005916DD">
        <w:rPr>
          <w:rStyle w:val="Normal1"/>
        </w:rPr>
        <w:t xml:space="preserve">. Cells were harvested 72 hours </w:t>
      </w:r>
      <w:r>
        <w:rPr>
          <w:rStyle w:val="Normal1"/>
        </w:rPr>
        <w:t>post-</w:t>
      </w:r>
      <w:r w:rsidRPr="005916DD">
        <w:rPr>
          <w:rStyle w:val="Normal1"/>
        </w:rPr>
        <w:t>transduction by trypsin</w:t>
      </w:r>
      <w:r>
        <w:rPr>
          <w:rStyle w:val="Normal1"/>
        </w:rPr>
        <w:t xml:space="preserve">isation </w:t>
      </w:r>
      <w:r w:rsidRPr="005916DD">
        <w:rPr>
          <w:rStyle w:val="Normal1"/>
        </w:rPr>
        <w:t>for 2-5 minutes following centrifugation at 1000 rpm for 5 minutes. Cell pellets were resuspended and fixed in 300 μl of 1% paraformaldehyde (PFA)</w:t>
      </w:r>
      <w:r>
        <w:rPr>
          <w:rStyle w:val="Normal1"/>
        </w:rPr>
        <w:t xml:space="preserve"> (see </w:t>
      </w:r>
      <w:r w:rsidRPr="00F6016D">
        <w:rPr>
          <w:rStyle w:val="Normal1"/>
        </w:rPr>
        <w:t>Appendix 2</w:t>
      </w:r>
      <w:r>
        <w:rPr>
          <w:rStyle w:val="Normal1"/>
        </w:rPr>
        <w:t>)</w:t>
      </w:r>
      <w:r w:rsidRPr="005916DD">
        <w:rPr>
          <w:rStyle w:val="Normal1"/>
        </w:rPr>
        <w:t xml:space="preserve">. </w:t>
      </w:r>
      <w:r>
        <w:rPr>
          <w:rStyle w:val="Normal1"/>
        </w:rPr>
        <w:t>F</w:t>
      </w:r>
      <w:r w:rsidRPr="005916DD">
        <w:rPr>
          <w:rStyle w:val="Normal1"/>
        </w:rPr>
        <w:t xml:space="preserve">low cytometry </w:t>
      </w:r>
      <w:r>
        <w:rPr>
          <w:rStyle w:val="Normal1"/>
        </w:rPr>
        <w:t>was subsequently performed on</w:t>
      </w:r>
      <w:r w:rsidRPr="005916DD">
        <w:rPr>
          <w:rStyle w:val="Normal1"/>
        </w:rPr>
        <w:t xml:space="preserve"> a FACS Canto</w:t>
      </w:r>
      <w:r>
        <w:rPr>
          <w:rStyle w:val="Normal1"/>
        </w:rPr>
        <w:t xml:space="preserve"> </w:t>
      </w:r>
      <w:r w:rsidRPr="005916DD">
        <w:rPr>
          <w:rStyle w:val="Normal1"/>
        </w:rPr>
        <w:t>II machine (</w:t>
      </w:r>
      <w:r w:rsidRPr="005916DD">
        <w:t>BD Biosciences, UK)</w:t>
      </w:r>
      <w:r>
        <w:rPr>
          <w:rStyle w:val="Normal1"/>
        </w:rPr>
        <w:t xml:space="preserve"> and data were analysed by BD FACSDiva software </w:t>
      </w:r>
      <w:r w:rsidRPr="005916DD">
        <w:rPr>
          <w:rStyle w:val="Normal1"/>
        </w:rPr>
        <w:t>(</w:t>
      </w:r>
      <w:r w:rsidRPr="005916DD">
        <w:t>BD Biosciences, UK)</w:t>
      </w:r>
      <w:r w:rsidRPr="005916DD">
        <w:rPr>
          <w:rStyle w:val="Normal1"/>
        </w:rPr>
        <w:t>.</w:t>
      </w:r>
      <w:r>
        <w:rPr>
          <w:rStyle w:val="Normal1"/>
        </w:rPr>
        <w:t xml:space="preserve"> A</w:t>
      </w:r>
      <w:r w:rsidRPr="00786AB0">
        <w:t xml:space="preserve"> plot showing forward scattered light area </w:t>
      </w:r>
      <w:r>
        <w:t>versus</w:t>
      </w:r>
      <w:r w:rsidRPr="00786AB0">
        <w:t xml:space="preserve"> s</w:t>
      </w:r>
      <w:r>
        <w:t>ide scattered light area</w:t>
      </w:r>
      <w:r w:rsidRPr="00786AB0">
        <w:t xml:space="preserve"> </w:t>
      </w:r>
      <w:r>
        <w:t>was used to determine</w:t>
      </w:r>
      <w:r w:rsidRPr="00786AB0">
        <w:t xml:space="preserve"> the </w:t>
      </w:r>
      <w:r>
        <w:t>viable cell</w:t>
      </w:r>
      <w:r w:rsidRPr="00786AB0">
        <w:t xml:space="preserve"> population</w:t>
      </w:r>
      <w:r>
        <w:t xml:space="preserve">. In another </w:t>
      </w:r>
      <w:r>
        <w:rPr>
          <w:rStyle w:val="Normal1"/>
        </w:rPr>
        <w:t>fluorescent plot,</w:t>
      </w:r>
      <w:r w:rsidRPr="005916DD">
        <w:rPr>
          <w:rStyle w:val="Normal1"/>
        </w:rPr>
        <w:t xml:space="preserve"> </w:t>
      </w:r>
      <w:r>
        <w:t>m</w:t>
      </w:r>
      <w:r>
        <w:rPr>
          <w:rStyle w:val="Normal1"/>
        </w:rPr>
        <w:t xml:space="preserve">ock sample was used to set the live </w:t>
      </w:r>
      <w:r>
        <w:rPr>
          <w:rStyle w:val="Normal1"/>
        </w:rPr>
        <w:lastRenderedPageBreak/>
        <w:t xml:space="preserve">cell threshold and </w:t>
      </w:r>
      <w:r w:rsidRPr="005916DD">
        <w:rPr>
          <w:rStyle w:val="Normal1"/>
        </w:rPr>
        <w:t xml:space="preserve">negative </w:t>
      </w:r>
      <w:r>
        <w:rPr>
          <w:rStyle w:val="Normal1"/>
        </w:rPr>
        <w:t xml:space="preserve">cell </w:t>
      </w:r>
      <w:r w:rsidRPr="005916DD">
        <w:rPr>
          <w:rStyle w:val="Normal1"/>
        </w:rPr>
        <w:t>population</w:t>
      </w:r>
      <w:r>
        <w:rPr>
          <w:rStyle w:val="Normal1"/>
        </w:rPr>
        <w:t>. Transduced sample dilutions produc</w:t>
      </w:r>
      <w:r w:rsidRPr="005916DD">
        <w:rPr>
          <w:rStyle w:val="Normal1"/>
        </w:rPr>
        <w:t xml:space="preserve">ing </w:t>
      </w:r>
      <w:r>
        <w:rPr>
          <w:rStyle w:val="Normal1"/>
        </w:rPr>
        <w:t xml:space="preserve">a range of </w:t>
      </w:r>
      <w:r w:rsidRPr="005916DD">
        <w:rPr>
          <w:rStyle w:val="Normal1"/>
        </w:rPr>
        <w:t>1-10</w:t>
      </w:r>
      <w:r>
        <w:rPr>
          <w:rStyle w:val="Normal1"/>
        </w:rPr>
        <w:t xml:space="preserve"> </w:t>
      </w:r>
      <w:r w:rsidRPr="005916DD">
        <w:rPr>
          <w:rStyle w:val="Normal1"/>
        </w:rPr>
        <w:t xml:space="preserve">% </w:t>
      </w:r>
      <w:r>
        <w:rPr>
          <w:rStyle w:val="Normal1"/>
        </w:rPr>
        <w:t>eGFP+</w:t>
      </w:r>
      <w:r w:rsidRPr="005916DD">
        <w:rPr>
          <w:rStyle w:val="Normal1"/>
        </w:rPr>
        <w:t xml:space="preserve"> cells were chosen to calculate viral titres (eGFP transducing units/ml) following the formula: </w:t>
      </w:r>
    </w:p>
    <w:p w:rsidR="006179E6" w:rsidRPr="005916DD" w:rsidRDefault="006179E6" w:rsidP="006179E6">
      <w:pPr>
        <w:autoSpaceDE w:val="0"/>
        <w:autoSpaceDN w:val="0"/>
        <w:adjustRightInd w:val="0"/>
        <w:spacing w:before="0" w:beforeAutospacing="0"/>
        <w:jc w:val="center"/>
        <w:rPr>
          <w:rStyle w:val="Normal1"/>
        </w:rPr>
      </w:pPr>
      <w:r w:rsidRPr="005916DD">
        <w:rPr>
          <w:rStyle w:val="Normal1"/>
        </w:rPr>
        <w:t>Viral titre = % eGFP</w:t>
      </w:r>
      <w:r w:rsidRPr="0059471C">
        <w:rPr>
          <w:rStyle w:val="Normal1"/>
        </w:rPr>
        <w:t>+</w:t>
      </w:r>
      <w:r w:rsidRPr="005916DD">
        <w:rPr>
          <w:rStyle w:val="Normal1"/>
        </w:rPr>
        <w:t xml:space="preserve"> cells x 10</w:t>
      </w:r>
      <w:r w:rsidRPr="005916DD">
        <w:rPr>
          <w:rStyle w:val="Normal1"/>
          <w:vertAlign w:val="superscript"/>
        </w:rPr>
        <w:t>5</w:t>
      </w:r>
      <w:r w:rsidRPr="005916DD">
        <w:rPr>
          <w:rStyle w:val="Normal1"/>
        </w:rPr>
        <w:t xml:space="preserve"> seeded cells x 1/vector dilution</w:t>
      </w:r>
    </w:p>
    <w:p w:rsidR="006179E6" w:rsidRPr="003D306D" w:rsidRDefault="006179E6" w:rsidP="006179E6">
      <w:pPr>
        <w:pStyle w:val="Heading3"/>
        <w:rPr>
          <w:kern w:val="0"/>
        </w:rPr>
      </w:pPr>
      <w:bookmarkStart w:id="641" w:name="_Toc329874905"/>
      <w:bookmarkStart w:id="642" w:name="_Toc341038810"/>
      <w:bookmarkStart w:id="643" w:name="_Toc370678332"/>
      <w:r>
        <w:rPr>
          <w:kern w:val="0"/>
        </w:rPr>
        <w:t>2.2.</w:t>
      </w:r>
      <w:r w:rsidR="005B5CD4">
        <w:rPr>
          <w:kern w:val="0"/>
        </w:rPr>
        <w:t>5</w:t>
      </w:r>
      <w:r w:rsidRPr="003D306D">
        <w:rPr>
          <w:kern w:val="0"/>
        </w:rPr>
        <w:t>.2. Titration by quantitative PCR</w:t>
      </w:r>
      <w:r>
        <w:rPr>
          <w:kern w:val="0"/>
        </w:rPr>
        <w:t>s</w:t>
      </w:r>
      <w:r w:rsidRPr="003D306D">
        <w:rPr>
          <w:kern w:val="0"/>
        </w:rPr>
        <w:t xml:space="preserve"> (qPCR</w:t>
      </w:r>
      <w:r>
        <w:rPr>
          <w:kern w:val="0"/>
        </w:rPr>
        <w:t>s</w:t>
      </w:r>
      <w:r w:rsidRPr="003D306D">
        <w:rPr>
          <w:kern w:val="0"/>
        </w:rPr>
        <w:t>)</w:t>
      </w:r>
      <w:bookmarkEnd w:id="641"/>
      <w:bookmarkEnd w:id="642"/>
      <w:bookmarkEnd w:id="643"/>
    </w:p>
    <w:p w:rsidR="006179E6" w:rsidRDefault="006179E6" w:rsidP="006179E6">
      <w:pPr>
        <w:rPr>
          <w:rStyle w:val="Normal1"/>
        </w:rPr>
      </w:pPr>
      <w:r w:rsidRPr="005916DD">
        <w:rPr>
          <w:rStyle w:val="Normal1"/>
        </w:rPr>
        <w:t>qPCR</w:t>
      </w:r>
      <w:r>
        <w:rPr>
          <w:rStyle w:val="Normal1"/>
        </w:rPr>
        <w:t>s were</w:t>
      </w:r>
      <w:r w:rsidRPr="005916DD">
        <w:rPr>
          <w:rStyle w:val="Normal1"/>
        </w:rPr>
        <w:t xml:space="preserve"> used to determine </w:t>
      </w:r>
      <w:r>
        <w:rPr>
          <w:rStyle w:val="Normal1"/>
        </w:rPr>
        <w:t>the number</w:t>
      </w:r>
      <w:r w:rsidRPr="005916DD">
        <w:rPr>
          <w:rStyle w:val="Normal1"/>
        </w:rPr>
        <w:t xml:space="preserve"> of viral DNA copies. HeLa cells were seeded, </w:t>
      </w:r>
      <w:r>
        <w:rPr>
          <w:rStyle w:val="Normal1"/>
        </w:rPr>
        <w:t>maintained</w:t>
      </w:r>
      <w:r w:rsidRPr="005916DD">
        <w:rPr>
          <w:rStyle w:val="Normal1"/>
        </w:rPr>
        <w:t xml:space="preserve">, and transduced with LVs </w:t>
      </w:r>
      <w:r>
        <w:rPr>
          <w:rStyle w:val="Normal1"/>
        </w:rPr>
        <w:t>in similar manner to those for</w:t>
      </w:r>
      <w:r w:rsidRPr="005916DD">
        <w:rPr>
          <w:rStyle w:val="Normal1"/>
        </w:rPr>
        <w:t xml:space="preserve"> titration by flow cytometry; however</w:t>
      </w:r>
      <w:r>
        <w:rPr>
          <w:rStyle w:val="Normal1"/>
        </w:rPr>
        <w:t>,</w:t>
      </w:r>
      <w:r w:rsidRPr="005916DD">
        <w:rPr>
          <w:rStyle w:val="Normal1"/>
        </w:rPr>
        <w:t xml:space="preserve"> only 2 vector dilutions (5x10</w:t>
      </w:r>
      <w:r w:rsidRPr="005916DD">
        <w:rPr>
          <w:rStyle w:val="Normal1"/>
          <w:vertAlign w:val="superscript"/>
        </w:rPr>
        <w:t>-4</w:t>
      </w:r>
      <w:r w:rsidRPr="005916DD">
        <w:rPr>
          <w:rStyle w:val="Normal1"/>
        </w:rPr>
        <w:t xml:space="preserve"> and 5x10</w:t>
      </w:r>
      <w:r w:rsidRPr="005916DD">
        <w:rPr>
          <w:rStyle w:val="Normal1"/>
          <w:vertAlign w:val="superscript"/>
        </w:rPr>
        <w:t>-5</w:t>
      </w:r>
      <w:r>
        <w:rPr>
          <w:rStyle w:val="Normal1"/>
        </w:rPr>
        <w:t>) were used. C</w:t>
      </w:r>
      <w:r w:rsidRPr="005916DD">
        <w:rPr>
          <w:rStyle w:val="Normal1"/>
        </w:rPr>
        <w:t xml:space="preserve">ells were harvested </w:t>
      </w:r>
      <w:r>
        <w:rPr>
          <w:rStyle w:val="Normal1"/>
        </w:rPr>
        <w:t>after 24 hours following vector transduction by trypsinis</w:t>
      </w:r>
      <w:r w:rsidRPr="005916DD">
        <w:rPr>
          <w:rStyle w:val="Normal1"/>
        </w:rPr>
        <w:t xml:space="preserve">ation for 2-5 minutes, spun at 300 </w:t>
      </w:r>
      <w:r w:rsidRPr="005916DD">
        <w:rPr>
          <w:rStyle w:val="Normal1"/>
          <w:i/>
        </w:rPr>
        <w:t>g</w:t>
      </w:r>
      <w:r w:rsidRPr="005916DD">
        <w:rPr>
          <w:rStyle w:val="Normal1"/>
        </w:rPr>
        <w:t xml:space="preserve"> for 5 minutes, resuspended in 500 μl 1X PBS, spun again, and kept in 200 μl 1X PBS. The cell genome was </w:t>
      </w:r>
      <w:r>
        <w:rPr>
          <w:rStyle w:val="Normal1"/>
        </w:rPr>
        <w:t xml:space="preserve">then </w:t>
      </w:r>
      <w:r w:rsidRPr="005916DD">
        <w:rPr>
          <w:rStyle w:val="Normal1"/>
        </w:rPr>
        <w:t xml:space="preserve">extracted by QIAgen DNeasy Blood and Tissue kit following the manufacturer’s instructions. </w:t>
      </w:r>
    </w:p>
    <w:p w:rsidR="006179E6" w:rsidRDefault="006179E6" w:rsidP="006179E6">
      <w:pPr>
        <w:rPr>
          <w:rStyle w:val="Normal1"/>
        </w:rPr>
      </w:pPr>
      <w:r w:rsidRPr="005916DD">
        <w:rPr>
          <w:rStyle w:val="Normal1"/>
        </w:rPr>
        <w:t xml:space="preserve">Two qPCRs were </w:t>
      </w:r>
      <w:r>
        <w:rPr>
          <w:rStyle w:val="Normal1"/>
        </w:rPr>
        <w:t xml:space="preserve">subsequently </w:t>
      </w:r>
      <w:r w:rsidRPr="005916DD">
        <w:rPr>
          <w:rStyle w:val="Normal1"/>
        </w:rPr>
        <w:t xml:space="preserve">set up: (1) Determination of viral DNA copies in a 20 μl volume reaction containing 0.1 μM each forward/reverse primer of lentiviral late reverse transcripts (LRTs), 6.25 μl extracted DNA, and 1X SYBR Green </w:t>
      </w:r>
      <w:r>
        <w:rPr>
          <w:rStyle w:val="Normal1"/>
        </w:rPr>
        <w:t xml:space="preserve">qPCR </w:t>
      </w:r>
      <w:r w:rsidRPr="005916DD">
        <w:rPr>
          <w:rStyle w:val="Normal1"/>
        </w:rPr>
        <w:t xml:space="preserve">master mix; (2) Determination of </w:t>
      </w:r>
      <w:r>
        <w:rPr>
          <w:rStyle w:val="Normal1"/>
        </w:rPr>
        <w:t xml:space="preserve">the </w:t>
      </w:r>
      <w:r w:rsidRPr="005916DD">
        <w:rPr>
          <w:rStyle w:val="Normal1"/>
        </w:rPr>
        <w:t>total cell number in a 2</w:t>
      </w:r>
      <w:r>
        <w:rPr>
          <w:rStyle w:val="Normal1"/>
        </w:rPr>
        <w:t>0 μl volume reaction containing</w:t>
      </w:r>
      <w:r w:rsidRPr="005916DD">
        <w:rPr>
          <w:rStyle w:val="Normal1"/>
        </w:rPr>
        <w:t xml:space="preserve"> 0.1 μM each forward/reverse primer of β-actin, 0.2 μM β-actin probe (Applied Biosystems, </w:t>
      </w:r>
      <w:r>
        <w:rPr>
          <w:rStyle w:val="Normal1"/>
        </w:rPr>
        <w:t xml:space="preserve">California, </w:t>
      </w:r>
      <w:r w:rsidRPr="005916DD">
        <w:rPr>
          <w:rStyle w:val="Normal1"/>
        </w:rPr>
        <w:t>USA), 5 μl extracted DNA, and 1X Taqman master mix. Both reactions were initially denatured at 95</w:t>
      </w:r>
      <w:r w:rsidRPr="005916DD">
        <w:rPr>
          <w:rStyle w:val="Normal1"/>
          <w:vertAlign w:val="superscript"/>
        </w:rPr>
        <w:t>o</w:t>
      </w:r>
      <w:r>
        <w:rPr>
          <w:rStyle w:val="Normal1"/>
        </w:rPr>
        <w:t xml:space="preserve">C for 10 minutes then run for </w:t>
      </w:r>
      <w:r w:rsidRPr="005916DD">
        <w:rPr>
          <w:rStyle w:val="Normal1"/>
        </w:rPr>
        <w:t>50 cycles in a Rotor-Gene Q</w:t>
      </w:r>
      <w:r>
        <w:rPr>
          <w:rStyle w:val="Normal1"/>
        </w:rPr>
        <w:t xml:space="preserve"> (QIAgen, UK)</w:t>
      </w:r>
      <w:r w:rsidRPr="005916DD">
        <w:rPr>
          <w:rStyle w:val="Normal1"/>
        </w:rPr>
        <w:t>. Each cycle was set up at 95</w:t>
      </w:r>
      <w:r w:rsidRPr="005916DD">
        <w:rPr>
          <w:rStyle w:val="Normal1"/>
          <w:vertAlign w:val="superscript"/>
        </w:rPr>
        <w:t>o</w:t>
      </w:r>
      <w:r w:rsidRPr="005916DD">
        <w:rPr>
          <w:rStyle w:val="Normal1"/>
        </w:rPr>
        <w:t>C for 15 seconds followed by 60</w:t>
      </w:r>
      <w:r w:rsidRPr="005916DD">
        <w:rPr>
          <w:rStyle w:val="Normal1"/>
          <w:vertAlign w:val="superscript"/>
        </w:rPr>
        <w:t>o</w:t>
      </w:r>
      <w:r w:rsidRPr="005916DD">
        <w:rPr>
          <w:rStyle w:val="Normal1"/>
        </w:rPr>
        <w:t xml:space="preserve">C for 45 seconds. </w:t>
      </w:r>
      <w:r>
        <w:rPr>
          <w:rStyle w:val="Normal1"/>
        </w:rPr>
        <w:t xml:space="preserve">Data were collected and analysed by Rotor-Gene Q series software </w:t>
      </w:r>
      <w:r>
        <w:rPr>
          <w:rStyle w:val="Normal1"/>
        </w:rPr>
        <w:lastRenderedPageBreak/>
        <w:t xml:space="preserve">(QIAgen, UK). </w:t>
      </w:r>
      <w:r w:rsidRPr="005916DD">
        <w:rPr>
          <w:rStyle w:val="Normal1"/>
        </w:rPr>
        <w:t>Viral titres (</w:t>
      </w:r>
      <w:r>
        <w:rPr>
          <w:rStyle w:val="Normal1"/>
        </w:rPr>
        <w:t xml:space="preserve">viral </w:t>
      </w:r>
      <w:r w:rsidRPr="005916DD">
        <w:rPr>
          <w:rStyle w:val="Normal1"/>
        </w:rPr>
        <w:t xml:space="preserve">DNA copies/ml) were </w:t>
      </w:r>
      <w:r>
        <w:rPr>
          <w:rStyle w:val="Normal1"/>
        </w:rPr>
        <w:t>an</w:t>
      </w:r>
      <w:r w:rsidRPr="005916DD">
        <w:rPr>
          <w:rStyle w:val="Normal1"/>
        </w:rPr>
        <w:t xml:space="preserve"> average of titres at 2 dilutions and were calculated based on the following formula:</w:t>
      </w:r>
      <w:bookmarkStart w:id="644" w:name="_Toc329874906"/>
      <w:bookmarkStart w:id="645" w:name="_Toc341038811"/>
      <w:bookmarkStart w:id="646" w:name="_Toc310948189"/>
      <w:bookmarkStart w:id="647" w:name="_Toc328937041"/>
    </w:p>
    <w:p w:rsidR="0072326C" w:rsidRDefault="00DB0C88" w:rsidP="006179E6">
      <w:pPr>
        <w:rPr>
          <w:rStyle w:val="Normal1"/>
        </w:rPr>
      </w:pPr>
      <w:r>
        <w:rPr>
          <w:noProof/>
          <w:lang w:eastAsia="en-GB"/>
        </w:rPr>
        <w:pict>
          <v:group id="Group 41" o:spid="_x0000_s1061" style="position:absolute;left:0;text-align:left;margin-left:-16.25pt;margin-top:-9.15pt;width:438.75pt;height:66.15pt;z-index:-251662336" coordorigin="1905,11655" coordsize="9150,1323" wrapcoords="4615 0 4615 21355 10892 21355 10892 0 461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">
            <v:shape id="Text Box 42" o:spid="_x0000_s1062" type="#_x0000_t202" style="position:absolute;left:1905;top:11830;width:9150;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V7QsIA&#10;AADdAAAADwAAAGRycy9kb3ducmV2LnhtbESPTWvCQBCG7wX/wzJCb3VTESnRVUpB8CCIqXgesmMS&#10;zM5us2sS/33nIHibYd6PZ9bb0bWqpy42ng18zjJQxKW3DVcGzr+7jy9QMSFbbD2TgQdF2G4mb2vM&#10;rR/4RH2RKiUhHHM0UKcUcq1jWZPDOPOBWG5X3zlMsnaVth0OEu5aPc+ypXbYsDTUGOinpvJW3J2U&#10;FMPQh/ZS/eHifDse8HgKy96Y9+n4vQKVaEwv8dO9t4K/yIRfvpER9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ZXtCwgAAAN0AAAAPAAAAAAAAAAAAAAAAAJgCAABkcnMvZG93&#10;bnJldi54bWxQSwUGAAAAAAQABAD1AAAAhwMAAAAA&#10;" filled="f" fillcolor="#ffff85" stroked="f">
              <v:textbox>
                <w:txbxContent>
                  <w:p w:rsidR="00466BDA" w:rsidRPr="003A4BF3" w:rsidRDefault="00466BDA" w:rsidP="006179E6">
                    <w:pPr>
                      <w:jc w:val="center"/>
                    </w:pPr>
                    <w:r>
                      <w:rPr>
                        <w:rFonts w:eastAsia="Times New Roman"/>
                      </w:rPr>
                      <w:t xml:space="preserve">    </w:t>
                    </w:r>
                    <w:r w:rsidRPr="003A4BF3">
                      <w:rPr>
                        <w:rFonts w:eastAsia="Times New Roman"/>
                      </w:rPr>
                      <w:t xml:space="preserve">Viral titre = </w:t>
                    </w:r>
                    <w:r>
                      <w:rPr>
                        <w:rFonts w:eastAsia="Times New Roman"/>
                      </w:rPr>
                      <w:t xml:space="preserve"> </w:t>
                    </w:r>
                    <w:r w:rsidRPr="003A4BF3">
                      <w:rPr>
                        <w:rFonts w:eastAsia="Times New Roman"/>
                      </w:rPr>
                      <w:t xml:space="preserve">          </w:t>
                    </w:r>
                    <w:r>
                      <w:rPr>
                        <w:rFonts w:eastAsia="Times New Roman"/>
                      </w:rPr>
                      <w:t xml:space="preserve">                                </w:t>
                    </w:r>
                    <w:r w:rsidRPr="003A4BF3">
                      <w:rPr>
                        <w:rFonts w:eastAsia="Times New Roman"/>
                      </w:rPr>
                      <w:t>x 10</w:t>
                    </w:r>
                    <w:r w:rsidRPr="003A4BF3">
                      <w:rPr>
                        <w:rFonts w:eastAsia="Times New Roman"/>
                        <w:vertAlign w:val="superscript"/>
                      </w:rPr>
                      <w:t>5</w:t>
                    </w:r>
                    <w:r w:rsidRPr="003A4BF3">
                      <w:rPr>
                        <w:rFonts w:eastAsia="Times New Roman"/>
                      </w:rPr>
                      <w:t xml:space="preserve"> seeded cells x 1/vector dilution</w:t>
                    </w:r>
                  </w:p>
                </w:txbxContent>
              </v:textbox>
            </v:shape>
            <v:shape id="Text Box 43" o:spid="_x0000_s1063" type="#_x0000_t202" style="position:absolute;left:3898;top:11655;width:2612;height:9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2oyMUA&#10;AADdAAAADwAAAGRycy9kb3ducmV2LnhtbESPT4vCMBDF78J+hzCCN027rLJUo8iCsCwe/LMHj0Mz&#10;NrXNpDZR67c3guBthvfm/d7MFp2txZVaXzpWkI4SEMS50yUXCv73q+E3CB+QNdaOScGdPCzmH70Z&#10;ZtrdeEvXXShEDGGfoQITQpNJ6XNDFv3INcRRO7rWYohrW0jd4i2G21p+JslEWiw5Egw29GMor3YX&#10;GyFrn1+27nxK15U8mGqC4435U2rQ75ZTEIG68Da/rn91rP+VpPD8Jo4g5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XajIxQAAAN0AAAAPAAAAAAAAAAAAAAAAAJgCAABkcnMv&#10;ZG93bnJldi54bWxQSwUGAAAAAAQABAD1AAAAigMAAAAA&#10;" stroked="f">
              <v:textbox style="mso-fit-shape-to-text:t">
                <w:txbxContent>
                  <w:p w:rsidR="00466BDA" w:rsidRPr="003A4BF3" w:rsidRDefault="00466BDA" w:rsidP="006179E6">
                    <w:pPr>
                      <w:jc w:val="center"/>
                    </w:pPr>
                    <w:r w:rsidRPr="003A4BF3">
                      <w:t>Viral DNA copies</w:t>
                    </w:r>
                  </w:p>
                </w:txbxContent>
              </v:textbox>
            </v:shape>
            <v:shape id="Text Box 44" o:spid="_x0000_s1064" type="#_x0000_t202" style="position:absolute;left:3898;top:12015;width:2612;height:9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82v8YA&#10;AADdAAAADwAAAGRycy9kb3ducmV2LnhtbESPQWvCQBCF7wX/wzKCt7pRbJA0GylCoYgHTXvwOGSn&#10;2TTZ2ZhdNf57t1DobYb35n1v8s1oO3GlwTeOFSzmCQjiyumGawVfn+/PaxA+IGvsHJOCO3nYFJOn&#10;HDPtbnykaxlqEUPYZ6jAhNBnUvrKkEU/dz1x1L7dYDHEdailHvAWw20nl0mSSosNR4LBnraGqra8&#10;2AjZ++pydOefxb6VJ9Om+HIwO6Vm0/HtFUSgMfyb/64/dKy/Spbw+00cQRY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82v8YAAADdAAAADwAAAAAAAAAAAAAAAACYAgAAZHJz&#10;L2Rvd25yZXYueG1sUEsFBgAAAAAEAAQA9QAAAIsDAAAAAA==&#10;" stroked="f">
              <v:textbox style="mso-fit-shape-to-text:t">
                <w:txbxContent>
                  <w:p w:rsidR="00466BDA" w:rsidRPr="003A4BF3" w:rsidRDefault="00466BDA" w:rsidP="006179E6">
                    <w:r w:rsidRPr="003A4BF3">
                      <w:t>Number of total cells</w:t>
                    </w:r>
                  </w:p>
                </w:txbxContent>
              </v:textbox>
            </v:shape>
            <v:shape id="AutoShape 45" o:spid="_x0000_s1065" type="#_x0000_t32" style="position:absolute;left:3928;top:12045;width:241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MisQAAADdAAAADwAAAGRycy9kb3ducmV2LnhtbERPTWsCMRC9F/wPYQQvpWa1WspqlK0g&#10;qOBB297HzXQTuplsN1G3/74pCN7m8T5nvuxcLS7UButZwWiYgSAuvbZcKfh4Xz+9gggRWWPtmRT8&#10;UoDlovcwx1z7Kx/ocoyVSCEcclRgYmxyKUNpyGEY+oY4cV++dRgTbCupW7ymcFfLcZa9SIeWU4PB&#10;hlaGyu/j2SnYb0dvxcnY7e7wY/fTdVGfq8dPpQb9rpiBiNTFu/jm3ug0f5I9w/836QS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fMyKxAAAAN0AAAAPAAAAAAAAAAAA&#10;AAAAAKECAABkcnMvZG93bnJldi54bWxQSwUGAAAAAAQABAD5AAAAkgMAAAAA&#10;"/>
            <w10:wrap type="tight"/>
          </v:group>
        </w:pict>
      </w:r>
    </w:p>
    <w:p w:rsidR="0072326C" w:rsidRPr="0072326C" w:rsidRDefault="0072326C" w:rsidP="006179E6">
      <w:pPr>
        <w:pStyle w:val="Heading3"/>
        <w:rPr>
          <w:sz w:val="6"/>
        </w:rPr>
      </w:pPr>
    </w:p>
    <w:p w:rsidR="006179E6" w:rsidRPr="00867381" w:rsidRDefault="006179E6" w:rsidP="006179E6">
      <w:pPr>
        <w:pStyle w:val="Heading3"/>
      </w:pPr>
      <w:bookmarkStart w:id="648" w:name="_Toc370678333"/>
      <w:r w:rsidRPr="00867381">
        <w:t>2.2.</w:t>
      </w:r>
      <w:r w:rsidR="005B5CD4">
        <w:t>5</w:t>
      </w:r>
      <w:r w:rsidRPr="00867381">
        <w:t xml:space="preserve">.3. Titration by p24 </w:t>
      </w:r>
      <w:r w:rsidRPr="00867381">
        <w:rPr>
          <w:rStyle w:val="Normal1"/>
          <w:szCs w:val="23"/>
        </w:rPr>
        <w:t>enzyme-linked immunosorbent assay (</w:t>
      </w:r>
      <w:r w:rsidRPr="00867381">
        <w:t>ELISA</w:t>
      </w:r>
      <w:bookmarkEnd w:id="644"/>
      <w:r w:rsidRPr="00867381">
        <w:t>)</w:t>
      </w:r>
      <w:bookmarkEnd w:id="648"/>
      <w:r w:rsidRPr="00867381">
        <w:t xml:space="preserve"> </w:t>
      </w:r>
      <w:bookmarkEnd w:id="645"/>
    </w:p>
    <w:p w:rsidR="006179E6" w:rsidRDefault="00DB0C88" w:rsidP="006179E6">
      <w:pPr>
        <w:rPr>
          <w:rStyle w:val="Normal1"/>
        </w:rPr>
      </w:pPr>
      <w:bookmarkStart w:id="649" w:name="_Toc329874907"/>
      <w:bookmarkStart w:id="650" w:name="_Toc341038812"/>
      <w:bookmarkStart w:id="651" w:name="_Toc341090171"/>
      <w:bookmarkStart w:id="652" w:name="_Toc341625364"/>
      <w:bookmarkStart w:id="653" w:name="_Toc341730319"/>
      <w:r>
        <w:rPr>
          <w:noProof/>
          <w:lang w:eastAsia="en-GB"/>
        </w:rPr>
        <w:pict>
          <v:group id="Group 46" o:spid="_x0000_s1066" style="position:absolute;left:0;text-align:left;margin-left:334.35pt;margin-top:134pt;width:84pt;height:45.75pt;z-index:251655168" coordorigin="6345,4860" coordsize="1680,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">
            <v:shape id="Text Box 47" o:spid="_x0000_s1067" type="#_x0000_t202" style="position:absolute;left:6345;top:4860;width:1680;height:4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AcMMA&#10;AADdAAAADwAAAGRycy9kb3ducmV2LnhtbERP22rCQBB9L/Qflin0pZiNtUYT3YRWaPHVyweM2TEJ&#10;ZmdDdjXx77uFgm9zONdZF6NpxY1611hWMI1iEMSl1Q1XCo6H78kShPPIGlvLpOBODor8+WmNmbYD&#10;7+i295UIIewyVFB732VSurImgy6yHXHgzrY36APsK6l7HEK4aeV7HCfSYMOhocaONjWVl/3VKDhv&#10;h7d5Opx+/HGx+0i+sFmc7F2p15fxcwXC0+gf4n/3Vof5szSBv2/CCTL/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AcMMAAADdAAAADwAAAAAAAAAAAAAAAACYAgAAZHJzL2Rv&#10;d25yZXYueG1sUEsFBgAAAAAEAAQA9QAAAIgDAAAAAA==&#10;" stroked="f">
              <v:textbox>
                <w:txbxContent>
                  <w:p w:rsidR="00466BDA" w:rsidRDefault="00466BDA" w:rsidP="006179E6">
                    <w:pPr>
                      <w:jc w:val="center"/>
                    </w:pPr>
                    <w:r>
                      <w:t>2000 x 24000</w:t>
                    </w:r>
                  </w:p>
                </w:txbxContent>
              </v:textbox>
            </v:shape>
            <v:shape id="Text Box 48" o:spid="_x0000_s1068" type="#_x0000_t202" style="position:absolute;left:6345;top:5325;width:1680;height:4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0l68IA&#10;AADdAAAADwAAAGRycy9kb3ducmV2LnhtbERPzYrCMBC+C/sOYRb2Imuqq3atRnEXFK9VH2BsxrbY&#10;TEoTbX17Iwje5uP7ncWqM5W4UeNKywqGgwgEcWZ1ybmC42Hz/QvCeWSNlWVScCcHq+VHb4GJti2n&#10;dNv7XIQQdgkqKLyvEyldVpBBN7A1ceDOtjHoA2xyqRtsQ7ip5CiKptJgyaGhwJr+C8ou+6tRcN61&#10;/cmsPW39MU7H0z8s45O9K/X12a3nIDx1/i1+uXc6zP+ZxfD8Jpw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TSXrwgAAAN0AAAAPAAAAAAAAAAAAAAAAAJgCAABkcnMvZG93&#10;bnJldi54bWxQSwUGAAAAAAQABAD1AAAAhwMAAAAA&#10;" stroked="f">
              <v:textbox>
                <w:txbxContent>
                  <w:p w:rsidR="00466BDA" w:rsidRPr="00177278" w:rsidRDefault="00466BDA" w:rsidP="006179E6">
                    <w:pPr>
                      <w:jc w:val="center"/>
                      <w:rPr>
                        <w:vertAlign w:val="superscript"/>
                      </w:rPr>
                    </w:pPr>
                    <w:r>
                      <w:t>6.023 x 10</w:t>
                    </w:r>
                    <w:r>
                      <w:rPr>
                        <w:vertAlign w:val="superscript"/>
                      </w:rPr>
                      <w:t>23</w:t>
                    </w:r>
                  </w:p>
                </w:txbxContent>
              </v:textbox>
            </v:shape>
            <v:shape id="AutoShape 49" o:spid="_x0000_s1069" type="#_x0000_t32" style="position:absolute;left:6450;top:5280;width:144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gGGcgAAADdAAAADwAAAGRycy9kb3ducmV2LnhtbESPT0sDMRDF74LfIYzgRdpsFaVum5ZV&#10;KFihh/7xPt2Mm+Bmsm7Sdv32zkHwNsN7895v5sshtOpMffKRDUzGBSjiOlrPjYHDfjWagkoZ2WIb&#10;mQz8UILl4vpqjqWNF97SeZcbJSGcSjTgcu5KrVPtKGAax45YtM/YB8yy9o22PV4kPLT6viiedEDP&#10;0uCwo1dH9dfuFAxs1pOX6uj8+n377TePq6o9NXcfxtzeDNUMVKYh/5v/rt+s4D88C658IyPox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HgGGcgAAADdAAAADwAAAAAA&#10;AAAAAAAAAAChAgAAZHJzL2Rvd25yZXYueG1sUEsFBgAAAAAEAAQA+QAAAJYDAAAAAA==&#10;"/>
          </v:group>
        </w:pict>
      </w:r>
      <w:r w:rsidR="006179E6" w:rsidRPr="005916DD">
        <w:rPr>
          <w:rStyle w:val="Normal1"/>
        </w:rPr>
        <w:t xml:space="preserve">p24 ELISA was used to determine the concentration of </w:t>
      </w:r>
      <w:r w:rsidR="006179E6">
        <w:rPr>
          <w:rStyle w:val="Normal1"/>
        </w:rPr>
        <w:t xml:space="preserve">a </w:t>
      </w:r>
      <w:r w:rsidR="006179E6" w:rsidRPr="005916DD">
        <w:rPr>
          <w:rStyle w:val="Normal1"/>
        </w:rPr>
        <w:t xml:space="preserve">lentiviral capsid protein, p24. Viral titres were </w:t>
      </w:r>
      <w:r w:rsidR="006179E6">
        <w:rPr>
          <w:rStyle w:val="Normal1"/>
        </w:rPr>
        <w:t>analys</w:t>
      </w:r>
      <w:r w:rsidR="006179E6" w:rsidRPr="005916DD">
        <w:rPr>
          <w:rStyle w:val="Normal1"/>
        </w:rPr>
        <w:t xml:space="preserve">ed directly from vector stocks by p24 ELISA kit following manufacturer’s instructions. </w:t>
      </w:r>
      <w:r w:rsidR="006179E6">
        <w:rPr>
          <w:rStyle w:val="Normal1"/>
        </w:rPr>
        <w:t>T</w:t>
      </w:r>
      <w:r w:rsidR="006179E6" w:rsidRPr="005916DD">
        <w:rPr>
          <w:rStyle w:val="Normal1"/>
        </w:rPr>
        <w:t xml:space="preserve">itres were </w:t>
      </w:r>
      <w:r w:rsidR="006179E6">
        <w:rPr>
          <w:rStyle w:val="Normal1"/>
        </w:rPr>
        <w:t>quantified as the amount of p24 (pg/</w:t>
      </w:r>
      <w:r w:rsidR="006179E6" w:rsidRPr="005916DD">
        <w:rPr>
          <w:rStyle w:val="Normal1"/>
        </w:rPr>
        <w:t>ml vector stock</w:t>
      </w:r>
      <w:r w:rsidR="006179E6">
        <w:rPr>
          <w:rStyle w:val="Normal1"/>
        </w:rPr>
        <w:t>) and subsequently converted to the number of viral particles in 1 ml</w:t>
      </w:r>
      <w:bookmarkEnd w:id="649"/>
      <w:bookmarkEnd w:id="650"/>
      <w:bookmarkEnd w:id="651"/>
      <w:bookmarkEnd w:id="652"/>
      <w:bookmarkEnd w:id="653"/>
      <w:r w:rsidR="006179E6">
        <w:rPr>
          <w:rStyle w:val="Normal1"/>
        </w:rPr>
        <w:t xml:space="preserve"> vector stock following this formula:</w:t>
      </w:r>
    </w:p>
    <w:p w:rsidR="006179E6" w:rsidRDefault="006179E6" w:rsidP="006179E6">
      <w:pPr>
        <w:jc w:val="left"/>
        <w:rPr>
          <w:rStyle w:val="Normal1"/>
        </w:rPr>
      </w:pPr>
      <w:r>
        <w:rPr>
          <w:rStyle w:val="Normal1"/>
        </w:rPr>
        <w:t xml:space="preserve">Viral titre (viral particles/ml) = </w:t>
      </w:r>
      <w:r w:rsidR="000D4445">
        <w:rPr>
          <w:rStyle w:val="Normal1"/>
        </w:rPr>
        <w:t>[</w:t>
      </w:r>
      <w:r>
        <w:rPr>
          <w:rStyle w:val="Normal1"/>
        </w:rPr>
        <w:t>amount of p24 (pg/ml)  x  10</w:t>
      </w:r>
      <w:r>
        <w:rPr>
          <w:rStyle w:val="Normal1"/>
          <w:vertAlign w:val="superscript"/>
        </w:rPr>
        <w:t>-12</w:t>
      </w:r>
      <w:r w:rsidR="000D4445">
        <w:rPr>
          <w:rStyle w:val="Normal1"/>
        </w:rPr>
        <w:t xml:space="preserve">] / </w:t>
      </w:r>
    </w:p>
    <w:p w:rsidR="006179E6" w:rsidRPr="00177278" w:rsidRDefault="006179E6" w:rsidP="006179E6">
      <w:pPr>
        <w:rPr>
          <w:rStyle w:val="Normal1"/>
          <w:sz w:val="2"/>
        </w:rPr>
      </w:pPr>
      <w:r w:rsidRPr="005916DD">
        <w:rPr>
          <w:rStyle w:val="Normal1"/>
        </w:rPr>
        <w:t xml:space="preserve"> </w:t>
      </w:r>
    </w:p>
    <w:p w:rsidR="006179E6" w:rsidRDefault="006179E6" w:rsidP="006179E6">
      <w:pPr>
        <w:pStyle w:val="Heading1"/>
        <w:rPr>
          <w:kern w:val="0"/>
        </w:rPr>
      </w:pPr>
      <w:bookmarkStart w:id="654" w:name="_Toc329874908"/>
      <w:bookmarkStart w:id="655" w:name="_Toc341038813"/>
      <w:bookmarkStart w:id="656" w:name="_Toc370678334"/>
      <w:r w:rsidRPr="003D306D">
        <w:rPr>
          <w:kern w:val="0"/>
        </w:rPr>
        <w:t>2.</w:t>
      </w:r>
      <w:r w:rsidR="005B5CD4">
        <w:rPr>
          <w:kern w:val="0"/>
        </w:rPr>
        <w:t>3</w:t>
      </w:r>
      <w:r w:rsidRPr="003D306D">
        <w:rPr>
          <w:kern w:val="0"/>
        </w:rPr>
        <w:t>. Preparation of rat primary embryonic cell cultures</w:t>
      </w:r>
      <w:bookmarkEnd w:id="654"/>
      <w:bookmarkEnd w:id="655"/>
      <w:bookmarkEnd w:id="656"/>
    </w:p>
    <w:p w:rsidR="006179E6" w:rsidRDefault="006179E6" w:rsidP="006179E6">
      <w:r>
        <w:t xml:space="preserve">The methods described in this section were amended from published methodologies of Pruszak's group </w:t>
      </w:r>
      <w:r w:rsidR="00122438">
        <w:fldChar w:fldCharType="begin" w:fldLock="1"/>
      </w:r>
      <w:r w:rsidR="00994410">
        <w:instrText>ADDIN CSL_CITATION { "citationItems" : [ { "id" : "ITEM-1", "itemData" : { "DOI" : "10.1002/9780470151808.sc02d05s11", "ISBN" : "1938-8969 (Electronic)\n1938-8969 (Linking)", "ISSN" : "1938-8969", "PMID" : "19960452", "abstract" : "The ability to isolate ventral midbrain (VM) precursor cells and neurons provides a powerful means to characterize their differentiation properties and to study their potential for restoring dopamine (DA) neurons degenerated in Parkinson's disease (PD). Preparation and maintenance of DA VM in primary culture involves a number of critical steps to yield healthy cells and appropriate data. Here, we offer a detailed description of protocols to consistently prepare VM DA cultures from rat and mouse embryonic fetal-stage midbrain. We also present methods for organotypic culture of midbrain tissue, for differentiation as aggregate cultures, and for adherent culture systems of DA differentiation and maturation, followed by a synopsis of relevant analytical read-out options. Isolation and culture of rodent VM precursor cells and DA neurons can be exploited for studies of DA lineage development, of neuroprotection, and of cell therapeutic approaches in animal models of PD.", "author" : [ { "dropping-particle" : "", "family" : "Pruszak", "given" : "Jan", "non-dropping-particle" : "", "parse-names" : false, "suffix" : "" }, { "dropping-particle" : "", "family" : "Just", "given" : "Lothar", "non-dropping-particle" : "", "parse-names" : false, "suffix" : "" }, { "dropping-particle" : "", "family" : "Isacson", "given" : "Ole", "non-dropping-particle" : "", "parse-names" : false, "suffix" : "" }, { "dropping-particle" : "", "family" : "Nikkhah", "given" : "Guido", "non-dropping-particle" : "", "parse-names" : false, "suffix" : "" } ], "container-title" : "Curr Protoc Stem Cell Biol", "edition" : "2009/12/05", "id" : "ITEM-1", "issued" : { "date-parts" : [ [ "2009", "12" ] ] }, "note" : "        From Duplicate 2 (                   Isolation and culture of ventral mesencephalic precursor cells and dopaminergic neurons from rodent brains                 - Pruszak, J; Just, L; Isacson, O; Nikkhah, G )\n                \nPruszak, Jan\nJust, Lothar\nIsacson, Ole\nNikkhah, Guido\nResearch Support, Non-U.S. Gov't\nUnited States\nCurrent protocols in stem cell biology\nCurr Protoc Stem Cell Biol. 2009 Dec;Chapter 2:Unit 2D.5.\n        \n      ", "page" : "Unit 2D 5", "title" : "Isolation and culture of ventral mesencephalic precursor cells and dopaminergic neurons from rodent brains", "type" : "article-journal", "volume" : "Chapter 2" }, "uris" : [ "http://www.mendeley.com/documents/?uuid=3bd8359b-4a9c-4ace-885f-fcfc4dcfdb81" ] } ], "mendeley" : { "previouslyFormattedCitation" : "(Pruszak et al., 2009)" }, "properties" : { "noteIndex" : 0 }, "schema" : "https://github.com/citation-style-language/schema/raw/master/csl-citation.json" }</w:instrText>
      </w:r>
      <w:r w:rsidR="00122438">
        <w:fldChar w:fldCharType="separate"/>
      </w:r>
      <w:r w:rsidR="007413E0" w:rsidRPr="00660074">
        <w:rPr>
          <w:noProof/>
        </w:rPr>
        <w:t>(Pruszak et al., 2009)</w:t>
      </w:r>
      <w:r w:rsidR="00122438">
        <w:fldChar w:fldCharType="end"/>
      </w:r>
      <w:r>
        <w:t xml:space="preserve"> for the VM neuronal cultures; Takeshima's group </w:t>
      </w:r>
      <w:r w:rsidR="00122438">
        <w:fldChar w:fldCharType="begin" w:fldLock="1"/>
      </w:r>
      <w:r w:rsidR="00994410">
        <w:instrText>ADDIN CSL_CITATION { "citationItems" : [ { "id" : "ITEM-1", "itemData" : { "DOI" : "10.1016/0306-4522(94)90506-1", "ISSN" : "03064522", "abstract" : "A primary neuronal culture was prepared from the ventral mesencephalon, centered on the A8, A9 and A10 dopaminergic nuclei of the embryonic day 14 rat, and studied from 12 h to 28 days. At 12 h after plating, and before cell death ensued, 95% of the cells stained positive for neuron specific enolase; 20% for tyrosine hydroxylase; 5% for vimentin and &lt;0.1% for glial fibrillary acidic protein. In the presence of the mitotic inhibitor cytosine arabinoside (2.0 \u03bcM), neuronal growth and survival were surprisingly normal up to the ninth day in culture, but deteriorated rapidly thereafter. In the absence of a mitotic inhibitor, and in the presence of proliferating but non-confluent glia, the tyrosine hydroxylase positive neurons that survived to the 10th day, had retracted neurites and a rounded soma, suggesting an inhibition of cell development. Those tyrosine hydroxylase positive neurons that survived this adverse phase of development tended to produce elaborate neuritic profiles after the 11th day, coincident with confluence of the astrocyte monolayer at the 12th day. By the 21st day in culture, and persisting up to the 28th day, 60% (61 \u00b1 10, n = 20) of the surviving neurons stained positive for tyrosine hydroxylase. When plated on an established, ventral mesencephalic monolayer of astrocytes, at the seventh day in culture, neuritic growth and branching of the tyrosine hydroxylase positive neurons were greater, compared with similar neurons grown on poly-d-lysine, and the signs of arrested development (retraction of neurites and rounded soma) seen at the 10th day after plating on poly-d-lysine, were not observed. We conclude that in the primary culture studied, and under the experimental conditions used, the survival of dopaminergic neurons was independent of glia during the first nine days, and critically dependent on glia thereafter. The resurgence of growth of dopaminergic neurons after 10 days in vitro, and their subsequent selective survival in culture, suggest that confluent type-1 astrocytes produce factors that act selectively on the dopaminergic neuronal phenotype. The successful identification of these dopaminergic-specific, neurotrophic factors could lead to an increased understanding of the etiology of Parkinson's disease, and suggest new directions for therapeutic intervention.", "author" : [ { "dropping-particle" : "", "family" : "Takeshima", "given" : "T.", "non-dropping-particle" : "", "parse-names" : false, "suffix" : "" }, { "dropping-particle" : "", "family" : "Shimoda", "given" : "K.", "non-dropping-particle" : "", "parse-names" : false, "suffix" : "" }, { "dropping-particle" : "", "family" : "Sauve", "given" : "Y.", "non-dropping-particle" : "", "parse-names" : false, "suffix" : "" }, { "dropping-particle" : "", "family" : "Commissiong", "given" : "J.W.", "non-dropping-particle" : "", "parse-names" : false, "suffix" : "" } ], "container-title" : "Neuroscience", "id" : "ITEM-1", "issue" : "3", "issued" : { "date-parts" : [ [ "1994", "6" ] ] }, "page" : "809-823", "title" : "Astrocyte-dependent and -independent phases of the development and survival of rat embryonic day 14 mesencephalic, dopaminergic neurons in culture", "type" : "article-journal", "volume" : "60" }, "uris" : [ "http://www.mendeley.com/documents/?uuid=a752215d-9814-49f9-82ab-dc0f3969c19c" ] } ], "mendeley" : { "previouslyFormattedCitation" : "(Takeshima et al., 1994)" }, "properties" : { "noteIndex" : 0 }, "schema" : "https://github.com/citation-style-language/schema/raw/master/csl-citation.json" }</w:instrText>
      </w:r>
      <w:r w:rsidR="00122438">
        <w:fldChar w:fldCharType="separate"/>
      </w:r>
      <w:r w:rsidR="007413E0" w:rsidRPr="00660074">
        <w:rPr>
          <w:noProof/>
        </w:rPr>
        <w:t>(Takeshima et al., 1994)</w:t>
      </w:r>
      <w:r w:rsidR="00122438">
        <w:fldChar w:fldCharType="end"/>
      </w:r>
      <w:r>
        <w:t xml:space="preserve"> for the VM astroglial cultures; and Boulos' group </w:t>
      </w:r>
      <w:r w:rsidR="00122438">
        <w:fldChar w:fldCharType="begin" w:fldLock="1"/>
      </w:r>
      <w:r w:rsidR="00994410">
        <w:instrText>ADDIN CSL_CITATION { "citationItems" : [ { "id" : "ITEM-1", "itemData" : { "DOI" : "10.1016/j.brainres.2006.04.089", "ISSN" : "0006-8993", "PMID" : "16806110", "abstract" : "In order to investigate protein function in rat primary cortical neuronal cultures, we modified an adenoviral vector expression system and assessed the strength and specificity of the cytomegalovirus (CMV), rous sarcoma virus (RSV), and rat and human synapsin 1 (SYN1) promoters to drive DsRed-X expression. We also incorporated the woodchuck post-transcriptional regulatory element (WPRE) and a CMV promoter-enhanced green fluorescent protein (EGFP) reporter cassette. We observed that the RSV promoter activity was strong in neurons and moderate in astrocytes, while the CMV promoter activity was weak-to-moderate in neurons and very strong in astrocytes. The rat and human SYN1 promoters exhibited similar but weak activity in neurons, despite inclusion of the WPRE. We confirmed that the WPRE enhanced RSV promoter-mediated DsRed-X expression in a time-dependent fashion. Interestingly, we observed very weak SYN1-mediated DsRed-X expression in astrocytes and HEK293 cells suggesting incomplete neuronal-restrictive behavior for this promoter. Finally, using our adenoviral expression system, we demonstrated that RSV promoter-mediated Bcl-X(L) overexpression attenuated neuronal death caused by in vitro ischemia and oxidative stress.", "author" : [ { "dropping-particle" : "", "family" : "Boulos", "given" : "Sherif", "non-dropping-particle" : "", "parse-names" : false, "suffix" : "" }, { "dropping-particle" : "", "family" : "Meloni", "given" : "Bruno P", "non-dropping-particle" : "", "parse-names" : false, "suffix" : "" }, { "dropping-particle" : "", "family" : "Arthur", "given" : "Peter G", "non-dropping-particle" : "", "parse-names" : false, "suffix" : "" }, { "dropping-particle" : "", "family" : "Bojarski", "given" : "Christina", "non-dropping-particle" : "", "parse-names" : false, "suffix" : "" }, { "dropping-particle" : "", "family" : "Knuckey", "given" : "Neville W", "non-dropping-particle" : "", "parse-names" : false, "suffix" : "" } ], "container-title" : "Brain research", "id" : "ITEM-1", "issue" : "1", "issued" : { "date-parts" : [ [ "2006", "8", "2" ] ] }, "page" : "27-38", "title" : "Assessment of CMV, RSV and SYN1 promoters and the woodchuck post-transcriptional regulatory element in adenovirus vectors for transgene expression in cortical neuronal cultures.", "type" : "article-journal", "volume" : "1102" }, "uris" : [ "http://www.mendeley.com/documents/?uuid=768d23e2-986c-4282-b685-6dc0eb0c0b62" ] } ], "mendeley" : { "previouslyFormattedCitation" : "(Boulos et al., 2006)" }, "properties" : { "noteIndex" : 0 }, "schema" : "https://github.com/citation-style-language/schema/raw/master/csl-citation.json" }</w:instrText>
      </w:r>
      <w:r w:rsidR="00122438">
        <w:fldChar w:fldCharType="separate"/>
      </w:r>
      <w:r w:rsidR="007413E0" w:rsidRPr="00660074">
        <w:rPr>
          <w:noProof/>
        </w:rPr>
        <w:t>(Boulos et al., 2006)</w:t>
      </w:r>
      <w:r w:rsidR="00122438">
        <w:fldChar w:fldCharType="end"/>
      </w:r>
      <w:r>
        <w:t xml:space="preserve"> for the cortical neuronal cultures. Details are as below:</w:t>
      </w:r>
    </w:p>
    <w:p w:rsidR="006179E6" w:rsidRPr="003D306D" w:rsidRDefault="006179E6" w:rsidP="006179E6">
      <w:pPr>
        <w:pStyle w:val="Heading2"/>
        <w:rPr>
          <w:kern w:val="0"/>
        </w:rPr>
      </w:pPr>
      <w:bookmarkStart w:id="657" w:name="_Toc310948190"/>
      <w:bookmarkStart w:id="658" w:name="_Toc328937042"/>
      <w:bookmarkStart w:id="659" w:name="_Toc329874909"/>
      <w:bookmarkStart w:id="660" w:name="_Toc341038814"/>
      <w:bookmarkStart w:id="661" w:name="_Toc370678335"/>
      <w:bookmarkEnd w:id="646"/>
      <w:bookmarkEnd w:id="647"/>
      <w:r w:rsidRPr="003D306D">
        <w:rPr>
          <w:kern w:val="0"/>
        </w:rPr>
        <w:t>2.</w:t>
      </w:r>
      <w:r w:rsidR="005B5CD4">
        <w:rPr>
          <w:kern w:val="0"/>
        </w:rPr>
        <w:t>3</w:t>
      </w:r>
      <w:r w:rsidRPr="003D306D">
        <w:rPr>
          <w:kern w:val="0"/>
        </w:rPr>
        <w:t>.1. Isolation of brain tissue</w:t>
      </w:r>
      <w:r>
        <w:rPr>
          <w:kern w:val="0"/>
        </w:rPr>
        <w:t>s</w:t>
      </w:r>
      <w:r w:rsidRPr="003D306D">
        <w:rPr>
          <w:kern w:val="0"/>
        </w:rPr>
        <w:t xml:space="preserve"> from rat embryos</w:t>
      </w:r>
      <w:bookmarkEnd w:id="657"/>
      <w:bookmarkEnd w:id="658"/>
      <w:bookmarkEnd w:id="659"/>
      <w:bookmarkEnd w:id="660"/>
      <w:bookmarkEnd w:id="661"/>
    </w:p>
    <w:p w:rsidR="006179E6" w:rsidRDefault="006179E6" w:rsidP="006179E6">
      <w:pPr>
        <w:rPr>
          <w:rStyle w:val="Normal1"/>
        </w:rPr>
      </w:pPr>
      <w:r w:rsidRPr="005916DD">
        <w:rPr>
          <w:rStyle w:val="Normal1"/>
        </w:rPr>
        <w:t xml:space="preserve">Sprague-Dawley rats (Harlan, UK) were mated in </w:t>
      </w:r>
      <w:r>
        <w:rPr>
          <w:rStyle w:val="Normal1"/>
        </w:rPr>
        <w:t xml:space="preserve">our animal </w:t>
      </w:r>
      <w:r w:rsidRPr="005916DD">
        <w:rPr>
          <w:rStyle w:val="Normal1"/>
        </w:rPr>
        <w:t>house</w:t>
      </w:r>
      <w:r>
        <w:rPr>
          <w:rStyle w:val="Normal1"/>
        </w:rPr>
        <w:t>.</w:t>
      </w:r>
      <w:r w:rsidRPr="005916DD">
        <w:rPr>
          <w:rStyle w:val="Normal1"/>
        </w:rPr>
        <w:t xml:space="preserve"> </w:t>
      </w:r>
      <w:r>
        <w:rPr>
          <w:rStyle w:val="Normal1"/>
        </w:rPr>
        <w:t>P</w:t>
      </w:r>
      <w:r w:rsidRPr="005916DD">
        <w:rPr>
          <w:rStyle w:val="Normal1"/>
        </w:rPr>
        <w:t xml:space="preserve">regnant rats were killed </w:t>
      </w:r>
      <w:r>
        <w:rPr>
          <w:rStyle w:val="Normal1"/>
        </w:rPr>
        <w:t>by</w:t>
      </w:r>
      <w:r w:rsidRPr="00506D02">
        <w:rPr>
          <w:rStyle w:val="Normal1"/>
        </w:rPr>
        <w:t xml:space="preserve"> </w:t>
      </w:r>
      <w:r>
        <w:rPr>
          <w:rStyle w:val="Normal1"/>
        </w:rPr>
        <w:t>exposure to a rising concentration of</w:t>
      </w:r>
      <w:r w:rsidRPr="005916DD">
        <w:rPr>
          <w:rStyle w:val="Normal1"/>
        </w:rPr>
        <w:t xml:space="preserve"> CO</w:t>
      </w:r>
      <w:r w:rsidRPr="005916DD">
        <w:rPr>
          <w:rStyle w:val="Normal1"/>
          <w:vertAlign w:val="subscript"/>
        </w:rPr>
        <w:t>2</w:t>
      </w:r>
      <w:r w:rsidRPr="005916DD">
        <w:rPr>
          <w:rStyle w:val="Normal1"/>
        </w:rPr>
        <w:t xml:space="preserve"> follow</w:t>
      </w:r>
      <w:r>
        <w:rPr>
          <w:rStyle w:val="Normal1"/>
        </w:rPr>
        <w:t xml:space="preserve">ing </w:t>
      </w:r>
      <w:r w:rsidRPr="005916DD">
        <w:rPr>
          <w:rStyle w:val="Normal1"/>
        </w:rPr>
        <w:t>cervical dislocation to confirm death</w:t>
      </w:r>
      <w:r>
        <w:rPr>
          <w:rStyle w:val="Normal1"/>
        </w:rPr>
        <w:t xml:space="preserve"> </w:t>
      </w:r>
      <w:r w:rsidRPr="005916DD">
        <w:rPr>
          <w:rStyle w:val="Normal1"/>
        </w:rPr>
        <w:t>on the 14</w:t>
      </w:r>
      <w:r w:rsidRPr="005916DD">
        <w:rPr>
          <w:rStyle w:val="Normal1"/>
          <w:vertAlign w:val="superscript"/>
        </w:rPr>
        <w:t>th</w:t>
      </w:r>
      <w:r w:rsidRPr="005916DD">
        <w:rPr>
          <w:rStyle w:val="Normal1"/>
        </w:rPr>
        <w:t xml:space="preserve"> - 15</w:t>
      </w:r>
      <w:r w:rsidRPr="005916DD">
        <w:rPr>
          <w:rStyle w:val="Normal1"/>
          <w:vertAlign w:val="superscript"/>
        </w:rPr>
        <w:t>th</w:t>
      </w:r>
      <w:r w:rsidRPr="005916DD">
        <w:rPr>
          <w:rStyle w:val="Normal1"/>
        </w:rPr>
        <w:t xml:space="preserve"> </w:t>
      </w:r>
      <w:r>
        <w:rPr>
          <w:rStyle w:val="Normal1"/>
        </w:rPr>
        <w:t xml:space="preserve">day </w:t>
      </w:r>
      <w:r w:rsidRPr="005916DD">
        <w:rPr>
          <w:rStyle w:val="Normal1"/>
        </w:rPr>
        <w:t xml:space="preserve">of gestation for </w:t>
      </w:r>
      <w:r>
        <w:rPr>
          <w:rStyle w:val="Normal1"/>
        </w:rPr>
        <w:t>VM</w:t>
      </w:r>
      <w:r w:rsidRPr="005916DD">
        <w:rPr>
          <w:rStyle w:val="Normal1"/>
        </w:rPr>
        <w:t xml:space="preserve"> cultures or on the 17</w:t>
      </w:r>
      <w:r w:rsidRPr="005916DD">
        <w:rPr>
          <w:rStyle w:val="Normal1"/>
          <w:vertAlign w:val="superscript"/>
        </w:rPr>
        <w:t xml:space="preserve">th </w:t>
      </w:r>
      <w:r w:rsidRPr="005916DD">
        <w:rPr>
          <w:rStyle w:val="Normal1"/>
        </w:rPr>
        <w:t>- 18</w:t>
      </w:r>
      <w:r w:rsidRPr="005916DD">
        <w:rPr>
          <w:rStyle w:val="Normal1"/>
          <w:vertAlign w:val="superscript"/>
        </w:rPr>
        <w:t>th</w:t>
      </w:r>
      <w:r w:rsidRPr="005916DD">
        <w:rPr>
          <w:rStyle w:val="Normal1"/>
        </w:rPr>
        <w:t xml:space="preserve"> </w:t>
      </w:r>
      <w:r>
        <w:rPr>
          <w:rStyle w:val="Normal1"/>
        </w:rPr>
        <w:t xml:space="preserve">day </w:t>
      </w:r>
      <w:r w:rsidRPr="005916DD">
        <w:rPr>
          <w:rStyle w:val="Normal1"/>
        </w:rPr>
        <w:t>of gestation for cortical neuronal culture</w:t>
      </w:r>
      <w:r>
        <w:rPr>
          <w:rStyle w:val="Normal1"/>
        </w:rPr>
        <w:t>s</w:t>
      </w:r>
      <w:r w:rsidRPr="005916DD">
        <w:rPr>
          <w:rStyle w:val="Normal1"/>
        </w:rPr>
        <w:t xml:space="preserve">. </w:t>
      </w:r>
      <w:r>
        <w:rPr>
          <w:rStyle w:val="Normal1"/>
        </w:rPr>
        <w:lastRenderedPageBreak/>
        <w:t>Uterine sacs</w:t>
      </w:r>
      <w:r w:rsidRPr="005916DD">
        <w:rPr>
          <w:rStyle w:val="Normal1"/>
        </w:rPr>
        <w:t xml:space="preserve"> were rapidly removed and kept in ice-cold dissection buffer</w:t>
      </w:r>
      <w:r>
        <w:rPr>
          <w:rStyle w:val="Normal1"/>
        </w:rPr>
        <w:t xml:space="preserve"> </w:t>
      </w:r>
      <w:r w:rsidRPr="00F6016D">
        <w:rPr>
          <w:rStyle w:val="Normal1"/>
        </w:rPr>
        <w:t>(</w:t>
      </w:r>
      <w:r>
        <w:rPr>
          <w:rStyle w:val="Normal1"/>
        </w:rPr>
        <w:t xml:space="preserve">see </w:t>
      </w:r>
      <w:r w:rsidRPr="00F6016D">
        <w:rPr>
          <w:rStyle w:val="Normal1"/>
        </w:rPr>
        <w:t>Appendix 2).</w:t>
      </w:r>
      <w:r>
        <w:rPr>
          <w:rStyle w:val="Normal1"/>
        </w:rPr>
        <w:t xml:space="preserve"> Each embryo </w:t>
      </w:r>
      <w:r w:rsidRPr="005916DD">
        <w:rPr>
          <w:rStyle w:val="Normal1"/>
        </w:rPr>
        <w:t xml:space="preserve">was </w:t>
      </w:r>
      <w:r>
        <w:rPr>
          <w:rStyle w:val="Normal1"/>
        </w:rPr>
        <w:t xml:space="preserve">then </w:t>
      </w:r>
      <w:r w:rsidRPr="005916DD">
        <w:rPr>
          <w:rStyle w:val="Normal1"/>
        </w:rPr>
        <w:t xml:space="preserve">separated from the uterine sac. Either </w:t>
      </w:r>
      <w:r>
        <w:rPr>
          <w:rStyle w:val="Normal1"/>
        </w:rPr>
        <w:t xml:space="preserve">the </w:t>
      </w:r>
      <w:r w:rsidRPr="005916DD">
        <w:rPr>
          <w:rStyle w:val="Normal1"/>
        </w:rPr>
        <w:t>ven</w:t>
      </w:r>
      <w:r>
        <w:rPr>
          <w:rStyle w:val="Normal1"/>
        </w:rPr>
        <w:t>tral mesencephalon or cortex was</w:t>
      </w:r>
      <w:r w:rsidRPr="005916DD">
        <w:rPr>
          <w:rStyle w:val="Normal1"/>
        </w:rPr>
        <w:t xml:space="preserve"> identified, isolated from the brain </w:t>
      </w:r>
      <w:r w:rsidR="0063212F">
        <w:rPr>
          <w:rStyle w:val="Normal1"/>
        </w:rPr>
        <w:t xml:space="preserve">(Figure 2.1) </w:t>
      </w:r>
      <w:r w:rsidRPr="005916DD">
        <w:rPr>
          <w:rStyle w:val="Normal1"/>
        </w:rPr>
        <w:t>and kept in ice-col</w:t>
      </w:r>
      <w:r>
        <w:rPr>
          <w:rStyle w:val="Normal1"/>
        </w:rPr>
        <w:t xml:space="preserve">d dissection buffer with 500 μl per </w:t>
      </w:r>
      <w:r w:rsidRPr="005916DD">
        <w:rPr>
          <w:rStyle w:val="Normal1"/>
        </w:rPr>
        <w:t xml:space="preserve">tissue piece. </w:t>
      </w:r>
      <w:bookmarkStart w:id="662" w:name="_Toc310948191"/>
      <w:bookmarkStart w:id="663" w:name="_Toc328937043"/>
      <w:bookmarkStart w:id="664" w:name="_Toc329874910"/>
      <w:bookmarkStart w:id="665" w:name="_Toc341038815"/>
      <w:r>
        <w:rPr>
          <w:rStyle w:val="Normal1"/>
        </w:rPr>
        <w:t xml:space="preserve">Tissue dissection was performed under a Wild M3Z dissecting microscope (Wild Heerbrugg, Switzerland) with illumination support by a KL 2500 LCD instrument (Schott UK Ltd., UK). </w:t>
      </w:r>
    </w:p>
    <w:p w:rsidR="00506DF4" w:rsidRPr="002B3448" w:rsidRDefault="00DB0C88" w:rsidP="00506DF4">
      <w:pPr>
        <w:jc w:val="center"/>
        <w:rPr>
          <w:rStyle w:val="Normal1"/>
        </w:rPr>
      </w:pPr>
      <w:r>
        <w:rPr>
          <w:noProof/>
          <w:lang w:eastAsia="en-GB"/>
        </w:rPr>
        <w:pict>
          <v:shape id="AutoShape 1316" o:spid="_x0000_s2572" type="#_x0000_t32" style="position:absolute;left:0;text-align:left;margin-left:345.65pt;margin-top:56.95pt;width:0;height:16.5pt;flip:y;z-index:251911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" strokecolor="red" strokeweight="3pt">
            <v:stroke endarrow="block"/>
          </v:shape>
        </w:pict>
      </w:r>
      <w:r>
        <w:rPr>
          <w:noProof/>
          <w:lang w:eastAsia="en-GB"/>
        </w:rPr>
        <w:pict>
          <v:shape id="AutoShape 1315" o:spid="_x0000_s2571" type="#_x0000_t32" style="position:absolute;left:0;text-align:left;margin-left:249.65pt;margin-top:53.95pt;width:0;height:16.5pt;flip:y;z-index:251910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" strokecolor="red" strokeweight="3pt">
            <v:stroke endarrow="block"/>
          </v:shape>
        </w:pict>
      </w:r>
      <w:r>
        <w:rPr>
          <w:rStyle w:val="Normal1"/>
          <w:noProof/>
          <w:lang w:eastAsia="en-GB"/>
        </w:rPr>
      </w:r>
      <w:r>
        <w:rPr>
          <w:rStyle w:val="Normal1"/>
          <w:noProof/>
          <w:lang w:eastAsia="en-GB"/>
        </w:rPr>
        <w:pict>
          <v:group id="Group 16" o:spid="_x0000_s1070" style="width:381.55pt;height:76.5pt;mso-position-horizontal-relative:char;mso-position-vertical-relative:line" coordorigin="17236,26803" coordsize="48459,9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">
            <v:shape id="Picture 1444" o:spid="_x0000_s1071" type="#_x0000_t75" style="position:absolute;left:17636;top:27089;width:11335;height:942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REdPCAAAA3QAAAA8AAABkcnMvZG93bnJldi54bWxET01rwzAMvRf2H4wGuzXOmlC2rG4phcIO&#10;pazJdhexloTFcrDdJP339WCwmx7vU5vdbHoxkvOdZQXPSQqCuLa640bBZ3VcvoDwAVljb5kU3MjD&#10;bvuw2GCh7cQXGsvQiBjCvkAFbQhDIaWvWzLoEzsQR+7bOoMhQtdI7XCK4aaXqzRdS4Mdx4YWBzq0&#10;VP+UV6Ng/5XxORt8Vq1cPzev1/qD7Umpp8d5/wYi0Bz+xX/udx3n53kOv9/EE+T2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0kRHTwgAAAN0AAAAPAAAAAAAAAAAAAAAAAJ8C&#10;AABkcnMvZG93bnJldi54bWxQSwUGAAAAAAQABAD3AAAAjgMAAAAA&#10;">
              <v:imagedata r:id="rId20" o:title=""/>
            </v:shape>
            <v:shape id="Picture 1445" o:spid="_x0000_s1072" type="#_x0000_t75" style="position:absolute;left:54360;top:27089;width:11335;height:942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xdSPDAAAA3QAAAA8AAABkcnMvZG93bnJldi54bWxET02LwjAQvQv+hzDCXkRTpYp0jSKywl5E&#10;dJc9zzZjU2wmtYm2+++NIOxtHu9zluvOVuJOjS8dK5iMExDEudMlFwq+v3ajBQgfkDVWjknBH3lY&#10;r/q9JWbatXyk+ykUIoawz1CBCaHOpPS5IYt+7GriyJ1dYzFE2BRSN9jGcFvJaZLMpcWSY4PBmraG&#10;8svpZhVc0+vPkI4fu+G8OJjZpN3ffqdBqbdBt3kHEagL/+KX+1PH+Wk6g+c38QS5e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vF1I8MAAADdAAAADwAAAAAAAAAAAAAAAACf&#10;AgAAZHJzL2Rvd25yZXYueG1sUEsFBgAAAAAEAAQA9wAAAI8DAAAAAA==&#10;">
              <v:imagedata r:id="rId21" o:title=""/>
            </v:shape>
            <v:shape id="Picture 1446" o:spid="_x0000_s1073" type="#_x0000_t75" style="position:absolute;left:42119;top:27089;width:11335;height:942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8Pfj3DAAAA3QAAAA8AAABkcnMvZG93bnJldi54bWxET01rwkAQvRf6H5YpeKsbSwgluooIBUsR&#10;MfZQb0N2TILZ2TQ7jfHfu4VCb/N4n7NYja5VA/Wh8WxgNk1AEZfeNlwZ+Dy+Pb+CCoJssfVMBm4U&#10;YLV8fFhgbv2VDzQUUqkYwiFHA7VIl2sdypochqnviCN39r1DibCvtO3xGsNdq1+SJNMOG44NNXa0&#10;qam8FD/OAB7kdsrCsD3vw7vsuuLr+6NJjZk8jes5KKFR/sV/7q2N89M0g99v4gl6e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w9+PcMAAADdAAAADwAAAAAAAAAAAAAAAACf&#10;AgAAZHJzL2Rvd25yZXYueG1sUEsFBgAAAAAEAAQA9wAAAI8DAAAAAA==&#10;">
              <v:imagedata r:id="rId22" o:title=""/>
            </v:shape>
            <v:shape id="Picture 1447" o:spid="_x0000_s1074" type="#_x0000_t75" style="position:absolute;left:29878;top:27089;width:11334;height:942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0M2bFAAAA3QAAAA8AAABkcnMvZG93bnJldi54bWxET01rwkAQvRf6H5YpeAl1owQtqZtQFDGF&#10;gqg59Dhkp0na7GzIrhr/fbcg9DaP9zmrfDSduNDgWssKZtMYBHFldcu1gvK0fX4B4Tyyxs4yKbiR&#10;gzx7fFhhqu2VD3Q5+lqEEHYpKmi871MpXdWQQTe1PXHgvuxg0Ac41FIPeA3hppPzOF5Igy2HhgZ7&#10;WjdU/RzPRsF3gmUf2c1H0Za79+7zEO3PRaTU5Gl8ewXhafT/4ru70GF+kizh75twgsx+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a9DNmxQAAAN0AAAAPAAAAAAAAAAAAAAAA&#10;AJ8CAABkcnMvZG93bnJldi54bWxQSwUGAAAAAAQABAD3AAAAkQMAAAAA&#10;">
              <v:imagedata r:id="rId23" o:title=""/>
            </v:shape>
            <v:shape id="Text Box 3" o:spid="_x0000_s1075" type="#_x0000_t202" style="position:absolute;left:17236;top:26803;width:3143;height:24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p+9MUA&#10;AADdAAAADwAAAGRycy9kb3ducmV2LnhtbESPQWvCQBCF7wX/wzJCb3XXkpY2dRWpFDxVqq3gbciO&#10;SWh2NmRXE/+9cxC8zfDevPfNbDH4Rp2pi3VgC9OJAUVcBFdzaeF39/X0BiomZIdNYLJwoQiL+ehh&#10;hrkLPf/QeZtKJSEcc7RQpdTmWseiIo9xElpi0Y6h85hk7UrtOuwl3Df62ZhX7bFmaaiwpc+Kiv/t&#10;yVv4+z4e9pnZlCv/0vZhMJr9u7b2cTwsP0AlGtLdfLteO8HPMsGVb2QEP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un70xQAAAN0AAAAPAAAAAAAAAAAAAAAAAJgCAABkcnMv&#10;ZG93bnJldi54bWxQSwUGAAAAAAQABAD1AAAAigMAAAAA&#10;" filled="f" stroked="f">
              <v:textbox>
                <w:txbxContent>
                  <w:p w:rsidR="00466BDA" w:rsidRDefault="00466BDA" w:rsidP="00B75F6C">
                    <w:pPr>
                      <w:pStyle w:val="NormalWeb"/>
                      <w:spacing w:before="0" w:beforeAutospacing="0" w:after="200" w:afterAutospacing="0"/>
                      <w:textAlignment w:val="baseline"/>
                    </w:pPr>
                    <w:r>
                      <w:rPr>
                        <w:rFonts w:ascii="Century Gothic" w:hAnsi="Century Gothic" w:cs="Arial"/>
                        <w:b/>
                        <w:bCs/>
                        <w:color w:val="FFFF00"/>
                        <w:kern w:val="24"/>
                      </w:rPr>
                      <w:t>A</w:t>
                    </w:r>
                  </w:p>
                </w:txbxContent>
              </v:textbox>
            </v:shape>
            <v:shape id="Text Box 4" o:spid="_x0000_s1076" type="#_x0000_t202" style="position:absolute;left:29428;top:26803;width:3143;height:24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bbb8MA&#10;AADdAAAADwAAAGRycy9kb3ducmV2LnhtbERPS2vCQBC+F/wPyxR6a3YrsWjqRsRS8KRU20JvQ3by&#10;oNnZkN2a+O9dQfA2H99zlqvRtuJEvW8ca3hJFAjiwpmGKw1fx4/nOQgfkA22jknDmTys8snDEjPj&#10;Bv6k0yFUIoawz1BDHUKXSemLmiz6xHXEkStdbzFE2FfS9DjEcNvKqVKv0mLDsaHGjjY1FX+Hf6vh&#10;e1f+/qRqX73bWTe4UUm2C6n10+O4fgMRaAx38c29NXF+mi7g+k08QeY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bbb8MAAADdAAAADwAAAAAAAAAAAAAAAACYAgAAZHJzL2Rv&#10;d25yZXYueG1sUEsFBgAAAAAEAAQA9QAAAIgDAAAAAA==&#10;" filled="f" stroked="f">
              <v:textbox>
                <w:txbxContent>
                  <w:p w:rsidR="00466BDA" w:rsidRDefault="00466BDA" w:rsidP="00B75F6C">
                    <w:pPr>
                      <w:pStyle w:val="NormalWeb"/>
                      <w:spacing w:before="0" w:beforeAutospacing="0" w:after="200" w:afterAutospacing="0"/>
                      <w:textAlignment w:val="baseline"/>
                    </w:pPr>
                    <w:r>
                      <w:rPr>
                        <w:rFonts w:ascii="Century Gothic" w:hAnsi="Century Gothic" w:cs="Arial"/>
                        <w:b/>
                        <w:bCs/>
                        <w:color w:val="FFFF00"/>
                        <w:kern w:val="24"/>
                      </w:rPr>
                      <w:t>B</w:t>
                    </w:r>
                  </w:p>
                </w:txbxContent>
              </v:textbox>
            </v:shape>
            <v:shape id="Text Box 5" o:spid="_x0000_s1077" type="#_x0000_t202" style="position:absolute;left:41685;top:26803;width:3143;height:24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XkL8UA&#10;AADdAAAADwAAAGRycy9kb3ducmV2LnhtbESPQWvCQBCF70L/wzIFb7pbUampq5SK4KlFq0JvQ3ZM&#10;QrOzIbua9N93DoK3Gd6b975Zrntfqxu1sQps4WVsQBHnwVVcWDh+b0evoGJCdlgHJgt/FGG9ehos&#10;MXOh4z3dDqlQEsIxQwtlSk2mdcxL8hjHoSEW7RJaj0nWttCuxU7Cfa0nxsy1x4qlocSGPkrKfw9X&#10;b+H0efk5T81XsfGzpgu90ewX2trhc//+BipRnx7m+/XOCf50JvzyjYy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FeQvxQAAAN0AAAAPAAAAAAAAAAAAAAAAAJgCAABkcnMv&#10;ZG93bnJldi54bWxQSwUGAAAAAAQABAD1AAAAigMAAAAA&#10;" filled="f" stroked="f">
              <v:textbox>
                <w:txbxContent>
                  <w:p w:rsidR="00466BDA" w:rsidRDefault="00466BDA" w:rsidP="00B75F6C">
                    <w:pPr>
                      <w:pStyle w:val="NormalWeb"/>
                      <w:spacing w:before="0" w:beforeAutospacing="0" w:after="200" w:afterAutospacing="0"/>
                      <w:textAlignment w:val="baseline"/>
                    </w:pPr>
                    <w:r>
                      <w:rPr>
                        <w:rFonts w:ascii="Century Gothic" w:hAnsi="Century Gothic" w:cs="Arial"/>
                        <w:b/>
                        <w:bCs/>
                        <w:color w:val="FFFF00"/>
                        <w:kern w:val="24"/>
                      </w:rPr>
                      <w:t>C</w:t>
                    </w:r>
                  </w:p>
                </w:txbxContent>
              </v:textbox>
            </v:shape>
            <v:shape id="Text Box 6" o:spid="_x0000_s1078" type="#_x0000_t202" style="position:absolute;left:53907;top:26898;width:3143;height:24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lBtMMA&#10;AADdAAAADwAAAGRycy9kb3ducmV2LnhtbERPTWvCQBC9F/wPywi91V1LUjS6ilgKPVmaquBtyI5J&#10;MDsbstsk/vtuodDbPN7nrLejbURPna8da5jPFAjiwpmaSw3Hr7enBQgfkA02jknDnTxsN5OHNWbG&#10;DfxJfR5KEUPYZ6ihCqHNpPRFRRb9zLXEkbu6zmKIsCul6XCI4baRz0q9SIs1x4YKW9pXVNzyb6vh&#10;dLhezon6KF9t2g5uVJLtUmr9OB13KxCBxvAv/nO/mzg/Sefw+008QW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1lBtMMAAADdAAAADwAAAAAAAAAAAAAAAACYAgAAZHJzL2Rv&#10;d25yZXYueG1sUEsFBgAAAAAEAAQA9QAAAIgDAAAAAA==&#10;" filled="f" stroked="f">
              <v:textbox>
                <w:txbxContent>
                  <w:p w:rsidR="00466BDA" w:rsidRDefault="00466BDA" w:rsidP="00B75F6C">
                    <w:pPr>
                      <w:pStyle w:val="NormalWeb"/>
                      <w:spacing w:before="0" w:beforeAutospacing="0" w:after="200" w:afterAutospacing="0"/>
                      <w:textAlignment w:val="baseline"/>
                    </w:pPr>
                    <w:r>
                      <w:rPr>
                        <w:rFonts w:ascii="Century Gothic" w:hAnsi="Century Gothic" w:cs="Arial"/>
                        <w:b/>
                        <w:bCs/>
                        <w:color w:val="FFFF00"/>
                        <w:kern w:val="24"/>
                      </w:rPr>
                      <w:t>D</w:t>
                    </w:r>
                  </w:p>
                </w:txbxContent>
              </v:textbox>
            </v:shape>
            <w10:wrap type="none"/>
            <w10:anchorlock/>
          </v:group>
        </w:pict>
      </w:r>
    </w:p>
    <w:p w:rsidR="00506DF4" w:rsidRPr="00506DF4" w:rsidRDefault="00506DF4" w:rsidP="002B3448">
      <w:pPr>
        <w:pStyle w:val="Caption"/>
        <w:spacing w:line="360" w:lineRule="auto"/>
        <w:jc w:val="both"/>
        <w:rPr>
          <w:rStyle w:val="Normal1"/>
          <w:rFonts w:ascii="Century Gothic" w:hAnsi="Century Gothic"/>
          <w:b w:val="0"/>
        </w:rPr>
      </w:pPr>
      <w:bookmarkStart w:id="666" w:name="_Toc370679016"/>
      <w:r w:rsidRPr="002B3448">
        <w:rPr>
          <w:rFonts w:ascii="Century Gothic" w:hAnsi="Century Gothic"/>
        </w:rPr>
        <w:t>Figure 2.</w:t>
      </w:r>
      <w:r w:rsidR="00122438" w:rsidRPr="002B3448">
        <w:rPr>
          <w:rFonts w:ascii="Century Gothic" w:hAnsi="Century Gothic"/>
        </w:rPr>
        <w:fldChar w:fldCharType="begin"/>
      </w:r>
      <w:r w:rsidRPr="002B3448">
        <w:rPr>
          <w:rFonts w:ascii="Century Gothic" w:hAnsi="Century Gothic"/>
        </w:rPr>
        <w:instrText xml:space="preserve"> SEQ Figure_2. \* ARABIC </w:instrText>
      </w:r>
      <w:r w:rsidR="00122438" w:rsidRPr="002B3448">
        <w:rPr>
          <w:rFonts w:ascii="Century Gothic" w:hAnsi="Century Gothic"/>
        </w:rPr>
        <w:fldChar w:fldCharType="separate"/>
      </w:r>
      <w:r w:rsidR="00BF64A5">
        <w:rPr>
          <w:rFonts w:ascii="Century Gothic" w:hAnsi="Century Gothic"/>
          <w:noProof/>
        </w:rPr>
        <w:t>1</w:t>
      </w:r>
      <w:r w:rsidR="00122438" w:rsidRPr="002B3448">
        <w:rPr>
          <w:rFonts w:ascii="Century Gothic" w:hAnsi="Century Gothic"/>
        </w:rPr>
        <w:fldChar w:fldCharType="end"/>
      </w:r>
      <w:r w:rsidRPr="002B3448">
        <w:rPr>
          <w:rFonts w:ascii="Century Gothic" w:hAnsi="Century Gothic"/>
        </w:rPr>
        <w:t xml:space="preserve">: Dissection of the VM from E14 rat brain. </w:t>
      </w:r>
      <w:r w:rsidRPr="002B3448">
        <w:rPr>
          <w:rFonts w:ascii="Century Gothic" w:hAnsi="Century Gothic"/>
          <w:b w:val="0"/>
        </w:rPr>
        <w:t>(A) Isolate an embryo from the uterine sac. (B) Decapitate the embryo head and identify anatomical landmarks of the CNS</w:t>
      </w:r>
      <w:r w:rsidR="00DF2EB9" w:rsidRPr="002B3448">
        <w:rPr>
          <w:rFonts w:ascii="Century Gothic" w:hAnsi="Century Gothic"/>
          <w:b w:val="0"/>
        </w:rPr>
        <w:t xml:space="preserve"> (superior view). (C) After removing the overlying scalp tissue, cut away the rostral forebrain and the caudal hindbrain regions (lateral view); arrow indicates the VM region. (D) Trim the resulting butterfly-shaped structure </w:t>
      </w:r>
      <w:r w:rsidR="002B3448" w:rsidRPr="002B3448">
        <w:rPr>
          <w:rFonts w:ascii="Century Gothic" w:hAnsi="Century Gothic"/>
          <w:b w:val="0"/>
        </w:rPr>
        <w:t xml:space="preserve">until it reaches a final dimension of ~ 0.3 x 1.0 mm; arrow indicates anterior midline of the VM. Images were obtained from </w:t>
      </w:r>
      <w:r w:rsidR="002B3448" w:rsidRPr="002B3448">
        <w:rPr>
          <w:rFonts w:ascii="Century Gothic" w:hAnsi="Century Gothic"/>
          <w:b w:val="0"/>
          <w:noProof/>
        </w:rPr>
        <w:t>Pruszak et al., 2009.</w:t>
      </w:r>
      <w:bookmarkEnd w:id="666"/>
    </w:p>
    <w:p w:rsidR="0072326C" w:rsidRPr="002B3448" w:rsidRDefault="0072326C" w:rsidP="006179E6">
      <w:pPr>
        <w:rPr>
          <w:sz w:val="2"/>
        </w:rPr>
      </w:pPr>
    </w:p>
    <w:p w:rsidR="006179E6" w:rsidRPr="003D306D" w:rsidRDefault="006179E6" w:rsidP="006179E6">
      <w:pPr>
        <w:pStyle w:val="Heading2"/>
        <w:rPr>
          <w:kern w:val="0"/>
        </w:rPr>
      </w:pPr>
      <w:bookmarkStart w:id="667" w:name="_Toc370678336"/>
      <w:r w:rsidRPr="003D306D">
        <w:rPr>
          <w:kern w:val="0"/>
        </w:rPr>
        <w:t xml:space="preserve">2.3.2. Preparation of primary </w:t>
      </w:r>
      <w:r>
        <w:rPr>
          <w:kern w:val="0"/>
        </w:rPr>
        <w:t>VM</w:t>
      </w:r>
      <w:r w:rsidRPr="003D306D">
        <w:rPr>
          <w:kern w:val="0"/>
        </w:rPr>
        <w:t xml:space="preserve"> </w:t>
      </w:r>
      <w:r>
        <w:rPr>
          <w:kern w:val="0"/>
        </w:rPr>
        <w:t xml:space="preserve">neuronal and astroglial </w:t>
      </w:r>
      <w:r w:rsidRPr="003D306D">
        <w:rPr>
          <w:kern w:val="0"/>
        </w:rPr>
        <w:t>cultures</w:t>
      </w:r>
      <w:bookmarkEnd w:id="662"/>
      <w:bookmarkEnd w:id="663"/>
      <w:bookmarkEnd w:id="664"/>
      <w:bookmarkEnd w:id="665"/>
      <w:bookmarkEnd w:id="667"/>
    </w:p>
    <w:p w:rsidR="006179E6" w:rsidRPr="005916DD" w:rsidRDefault="006179E6" w:rsidP="006179E6">
      <w:pPr>
        <w:rPr>
          <w:rStyle w:val="Normal1"/>
        </w:rPr>
      </w:pPr>
      <w:r w:rsidRPr="005916DD">
        <w:rPr>
          <w:rStyle w:val="Normal1"/>
        </w:rPr>
        <w:t xml:space="preserve">Rat </w:t>
      </w:r>
      <w:r w:rsidR="00095A39" w:rsidRPr="00397C5C">
        <w:rPr>
          <w:rStyle w:val="Normal1"/>
          <w:i/>
        </w:rPr>
        <w:t>(Rattus norvegicus)</w:t>
      </w:r>
      <w:r w:rsidR="00975F84" w:rsidRPr="005916DD">
        <w:rPr>
          <w:rStyle w:val="Normal1"/>
        </w:rPr>
        <w:t xml:space="preserve"> </w:t>
      </w:r>
      <w:r w:rsidRPr="005916DD">
        <w:rPr>
          <w:rStyle w:val="Normal1"/>
        </w:rPr>
        <w:t>ventral mesencephalons were dissociated by 0.05% trypsin/EDT</w:t>
      </w:r>
      <w:r>
        <w:rPr>
          <w:rStyle w:val="Normal1"/>
        </w:rPr>
        <w:t xml:space="preserve">A supplemented with 0.02% DNase </w:t>
      </w:r>
      <w:r w:rsidRPr="005916DD">
        <w:rPr>
          <w:rStyle w:val="Normal1"/>
        </w:rPr>
        <w:t>I in a 37</w:t>
      </w:r>
      <w:r w:rsidRPr="005916DD">
        <w:rPr>
          <w:rStyle w:val="Normal1"/>
          <w:vertAlign w:val="superscript"/>
        </w:rPr>
        <w:t>o</w:t>
      </w:r>
      <w:r w:rsidRPr="005916DD">
        <w:rPr>
          <w:rStyle w:val="Normal1"/>
        </w:rPr>
        <w:t>C water bath for 3-10 minutes. A volume of 10% FBS was subsequently added to inactivate trypsin. Th</w:t>
      </w:r>
      <w:r>
        <w:rPr>
          <w:rStyle w:val="Normal1"/>
        </w:rPr>
        <w:t xml:space="preserve">e supernatant was aspirated; </w:t>
      </w:r>
      <w:r w:rsidRPr="005916DD">
        <w:rPr>
          <w:rStyle w:val="Normal1"/>
        </w:rPr>
        <w:t>tissue</w:t>
      </w:r>
      <w:r>
        <w:rPr>
          <w:rStyle w:val="Normal1"/>
        </w:rPr>
        <w:t xml:space="preserve"> pieces were</w:t>
      </w:r>
      <w:r w:rsidRPr="005916DD">
        <w:rPr>
          <w:rStyle w:val="Normal1"/>
        </w:rPr>
        <w:t xml:space="preserve"> gently tri</w:t>
      </w:r>
      <w:r>
        <w:rPr>
          <w:rStyle w:val="Normal1"/>
        </w:rPr>
        <w:t>turated in 1 ml of VM differentiation medium</w:t>
      </w:r>
      <w:r w:rsidRPr="005916DD">
        <w:rPr>
          <w:rStyle w:val="Normal1"/>
        </w:rPr>
        <w:t xml:space="preserve"> </w:t>
      </w:r>
      <w:r>
        <w:rPr>
          <w:rStyle w:val="Normal1"/>
        </w:rPr>
        <w:t>(see Appendix 2) through p1000</w:t>
      </w:r>
      <w:r w:rsidRPr="005916DD">
        <w:rPr>
          <w:rStyle w:val="Normal1"/>
        </w:rPr>
        <w:t>, p200, p20, and p10 pipet</w:t>
      </w:r>
      <w:r>
        <w:rPr>
          <w:rStyle w:val="Normal1"/>
        </w:rPr>
        <w:t>te tip</w:t>
      </w:r>
      <w:r w:rsidRPr="005916DD">
        <w:rPr>
          <w:rStyle w:val="Normal1"/>
        </w:rPr>
        <w:t>s</w:t>
      </w:r>
      <w:r>
        <w:rPr>
          <w:rStyle w:val="Normal1"/>
        </w:rPr>
        <w:t xml:space="preserve"> respectively</w:t>
      </w:r>
      <w:r w:rsidRPr="005916DD">
        <w:rPr>
          <w:rStyle w:val="Normal1"/>
        </w:rPr>
        <w:t xml:space="preserve">. </w:t>
      </w:r>
      <w:r>
        <w:rPr>
          <w:rStyle w:val="Normal1"/>
        </w:rPr>
        <w:t>The c</w:t>
      </w:r>
      <w:r w:rsidRPr="005916DD">
        <w:rPr>
          <w:rStyle w:val="Normal1"/>
        </w:rPr>
        <w:t xml:space="preserve">ell suspension was passed through a 40 μm cell strainer and centrifuged at 200 </w:t>
      </w:r>
      <w:r w:rsidRPr="005916DD">
        <w:rPr>
          <w:rStyle w:val="Normal1"/>
          <w:i/>
        </w:rPr>
        <w:t>g</w:t>
      </w:r>
      <w:r w:rsidRPr="005916DD">
        <w:rPr>
          <w:rStyle w:val="Normal1"/>
        </w:rPr>
        <w:t>, 4</w:t>
      </w:r>
      <w:r w:rsidRPr="005916DD">
        <w:rPr>
          <w:rStyle w:val="Normal1"/>
          <w:vertAlign w:val="superscript"/>
        </w:rPr>
        <w:t>o</w:t>
      </w:r>
      <w:r>
        <w:rPr>
          <w:rStyle w:val="Normal1"/>
        </w:rPr>
        <w:t>C for 5 minutes. The cell pellet was</w:t>
      </w:r>
      <w:r w:rsidRPr="005916DD">
        <w:rPr>
          <w:rStyle w:val="Normal1"/>
        </w:rPr>
        <w:t xml:space="preserve"> </w:t>
      </w:r>
      <w:r>
        <w:rPr>
          <w:rStyle w:val="Normal1"/>
        </w:rPr>
        <w:lastRenderedPageBreak/>
        <w:t xml:space="preserve">then </w:t>
      </w:r>
      <w:r w:rsidRPr="005916DD">
        <w:rPr>
          <w:rStyle w:val="Normal1"/>
        </w:rPr>
        <w:t xml:space="preserve">resuspended in either </w:t>
      </w:r>
      <w:r>
        <w:rPr>
          <w:rStyle w:val="Normal1"/>
        </w:rPr>
        <w:t xml:space="preserve">VM </w:t>
      </w:r>
      <w:r w:rsidRPr="005916DD">
        <w:rPr>
          <w:rStyle w:val="Normal1"/>
        </w:rPr>
        <w:t xml:space="preserve">neuronal </w:t>
      </w:r>
      <w:r w:rsidRPr="007010BA">
        <w:rPr>
          <w:rStyle w:val="Normal1"/>
        </w:rPr>
        <w:t>or</w:t>
      </w:r>
      <w:r w:rsidRPr="005916DD">
        <w:rPr>
          <w:rStyle w:val="Normal1"/>
        </w:rPr>
        <w:t xml:space="preserve"> glial differentiation medium</w:t>
      </w:r>
      <w:r>
        <w:rPr>
          <w:rStyle w:val="Normal1"/>
        </w:rPr>
        <w:t xml:space="preserve"> (see </w:t>
      </w:r>
      <w:r w:rsidRPr="00F6016D">
        <w:rPr>
          <w:rStyle w:val="Normal1"/>
        </w:rPr>
        <w:t>Appendix 2</w:t>
      </w:r>
      <w:r>
        <w:rPr>
          <w:rStyle w:val="Normal1"/>
        </w:rPr>
        <w:t>). Live cells were</w:t>
      </w:r>
      <w:r w:rsidRPr="005916DD">
        <w:rPr>
          <w:rStyle w:val="Normal1"/>
        </w:rPr>
        <w:t xml:space="preserve"> determined by </w:t>
      </w:r>
      <w:r>
        <w:rPr>
          <w:rStyle w:val="Normal1"/>
        </w:rPr>
        <w:t xml:space="preserve">0.2% </w:t>
      </w:r>
      <w:r w:rsidRPr="005916DD">
        <w:rPr>
          <w:rStyle w:val="Normal1"/>
        </w:rPr>
        <w:t xml:space="preserve">trypan blue </w:t>
      </w:r>
      <w:r>
        <w:rPr>
          <w:rStyle w:val="Normal1"/>
        </w:rPr>
        <w:t xml:space="preserve">staining </w:t>
      </w:r>
      <w:r w:rsidRPr="005916DD">
        <w:rPr>
          <w:rStyle w:val="Normal1"/>
        </w:rPr>
        <w:t xml:space="preserve">and counted on a </w:t>
      </w:r>
      <w:r>
        <w:rPr>
          <w:rStyle w:val="Normal1"/>
        </w:rPr>
        <w:t xml:space="preserve">Neubauer </w:t>
      </w:r>
      <w:r w:rsidRPr="005916DD">
        <w:rPr>
          <w:rStyle w:val="Normal1"/>
        </w:rPr>
        <w:t>haemocytometer</w:t>
      </w:r>
      <w:r w:rsidR="002F5191">
        <w:rPr>
          <w:rStyle w:val="Normal1"/>
        </w:rPr>
        <w:t xml:space="preserve"> (see section 2.2.2)</w:t>
      </w:r>
      <w:r w:rsidRPr="005916DD">
        <w:rPr>
          <w:rStyle w:val="Normal1"/>
        </w:rPr>
        <w:t xml:space="preserve">. </w:t>
      </w:r>
    </w:p>
    <w:p w:rsidR="006179E6" w:rsidRDefault="00DB0C88" w:rsidP="006179E6">
      <w:pPr>
        <w:rPr>
          <w:rStyle w:val="Normal1"/>
        </w:rPr>
      </w:pPr>
      <w:r>
        <w:rPr>
          <w:noProof/>
          <w:lang w:eastAsia="en-GB"/>
        </w:rPr>
        <w:pict>
          <v:group id="_x0000_s2644" style="position:absolute;left:0;text-align:left;margin-left:39.6pt;margin-top:350.05pt;width:316.5pt;height:139.1pt;z-index:252047360" coordorigin="3060,10755" coordsize="6330,2782">
            <v:shape id="_x0000_s2637" type="#_x0000_t32" style="position:absolute;left:5126;top:13537;width:275;height:0" o:connectortype="straight" o:regroupid="5" strokecolor="white [3212]" strokeweight="2.25pt"/>
            <v:shape id="_x0000_s2638" type="#_x0000_t32" style="position:absolute;left:8999;top:13537;width:275;height:0" o:connectortype="straight" o:regroupid="5" strokecolor="white [3212]" strokeweight="2.25pt"/>
            <v:shape id="_x0000_s2640" type="#_x0000_t202" style="position:absolute;left:3135;top:11385;width:1035;height:450" filled="f" stroked="f">
              <v:textbox style="mso-next-textbox:#_x0000_s2640">
                <w:txbxContent>
                  <w:p w:rsidR="00466BDA" w:rsidRPr="00595B6E" w:rsidRDefault="00466BDA" w:rsidP="00595B6E">
                    <w:pPr>
                      <w:jc w:val="left"/>
                      <w:rPr>
                        <w:b/>
                        <w:color w:val="FFFFFF" w:themeColor="background1"/>
                      </w:rPr>
                    </w:pPr>
                    <w:r w:rsidRPr="00595B6E">
                      <w:rPr>
                        <w:b/>
                        <w:color w:val="FFFFFF" w:themeColor="background1"/>
                      </w:rPr>
                      <w:t>NeuN+</w:t>
                    </w:r>
                  </w:p>
                </w:txbxContent>
              </v:textbox>
            </v:shape>
            <v:shape id="_x0000_s2641" type="#_x0000_t202" style="position:absolute;left:6990;top:11385;width:1035;height:450" filled="f" stroked="f">
              <v:textbox style="mso-next-textbox:#_x0000_s2641">
                <w:txbxContent>
                  <w:p w:rsidR="00466BDA" w:rsidRPr="00595B6E" w:rsidRDefault="00466BDA" w:rsidP="00595B6E">
                    <w:pPr>
                      <w:jc w:val="left"/>
                      <w:rPr>
                        <w:b/>
                        <w:color w:val="FFFFFF" w:themeColor="background1"/>
                      </w:rPr>
                    </w:pPr>
                    <w:r>
                      <w:rPr>
                        <w:b/>
                        <w:color w:val="FFFFFF" w:themeColor="background1"/>
                      </w:rPr>
                      <w:t>GFAP</w:t>
                    </w:r>
                    <w:r w:rsidRPr="00595B6E">
                      <w:rPr>
                        <w:b/>
                        <w:color w:val="FFFFFF" w:themeColor="background1"/>
                      </w:rPr>
                      <w:t>+</w:t>
                    </w:r>
                  </w:p>
                </w:txbxContent>
              </v:textbox>
            </v:shape>
            <v:shape id="_x0000_s2642" type="#_x0000_t202" style="position:absolute;left:3060;top:10755;width:2520;height:480" wrapcoords="-153 0 -153 20925 21600 20925 21600 0 -153 0" stroked="f">
              <v:textbox style="mso-next-textbox:#_x0000_s2642">
                <w:txbxContent>
                  <w:p w:rsidR="00466BDA" w:rsidRPr="00F75973" w:rsidRDefault="00466BDA" w:rsidP="00363903">
                    <w:pPr>
                      <w:jc w:val="center"/>
                      <w:rPr>
                        <w:b/>
                      </w:rPr>
                    </w:pPr>
                    <w:r>
                      <w:rPr>
                        <w:b/>
                      </w:rPr>
                      <w:t xml:space="preserve">A. </w:t>
                    </w:r>
                    <w:r w:rsidRPr="00F75973">
                      <w:rPr>
                        <w:b/>
                      </w:rPr>
                      <w:t>Neuronal culture</w:t>
                    </w:r>
                  </w:p>
                </w:txbxContent>
              </v:textbox>
            </v:shape>
            <v:shape id="_x0000_s2643" type="#_x0000_t202" style="position:absolute;left:6915;top:10755;width:2475;height:480" stroked="f">
              <v:textbox style="mso-next-textbox:#_x0000_s2643">
                <w:txbxContent>
                  <w:p w:rsidR="00466BDA" w:rsidRPr="00F75973" w:rsidRDefault="00466BDA" w:rsidP="00363903">
                    <w:pPr>
                      <w:jc w:val="center"/>
                      <w:rPr>
                        <w:b/>
                      </w:rPr>
                    </w:pPr>
                    <w:r>
                      <w:rPr>
                        <w:b/>
                      </w:rPr>
                      <w:t>B. Astroglial</w:t>
                    </w:r>
                    <w:r w:rsidRPr="00F75973">
                      <w:rPr>
                        <w:b/>
                      </w:rPr>
                      <w:t xml:space="preserve"> culture</w:t>
                    </w:r>
                  </w:p>
                </w:txbxContent>
              </v:textbox>
            </v:shape>
          </v:group>
        </w:pict>
      </w:r>
      <w:r w:rsidR="006179E6" w:rsidRPr="005916DD">
        <w:rPr>
          <w:rStyle w:val="Normal1"/>
        </w:rPr>
        <w:t xml:space="preserve">For neuronal cultures, </w:t>
      </w:r>
      <w:r w:rsidR="006179E6">
        <w:rPr>
          <w:rStyle w:val="Normal1"/>
        </w:rPr>
        <w:t>80-100 µl</w:t>
      </w:r>
      <w:r w:rsidR="006179E6" w:rsidRPr="005916DD">
        <w:rPr>
          <w:rStyle w:val="Normal1"/>
        </w:rPr>
        <w:t xml:space="preserve"> </w:t>
      </w:r>
      <w:r w:rsidR="006179E6">
        <w:rPr>
          <w:rStyle w:val="Normal1"/>
        </w:rPr>
        <w:t xml:space="preserve">medium containing </w:t>
      </w:r>
      <w:r w:rsidR="006179E6" w:rsidRPr="005916DD">
        <w:rPr>
          <w:rStyle w:val="Normal1"/>
        </w:rPr>
        <w:t>10</w:t>
      </w:r>
      <w:r w:rsidR="006179E6" w:rsidRPr="005916DD">
        <w:rPr>
          <w:rStyle w:val="Normal1"/>
          <w:vertAlign w:val="superscript"/>
        </w:rPr>
        <w:t>5</w:t>
      </w:r>
      <w:r w:rsidR="006179E6" w:rsidRPr="005916DD">
        <w:rPr>
          <w:rStyle w:val="Normal1"/>
        </w:rPr>
        <w:t xml:space="preserve"> </w:t>
      </w:r>
      <w:r w:rsidR="006179E6">
        <w:rPr>
          <w:rStyle w:val="Normal1"/>
        </w:rPr>
        <w:t>live cells was plat</w:t>
      </w:r>
      <w:r w:rsidR="006179E6" w:rsidRPr="005916DD">
        <w:rPr>
          <w:rStyle w:val="Normal1"/>
        </w:rPr>
        <w:t>ed on</w:t>
      </w:r>
      <w:r w:rsidR="006179E6">
        <w:rPr>
          <w:rStyle w:val="Normal1"/>
        </w:rPr>
        <w:t>to</w:t>
      </w:r>
      <w:r w:rsidR="006179E6" w:rsidRPr="005916DD">
        <w:rPr>
          <w:rStyle w:val="Normal1"/>
        </w:rPr>
        <w:t xml:space="preserve"> each 13 mm coverslip (Thermo Scientific, UK), which was pre-coated overnight with 50 μg/ml poly-D-lysine</w:t>
      </w:r>
      <w:r w:rsidR="006179E6">
        <w:rPr>
          <w:rStyle w:val="Normal1"/>
        </w:rPr>
        <w:t xml:space="preserve"> and placed inside each well of a 24-well plate</w:t>
      </w:r>
      <w:r w:rsidR="006179E6" w:rsidRPr="005916DD">
        <w:rPr>
          <w:rStyle w:val="Normal1"/>
        </w:rPr>
        <w:t xml:space="preserve">. </w:t>
      </w:r>
      <w:r w:rsidR="006179E6">
        <w:rPr>
          <w:rStyle w:val="Normal1"/>
        </w:rPr>
        <w:t xml:space="preserve">After 30 minutes for cell adhesion, each well was carefully topped up with 500 </w:t>
      </w:r>
      <w:r w:rsidR="006179E6" w:rsidRPr="005916DD">
        <w:rPr>
          <w:rStyle w:val="Normal1"/>
        </w:rPr>
        <w:t>μ</w:t>
      </w:r>
      <w:r w:rsidR="006179E6">
        <w:rPr>
          <w:rStyle w:val="Normal1"/>
        </w:rPr>
        <w:t xml:space="preserve">l neuronal differentiation medium. </w:t>
      </w:r>
      <w:r w:rsidR="006179E6" w:rsidRPr="005916DD">
        <w:rPr>
          <w:rStyle w:val="Normal1"/>
        </w:rPr>
        <w:t>Cells were cultured at 37</w:t>
      </w:r>
      <w:r w:rsidR="006179E6" w:rsidRPr="005916DD">
        <w:rPr>
          <w:rStyle w:val="Normal1"/>
          <w:vertAlign w:val="superscript"/>
        </w:rPr>
        <w:t>o</w:t>
      </w:r>
      <w:r w:rsidR="006179E6" w:rsidRPr="005916DD">
        <w:rPr>
          <w:rStyle w:val="Normal1"/>
        </w:rPr>
        <w:t xml:space="preserve">C in </w:t>
      </w:r>
      <w:r w:rsidR="006179E6">
        <w:rPr>
          <w:rStyle w:val="Normal1"/>
        </w:rPr>
        <w:t xml:space="preserve">a </w:t>
      </w:r>
      <w:r w:rsidR="006179E6" w:rsidRPr="005916DD">
        <w:rPr>
          <w:rStyle w:val="Normal1"/>
        </w:rPr>
        <w:t>5% CO</w:t>
      </w:r>
      <w:r w:rsidR="006179E6" w:rsidRPr="005916DD">
        <w:rPr>
          <w:rStyle w:val="Normal1"/>
          <w:vertAlign w:val="subscript"/>
        </w:rPr>
        <w:t>2</w:t>
      </w:r>
      <w:r w:rsidR="006179E6">
        <w:rPr>
          <w:rStyle w:val="Normal1"/>
        </w:rPr>
        <w:t xml:space="preserve"> incubator and medium</w:t>
      </w:r>
      <w:r w:rsidR="006179E6" w:rsidRPr="005916DD">
        <w:rPr>
          <w:rStyle w:val="Normal1"/>
        </w:rPr>
        <w:t xml:space="preserve"> </w:t>
      </w:r>
      <w:r w:rsidR="006179E6">
        <w:rPr>
          <w:rStyle w:val="Normal1"/>
        </w:rPr>
        <w:t>was</w:t>
      </w:r>
      <w:r w:rsidR="006179E6" w:rsidRPr="005916DD">
        <w:rPr>
          <w:rStyle w:val="Normal1"/>
        </w:rPr>
        <w:t xml:space="preserve"> </w:t>
      </w:r>
      <w:r w:rsidR="006179E6">
        <w:rPr>
          <w:rStyle w:val="Normal1"/>
        </w:rPr>
        <w:t xml:space="preserve">changed every </w:t>
      </w:r>
      <w:r w:rsidR="006179E6" w:rsidRPr="005916DD">
        <w:rPr>
          <w:rStyle w:val="Normal1"/>
        </w:rPr>
        <w:t xml:space="preserve">3 days. For astroglial cultures, </w:t>
      </w:r>
      <w:r w:rsidR="006179E6">
        <w:rPr>
          <w:rStyle w:val="Normal1"/>
        </w:rPr>
        <w:t xml:space="preserve">500 µl glial </w:t>
      </w:r>
      <w:r w:rsidR="006179E6" w:rsidRPr="005916DD">
        <w:rPr>
          <w:rStyle w:val="Normal1"/>
        </w:rPr>
        <w:t xml:space="preserve">differentiation </w:t>
      </w:r>
      <w:r w:rsidR="006179E6">
        <w:rPr>
          <w:rStyle w:val="Normal1"/>
        </w:rPr>
        <w:t>medium containing</w:t>
      </w:r>
      <w:r w:rsidR="006179E6" w:rsidRPr="005916DD">
        <w:rPr>
          <w:rStyle w:val="Normal1"/>
        </w:rPr>
        <w:t xml:space="preserve"> 5 x 10</w:t>
      </w:r>
      <w:r w:rsidR="006179E6" w:rsidRPr="005916DD">
        <w:rPr>
          <w:rStyle w:val="Normal1"/>
          <w:vertAlign w:val="superscript"/>
        </w:rPr>
        <w:t>4</w:t>
      </w:r>
      <w:r w:rsidR="006179E6" w:rsidRPr="005916DD">
        <w:rPr>
          <w:rStyle w:val="Normal1"/>
        </w:rPr>
        <w:t xml:space="preserve"> cells was plated in each uncoated well of 24-well plates</w:t>
      </w:r>
      <w:r w:rsidR="006179E6">
        <w:rPr>
          <w:rStyle w:val="Normal1"/>
        </w:rPr>
        <w:t>. Cells</w:t>
      </w:r>
      <w:r w:rsidR="006179E6" w:rsidRPr="005916DD">
        <w:rPr>
          <w:rStyle w:val="Normal1"/>
        </w:rPr>
        <w:t xml:space="preserve"> </w:t>
      </w:r>
      <w:r w:rsidR="006179E6">
        <w:rPr>
          <w:rStyle w:val="Normal1"/>
        </w:rPr>
        <w:t>were</w:t>
      </w:r>
      <w:r w:rsidR="006179E6" w:rsidRPr="005916DD">
        <w:rPr>
          <w:rStyle w:val="Normal1"/>
        </w:rPr>
        <w:t xml:space="preserve"> </w:t>
      </w:r>
      <w:r w:rsidR="006179E6">
        <w:rPr>
          <w:rStyle w:val="Normal1"/>
        </w:rPr>
        <w:t>maintained</w:t>
      </w:r>
      <w:r w:rsidR="006179E6" w:rsidRPr="005916DD">
        <w:rPr>
          <w:rStyle w:val="Normal1"/>
        </w:rPr>
        <w:t xml:space="preserve"> at 37</w:t>
      </w:r>
      <w:r w:rsidR="006179E6" w:rsidRPr="005916DD">
        <w:rPr>
          <w:rStyle w:val="Normal1"/>
          <w:vertAlign w:val="superscript"/>
        </w:rPr>
        <w:t>o</w:t>
      </w:r>
      <w:r w:rsidR="006179E6" w:rsidRPr="005916DD">
        <w:rPr>
          <w:rStyle w:val="Normal1"/>
        </w:rPr>
        <w:t xml:space="preserve">C in </w:t>
      </w:r>
      <w:r w:rsidR="006179E6">
        <w:rPr>
          <w:rStyle w:val="Normal1"/>
        </w:rPr>
        <w:t xml:space="preserve">a </w:t>
      </w:r>
      <w:r w:rsidR="006179E6" w:rsidRPr="005916DD">
        <w:rPr>
          <w:rStyle w:val="Normal1"/>
        </w:rPr>
        <w:t>5% CO</w:t>
      </w:r>
      <w:r w:rsidR="006179E6" w:rsidRPr="005916DD">
        <w:rPr>
          <w:rStyle w:val="Normal1"/>
          <w:vertAlign w:val="subscript"/>
        </w:rPr>
        <w:t>2</w:t>
      </w:r>
      <w:r w:rsidR="006179E6" w:rsidRPr="005916DD">
        <w:rPr>
          <w:rStyle w:val="Normal1"/>
        </w:rPr>
        <w:t xml:space="preserve"> incubator. After 48 hours, supernatants containing clumps of unattached cells (most of these </w:t>
      </w:r>
      <w:r w:rsidR="006179E6">
        <w:rPr>
          <w:rStyle w:val="Normal1"/>
        </w:rPr>
        <w:t>were</w:t>
      </w:r>
      <w:r w:rsidR="006179E6" w:rsidRPr="005916DD">
        <w:rPr>
          <w:rStyle w:val="Normal1"/>
        </w:rPr>
        <w:t xml:space="preserve"> </w:t>
      </w:r>
      <w:r w:rsidR="006179E6">
        <w:rPr>
          <w:rStyle w:val="Normal1"/>
        </w:rPr>
        <w:t xml:space="preserve">dead </w:t>
      </w:r>
      <w:r w:rsidR="006179E6" w:rsidRPr="005916DD">
        <w:rPr>
          <w:rStyle w:val="Normal1"/>
        </w:rPr>
        <w:t xml:space="preserve">neurons) were aspirated and fresh </w:t>
      </w:r>
      <w:r w:rsidR="006179E6">
        <w:rPr>
          <w:rStyle w:val="Normal1"/>
        </w:rPr>
        <w:t xml:space="preserve">medium was added. Cell maintenance was performed by changing of medium every </w:t>
      </w:r>
      <w:r w:rsidR="006179E6" w:rsidRPr="005916DD">
        <w:rPr>
          <w:rStyle w:val="Normal1"/>
        </w:rPr>
        <w:t xml:space="preserve">3 days. </w:t>
      </w:r>
      <w:r w:rsidR="002F1888">
        <w:rPr>
          <w:rStyle w:val="Normal1"/>
        </w:rPr>
        <w:t>Ex</w:t>
      </w:r>
      <w:r w:rsidR="00363903">
        <w:rPr>
          <w:rStyle w:val="Normal1"/>
        </w:rPr>
        <w:t>ampl</w:t>
      </w:r>
      <w:r w:rsidR="00932B34">
        <w:rPr>
          <w:rStyle w:val="Normal1"/>
        </w:rPr>
        <w:t>e</w:t>
      </w:r>
      <w:r w:rsidR="002F1888">
        <w:rPr>
          <w:rStyle w:val="Normal1"/>
        </w:rPr>
        <w:t>s</w:t>
      </w:r>
      <w:r w:rsidR="00363903">
        <w:rPr>
          <w:rStyle w:val="Normal1"/>
        </w:rPr>
        <w:t xml:space="preserve"> of </w:t>
      </w:r>
      <w:r w:rsidR="0021762B">
        <w:rPr>
          <w:rStyle w:val="Normal1"/>
        </w:rPr>
        <w:t>cell types in these VM cell cultures are</w:t>
      </w:r>
      <w:r w:rsidR="00595B6E">
        <w:rPr>
          <w:rStyle w:val="Normal1"/>
        </w:rPr>
        <w:t xml:space="preserve"> illustrated in figure 2.2</w:t>
      </w:r>
      <w:r w:rsidR="0021762B">
        <w:rPr>
          <w:rStyle w:val="Normal1"/>
        </w:rPr>
        <w:t>; details of culture characterisation are in figure 4.1.</w:t>
      </w:r>
    </w:p>
    <w:p w:rsidR="0021762B" w:rsidRDefault="002F1888" w:rsidP="0021762B">
      <w:pPr>
        <w:rPr>
          <w:rStyle w:val="Normal1"/>
        </w:rPr>
      </w:pPr>
      <w:r>
        <w:rPr>
          <w:noProof/>
          <w:lang w:eastAsia="en-GB"/>
        </w:rPr>
        <w:drawing>
          <wp:anchor distT="0" distB="0" distL="114300" distR="114300" simplePos="0" relativeHeight="252026880" behindDoc="0" locked="0" layoutInCell="1" allowOverlap="1">
            <wp:simplePos x="0" y="0"/>
            <wp:positionH relativeFrom="column">
              <wp:posOffset>550545</wp:posOffset>
            </wp:positionH>
            <wp:positionV relativeFrom="paragraph">
              <wp:posOffset>194945</wp:posOffset>
            </wp:positionV>
            <wp:extent cx="1485900" cy="1466850"/>
            <wp:effectExtent l="19050" t="0" r="0" b="0"/>
            <wp:wrapSquare wrapText="bothSides"/>
            <wp:docPr id="57" name="Picture 57" descr="D:\SHOSHO\ALL NICE PICS\IN VITRO\CHARACTERISATION\NeuN_(c1+c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D:\SHOSHO\ALL NICE PICS\IN VITRO\CHARACTERISATION\NeuN_(c1+c2).TIF"/>
                    <pic:cNvPicPr>
                      <a:picLocks noChangeAspect="1" noChangeArrowheads="1"/>
                    </pic:cNvPicPr>
                  </pic:nvPicPr>
                  <pic:blipFill>
                    <a:blip r:embed="rId24" cstate="print"/>
                    <a:srcRect/>
                    <a:stretch>
                      <a:fillRect/>
                    </a:stretch>
                  </pic:blipFill>
                  <pic:spPr bwMode="auto">
                    <a:xfrm>
                      <a:off x="0" y="0"/>
                      <a:ext cx="1485900" cy="1466850"/>
                    </a:xfrm>
                    <a:prstGeom prst="rect">
                      <a:avLst/>
                    </a:prstGeom>
                    <a:noFill/>
                    <a:ln w="9525">
                      <a:noFill/>
                      <a:miter lim="800000"/>
                      <a:headEnd/>
                      <a:tailEnd/>
                    </a:ln>
                  </pic:spPr>
                </pic:pic>
              </a:graphicData>
            </a:graphic>
          </wp:anchor>
        </w:drawing>
      </w:r>
      <w:r>
        <w:rPr>
          <w:noProof/>
          <w:lang w:eastAsia="en-GB"/>
        </w:rPr>
        <w:drawing>
          <wp:anchor distT="0" distB="0" distL="114300" distR="114300" simplePos="0" relativeHeight="252025856" behindDoc="1" locked="0" layoutInCell="1" allowOverlap="1">
            <wp:simplePos x="0" y="0"/>
            <wp:positionH relativeFrom="column">
              <wp:posOffset>3007995</wp:posOffset>
            </wp:positionH>
            <wp:positionV relativeFrom="paragraph">
              <wp:posOffset>194945</wp:posOffset>
            </wp:positionV>
            <wp:extent cx="1485900" cy="1466850"/>
            <wp:effectExtent l="19050" t="0" r="0" b="0"/>
            <wp:wrapTight wrapText="bothSides">
              <wp:wrapPolygon edited="0">
                <wp:start x="-277" y="0"/>
                <wp:lineTo x="-277" y="21319"/>
                <wp:lineTo x="21600" y="21319"/>
                <wp:lineTo x="21600" y="0"/>
                <wp:lineTo x="-277" y="0"/>
              </wp:wrapPolygon>
            </wp:wrapTight>
            <wp:docPr id="58" name="Picture 58" descr="D:\SHOSHO\ALL NICE PICS\IN VITRO\CHARACTERISATION\GFAP ASTRO_(c1+c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D:\SHOSHO\ALL NICE PICS\IN VITRO\CHARACTERISATION\GFAP ASTRO_(c1+c2).TIF"/>
                    <pic:cNvPicPr>
                      <a:picLocks noChangeAspect="1" noChangeArrowheads="1"/>
                    </pic:cNvPicPr>
                  </pic:nvPicPr>
                  <pic:blipFill>
                    <a:blip r:embed="rId25" cstate="print"/>
                    <a:srcRect/>
                    <a:stretch>
                      <a:fillRect/>
                    </a:stretch>
                  </pic:blipFill>
                  <pic:spPr bwMode="auto">
                    <a:xfrm>
                      <a:off x="0" y="0"/>
                      <a:ext cx="1485900" cy="1466850"/>
                    </a:xfrm>
                    <a:prstGeom prst="rect">
                      <a:avLst/>
                    </a:prstGeom>
                    <a:noFill/>
                    <a:ln w="9525">
                      <a:noFill/>
                      <a:miter lim="800000"/>
                      <a:headEnd/>
                      <a:tailEnd/>
                    </a:ln>
                  </pic:spPr>
                </pic:pic>
              </a:graphicData>
            </a:graphic>
          </wp:anchor>
        </w:drawing>
      </w:r>
    </w:p>
    <w:p w:rsidR="0021762B" w:rsidRDefault="0021762B" w:rsidP="0021762B">
      <w:pPr>
        <w:rPr>
          <w:rStyle w:val="Normal1"/>
          <w:sz w:val="52"/>
        </w:rPr>
      </w:pPr>
    </w:p>
    <w:p w:rsidR="00932B34" w:rsidRDefault="00932B34" w:rsidP="0021762B">
      <w:pPr>
        <w:pStyle w:val="Caption"/>
        <w:spacing w:before="100" w:beforeAutospacing="1" w:after="100" w:afterAutospacing="1" w:line="360" w:lineRule="auto"/>
        <w:jc w:val="both"/>
        <w:rPr>
          <w:rFonts w:ascii="Century Gothic" w:hAnsi="Century Gothic"/>
        </w:rPr>
      </w:pPr>
    </w:p>
    <w:p w:rsidR="0021762B" w:rsidRPr="00BF64A5" w:rsidRDefault="00BF64A5" w:rsidP="00BF64A5">
      <w:pPr>
        <w:pStyle w:val="Caption"/>
        <w:spacing w:line="360" w:lineRule="auto"/>
        <w:jc w:val="both"/>
        <w:rPr>
          <w:rStyle w:val="Normal1"/>
          <w:rFonts w:ascii="Century Gothic" w:hAnsi="Century Gothic"/>
        </w:rPr>
      </w:pPr>
      <w:bookmarkStart w:id="668" w:name="_Toc370679017"/>
      <w:r w:rsidRPr="00BF64A5">
        <w:rPr>
          <w:rFonts w:ascii="Century Gothic" w:hAnsi="Century Gothic"/>
        </w:rPr>
        <w:t>Figure 2.</w:t>
      </w:r>
      <w:r w:rsidR="00122438" w:rsidRPr="00BF64A5">
        <w:rPr>
          <w:rFonts w:ascii="Century Gothic" w:hAnsi="Century Gothic"/>
        </w:rPr>
        <w:fldChar w:fldCharType="begin"/>
      </w:r>
      <w:r w:rsidRPr="00BF64A5">
        <w:rPr>
          <w:rFonts w:ascii="Century Gothic" w:hAnsi="Century Gothic"/>
        </w:rPr>
        <w:instrText xml:space="preserve"> SEQ Figure_2. \* ARABIC </w:instrText>
      </w:r>
      <w:r w:rsidR="00122438" w:rsidRPr="00BF64A5">
        <w:rPr>
          <w:rFonts w:ascii="Century Gothic" w:hAnsi="Century Gothic"/>
        </w:rPr>
        <w:fldChar w:fldCharType="separate"/>
      </w:r>
      <w:r>
        <w:rPr>
          <w:rFonts w:ascii="Century Gothic" w:hAnsi="Century Gothic"/>
          <w:noProof/>
        </w:rPr>
        <w:t>2</w:t>
      </w:r>
      <w:r w:rsidR="00122438" w:rsidRPr="00BF64A5">
        <w:rPr>
          <w:rFonts w:ascii="Century Gothic" w:hAnsi="Century Gothic"/>
        </w:rPr>
        <w:fldChar w:fldCharType="end"/>
      </w:r>
      <w:r w:rsidRPr="00BF64A5">
        <w:rPr>
          <w:rFonts w:ascii="Century Gothic" w:hAnsi="Century Gothic"/>
        </w:rPr>
        <w:t xml:space="preserve">: </w:t>
      </w:r>
      <w:r w:rsidR="00595B6E" w:rsidRPr="00BF64A5">
        <w:rPr>
          <w:rFonts w:ascii="Century Gothic" w:hAnsi="Century Gothic"/>
        </w:rPr>
        <w:t>C</w:t>
      </w:r>
      <w:r w:rsidR="0021762B" w:rsidRPr="00BF64A5">
        <w:rPr>
          <w:rFonts w:ascii="Century Gothic" w:hAnsi="Century Gothic"/>
        </w:rPr>
        <w:t xml:space="preserve">ell types in rat primary VM cultures. </w:t>
      </w:r>
      <w:r w:rsidR="0021762B" w:rsidRPr="00BF64A5">
        <w:rPr>
          <w:rFonts w:ascii="Century Gothic" w:hAnsi="Century Gothic"/>
          <w:b w:val="0"/>
        </w:rPr>
        <w:t>Illustrative cell i</w:t>
      </w:r>
      <w:r w:rsidR="002F1888">
        <w:rPr>
          <w:rFonts w:ascii="Century Gothic" w:hAnsi="Century Gothic"/>
          <w:b w:val="0"/>
        </w:rPr>
        <w:t>mages from (A) neuronal culture and (B) astroglial culture</w:t>
      </w:r>
      <w:r w:rsidR="0021762B" w:rsidRPr="00BF64A5">
        <w:rPr>
          <w:rFonts w:ascii="Century Gothic" w:hAnsi="Century Gothic"/>
          <w:b w:val="0"/>
        </w:rPr>
        <w:t xml:space="preserve"> are shown. </w:t>
      </w:r>
      <w:r w:rsidR="00932B34" w:rsidRPr="00BF64A5">
        <w:rPr>
          <w:rFonts w:ascii="Century Gothic" w:hAnsi="Century Gothic"/>
          <w:b w:val="0"/>
        </w:rPr>
        <w:t>Following seeding, c</w:t>
      </w:r>
      <w:r w:rsidR="0021762B" w:rsidRPr="00BF64A5">
        <w:rPr>
          <w:rFonts w:ascii="Century Gothic" w:hAnsi="Century Gothic"/>
          <w:b w:val="0"/>
        </w:rPr>
        <w:t xml:space="preserve">ells were fixed </w:t>
      </w:r>
      <w:r w:rsidR="00363903" w:rsidRPr="00BF64A5">
        <w:rPr>
          <w:rFonts w:ascii="Century Gothic" w:hAnsi="Century Gothic"/>
          <w:b w:val="0"/>
        </w:rPr>
        <w:t xml:space="preserve">and stained with </w:t>
      </w:r>
      <w:r w:rsidR="002F1888">
        <w:rPr>
          <w:rFonts w:ascii="Century Gothic" w:hAnsi="Century Gothic"/>
          <w:b w:val="0"/>
        </w:rPr>
        <w:t>neuron marker</w:t>
      </w:r>
      <w:r w:rsidR="002E5848">
        <w:rPr>
          <w:rFonts w:ascii="Century Gothic" w:hAnsi="Century Gothic"/>
          <w:b w:val="0"/>
        </w:rPr>
        <w:t xml:space="preserve"> (NeuN</w:t>
      </w:r>
      <w:r w:rsidR="002F1888">
        <w:rPr>
          <w:rFonts w:ascii="Century Gothic" w:hAnsi="Century Gothic"/>
          <w:b w:val="0"/>
        </w:rPr>
        <w:t xml:space="preserve">) </w:t>
      </w:r>
      <w:r w:rsidR="00932B34" w:rsidRPr="00BF64A5">
        <w:rPr>
          <w:rFonts w:ascii="Century Gothic" w:hAnsi="Century Gothic"/>
          <w:b w:val="0"/>
        </w:rPr>
        <w:t>or</w:t>
      </w:r>
      <w:r w:rsidR="0021762B" w:rsidRPr="00BF64A5">
        <w:rPr>
          <w:rFonts w:ascii="Century Gothic" w:hAnsi="Century Gothic"/>
          <w:b w:val="0"/>
        </w:rPr>
        <w:t xml:space="preserve"> </w:t>
      </w:r>
      <w:r w:rsidR="00932B34" w:rsidRPr="00BF64A5">
        <w:rPr>
          <w:rFonts w:ascii="Century Gothic" w:hAnsi="Century Gothic"/>
          <w:b w:val="0"/>
        </w:rPr>
        <w:t xml:space="preserve">with </w:t>
      </w:r>
      <w:r w:rsidR="002F1888">
        <w:rPr>
          <w:rFonts w:ascii="Century Gothic" w:hAnsi="Century Gothic"/>
          <w:b w:val="0"/>
        </w:rPr>
        <w:t>astrocyte marker</w:t>
      </w:r>
      <w:r w:rsidR="002E5848">
        <w:rPr>
          <w:rFonts w:ascii="Century Gothic" w:hAnsi="Century Gothic"/>
          <w:b w:val="0"/>
        </w:rPr>
        <w:t xml:space="preserve"> (GFAP)</w:t>
      </w:r>
      <w:r w:rsidR="00932B34" w:rsidRPr="00BF64A5">
        <w:rPr>
          <w:rFonts w:ascii="Century Gothic" w:hAnsi="Century Gothic"/>
          <w:b w:val="0"/>
        </w:rPr>
        <w:t>. N</w:t>
      </w:r>
      <w:r w:rsidR="0021762B" w:rsidRPr="00BF64A5">
        <w:rPr>
          <w:rFonts w:ascii="Century Gothic" w:hAnsi="Century Gothic"/>
          <w:b w:val="0"/>
        </w:rPr>
        <w:t>uclei were stained blue with DAPI</w:t>
      </w:r>
      <w:r w:rsidR="00932B34" w:rsidRPr="00BF64A5">
        <w:rPr>
          <w:rFonts w:ascii="Century Gothic" w:hAnsi="Century Gothic"/>
          <w:b w:val="0"/>
        </w:rPr>
        <w:t xml:space="preserve"> (A, B)</w:t>
      </w:r>
      <w:r w:rsidR="002E5848">
        <w:rPr>
          <w:rFonts w:ascii="Century Gothic" w:hAnsi="Century Gothic"/>
          <w:b w:val="0"/>
        </w:rPr>
        <w:t>. S</w:t>
      </w:r>
      <w:r w:rsidR="0021762B" w:rsidRPr="00BF64A5">
        <w:rPr>
          <w:rFonts w:ascii="Century Gothic" w:hAnsi="Century Gothic"/>
          <w:b w:val="0"/>
        </w:rPr>
        <w:t>cale bars = 50 µm.</w:t>
      </w:r>
      <w:bookmarkEnd w:id="668"/>
    </w:p>
    <w:p w:rsidR="006179E6" w:rsidRPr="003D306D" w:rsidRDefault="006179E6" w:rsidP="006179E6">
      <w:pPr>
        <w:pStyle w:val="Heading2"/>
        <w:rPr>
          <w:kern w:val="0"/>
        </w:rPr>
      </w:pPr>
      <w:bookmarkStart w:id="669" w:name="_Toc310948192"/>
      <w:bookmarkStart w:id="670" w:name="_Toc328937044"/>
      <w:bookmarkStart w:id="671" w:name="_Toc329874911"/>
      <w:bookmarkStart w:id="672" w:name="_Toc341038816"/>
      <w:bookmarkStart w:id="673" w:name="_Toc370678337"/>
      <w:r w:rsidRPr="003D306D">
        <w:rPr>
          <w:kern w:val="0"/>
        </w:rPr>
        <w:lastRenderedPageBreak/>
        <w:t>2.3.3. Preparation of primary cortical neuronal culture</w:t>
      </w:r>
      <w:bookmarkEnd w:id="669"/>
      <w:bookmarkEnd w:id="670"/>
      <w:bookmarkEnd w:id="671"/>
      <w:bookmarkEnd w:id="672"/>
      <w:r>
        <w:rPr>
          <w:kern w:val="0"/>
        </w:rPr>
        <w:t>s</w:t>
      </w:r>
      <w:bookmarkEnd w:id="673"/>
    </w:p>
    <w:p w:rsidR="006179E6" w:rsidRPr="005916DD" w:rsidRDefault="006179E6" w:rsidP="006179E6">
      <w:pPr>
        <w:rPr>
          <w:rStyle w:val="Normal1"/>
        </w:rPr>
      </w:pPr>
      <w:r w:rsidRPr="005916DD">
        <w:rPr>
          <w:rStyle w:val="Normal1"/>
        </w:rPr>
        <w:t>Rat cortices were dissociated by 0.05% trypsin/EDT</w:t>
      </w:r>
      <w:r>
        <w:rPr>
          <w:rStyle w:val="Normal1"/>
        </w:rPr>
        <w:t xml:space="preserve">A supplemented with 0.02% DNase </w:t>
      </w:r>
      <w:r w:rsidRPr="005916DD">
        <w:rPr>
          <w:rStyle w:val="Normal1"/>
        </w:rPr>
        <w:t>I in a 37</w:t>
      </w:r>
      <w:r w:rsidRPr="005916DD">
        <w:rPr>
          <w:rStyle w:val="Normal1"/>
          <w:vertAlign w:val="superscript"/>
        </w:rPr>
        <w:t>o</w:t>
      </w:r>
      <w:r w:rsidRPr="005916DD">
        <w:rPr>
          <w:rStyle w:val="Normal1"/>
        </w:rPr>
        <w:t>C</w:t>
      </w:r>
      <w:r>
        <w:rPr>
          <w:rStyle w:val="Normal1"/>
        </w:rPr>
        <w:t xml:space="preserve"> water bath for 10-20 minutes. The s</w:t>
      </w:r>
      <w:r w:rsidRPr="005916DD">
        <w:rPr>
          <w:rStyle w:val="Normal1"/>
        </w:rPr>
        <w:t>upernatant</w:t>
      </w:r>
      <w:r>
        <w:rPr>
          <w:rStyle w:val="Normal1"/>
        </w:rPr>
        <w:t xml:space="preserve"> was</w:t>
      </w:r>
      <w:r w:rsidRPr="005916DD">
        <w:rPr>
          <w:rStyle w:val="Normal1"/>
        </w:rPr>
        <w:t xml:space="preserve"> aspirated and tissue </w:t>
      </w:r>
      <w:r>
        <w:rPr>
          <w:rStyle w:val="Normal1"/>
        </w:rPr>
        <w:t>pieces were</w:t>
      </w:r>
      <w:r w:rsidRPr="005916DD">
        <w:rPr>
          <w:rStyle w:val="Normal1"/>
        </w:rPr>
        <w:t xml:space="preserve"> </w:t>
      </w:r>
      <w:r>
        <w:rPr>
          <w:rStyle w:val="Normal1"/>
        </w:rPr>
        <w:t xml:space="preserve">gently </w:t>
      </w:r>
      <w:r w:rsidRPr="005916DD">
        <w:rPr>
          <w:rStyle w:val="Normal1"/>
        </w:rPr>
        <w:t xml:space="preserve">washed </w:t>
      </w:r>
      <w:r>
        <w:rPr>
          <w:rStyle w:val="Normal1"/>
        </w:rPr>
        <w:t xml:space="preserve">with cortical neuronal differentiation medium (see </w:t>
      </w:r>
      <w:r w:rsidRPr="00F6016D">
        <w:rPr>
          <w:rStyle w:val="Normal1"/>
        </w:rPr>
        <w:t>Appendix 2</w:t>
      </w:r>
      <w:r>
        <w:rPr>
          <w:rStyle w:val="Normal1"/>
        </w:rPr>
        <w:t>) prior to be triturated</w:t>
      </w:r>
      <w:r w:rsidRPr="005916DD">
        <w:rPr>
          <w:rStyle w:val="Normal1"/>
        </w:rPr>
        <w:t xml:space="preserve"> </w:t>
      </w:r>
      <w:r>
        <w:rPr>
          <w:rStyle w:val="Normal1"/>
        </w:rPr>
        <w:t>through p1000</w:t>
      </w:r>
      <w:r w:rsidRPr="005916DD">
        <w:rPr>
          <w:rStyle w:val="Normal1"/>
        </w:rPr>
        <w:t xml:space="preserve">, </w:t>
      </w:r>
      <w:r>
        <w:rPr>
          <w:rStyle w:val="Normal1"/>
        </w:rPr>
        <w:t>p200, p20, and p10 pipette tips respectively</w:t>
      </w:r>
      <w:r w:rsidRPr="005916DD">
        <w:rPr>
          <w:rStyle w:val="Normal1"/>
        </w:rPr>
        <w:t xml:space="preserve">. </w:t>
      </w:r>
      <w:r>
        <w:rPr>
          <w:rStyle w:val="Normal1"/>
        </w:rPr>
        <w:t>The c</w:t>
      </w:r>
      <w:r w:rsidRPr="005916DD">
        <w:rPr>
          <w:rStyle w:val="Normal1"/>
        </w:rPr>
        <w:t xml:space="preserve">ell suspension was </w:t>
      </w:r>
      <w:r>
        <w:rPr>
          <w:rStyle w:val="Normal1"/>
        </w:rPr>
        <w:t xml:space="preserve">then </w:t>
      </w:r>
      <w:r w:rsidRPr="005916DD">
        <w:rPr>
          <w:rStyle w:val="Normal1"/>
        </w:rPr>
        <w:t xml:space="preserve">passed through a 100 μm cell strainer and subsequently centrifuged at 80 </w:t>
      </w:r>
      <w:r w:rsidRPr="005916DD">
        <w:rPr>
          <w:rStyle w:val="Normal1"/>
          <w:i/>
        </w:rPr>
        <w:t>g</w:t>
      </w:r>
      <w:r w:rsidRPr="005916DD">
        <w:rPr>
          <w:rStyle w:val="Normal1"/>
        </w:rPr>
        <w:t xml:space="preserve"> for 5 minutes. Cell pellets were resuspended in </w:t>
      </w:r>
      <w:r>
        <w:rPr>
          <w:rStyle w:val="Normal1"/>
        </w:rPr>
        <w:t>cortical neuronal differentiation medium</w:t>
      </w:r>
      <w:r w:rsidRPr="005916DD">
        <w:rPr>
          <w:rStyle w:val="Normal1"/>
        </w:rPr>
        <w:t xml:space="preserve">. </w:t>
      </w:r>
      <w:r>
        <w:rPr>
          <w:rStyle w:val="Normal1"/>
        </w:rPr>
        <w:t>Live cells were</w:t>
      </w:r>
      <w:r w:rsidRPr="005916DD">
        <w:rPr>
          <w:rStyle w:val="Normal1"/>
        </w:rPr>
        <w:t xml:space="preserve"> </w:t>
      </w:r>
      <w:r>
        <w:rPr>
          <w:rStyle w:val="Normal1"/>
        </w:rPr>
        <w:t>stained with</w:t>
      </w:r>
      <w:r w:rsidRPr="005916DD">
        <w:rPr>
          <w:rStyle w:val="Normal1"/>
        </w:rPr>
        <w:t xml:space="preserve"> </w:t>
      </w:r>
      <w:r>
        <w:rPr>
          <w:rStyle w:val="Normal1"/>
        </w:rPr>
        <w:t xml:space="preserve">0.2% </w:t>
      </w:r>
      <w:r w:rsidRPr="005916DD">
        <w:rPr>
          <w:rStyle w:val="Normal1"/>
        </w:rPr>
        <w:t xml:space="preserve">trypan blue and counted on a </w:t>
      </w:r>
      <w:r>
        <w:rPr>
          <w:rStyle w:val="Normal1"/>
        </w:rPr>
        <w:t xml:space="preserve">Neubauer </w:t>
      </w:r>
      <w:r w:rsidRPr="005916DD">
        <w:rPr>
          <w:rStyle w:val="Normal1"/>
        </w:rPr>
        <w:t xml:space="preserve">haemocytometer. </w:t>
      </w:r>
      <w:r>
        <w:rPr>
          <w:rStyle w:val="Normal1"/>
        </w:rPr>
        <w:t>One millilitre</w:t>
      </w:r>
      <w:r w:rsidRPr="005916DD">
        <w:rPr>
          <w:rStyle w:val="Normal1"/>
        </w:rPr>
        <w:t xml:space="preserve"> </w:t>
      </w:r>
      <w:r>
        <w:rPr>
          <w:rStyle w:val="Normal1"/>
        </w:rPr>
        <w:t>containing</w:t>
      </w:r>
      <w:r w:rsidRPr="005916DD">
        <w:rPr>
          <w:rStyle w:val="Normal1"/>
        </w:rPr>
        <w:t xml:space="preserve"> 3 x 10</w:t>
      </w:r>
      <w:r w:rsidRPr="005916DD">
        <w:rPr>
          <w:rStyle w:val="Normal1"/>
          <w:vertAlign w:val="superscript"/>
        </w:rPr>
        <w:t>6</w:t>
      </w:r>
      <w:r w:rsidRPr="005916DD">
        <w:rPr>
          <w:rStyle w:val="Normal1"/>
        </w:rPr>
        <w:t xml:space="preserve"> cells was plated in each well of 24-well plates, which were pre-coated overnight with 50 μg/ml poly-D-lysine. Cells were </w:t>
      </w:r>
      <w:r>
        <w:rPr>
          <w:rStyle w:val="Normal1"/>
        </w:rPr>
        <w:t>maintain</w:t>
      </w:r>
      <w:r w:rsidRPr="005916DD">
        <w:rPr>
          <w:rStyle w:val="Normal1"/>
        </w:rPr>
        <w:t>ed at 37</w:t>
      </w:r>
      <w:r w:rsidRPr="005916DD">
        <w:rPr>
          <w:rStyle w:val="Normal1"/>
          <w:vertAlign w:val="superscript"/>
        </w:rPr>
        <w:t>o</w:t>
      </w:r>
      <w:r w:rsidRPr="005916DD">
        <w:rPr>
          <w:rStyle w:val="Normal1"/>
        </w:rPr>
        <w:t xml:space="preserve">C in </w:t>
      </w:r>
      <w:r>
        <w:rPr>
          <w:rStyle w:val="Normal1"/>
        </w:rPr>
        <w:t xml:space="preserve">a </w:t>
      </w:r>
      <w:r w:rsidRPr="005916DD">
        <w:rPr>
          <w:rStyle w:val="Normal1"/>
        </w:rPr>
        <w:t>5% CO</w:t>
      </w:r>
      <w:r w:rsidRPr="005916DD">
        <w:rPr>
          <w:rStyle w:val="Normal1"/>
          <w:vertAlign w:val="subscript"/>
        </w:rPr>
        <w:t>2</w:t>
      </w:r>
      <w:r>
        <w:rPr>
          <w:rStyle w:val="Normal1"/>
        </w:rPr>
        <w:t xml:space="preserve"> incubator; the medium was changed every 3</w:t>
      </w:r>
      <w:r w:rsidRPr="005916DD">
        <w:rPr>
          <w:rStyle w:val="Normal1"/>
        </w:rPr>
        <w:t xml:space="preserve"> days.  </w:t>
      </w:r>
    </w:p>
    <w:p w:rsidR="006179E6" w:rsidRPr="003D306D" w:rsidRDefault="006179E6" w:rsidP="006179E6">
      <w:pPr>
        <w:pStyle w:val="Heading1"/>
        <w:rPr>
          <w:kern w:val="0"/>
        </w:rPr>
      </w:pPr>
      <w:bookmarkStart w:id="674" w:name="_Toc310948193"/>
      <w:bookmarkStart w:id="675" w:name="_Toc328937045"/>
      <w:bookmarkStart w:id="676" w:name="_Toc329874913"/>
      <w:bookmarkStart w:id="677" w:name="_Toc341038818"/>
      <w:bookmarkStart w:id="678" w:name="_Toc370678338"/>
      <w:r>
        <w:rPr>
          <w:kern w:val="0"/>
        </w:rPr>
        <w:t>2.4</w:t>
      </w:r>
      <w:r w:rsidRPr="003D306D">
        <w:rPr>
          <w:kern w:val="0"/>
        </w:rPr>
        <w:t>. Transduction of LVs to rat primary cell cultures</w:t>
      </w:r>
      <w:bookmarkEnd w:id="674"/>
      <w:bookmarkEnd w:id="675"/>
      <w:bookmarkEnd w:id="676"/>
      <w:bookmarkEnd w:id="677"/>
      <w:bookmarkEnd w:id="678"/>
    </w:p>
    <w:p w:rsidR="006179E6" w:rsidRDefault="007560BC" w:rsidP="006179E6">
      <w:pPr>
        <w:rPr>
          <w:rStyle w:val="Normal1"/>
        </w:rPr>
      </w:pPr>
      <w:r>
        <w:rPr>
          <w:rStyle w:val="Normal1"/>
        </w:rPr>
        <w:t>The medium of primary c</w:t>
      </w:r>
      <w:r w:rsidR="006179E6">
        <w:rPr>
          <w:rStyle w:val="Normal1"/>
        </w:rPr>
        <w:t>ell culture</w:t>
      </w:r>
      <w:r w:rsidR="006179E6" w:rsidRPr="005916DD">
        <w:rPr>
          <w:rStyle w:val="Normal1"/>
        </w:rPr>
        <w:t>s w</w:t>
      </w:r>
      <w:r>
        <w:rPr>
          <w:rStyle w:val="Normal1"/>
        </w:rPr>
        <w:t>as</w:t>
      </w:r>
      <w:r w:rsidR="006179E6" w:rsidRPr="005916DD">
        <w:rPr>
          <w:rStyle w:val="Normal1"/>
        </w:rPr>
        <w:t xml:space="preserve"> </w:t>
      </w:r>
      <w:r w:rsidR="006179E6">
        <w:rPr>
          <w:rStyle w:val="Normal1"/>
        </w:rPr>
        <w:t>chang</w:t>
      </w:r>
      <w:r w:rsidR="006179E6" w:rsidRPr="005916DD">
        <w:rPr>
          <w:rStyle w:val="Normal1"/>
        </w:rPr>
        <w:t xml:space="preserve">ed 2 hours </w:t>
      </w:r>
      <w:r w:rsidR="006179E6">
        <w:rPr>
          <w:rStyle w:val="Normal1"/>
        </w:rPr>
        <w:t xml:space="preserve">(or </w:t>
      </w:r>
      <w:r>
        <w:rPr>
          <w:rStyle w:val="Normal1"/>
        </w:rPr>
        <w:t>minimum</w:t>
      </w:r>
      <w:r w:rsidR="006179E6">
        <w:rPr>
          <w:rStyle w:val="Normal1"/>
        </w:rPr>
        <w:t xml:space="preserve"> 30 minutes) </w:t>
      </w:r>
      <w:r w:rsidR="006179E6" w:rsidRPr="005916DD">
        <w:rPr>
          <w:rStyle w:val="Normal1"/>
        </w:rPr>
        <w:t>prior to vector transduction. L</w:t>
      </w:r>
      <w:r w:rsidR="006179E6">
        <w:rPr>
          <w:rStyle w:val="Normal1"/>
        </w:rPr>
        <w:t>Vs were diluted in culture medium</w:t>
      </w:r>
      <w:r w:rsidR="006179E6" w:rsidRPr="005916DD">
        <w:rPr>
          <w:rStyle w:val="Normal1"/>
        </w:rPr>
        <w:t xml:space="preserve"> at optimal viral particles</w:t>
      </w:r>
      <w:r w:rsidR="00975F84">
        <w:rPr>
          <w:rStyle w:val="Normal1"/>
        </w:rPr>
        <w:t xml:space="preserve"> (see section 4.3)</w:t>
      </w:r>
      <w:r w:rsidR="006179E6" w:rsidRPr="005916DD">
        <w:rPr>
          <w:rStyle w:val="Normal1"/>
        </w:rPr>
        <w:t xml:space="preserve"> and gently added </w:t>
      </w:r>
      <w:r w:rsidR="006179E6">
        <w:rPr>
          <w:rStyle w:val="Normal1"/>
        </w:rPr>
        <w:t>in</w:t>
      </w:r>
      <w:r w:rsidR="006179E6" w:rsidRPr="005916DD">
        <w:rPr>
          <w:rStyle w:val="Normal1"/>
        </w:rPr>
        <w:t xml:space="preserve">to </w:t>
      </w:r>
      <w:r w:rsidR="006179E6">
        <w:rPr>
          <w:rStyle w:val="Normal1"/>
        </w:rPr>
        <w:t xml:space="preserve">the culture. Analysis of </w:t>
      </w:r>
      <w:r w:rsidR="006179E6" w:rsidRPr="005916DD">
        <w:rPr>
          <w:rStyle w:val="Normal1"/>
        </w:rPr>
        <w:t xml:space="preserve">vector transduction </w:t>
      </w:r>
      <w:r w:rsidR="006179E6">
        <w:rPr>
          <w:rStyle w:val="Normal1"/>
        </w:rPr>
        <w:t>efficiency</w:t>
      </w:r>
      <w:r w:rsidR="006179E6" w:rsidRPr="005916DD">
        <w:rPr>
          <w:rStyle w:val="Normal1"/>
        </w:rPr>
        <w:t xml:space="preserve"> was performed 3 or 6 days </w:t>
      </w:r>
      <w:r w:rsidR="006179E6">
        <w:rPr>
          <w:rStyle w:val="Normal1"/>
        </w:rPr>
        <w:t>afterwards.</w:t>
      </w:r>
      <w:r w:rsidR="006179E6" w:rsidRPr="005916DD">
        <w:rPr>
          <w:rStyle w:val="Normal1"/>
        </w:rPr>
        <w:t xml:space="preserve">   </w:t>
      </w:r>
      <w:bookmarkStart w:id="679" w:name="_Toc329874914"/>
      <w:bookmarkStart w:id="680" w:name="_Toc329874917"/>
    </w:p>
    <w:p w:rsidR="006179E6" w:rsidRPr="003D306D" w:rsidRDefault="006179E6" w:rsidP="006179E6">
      <w:pPr>
        <w:pStyle w:val="Heading1"/>
        <w:rPr>
          <w:kern w:val="0"/>
        </w:rPr>
      </w:pPr>
      <w:bookmarkStart w:id="681" w:name="_Toc370678339"/>
      <w:r>
        <w:rPr>
          <w:kern w:val="0"/>
        </w:rPr>
        <w:t>2.5. Testing</w:t>
      </w:r>
      <w:r w:rsidRPr="003D306D">
        <w:rPr>
          <w:kern w:val="0"/>
        </w:rPr>
        <w:t xml:space="preserve"> neuroprotective effects </w:t>
      </w:r>
      <w:bookmarkStart w:id="682" w:name="_Toc329874915"/>
      <w:bookmarkEnd w:id="679"/>
      <w:r>
        <w:rPr>
          <w:kern w:val="0"/>
        </w:rPr>
        <w:t>on rat primary neuronal cultures</w:t>
      </w:r>
      <w:bookmarkEnd w:id="681"/>
    </w:p>
    <w:p w:rsidR="006179E6" w:rsidRPr="003D306D" w:rsidRDefault="006179E6" w:rsidP="006179E6">
      <w:pPr>
        <w:pStyle w:val="Heading2"/>
        <w:rPr>
          <w:kern w:val="0"/>
        </w:rPr>
      </w:pPr>
      <w:bookmarkStart w:id="683" w:name="_Toc370678340"/>
      <w:r>
        <w:rPr>
          <w:kern w:val="0"/>
        </w:rPr>
        <w:t>2.5</w:t>
      </w:r>
      <w:r w:rsidRPr="003D306D">
        <w:rPr>
          <w:kern w:val="0"/>
        </w:rPr>
        <w:t xml:space="preserve">.1. Trophic </w:t>
      </w:r>
      <w:r>
        <w:rPr>
          <w:kern w:val="0"/>
        </w:rPr>
        <w:t xml:space="preserve">factor </w:t>
      </w:r>
      <w:r w:rsidRPr="003D306D">
        <w:rPr>
          <w:kern w:val="0"/>
        </w:rPr>
        <w:t>withdrawal</w:t>
      </w:r>
      <w:bookmarkStart w:id="684" w:name="_Toc329874916"/>
      <w:bookmarkEnd w:id="682"/>
      <w:bookmarkEnd w:id="683"/>
    </w:p>
    <w:p w:rsidR="006179E6" w:rsidRPr="005916DD" w:rsidRDefault="006179E6" w:rsidP="006179E6">
      <w:pPr>
        <w:rPr>
          <w:rStyle w:val="Normal1"/>
        </w:rPr>
      </w:pPr>
      <w:r w:rsidRPr="005916DD">
        <w:rPr>
          <w:rStyle w:val="Normal1"/>
        </w:rPr>
        <w:t xml:space="preserve">Either </w:t>
      </w:r>
      <w:r>
        <w:rPr>
          <w:rStyle w:val="Normal1"/>
        </w:rPr>
        <w:t>VM</w:t>
      </w:r>
      <w:r w:rsidRPr="005916DD">
        <w:rPr>
          <w:rStyle w:val="Normal1"/>
        </w:rPr>
        <w:t xml:space="preserve"> or cortical neuronal cells were </w:t>
      </w:r>
      <w:r>
        <w:rPr>
          <w:rStyle w:val="Normal1"/>
        </w:rPr>
        <w:t>maintain</w:t>
      </w:r>
      <w:r w:rsidRPr="005916DD">
        <w:rPr>
          <w:rStyle w:val="Normal1"/>
        </w:rPr>
        <w:t xml:space="preserve">ed for </w:t>
      </w:r>
      <w:r>
        <w:rPr>
          <w:rStyle w:val="Normal1"/>
        </w:rPr>
        <w:t>one</w:t>
      </w:r>
      <w:r w:rsidRPr="005916DD">
        <w:rPr>
          <w:rStyle w:val="Normal1"/>
        </w:rPr>
        <w:t xml:space="preserve"> day after cell seed</w:t>
      </w:r>
      <w:r>
        <w:rPr>
          <w:rStyle w:val="Normal1"/>
        </w:rPr>
        <w:t>ing (see s</w:t>
      </w:r>
      <w:r w:rsidRPr="00703420">
        <w:rPr>
          <w:rStyle w:val="Normal1"/>
        </w:rPr>
        <w:t>ection</w:t>
      </w:r>
      <w:r>
        <w:rPr>
          <w:rStyle w:val="Normal1"/>
        </w:rPr>
        <w:t>s</w:t>
      </w:r>
      <w:r w:rsidRPr="00703420">
        <w:rPr>
          <w:rStyle w:val="Normal1"/>
        </w:rPr>
        <w:t xml:space="preserve"> 2.3</w:t>
      </w:r>
      <w:r>
        <w:rPr>
          <w:rStyle w:val="Normal1"/>
        </w:rPr>
        <w:t xml:space="preserve">.2 and 2.3.3). Cell culture was then replaced with </w:t>
      </w:r>
      <w:r>
        <w:rPr>
          <w:rStyle w:val="Normal1"/>
        </w:rPr>
        <w:lastRenderedPageBreak/>
        <w:t>normal differentiation medium as appropriate. After</w:t>
      </w:r>
      <w:r w:rsidRPr="005916DD">
        <w:rPr>
          <w:rStyle w:val="Normal1"/>
        </w:rPr>
        <w:t xml:space="preserve"> </w:t>
      </w:r>
      <w:r>
        <w:rPr>
          <w:rStyle w:val="Normal1"/>
        </w:rPr>
        <w:t>an additional 3 days, changing of medium was performed again; n</w:t>
      </w:r>
      <w:r w:rsidRPr="005916DD">
        <w:rPr>
          <w:rStyle w:val="Normal1"/>
        </w:rPr>
        <w:t xml:space="preserve">ormal </w:t>
      </w:r>
      <w:r>
        <w:rPr>
          <w:rStyle w:val="Normal1"/>
        </w:rPr>
        <w:t>VM or cortical neuronal differentiation medium was</w:t>
      </w:r>
      <w:r w:rsidRPr="005916DD">
        <w:rPr>
          <w:rStyle w:val="Normal1"/>
        </w:rPr>
        <w:t xml:space="preserve"> added to trophic-support</w:t>
      </w:r>
      <w:r>
        <w:rPr>
          <w:rStyle w:val="Normal1"/>
        </w:rPr>
        <w:t>ed</w:t>
      </w:r>
      <w:r w:rsidRPr="005916DD">
        <w:rPr>
          <w:rStyle w:val="Normal1"/>
        </w:rPr>
        <w:t xml:space="preserve"> </w:t>
      </w:r>
      <w:r>
        <w:rPr>
          <w:rStyle w:val="Normal1"/>
        </w:rPr>
        <w:t>culture</w:t>
      </w:r>
      <w:r w:rsidRPr="005916DD">
        <w:rPr>
          <w:rStyle w:val="Normal1"/>
        </w:rPr>
        <w:t>s whereas only n</w:t>
      </w:r>
      <w:r>
        <w:rPr>
          <w:rStyle w:val="Normal1"/>
        </w:rPr>
        <w:t>eurobasal medium</w:t>
      </w:r>
      <w:r w:rsidRPr="005916DD">
        <w:rPr>
          <w:rStyle w:val="Normal1"/>
        </w:rPr>
        <w:t xml:space="preserve"> (without supple</w:t>
      </w:r>
      <w:r>
        <w:rPr>
          <w:rStyle w:val="Normal1"/>
        </w:rPr>
        <w:t>ments) was</w:t>
      </w:r>
      <w:r w:rsidRPr="005916DD">
        <w:rPr>
          <w:rStyle w:val="Normal1"/>
        </w:rPr>
        <w:t xml:space="preserve"> adde</w:t>
      </w:r>
      <w:r>
        <w:rPr>
          <w:rStyle w:val="Normal1"/>
        </w:rPr>
        <w:t>d to trophic factor-free culture</w:t>
      </w:r>
      <w:r w:rsidRPr="005916DD">
        <w:rPr>
          <w:rStyle w:val="Normal1"/>
        </w:rPr>
        <w:t xml:space="preserve">s. </w:t>
      </w:r>
      <w:r>
        <w:rPr>
          <w:rStyle w:val="Normal1"/>
        </w:rPr>
        <w:t>Three-days following this trophic factor withdrawal, c</w:t>
      </w:r>
      <w:r w:rsidRPr="005916DD">
        <w:rPr>
          <w:rStyle w:val="Normal1"/>
        </w:rPr>
        <w:t xml:space="preserve">ell viability </w:t>
      </w:r>
      <w:r>
        <w:rPr>
          <w:rStyle w:val="Normal1"/>
        </w:rPr>
        <w:t>was analys</w:t>
      </w:r>
      <w:r w:rsidRPr="005916DD">
        <w:rPr>
          <w:rStyle w:val="Normal1"/>
        </w:rPr>
        <w:t>ed by an assay u</w:t>
      </w:r>
      <w:r>
        <w:rPr>
          <w:rStyle w:val="Normal1"/>
        </w:rPr>
        <w:t>sing 3-(4,5-dimethylthiazol-2-yl</w:t>
      </w:r>
      <w:r w:rsidRPr="005916DD">
        <w:rPr>
          <w:rStyle w:val="Normal1"/>
        </w:rPr>
        <w:t>)-2,5-diphenyltetrazolium bromide (MTT)</w:t>
      </w:r>
      <w:r>
        <w:rPr>
          <w:rStyle w:val="Normal1"/>
        </w:rPr>
        <w:t xml:space="preserve"> (see s</w:t>
      </w:r>
      <w:r w:rsidRPr="00703420">
        <w:rPr>
          <w:rStyle w:val="Normal1"/>
        </w:rPr>
        <w:t>ection 2.5.2</w:t>
      </w:r>
      <w:r>
        <w:rPr>
          <w:rStyle w:val="Normal1"/>
        </w:rPr>
        <w:t xml:space="preserve"> below)</w:t>
      </w:r>
      <w:r w:rsidRPr="005916DD">
        <w:rPr>
          <w:rStyle w:val="Normal1"/>
        </w:rPr>
        <w:t>.</w:t>
      </w:r>
      <w:bookmarkEnd w:id="684"/>
      <w:r w:rsidRPr="005916DD">
        <w:rPr>
          <w:rStyle w:val="Normal1"/>
        </w:rPr>
        <w:t xml:space="preserve"> </w:t>
      </w:r>
    </w:p>
    <w:p w:rsidR="006179E6" w:rsidRPr="001B7FFD" w:rsidRDefault="006179E6" w:rsidP="006179E6">
      <w:bookmarkStart w:id="685" w:name="_Toc341038819"/>
      <w:bookmarkStart w:id="686" w:name="_Toc341090180"/>
      <w:bookmarkStart w:id="687" w:name="_Toc341625373"/>
      <w:bookmarkStart w:id="688" w:name="_Toc341730328"/>
      <w:bookmarkStart w:id="689" w:name="_Toc344887743"/>
      <w:bookmarkStart w:id="690" w:name="_Toc346472770"/>
      <w:bookmarkStart w:id="691" w:name="_Toc349400108"/>
      <w:r w:rsidRPr="001B7FFD">
        <w:rPr>
          <w:rStyle w:val="Normal1"/>
        </w:rPr>
        <w:t xml:space="preserve">In order to test for any neuroprotective effects of IGF-1 or GDNF delivered by LVs, a similar procedure was performed. However, after the first medium change at day 1 </w:t>
      </w:r>
      <w:r w:rsidRPr="001B7FFD">
        <w:rPr>
          <w:rStyle w:val="Normal1"/>
          <w:i/>
        </w:rPr>
        <w:t>in vitro</w:t>
      </w:r>
      <w:r w:rsidRPr="001B7FFD">
        <w:rPr>
          <w:rStyle w:val="Normal1"/>
        </w:rPr>
        <w:t>, cells were stabilised for 2 hours and then transduced with LVs carrying either CMVp-</w:t>
      </w:r>
      <w:r w:rsidRPr="001B7FFD">
        <w:rPr>
          <w:rStyle w:val="Normal1"/>
          <w:i/>
        </w:rPr>
        <w:t>eGFP</w:t>
      </w:r>
      <w:r w:rsidRPr="001B7FFD">
        <w:rPr>
          <w:rStyle w:val="Normal1"/>
        </w:rPr>
        <w:t>, CMVp-</w:t>
      </w:r>
      <w:r w:rsidRPr="001B7FFD">
        <w:rPr>
          <w:rStyle w:val="Normal1"/>
          <w:i/>
        </w:rPr>
        <w:t>Gdnf</w:t>
      </w:r>
      <w:r w:rsidRPr="001B7FFD">
        <w:rPr>
          <w:rStyle w:val="Normal1"/>
        </w:rPr>
        <w:t>, CMVp-</w:t>
      </w:r>
      <w:r w:rsidRPr="001B7FFD">
        <w:rPr>
          <w:rStyle w:val="Normal1"/>
          <w:i/>
        </w:rPr>
        <w:t>Igf-1</w:t>
      </w:r>
      <w:r w:rsidRPr="001B7FFD">
        <w:rPr>
          <w:rStyle w:val="Normal1"/>
        </w:rPr>
        <w:t>, or SYNp-</w:t>
      </w:r>
      <w:r w:rsidRPr="001B7FFD">
        <w:rPr>
          <w:rStyle w:val="Normal1"/>
          <w:i/>
        </w:rPr>
        <w:t xml:space="preserve"> Igf-1</w:t>
      </w:r>
      <w:r w:rsidRPr="001B7FFD">
        <w:rPr>
          <w:rStyle w:val="Normal1"/>
        </w:rPr>
        <w:t xml:space="preserve">. Vector stocks were diluted in appropriate culture medium and gently added into cell cultures; mock cultures received no transduction. Withdrawal of exogenous trophic factors was performed 3 days post vector transduction. The cell viability was </w:t>
      </w:r>
      <w:r w:rsidRPr="001B7FFD">
        <w:t>checked after an additional 3 days</w:t>
      </w:r>
      <w:bookmarkEnd w:id="680"/>
      <w:bookmarkEnd w:id="685"/>
      <w:bookmarkEnd w:id="686"/>
      <w:bookmarkEnd w:id="687"/>
      <w:bookmarkEnd w:id="688"/>
      <w:bookmarkEnd w:id="689"/>
      <w:bookmarkEnd w:id="690"/>
      <w:r w:rsidRPr="001B7FFD">
        <w:t>.</w:t>
      </w:r>
      <w:bookmarkEnd w:id="691"/>
    </w:p>
    <w:p w:rsidR="006179E6" w:rsidRPr="003D306D" w:rsidRDefault="006179E6" w:rsidP="006179E6">
      <w:pPr>
        <w:pStyle w:val="Heading2"/>
        <w:rPr>
          <w:kern w:val="0"/>
        </w:rPr>
      </w:pPr>
      <w:bookmarkStart w:id="692" w:name="_Toc329874918"/>
      <w:bookmarkStart w:id="693" w:name="_Toc341038820"/>
      <w:bookmarkStart w:id="694" w:name="_Toc370678341"/>
      <w:bookmarkStart w:id="695" w:name="_Toc310948195"/>
      <w:bookmarkStart w:id="696" w:name="_Toc328937050"/>
      <w:r>
        <w:rPr>
          <w:kern w:val="0"/>
        </w:rPr>
        <w:t>2.5</w:t>
      </w:r>
      <w:r w:rsidRPr="003D306D">
        <w:rPr>
          <w:kern w:val="0"/>
        </w:rPr>
        <w:t xml:space="preserve">.2. </w:t>
      </w:r>
      <w:r>
        <w:rPr>
          <w:kern w:val="0"/>
        </w:rPr>
        <w:t>MTT</w:t>
      </w:r>
      <w:r w:rsidRPr="003D306D">
        <w:rPr>
          <w:kern w:val="0"/>
        </w:rPr>
        <w:t xml:space="preserve"> assay</w:t>
      </w:r>
      <w:bookmarkEnd w:id="692"/>
      <w:bookmarkEnd w:id="693"/>
      <w:bookmarkEnd w:id="694"/>
      <w:r w:rsidRPr="003D306D">
        <w:rPr>
          <w:kern w:val="0"/>
        </w:rPr>
        <w:t xml:space="preserve"> </w:t>
      </w:r>
      <w:bookmarkEnd w:id="695"/>
      <w:bookmarkEnd w:id="696"/>
    </w:p>
    <w:p w:rsidR="006179E6" w:rsidRDefault="006179E6" w:rsidP="006179E6">
      <w:pPr>
        <w:autoSpaceDE w:val="0"/>
        <w:autoSpaceDN w:val="0"/>
        <w:adjustRightInd w:val="0"/>
        <w:rPr>
          <w:rStyle w:val="Normal1"/>
        </w:rPr>
      </w:pPr>
      <w:r>
        <w:rPr>
          <w:rStyle w:val="Normal1"/>
        </w:rPr>
        <w:t>The c</w:t>
      </w:r>
      <w:r w:rsidRPr="005916DD">
        <w:rPr>
          <w:rStyle w:val="Normal1"/>
        </w:rPr>
        <w:t>ell viability was evaluate</w:t>
      </w:r>
      <w:r>
        <w:rPr>
          <w:rStyle w:val="Normal1"/>
        </w:rPr>
        <w:t>d by a colorimetric assay us</w:t>
      </w:r>
      <w:r w:rsidRPr="005916DD">
        <w:rPr>
          <w:rStyle w:val="Normal1"/>
        </w:rPr>
        <w:t xml:space="preserve">ing MTT, an indicator of mitochondrial respiratory chain activity. In living cells, MTT is reduced by mitochondrial enzyme succinate dehydrogenase to form purple formazan crystals </w:t>
      </w:r>
      <w:r w:rsidR="00122438">
        <w:rPr>
          <w:rStyle w:val="Normal1"/>
        </w:rPr>
        <w:fldChar w:fldCharType="begin" w:fldLock="1"/>
      </w:r>
      <w:r w:rsidR="00994410">
        <w:rPr>
          <w:rStyle w:val="Normal1"/>
        </w:rPr>
        <w:instrText>ADDIN CSL_CITATION { "citationItems" : [ { "id" : "ITEM-1", "itemData" : { "ISSN" : "0168-0102", "PMID" : "11164558", "abstract" : "3-(4,5-Dimethylthiazol-2-yl)-2,5-diphenyltetrazolium bromide (MTT) reduction assay and lactate dehydrogenase (LDH) release assay have been widely used for evaluating cell viability in culture. MTT reduction assay measures the redox activity of living cells, while LDH assay measures the activity of LDH released into the medium from dead cells. In this paper, we introduce a quick and simple method of measuring cellular MTT reduction and LDH release with the same dye, MTT. The substrate mixture for measuring LDH activity contained lactate, beta-nicotinamide adenine dinucleotide, 1-methoxyphenazine methosulfate, MTT and Triton X-100. When the medium containing LDH was mixed with the substrates, MTT was converted into MTT formazan in proportion to LDH activity. This method was successfully applied for evaluating t-butyl hydroperoxide toxicity in cultured rat cortical astrocytes and glutamate toxicity in cultured rat hippocampal neurons. Our method is economical and convenient especially for measuring cellular MTT reduction and LDH release in the same culture.", "author" : [ { "dropping-particle" : "", "family" : "Abe", "given" : "K", "non-dropping-particle" : "", "parse-names" : false, "suffix" : "" }, { "dropping-particle" : "", "family" : "Matsuki", "given" : "N", "non-dropping-particle" : "", "parse-names" : false, "suffix" : "" } ], "container-title" : "Neuroscience research", "id" : "ITEM-1", "issue" : "4", "issued" : { "date-parts" : [ [ "2000", "12" ] ] }, "page" : "325-9", "title" : "Measurement of cellular 3-(4,5-dimethylthiazol-2-yl)-2,5-diphenyltetrazolium bromide (MTT) reduction activity and lactate dehydrogenase release using MTT.", "type" : "article-journal", "volume" : "38" }, "uris" : [ "http://www.mendeley.com/documents/?uuid=c88e269d-9d32-49aa-8368-9bf56a1438fc" ] } ], "mendeley" : { "previouslyFormattedCitation" : "(Abe and Matsuki, 2000)" }, "properties" : { "noteIndex" : 0 }, "schema" : "https://github.com/citation-style-language/schema/raw/master/csl-citation.json" }</w:instrText>
      </w:r>
      <w:r w:rsidR="00122438">
        <w:rPr>
          <w:rStyle w:val="Normal1"/>
        </w:rPr>
        <w:fldChar w:fldCharType="separate"/>
      </w:r>
      <w:r w:rsidR="00E04CA6" w:rsidRPr="00660074">
        <w:rPr>
          <w:rStyle w:val="Normal1"/>
          <w:noProof/>
        </w:rPr>
        <w:t>(Abe and Matsuki, 2000)</w:t>
      </w:r>
      <w:r w:rsidR="00122438">
        <w:rPr>
          <w:rStyle w:val="Normal1"/>
        </w:rPr>
        <w:fldChar w:fldCharType="end"/>
      </w:r>
      <w:r w:rsidR="00122438" w:rsidRPr="005916DD">
        <w:rPr>
          <w:rStyle w:val="Normal1"/>
        </w:rPr>
        <w:fldChar w:fldCharType="begin">
          <w:fldData xml:space="preserve">PEVuZE5vdGU+PENpdGU+PEF1dGhvcj5BYmU8L0F1dGhvcj48WWVhcj4yMDAwPC9ZZWFyPjxSZWNO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</w:fldData>
        </w:fldChar>
      </w:r>
      <w:r w:rsidRPr="00E04CA6">
        <w:rPr>
          <w:rStyle w:val="Normal1"/>
        </w:rPr>
        <w:instrText xml:space="preserve"> ADDIN EN.CITE </w:instrText>
      </w:r>
      <w:r w:rsidR="00122438" w:rsidRPr="00E04CA6">
        <w:rPr>
          <w:rStyle w:val="Normal1"/>
        </w:rPr>
        <w:fldChar w:fldCharType="begin">
          <w:fldData xml:space="preserve">PEVuZE5vdGU+PENpdGU+PEF1dGhvcj5BYmU8L0F1dGhvcj48WWVhcj4yMDAwPC9ZZWFyPjxSZWNO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</w:fldData>
        </w:fldChar>
      </w:r>
      <w:r w:rsidRPr="00E04CA6">
        <w:rPr>
          <w:rStyle w:val="Normal1"/>
        </w:rPr>
        <w:instrText xml:space="preserve"> ADDIN EN.CITE.DATA </w:instrText>
      </w:r>
      <w:r w:rsidR="00122438" w:rsidRPr="00E04CA6">
        <w:rPr>
          <w:rStyle w:val="Normal1"/>
        </w:rPr>
      </w:r>
      <w:r w:rsidR="00122438" w:rsidRPr="00E04CA6">
        <w:rPr>
          <w:rStyle w:val="Normal1"/>
        </w:rPr>
        <w:fldChar w:fldCharType="end"/>
      </w:r>
      <w:r w:rsidR="00122438" w:rsidRPr="005916DD">
        <w:rPr>
          <w:rStyle w:val="Normal1"/>
        </w:rPr>
      </w:r>
      <w:r w:rsidR="00122438" w:rsidRPr="005916DD">
        <w:rPr>
          <w:rStyle w:val="Normal1"/>
        </w:rPr>
        <w:fldChar w:fldCharType="end"/>
      </w:r>
      <w:r w:rsidRPr="005916DD">
        <w:rPr>
          <w:rStyle w:val="Normal1"/>
        </w:rPr>
        <w:t xml:space="preserve">. </w:t>
      </w:r>
    </w:p>
    <w:p w:rsidR="006179E6" w:rsidRDefault="006179E6" w:rsidP="006179E6">
      <w:pPr>
        <w:autoSpaceDE w:val="0"/>
        <w:autoSpaceDN w:val="0"/>
        <w:adjustRightInd w:val="0"/>
        <w:rPr>
          <w:rStyle w:val="Normal1"/>
        </w:rPr>
      </w:pPr>
      <w:r w:rsidRPr="005916DD">
        <w:rPr>
          <w:rStyle w:val="Normal1"/>
        </w:rPr>
        <w:t xml:space="preserve">A final concentration of 0.5 mg/ml MTT was added to </w:t>
      </w:r>
      <w:r>
        <w:rPr>
          <w:rStyle w:val="Normal1"/>
        </w:rPr>
        <w:t>each cell</w:t>
      </w:r>
      <w:r w:rsidR="0094620F">
        <w:rPr>
          <w:rStyle w:val="Normal1"/>
        </w:rPr>
        <w:t xml:space="preserve"> culture following</w:t>
      </w:r>
      <w:r>
        <w:rPr>
          <w:rStyle w:val="Normal1"/>
        </w:rPr>
        <w:t xml:space="preserve"> </w:t>
      </w:r>
      <w:r w:rsidRPr="005916DD">
        <w:rPr>
          <w:rStyle w:val="Normal1"/>
        </w:rPr>
        <w:t>incubation at 37ºC for 3 hours. F</w:t>
      </w:r>
      <w:r>
        <w:rPr>
          <w:rStyle w:val="Normal1"/>
        </w:rPr>
        <w:t>ormazan crystals produced in this</w:t>
      </w:r>
      <w:r w:rsidRPr="005916DD">
        <w:rPr>
          <w:rStyle w:val="Normal1"/>
        </w:rPr>
        <w:t xml:space="preserve"> reaction were </w:t>
      </w:r>
      <w:r>
        <w:rPr>
          <w:rStyle w:val="Normal1"/>
        </w:rPr>
        <w:t xml:space="preserve">then </w:t>
      </w:r>
      <w:r w:rsidRPr="005916DD">
        <w:rPr>
          <w:rStyle w:val="Normal1"/>
        </w:rPr>
        <w:t>solubilised in DMSO</w:t>
      </w:r>
      <w:r>
        <w:rPr>
          <w:rStyle w:val="Normal1"/>
        </w:rPr>
        <w:t xml:space="preserve"> </w:t>
      </w:r>
      <w:r w:rsidR="007C41BB">
        <w:rPr>
          <w:rStyle w:val="Normal1"/>
        </w:rPr>
        <w:t xml:space="preserve">(500 µl/well) </w:t>
      </w:r>
      <w:r>
        <w:rPr>
          <w:rStyle w:val="Normal1"/>
        </w:rPr>
        <w:t>forming</w:t>
      </w:r>
      <w:r w:rsidRPr="005916DD">
        <w:rPr>
          <w:rStyle w:val="Normal1"/>
        </w:rPr>
        <w:t xml:space="preserve"> a coloured solution. The optical cell density was quantified by spectrometric analysis at </w:t>
      </w:r>
      <w:r w:rsidRPr="005916DD">
        <w:rPr>
          <w:rStyle w:val="Normal1"/>
        </w:rPr>
        <w:lastRenderedPageBreak/>
        <w:t>OD</w:t>
      </w:r>
      <w:r w:rsidRPr="005916DD">
        <w:rPr>
          <w:rStyle w:val="Normal1"/>
          <w:vertAlign w:val="subscript"/>
        </w:rPr>
        <w:t>570</w:t>
      </w:r>
      <w:r w:rsidRPr="005916DD">
        <w:rPr>
          <w:rStyle w:val="Normal1"/>
        </w:rPr>
        <w:t xml:space="preserve"> </w:t>
      </w:r>
      <w:r>
        <w:rPr>
          <w:rStyle w:val="Normal1"/>
        </w:rPr>
        <w:t xml:space="preserve">in a plate reader (BioTek, UK) </w:t>
      </w:r>
      <w:r w:rsidRPr="005916DD">
        <w:rPr>
          <w:rStyle w:val="Normal1"/>
        </w:rPr>
        <w:t xml:space="preserve">associated with Gen5 data analysis software (BioTek, UK). </w:t>
      </w:r>
    </w:p>
    <w:p w:rsidR="006179E6" w:rsidRPr="003D306D" w:rsidRDefault="006179E6" w:rsidP="006179E6">
      <w:pPr>
        <w:pStyle w:val="Heading1"/>
        <w:rPr>
          <w:kern w:val="0"/>
        </w:rPr>
      </w:pPr>
      <w:bookmarkStart w:id="697" w:name="_Toc310948196"/>
      <w:bookmarkStart w:id="698" w:name="_Toc328937051"/>
      <w:bookmarkStart w:id="699" w:name="_Toc329874919"/>
      <w:bookmarkStart w:id="700" w:name="_Toc341038821"/>
      <w:bookmarkStart w:id="701" w:name="_Toc370678342"/>
      <w:bookmarkEnd w:id="554"/>
      <w:bookmarkEnd w:id="555"/>
      <w:bookmarkEnd w:id="556"/>
      <w:r>
        <w:rPr>
          <w:kern w:val="0"/>
        </w:rPr>
        <w:t>2.6</w:t>
      </w:r>
      <w:r w:rsidRPr="003D306D">
        <w:rPr>
          <w:kern w:val="0"/>
        </w:rPr>
        <w:t xml:space="preserve">. </w:t>
      </w:r>
      <w:bookmarkEnd w:id="697"/>
      <w:bookmarkEnd w:id="698"/>
      <w:r w:rsidRPr="003D306D">
        <w:rPr>
          <w:kern w:val="0"/>
        </w:rPr>
        <w:t>Protein detection and quantification</w:t>
      </w:r>
      <w:bookmarkEnd w:id="699"/>
      <w:bookmarkEnd w:id="700"/>
      <w:bookmarkEnd w:id="701"/>
    </w:p>
    <w:p w:rsidR="006179E6" w:rsidRPr="003D306D" w:rsidRDefault="006179E6" w:rsidP="006179E6">
      <w:pPr>
        <w:pStyle w:val="Heading2"/>
        <w:rPr>
          <w:kern w:val="0"/>
        </w:rPr>
      </w:pPr>
      <w:bookmarkStart w:id="702" w:name="_Toc329874920"/>
      <w:bookmarkStart w:id="703" w:name="_Toc341038822"/>
      <w:bookmarkStart w:id="704" w:name="_Toc370678343"/>
      <w:bookmarkStart w:id="705" w:name="_Toc310948197"/>
      <w:bookmarkStart w:id="706" w:name="_Toc328937052"/>
      <w:r>
        <w:rPr>
          <w:kern w:val="0"/>
        </w:rPr>
        <w:t>2.6</w:t>
      </w:r>
      <w:r w:rsidRPr="003D306D">
        <w:rPr>
          <w:kern w:val="0"/>
        </w:rPr>
        <w:t>.1. Protein extraction</w:t>
      </w:r>
      <w:bookmarkEnd w:id="702"/>
      <w:bookmarkEnd w:id="703"/>
      <w:bookmarkEnd w:id="704"/>
      <w:r w:rsidRPr="003D306D">
        <w:rPr>
          <w:kern w:val="0"/>
        </w:rPr>
        <w:t xml:space="preserve"> </w:t>
      </w:r>
      <w:bookmarkEnd w:id="705"/>
      <w:bookmarkEnd w:id="706"/>
    </w:p>
    <w:p w:rsidR="006179E6" w:rsidRDefault="006179E6" w:rsidP="006179E6">
      <w:pPr>
        <w:rPr>
          <w:rStyle w:val="Normal1"/>
        </w:rPr>
      </w:pPr>
      <w:r>
        <w:rPr>
          <w:rStyle w:val="Normal1"/>
        </w:rPr>
        <w:t>For cultured cells, supernatants</w:t>
      </w:r>
      <w:r w:rsidRPr="005916DD">
        <w:rPr>
          <w:rStyle w:val="Normal1"/>
        </w:rPr>
        <w:t xml:space="preserve"> c</w:t>
      </w:r>
      <w:r>
        <w:rPr>
          <w:rStyle w:val="Normal1"/>
        </w:rPr>
        <w:t>ontaining secreted proteins were</w:t>
      </w:r>
      <w:r w:rsidRPr="005916DD">
        <w:rPr>
          <w:rStyle w:val="Normal1"/>
        </w:rPr>
        <w:t xml:space="preserve"> collected, centrifuged at 14000 </w:t>
      </w:r>
      <w:r w:rsidRPr="005916DD">
        <w:rPr>
          <w:rStyle w:val="Normal1"/>
          <w:i/>
        </w:rPr>
        <w:t>g</w:t>
      </w:r>
      <w:r w:rsidRPr="005916DD">
        <w:rPr>
          <w:rStyle w:val="Normal1"/>
        </w:rPr>
        <w:t>, 4</w:t>
      </w:r>
      <w:r w:rsidRPr="005916DD">
        <w:rPr>
          <w:rStyle w:val="Normal1"/>
          <w:vertAlign w:val="superscript"/>
        </w:rPr>
        <w:t>o</w:t>
      </w:r>
      <w:r>
        <w:rPr>
          <w:rStyle w:val="Normal1"/>
        </w:rPr>
        <w:t>C, for 1</w:t>
      </w:r>
      <w:r w:rsidRPr="005916DD">
        <w:rPr>
          <w:rStyle w:val="Normal1"/>
        </w:rPr>
        <w:t xml:space="preserve"> minute whereas attached cells were rinsed with ice-cold 1X PBS, treated with complete lysis buffer containing protease inhibitors </w:t>
      </w:r>
      <w:r>
        <w:rPr>
          <w:rStyle w:val="Normal1"/>
        </w:rPr>
        <w:t xml:space="preserve">(Roche, UK) </w:t>
      </w:r>
      <w:r w:rsidRPr="005916DD">
        <w:rPr>
          <w:rStyle w:val="Normal1"/>
        </w:rPr>
        <w:t>f</w:t>
      </w:r>
      <w:r>
        <w:rPr>
          <w:rStyle w:val="Normal1"/>
        </w:rPr>
        <w:t>or 5 minutes prior to centrifugation of</w:t>
      </w:r>
      <w:r w:rsidRPr="005916DD">
        <w:rPr>
          <w:rStyle w:val="Normal1"/>
        </w:rPr>
        <w:t xml:space="preserve"> </w:t>
      </w:r>
      <w:r>
        <w:rPr>
          <w:rStyle w:val="Normal1"/>
        </w:rPr>
        <w:t xml:space="preserve">cell suspension </w:t>
      </w:r>
      <w:r w:rsidRPr="005916DD">
        <w:rPr>
          <w:rStyle w:val="Normal1"/>
        </w:rPr>
        <w:t xml:space="preserve">at 14000 </w:t>
      </w:r>
      <w:r w:rsidRPr="005916DD">
        <w:rPr>
          <w:rStyle w:val="Normal1"/>
          <w:i/>
        </w:rPr>
        <w:t>g</w:t>
      </w:r>
      <w:r w:rsidRPr="005916DD">
        <w:rPr>
          <w:rStyle w:val="Normal1"/>
        </w:rPr>
        <w:t>, 4</w:t>
      </w:r>
      <w:r w:rsidRPr="005916DD">
        <w:rPr>
          <w:rStyle w:val="Normal1"/>
          <w:vertAlign w:val="superscript"/>
        </w:rPr>
        <w:t>o</w:t>
      </w:r>
      <w:r w:rsidRPr="005916DD">
        <w:rPr>
          <w:rStyle w:val="Normal1"/>
        </w:rPr>
        <w:t>C</w:t>
      </w:r>
      <w:r>
        <w:rPr>
          <w:rStyle w:val="Normal1"/>
        </w:rPr>
        <w:t>,</w:t>
      </w:r>
      <w:r w:rsidRPr="005916DD">
        <w:rPr>
          <w:rStyle w:val="Normal1"/>
        </w:rPr>
        <w:t xml:space="preserve"> for 15 minutes. </w:t>
      </w:r>
    </w:p>
    <w:p w:rsidR="006179E6" w:rsidRDefault="006179E6" w:rsidP="006179E6">
      <w:pPr>
        <w:rPr>
          <w:rStyle w:val="Normal1"/>
        </w:rPr>
      </w:pPr>
      <w:r w:rsidRPr="005916DD">
        <w:rPr>
          <w:rStyle w:val="Normal1"/>
        </w:rPr>
        <w:t xml:space="preserve">For adult </w:t>
      </w:r>
      <w:r>
        <w:rPr>
          <w:rStyle w:val="Normal1"/>
        </w:rPr>
        <w:t xml:space="preserve">rat livers, adult </w:t>
      </w:r>
      <w:r w:rsidRPr="005916DD">
        <w:rPr>
          <w:rStyle w:val="Normal1"/>
        </w:rPr>
        <w:t xml:space="preserve">or embryo </w:t>
      </w:r>
      <w:r>
        <w:rPr>
          <w:rStyle w:val="Normal1"/>
        </w:rPr>
        <w:t xml:space="preserve">rat </w:t>
      </w:r>
      <w:r w:rsidRPr="005916DD">
        <w:rPr>
          <w:rStyle w:val="Normal1"/>
        </w:rPr>
        <w:t>brains, dissected tissue</w:t>
      </w:r>
      <w:r>
        <w:rPr>
          <w:rStyle w:val="Normal1"/>
        </w:rPr>
        <w:t xml:space="preserve"> samples were</w:t>
      </w:r>
      <w:r w:rsidRPr="005916DD">
        <w:rPr>
          <w:rStyle w:val="Normal1"/>
        </w:rPr>
        <w:t xml:space="preserve"> rinsed </w:t>
      </w:r>
      <w:r>
        <w:rPr>
          <w:rStyle w:val="Normal1"/>
        </w:rPr>
        <w:t>with</w:t>
      </w:r>
      <w:r w:rsidRPr="005916DD">
        <w:rPr>
          <w:rStyle w:val="Normal1"/>
        </w:rPr>
        <w:t xml:space="preserve"> ice-cold 1X PBS and homogenised automatically in complete lysis buffer containing protease inhibitors </w:t>
      </w:r>
      <w:r>
        <w:rPr>
          <w:rStyle w:val="Normal1"/>
        </w:rPr>
        <w:t xml:space="preserve">(Roche, UK) </w:t>
      </w:r>
      <w:r w:rsidRPr="005916DD">
        <w:rPr>
          <w:rStyle w:val="Normal1"/>
        </w:rPr>
        <w:t xml:space="preserve">by a TissueLyser </w:t>
      </w:r>
      <w:r>
        <w:rPr>
          <w:rStyle w:val="Normal1"/>
        </w:rPr>
        <w:t>(</w:t>
      </w:r>
      <w:r w:rsidRPr="005916DD">
        <w:rPr>
          <w:rStyle w:val="Normal1"/>
        </w:rPr>
        <w:t>QIAgen</w:t>
      </w:r>
      <w:r>
        <w:rPr>
          <w:rStyle w:val="Normal1"/>
        </w:rPr>
        <w:t>, UK)</w:t>
      </w:r>
      <w:r w:rsidRPr="005916DD">
        <w:rPr>
          <w:rStyle w:val="Normal1"/>
        </w:rPr>
        <w:t xml:space="preserve"> at 20 Hz for </w:t>
      </w:r>
      <w:r>
        <w:rPr>
          <w:rStyle w:val="Normal1"/>
        </w:rPr>
        <w:t>2-</w:t>
      </w:r>
      <w:r w:rsidRPr="005916DD">
        <w:rPr>
          <w:rStyle w:val="Normal1"/>
        </w:rPr>
        <w:t>4 minutes</w:t>
      </w:r>
      <w:r>
        <w:rPr>
          <w:rStyle w:val="Normal1"/>
        </w:rPr>
        <w:t>. Cell suspension was</w:t>
      </w:r>
      <w:r w:rsidRPr="005916DD">
        <w:rPr>
          <w:rStyle w:val="Normal1"/>
        </w:rPr>
        <w:t xml:space="preserve"> centrifuged at 14000 </w:t>
      </w:r>
      <w:r w:rsidRPr="005916DD">
        <w:rPr>
          <w:rStyle w:val="Normal1"/>
          <w:i/>
        </w:rPr>
        <w:t>g</w:t>
      </w:r>
      <w:r w:rsidRPr="005916DD">
        <w:rPr>
          <w:rStyle w:val="Normal1"/>
        </w:rPr>
        <w:t>, 4</w:t>
      </w:r>
      <w:r w:rsidRPr="005916DD">
        <w:rPr>
          <w:rStyle w:val="Normal1"/>
          <w:vertAlign w:val="superscript"/>
        </w:rPr>
        <w:t>o</w:t>
      </w:r>
      <w:r w:rsidRPr="005916DD">
        <w:rPr>
          <w:rStyle w:val="Normal1"/>
        </w:rPr>
        <w:t>C</w:t>
      </w:r>
      <w:r>
        <w:rPr>
          <w:rStyle w:val="Normal1"/>
        </w:rPr>
        <w:t>,</w:t>
      </w:r>
      <w:r w:rsidRPr="005916DD">
        <w:rPr>
          <w:rStyle w:val="Normal1"/>
        </w:rPr>
        <w:t xml:space="preserve"> for 15 minutes. </w:t>
      </w:r>
    </w:p>
    <w:p w:rsidR="006179E6" w:rsidRDefault="006179E6" w:rsidP="006179E6">
      <w:pPr>
        <w:rPr>
          <w:rStyle w:val="Normal1"/>
        </w:rPr>
      </w:pPr>
      <w:r>
        <w:rPr>
          <w:rStyle w:val="Normal1"/>
        </w:rPr>
        <w:t>After centrifugation, the suspensions were</w:t>
      </w:r>
      <w:r w:rsidRPr="005916DD">
        <w:rPr>
          <w:rStyle w:val="Normal1"/>
        </w:rPr>
        <w:t xml:space="preserve"> collected and kept </w:t>
      </w:r>
      <w:r>
        <w:rPr>
          <w:rStyle w:val="Normal1"/>
        </w:rPr>
        <w:t>in -</w:t>
      </w:r>
      <w:r w:rsidRPr="005916DD">
        <w:rPr>
          <w:rStyle w:val="Normal1"/>
        </w:rPr>
        <w:t>20</w:t>
      </w:r>
      <w:r w:rsidRPr="005916DD">
        <w:rPr>
          <w:rStyle w:val="Normal1"/>
          <w:vertAlign w:val="superscript"/>
        </w:rPr>
        <w:t>o</w:t>
      </w:r>
      <w:r w:rsidRPr="005916DD">
        <w:rPr>
          <w:rStyle w:val="Normal1"/>
        </w:rPr>
        <w:t>C</w:t>
      </w:r>
      <w:r>
        <w:rPr>
          <w:rStyle w:val="Normal1"/>
        </w:rPr>
        <w:t xml:space="preserve"> or -8</w:t>
      </w:r>
      <w:r w:rsidRPr="005916DD">
        <w:rPr>
          <w:rStyle w:val="Normal1"/>
        </w:rPr>
        <w:t>0</w:t>
      </w:r>
      <w:r w:rsidRPr="005916DD">
        <w:rPr>
          <w:rStyle w:val="Normal1"/>
          <w:vertAlign w:val="superscript"/>
        </w:rPr>
        <w:t>o</w:t>
      </w:r>
      <w:r w:rsidRPr="005916DD">
        <w:rPr>
          <w:rStyle w:val="Normal1"/>
        </w:rPr>
        <w:t>C</w:t>
      </w:r>
      <w:r>
        <w:rPr>
          <w:rStyle w:val="Normal1"/>
        </w:rPr>
        <w:t xml:space="preserve"> freezer</w:t>
      </w:r>
      <w:r w:rsidRPr="005916DD">
        <w:rPr>
          <w:rStyle w:val="Normal1"/>
        </w:rPr>
        <w:t xml:space="preserve">. The amount of total protein was measured by a Bio-Rad </w:t>
      </w:r>
      <w:r w:rsidRPr="005916DD">
        <w:rPr>
          <w:rStyle w:val="Normal1"/>
          <w:i/>
        </w:rPr>
        <w:t>RC DC</w:t>
      </w:r>
      <w:r w:rsidRPr="005916DD">
        <w:rPr>
          <w:rStyle w:val="Normal1"/>
        </w:rPr>
        <w:t xml:space="preserve"> protein assay kit following the manufacturer’s instructions. </w:t>
      </w:r>
    </w:p>
    <w:p w:rsidR="006179E6" w:rsidRPr="003D306D" w:rsidRDefault="006179E6" w:rsidP="006179E6">
      <w:pPr>
        <w:pStyle w:val="Heading2"/>
        <w:rPr>
          <w:kern w:val="0"/>
        </w:rPr>
      </w:pPr>
      <w:bookmarkStart w:id="707" w:name="_Toc329874921"/>
      <w:bookmarkStart w:id="708" w:name="_Toc341038823"/>
      <w:bookmarkStart w:id="709" w:name="_Toc370678344"/>
      <w:bookmarkStart w:id="710" w:name="_Toc310948198"/>
      <w:bookmarkStart w:id="711" w:name="_Toc328937053"/>
      <w:r>
        <w:rPr>
          <w:kern w:val="0"/>
        </w:rPr>
        <w:t>2.6</w:t>
      </w:r>
      <w:r w:rsidRPr="003D306D">
        <w:rPr>
          <w:kern w:val="0"/>
        </w:rPr>
        <w:t>.2. Western blotting</w:t>
      </w:r>
      <w:bookmarkEnd w:id="707"/>
      <w:bookmarkEnd w:id="708"/>
      <w:bookmarkEnd w:id="709"/>
    </w:p>
    <w:bookmarkEnd w:id="710"/>
    <w:bookmarkEnd w:id="711"/>
    <w:p w:rsidR="006179E6" w:rsidRPr="005916DD" w:rsidRDefault="007C41BB" w:rsidP="006179E6">
      <w:pPr>
        <w:rPr>
          <w:rStyle w:val="Normal1"/>
        </w:rPr>
      </w:pPr>
      <w:r>
        <w:rPr>
          <w:rStyle w:val="Normal1"/>
        </w:rPr>
        <w:t xml:space="preserve">Five percent </w:t>
      </w:r>
      <w:r w:rsidR="006179E6" w:rsidRPr="005916DD">
        <w:rPr>
          <w:rStyle w:val="Normal1"/>
        </w:rPr>
        <w:t xml:space="preserve">stacking and 12% running </w:t>
      </w:r>
      <w:r w:rsidR="006179E6">
        <w:rPr>
          <w:rStyle w:val="Normal1"/>
        </w:rPr>
        <w:t xml:space="preserve">polyacrylamide </w:t>
      </w:r>
      <w:r w:rsidR="006179E6" w:rsidRPr="005916DD">
        <w:rPr>
          <w:rStyle w:val="Normal1"/>
        </w:rPr>
        <w:t xml:space="preserve">gels </w:t>
      </w:r>
      <w:r w:rsidR="006179E6">
        <w:rPr>
          <w:rStyle w:val="Normal1"/>
        </w:rPr>
        <w:t xml:space="preserve">(see Appendix 2) </w:t>
      </w:r>
      <w:r w:rsidR="006179E6" w:rsidRPr="005916DD">
        <w:rPr>
          <w:rStyle w:val="Normal1"/>
        </w:rPr>
        <w:t>were used in all cases. Protein samples were mixed with 5X Laemmli sample buffer</w:t>
      </w:r>
      <w:r w:rsidR="006179E6">
        <w:rPr>
          <w:rStyle w:val="Normal1"/>
        </w:rPr>
        <w:t xml:space="preserve"> (see Appendix 2)</w:t>
      </w:r>
      <w:r w:rsidR="006179E6" w:rsidRPr="005916DD">
        <w:rPr>
          <w:rStyle w:val="Normal1"/>
        </w:rPr>
        <w:t>, denatured at 95</w:t>
      </w:r>
      <w:r w:rsidR="006179E6" w:rsidRPr="005916DD">
        <w:rPr>
          <w:rStyle w:val="Normal1"/>
          <w:vertAlign w:val="superscript"/>
        </w:rPr>
        <w:t>o</w:t>
      </w:r>
      <w:r w:rsidR="006179E6" w:rsidRPr="005916DD">
        <w:rPr>
          <w:rStyle w:val="Normal1"/>
        </w:rPr>
        <w:t xml:space="preserve">C for 5 minutes, and loaded </w:t>
      </w:r>
      <w:r w:rsidR="006179E6">
        <w:rPr>
          <w:rStyle w:val="Normal1"/>
        </w:rPr>
        <w:t>o</w:t>
      </w:r>
      <w:r w:rsidR="006179E6" w:rsidRPr="005916DD">
        <w:rPr>
          <w:rStyle w:val="Normal1"/>
        </w:rPr>
        <w:t xml:space="preserve">nto </w:t>
      </w:r>
      <w:r w:rsidR="006179E6">
        <w:rPr>
          <w:rStyle w:val="Normal1"/>
        </w:rPr>
        <w:t>polyacrylamide gel</w:t>
      </w:r>
      <w:r w:rsidR="006179E6" w:rsidRPr="005916DD">
        <w:rPr>
          <w:rStyle w:val="Normal1"/>
        </w:rPr>
        <w:t xml:space="preserve">. Pre-stained protein ladder </w:t>
      </w:r>
      <w:r>
        <w:rPr>
          <w:rStyle w:val="Normal1"/>
        </w:rPr>
        <w:t xml:space="preserve">(Fermentas, UK) </w:t>
      </w:r>
      <w:r w:rsidR="006179E6" w:rsidRPr="005916DD">
        <w:rPr>
          <w:rStyle w:val="Normal1"/>
        </w:rPr>
        <w:t xml:space="preserve">was used as </w:t>
      </w:r>
      <w:r w:rsidR="006179E6">
        <w:rPr>
          <w:rStyle w:val="Normal1"/>
        </w:rPr>
        <w:t>a size standard. Gel was</w:t>
      </w:r>
      <w:r w:rsidR="006179E6" w:rsidRPr="005916DD">
        <w:rPr>
          <w:rStyle w:val="Normal1"/>
        </w:rPr>
        <w:t xml:space="preserve"> run in </w:t>
      </w:r>
      <w:r w:rsidR="006179E6">
        <w:rPr>
          <w:rStyle w:val="Normal1"/>
        </w:rPr>
        <w:t>running</w:t>
      </w:r>
      <w:r w:rsidR="006179E6" w:rsidRPr="005916DD">
        <w:rPr>
          <w:rStyle w:val="Normal1"/>
        </w:rPr>
        <w:t xml:space="preserve"> buffer </w:t>
      </w:r>
      <w:r w:rsidR="006179E6">
        <w:rPr>
          <w:rStyle w:val="Normal1"/>
        </w:rPr>
        <w:t xml:space="preserve">(see </w:t>
      </w:r>
      <w:r w:rsidR="006179E6" w:rsidRPr="00F6016D">
        <w:rPr>
          <w:rStyle w:val="Normal1"/>
        </w:rPr>
        <w:t>Appendix 2</w:t>
      </w:r>
      <w:r w:rsidR="006179E6">
        <w:rPr>
          <w:rStyle w:val="Normal1"/>
        </w:rPr>
        <w:t xml:space="preserve">) </w:t>
      </w:r>
      <w:r w:rsidR="006179E6" w:rsidRPr="005916DD">
        <w:rPr>
          <w:rStyle w:val="Normal1"/>
        </w:rPr>
        <w:t xml:space="preserve">at 100-120V until </w:t>
      </w:r>
      <w:r w:rsidR="006179E6">
        <w:rPr>
          <w:rStyle w:val="Normal1"/>
        </w:rPr>
        <w:lastRenderedPageBreak/>
        <w:t xml:space="preserve">blue bands containing </w:t>
      </w:r>
      <w:r w:rsidR="006179E6" w:rsidRPr="003D306D">
        <w:rPr>
          <w:rStyle w:val="Normal1"/>
        </w:rPr>
        <w:t>bromophenol blue</w:t>
      </w:r>
      <w:r w:rsidR="006179E6" w:rsidRPr="005916DD">
        <w:rPr>
          <w:rStyle w:val="Normal1"/>
        </w:rPr>
        <w:t xml:space="preserve"> reached the botto</w:t>
      </w:r>
      <w:r w:rsidR="006179E6">
        <w:rPr>
          <w:rStyle w:val="Normal1"/>
        </w:rPr>
        <w:t>m of the gel. Proteins from gel</w:t>
      </w:r>
      <w:r w:rsidR="006179E6" w:rsidRPr="005916DD">
        <w:rPr>
          <w:rStyle w:val="Normal1"/>
        </w:rPr>
        <w:t xml:space="preserve"> were subsequently transferred to a nitrocellulose membrane in transfer buffer</w:t>
      </w:r>
      <w:r w:rsidR="006179E6">
        <w:rPr>
          <w:rStyle w:val="Normal1"/>
        </w:rPr>
        <w:t xml:space="preserve"> (see </w:t>
      </w:r>
      <w:r w:rsidR="006179E6" w:rsidRPr="00F6016D">
        <w:rPr>
          <w:rStyle w:val="Normal1"/>
        </w:rPr>
        <w:t>Appendix 2</w:t>
      </w:r>
      <w:r w:rsidR="006179E6">
        <w:rPr>
          <w:rStyle w:val="Normal1"/>
        </w:rPr>
        <w:t>)</w:t>
      </w:r>
      <w:r w:rsidR="006179E6" w:rsidRPr="005916DD">
        <w:rPr>
          <w:rStyle w:val="Normal1"/>
        </w:rPr>
        <w:t xml:space="preserve"> at </w:t>
      </w:r>
      <w:r w:rsidR="006179E6">
        <w:rPr>
          <w:rStyle w:val="Normal1"/>
        </w:rPr>
        <w:t xml:space="preserve">constant </w:t>
      </w:r>
      <w:r w:rsidR="006179E6" w:rsidRPr="005916DD">
        <w:rPr>
          <w:rStyle w:val="Normal1"/>
        </w:rPr>
        <w:t xml:space="preserve">250 mA for 2 hours. </w:t>
      </w:r>
    </w:p>
    <w:p w:rsidR="006179E6" w:rsidRPr="005916DD" w:rsidRDefault="006179E6" w:rsidP="006179E6">
      <w:pPr>
        <w:rPr>
          <w:rStyle w:val="Normal1"/>
        </w:rPr>
      </w:pPr>
      <w:r>
        <w:rPr>
          <w:rStyle w:val="Normal1"/>
        </w:rPr>
        <w:t>The membrane</w:t>
      </w:r>
      <w:r w:rsidRPr="005916DD">
        <w:rPr>
          <w:rStyle w:val="Normal1"/>
        </w:rPr>
        <w:t xml:space="preserve"> </w:t>
      </w:r>
      <w:r>
        <w:rPr>
          <w:rStyle w:val="Normal1"/>
        </w:rPr>
        <w:t>was</w:t>
      </w:r>
      <w:r w:rsidRPr="005916DD">
        <w:rPr>
          <w:rStyle w:val="Normal1"/>
        </w:rPr>
        <w:t xml:space="preserve"> rinsed in ddH</w:t>
      </w:r>
      <w:r w:rsidRPr="005916DD">
        <w:rPr>
          <w:rStyle w:val="Normal1"/>
          <w:vertAlign w:val="subscript"/>
        </w:rPr>
        <w:t>2</w:t>
      </w:r>
      <w:r w:rsidRPr="005916DD">
        <w:rPr>
          <w:rStyle w:val="Normal1"/>
        </w:rPr>
        <w:t xml:space="preserve">O and quickly stained </w:t>
      </w:r>
      <w:r>
        <w:rPr>
          <w:rStyle w:val="Normal1"/>
        </w:rPr>
        <w:t>with</w:t>
      </w:r>
      <w:r w:rsidRPr="005916DD">
        <w:rPr>
          <w:rStyle w:val="Normal1"/>
        </w:rPr>
        <w:t xml:space="preserve"> Ponceau solution </w:t>
      </w:r>
      <w:r>
        <w:rPr>
          <w:rStyle w:val="Normal1"/>
        </w:rPr>
        <w:t xml:space="preserve">(Sigma, UK) </w:t>
      </w:r>
      <w:r w:rsidRPr="005916DD">
        <w:rPr>
          <w:rStyle w:val="Normal1"/>
        </w:rPr>
        <w:t xml:space="preserve">to check </w:t>
      </w:r>
      <w:r>
        <w:rPr>
          <w:rStyle w:val="Normal1"/>
        </w:rPr>
        <w:t xml:space="preserve">the </w:t>
      </w:r>
      <w:r w:rsidRPr="005916DD">
        <w:rPr>
          <w:rStyle w:val="Normal1"/>
        </w:rPr>
        <w:t>efficiency of protein transfer. Su</w:t>
      </w:r>
      <w:r>
        <w:rPr>
          <w:rStyle w:val="Normal1"/>
        </w:rPr>
        <w:t xml:space="preserve">ccessfully transferred membrane was </w:t>
      </w:r>
      <w:r w:rsidRPr="005916DD">
        <w:rPr>
          <w:rStyle w:val="Normal1"/>
        </w:rPr>
        <w:t xml:space="preserve">washed in 1X </w:t>
      </w:r>
      <w:r>
        <w:rPr>
          <w:rStyle w:val="Normal1"/>
        </w:rPr>
        <w:t xml:space="preserve">Tris-buffered saline (TBS) buffer supplemented with Tween-20 (TBS-T buffer, see </w:t>
      </w:r>
      <w:r w:rsidRPr="00F6016D">
        <w:rPr>
          <w:rStyle w:val="Normal1"/>
        </w:rPr>
        <w:t>Appendix 2</w:t>
      </w:r>
      <w:r>
        <w:rPr>
          <w:rStyle w:val="Normal1"/>
        </w:rPr>
        <w:t>)</w:t>
      </w:r>
      <w:r w:rsidRPr="005916DD">
        <w:rPr>
          <w:rStyle w:val="Normal1"/>
        </w:rPr>
        <w:t xml:space="preserve">, blocked in 5% skimmed milk blocking buffer </w:t>
      </w:r>
      <w:r>
        <w:rPr>
          <w:rStyle w:val="Normal1"/>
        </w:rPr>
        <w:t xml:space="preserve">(see </w:t>
      </w:r>
      <w:r w:rsidRPr="00F6016D">
        <w:rPr>
          <w:rStyle w:val="Normal1"/>
        </w:rPr>
        <w:t>Appendix 2</w:t>
      </w:r>
      <w:r>
        <w:rPr>
          <w:rStyle w:val="Normal1"/>
        </w:rPr>
        <w:t xml:space="preserve">) </w:t>
      </w:r>
      <w:r w:rsidRPr="005916DD">
        <w:rPr>
          <w:rStyle w:val="Normal1"/>
        </w:rPr>
        <w:t xml:space="preserve">for </w:t>
      </w:r>
      <w:r>
        <w:rPr>
          <w:rStyle w:val="Normal1"/>
        </w:rPr>
        <w:t>1</w:t>
      </w:r>
      <w:r w:rsidRPr="005916DD">
        <w:rPr>
          <w:rStyle w:val="Normal1"/>
        </w:rPr>
        <w:t xml:space="preserve"> hour, and incubated with </w:t>
      </w:r>
      <w:r>
        <w:rPr>
          <w:rStyle w:val="Normal1"/>
        </w:rPr>
        <w:t xml:space="preserve">either of these </w:t>
      </w:r>
      <w:r w:rsidRPr="005916DD">
        <w:rPr>
          <w:rStyle w:val="Normal1"/>
        </w:rPr>
        <w:t>primary antibodies: goat anti-IGF-1 (1:500, Santa Cruz</w:t>
      </w:r>
      <w:r>
        <w:rPr>
          <w:rStyle w:val="Normal1"/>
        </w:rPr>
        <w:t>, UK</w:t>
      </w:r>
      <w:r w:rsidRPr="005916DD">
        <w:rPr>
          <w:rStyle w:val="Normal1"/>
        </w:rPr>
        <w:t>), mouse anti-α tubulin (1:1000, Sigma</w:t>
      </w:r>
      <w:r>
        <w:rPr>
          <w:rStyle w:val="Normal1"/>
        </w:rPr>
        <w:t>, UK)</w:t>
      </w:r>
      <w:r w:rsidRPr="005916DD">
        <w:rPr>
          <w:rStyle w:val="Normal1"/>
        </w:rPr>
        <w:t xml:space="preserve"> or rabbit anti-Tuj1 (1:5000, Sigma</w:t>
      </w:r>
      <w:r>
        <w:rPr>
          <w:rStyle w:val="Normal1"/>
        </w:rPr>
        <w:t>, UK</w:t>
      </w:r>
      <w:r w:rsidRPr="005916DD">
        <w:rPr>
          <w:rStyle w:val="Normal1"/>
        </w:rPr>
        <w:t xml:space="preserve">) </w:t>
      </w:r>
      <w:r>
        <w:rPr>
          <w:rStyle w:val="Normal1"/>
        </w:rPr>
        <w:t xml:space="preserve">antibody, </w:t>
      </w:r>
      <w:r w:rsidRPr="005916DD">
        <w:rPr>
          <w:rStyle w:val="Normal1"/>
        </w:rPr>
        <w:t>at 4</w:t>
      </w:r>
      <w:r w:rsidRPr="005916DD">
        <w:rPr>
          <w:rStyle w:val="Normal1"/>
          <w:vertAlign w:val="superscript"/>
        </w:rPr>
        <w:t>o</w:t>
      </w:r>
      <w:r>
        <w:rPr>
          <w:rStyle w:val="Normal1"/>
        </w:rPr>
        <w:t>C for</w:t>
      </w:r>
      <w:r w:rsidRPr="005916DD">
        <w:rPr>
          <w:rStyle w:val="Normal1"/>
        </w:rPr>
        <w:t xml:space="preserve"> overnight. </w:t>
      </w:r>
      <w:r>
        <w:rPr>
          <w:rStyle w:val="Normal1"/>
        </w:rPr>
        <w:t>T</w:t>
      </w:r>
      <w:r w:rsidRPr="005916DD">
        <w:rPr>
          <w:rStyle w:val="Normal1"/>
        </w:rPr>
        <w:t xml:space="preserve">hree washes in 1X TBS-T were </w:t>
      </w:r>
      <w:r>
        <w:rPr>
          <w:rStyle w:val="Normal1"/>
        </w:rPr>
        <w:t>performed afterwards.</w:t>
      </w:r>
      <w:r w:rsidRPr="005916DD">
        <w:rPr>
          <w:rStyle w:val="Normal1"/>
        </w:rPr>
        <w:t xml:space="preserve"> </w:t>
      </w:r>
      <w:r>
        <w:rPr>
          <w:rStyle w:val="Normal1"/>
        </w:rPr>
        <w:t>The membrane was</w:t>
      </w:r>
      <w:r w:rsidRPr="005916DD">
        <w:rPr>
          <w:rStyle w:val="Normal1"/>
        </w:rPr>
        <w:t xml:space="preserve"> </w:t>
      </w:r>
      <w:r>
        <w:rPr>
          <w:rStyle w:val="Normal1"/>
        </w:rPr>
        <w:t xml:space="preserve">incubated with corresponding secondary antibody </w:t>
      </w:r>
      <w:r w:rsidRPr="005916DD">
        <w:rPr>
          <w:rStyle w:val="Normal1"/>
        </w:rPr>
        <w:t xml:space="preserve">for </w:t>
      </w:r>
      <w:r>
        <w:rPr>
          <w:rStyle w:val="Normal1"/>
        </w:rPr>
        <w:t>1</w:t>
      </w:r>
      <w:r w:rsidRPr="005916DD">
        <w:rPr>
          <w:rStyle w:val="Normal1"/>
        </w:rPr>
        <w:t xml:space="preserve"> hour</w:t>
      </w:r>
      <w:r>
        <w:rPr>
          <w:rStyle w:val="Normal1"/>
        </w:rPr>
        <w:t>,</w:t>
      </w:r>
      <w:r w:rsidRPr="005916DD">
        <w:rPr>
          <w:rStyle w:val="Normal1"/>
        </w:rPr>
        <w:t xml:space="preserve"> at room temperature</w:t>
      </w:r>
      <w:r>
        <w:rPr>
          <w:rStyle w:val="Normal1"/>
        </w:rPr>
        <w:t xml:space="preserve"> and in the dark.</w:t>
      </w:r>
      <w:r w:rsidRPr="005916DD">
        <w:rPr>
          <w:rStyle w:val="Normal1"/>
        </w:rPr>
        <w:t xml:space="preserve"> </w:t>
      </w:r>
      <w:r>
        <w:rPr>
          <w:rStyle w:val="Normal1"/>
        </w:rPr>
        <w:t>Secondary antibodies included rabbit anti-mouse Alexa68</w:t>
      </w:r>
      <w:r w:rsidRPr="005916DD">
        <w:rPr>
          <w:rStyle w:val="Normal1"/>
        </w:rPr>
        <w:t>0</w:t>
      </w:r>
      <w:r>
        <w:rPr>
          <w:rStyle w:val="Normal1"/>
        </w:rPr>
        <w:t xml:space="preserve"> </w:t>
      </w:r>
      <w:r w:rsidRPr="005916DD">
        <w:rPr>
          <w:rStyle w:val="Normal1"/>
        </w:rPr>
        <w:t>(1:10000, Invitrogen</w:t>
      </w:r>
      <w:r>
        <w:rPr>
          <w:rStyle w:val="Normal1"/>
        </w:rPr>
        <w:t>, UK</w:t>
      </w:r>
      <w:r w:rsidRPr="005916DD">
        <w:rPr>
          <w:rStyle w:val="Normal1"/>
        </w:rPr>
        <w:t>)</w:t>
      </w:r>
      <w:r>
        <w:rPr>
          <w:rStyle w:val="Normal1"/>
        </w:rPr>
        <w:t>, goat anti-rabbit Alexa68</w:t>
      </w:r>
      <w:r w:rsidRPr="005916DD">
        <w:rPr>
          <w:rStyle w:val="Normal1"/>
        </w:rPr>
        <w:t>0</w:t>
      </w:r>
      <w:r>
        <w:rPr>
          <w:rStyle w:val="Normal1"/>
        </w:rPr>
        <w:t xml:space="preserve"> </w:t>
      </w:r>
      <w:r w:rsidRPr="005916DD">
        <w:rPr>
          <w:rStyle w:val="Normal1"/>
        </w:rPr>
        <w:t>(1:10000, Invitrogen</w:t>
      </w:r>
      <w:r>
        <w:rPr>
          <w:rStyle w:val="Normal1"/>
        </w:rPr>
        <w:t>, UK</w:t>
      </w:r>
      <w:r w:rsidRPr="005916DD">
        <w:rPr>
          <w:rStyle w:val="Normal1"/>
        </w:rPr>
        <w:t>)</w:t>
      </w:r>
      <w:r>
        <w:rPr>
          <w:rStyle w:val="Normal1"/>
        </w:rPr>
        <w:t xml:space="preserve">, </w:t>
      </w:r>
      <w:r w:rsidRPr="005916DD">
        <w:rPr>
          <w:rStyle w:val="Normal1"/>
        </w:rPr>
        <w:t>rabb</w:t>
      </w:r>
      <w:r>
        <w:rPr>
          <w:rStyle w:val="Normal1"/>
        </w:rPr>
        <w:t xml:space="preserve">it anti-goat Alexa680 </w:t>
      </w:r>
      <w:r w:rsidRPr="005916DD">
        <w:rPr>
          <w:rStyle w:val="Normal1"/>
        </w:rPr>
        <w:t>(1:10000, Invitrogen</w:t>
      </w:r>
      <w:r>
        <w:rPr>
          <w:rStyle w:val="Normal1"/>
        </w:rPr>
        <w:t>, UK</w:t>
      </w:r>
      <w:r w:rsidRPr="005916DD">
        <w:rPr>
          <w:rStyle w:val="Normal1"/>
        </w:rPr>
        <w:t>)</w:t>
      </w:r>
      <w:r>
        <w:rPr>
          <w:rStyle w:val="Normal1"/>
        </w:rPr>
        <w:t>,</w:t>
      </w:r>
      <w:r w:rsidRPr="005916DD">
        <w:rPr>
          <w:rStyle w:val="Normal1"/>
        </w:rPr>
        <w:t xml:space="preserve"> </w:t>
      </w:r>
      <w:r>
        <w:rPr>
          <w:rStyle w:val="Normal1"/>
        </w:rPr>
        <w:t>and</w:t>
      </w:r>
      <w:r w:rsidRPr="005916DD">
        <w:rPr>
          <w:rStyle w:val="Normal1"/>
        </w:rPr>
        <w:t xml:space="preserve"> donkey anti-goat IRDye800 (1:10000, Licor</w:t>
      </w:r>
      <w:r>
        <w:rPr>
          <w:rStyle w:val="Normal1"/>
        </w:rPr>
        <w:t>, UK</w:t>
      </w:r>
      <w:r w:rsidRPr="005916DD">
        <w:rPr>
          <w:rStyle w:val="Normal1"/>
        </w:rPr>
        <w:t>)</w:t>
      </w:r>
      <w:r>
        <w:rPr>
          <w:rStyle w:val="Normal1"/>
        </w:rPr>
        <w:t xml:space="preserve"> antibodies</w:t>
      </w:r>
      <w:r w:rsidRPr="005916DD">
        <w:rPr>
          <w:rStyle w:val="Normal1"/>
        </w:rPr>
        <w:t xml:space="preserve">. Both primary and secondary antibodies were diluted in 5% skimmed milk blocking buffer. </w:t>
      </w:r>
      <w:r>
        <w:rPr>
          <w:rStyle w:val="Normal1"/>
        </w:rPr>
        <w:t>After three washes</w:t>
      </w:r>
      <w:r w:rsidRPr="005916DD">
        <w:rPr>
          <w:rStyle w:val="Normal1"/>
        </w:rPr>
        <w:t xml:space="preserve"> </w:t>
      </w:r>
      <w:r>
        <w:rPr>
          <w:rStyle w:val="Normal1"/>
        </w:rPr>
        <w:t>in</w:t>
      </w:r>
      <w:r w:rsidRPr="005916DD">
        <w:rPr>
          <w:rStyle w:val="Normal1"/>
        </w:rPr>
        <w:t xml:space="preserve"> 1X TBS-T</w:t>
      </w:r>
      <w:r>
        <w:rPr>
          <w:rStyle w:val="Normal1"/>
        </w:rPr>
        <w:t>, the membrane was transferred into</w:t>
      </w:r>
      <w:r w:rsidRPr="005916DD">
        <w:rPr>
          <w:rStyle w:val="Normal1"/>
        </w:rPr>
        <w:t xml:space="preserve"> a</w:t>
      </w:r>
      <w:r>
        <w:rPr>
          <w:rStyle w:val="Normal1"/>
        </w:rPr>
        <w:t>n</w:t>
      </w:r>
      <w:r w:rsidRPr="005916DD">
        <w:rPr>
          <w:rStyle w:val="Normal1"/>
        </w:rPr>
        <w:t xml:space="preserve"> Odyssey Infrared Imaging System</w:t>
      </w:r>
      <w:r>
        <w:rPr>
          <w:rStyle w:val="Normal1"/>
        </w:rPr>
        <w:t xml:space="preserve"> (LI-COR Biosciences, UK); fluorescence expression was subsequently analysed by compatible Odyssey software.</w:t>
      </w:r>
      <w:r w:rsidR="007C41BB">
        <w:rPr>
          <w:rStyle w:val="Normal1"/>
        </w:rPr>
        <w:t xml:space="preserve"> An example of successful Western Blot</w:t>
      </w:r>
      <w:r w:rsidR="007A587B">
        <w:rPr>
          <w:rStyle w:val="Normal1"/>
        </w:rPr>
        <w:t xml:space="preserve"> is shown </w:t>
      </w:r>
      <w:r w:rsidR="00352447">
        <w:rPr>
          <w:rStyle w:val="Normal1"/>
        </w:rPr>
        <w:t>below:</w:t>
      </w:r>
    </w:p>
    <w:p w:rsidR="00352447" w:rsidRDefault="00352447">
      <w:pPr>
        <w:spacing w:before="0" w:beforeAutospacing="0" w:after="200" w:afterAutospacing="0" w:line="276" w:lineRule="auto"/>
        <w:jc w:val="left"/>
      </w:pPr>
      <w:bookmarkStart w:id="712" w:name="_Toc310948200"/>
      <w:bookmarkStart w:id="713" w:name="_Toc328937055"/>
      <w:bookmarkStart w:id="714" w:name="_Toc329874924"/>
      <w:bookmarkStart w:id="715" w:name="_Toc341038826"/>
      <w:r>
        <w:br w:type="page"/>
      </w:r>
    </w:p>
    <w:p w:rsidR="00FD3A0D" w:rsidRDefault="00BF64A5">
      <w:pPr>
        <w:spacing w:before="0" w:beforeAutospacing="0" w:after="200" w:afterAutospacing="0" w:line="276" w:lineRule="auto"/>
        <w:jc w:val="left"/>
      </w:pPr>
      <w:r>
        <w:rPr>
          <w:noProof/>
          <w:lang w:eastAsia="en-GB"/>
        </w:rPr>
        <w:lastRenderedPageBreak/>
        <w:drawing>
          <wp:anchor distT="0" distB="0" distL="114300" distR="114300" simplePos="0" relativeHeight="252048384" behindDoc="0" locked="0" layoutInCell="1" allowOverlap="1">
            <wp:simplePos x="0" y="0"/>
            <wp:positionH relativeFrom="column">
              <wp:posOffset>1093470</wp:posOffset>
            </wp:positionH>
            <wp:positionV relativeFrom="paragraph">
              <wp:posOffset>269240</wp:posOffset>
            </wp:positionV>
            <wp:extent cx="2114550" cy="2438400"/>
            <wp:effectExtent l="19050" t="0" r="0" b="0"/>
            <wp:wrapSquare wrapText="bothSides"/>
            <wp:docPr id="195" name="Picture 195" descr="D:\XUXU\RHUL\LAB RY\Lab work\WESTERN BLOT\IGF-1 from rat liver 02.12.2010\Martin analysis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D:\XUXU\RHUL\LAB RY\Lab work\WESTERN BLOT\IGF-1 from rat liver 02.12.2010\Martin analysis 2.tif"/>
                    <pic:cNvPicPr>
                      <a:picLocks noChangeAspect="1" noChangeArrowheads="1"/>
                    </pic:cNvPicPr>
                  </pic:nvPicPr>
                  <pic:blipFill>
                    <a:blip r:embed="rId26" cstate="print">
                      <a:lum bright="4000"/>
                    </a:blip>
                    <a:srcRect l="1535" t="1865" r="39254" b="1449"/>
                    <a:stretch>
                      <a:fillRect/>
                    </a:stretch>
                  </pic:blipFill>
                  <pic:spPr bwMode="auto">
                    <a:xfrm>
                      <a:off x="0" y="0"/>
                      <a:ext cx="2114550" cy="2438400"/>
                    </a:xfrm>
                    <a:prstGeom prst="rect">
                      <a:avLst/>
                    </a:prstGeom>
                    <a:noFill/>
                    <a:ln w="9525">
                      <a:noFill/>
                      <a:miter lim="800000"/>
                      <a:headEnd/>
                      <a:tailEnd/>
                    </a:ln>
                  </pic:spPr>
                </pic:pic>
              </a:graphicData>
            </a:graphic>
          </wp:anchor>
        </w:drawing>
      </w:r>
      <w:r w:rsidR="00DB0C88">
        <w:rPr>
          <w:noProof/>
          <w:lang w:eastAsia="en-GB"/>
        </w:rPr>
        <w:pict>
          <v:group id="_x0000_s2676" style="position:absolute;margin-left:54.35pt;margin-top:-3.45pt;width:304.75pt;height:213.7pt;z-index:252068864;mso-position-horizontal-relative:text;mso-position-vertical-relative:text" coordorigin="2485,960" coordsize="6095,4274">
            <v:shape id="Text Box 917" o:spid="_x0000_s2649" type="#_x0000_t202" style="position:absolute;left:2485;top:1065;width:669;height:4169;visibility:visible" o:regroupid="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Tit8MA&#10;AADcAAAADwAAAGRycy9kb3ducmV2LnhtbESPzYoCMRCE78K+Q2jBmyYKio5GEWHRxdPqLLi3ZtLz&#10;g5POMIk6vv1GWPBYVNVX1GrT2VrcqfWVYw3jkQJBnDlTcaEhPX8O5yB8QDZYOyYNT/KwWX/0VpgY&#10;9+Bvup9CISKEfYIayhCaREqflWTRj1xDHL3ctRZDlG0hTYuPCLe1nCg1kxYrjgslNrQrKbueblaD&#10;20+dV8/jZXu75Hk63f1i+vOl9aDfbZcgAnXhHf5vH4yGmVrA60w8An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aTit8MAAADcAAAADwAAAAAAAAAAAAAAAACYAgAAZHJzL2Rv&#10;d25yZXYueG1sUEsFBgAAAAAEAAQA9QAAAIgDAAAAAA==&#10;" filled="f" fillcolor="#fffff7" stroked="f">
              <v:textbox style="mso-next-textbox:#Text Box 917">
                <w:txbxContent>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24"/>
                        <w:szCs w:val="24"/>
                        <w:vertAlign w:val="superscript"/>
                      </w:rPr>
                    </w:pPr>
                    <w:r w:rsidRPr="00352447">
                      <w:rPr>
                        <w:b/>
                        <w:bCs/>
                        <w:color w:val="000000"/>
                        <w:sz w:val="24"/>
                        <w:szCs w:val="24"/>
                        <w:vertAlign w:val="superscript"/>
                      </w:rPr>
                      <w:t>KDa</w:t>
                    </w: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24"/>
                        <w:szCs w:val="24"/>
                        <w:vertAlign w:val="superscript"/>
                      </w:rPr>
                    </w:pPr>
                    <w:r w:rsidRPr="00352447">
                      <w:rPr>
                        <w:b/>
                        <w:bCs/>
                        <w:color w:val="000000"/>
                        <w:sz w:val="24"/>
                        <w:szCs w:val="24"/>
                        <w:vertAlign w:val="superscript"/>
                      </w:rPr>
                      <w:t>250</w:t>
                    </w: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24"/>
                        <w:szCs w:val="24"/>
                        <w:vertAlign w:val="superscript"/>
                      </w:rPr>
                    </w:pPr>
                    <w:r w:rsidRPr="00352447">
                      <w:rPr>
                        <w:b/>
                        <w:bCs/>
                        <w:color w:val="000000"/>
                        <w:sz w:val="24"/>
                        <w:szCs w:val="24"/>
                        <w:vertAlign w:val="superscript"/>
                      </w:rPr>
                      <w:t>100</w:t>
                    </w: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12"/>
                        <w:szCs w:val="24"/>
                        <w:vertAlign w:val="superscript"/>
                      </w:rPr>
                    </w:pP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24"/>
                        <w:szCs w:val="24"/>
                        <w:vertAlign w:val="superscript"/>
                      </w:rPr>
                    </w:pPr>
                    <w:r w:rsidRPr="00352447">
                      <w:rPr>
                        <w:b/>
                        <w:bCs/>
                        <w:color w:val="000000"/>
                        <w:sz w:val="24"/>
                        <w:szCs w:val="24"/>
                        <w:vertAlign w:val="superscript"/>
                      </w:rPr>
                      <w:t>55</w:t>
                    </w: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16"/>
                        <w:szCs w:val="24"/>
                        <w:vertAlign w:val="superscript"/>
                      </w:rPr>
                    </w:pP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24"/>
                        <w:szCs w:val="24"/>
                        <w:vertAlign w:val="superscript"/>
                      </w:rPr>
                    </w:pPr>
                    <w:r w:rsidRPr="00352447">
                      <w:rPr>
                        <w:b/>
                        <w:bCs/>
                        <w:color w:val="000000"/>
                        <w:sz w:val="24"/>
                        <w:szCs w:val="24"/>
                        <w:vertAlign w:val="superscript"/>
                      </w:rPr>
                      <w:t>35</w:t>
                    </w: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12"/>
                        <w:szCs w:val="24"/>
                        <w:vertAlign w:val="superscript"/>
                      </w:rPr>
                    </w:pP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24"/>
                        <w:szCs w:val="24"/>
                        <w:vertAlign w:val="superscript"/>
                      </w:rPr>
                    </w:pPr>
                    <w:r w:rsidRPr="00352447">
                      <w:rPr>
                        <w:b/>
                        <w:bCs/>
                        <w:color w:val="000000"/>
                        <w:sz w:val="24"/>
                        <w:szCs w:val="24"/>
                        <w:vertAlign w:val="superscript"/>
                      </w:rPr>
                      <w:t>25</w:t>
                    </w: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44"/>
                        <w:szCs w:val="24"/>
                        <w:vertAlign w:val="superscript"/>
                      </w:rPr>
                    </w:pP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24"/>
                        <w:szCs w:val="24"/>
                        <w:vertAlign w:val="superscript"/>
                      </w:rPr>
                    </w:pPr>
                    <w:r w:rsidRPr="00352447">
                      <w:rPr>
                        <w:b/>
                        <w:bCs/>
                        <w:color w:val="000000"/>
                        <w:sz w:val="24"/>
                        <w:szCs w:val="24"/>
                        <w:vertAlign w:val="superscript"/>
                      </w:rPr>
                      <w:t>15</w:t>
                    </w: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34"/>
                        <w:szCs w:val="24"/>
                        <w:vertAlign w:val="superscript"/>
                      </w:rPr>
                    </w:pPr>
                  </w:p>
                  <w:p w:rsidR="00466BDA" w:rsidRPr="00352447" w:rsidRDefault="00466BDA" w:rsidP="00352447">
                    <w:pPr>
                      <w:autoSpaceDE w:val="0"/>
                      <w:autoSpaceDN w:val="0"/>
                      <w:adjustRightInd w:val="0"/>
                      <w:spacing w:before="0" w:beforeAutospacing="0" w:after="0" w:afterAutospacing="0" w:line="240" w:lineRule="auto"/>
                      <w:jc w:val="center"/>
                      <w:rPr>
                        <w:b/>
                        <w:bCs/>
                        <w:color w:val="000000"/>
                        <w:sz w:val="24"/>
                        <w:szCs w:val="24"/>
                        <w:vertAlign w:val="superscript"/>
                      </w:rPr>
                    </w:pPr>
                    <w:r w:rsidRPr="00352447">
                      <w:rPr>
                        <w:b/>
                        <w:bCs/>
                        <w:color w:val="000000"/>
                        <w:sz w:val="24"/>
                        <w:szCs w:val="24"/>
                        <w:vertAlign w:val="superscript"/>
                      </w:rPr>
                      <w:t>10</w:t>
                    </w:r>
                  </w:p>
                </w:txbxContent>
              </v:textbox>
            </v:shape>
            <v:shape id="_x0000_s2669" type="#_x0000_t202" style="position:absolute;left:7185;top:2280;width:1395;height:435" o:regroupid="12" filled="f" stroked="f">
              <v:textbox style="mso-next-textbox:#_x0000_s2669">
                <w:txbxContent>
                  <w:p w:rsidR="00466BDA" w:rsidRPr="00352447" w:rsidRDefault="00466BDA" w:rsidP="00352447">
                    <w:pPr>
                      <w:jc w:val="left"/>
                      <w:rPr>
                        <w:b/>
                      </w:rPr>
                    </w:pPr>
                    <w:r w:rsidRPr="00352447">
                      <w:rPr>
                        <w:b/>
                      </w:rPr>
                      <w:t>α-tubulin</w:t>
                    </w:r>
                  </w:p>
                </w:txbxContent>
              </v:textbox>
            </v:shape>
            <v:shape id="_x0000_s2670" type="#_x0000_t32" style="position:absolute;left:6600;top:2505;width:540;height:0;flip:x" o:connectortype="straight" o:regroupid="12" strokeweight="1.5pt">
              <v:stroke endarrow="block"/>
            </v:shape>
            <v:shape id="_x0000_s2671" type="#_x0000_t32" style="position:absolute;left:6600;top:4530;width:540;height:0;flip:x" o:connectortype="straight" o:regroupid="12" strokeweight="1.5pt">
              <v:stroke endarrow="block"/>
            </v:shape>
            <v:shape id="_x0000_s2672" type="#_x0000_t202" style="position:absolute;left:7185;top:4305;width:1395;height:435" o:regroupid="12" filled="f" stroked="f">
              <v:textbox style="mso-next-textbox:#_x0000_s2672">
                <w:txbxContent>
                  <w:p w:rsidR="00466BDA" w:rsidRPr="00352447" w:rsidRDefault="00466BDA" w:rsidP="00352447">
                    <w:pPr>
                      <w:jc w:val="left"/>
                      <w:rPr>
                        <w:b/>
                      </w:rPr>
                    </w:pPr>
                    <w:r>
                      <w:rPr>
                        <w:b/>
                      </w:rPr>
                      <w:t>IGF-1</w:t>
                    </w:r>
                  </w:p>
                </w:txbxContent>
              </v:textbox>
            </v:shape>
            <v:shape id="_x0000_s2674" type="#_x0000_t202" style="position:absolute;left:3435;top:960;width:3750;height:435" filled="f" stroked="f">
              <v:textbox style="mso-next-textbox:#_x0000_s2674">
                <w:txbxContent>
                  <w:p w:rsidR="00466BDA" w:rsidRPr="00352447" w:rsidRDefault="00466BDA" w:rsidP="00FD3A0D">
                    <w:pPr>
                      <w:jc w:val="left"/>
                      <w:rPr>
                        <w:b/>
                      </w:rPr>
                    </w:pPr>
                    <w:r>
                      <w:rPr>
                        <w:b/>
                      </w:rPr>
                      <w:t xml:space="preserve">   10      20     30     40     50 (µg)</w:t>
                    </w:r>
                  </w:p>
                </w:txbxContent>
              </v:textbox>
            </v:shape>
          </v:group>
        </w:pict>
      </w:r>
    </w:p>
    <w:p w:rsidR="00FD3A0D" w:rsidRDefault="00FD3A0D">
      <w:pPr>
        <w:spacing w:before="0" w:beforeAutospacing="0" w:after="200" w:afterAutospacing="0" w:line="276" w:lineRule="auto"/>
        <w:jc w:val="left"/>
      </w:pPr>
    </w:p>
    <w:p w:rsidR="00FD3A0D" w:rsidRDefault="00FD3A0D">
      <w:pPr>
        <w:spacing w:before="0" w:beforeAutospacing="0" w:after="200" w:afterAutospacing="0" w:line="276" w:lineRule="auto"/>
        <w:jc w:val="left"/>
      </w:pPr>
    </w:p>
    <w:p w:rsidR="00FD3A0D" w:rsidRPr="00E101B5" w:rsidRDefault="00FD3A0D">
      <w:pPr>
        <w:spacing w:before="0" w:beforeAutospacing="0" w:after="200" w:afterAutospacing="0" w:line="276" w:lineRule="auto"/>
        <w:jc w:val="left"/>
        <w:rPr>
          <w:sz w:val="28"/>
        </w:rPr>
      </w:pPr>
    </w:p>
    <w:p w:rsidR="00FD3A0D" w:rsidRDefault="00FD3A0D">
      <w:pPr>
        <w:spacing w:before="0" w:beforeAutospacing="0" w:after="200" w:afterAutospacing="0" w:line="276" w:lineRule="auto"/>
        <w:jc w:val="left"/>
      </w:pPr>
    </w:p>
    <w:p w:rsidR="00FD3A0D" w:rsidRDefault="00FD3A0D">
      <w:pPr>
        <w:spacing w:before="0" w:beforeAutospacing="0" w:after="200" w:afterAutospacing="0" w:line="276" w:lineRule="auto"/>
        <w:jc w:val="left"/>
      </w:pPr>
    </w:p>
    <w:p w:rsidR="00FD3A0D" w:rsidRDefault="00FD3A0D">
      <w:pPr>
        <w:spacing w:before="0" w:beforeAutospacing="0" w:after="200" w:afterAutospacing="0" w:line="276" w:lineRule="auto"/>
        <w:jc w:val="left"/>
      </w:pPr>
    </w:p>
    <w:p w:rsidR="00FD3A0D" w:rsidRDefault="00FD3A0D">
      <w:pPr>
        <w:spacing w:before="0" w:beforeAutospacing="0" w:after="200" w:afterAutospacing="0" w:line="276" w:lineRule="auto"/>
        <w:jc w:val="left"/>
      </w:pPr>
    </w:p>
    <w:p w:rsidR="00FD3A0D" w:rsidRDefault="00FD3A0D">
      <w:pPr>
        <w:spacing w:before="0" w:beforeAutospacing="0" w:after="200" w:afterAutospacing="0" w:line="276" w:lineRule="auto"/>
        <w:jc w:val="left"/>
      </w:pPr>
    </w:p>
    <w:p w:rsidR="00FD3A0D" w:rsidRPr="00BF64A5" w:rsidRDefault="00BF64A5" w:rsidP="00BF64A5">
      <w:pPr>
        <w:pStyle w:val="Caption"/>
        <w:spacing w:line="360" w:lineRule="auto"/>
        <w:jc w:val="both"/>
        <w:rPr>
          <w:rFonts w:ascii="Century Gothic" w:hAnsi="Century Gothic"/>
          <w:b w:val="0"/>
        </w:rPr>
      </w:pPr>
      <w:bookmarkStart w:id="716" w:name="_Toc370679018"/>
      <w:r w:rsidRPr="00BF64A5">
        <w:rPr>
          <w:rFonts w:ascii="Century Gothic" w:hAnsi="Century Gothic"/>
        </w:rPr>
        <w:t>Figure 2.</w:t>
      </w:r>
      <w:r w:rsidR="00122438" w:rsidRPr="00BF64A5">
        <w:rPr>
          <w:rFonts w:ascii="Century Gothic" w:hAnsi="Century Gothic"/>
        </w:rPr>
        <w:fldChar w:fldCharType="begin"/>
      </w:r>
      <w:r w:rsidRPr="00BF64A5">
        <w:rPr>
          <w:rFonts w:ascii="Century Gothic" w:hAnsi="Century Gothic"/>
        </w:rPr>
        <w:instrText xml:space="preserve"> SEQ Figure_2. \* ARABIC </w:instrText>
      </w:r>
      <w:r w:rsidR="00122438" w:rsidRPr="00BF64A5">
        <w:rPr>
          <w:rFonts w:ascii="Century Gothic" w:hAnsi="Century Gothic"/>
        </w:rPr>
        <w:fldChar w:fldCharType="separate"/>
      </w:r>
      <w:r>
        <w:rPr>
          <w:rFonts w:ascii="Century Gothic" w:hAnsi="Century Gothic"/>
          <w:noProof/>
        </w:rPr>
        <w:t>3</w:t>
      </w:r>
      <w:r w:rsidR="00122438" w:rsidRPr="00BF64A5">
        <w:rPr>
          <w:rFonts w:ascii="Century Gothic" w:hAnsi="Century Gothic"/>
        </w:rPr>
        <w:fldChar w:fldCharType="end"/>
      </w:r>
      <w:r w:rsidRPr="00BF64A5">
        <w:rPr>
          <w:rFonts w:ascii="Century Gothic" w:hAnsi="Century Gothic"/>
        </w:rPr>
        <w:t xml:space="preserve">: </w:t>
      </w:r>
      <w:r w:rsidR="00FD3A0D" w:rsidRPr="00BF64A5">
        <w:rPr>
          <w:rFonts w:ascii="Century Gothic" w:hAnsi="Century Gothic"/>
        </w:rPr>
        <w:t xml:space="preserve">Western blot quantifying </w:t>
      </w:r>
      <w:r w:rsidR="00FD3A0D" w:rsidRPr="00BF64A5">
        <w:rPr>
          <w:rFonts w:ascii="Century Gothic" w:hAnsi="Century Gothic"/>
          <w:i/>
        </w:rPr>
        <w:t>Igf-1</w:t>
      </w:r>
      <w:r w:rsidR="00FD3A0D" w:rsidRPr="00BF64A5">
        <w:rPr>
          <w:rFonts w:ascii="Century Gothic" w:hAnsi="Century Gothic"/>
        </w:rPr>
        <w:t xml:space="preserve"> expression from rat liver</w:t>
      </w:r>
      <w:r w:rsidR="00FD3A0D" w:rsidRPr="00BF64A5">
        <w:rPr>
          <w:rFonts w:ascii="Century Gothic" w:hAnsi="Century Gothic"/>
          <w:b w:val="0"/>
        </w:rPr>
        <w:t xml:space="preserve">. </w:t>
      </w:r>
      <w:r w:rsidR="00FD3A0D" w:rsidRPr="00BF64A5">
        <w:rPr>
          <w:rStyle w:val="Strong"/>
          <w:b w:val="0"/>
          <w:sz w:val="20"/>
        </w:rPr>
        <w:t>Protein</w:t>
      </w:r>
      <w:r w:rsidR="002E5848">
        <w:rPr>
          <w:rStyle w:val="Strong"/>
          <w:b w:val="0"/>
          <w:sz w:val="20"/>
        </w:rPr>
        <w:t>s</w:t>
      </w:r>
      <w:r w:rsidR="00FD3A0D" w:rsidRPr="00BF64A5">
        <w:rPr>
          <w:rStyle w:val="Strong"/>
          <w:b w:val="0"/>
          <w:sz w:val="20"/>
        </w:rPr>
        <w:t xml:space="preserve"> extracted from the </w:t>
      </w:r>
      <w:r w:rsidR="002E5848">
        <w:rPr>
          <w:rStyle w:val="Strong"/>
          <w:b w:val="0"/>
          <w:sz w:val="20"/>
        </w:rPr>
        <w:t>liver of adult rat were</w:t>
      </w:r>
      <w:r w:rsidR="00FD3A0D" w:rsidRPr="00BF64A5">
        <w:rPr>
          <w:rStyle w:val="Strong"/>
          <w:b w:val="0"/>
          <w:sz w:val="20"/>
        </w:rPr>
        <w:t xml:space="preserve"> used to verify </w:t>
      </w:r>
      <w:r w:rsidR="002E5848">
        <w:rPr>
          <w:rStyle w:val="Strong"/>
          <w:b w:val="0"/>
          <w:sz w:val="20"/>
        </w:rPr>
        <w:t>anti-</w:t>
      </w:r>
      <w:r w:rsidR="00FD3A0D" w:rsidRPr="00BF64A5">
        <w:rPr>
          <w:rStyle w:val="Strong"/>
          <w:b w:val="0"/>
          <w:sz w:val="20"/>
        </w:rPr>
        <w:t xml:space="preserve">IGF-1 antibody. Samples were loaded at </w:t>
      </w:r>
      <w:r w:rsidR="002E5848">
        <w:rPr>
          <w:rStyle w:val="Strong"/>
          <w:b w:val="0"/>
          <w:sz w:val="20"/>
        </w:rPr>
        <w:t xml:space="preserve">10, 20, 30, 40 or </w:t>
      </w:r>
      <w:r w:rsidR="00FD3A0D" w:rsidRPr="00BF64A5">
        <w:rPr>
          <w:rStyle w:val="Strong"/>
          <w:b w:val="0"/>
          <w:sz w:val="20"/>
        </w:rPr>
        <w:t xml:space="preserve">50 µg/lane. </w:t>
      </w:r>
      <w:r w:rsidR="00ED6CAB" w:rsidRPr="00BF64A5">
        <w:rPr>
          <w:rStyle w:val="Strong"/>
          <w:b w:val="0"/>
          <w:sz w:val="20"/>
        </w:rPr>
        <w:t>The membrane was</w:t>
      </w:r>
      <w:r w:rsidR="00FD3A0D" w:rsidRPr="00BF64A5">
        <w:rPr>
          <w:rStyle w:val="Strong"/>
          <w:b w:val="0"/>
          <w:sz w:val="20"/>
        </w:rPr>
        <w:t xml:space="preserve"> co-stained with anti-IGF-1 (</w:t>
      </w:r>
      <w:r w:rsidR="00ED6CAB" w:rsidRPr="00BF64A5">
        <w:rPr>
          <w:rStyle w:val="Strong"/>
          <w:b w:val="0"/>
          <w:sz w:val="20"/>
        </w:rPr>
        <w:t>red) and anti-α-tubulin antibodies (green</w:t>
      </w:r>
      <w:r w:rsidR="00FD3A0D" w:rsidRPr="00BF64A5">
        <w:rPr>
          <w:rStyle w:val="Strong"/>
          <w:b w:val="0"/>
          <w:sz w:val="20"/>
        </w:rPr>
        <w:t>).</w:t>
      </w:r>
      <w:bookmarkEnd w:id="716"/>
      <w:r w:rsidR="00FD3A0D" w:rsidRPr="00BF64A5">
        <w:rPr>
          <w:rStyle w:val="Strong"/>
          <w:b w:val="0"/>
          <w:sz w:val="20"/>
        </w:rPr>
        <w:t xml:space="preserve"> </w:t>
      </w:r>
    </w:p>
    <w:p w:rsidR="00ED6CAB" w:rsidRPr="00ED6CAB" w:rsidRDefault="00ED6CAB" w:rsidP="006179E6">
      <w:pPr>
        <w:pStyle w:val="Heading2"/>
        <w:rPr>
          <w:kern w:val="0"/>
          <w:sz w:val="4"/>
        </w:rPr>
      </w:pPr>
    </w:p>
    <w:p w:rsidR="006179E6" w:rsidRPr="003D306D" w:rsidRDefault="006179E6" w:rsidP="006179E6">
      <w:pPr>
        <w:pStyle w:val="Heading2"/>
        <w:rPr>
          <w:kern w:val="0"/>
        </w:rPr>
      </w:pPr>
      <w:bookmarkStart w:id="717" w:name="_Toc370678345"/>
      <w:r>
        <w:rPr>
          <w:kern w:val="0"/>
        </w:rPr>
        <w:t>2.6</w:t>
      </w:r>
      <w:r w:rsidRPr="003D306D">
        <w:rPr>
          <w:kern w:val="0"/>
        </w:rPr>
        <w:t xml:space="preserve">.3. </w:t>
      </w:r>
      <w:bookmarkEnd w:id="712"/>
      <w:bookmarkEnd w:id="713"/>
      <w:bookmarkEnd w:id="714"/>
      <w:r w:rsidRPr="003D306D">
        <w:rPr>
          <w:kern w:val="0"/>
        </w:rPr>
        <w:t>ELISA</w:t>
      </w:r>
      <w:bookmarkEnd w:id="715"/>
      <w:bookmarkEnd w:id="717"/>
      <w:r w:rsidRPr="003D306D">
        <w:rPr>
          <w:kern w:val="0"/>
        </w:rPr>
        <w:t xml:space="preserve"> </w:t>
      </w:r>
    </w:p>
    <w:p w:rsidR="006179E6" w:rsidRDefault="006179E6" w:rsidP="006179E6">
      <w:pPr>
        <w:rPr>
          <w:rStyle w:val="Normal1"/>
        </w:rPr>
      </w:pPr>
      <w:r w:rsidRPr="005916DD">
        <w:rPr>
          <w:rStyle w:val="Normal1"/>
        </w:rPr>
        <w:t xml:space="preserve">ELISA is a </w:t>
      </w:r>
      <w:r>
        <w:rPr>
          <w:rStyle w:val="Normal1"/>
        </w:rPr>
        <w:t xml:space="preserve">quantifiable </w:t>
      </w:r>
      <w:r w:rsidRPr="005916DD">
        <w:rPr>
          <w:rStyle w:val="Normal1"/>
        </w:rPr>
        <w:t>technique with higher sensitivity and specificity</w:t>
      </w:r>
      <w:r>
        <w:rPr>
          <w:rStyle w:val="Normal1"/>
        </w:rPr>
        <w:t xml:space="preserve"> (compared to W</w:t>
      </w:r>
      <w:r w:rsidRPr="005916DD">
        <w:rPr>
          <w:rStyle w:val="Normal1"/>
        </w:rPr>
        <w:t>estern blotting</w:t>
      </w:r>
      <w:r>
        <w:rPr>
          <w:rStyle w:val="Normal1"/>
        </w:rPr>
        <w:t>)</w:t>
      </w:r>
      <w:r w:rsidRPr="005916DD">
        <w:rPr>
          <w:rStyle w:val="Normal1"/>
        </w:rPr>
        <w:t xml:space="preserve"> in detection of minimally expressed proteins. The amount of IGF-1 or GDNF from both cell cultures and brain tissue</w:t>
      </w:r>
      <w:r>
        <w:rPr>
          <w:rStyle w:val="Normal1"/>
        </w:rPr>
        <w:t>s</w:t>
      </w:r>
      <w:r w:rsidRPr="005916DD">
        <w:rPr>
          <w:rStyle w:val="Normal1"/>
        </w:rPr>
        <w:t xml:space="preserve"> was determined by either rat IGF-1 or human GDNF ELISA kit following the manufacturers' instructions.</w:t>
      </w:r>
    </w:p>
    <w:p w:rsidR="006179E6" w:rsidRPr="003D306D" w:rsidRDefault="006179E6" w:rsidP="006179E6">
      <w:pPr>
        <w:pStyle w:val="Heading1"/>
        <w:rPr>
          <w:kern w:val="0"/>
        </w:rPr>
      </w:pPr>
      <w:bookmarkStart w:id="718" w:name="_Toc310948194"/>
      <w:bookmarkStart w:id="719" w:name="_Toc328937046"/>
      <w:bookmarkStart w:id="720" w:name="_Toc329874912"/>
      <w:bookmarkStart w:id="721" w:name="_Toc341038817"/>
      <w:bookmarkStart w:id="722" w:name="_Toc370678346"/>
      <w:r>
        <w:rPr>
          <w:kern w:val="0"/>
        </w:rPr>
        <w:t>2.7</w:t>
      </w:r>
      <w:r w:rsidRPr="003D306D">
        <w:rPr>
          <w:kern w:val="0"/>
        </w:rPr>
        <w:t xml:space="preserve">. </w:t>
      </w:r>
      <w:r>
        <w:rPr>
          <w:kern w:val="0"/>
        </w:rPr>
        <w:t>I</w:t>
      </w:r>
      <w:r w:rsidRPr="003D306D">
        <w:rPr>
          <w:kern w:val="0"/>
        </w:rPr>
        <w:t>mmunocytochemistry</w:t>
      </w:r>
      <w:bookmarkEnd w:id="718"/>
      <w:bookmarkEnd w:id="719"/>
      <w:bookmarkEnd w:id="720"/>
      <w:bookmarkEnd w:id="721"/>
      <w:bookmarkEnd w:id="722"/>
      <w:r>
        <w:rPr>
          <w:kern w:val="0"/>
        </w:rPr>
        <w:t xml:space="preserve"> </w:t>
      </w:r>
    </w:p>
    <w:p w:rsidR="006179E6" w:rsidRPr="00913704" w:rsidRDefault="006179E6" w:rsidP="006179E6">
      <w:pPr>
        <w:rPr>
          <w:rStyle w:val="Normal1"/>
        </w:rPr>
      </w:pPr>
      <w:r>
        <w:rPr>
          <w:rStyle w:val="Normal1"/>
        </w:rPr>
        <w:t>For characterisation of VM cell cultures, c</w:t>
      </w:r>
      <w:r w:rsidRPr="005916DD">
        <w:rPr>
          <w:rStyle w:val="Normal1"/>
        </w:rPr>
        <w:t xml:space="preserve">ells were gently washed in ice-cold 1X PBS </w:t>
      </w:r>
      <w:r>
        <w:rPr>
          <w:rStyle w:val="Normal1"/>
        </w:rPr>
        <w:t>and then fixed in</w:t>
      </w:r>
      <w:r w:rsidRPr="005916DD">
        <w:rPr>
          <w:rStyle w:val="Normal1"/>
        </w:rPr>
        <w:t xml:space="preserve"> 4% PFA </w:t>
      </w:r>
      <w:r>
        <w:rPr>
          <w:rStyle w:val="Normal1"/>
        </w:rPr>
        <w:t xml:space="preserve">(see </w:t>
      </w:r>
      <w:r w:rsidRPr="00F6016D">
        <w:rPr>
          <w:rStyle w:val="Normal1"/>
        </w:rPr>
        <w:t>Appendix 2</w:t>
      </w:r>
      <w:r>
        <w:rPr>
          <w:rStyle w:val="Normal1"/>
        </w:rPr>
        <w:t xml:space="preserve">) </w:t>
      </w:r>
      <w:r w:rsidRPr="005916DD">
        <w:rPr>
          <w:rStyle w:val="Normal1"/>
        </w:rPr>
        <w:t>for 10-15 minutes. Fixed cells were washed t</w:t>
      </w:r>
      <w:r>
        <w:rPr>
          <w:rStyle w:val="Normal1"/>
        </w:rPr>
        <w:t>wice in 1X PBS, then permeabilis</w:t>
      </w:r>
      <w:r w:rsidRPr="005916DD">
        <w:rPr>
          <w:rStyle w:val="Normal1"/>
        </w:rPr>
        <w:t xml:space="preserve">ed in 1X PBS-T </w:t>
      </w:r>
      <w:r>
        <w:rPr>
          <w:rStyle w:val="Normal1"/>
        </w:rPr>
        <w:t>(1X PBS containing 0.25% Triton-X 100) for 10 minutes</w:t>
      </w:r>
      <w:r w:rsidRPr="005916DD">
        <w:rPr>
          <w:rStyle w:val="Normal1"/>
        </w:rPr>
        <w:t xml:space="preserve"> and incubated in 1% BSA blocking buffer </w:t>
      </w:r>
      <w:r>
        <w:rPr>
          <w:rStyle w:val="Normal1"/>
        </w:rPr>
        <w:t xml:space="preserve">(see </w:t>
      </w:r>
      <w:r w:rsidRPr="00F6016D">
        <w:rPr>
          <w:rStyle w:val="Normal1"/>
        </w:rPr>
        <w:t>Appendix 2</w:t>
      </w:r>
      <w:r>
        <w:rPr>
          <w:rStyle w:val="Normal1"/>
        </w:rPr>
        <w:t xml:space="preserve">) </w:t>
      </w:r>
      <w:r w:rsidRPr="005916DD">
        <w:rPr>
          <w:rStyle w:val="Normal1"/>
        </w:rPr>
        <w:t xml:space="preserve">for 30 minutes. </w:t>
      </w:r>
      <w:r>
        <w:rPr>
          <w:rStyle w:val="Normal1"/>
        </w:rPr>
        <w:t>P</w:t>
      </w:r>
      <w:r w:rsidRPr="005916DD">
        <w:rPr>
          <w:rStyle w:val="Normal1"/>
        </w:rPr>
        <w:t xml:space="preserve">rimary antibodies were </w:t>
      </w:r>
      <w:r>
        <w:rPr>
          <w:rStyle w:val="Normal1"/>
        </w:rPr>
        <w:lastRenderedPageBreak/>
        <w:t xml:space="preserve">separately </w:t>
      </w:r>
      <w:r w:rsidRPr="005916DD">
        <w:rPr>
          <w:rStyle w:val="Normal1"/>
        </w:rPr>
        <w:t xml:space="preserve">added and </w:t>
      </w:r>
      <w:r>
        <w:rPr>
          <w:rStyle w:val="Normal1"/>
        </w:rPr>
        <w:t>incubat</w:t>
      </w:r>
      <w:r w:rsidRPr="005916DD">
        <w:rPr>
          <w:rStyle w:val="Normal1"/>
        </w:rPr>
        <w:t>ed at 4</w:t>
      </w:r>
      <w:r w:rsidRPr="005916DD">
        <w:rPr>
          <w:rStyle w:val="Normal1"/>
          <w:vertAlign w:val="superscript"/>
        </w:rPr>
        <w:t>o</w:t>
      </w:r>
      <w:r>
        <w:rPr>
          <w:rStyle w:val="Normal1"/>
        </w:rPr>
        <w:t>C for overnight. The antibody</w:t>
      </w:r>
      <w:r w:rsidRPr="005916DD">
        <w:rPr>
          <w:rStyle w:val="Normal1"/>
        </w:rPr>
        <w:t xml:space="preserve"> </w:t>
      </w:r>
      <w:r>
        <w:rPr>
          <w:rStyle w:val="Normal1"/>
        </w:rPr>
        <w:t>was either</w:t>
      </w:r>
      <w:r w:rsidRPr="005916DD">
        <w:rPr>
          <w:rStyle w:val="Normal1"/>
        </w:rPr>
        <w:t xml:space="preserve"> mouse anti-NeuN (1:500, Millipore, UK)</w:t>
      </w:r>
      <w:r w:rsidR="007560BC">
        <w:rPr>
          <w:rStyle w:val="Normal1"/>
        </w:rPr>
        <w:t xml:space="preserve"> </w:t>
      </w:r>
      <w:r w:rsidR="007A587B">
        <w:rPr>
          <w:rStyle w:val="Normal1"/>
        </w:rPr>
        <w:t>or</w:t>
      </w:r>
      <w:r w:rsidRPr="005916DD">
        <w:rPr>
          <w:rStyle w:val="Normal1"/>
        </w:rPr>
        <w:t xml:space="preserve"> rabbit anti-Tuj1 (1:3000, Sigma, UK)</w:t>
      </w:r>
      <w:r w:rsidR="007A587B">
        <w:rPr>
          <w:rStyle w:val="Normal1"/>
        </w:rPr>
        <w:t xml:space="preserve"> for neurons;</w:t>
      </w:r>
      <w:r w:rsidRPr="005916DD">
        <w:rPr>
          <w:rStyle w:val="Normal1"/>
        </w:rPr>
        <w:t xml:space="preserve"> rabbit anti-GFAP (1:500, DAKO, UK)</w:t>
      </w:r>
      <w:r w:rsidR="007A587B">
        <w:rPr>
          <w:rStyle w:val="Normal1"/>
        </w:rPr>
        <w:t xml:space="preserve"> for astrocytes;</w:t>
      </w:r>
      <w:r w:rsidRPr="005916DD">
        <w:rPr>
          <w:rStyle w:val="Normal1"/>
        </w:rPr>
        <w:t xml:space="preserve"> rabbit anti-Iba1 (1:500, WAKO, UK)</w:t>
      </w:r>
      <w:r w:rsidR="007A587B">
        <w:rPr>
          <w:rStyle w:val="Normal1"/>
        </w:rPr>
        <w:t xml:space="preserve"> for microglia;</w:t>
      </w:r>
      <w:r w:rsidRPr="005916DD">
        <w:rPr>
          <w:rStyle w:val="Normal1"/>
        </w:rPr>
        <w:t xml:space="preserve"> </w:t>
      </w:r>
      <w:r w:rsidR="007A587B" w:rsidRPr="005916DD">
        <w:rPr>
          <w:rStyle w:val="Normal1"/>
        </w:rPr>
        <w:t>rabbit anti-TH (1:1000, Millipore, UK)</w:t>
      </w:r>
      <w:r w:rsidR="007A587B">
        <w:rPr>
          <w:rStyle w:val="Normal1"/>
        </w:rPr>
        <w:t xml:space="preserve"> for dopaminergic neurons;</w:t>
      </w:r>
      <w:r w:rsidR="007A587B" w:rsidRPr="005916DD">
        <w:rPr>
          <w:rStyle w:val="Normal1"/>
        </w:rPr>
        <w:t xml:space="preserve"> </w:t>
      </w:r>
      <w:r w:rsidRPr="005916DD">
        <w:rPr>
          <w:rStyle w:val="Normal1"/>
        </w:rPr>
        <w:t>rabbit anti-VGLUT1 (1:500,</w:t>
      </w:r>
      <w:r>
        <w:rPr>
          <w:rStyle w:val="Normal1"/>
        </w:rPr>
        <w:t xml:space="preserve"> Synaptic systems, Germany)</w:t>
      </w:r>
      <w:r w:rsidR="007A587B">
        <w:rPr>
          <w:rStyle w:val="Normal1"/>
        </w:rPr>
        <w:t xml:space="preserve"> for glutamatergic neurons;</w:t>
      </w:r>
      <w:r>
        <w:rPr>
          <w:rStyle w:val="Normal1"/>
        </w:rPr>
        <w:t xml:space="preserve"> or</w:t>
      </w:r>
      <w:r w:rsidRPr="005916DD">
        <w:rPr>
          <w:rStyle w:val="Normal1"/>
        </w:rPr>
        <w:t xml:space="preserve"> rabbit anti-GAD67 (1:50, Synaptic systems, Germany)</w:t>
      </w:r>
      <w:r>
        <w:rPr>
          <w:rStyle w:val="Normal1"/>
        </w:rPr>
        <w:t xml:space="preserve"> </w:t>
      </w:r>
      <w:r w:rsidR="007A587B">
        <w:rPr>
          <w:rStyle w:val="Normal1"/>
        </w:rPr>
        <w:t>for GABAergic neurons</w:t>
      </w:r>
      <w:r w:rsidRPr="005916DD">
        <w:rPr>
          <w:rStyle w:val="Normal1"/>
        </w:rPr>
        <w:t xml:space="preserve">. On the following day, three washes in 1X PBS were performed. Cells were subsequently incubated with </w:t>
      </w:r>
      <w:r>
        <w:rPr>
          <w:rStyle w:val="Normal1"/>
        </w:rPr>
        <w:t>corresponding secondary antibodies</w:t>
      </w:r>
      <w:r w:rsidRPr="005916DD">
        <w:rPr>
          <w:rStyle w:val="Normal1"/>
        </w:rPr>
        <w:t xml:space="preserve"> diluted in 1% BSA blocking buffer at room temperature</w:t>
      </w:r>
      <w:r>
        <w:rPr>
          <w:rStyle w:val="Normal1"/>
        </w:rPr>
        <w:t>,</w:t>
      </w:r>
      <w:r w:rsidRPr="005916DD">
        <w:rPr>
          <w:rStyle w:val="Normal1"/>
        </w:rPr>
        <w:t xml:space="preserve"> for an hour, i</w:t>
      </w:r>
      <w:r>
        <w:rPr>
          <w:rStyle w:val="Normal1"/>
        </w:rPr>
        <w:t>n the dark. The antib</w:t>
      </w:r>
      <w:r w:rsidR="00E101B5">
        <w:rPr>
          <w:rStyle w:val="Normal1"/>
        </w:rPr>
        <w:t>ody (1:500, Invitrogen, UK) was</w:t>
      </w:r>
      <w:r w:rsidRPr="005916DD">
        <w:rPr>
          <w:rStyle w:val="Normal1"/>
        </w:rPr>
        <w:t xml:space="preserve"> either goat anti-rabbit AlexaFluor555 or goat ant</w:t>
      </w:r>
      <w:r>
        <w:rPr>
          <w:rStyle w:val="Normal1"/>
        </w:rPr>
        <w:t>i-mouse AlexaFluor555 antibody</w:t>
      </w:r>
      <w:r w:rsidRPr="005916DD">
        <w:rPr>
          <w:rStyle w:val="Normal1"/>
        </w:rPr>
        <w:t xml:space="preserve">. After another three washes in 1X PBS, cells were incubated with 1 µg/ml 4,6-diamidino-2-phenylindole (DAPI) for 15 minutes, in the dark. Three washes in 1X PBS were </w:t>
      </w:r>
      <w:r>
        <w:rPr>
          <w:rStyle w:val="Normal1"/>
        </w:rPr>
        <w:t xml:space="preserve">then </w:t>
      </w:r>
      <w:r w:rsidRPr="005916DD">
        <w:rPr>
          <w:rStyle w:val="Normal1"/>
        </w:rPr>
        <w:t>performed</w:t>
      </w:r>
      <w:r>
        <w:rPr>
          <w:rStyle w:val="Normal1"/>
        </w:rPr>
        <w:t>.</w:t>
      </w:r>
      <w:r w:rsidRPr="005916DD">
        <w:rPr>
          <w:rStyle w:val="Normal1"/>
        </w:rPr>
        <w:t xml:space="preserve"> </w:t>
      </w:r>
      <w:r>
        <w:rPr>
          <w:rStyle w:val="Normal1"/>
        </w:rPr>
        <w:t>Images of c</w:t>
      </w:r>
      <w:r w:rsidRPr="005916DD">
        <w:rPr>
          <w:rStyle w:val="Normal1"/>
        </w:rPr>
        <w:t xml:space="preserve">ells were subsequently captured and quantified. </w:t>
      </w:r>
      <w:r>
        <w:rPr>
          <w:rStyle w:val="Normal1"/>
        </w:rPr>
        <w:t>Cells incubated with only primary or secondary antibody were used as negative controls for the staining. Results were only included where clear evidence of these controls working properly.</w:t>
      </w:r>
      <w:r w:rsidR="00913704">
        <w:rPr>
          <w:rStyle w:val="Normal1"/>
        </w:rPr>
        <w:t xml:space="preserve"> </w:t>
      </w:r>
      <w:r w:rsidR="00913704" w:rsidRPr="00913704">
        <w:rPr>
          <w:rStyle w:val="Normal1"/>
        </w:rPr>
        <w:t>N</w:t>
      </w:r>
      <w:r w:rsidR="00913704" w:rsidRPr="00913704">
        <w:rPr>
          <w:rFonts w:cs="Tahoma"/>
          <w:color w:val="000000"/>
        </w:rPr>
        <w:t>o staining was observed in these controls (data not shown).</w:t>
      </w:r>
    </w:p>
    <w:p w:rsidR="006179E6" w:rsidRPr="005916DD" w:rsidRDefault="006179E6" w:rsidP="006179E6">
      <w:pPr>
        <w:rPr>
          <w:rStyle w:val="Normal1"/>
        </w:rPr>
      </w:pPr>
      <w:r>
        <w:rPr>
          <w:rStyle w:val="Normal1"/>
        </w:rPr>
        <w:t xml:space="preserve">For quantifying </w:t>
      </w:r>
      <w:r w:rsidRPr="00CE5DB7">
        <w:rPr>
          <w:rStyle w:val="Normal1"/>
          <w:i/>
        </w:rPr>
        <w:t>eGFP</w:t>
      </w:r>
      <w:r>
        <w:rPr>
          <w:rStyle w:val="Normal1"/>
        </w:rPr>
        <w:t xml:space="preserve"> expression from primary cell cultures transduced with LV-eGFP vectors, cells were washed in ice-cold 1X PBS and fixed in 4% PFA for 10-15 minutes. After 3 washes in 1X PBS, cells were incubated with </w:t>
      </w:r>
      <w:r w:rsidRPr="005916DD">
        <w:rPr>
          <w:rStyle w:val="Normal1"/>
        </w:rPr>
        <w:t>1 µg/ml</w:t>
      </w:r>
      <w:r>
        <w:rPr>
          <w:rStyle w:val="Normal1"/>
        </w:rPr>
        <w:t xml:space="preserve"> DAPI for 15 minutes. Another 3 washes in 1X PBS were performed prior to capturing of cell images</w:t>
      </w:r>
      <w:r w:rsidR="00A41C46">
        <w:rPr>
          <w:rStyle w:val="Normal1"/>
        </w:rPr>
        <w:t xml:space="preserve"> (details are in section 2.8.1 below)</w:t>
      </w:r>
      <w:r>
        <w:rPr>
          <w:rStyle w:val="Normal1"/>
        </w:rPr>
        <w:t xml:space="preserve">.  </w:t>
      </w:r>
    </w:p>
    <w:p w:rsidR="00A41C46" w:rsidRDefault="00A41C46">
      <w:pPr>
        <w:spacing w:before="0" w:beforeAutospacing="0" w:after="200" w:afterAutospacing="0" w:line="276" w:lineRule="auto"/>
        <w:jc w:val="left"/>
        <w:rPr>
          <w:rFonts w:eastAsiaTheme="majorEastAsia" w:cstheme="majorBidi"/>
          <w:b/>
          <w:bCs/>
          <w:szCs w:val="32"/>
        </w:rPr>
      </w:pPr>
      <w:bookmarkStart w:id="723" w:name="_Toc328937047"/>
      <w:bookmarkStart w:id="724" w:name="_Toc329874925"/>
      <w:bookmarkStart w:id="725" w:name="_Toc341038827"/>
      <w:r>
        <w:br w:type="page"/>
      </w:r>
    </w:p>
    <w:p w:rsidR="006179E6" w:rsidRPr="003D306D" w:rsidRDefault="00F90EA6" w:rsidP="006179E6">
      <w:pPr>
        <w:pStyle w:val="Heading1"/>
        <w:rPr>
          <w:kern w:val="0"/>
        </w:rPr>
      </w:pPr>
      <w:bookmarkStart w:id="726" w:name="_Toc370678347"/>
      <w:r>
        <w:rPr>
          <w:kern w:val="0"/>
        </w:rPr>
        <w:lastRenderedPageBreak/>
        <w:t>2.8. Cell i</w:t>
      </w:r>
      <w:r w:rsidR="006179E6" w:rsidRPr="003D306D">
        <w:rPr>
          <w:kern w:val="0"/>
        </w:rPr>
        <w:t xml:space="preserve">mage capturing and </w:t>
      </w:r>
      <w:bookmarkEnd w:id="723"/>
      <w:bookmarkEnd w:id="724"/>
      <w:bookmarkEnd w:id="725"/>
      <w:r w:rsidR="006179E6" w:rsidRPr="003D306D">
        <w:rPr>
          <w:kern w:val="0"/>
        </w:rPr>
        <w:t>analysis</w:t>
      </w:r>
      <w:bookmarkEnd w:id="726"/>
    </w:p>
    <w:p w:rsidR="006179E6" w:rsidRPr="003D306D" w:rsidRDefault="00F90EA6" w:rsidP="006179E6">
      <w:pPr>
        <w:pStyle w:val="Heading2"/>
        <w:rPr>
          <w:kern w:val="0"/>
        </w:rPr>
      </w:pPr>
      <w:bookmarkStart w:id="727" w:name="_Toc329874926"/>
      <w:bookmarkStart w:id="728" w:name="_Toc341038828"/>
      <w:bookmarkStart w:id="729" w:name="_Toc370678348"/>
      <w:r>
        <w:rPr>
          <w:kern w:val="0"/>
        </w:rPr>
        <w:t>2.8.1. Cell i</w:t>
      </w:r>
      <w:r w:rsidR="006179E6" w:rsidRPr="003D306D">
        <w:rPr>
          <w:kern w:val="0"/>
        </w:rPr>
        <w:t>mage capturing</w:t>
      </w:r>
      <w:bookmarkEnd w:id="727"/>
      <w:bookmarkEnd w:id="728"/>
      <w:bookmarkEnd w:id="729"/>
    </w:p>
    <w:p w:rsidR="006179E6" w:rsidRPr="00BF5423" w:rsidRDefault="006179E6" w:rsidP="006179E6">
      <w:pPr>
        <w:rPr>
          <w:rStyle w:val="Normal1"/>
          <w:sz w:val="20"/>
        </w:rPr>
      </w:pPr>
      <w:r>
        <w:rPr>
          <w:rStyle w:val="Normal1"/>
        </w:rPr>
        <w:t>C</w:t>
      </w:r>
      <w:r w:rsidRPr="005916DD">
        <w:rPr>
          <w:rStyle w:val="Normal1"/>
        </w:rPr>
        <w:t xml:space="preserve">ells </w:t>
      </w:r>
      <w:r>
        <w:rPr>
          <w:rStyle w:val="Normal1"/>
        </w:rPr>
        <w:t>either</w:t>
      </w:r>
      <w:r w:rsidRPr="005916DD">
        <w:rPr>
          <w:rStyle w:val="Normal1"/>
        </w:rPr>
        <w:t xml:space="preserve"> in each well of 24-well plates </w:t>
      </w:r>
      <w:r>
        <w:rPr>
          <w:rStyle w:val="Normal1"/>
        </w:rPr>
        <w:t xml:space="preserve">(following </w:t>
      </w:r>
      <w:r w:rsidRPr="005916DD">
        <w:rPr>
          <w:rStyle w:val="Normal1"/>
        </w:rPr>
        <w:t>immuno</w:t>
      </w:r>
      <w:r>
        <w:rPr>
          <w:rStyle w:val="Normal1"/>
        </w:rPr>
        <w:t>cytochemistry, as described above)</w:t>
      </w:r>
      <w:r w:rsidRPr="005916DD">
        <w:rPr>
          <w:rStyle w:val="Normal1"/>
        </w:rPr>
        <w:t xml:space="preserve">, or within </w:t>
      </w:r>
      <w:r>
        <w:rPr>
          <w:rStyle w:val="Normal1"/>
        </w:rPr>
        <w:t xml:space="preserve">each brain section (following immunohistochemistry in </w:t>
      </w:r>
      <w:r w:rsidRPr="005916DD">
        <w:rPr>
          <w:rStyle w:val="Normal1"/>
          <w:i/>
        </w:rPr>
        <w:t xml:space="preserve">in vivo </w:t>
      </w:r>
      <w:r w:rsidRPr="005916DD">
        <w:rPr>
          <w:rStyle w:val="Normal1"/>
        </w:rPr>
        <w:t>work</w:t>
      </w:r>
      <w:r>
        <w:rPr>
          <w:rStyle w:val="Normal1"/>
        </w:rPr>
        <w:t>, later described in section 2.9</w:t>
      </w:r>
      <w:r w:rsidRPr="005916DD">
        <w:rPr>
          <w:rStyle w:val="Normal1"/>
        </w:rPr>
        <w:t>) were visualised under an inverted fluorescence Axio Observer D1 microscope</w:t>
      </w:r>
      <w:r>
        <w:rPr>
          <w:rStyle w:val="Normal1"/>
        </w:rPr>
        <w:t xml:space="preserve"> (Carl Zeiss, UK)</w:t>
      </w:r>
      <w:r w:rsidRPr="005916DD">
        <w:rPr>
          <w:rStyle w:val="Normal1"/>
        </w:rPr>
        <w:t>. Images were captured by an AxioCam combined with AxioVision software (Carl Zeiss, UK).</w:t>
      </w:r>
    </w:p>
    <w:p w:rsidR="00A41C46" w:rsidRDefault="00DB0C88" w:rsidP="006179E6">
      <w:pPr>
        <w:rPr>
          <w:rStyle w:val="Normal1"/>
        </w:rPr>
      </w:pPr>
      <w:r>
        <w:rPr>
          <w:noProof/>
          <w:lang w:eastAsia="en-GB"/>
        </w:rPr>
        <w:pict>
          <v:group id="_x0000_s2607" style="position:absolute;left:0;text-align:left;margin-left:8.85pt;margin-top:10.15pt;width:240.75pt;height:25.5pt;z-index:252012544" coordorigin="2445,6720" coordsize="4815,510">
            <v:shape id="_x0000_s2605" type="#_x0000_t202" style="position:absolute;left:2445;top:6720;width:600;height:510" filled="f" stroked="f">
              <v:textbox style="mso-next-textbox:#_x0000_s2605">
                <w:txbxContent>
                  <w:p w:rsidR="00466BDA" w:rsidRPr="00BF5423" w:rsidRDefault="00466BDA" w:rsidP="00BF5423">
                    <w:pPr>
                      <w:jc w:val="center"/>
                      <w:rPr>
                        <w:b/>
                        <w:sz w:val="28"/>
                        <w:szCs w:val="28"/>
                      </w:rPr>
                    </w:pPr>
                    <w:r w:rsidRPr="00BF5423">
                      <w:rPr>
                        <w:b/>
                        <w:sz w:val="28"/>
                        <w:szCs w:val="28"/>
                      </w:rPr>
                      <w:t>A</w:t>
                    </w:r>
                  </w:p>
                </w:txbxContent>
              </v:textbox>
            </v:shape>
            <v:shape id="_x0000_s2606" type="#_x0000_t202" style="position:absolute;left:6660;top:6720;width:600;height:510" filled="f" stroked="f">
              <v:textbox style="mso-next-textbox:#_x0000_s2606">
                <w:txbxContent>
                  <w:p w:rsidR="00466BDA" w:rsidRPr="00BF5423" w:rsidRDefault="00466BDA" w:rsidP="00BF5423">
                    <w:pPr>
                      <w:jc w:val="center"/>
                      <w:rPr>
                        <w:b/>
                        <w:sz w:val="28"/>
                        <w:szCs w:val="28"/>
                      </w:rPr>
                    </w:pPr>
                    <w:r>
                      <w:rPr>
                        <w:b/>
                        <w:sz w:val="28"/>
                        <w:szCs w:val="28"/>
                      </w:rPr>
                      <w:t>B</w:t>
                    </w:r>
                  </w:p>
                </w:txbxContent>
              </v:textbox>
            </v:shape>
            <w10:wrap type="square"/>
          </v:group>
        </w:pict>
      </w:r>
      <w:r w:rsidR="00BF5423">
        <w:rPr>
          <w:noProof/>
          <w:lang w:eastAsia="en-GB"/>
        </w:rPr>
        <w:drawing>
          <wp:anchor distT="0" distB="0" distL="114300" distR="114300" simplePos="0" relativeHeight="251640827" behindDoc="0" locked="0" layoutInCell="1" allowOverlap="1">
            <wp:simplePos x="0" y="0"/>
            <wp:positionH relativeFrom="column">
              <wp:posOffset>17145</wp:posOffset>
            </wp:positionH>
            <wp:positionV relativeFrom="paragraph">
              <wp:posOffset>5080</wp:posOffset>
            </wp:positionV>
            <wp:extent cx="2381250" cy="2381250"/>
            <wp:effectExtent l="19050" t="0" r="0" b="0"/>
            <wp:wrapSquare wrapText="bothSides"/>
            <wp:docPr id="3" name="Picture 2" descr="10022_l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022_lg.jpg"/>
                    <pic:cNvPicPr/>
                  </pic:nvPicPr>
                  <pic:blipFill>
                    <a:blip r:embed="rId27" cstate="print"/>
                    <a:stretch>
                      <a:fillRect/>
                    </a:stretch>
                  </pic:blipFill>
                  <pic:spPr>
                    <a:xfrm>
                      <a:off x="0" y="0"/>
                      <a:ext cx="2381250" cy="2381250"/>
                    </a:xfrm>
                    <a:prstGeom prst="rect">
                      <a:avLst/>
                    </a:prstGeom>
                  </pic:spPr>
                </pic:pic>
              </a:graphicData>
            </a:graphic>
          </wp:anchor>
        </w:drawing>
      </w:r>
    </w:p>
    <w:p w:rsidR="00A41C46" w:rsidRDefault="00BF5423" w:rsidP="006179E6">
      <w:pPr>
        <w:rPr>
          <w:rStyle w:val="Normal1"/>
        </w:rPr>
      </w:pPr>
      <w:r>
        <w:rPr>
          <w:noProof/>
          <w:lang w:eastAsia="en-GB"/>
        </w:rPr>
        <w:drawing>
          <wp:anchor distT="0" distB="0" distL="114300" distR="114300" simplePos="0" relativeHeight="251641851" behindDoc="1" locked="0" layoutInCell="1" allowOverlap="1">
            <wp:simplePos x="0" y="0"/>
            <wp:positionH relativeFrom="column">
              <wp:posOffset>438150</wp:posOffset>
            </wp:positionH>
            <wp:positionV relativeFrom="paragraph">
              <wp:posOffset>142240</wp:posOffset>
            </wp:positionV>
            <wp:extent cx="1800225" cy="1724025"/>
            <wp:effectExtent l="19050" t="0" r="9525" b="0"/>
            <wp:wrapTight wrapText="bothSides">
              <wp:wrapPolygon edited="0">
                <wp:start x="-229" y="0"/>
                <wp:lineTo x="-229" y="21481"/>
                <wp:lineTo x="21714" y="21481"/>
                <wp:lineTo x="21714" y="0"/>
                <wp:lineTo x="-229" y="0"/>
              </wp:wrapPolygon>
            </wp:wrapTight>
            <wp:docPr id="4" name="Picture 1579" descr="MOI 10_(c1+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9" descr="MOI 10_(c1+c2)"/>
                    <pic:cNvPicPr>
                      <a:picLocks noChangeAspect="1" noChangeArrowheads="1"/>
                    </pic:cNvPicPr>
                  </pic:nvPicPr>
                  <pic:blipFill>
                    <a:blip r:embed="rId28" cstate="print"/>
                    <a:srcRect/>
                    <a:stretch>
                      <a:fillRect/>
                    </a:stretch>
                  </pic:blipFill>
                  <pic:spPr bwMode="auto">
                    <a:xfrm>
                      <a:off x="0" y="0"/>
                      <a:ext cx="1800225" cy="1724025"/>
                    </a:xfrm>
                    <a:prstGeom prst="rect">
                      <a:avLst/>
                    </a:prstGeom>
                    <a:noFill/>
                  </pic:spPr>
                </pic:pic>
              </a:graphicData>
            </a:graphic>
          </wp:anchor>
        </w:drawing>
      </w:r>
    </w:p>
    <w:p w:rsidR="00A41C46" w:rsidRDefault="00A41C46" w:rsidP="006179E6">
      <w:pPr>
        <w:rPr>
          <w:rStyle w:val="Normal1"/>
        </w:rPr>
      </w:pPr>
    </w:p>
    <w:p w:rsidR="00BF5423" w:rsidRPr="0098379C" w:rsidRDefault="00BF5423" w:rsidP="006179E6">
      <w:pPr>
        <w:rPr>
          <w:rStyle w:val="Normal1"/>
          <w:sz w:val="26"/>
        </w:rPr>
      </w:pPr>
    </w:p>
    <w:p w:rsidR="00BF5423" w:rsidRDefault="00BF5423" w:rsidP="006179E6">
      <w:pPr>
        <w:rPr>
          <w:rStyle w:val="Normal1"/>
        </w:rPr>
      </w:pPr>
    </w:p>
    <w:p w:rsidR="0098379C" w:rsidRPr="00BF64A5" w:rsidRDefault="00BF64A5" w:rsidP="00BF64A5">
      <w:pPr>
        <w:pStyle w:val="Caption"/>
        <w:spacing w:line="360" w:lineRule="auto"/>
        <w:jc w:val="both"/>
        <w:rPr>
          <w:rStyle w:val="Normal1"/>
          <w:rFonts w:ascii="Century Gothic" w:hAnsi="Century Gothic"/>
        </w:rPr>
      </w:pPr>
      <w:bookmarkStart w:id="730" w:name="_Toc370679019"/>
      <w:bookmarkStart w:id="731" w:name="_Toc329874927"/>
      <w:bookmarkStart w:id="732" w:name="_Toc341038829"/>
      <w:r w:rsidRPr="00BF64A5">
        <w:rPr>
          <w:rFonts w:ascii="Century Gothic" w:hAnsi="Century Gothic"/>
        </w:rPr>
        <w:t>Figure 2.</w:t>
      </w:r>
      <w:r w:rsidR="00122438" w:rsidRPr="00BF64A5">
        <w:rPr>
          <w:rFonts w:ascii="Century Gothic" w:hAnsi="Century Gothic"/>
        </w:rPr>
        <w:fldChar w:fldCharType="begin"/>
      </w:r>
      <w:r w:rsidRPr="00BF64A5">
        <w:rPr>
          <w:rFonts w:ascii="Century Gothic" w:hAnsi="Century Gothic"/>
        </w:rPr>
        <w:instrText xml:space="preserve"> SEQ Figure_2. \* ARABIC </w:instrText>
      </w:r>
      <w:r w:rsidR="00122438" w:rsidRPr="00BF64A5">
        <w:rPr>
          <w:rFonts w:ascii="Century Gothic" w:hAnsi="Century Gothic"/>
        </w:rPr>
        <w:fldChar w:fldCharType="separate"/>
      </w:r>
      <w:r>
        <w:rPr>
          <w:rFonts w:ascii="Century Gothic" w:hAnsi="Century Gothic"/>
          <w:noProof/>
        </w:rPr>
        <w:t>4</w:t>
      </w:r>
      <w:r w:rsidR="00122438" w:rsidRPr="00BF64A5">
        <w:rPr>
          <w:rFonts w:ascii="Century Gothic" w:hAnsi="Century Gothic"/>
        </w:rPr>
        <w:fldChar w:fldCharType="end"/>
      </w:r>
      <w:r w:rsidRPr="00BF64A5">
        <w:rPr>
          <w:rFonts w:ascii="Century Gothic" w:hAnsi="Century Gothic"/>
        </w:rPr>
        <w:t xml:space="preserve">: </w:t>
      </w:r>
      <w:r w:rsidR="0098379C" w:rsidRPr="00BF64A5">
        <w:rPr>
          <w:rFonts w:ascii="Century Gothic" w:hAnsi="Century Gothic"/>
        </w:rPr>
        <w:t xml:space="preserve">Capturing of cell images. </w:t>
      </w:r>
      <w:r w:rsidR="0098379C" w:rsidRPr="00BF64A5">
        <w:rPr>
          <w:rFonts w:ascii="Century Gothic" w:hAnsi="Century Gothic"/>
          <w:b w:val="0"/>
        </w:rPr>
        <w:t xml:space="preserve">(A) Inverted microscope Axio Observer D1 (Carl Zeiss, UK) was used to capture cell images from both </w:t>
      </w:r>
      <w:r w:rsidR="0098379C" w:rsidRPr="00BF64A5">
        <w:rPr>
          <w:rFonts w:ascii="Century Gothic" w:hAnsi="Century Gothic"/>
          <w:b w:val="0"/>
          <w:i/>
        </w:rPr>
        <w:t>in vitro</w:t>
      </w:r>
      <w:r w:rsidR="0098379C" w:rsidRPr="00BF64A5">
        <w:rPr>
          <w:rFonts w:ascii="Century Gothic" w:hAnsi="Century Gothic"/>
          <w:b w:val="0"/>
        </w:rPr>
        <w:t xml:space="preserve"> and </w:t>
      </w:r>
      <w:r w:rsidR="0098379C" w:rsidRPr="00BF64A5">
        <w:rPr>
          <w:rFonts w:ascii="Century Gothic" w:hAnsi="Century Gothic"/>
          <w:b w:val="0"/>
          <w:i/>
        </w:rPr>
        <w:t>in vivo</w:t>
      </w:r>
      <w:r w:rsidR="0098379C" w:rsidRPr="00BF64A5">
        <w:rPr>
          <w:rFonts w:ascii="Century Gothic" w:hAnsi="Century Gothic"/>
          <w:b w:val="0"/>
        </w:rPr>
        <w:t xml:space="preserve"> experiments performed in this study. (B) An illustrative image of cells within primary rat VM neuronal cultures captured by the microscope is shown. Cells were transduced with IPLV-CMVp-eGFP vectors; nuclei were stained blue with DAPI; scale bar = 50 µm.</w:t>
      </w:r>
      <w:bookmarkEnd w:id="730"/>
      <w:r w:rsidR="0098379C" w:rsidRPr="00BF64A5">
        <w:rPr>
          <w:rFonts w:ascii="Century Gothic" w:hAnsi="Century Gothic"/>
        </w:rPr>
        <w:t xml:space="preserve"> </w:t>
      </w:r>
    </w:p>
    <w:p w:rsidR="00BF5423" w:rsidRPr="0098379C" w:rsidRDefault="00BF5423" w:rsidP="006179E6">
      <w:pPr>
        <w:pStyle w:val="Heading2"/>
        <w:rPr>
          <w:kern w:val="0"/>
          <w:sz w:val="2"/>
        </w:rPr>
      </w:pPr>
    </w:p>
    <w:p w:rsidR="0098379C" w:rsidRDefault="0098379C">
      <w:pPr>
        <w:spacing w:before="0" w:beforeAutospacing="0" w:after="200" w:afterAutospacing="0" w:line="276" w:lineRule="auto"/>
        <w:jc w:val="left"/>
        <w:rPr>
          <w:rFonts w:eastAsia="Times New Roman"/>
          <w:b/>
          <w:bCs/>
          <w:szCs w:val="36"/>
          <w:lang w:eastAsia="zh-CN"/>
        </w:rPr>
      </w:pPr>
      <w:r>
        <w:br w:type="page"/>
      </w:r>
    </w:p>
    <w:p w:rsidR="006179E6" w:rsidRPr="003D306D" w:rsidRDefault="006179E6" w:rsidP="006179E6">
      <w:pPr>
        <w:pStyle w:val="Heading2"/>
        <w:rPr>
          <w:kern w:val="0"/>
        </w:rPr>
      </w:pPr>
      <w:bookmarkStart w:id="733" w:name="_Toc370678349"/>
      <w:r w:rsidRPr="003D306D">
        <w:rPr>
          <w:kern w:val="0"/>
        </w:rPr>
        <w:lastRenderedPageBreak/>
        <w:t>2.8.2. Cell counting</w:t>
      </w:r>
      <w:bookmarkEnd w:id="731"/>
      <w:bookmarkEnd w:id="732"/>
      <w:bookmarkEnd w:id="733"/>
    </w:p>
    <w:p w:rsidR="006179E6" w:rsidRPr="005916DD" w:rsidRDefault="00DB0C88" w:rsidP="006179E6">
      <w:pPr>
        <w:rPr>
          <w:rStyle w:val="Normal1"/>
        </w:rPr>
      </w:pPr>
      <w:r>
        <w:rPr>
          <w:noProof/>
          <w:lang w:eastAsia="en-GB"/>
        </w:rPr>
        <w:pict>
          <v:group id="Group 1280" o:spid="_x0000_s2556" style="position:absolute;left:0;text-align:left;margin-left:325.7pt;margin-top:6.6pt;width:84.75pt;height:84.75pt;z-index:251905024" coordorigin="3084,3568" coordsize="1560,1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">
            <v:group id="Group 1281" o:spid="_x0000_s2566" style="position:absolute;left:3084;top:3568;width:1560;height:1560" coordorigin="5550,2790" coordsize="1560,15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YPS/8QAAADdAAAADwAAAGRycy9kb3ducmV2LnhtbERPTWvCQBC9F/wPywje&#10;dBPFaqOriKh4kEK1UHobsmMSzM6G7JrEf+8WhN7m8T5nue5MKRqqXWFZQTyKQBCnVhecKfi+7Idz&#10;EM4jaywtk4IHOVivem9LTLRt+Yuas89ECGGXoILc+yqR0qU5GXQjWxEH7mprgz7AOpO6xjaEm1KO&#10;o+hdGiw4NORY0Tan9Ha+GwWHFtvNJN41p9t1+/i9TD9/TjEpNeh3mwUIT53/F7/cRx3mT2Yf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YPS/8QAAADdAAAA&#10;DwAAAAAAAAAAAAAAAACqAgAAZHJzL2Rvd25yZXYueG1sUEsFBgAAAAAEAAQA+gAAAJsDAAAAAA==&#10;">
              <v:oval id="Oval 1282" o:spid="_x0000_s2570" style="position:absolute;left:5550;top:2790;width:1560;height:15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W6c8UA&#10;AADdAAAADwAAAGRycy9kb3ducmV2LnhtbESPQWvCQBCF74X+h2UK3upGgyKpq4hSsIcemrb3ITsm&#10;wexsyE5j/PedQ6G3Gd6b977Z7qfQmZGG1EZ2sJhnYIir6FuuHXx9vj5vwCRB9thFJgd3SrDfPT5s&#10;sfDxxh80llIbDeFUoINGpC+sTVVDAdM89sSqXeIQUHQdausHvGl46Owyy9Y2YMva0GBPx4aqa/kT&#10;HJzqQ7kebS6r/HI6y+r6/f6WL5ybPU2HFzBCk/yb/67PXvHzjfLrNzqC3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1bpzxQAAAN0AAAAPAAAAAAAAAAAAAAAAAJgCAABkcnMv&#10;ZG93bnJldi54bWxQSwUGAAAAAAQABAD1AAAAigMAAAAA&#10;"/>
              <v:rect id="Rectangle 1283" o:spid="_x0000_s2569" style="position:absolute;left:5887;top:3124;width:903;height:8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nRoMEA&#10;AADdAAAADwAAAGRycy9kb3ducmV2LnhtbERPTYvCMBC9C/6HMMLeNFVBtBpFFBc9ar14G5vZtmsz&#10;KU3U6q83guBtHu9zZovGlOJGtSssK+j3IhDEqdUFZwqOyaY7BuE8ssbSMil4kIPFvN2aYaztnfd0&#10;O/hMhBB2MSrIva9iKV2ak0HXsxVx4P5sbdAHWGdS13gP4aaUgygaSYMFh4YcK1rllF4OV6PgXAyO&#10;+Nwnv5GZbIZ+1yT/19NaqZ9Os5yC8NT4r/jj3uowfzjuw/ubcIK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50aDBAAAA3QAAAA8AAAAAAAAAAAAAAAAAmAIAAGRycy9kb3du&#10;cmV2LnhtbFBLBQYAAAAABAAEAPUAAACGAwAAAAA=&#10;"/>
              <v:shape id="AutoShape 1284" o:spid="_x0000_s2568" type="#_x0000_t32" style="position:absolute;left:6351;top:2790;width:0;height:156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nLsQAAADdAAAADwAAAGRycy9kb3ducmV2LnhtbERPS2sCMRC+F/wPYYReima1KLIaZVsQ&#10;asGDr/u4mW5CN5PtJur23zcFwdt8fM9ZrDpXiyu1wXpWMBpmIIhLry1XCo6H9WAGIkRkjbVnUvBL&#10;AVbL3tMCc+1vvKPrPlYihXDIUYGJscmlDKUhh2HoG+LEffnWYUywraRu8ZbCXS3HWTaVDi2nBoMN&#10;vRsqv/cXp2C7Gb0VZ2M3n7sfu52si/pSvZyUeu53xRxEpC4+xHf3h07zX2dj+P8mnSC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SacuxAAAAN0AAAAPAAAAAAAAAAAA&#10;AAAAAKECAABkcnMvZG93bnJldi54bWxQSwUGAAAAAAQABAD5AAAAkgMAAAAA&#10;"/>
              <v:shape id="AutoShape 1285" o:spid="_x0000_s2567" type="#_x0000_t32" style="position:absolute;left:5550;top:3568;width:156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UCtcQAAADdAAAADwAAAGRycy9kb3ducmV2LnhtbERPTWsCMRC9F/wPYYReSs2qKLI1ylYQ&#10;quDBbXufbqab0M1ku4m6/feNIHibx/uc5bp3jThTF6xnBeNRBoK48tpyreDjffu8ABEissbGMyn4&#10;owDr1eBhibn2Fz7SuYy1SCEcclRgYmxzKUNlyGEY+ZY4cd++cxgT7GqpO7ykcNfISZbNpUPLqcFg&#10;SxtD1U95cgoOu/Fr8WXsbn/8tYfZtmhO9dOnUo/DvngBEamPd/HN/abT/OliCtdv0gly9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BQK1xAAAAN0AAAAPAAAAAAAAAAAA&#10;AAAAAKECAABkcnMvZG93bnJldi54bWxQSwUGAAAAAAQABAD5AAAAkgMAAAAA&#10;"/>
            </v:group>
            <v:oval id="Oval 1286" o:spid="_x0000_s2565" style="position:absolute;left:3353;top:3830;width:143;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ukccQA&#10;AADdAAAADwAAAGRycy9kb3ducmV2LnhtbERPS2vCQBC+F/wPywheim5Wi0h0FR8ISr2opechOyZp&#10;s7Mhu8b033eFQm/z8T1nsepsJVpqfOlYgxolIIgzZ0rONXxc98MZCB+QDVaOScMPeVgtey8LTI17&#10;8JnaS8hFDGGfooYihDqV0mcFWfQjVxNH7uYaiyHCJpemwUcMt5UcJ8lUWiw5NhRY07ag7PtytxoS&#10;uT5d92N1VJ9f6lW9Z+fdpN1oPeh36zmIQF34F/+5DybOn8ze4PlNPE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7pHHEAAAA3QAAAA8AAAAAAAAAAAAAAAAAmAIAAGRycy9k&#10;b3ducmV2LnhtbFBLBQYAAAAABAAEAPUAAACJAwAAAAA=&#10;" fillcolor="#00c" stroked="f"/>
            <v:oval id="Oval 1287" o:spid="_x0000_s2564" style="position:absolute;left:3818;top:3839;width:143;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cB6sQA&#10;AADdAAAADwAAAGRycy9kb3ducmV2LnhtbERPS2vCQBC+F/wPywheim5WqUh0FR8ISr2opechOyZp&#10;s7Mhu8b033eFQm/z8T1nsepsJVpqfOlYgxolIIgzZ0rONXxc98MZCB+QDVaOScMPeVgtey8LTI17&#10;8JnaS8hFDGGfooYihDqV0mcFWfQjVxNH7uYaiyHCJpemwUcMt5UcJ8lUWiw5NhRY07ag7PtytxoS&#10;uT5d92N1VJ9f6lW9Z+fdpN1oPeh36zmIQF34F/+5DybOn8ze4PlNPE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3AerEAAAA3QAAAA8AAAAAAAAAAAAAAAAAmAIAAGRycy9k&#10;b3ducmV2LnhtbFBLBQYAAAAABAAEAPUAAACJAwAAAAA=&#10;" fillcolor="#00c" stroked="f"/>
            <v:oval id="Oval 1288" o:spid="_x0000_s2563" style="position:absolute;left:4253;top:3824;width:143;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WfncMA&#10;AADdAAAADwAAAGRycy9kb3ducmV2LnhtbERPS4vCMBC+L/gfwgheFk2jIFKNorsIu7gXH3gemrGt&#10;NpPSxNr99xthwdt8fM9ZrDpbiZYaXzrWoEYJCOLMmZJzDafjdjgD4QOywcoxafglD6tl722BqXEP&#10;3lN7CLmIIexT1FCEUKdS+qwgi37kauLIXVxjMUTY5NI0+IjhtpLjJJlKiyXHhgJr+igoux3uVkMi&#10;1z/H7Vh9q/NVvatdtv+ctButB/1uPQcRqAsv8b/7y8T5k9kUnt/EE+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WfncMAAADdAAAADwAAAAAAAAAAAAAAAACYAgAAZHJzL2Rv&#10;d25yZXYueG1sUEsFBgAAAAAEAAQA9QAAAIgDAAAAAA==&#10;" fillcolor="#00c" stroked="f"/>
            <v:oval id="Oval 1289" o:spid="_x0000_s2562" style="position:absolute;left:3353;top:4265;width:143;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k6BsQA&#10;AADdAAAADwAAAGRycy9kb3ducmV2LnhtbERPS2vCQBC+F/wPywheim5WoUp0FR8ISr2opechOyZp&#10;s7Mhu8b033eFQm/z8T1nsepsJVpqfOlYgxolIIgzZ0rONXxc98MZCB+QDVaOScMPeVgtey8LTI17&#10;8JnaS8hFDGGfooYihDqV0mcFWfQjVxNH7uYaiyHCJpemwUcMt5UcJ8mbtFhybCiwpm1B2fflbjUk&#10;cn267sfqqD6/1Kt6z867SbvRetDv1nMQgbrwL/5zH0ycP5lN4flNPEE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pOgbEAAAA3QAAAA8AAAAAAAAAAAAAAAAAmAIAAGRycy9k&#10;b3ducmV2LnhtbFBLBQYAAAAABAAEAPUAAACJAwAAAAA=&#10;" fillcolor="#00c" stroked="f"/>
            <v:oval id="Oval 1290" o:spid="_x0000_s2561" style="position:absolute;left:3818;top:4274;width:143;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audMcA&#10;AADdAAAADwAAAGRycy9kb3ducmV2LnhtbESPT2vCQBDF74V+h2UKvZS6WYUi0VVsi9BiL/6h5yE7&#10;JtHsbMhuY/rtnYPgbYb35r3fzJeDb1RPXawDWzCjDBRxEVzNpYXDfv06BRUTssMmMFn4pwjLxePD&#10;HHMXLrylfpdKJSEcc7RQpdTmWseiIo9xFFpi0Y6h85hk7UrtOrxIuG/0OMvetMeapaHClj4qKs67&#10;P28h06uf/Xpsvs3vybyYTbH9nPTv1j4/DasZqERDuptv119O8CdTwZVvZAS9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2rnTHAAAA3QAAAA8AAAAAAAAAAAAAAAAAmAIAAGRy&#10;cy9kb3ducmV2LnhtbFBLBQYAAAAABAAEAPUAAACMAwAAAAA=&#10;" fillcolor="#00c" stroked="f"/>
            <v:oval id="Oval 1291" o:spid="_x0000_s2560" style="position:absolute;left:4253;top:4259;width:143;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oL78QA&#10;AADdAAAADwAAAGRycy9kb3ducmV2LnhtbERPTWvCQBC9C/0PywhepG5WodjoKrZFUOxFLZ6H7DRJ&#10;zc6G7Brjv3eFgrd5vM+ZLztbiZYaXzrWoEYJCOLMmZJzDT/H9esUhA/IBivHpOFGHpaLl94cU+Ou&#10;vKf2EHIRQ9inqKEIoU6l9FlBFv3I1cSR+3WNxRBhk0vT4DWG20qOk+RNWiw5NhRY02dB2flwsRoS&#10;ufo+rsdqq05/aqh22f5r0n5oPeh3qxmIQF14iv/dGxPnT6bv8Pgmni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6C+/EAAAA3QAAAA8AAAAAAAAAAAAAAAAAmAIAAGRycy9k&#10;b3ducmV2LnhtbFBLBQYAAAAABAAEAPUAAACJAwAAAAA=&#10;" fillcolor="#00c" stroked="f"/>
            <v:oval id="Oval 1292" o:spid="_x0000_s2559" style="position:absolute;left:3353;top:4715;width:143;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k0r8gA&#10;AADdAAAADwAAAGRycy9kb3ducmV2LnhtbESPT2vDMAzF74N9B6NBL6N13MLY0rql2yh0rJf+oWcR&#10;a0m2WA6xm6bffjoMdpN4T+/9tFgNvlE9dbEObMFMMlDERXA1lxZOx834GVRMyA6bwGThRhFWy/u7&#10;BeYuXHlP/SGVSkI45mihSqnNtY5FRR7jJLTEon2FzmOStSu16/Aq4b7R0yx70h5rloYKW3qrqPg5&#10;XLyFTK93x83UfJjzt3k0n8X+fda/Wjt6GNZzUImG9G/+u946wZ+9CL98IyPo5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gGTSvyAAAAN0AAAAPAAAAAAAAAAAAAAAAAJgCAABk&#10;cnMvZG93bnJldi54bWxQSwUGAAAAAAQABAD1AAAAjQMAAAAA&#10;" fillcolor="#00c" stroked="f"/>
            <v:oval id="Oval 1293" o:spid="_x0000_s2558" style="position:absolute;left:3818;top:4724;width:143;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WRNMQA&#10;AADdAAAADwAAAGRycy9kb3ducmV2LnhtbERPS2vCQBC+C/0PyxR6KXWzCmJjNmJbhBa9+MDzkB2T&#10;tNnZkN3G+O/dQsHbfHzPyZaDbURPna8da1DjBARx4UzNpYbjYf0yB+EDssHGMWm4kodl/jDKMDXu&#10;wjvq96EUMYR9ihqqENpUSl9UZNGPXUscubPrLIYIu1KaDi8x3DZykiQzabHm2FBhS+8VFT/7X6sh&#10;kavtYT1RX+r0rZ7Vpth9TPs3rZ8eh9UCRKAh3MX/7k8T509fFfx9E0+Q+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VkTTEAAAA3QAAAA8AAAAAAAAAAAAAAAAAmAIAAGRycy9k&#10;b3ducmV2LnhtbFBLBQYAAAAABAAEAPUAAACJAwAAAAA=&#10;" fillcolor="#00c" stroked="f"/>
            <v:oval id="Oval 1294" o:spid="_x0000_s2557" style="position:absolute;left:4253;top:4709;width:143;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cPQ8QA&#10;AADdAAAADwAAAGRycy9kb3ducmV2LnhtbERPS2vCQBC+F/wPywi9iG42QqnRVWyL0NJefOB5yI5J&#10;NDsbstsY/71bEHqbj+85i1Vva9FR6yvHGtQkAUGcO1NxoeGw34xfQfiAbLB2TBpu5GG1HDwtMDPu&#10;ylvqdqEQMYR9hhrKEJpMSp+XZNFPXEMcuZNrLYYI20KaFq8x3NYyTZIXabHi2FBiQ+8l5Zfdr9WQ&#10;yPXPfpOqL3U8q5H6zrcf0+5N6+dhv56DCNSHf/HD/Wni/Okshb9v4gl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D0PEAAAA3QAAAA8AAAAAAAAAAAAAAAAAmAIAAGRycy9k&#10;b3ducmV2LnhtbFBLBQYAAAAABAAEAPUAAACJAwAAAAA=&#10;" fillcolor="#00c" stroked="f"/>
            <w10:wrap type="square"/>
          </v:group>
        </w:pict>
      </w:r>
      <w:r w:rsidR="006179E6">
        <w:rPr>
          <w:rStyle w:val="Normal1"/>
        </w:rPr>
        <w:t>Since cultured cells within each</w:t>
      </w:r>
      <w:r w:rsidR="006179E6" w:rsidRPr="005916DD">
        <w:rPr>
          <w:rStyle w:val="Normal1"/>
        </w:rPr>
        <w:t xml:space="preserve"> well of 24-well plate</w:t>
      </w:r>
      <w:r w:rsidR="006179E6">
        <w:rPr>
          <w:rStyle w:val="Normal1"/>
        </w:rPr>
        <w:t>s</w:t>
      </w:r>
      <w:r w:rsidR="006179E6" w:rsidRPr="005916DD">
        <w:rPr>
          <w:rStyle w:val="Normal1"/>
        </w:rPr>
        <w:t xml:space="preserve"> dispersed unevenly, 9 fie</w:t>
      </w:r>
      <w:r w:rsidR="006179E6">
        <w:rPr>
          <w:rStyle w:val="Normal1"/>
        </w:rPr>
        <w:t xml:space="preserve">lds/well were selected manually </w:t>
      </w:r>
      <w:r w:rsidR="006179E6" w:rsidRPr="005916DD">
        <w:rPr>
          <w:rStyle w:val="Normal1"/>
        </w:rPr>
        <w:t xml:space="preserve">at the same positions between wells </w:t>
      </w:r>
      <w:r w:rsidR="008001F6">
        <w:rPr>
          <w:rStyle w:val="Normal1"/>
        </w:rPr>
        <w:t>(</w:t>
      </w:r>
      <w:r w:rsidR="00E842E5">
        <w:rPr>
          <w:rStyle w:val="Normal1"/>
        </w:rPr>
        <w:t xml:space="preserve">blue dots in the </w:t>
      </w:r>
      <w:r w:rsidR="006536C8">
        <w:rPr>
          <w:rStyle w:val="Normal1"/>
        </w:rPr>
        <w:t xml:space="preserve">next </w:t>
      </w:r>
      <w:r w:rsidR="00E842E5">
        <w:rPr>
          <w:rStyle w:val="Normal1"/>
        </w:rPr>
        <w:t>diagram</w:t>
      </w:r>
      <w:r w:rsidR="008001F6">
        <w:rPr>
          <w:rStyle w:val="Normal1"/>
        </w:rPr>
        <w:t xml:space="preserve">) </w:t>
      </w:r>
      <w:r w:rsidR="006179E6" w:rsidRPr="005916DD">
        <w:rPr>
          <w:rStyle w:val="Normal1"/>
        </w:rPr>
        <w:t xml:space="preserve">to </w:t>
      </w:r>
      <w:r w:rsidR="006179E6">
        <w:rPr>
          <w:rStyle w:val="Normal1"/>
        </w:rPr>
        <w:t>avoid</w:t>
      </w:r>
      <w:r w:rsidR="006179E6" w:rsidRPr="005916DD">
        <w:rPr>
          <w:rStyle w:val="Normal1"/>
        </w:rPr>
        <w:t xml:space="preserve"> bias</w:t>
      </w:r>
      <w:r w:rsidR="008001F6">
        <w:rPr>
          <w:rStyle w:val="Normal1"/>
        </w:rPr>
        <w:t xml:space="preserve"> and for more accurate statistical analysis</w:t>
      </w:r>
      <w:r w:rsidR="007E217D">
        <w:rPr>
          <w:rStyle w:val="Normal1"/>
        </w:rPr>
        <w:t xml:space="preserve"> (5 fields/well have been</w:t>
      </w:r>
      <w:r w:rsidR="008001F6">
        <w:rPr>
          <w:rStyle w:val="Normal1"/>
        </w:rPr>
        <w:t xml:space="preserve"> commonly used in published papers</w:t>
      </w:r>
      <w:r w:rsidR="00CE34B1">
        <w:rPr>
          <w:rStyle w:val="Normal1"/>
        </w:rPr>
        <w:t xml:space="preserve">). </w:t>
      </w:r>
      <w:r w:rsidR="006179E6" w:rsidRPr="005916DD">
        <w:rPr>
          <w:rStyle w:val="Normal1"/>
        </w:rPr>
        <w:t xml:space="preserve">Each field was individually captured. The </w:t>
      </w:r>
      <w:r w:rsidR="00CE34B1">
        <w:rPr>
          <w:rStyle w:val="Normal1"/>
        </w:rPr>
        <w:t xml:space="preserve">cell </w:t>
      </w:r>
      <w:r w:rsidR="006179E6" w:rsidRPr="005916DD">
        <w:rPr>
          <w:rStyle w:val="Normal1"/>
        </w:rPr>
        <w:t>number was counted manually via ImageJ software</w:t>
      </w:r>
      <w:r w:rsidR="006179E6">
        <w:rPr>
          <w:rStyle w:val="Normal1"/>
        </w:rPr>
        <w:t xml:space="preserve"> (National Institutes of Health, Maryland, US)</w:t>
      </w:r>
      <w:r w:rsidR="006179E6" w:rsidRPr="005916DD">
        <w:rPr>
          <w:rStyle w:val="Normal1"/>
        </w:rPr>
        <w:t xml:space="preserve">. </w:t>
      </w:r>
      <w:r w:rsidR="00412B9B">
        <w:rPr>
          <w:rStyle w:val="Normal1"/>
        </w:rPr>
        <w:t xml:space="preserve">Two or three different fluorescent channels within a cell image were </w:t>
      </w:r>
      <w:r w:rsidR="007E217D">
        <w:rPr>
          <w:rStyle w:val="Normal1"/>
        </w:rPr>
        <w:t xml:space="preserve">first </w:t>
      </w:r>
      <w:r w:rsidR="00412B9B">
        <w:rPr>
          <w:rStyle w:val="Normal1"/>
        </w:rPr>
        <w:t xml:space="preserve">split. </w:t>
      </w:r>
      <w:r w:rsidR="00CE34B1">
        <w:rPr>
          <w:rStyle w:val="Normal1"/>
        </w:rPr>
        <w:t>DAPI+ cell</w:t>
      </w:r>
      <w:r w:rsidR="00412B9B">
        <w:rPr>
          <w:rStyle w:val="Normal1"/>
        </w:rPr>
        <w:t xml:space="preserve"> bodie</w:t>
      </w:r>
      <w:r w:rsidR="00CE34B1">
        <w:rPr>
          <w:rStyle w:val="Normal1"/>
        </w:rPr>
        <w:t xml:space="preserve">s were </w:t>
      </w:r>
      <w:r w:rsidR="00412B9B">
        <w:rPr>
          <w:rStyle w:val="Normal1"/>
        </w:rPr>
        <w:t>scor</w:t>
      </w:r>
      <w:r w:rsidR="00CE34B1">
        <w:rPr>
          <w:rStyle w:val="Normal1"/>
        </w:rPr>
        <w:t xml:space="preserve">ed to </w:t>
      </w:r>
      <w:r w:rsidR="001832B7">
        <w:rPr>
          <w:rStyle w:val="Normal1"/>
        </w:rPr>
        <w:t>obtain</w:t>
      </w:r>
      <w:r w:rsidR="00412B9B">
        <w:rPr>
          <w:rStyle w:val="Normal1"/>
        </w:rPr>
        <w:t xml:space="preserve"> the total cell number. </w:t>
      </w:r>
      <w:r w:rsidR="00DC05CF">
        <w:rPr>
          <w:rStyle w:val="Normal1"/>
        </w:rPr>
        <w:t xml:space="preserve">The </w:t>
      </w:r>
      <w:r w:rsidR="00412B9B">
        <w:rPr>
          <w:rStyle w:val="Normal1"/>
        </w:rPr>
        <w:t xml:space="preserve">DAPI channel was </w:t>
      </w:r>
      <w:r w:rsidR="001832B7">
        <w:rPr>
          <w:rStyle w:val="Normal1"/>
        </w:rPr>
        <w:t>subsequently</w:t>
      </w:r>
      <w:r w:rsidR="00412B9B">
        <w:rPr>
          <w:rStyle w:val="Normal1"/>
        </w:rPr>
        <w:t xml:space="preserve"> merged with</w:t>
      </w:r>
      <w:r w:rsidR="001832B7">
        <w:rPr>
          <w:rStyle w:val="Normal1"/>
        </w:rPr>
        <w:t xml:space="preserve"> another fluorescence channel; only c</w:t>
      </w:r>
      <w:r w:rsidR="00412B9B">
        <w:rPr>
          <w:rStyle w:val="Normal1"/>
        </w:rPr>
        <w:t xml:space="preserve">ells positive </w:t>
      </w:r>
      <w:r w:rsidR="00DC05CF">
        <w:rPr>
          <w:rStyle w:val="Normal1"/>
        </w:rPr>
        <w:t xml:space="preserve">for </w:t>
      </w:r>
      <w:r w:rsidR="00412B9B">
        <w:rPr>
          <w:rStyle w:val="Normal1"/>
        </w:rPr>
        <w:t xml:space="preserve">both DAPI and </w:t>
      </w:r>
      <w:r w:rsidR="006536C8">
        <w:rPr>
          <w:rStyle w:val="Normal1"/>
        </w:rPr>
        <w:t>this</w:t>
      </w:r>
      <w:r w:rsidR="00895CED">
        <w:rPr>
          <w:rStyle w:val="Normal1"/>
        </w:rPr>
        <w:t xml:space="preserve"> fluorescence were </w:t>
      </w:r>
      <w:r w:rsidR="006536C8">
        <w:rPr>
          <w:rStyle w:val="Normal1"/>
        </w:rPr>
        <w:t>count</w:t>
      </w:r>
      <w:r w:rsidR="00895CED">
        <w:rPr>
          <w:rStyle w:val="Normal1"/>
        </w:rPr>
        <w:t>ed</w:t>
      </w:r>
      <w:r w:rsidR="006536C8">
        <w:rPr>
          <w:rStyle w:val="Normal1"/>
        </w:rPr>
        <w:t xml:space="preserve"> which </w:t>
      </w:r>
      <w:r w:rsidR="007E217D">
        <w:rPr>
          <w:rStyle w:val="Normal1"/>
        </w:rPr>
        <w:t>provide</w:t>
      </w:r>
      <w:r w:rsidR="006536C8">
        <w:rPr>
          <w:rStyle w:val="Normal1"/>
        </w:rPr>
        <w:t xml:space="preserve"> the total number of a specific cell type</w:t>
      </w:r>
      <w:r w:rsidR="00895CED">
        <w:rPr>
          <w:rStyle w:val="Normal1"/>
        </w:rPr>
        <w:t xml:space="preserve">. </w:t>
      </w:r>
      <w:r w:rsidR="006179E6" w:rsidRPr="005916DD">
        <w:rPr>
          <w:rStyle w:val="Normal1"/>
        </w:rPr>
        <w:t xml:space="preserve">An average of </w:t>
      </w:r>
      <w:r w:rsidR="006179E6">
        <w:rPr>
          <w:rStyle w:val="Normal1"/>
        </w:rPr>
        <w:t xml:space="preserve">the </w:t>
      </w:r>
      <w:r w:rsidR="006179E6" w:rsidRPr="005916DD">
        <w:rPr>
          <w:rStyle w:val="Normal1"/>
        </w:rPr>
        <w:t xml:space="preserve">cell number from 9 fields was </w:t>
      </w:r>
      <w:r w:rsidR="006179E6">
        <w:rPr>
          <w:rStyle w:val="Normal1"/>
        </w:rPr>
        <w:t xml:space="preserve">then </w:t>
      </w:r>
      <w:r w:rsidR="006179E6" w:rsidRPr="005916DD">
        <w:rPr>
          <w:rStyle w:val="Normal1"/>
        </w:rPr>
        <w:t>taken and multiplied to the ratio between the area of the</w:t>
      </w:r>
      <w:r w:rsidR="006179E6">
        <w:rPr>
          <w:rStyle w:val="Normal1"/>
        </w:rPr>
        <w:t xml:space="preserve"> field and the area of the well (or the coverslip used in VM neuronal cultures) </w:t>
      </w:r>
      <w:r w:rsidR="006179E6" w:rsidRPr="005916DD">
        <w:rPr>
          <w:rStyle w:val="Normal1"/>
        </w:rPr>
        <w:t>to obtain the total fluorescence positive cel</w:t>
      </w:r>
      <w:r w:rsidR="006179E6">
        <w:rPr>
          <w:rStyle w:val="Normal1"/>
        </w:rPr>
        <w:t xml:space="preserve">l number within each well. The result </w:t>
      </w:r>
      <w:r w:rsidR="006179E6" w:rsidRPr="005916DD">
        <w:rPr>
          <w:rStyle w:val="Normal1"/>
        </w:rPr>
        <w:t>was expressed as a percentage of cells or as an absolute cell number.</w:t>
      </w:r>
    </w:p>
    <w:p w:rsidR="006179E6" w:rsidRDefault="006179E6" w:rsidP="006179E6">
      <w:pPr>
        <w:rPr>
          <w:rStyle w:val="Normal1"/>
        </w:rPr>
      </w:pPr>
      <w:r w:rsidRPr="005916DD">
        <w:rPr>
          <w:rStyle w:val="Normal1"/>
        </w:rPr>
        <w:t>For brain sections</w:t>
      </w:r>
      <w:r>
        <w:rPr>
          <w:rStyle w:val="Normal1"/>
        </w:rPr>
        <w:t xml:space="preserve"> containing the SN</w:t>
      </w:r>
      <w:r w:rsidRPr="005916DD">
        <w:rPr>
          <w:rStyle w:val="Normal1"/>
        </w:rPr>
        <w:t xml:space="preserve">, overlapping parts from each section were captured and stitched automatically by AxioVision software to create a mosaic image of the section. According to the Rat Brain Atlas </w:t>
      </w:r>
      <w:r w:rsidR="00122438" w:rsidRPr="005916DD">
        <w:rPr>
          <w:rStyle w:val="Normal1"/>
        </w:rPr>
        <w:fldChar w:fldCharType="begin" w:fldLock="1"/>
      </w:r>
      <w:r w:rsidR="00994410">
        <w:rPr>
          <w:rStyle w:val="Normal1"/>
        </w:rPr>
        <w:instrText>ADDIN CSL_CITATION { "citationItems" : [ { "id" : "ITEM-1", "itemData" : { "ISBN" : "9780125476126", "author" : [ { "dropping-particle" : "", "family" : "Paxinos", "given" : "G.", "non-dropping-particle" : "", "parse-names" : false, "suffix" : "" }, { "dropping-particle" : "", "family" : "Watson", "given" : "C.", "non-dropping-particle" : "", "parse-names" : false, "suffix" : "" } ], "edition" : "6th", "id" : "ITEM-1", "issued" : { "date-parts" : [ [ "2007" ] ] }, "page" : "456", "publisher" : "Academic Press Inc", "title" : "The Rat Brain in Stereotaxic Coordinates", "type" : "book" }, "uris" : [ "http://www.mendeley.com/documents/?uuid=78598ba9-339f-4ec1-97e5-b28e42fe63a7" ] } ], "mendeley" : { "previouslyFormattedCitation" : "(Paxinos and Watson, 2007)" }, "properties" : { "noteIndex" : 0 }, "schema" : "https://github.com/citation-style-language/schema/raw/master/csl-citation.json" }</w:instrText>
      </w:r>
      <w:r w:rsidR="00122438" w:rsidRPr="005916DD">
        <w:rPr>
          <w:rStyle w:val="Normal1"/>
        </w:rPr>
        <w:fldChar w:fldCharType="separate"/>
      </w:r>
      <w:r w:rsidR="007413E0" w:rsidRPr="00660074">
        <w:rPr>
          <w:rStyle w:val="Normal1"/>
          <w:noProof/>
        </w:rPr>
        <w:t>(Paxinos and Watson, 2007)</w:t>
      </w:r>
      <w:r w:rsidR="00122438" w:rsidRPr="005916DD">
        <w:rPr>
          <w:rStyle w:val="Normal1"/>
        </w:rPr>
        <w:fldChar w:fldCharType="end"/>
      </w:r>
      <w:r w:rsidRPr="005916DD">
        <w:rPr>
          <w:rStyle w:val="Normal1"/>
        </w:rPr>
        <w:t xml:space="preserve">, </w:t>
      </w:r>
      <w:r>
        <w:rPr>
          <w:rStyle w:val="Normal1"/>
        </w:rPr>
        <w:t>two hemispheres of the SNpc on each section were</w:t>
      </w:r>
      <w:r w:rsidRPr="005916DD">
        <w:rPr>
          <w:rStyle w:val="Normal1"/>
        </w:rPr>
        <w:t xml:space="preserve"> </w:t>
      </w:r>
      <w:r>
        <w:rPr>
          <w:rStyle w:val="Normal1"/>
        </w:rPr>
        <w:t>identified</w:t>
      </w:r>
      <w:r w:rsidR="00EC2A3E">
        <w:rPr>
          <w:rStyle w:val="Normal1"/>
        </w:rPr>
        <w:t xml:space="preserve"> (</w:t>
      </w:r>
      <w:r w:rsidR="00A861EB">
        <w:rPr>
          <w:rStyle w:val="Normal1"/>
        </w:rPr>
        <w:t>representative cell image is</w:t>
      </w:r>
      <w:r w:rsidR="00EC2A3E">
        <w:rPr>
          <w:rStyle w:val="Normal1"/>
        </w:rPr>
        <w:t xml:space="preserve"> shown</w:t>
      </w:r>
      <w:r w:rsidR="0098379C">
        <w:rPr>
          <w:rStyle w:val="Normal1"/>
        </w:rPr>
        <w:t xml:space="preserve"> in figure 2.4</w:t>
      </w:r>
      <w:r w:rsidR="00EC2A3E">
        <w:rPr>
          <w:rStyle w:val="Normal1"/>
        </w:rPr>
        <w:t>)</w:t>
      </w:r>
      <w:r>
        <w:rPr>
          <w:rStyle w:val="Normal1"/>
        </w:rPr>
        <w:t xml:space="preserve">. Only </w:t>
      </w:r>
      <w:r w:rsidRPr="005916DD">
        <w:rPr>
          <w:rStyle w:val="Normal1"/>
        </w:rPr>
        <w:t xml:space="preserve">TH+ cells within </w:t>
      </w:r>
      <w:r>
        <w:rPr>
          <w:rStyle w:val="Normal1"/>
        </w:rPr>
        <w:t>these regions were counted (using</w:t>
      </w:r>
      <w:r w:rsidRPr="005916DD">
        <w:rPr>
          <w:rStyle w:val="Normal1"/>
        </w:rPr>
        <w:t xml:space="preserve"> ImageJ software</w:t>
      </w:r>
      <w:r>
        <w:rPr>
          <w:rStyle w:val="Normal1"/>
        </w:rPr>
        <w:t>), separately between the left and right hemispheres</w:t>
      </w:r>
      <w:r w:rsidRPr="005916DD">
        <w:rPr>
          <w:rStyle w:val="Normal1"/>
        </w:rPr>
        <w:t xml:space="preserve">. Cell counts from </w:t>
      </w:r>
      <w:r w:rsidR="00EC2A3E">
        <w:rPr>
          <w:rStyle w:val="Normal1"/>
        </w:rPr>
        <w:t>approximately thirty</w:t>
      </w:r>
      <w:r w:rsidR="002C7053">
        <w:rPr>
          <w:rStyle w:val="Normal1"/>
        </w:rPr>
        <w:t xml:space="preserve"> </w:t>
      </w:r>
      <w:r w:rsidRPr="005916DD">
        <w:rPr>
          <w:rStyle w:val="Normal1"/>
        </w:rPr>
        <w:t xml:space="preserve">SNpc-containing </w:t>
      </w:r>
      <w:r w:rsidRPr="005916DD">
        <w:rPr>
          <w:rStyle w:val="Normal1"/>
        </w:rPr>
        <w:lastRenderedPageBreak/>
        <w:t xml:space="preserve">serial sections were </w:t>
      </w:r>
      <w:r>
        <w:rPr>
          <w:rStyle w:val="Normal1"/>
        </w:rPr>
        <w:t xml:space="preserve">subsequently </w:t>
      </w:r>
      <w:r w:rsidR="00A861EB">
        <w:rPr>
          <w:rStyle w:val="Normal1"/>
        </w:rPr>
        <w:t>averaged</w:t>
      </w:r>
      <w:r w:rsidR="00A861EB" w:rsidRPr="005916DD">
        <w:rPr>
          <w:rStyle w:val="Normal1"/>
        </w:rPr>
        <w:t xml:space="preserve"> </w:t>
      </w:r>
      <w:r w:rsidRPr="005916DD">
        <w:rPr>
          <w:rStyle w:val="Normal1"/>
        </w:rPr>
        <w:t xml:space="preserve">to obtain the total TH+ cell </w:t>
      </w:r>
      <w:r w:rsidR="00DB0C88">
        <w:rPr>
          <w:noProof/>
          <w:lang w:eastAsia="en-GB"/>
        </w:rPr>
        <w:pict>
          <v:group id="_x0000_s2617" style="position:absolute;left:0;text-align:left;margin-left:-.6pt;margin-top:93.2pt;width:405.45pt;height:51.75pt;z-index:252019712;mso-position-horizontal-relative:text;mso-position-vertical-relative:text" coordorigin="2256,3900" coordsize="8109,1035">
            <v:group id="Group 1298" o:spid="_x0000_s2553" style="position:absolute;left:2256;top:3900;width:7998;height:459" coordorigin="2316,1953" coordsize="7998,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">
              <v:oval id="Oval 1295" o:spid="_x0000_s2555" style="position:absolute;left:2316;top:1967;width:2719;height:445;rotation:2112882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7gx8IA&#10;AADdAAAADwAAAGRycy9kb3ducmV2LnhtbERPTWvCQBC9F/wPywi91Y2GRomuIkJpaU7GXnobstNN&#10;aHY2Ztck/ffdQsHbPN7n7A6TbcVAvW8cK1guEhDEldMNGwUfl5enDQgfkDW2jknBD3k47GcPO8y1&#10;G/lMQxmMiCHsc1RQh9DlUvqqJot+4TriyH253mKIsDdS9zjGcNvKVZJk0mLDsaHGjk41Vd/lzSq4&#10;FdZ8ep5eE3vE9+LZpFdsU6Ue59NxCyLQFO7if/ebjvPTdQZ/38QT5P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XuDHwgAAAN0AAAAPAAAAAAAAAAAAAAAAAJgCAABkcnMvZG93&#10;bnJldi54bWxQSwUGAAAAAAQABAD1AAAAhwMAAAAA&#10;" filled="f" strokecolor="yellow" strokeweight=".5pt">
                <v:stroke dashstyle="dash"/>
              </v:oval>
              <v:oval id="Oval 1297" o:spid="_x0000_s2554" style="position:absolute;left:7595;top:1953;width:2719;height:436;rotation:-2111164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5jDMQA&#10;AADdAAAADwAAAGRycy9kb3ducmV2LnhtbERPS2vCQBC+F/wPywi96UZbmxKzipiW2ltrevE2ZCcP&#10;zM7G7FbTf+8KQm/z8T0nXQ+mFWfqXWNZwWwagSAurG64UvCTv09eQTiPrLG1TAr+yMF6NXpIMdH2&#10;wt903vtKhBB2CSqove8SKV1Rk0E3tR1x4ErbG/QB9pXUPV5CuGnlPIpepMGGQ0ONHW1rKo77X6Ng&#10;+xXl2SZ7PrR5dfpYZF1cfr7FSj2Oh80ShKfB/4vv7p0O85/iGG7fhBPk6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eYwzEAAAA3QAAAA8AAAAAAAAAAAAAAAAAmAIAAGRycy9k&#10;b3ducmV2LnhtbFBLBQYAAAAABAAEAPUAAACJAwAAAAA=&#10;" filled="f" strokecolor="yellow" strokeweight=".5pt">
                <v:stroke dashstyle="dash"/>
              </v:oval>
            </v:group>
            <v:shape id="_x0000_s2616" type="#_x0000_t32" style="position:absolute;left:9255;top:4935;width:1110;height:0" o:connectortype="straight" strokecolor="white [3212]" strokeweight="3pt"/>
          </v:group>
        </w:pict>
      </w:r>
      <w:r w:rsidRPr="005916DD">
        <w:rPr>
          <w:rStyle w:val="Normal1"/>
        </w:rPr>
        <w:t>number of the SNpc</w:t>
      </w:r>
      <w:r>
        <w:rPr>
          <w:rStyle w:val="Normal1"/>
        </w:rPr>
        <w:t xml:space="preserve"> in the</w:t>
      </w:r>
      <w:r w:rsidRPr="005916DD">
        <w:rPr>
          <w:rStyle w:val="Normal1"/>
        </w:rPr>
        <w:t xml:space="preserve"> corresponding brain hemisphere</w:t>
      </w:r>
      <w:r w:rsidR="00A861EB">
        <w:rPr>
          <w:rStyle w:val="Normal1"/>
        </w:rPr>
        <w:t xml:space="preserve"> per section</w:t>
      </w:r>
      <w:r w:rsidR="007E217D">
        <w:rPr>
          <w:rStyle w:val="Normal1"/>
        </w:rPr>
        <w:t>.</w:t>
      </w:r>
    </w:p>
    <w:p w:rsidR="0098379C" w:rsidRPr="001F4A35" w:rsidRDefault="00BF64A5" w:rsidP="006179E6">
      <w:pPr>
        <w:rPr>
          <w:rStyle w:val="Normal1"/>
          <w:sz w:val="4"/>
        </w:rPr>
      </w:pPr>
      <w:r>
        <w:rPr>
          <w:noProof/>
          <w:sz w:val="4"/>
          <w:lang w:eastAsia="en-GB"/>
        </w:rPr>
        <w:drawing>
          <wp:anchor distT="0" distB="0" distL="114300" distR="114300" simplePos="0" relativeHeight="251906048" behindDoc="1" locked="0" layoutInCell="1" allowOverlap="1">
            <wp:simplePos x="0" y="0"/>
            <wp:positionH relativeFrom="column">
              <wp:posOffset>62865</wp:posOffset>
            </wp:positionH>
            <wp:positionV relativeFrom="paragraph">
              <wp:posOffset>-64770</wp:posOffset>
            </wp:positionV>
            <wp:extent cx="5146675" cy="1127760"/>
            <wp:effectExtent l="19050" t="0" r="0" b="0"/>
            <wp:wrapTight wrapText="bothSides">
              <wp:wrapPolygon edited="0">
                <wp:start x="-80" y="0"/>
                <wp:lineTo x="-80" y="21162"/>
                <wp:lineTo x="21587" y="21162"/>
                <wp:lineTo x="21587" y="0"/>
                <wp:lineTo x="-80" y="0"/>
              </wp:wrapPolygon>
            </wp:wrapTight>
            <wp:docPr id="63" name="Picture 63" descr="D:\SHOSHO\ALL NICE PICS\IN VIVO\SN TH+\6.2 right_p01(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D:\SHOSHO\ALL NICE PICS\IN VIVO\SN TH+\6.2 right_p01(c2).JPG"/>
                    <pic:cNvPicPr>
                      <a:picLocks noChangeAspect="1" noChangeArrowheads="1"/>
                    </pic:cNvPicPr>
                  </pic:nvPicPr>
                  <pic:blipFill>
                    <a:blip r:embed="rId29" cstate="print"/>
                    <a:srcRect/>
                    <a:stretch>
                      <a:fillRect/>
                    </a:stretch>
                  </pic:blipFill>
                  <pic:spPr bwMode="auto">
                    <a:xfrm>
                      <a:off x="0" y="0"/>
                      <a:ext cx="5146675" cy="1127760"/>
                    </a:xfrm>
                    <a:prstGeom prst="rect">
                      <a:avLst/>
                    </a:prstGeom>
                    <a:noFill/>
                    <a:ln w="9525">
                      <a:noFill/>
                      <a:miter lim="800000"/>
                      <a:headEnd/>
                      <a:tailEnd/>
                    </a:ln>
                  </pic:spPr>
                </pic:pic>
              </a:graphicData>
            </a:graphic>
          </wp:anchor>
        </w:drawing>
      </w:r>
    </w:p>
    <w:p w:rsidR="00854C3A" w:rsidRPr="00BF64A5" w:rsidRDefault="00BF64A5" w:rsidP="00BF64A5">
      <w:pPr>
        <w:pStyle w:val="Caption"/>
        <w:spacing w:line="360" w:lineRule="auto"/>
        <w:jc w:val="both"/>
        <w:rPr>
          <w:rFonts w:ascii="Century Gothic" w:hAnsi="Century Gothic"/>
          <w:b w:val="0"/>
        </w:rPr>
      </w:pPr>
      <w:bookmarkStart w:id="734" w:name="_Toc370679020"/>
      <w:bookmarkStart w:id="735" w:name="_Toc329874928"/>
      <w:bookmarkStart w:id="736" w:name="_Toc341038830"/>
      <w:r w:rsidRPr="00BF64A5">
        <w:rPr>
          <w:rFonts w:ascii="Century Gothic" w:hAnsi="Century Gothic"/>
        </w:rPr>
        <w:t>Figure 2.</w:t>
      </w:r>
      <w:r w:rsidR="00122438" w:rsidRPr="00BF64A5">
        <w:rPr>
          <w:rFonts w:ascii="Century Gothic" w:hAnsi="Century Gothic"/>
        </w:rPr>
        <w:fldChar w:fldCharType="begin"/>
      </w:r>
      <w:r w:rsidRPr="00BF64A5">
        <w:rPr>
          <w:rFonts w:ascii="Century Gothic" w:hAnsi="Century Gothic"/>
        </w:rPr>
        <w:instrText xml:space="preserve"> SEQ Figure_2. \* ARABIC </w:instrText>
      </w:r>
      <w:r w:rsidR="00122438" w:rsidRPr="00BF64A5">
        <w:rPr>
          <w:rFonts w:ascii="Century Gothic" w:hAnsi="Century Gothic"/>
        </w:rPr>
        <w:fldChar w:fldCharType="separate"/>
      </w:r>
      <w:r w:rsidRPr="00BF64A5">
        <w:rPr>
          <w:rFonts w:ascii="Century Gothic" w:hAnsi="Century Gothic"/>
          <w:noProof/>
        </w:rPr>
        <w:t>5</w:t>
      </w:r>
      <w:r w:rsidR="00122438" w:rsidRPr="00BF64A5">
        <w:rPr>
          <w:rFonts w:ascii="Century Gothic" w:hAnsi="Century Gothic"/>
        </w:rPr>
        <w:fldChar w:fldCharType="end"/>
      </w:r>
      <w:r w:rsidRPr="00BF64A5">
        <w:rPr>
          <w:rFonts w:ascii="Century Gothic" w:hAnsi="Century Gothic"/>
        </w:rPr>
        <w:t xml:space="preserve">: </w:t>
      </w:r>
      <w:r w:rsidR="00854C3A" w:rsidRPr="00BF64A5">
        <w:rPr>
          <w:rFonts w:ascii="Century Gothic" w:hAnsi="Century Gothic"/>
        </w:rPr>
        <w:t xml:space="preserve">Identifying the SNpc within a nigral brain section. </w:t>
      </w:r>
      <w:r w:rsidR="00854C3A" w:rsidRPr="00BF64A5">
        <w:rPr>
          <w:rFonts w:ascii="Century Gothic" w:hAnsi="Century Gothic"/>
          <w:b w:val="0"/>
        </w:rPr>
        <w:t>A representative image of a rat brain section containing the SN is shown. Using the Rat Brain Atlas (Paxinos and Watson, 2007), two SNpc hemispheres are determined and highlighted in yellow. Cells were sta</w:t>
      </w:r>
      <w:r w:rsidR="002E5848">
        <w:rPr>
          <w:rFonts w:ascii="Century Gothic" w:hAnsi="Century Gothic"/>
          <w:b w:val="0"/>
        </w:rPr>
        <w:t>ined red with anti-TH antibody. S</w:t>
      </w:r>
      <w:r w:rsidR="00854C3A" w:rsidRPr="00BF64A5">
        <w:rPr>
          <w:rFonts w:ascii="Century Gothic" w:hAnsi="Century Gothic"/>
          <w:b w:val="0"/>
        </w:rPr>
        <w:t>cale bar = 500 µm.</w:t>
      </w:r>
      <w:bookmarkEnd w:id="734"/>
    </w:p>
    <w:p w:rsidR="001F4A35" w:rsidRPr="00854C3A" w:rsidRDefault="001F4A35" w:rsidP="006179E6">
      <w:pPr>
        <w:pStyle w:val="Heading2"/>
        <w:rPr>
          <w:kern w:val="0"/>
          <w:sz w:val="4"/>
        </w:rPr>
      </w:pPr>
    </w:p>
    <w:p w:rsidR="006179E6" w:rsidRPr="003D306D" w:rsidRDefault="006179E6" w:rsidP="006179E6">
      <w:pPr>
        <w:pStyle w:val="Heading2"/>
        <w:rPr>
          <w:kern w:val="0"/>
        </w:rPr>
      </w:pPr>
      <w:bookmarkStart w:id="737" w:name="_Toc370678350"/>
      <w:r w:rsidRPr="003D306D">
        <w:rPr>
          <w:kern w:val="0"/>
        </w:rPr>
        <w:t>2.8.3. Measurement of eGFP intensity</w:t>
      </w:r>
      <w:bookmarkEnd w:id="735"/>
      <w:bookmarkEnd w:id="736"/>
      <w:bookmarkEnd w:id="737"/>
    </w:p>
    <w:p w:rsidR="006179E6" w:rsidRPr="005916DD" w:rsidRDefault="006179E6" w:rsidP="006179E6">
      <w:pPr>
        <w:rPr>
          <w:rStyle w:val="Normal1"/>
        </w:rPr>
      </w:pPr>
      <w:r w:rsidRPr="005916DD">
        <w:rPr>
          <w:rStyle w:val="Normal1"/>
        </w:rPr>
        <w:t xml:space="preserve">For cultured cells, 9 fields/well of 24-well plates were selected </w:t>
      </w:r>
      <w:r>
        <w:rPr>
          <w:rStyle w:val="Normal1"/>
        </w:rPr>
        <w:t>and e</w:t>
      </w:r>
      <w:r w:rsidRPr="005916DD">
        <w:rPr>
          <w:rStyle w:val="Normal1"/>
        </w:rPr>
        <w:t>ach field was individually captured</w:t>
      </w:r>
      <w:r>
        <w:rPr>
          <w:rStyle w:val="Normal1"/>
        </w:rPr>
        <w:t xml:space="preserve"> as described in section 2.8.2 above</w:t>
      </w:r>
      <w:r w:rsidRPr="005916DD">
        <w:rPr>
          <w:rStyle w:val="Normal1"/>
        </w:rPr>
        <w:t xml:space="preserve">. The intensity of </w:t>
      </w:r>
      <w:r>
        <w:rPr>
          <w:rStyle w:val="Normal1"/>
        </w:rPr>
        <w:t>eGFP</w:t>
      </w:r>
      <w:r w:rsidRPr="005916DD">
        <w:rPr>
          <w:rStyle w:val="Normal1"/>
        </w:rPr>
        <w:t xml:space="preserve"> in each field was scored </w:t>
      </w:r>
      <w:r>
        <w:rPr>
          <w:rStyle w:val="Normal1"/>
        </w:rPr>
        <w:t>by</w:t>
      </w:r>
      <w:r w:rsidRPr="005916DD">
        <w:rPr>
          <w:rStyle w:val="Normal1"/>
        </w:rPr>
        <w:t xml:space="preserve"> AxioVision software. An average of intensity from 9 fields was </w:t>
      </w:r>
      <w:r>
        <w:rPr>
          <w:rStyle w:val="Normal1"/>
        </w:rPr>
        <w:t xml:space="preserve">then </w:t>
      </w:r>
      <w:r w:rsidRPr="005916DD">
        <w:rPr>
          <w:rStyle w:val="Normal1"/>
        </w:rPr>
        <w:t>taken and expressed as arbitrary units (a.u</w:t>
      </w:r>
      <w:r>
        <w:rPr>
          <w:rStyle w:val="Normal1"/>
        </w:rPr>
        <w:t>.</w:t>
      </w:r>
      <w:r w:rsidRPr="005916DD">
        <w:rPr>
          <w:rStyle w:val="Normal1"/>
        </w:rPr>
        <w:t>)/µm</w:t>
      </w:r>
      <w:r w:rsidRPr="005916DD">
        <w:rPr>
          <w:rStyle w:val="Normal1"/>
          <w:vertAlign w:val="superscript"/>
        </w:rPr>
        <w:t>2</w:t>
      </w:r>
      <w:r w:rsidRPr="005916DD">
        <w:rPr>
          <w:rStyle w:val="Normal1"/>
        </w:rPr>
        <w:t>.</w:t>
      </w:r>
    </w:p>
    <w:p w:rsidR="006179E6" w:rsidRPr="003D306D" w:rsidRDefault="006179E6" w:rsidP="006179E6">
      <w:pPr>
        <w:rPr>
          <w:rStyle w:val="Normal1"/>
          <w:szCs w:val="23"/>
        </w:rPr>
      </w:pPr>
      <w:r w:rsidRPr="005916DD">
        <w:rPr>
          <w:rStyle w:val="Normal1"/>
        </w:rPr>
        <w:t xml:space="preserve">For </w:t>
      </w:r>
      <w:r>
        <w:rPr>
          <w:rStyle w:val="Normal1"/>
        </w:rPr>
        <w:t xml:space="preserve">brain </w:t>
      </w:r>
      <w:r w:rsidRPr="005916DD">
        <w:rPr>
          <w:rStyle w:val="Normal1"/>
        </w:rPr>
        <w:t>sections</w:t>
      </w:r>
      <w:r>
        <w:rPr>
          <w:rStyle w:val="Normal1"/>
        </w:rPr>
        <w:t xml:space="preserve"> containing the striatum</w:t>
      </w:r>
      <w:r w:rsidRPr="005916DD">
        <w:rPr>
          <w:rStyle w:val="Normal1"/>
        </w:rPr>
        <w:t xml:space="preserve">, </w:t>
      </w:r>
      <w:r>
        <w:rPr>
          <w:rStyle w:val="Normal1"/>
        </w:rPr>
        <w:t>following</w:t>
      </w:r>
      <w:r w:rsidRPr="005916DD">
        <w:rPr>
          <w:rStyle w:val="Normal1"/>
        </w:rPr>
        <w:t xml:space="preserve"> image capturi</w:t>
      </w:r>
      <w:r>
        <w:rPr>
          <w:rStyle w:val="Normal1"/>
        </w:rPr>
        <w:t>ng</w:t>
      </w:r>
      <w:r w:rsidRPr="005916DD">
        <w:rPr>
          <w:rStyle w:val="Normal1"/>
        </w:rPr>
        <w:t xml:space="preserve"> the area of the striatum on each section was identified according to the Rat Brain Atlas </w:t>
      </w:r>
      <w:r w:rsidR="00122438" w:rsidRPr="005916DD">
        <w:rPr>
          <w:rStyle w:val="Normal1"/>
        </w:rPr>
        <w:fldChar w:fldCharType="begin" w:fldLock="1"/>
      </w:r>
      <w:r w:rsidR="00994410">
        <w:rPr>
          <w:rStyle w:val="Normal1"/>
        </w:rPr>
        <w:instrText>ADDIN CSL_CITATION { "citationItems" : [ { "id" : "ITEM-1", "itemData" : { "ISBN" : "9780125476126", "author" : [ { "dropping-particle" : "", "family" : "Paxinos", "given" : "G.", "non-dropping-particle" : "", "parse-names" : false, "suffix" : "" }, { "dropping-particle" : "", "family" : "Watson", "given" : "C.", "non-dropping-particle" : "", "parse-names" : false, "suffix" : "" } ], "edition" : "6th", "id" : "ITEM-1", "issued" : { "date-parts" : [ [ "2007" ] ] }, "page" : "456", "publisher" : "Academic Press Inc", "title" : "The Rat Brain in Stereotaxic Coordinates", "type" : "book" }, "uris" : [ "http://www.mendeley.com/documents/?uuid=78598ba9-339f-4ec1-97e5-b28e42fe63a7" ] } ], "mendeley" : { "previouslyFormattedCitation" : "(Paxinos and Watson, 2007)" }, "properties" : { "noteIndex" : 0 }, "schema" : "https://github.com/citation-style-language/schema/raw/master/csl-citation.json" }</w:instrText>
      </w:r>
      <w:r w:rsidR="00122438" w:rsidRPr="005916DD">
        <w:rPr>
          <w:rStyle w:val="Normal1"/>
        </w:rPr>
        <w:fldChar w:fldCharType="separate"/>
      </w:r>
      <w:r w:rsidR="007413E0" w:rsidRPr="00660074">
        <w:rPr>
          <w:rStyle w:val="Normal1"/>
          <w:noProof/>
        </w:rPr>
        <w:t>(Paxinos and Watson, 2007)</w:t>
      </w:r>
      <w:r w:rsidR="00122438" w:rsidRPr="005916DD">
        <w:rPr>
          <w:rStyle w:val="Normal1"/>
        </w:rPr>
        <w:fldChar w:fldCharType="end"/>
      </w:r>
      <w:r w:rsidRPr="005916DD">
        <w:rPr>
          <w:rStyle w:val="Normal1"/>
        </w:rPr>
        <w:t xml:space="preserve">. The intensity </w:t>
      </w:r>
      <w:r>
        <w:rPr>
          <w:rStyle w:val="Normal1"/>
        </w:rPr>
        <w:t xml:space="preserve">of eGFP </w:t>
      </w:r>
      <w:r w:rsidRPr="005916DD">
        <w:rPr>
          <w:rStyle w:val="Normal1"/>
        </w:rPr>
        <w:t>within this area was quantified by AxioVision software</w:t>
      </w:r>
      <w:r>
        <w:rPr>
          <w:rStyle w:val="Normal1"/>
        </w:rPr>
        <w:t>,</w:t>
      </w:r>
      <w:r w:rsidRPr="005916DD">
        <w:rPr>
          <w:rStyle w:val="Normal1"/>
        </w:rPr>
        <w:t xml:space="preserve"> divided by the area </w:t>
      </w:r>
      <w:r>
        <w:rPr>
          <w:rStyle w:val="Normal1"/>
        </w:rPr>
        <w:t>and</w:t>
      </w:r>
      <w:r w:rsidRPr="005916DD">
        <w:rPr>
          <w:rStyle w:val="Normal1"/>
        </w:rPr>
        <w:t xml:space="preserve"> expressed as a.u</w:t>
      </w:r>
      <w:r>
        <w:rPr>
          <w:rStyle w:val="Normal1"/>
        </w:rPr>
        <w:t>.</w:t>
      </w:r>
      <w:r w:rsidRPr="005916DD">
        <w:rPr>
          <w:rStyle w:val="Normal1"/>
        </w:rPr>
        <w:t>/µm</w:t>
      </w:r>
      <w:r w:rsidRPr="005916DD">
        <w:rPr>
          <w:rStyle w:val="Normal1"/>
          <w:vertAlign w:val="superscript"/>
        </w:rPr>
        <w:t>2</w:t>
      </w:r>
      <w:r w:rsidRPr="005916DD">
        <w:rPr>
          <w:rStyle w:val="Normal1"/>
        </w:rPr>
        <w:t xml:space="preserve">. The values for approximately 60 striatal sections from each brain were </w:t>
      </w:r>
      <w:r>
        <w:rPr>
          <w:rStyle w:val="Normal1"/>
        </w:rPr>
        <w:t xml:space="preserve">then </w:t>
      </w:r>
      <w:r w:rsidRPr="005916DD">
        <w:rPr>
          <w:rStyle w:val="Normal1"/>
        </w:rPr>
        <w:t>averaged to obtain the value for the corresponding brain</w:t>
      </w:r>
      <w:r w:rsidRPr="003D306D">
        <w:rPr>
          <w:rStyle w:val="Normal1"/>
          <w:szCs w:val="23"/>
        </w:rPr>
        <w:t>.</w:t>
      </w:r>
    </w:p>
    <w:p w:rsidR="00854C3A" w:rsidRDefault="00854C3A">
      <w:pPr>
        <w:spacing w:before="0" w:beforeAutospacing="0" w:after="200" w:afterAutospacing="0" w:line="276" w:lineRule="auto"/>
        <w:jc w:val="left"/>
        <w:rPr>
          <w:rFonts w:eastAsiaTheme="majorEastAsia" w:cstheme="majorBidi"/>
          <w:b/>
          <w:bCs/>
          <w:szCs w:val="32"/>
        </w:rPr>
      </w:pPr>
      <w:bookmarkStart w:id="738" w:name="_Toc329874929"/>
      <w:bookmarkStart w:id="739" w:name="_Toc341038831"/>
      <w:r>
        <w:br w:type="page"/>
      </w:r>
    </w:p>
    <w:p w:rsidR="006179E6" w:rsidRPr="003D306D" w:rsidRDefault="006179E6" w:rsidP="006179E6">
      <w:pPr>
        <w:pStyle w:val="Heading1"/>
        <w:rPr>
          <w:kern w:val="0"/>
        </w:rPr>
      </w:pPr>
      <w:bookmarkStart w:id="740" w:name="_Toc370678351"/>
      <w:r w:rsidRPr="003D306D">
        <w:rPr>
          <w:kern w:val="0"/>
        </w:rPr>
        <w:lastRenderedPageBreak/>
        <w:t xml:space="preserve">2.9. </w:t>
      </w:r>
      <w:r w:rsidRPr="003D306D">
        <w:rPr>
          <w:i/>
          <w:kern w:val="0"/>
        </w:rPr>
        <w:t>In vivo</w:t>
      </w:r>
      <w:r w:rsidRPr="003D306D">
        <w:rPr>
          <w:kern w:val="0"/>
        </w:rPr>
        <w:t xml:space="preserve"> experiments</w:t>
      </w:r>
      <w:bookmarkEnd w:id="738"/>
      <w:bookmarkEnd w:id="739"/>
      <w:bookmarkEnd w:id="740"/>
    </w:p>
    <w:p w:rsidR="006179E6" w:rsidRPr="003D306D" w:rsidRDefault="006179E6" w:rsidP="006179E6">
      <w:pPr>
        <w:pStyle w:val="Heading2"/>
        <w:rPr>
          <w:kern w:val="0"/>
        </w:rPr>
      </w:pPr>
      <w:bookmarkStart w:id="741" w:name="_Toc329874930"/>
      <w:bookmarkStart w:id="742" w:name="_Toc341038832"/>
      <w:bookmarkStart w:id="743" w:name="_Toc370678352"/>
      <w:r w:rsidRPr="003D306D">
        <w:rPr>
          <w:kern w:val="0"/>
        </w:rPr>
        <w:t>2.9.1. Animals and design of experiments</w:t>
      </w:r>
      <w:bookmarkEnd w:id="741"/>
      <w:bookmarkEnd w:id="742"/>
      <w:bookmarkEnd w:id="743"/>
    </w:p>
    <w:p w:rsidR="006179E6" w:rsidRDefault="006179E6" w:rsidP="006179E6">
      <w:pPr>
        <w:rPr>
          <w:rStyle w:val="Normal1"/>
        </w:rPr>
      </w:pPr>
      <w:r w:rsidRPr="005916DD">
        <w:rPr>
          <w:rStyle w:val="Normal1"/>
        </w:rPr>
        <w:t>All animal experiments were performed in accordance with the UK Animals (Scientific Procedures) Act, 1986</w:t>
      </w:r>
      <w:r w:rsidR="00440F34">
        <w:rPr>
          <w:rStyle w:val="Normal1"/>
        </w:rPr>
        <w:t>; project licence number 70/7050</w:t>
      </w:r>
      <w:r w:rsidRPr="005916DD">
        <w:rPr>
          <w:rStyle w:val="Normal1"/>
        </w:rPr>
        <w:t xml:space="preserve">. </w:t>
      </w:r>
      <w:r>
        <w:rPr>
          <w:rStyle w:val="Normal1"/>
        </w:rPr>
        <w:t>Sixty-five</w:t>
      </w:r>
      <w:r w:rsidRPr="005916DD">
        <w:rPr>
          <w:rStyle w:val="Normal1"/>
        </w:rPr>
        <w:t xml:space="preserve"> male Sprague-Dawley rats (Charles River, UK) weighing 250-300 g at the </w:t>
      </w:r>
      <w:r>
        <w:rPr>
          <w:rStyle w:val="Normal1"/>
        </w:rPr>
        <w:t>beginning</w:t>
      </w:r>
      <w:r w:rsidRPr="005916DD">
        <w:rPr>
          <w:rStyle w:val="Normal1"/>
        </w:rPr>
        <w:t xml:space="preserve"> of the study were housed 2-3 rats/cage. Animals were maintained in a standard 12-hour light/dark cycle with free access to food and water. The animals were split randomly into groups for 3 different experimental purposes. Details of these as below:</w:t>
      </w:r>
    </w:p>
    <w:tbl>
      <w:tblPr>
        <w:tblW w:w="82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551"/>
        <w:gridCol w:w="3119"/>
      </w:tblGrid>
      <w:tr w:rsidR="006179E6" w:rsidRPr="005916DD" w:rsidTr="006179E6">
        <w:trPr>
          <w:trHeight w:val="561"/>
        </w:trPr>
        <w:tc>
          <w:tcPr>
            <w:tcW w:w="8222" w:type="dxa"/>
            <w:gridSpan w:val="3"/>
            <w:shd w:val="clear" w:color="auto" w:fill="BEEAFE"/>
            <w:vAlign w:val="center"/>
          </w:tcPr>
          <w:p w:rsidR="006179E6" w:rsidRPr="005916DD" w:rsidRDefault="006179E6" w:rsidP="006179E6">
            <w:pPr>
              <w:spacing w:before="120" w:beforeAutospacing="0" w:line="360" w:lineRule="auto"/>
              <w:jc w:val="center"/>
              <w:rPr>
                <w:rStyle w:val="Normal1"/>
                <w:b/>
              </w:rPr>
            </w:pPr>
            <w:r w:rsidRPr="005916DD">
              <w:rPr>
                <w:rStyle w:val="Normal1"/>
              </w:rPr>
              <w:br w:type="page"/>
            </w:r>
            <w:r w:rsidRPr="005916DD">
              <w:rPr>
                <w:rStyle w:val="Normal1"/>
                <w:b/>
              </w:rPr>
              <w:t>Groups of animal</w:t>
            </w:r>
          </w:p>
        </w:tc>
      </w:tr>
      <w:tr w:rsidR="006179E6" w:rsidRPr="005916DD" w:rsidTr="006179E6">
        <w:trPr>
          <w:trHeight w:val="561"/>
        </w:trPr>
        <w:tc>
          <w:tcPr>
            <w:tcW w:w="2552" w:type="dxa"/>
            <w:shd w:val="clear" w:color="auto" w:fill="FFDDFF"/>
            <w:vAlign w:val="center"/>
          </w:tcPr>
          <w:p w:rsidR="006179E6" w:rsidRPr="005916DD" w:rsidRDefault="006179E6" w:rsidP="006179E6">
            <w:pPr>
              <w:spacing w:before="120" w:beforeAutospacing="0" w:line="360" w:lineRule="auto"/>
              <w:jc w:val="left"/>
              <w:rPr>
                <w:rStyle w:val="Normal1"/>
                <w:b/>
              </w:rPr>
            </w:pPr>
            <w:r w:rsidRPr="005916DD">
              <w:rPr>
                <w:rStyle w:val="Normal1"/>
                <w:b/>
              </w:rPr>
              <w:t xml:space="preserve">eGFP experiment </w:t>
            </w:r>
            <w:r w:rsidRPr="005916DD">
              <w:rPr>
                <w:rStyle w:val="Normal1"/>
                <w:b/>
              </w:rPr>
              <w:br/>
              <w:t>(</w:t>
            </w:r>
            <w:r w:rsidRPr="005916DD">
              <w:rPr>
                <w:rStyle w:val="Normal1"/>
                <w:b/>
                <w:i/>
              </w:rPr>
              <w:t>n</w:t>
            </w:r>
            <w:r w:rsidRPr="005916DD">
              <w:rPr>
                <w:rStyle w:val="Normal1"/>
                <w:b/>
              </w:rPr>
              <w:t xml:space="preserve"> = 5 per group)</w:t>
            </w:r>
          </w:p>
        </w:tc>
        <w:tc>
          <w:tcPr>
            <w:tcW w:w="2551" w:type="dxa"/>
            <w:shd w:val="clear" w:color="auto" w:fill="FFC5FF"/>
            <w:vAlign w:val="center"/>
          </w:tcPr>
          <w:p w:rsidR="006179E6" w:rsidRPr="005916DD" w:rsidRDefault="006179E6" w:rsidP="006179E6">
            <w:pPr>
              <w:spacing w:before="120" w:beforeAutospacing="0" w:line="360" w:lineRule="auto"/>
              <w:jc w:val="left"/>
              <w:rPr>
                <w:rStyle w:val="Normal1"/>
                <w:b/>
              </w:rPr>
            </w:pPr>
            <w:r w:rsidRPr="005916DD">
              <w:rPr>
                <w:rStyle w:val="Normal1"/>
                <w:b/>
              </w:rPr>
              <w:t xml:space="preserve">IGF-1 experiment </w:t>
            </w:r>
            <w:r w:rsidRPr="005916DD">
              <w:rPr>
                <w:rStyle w:val="Normal1"/>
                <w:b/>
              </w:rPr>
              <w:br/>
              <w:t>(</w:t>
            </w:r>
            <w:r w:rsidRPr="005916DD">
              <w:rPr>
                <w:rStyle w:val="Normal1"/>
                <w:b/>
                <w:i/>
              </w:rPr>
              <w:t>n</w:t>
            </w:r>
            <w:r w:rsidRPr="005916DD">
              <w:rPr>
                <w:rStyle w:val="Normal1"/>
                <w:b/>
              </w:rPr>
              <w:t xml:space="preserve"> = 5 per group)</w:t>
            </w:r>
          </w:p>
        </w:tc>
        <w:tc>
          <w:tcPr>
            <w:tcW w:w="3119" w:type="dxa"/>
            <w:shd w:val="clear" w:color="auto" w:fill="FFAFFF"/>
            <w:vAlign w:val="center"/>
          </w:tcPr>
          <w:p w:rsidR="006179E6" w:rsidRPr="005916DD" w:rsidRDefault="006179E6" w:rsidP="006179E6">
            <w:pPr>
              <w:spacing w:before="120" w:beforeAutospacing="0" w:line="360" w:lineRule="auto"/>
              <w:jc w:val="left"/>
              <w:rPr>
                <w:rStyle w:val="Normal1"/>
                <w:b/>
              </w:rPr>
            </w:pPr>
            <w:r w:rsidRPr="005916DD">
              <w:rPr>
                <w:rStyle w:val="Normal1"/>
                <w:b/>
              </w:rPr>
              <w:t xml:space="preserve">GDNF experiment </w:t>
            </w:r>
            <w:r w:rsidRPr="005916DD">
              <w:rPr>
                <w:rStyle w:val="Normal1"/>
                <w:b/>
              </w:rPr>
              <w:br/>
              <w:t>(</w:t>
            </w:r>
            <w:r w:rsidRPr="005916DD">
              <w:rPr>
                <w:rStyle w:val="Normal1"/>
                <w:b/>
                <w:i/>
              </w:rPr>
              <w:t>n</w:t>
            </w:r>
            <w:r w:rsidRPr="005916DD">
              <w:rPr>
                <w:rStyle w:val="Normal1"/>
                <w:b/>
              </w:rPr>
              <w:t xml:space="preserve"> = 10 per group)</w:t>
            </w:r>
          </w:p>
        </w:tc>
      </w:tr>
      <w:tr w:rsidR="006179E6" w:rsidRPr="005916DD" w:rsidTr="006179E6">
        <w:trPr>
          <w:trHeight w:val="561"/>
        </w:trPr>
        <w:tc>
          <w:tcPr>
            <w:tcW w:w="2552" w:type="dxa"/>
            <w:shd w:val="clear" w:color="auto" w:fill="FFDDFF"/>
            <w:vAlign w:val="center"/>
          </w:tcPr>
          <w:p w:rsidR="006179E6" w:rsidRPr="000977CF" w:rsidRDefault="006179E6" w:rsidP="006179E6">
            <w:pPr>
              <w:spacing w:before="120" w:beforeAutospacing="0" w:line="360" w:lineRule="auto"/>
              <w:rPr>
                <w:rStyle w:val="Normal1"/>
              </w:rPr>
            </w:pPr>
            <w:r w:rsidRPr="000977CF">
              <w:rPr>
                <w:rStyle w:val="Normal1"/>
              </w:rPr>
              <w:t>GFAPp-eGFP (IPLVs)</w:t>
            </w:r>
          </w:p>
        </w:tc>
        <w:tc>
          <w:tcPr>
            <w:tcW w:w="2551" w:type="dxa"/>
            <w:shd w:val="clear" w:color="auto" w:fill="FFC5FF"/>
            <w:vAlign w:val="center"/>
          </w:tcPr>
          <w:p w:rsidR="006179E6" w:rsidRPr="000977CF" w:rsidRDefault="006179E6" w:rsidP="006179E6">
            <w:pPr>
              <w:spacing w:before="120" w:beforeAutospacing="0" w:line="360" w:lineRule="auto"/>
              <w:rPr>
                <w:rStyle w:val="Normal1"/>
              </w:rPr>
            </w:pPr>
            <w:r w:rsidRPr="000977CF">
              <w:rPr>
                <w:rStyle w:val="Normal1"/>
              </w:rPr>
              <w:t>CMVp-I</w:t>
            </w:r>
            <w:r>
              <w:rPr>
                <w:rStyle w:val="Normal1"/>
              </w:rPr>
              <w:t>gf</w:t>
            </w:r>
            <w:r w:rsidRPr="000977CF">
              <w:rPr>
                <w:rStyle w:val="Normal1"/>
              </w:rPr>
              <w:t>-1 (IPLVs)</w:t>
            </w:r>
          </w:p>
        </w:tc>
        <w:tc>
          <w:tcPr>
            <w:tcW w:w="3119" w:type="dxa"/>
            <w:shd w:val="clear" w:color="auto" w:fill="FFAFFF"/>
            <w:vAlign w:val="center"/>
          </w:tcPr>
          <w:p w:rsidR="006179E6" w:rsidRPr="000977CF" w:rsidRDefault="006179E6" w:rsidP="006179E6">
            <w:pPr>
              <w:spacing w:before="120" w:beforeAutospacing="0" w:line="360" w:lineRule="auto"/>
              <w:rPr>
                <w:rStyle w:val="Normal1"/>
              </w:rPr>
            </w:pPr>
            <w:r w:rsidRPr="000977CF">
              <w:rPr>
                <w:rStyle w:val="Normal1"/>
              </w:rPr>
              <w:t>GFAPp-</w:t>
            </w:r>
            <w:r>
              <w:rPr>
                <w:rStyle w:val="Normal1"/>
              </w:rPr>
              <w:t>h</w:t>
            </w:r>
            <w:r w:rsidRPr="000977CF">
              <w:rPr>
                <w:rStyle w:val="Normal1"/>
              </w:rPr>
              <w:t>GDNF (IPLVs)</w:t>
            </w:r>
          </w:p>
        </w:tc>
      </w:tr>
      <w:tr w:rsidR="006179E6" w:rsidRPr="005916DD" w:rsidTr="006179E6">
        <w:trPr>
          <w:trHeight w:val="561"/>
        </w:trPr>
        <w:tc>
          <w:tcPr>
            <w:tcW w:w="2552" w:type="dxa"/>
            <w:shd w:val="clear" w:color="auto" w:fill="FFDDFF"/>
            <w:vAlign w:val="center"/>
          </w:tcPr>
          <w:p w:rsidR="006179E6" w:rsidRPr="000977CF" w:rsidRDefault="006179E6" w:rsidP="006179E6">
            <w:pPr>
              <w:spacing w:before="120" w:beforeAutospacing="0" w:line="360" w:lineRule="auto"/>
              <w:rPr>
                <w:rStyle w:val="Normal1"/>
              </w:rPr>
            </w:pPr>
            <w:r w:rsidRPr="000977CF">
              <w:rPr>
                <w:rStyle w:val="Normal1"/>
              </w:rPr>
              <w:t>GFAPp-eGFP (IDLVs)</w:t>
            </w:r>
          </w:p>
        </w:tc>
        <w:tc>
          <w:tcPr>
            <w:tcW w:w="2551" w:type="dxa"/>
            <w:shd w:val="clear" w:color="auto" w:fill="FFC5FF"/>
            <w:vAlign w:val="center"/>
          </w:tcPr>
          <w:p w:rsidR="006179E6" w:rsidRPr="000977CF" w:rsidRDefault="006179E6" w:rsidP="006179E6">
            <w:pPr>
              <w:spacing w:before="120" w:beforeAutospacing="0" w:line="360" w:lineRule="auto"/>
              <w:rPr>
                <w:rStyle w:val="Normal1"/>
              </w:rPr>
            </w:pPr>
            <w:r w:rsidRPr="000977CF">
              <w:rPr>
                <w:rStyle w:val="Normal1"/>
              </w:rPr>
              <w:t>CMVp-</w:t>
            </w:r>
            <w:r>
              <w:rPr>
                <w:rStyle w:val="Normal1"/>
              </w:rPr>
              <w:t>Igf</w:t>
            </w:r>
            <w:r w:rsidRPr="000977CF">
              <w:rPr>
                <w:rStyle w:val="Normal1"/>
              </w:rPr>
              <w:t>-1 (IDLVs)</w:t>
            </w:r>
          </w:p>
        </w:tc>
        <w:tc>
          <w:tcPr>
            <w:tcW w:w="3119" w:type="dxa"/>
            <w:shd w:val="clear" w:color="auto" w:fill="FFAFFF"/>
            <w:vAlign w:val="center"/>
          </w:tcPr>
          <w:p w:rsidR="006179E6" w:rsidRPr="000977CF" w:rsidRDefault="006179E6" w:rsidP="006179E6">
            <w:pPr>
              <w:spacing w:before="120" w:beforeAutospacing="0" w:line="360" w:lineRule="auto"/>
              <w:rPr>
                <w:rStyle w:val="Normal1"/>
              </w:rPr>
            </w:pPr>
            <w:r w:rsidRPr="000977CF">
              <w:rPr>
                <w:rStyle w:val="Normal1"/>
              </w:rPr>
              <w:t>GFAPp-</w:t>
            </w:r>
            <w:r>
              <w:rPr>
                <w:rStyle w:val="Normal1"/>
              </w:rPr>
              <w:t>h</w:t>
            </w:r>
            <w:r w:rsidRPr="000977CF">
              <w:rPr>
                <w:rStyle w:val="Normal1"/>
              </w:rPr>
              <w:t>GDNF (IDLVs)</w:t>
            </w:r>
          </w:p>
        </w:tc>
      </w:tr>
      <w:tr w:rsidR="006179E6" w:rsidRPr="005916DD" w:rsidTr="006179E6">
        <w:trPr>
          <w:trHeight w:val="561"/>
        </w:trPr>
        <w:tc>
          <w:tcPr>
            <w:tcW w:w="2552" w:type="dxa"/>
            <w:shd w:val="clear" w:color="auto" w:fill="FFDDFF"/>
            <w:vAlign w:val="center"/>
          </w:tcPr>
          <w:p w:rsidR="006179E6" w:rsidRPr="000977CF" w:rsidRDefault="006179E6" w:rsidP="006179E6">
            <w:pPr>
              <w:spacing w:before="120" w:beforeAutospacing="0" w:line="360" w:lineRule="auto"/>
              <w:rPr>
                <w:rStyle w:val="Normal1"/>
              </w:rPr>
            </w:pPr>
            <w:r w:rsidRPr="000977CF">
              <w:rPr>
                <w:rStyle w:val="Normal1"/>
              </w:rPr>
              <w:t>SYNp-eGFP (IPLVs)</w:t>
            </w:r>
          </w:p>
        </w:tc>
        <w:tc>
          <w:tcPr>
            <w:tcW w:w="2551" w:type="dxa"/>
            <w:shd w:val="clear" w:color="auto" w:fill="FFC5FF"/>
            <w:vAlign w:val="center"/>
          </w:tcPr>
          <w:p w:rsidR="006179E6" w:rsidRPr="000977CF" w:rsidRDefault="006179E6" w:rsidP="006179E6">
            <w:pPr>
              <w:spacing w:before="120" w:beforeAutospacing="0" w:line="360" w:lineRule="auto"/>
              <w:rPr>
                <w:rStyle w:val="Normal1"/>
              </w:rPr>
            </w:pPr>
            <w:r w:rsidRPr="000977CF">
              <w:rPr>
                <w:rStyle w:val="Normal1"/>
              </w:rPr>
              <w:t>SYNp-</w:t>
            </w:r>
            <w:r>
              <w:rPr>
                <w:rStyle w:val="Normal1"/>
              </w:rPr>
              <w:t>Igf</w:t>
            </w:r>
            <w:r w:rsidRPr="000977CF">
              <w:rPr>
                <w:rStyle w:val="Normal1"/>
              </w:rPr>
              <w:t>-1 (IPLVs)</w:t>
            </w:r>
          </w:p>
        </w:tc>
        <w:tc>
          <w:tcPr>
            <w:tcW w:w="3119" w:type="dxa"/>
            <w:shd w:val="clear" w:color="auto" w:fill="FFAFFF"/>
            <w:vAlign w:val="center"/>
          </w:tcPr>
          <w:p w:rsidR="006179E6" w:rsidRPr="00975979" w:rsidRDefault="006179E6" w:rsidP="006179E6">
            <w:pPr>
              <w:spacing w:before="120" w:beforeAutospacing="0" w:line="360" w:lineRule="auto"/>
              <w:rPr>
                <w:rStyle w:val="Normal1"/>
              </w:rPr>
            </w:pPr>
            <w:r>
              <w:rPr>
                <w:rStyle w:val="Normal1"/>
              </w:rPr>
              <w:t>GFAPp/SYNp</w:t>
            </w:r>
            <w:r w:rsidRPr="000977CF">
              <w:rPr>
                <w:rStyle w:val="Normal1"/>
              </w:rPr>
              <w:t>-eGFP</w:t>
            </w:r>
            <w:r>
              <w:rPr>
                <w:rStyle w:val="Normal1"/>
              </w:rPr>
              <w:t xml:space="preserve"> (IPLVs) </w:t>
            </w:r>
          </w:p>
        </w:tc>
      </w:tr>
      <w:tr w:rsidR="006179E6" w:rsidRPr="005916DD" w:rsidTr="006179E6">
        <w:trPr>
          <w:trHeight w:val="561"/>
        </w:trPr>
        <w:tc>
          <w:tcPr>
            <w:tcW w:w="2552" w:type="dxa"/>
            <w:shd w:val="clear" w:color="auto" w:fill="FFDDFF"/>
            <w:vAlign w:val="center"/>
          </w:tcPr>
          <w:p w:rsidR="006179E6" w:rsidRPr="000977CF" w:rsidRDefault="006179E6" w:rsidP="006179E6">
            <w:pPr>
              <w:spacing w:before="120" w:beforeAutospacing="0" w:line="360" w:lineRule="auto"/>
              <w:rPr>
                <w:rStyle w:val="Normal1"/>
              </w:rPr>
            </w:pPr>
            <w:r w:rsidRPr="000977CF">
              <w:rPr>
                <w:rStyle w:val="Normal1"/>
              </w:rPr>
              <w:t>SYNp-eGFP (IDLVs)</w:t>
            </w:r>
          </w:p>
        </w:tc>
        <w:tc>
          <w:tcPr>
            <w:tcW w:w="2551" w:type="dxa"/>
            <w:shd w:val="clear" w:color="auto" w:fill="FFC5FF"/>
            <w:vAlign w:val="center"/>
          </w:tcPr>
          <w:p w:rsidR="006179E6" w:rsidRPr="000977CF" w:rsidRDefault="006179E6" w:rsidP="006179E6">
            <w:pPr>
              <w:spacing w:before="120" w:beforeAutospacing="0" w:line="360" w:lineRule="auto"/>
              <w:rPr>
                <w:rStyle w:val="Normal1"/>
              </w:rPr>
            </w:pPr>
            <w:r w:rsidRPr="000977CF">
              <w:rPr>
                <w:rStyle w:val="Normal1"/>
              </w:rPr>
              <w:t>SYNp-</w:t>
            </w:r>
            <w:r>
              <w:rPr>
                <w:rStyle w:val="Normal1"/>
              </w:rPr>
              <w:t>Igf</w:t>
            </w:r>
            <w:r w:rsidRPr="000977CF">
              <w:rPr>
                <w:rStyle w:val="Normal1"/>
              </w:rPr>
              <w:t>-1 (IDLVs)</w:t>
            </w:r>
          </w:p>
        </w:tc>
        <w:tc>
          <w:tcPr>
            <w:tcW w:w="3119" w:type="dxa"/>
            <w:shd w:val="clear" w:color="auto" w:fill="FFAFFF"/>
            <w:vAlign w:val="center"/>
          </w:tcPr>
          <w:p w:rsidR="006179E6" w:rsidRPr="000977CF" w:rsidRDefault="006179E6" w:rsidP="006179E6">
            <w:pPr>
              <w:spacing w:before="120" w:beforeAutospacing="0" w:line="360" w:lineRule="auto"/>
              <w:rPr>
                <w:rStyle w:val="Normal1"/>
              </w:rPr>
            </w:pPr>
            <w:r>
              <w:rPr>
                <w:rStyle w:val="Normal1"/>
              </w:rPr>
              <w:t>GFAPp/SYNp-</w:t>
            </w:r>
            <w:r w:rsidRPr="000977CF">
              <w:rPr>
                <w:rStyle w:val="Normal1"/>
              </w:rPr>
              <w:t>eGFP</w:t>
            </w:r>
            <w:r>
              <w:rPr>
                <w:rStyle w:val="Normal1"/>
              </w:rPr>
              <w:t xml:space="preserve"> (IDLVs) </w:t>
            </w:r>
          </w:p>
        </w:tc>
      </w:tr>
      <w:tr w:rsidR="006179E6" w:rsidRPr="005916DD" w:rsidTr="006179E6">
        <w:trPr>
          <w:trHeight w:val="561"/>
        </w:trPr>
        <w:tc>
          <w:tcPr>
            <w:tcW w:w="2552" w:type="dxa"/>
            <w:shd w:val="clear" w:color="auto" w:fill="FFDDFF"/>
            <w:vAlign w:val="center"/>
          </w:tcPr>
          <w:p w:rsidR="006179E6" w:rsidRPr="000977CF" w:rsidRDefault="006179E6" w:rsidP="006179E6">
            <w:pPr>
              <w:spacing w:before="120" w:beforeAutospacing="0" w:line="360" w:lineRule="auto"/>
              <w:rPr>
                <w:rStyle w:val="Normal1"/>
                <w:b/>
              </w:rPr>
            </w:pPr>
          </w:p>
        </w:tc>
        <w:tc>
          <w:tcPr>
            <w:tcW w:w="2551" w:type="dxa"/>
            <w:shd w:val="clear" w:color="auto" w:fill="FFC5FF"/>
            <w:vAlign w:val="center"/>
          </w:tcPr>
          <w:p w:rsidR="006179E6" w:rsidRPr="000977CF" w:rsidRDefault="006179E6" w:rsidP="006179E6">
            <w:pPr>
              <w:spacing w:before="120" w:beforeAutospacing="0" w:line="360" w:lineRule="auto"/>
              <w:rPr>
                <w:rStyle w:val="Normal1"/>
              </w:rPr>
            </w:pPr>
            <w:r w:rsidRPr="000977CF">
              <w:rPr>
                <w:rStyle w:val="Normal1"/>
              </w:rPr>
              <w:t>Mock (saline)</w:t>
            </w:r>
          </w:p>
        </w:tc>
        <w:tc>
          <w:tcPr>
            <w:tcW w:w="3119" w:type="dxa"/>
            <w:shd w:val="clear" w:color="auto" w:fill="FFAFFF"/>
            <w:vAlign w:val="center"/>
          </w:tcPr>
          <w:p w:rsidR="006179E6" w:rsidRPr="000977CF" w:rsidRDefault="006179E6" w:rsidP="006179E6">
            <w:pPr>
              <w:spacing w:before="120" w:beforeAutospacing="0" w:line="360" w:lineRule="auto"/>
              <w:rPr>
                <w:rStyle w:val="Normal1"/>
              </w:rPr>
            </w:pPr>
          </w:p>
        </w:tc>
      </w:tr>
    </w:tbl>
    <w:p w:rsidR="006179E6" w:rsidRPr="005916DD" w:rsidRDefault="006179E6" w:rsidP="006179E6">
      <w:pPr>
        <w:pStyle w:val="Heading2"/>
        <w:rPr>
          <w:kern w:val="0"/>
          <w:sz w:val="7"/>
        </w:rPr>
      </w:pPr>
      <w:bookmarkStart w:id="744" w:name="_Toc329874931"/>
      <w:bookmarkStart w:id="745" w:name="_Toc341038833"/>
    </w:p>
    <w:p w:rsidR="006179E6" w:rsidRPr="003D306D" w:rsidRDefault="006179E6" w:rsidP="006179E6">
      <w:pPr>
        <w:pStyle w:val="Heading2"/>
        <w:rPr>
          <w:kern w:val="0"/>
        </w:rPr>
      </w:pPr>
      <w:bookmarkStart w:id="746" w:name="_Toc370678353"/>
      <w:r w:rsidRPr="003D306D">
        <w:rPr>
          <w:kern w:val="0"/>
        </w:rPr>
        <w:t xml:space="preserve">2.9.2. </w:t>
      </w:r>
      <w:bookmarkEnd w:id="744"/>
      <w:r>
        <w:rPr>
          <w:kern w:val="0"/>
        </w:rPr>
        <w:t>Intras</w:t>
      </w:r>
      <w:r w:rsidRPr="003D306D">
        <w:rPr>
          <w:kern w:val="0"/>
        </w:rPr>
        <w:t xml:space="preserve">triatal injection of </w:t>
      </w:r>
      <w:bookmarkEnd w:id="745"/>
      <w:r w:rsidRPr="003D306D">
        <w:rPr>
          <w:kern w:val="0"/>
        </w:rPr>
        <w:t>LVs</w:t>
      </w:r>
      <w:bookmarkEnd w:id="746"/>
    </w:p>
    <w:p w:rsidR="006179E6" w:rsidRPr="005916DD" w:rsidRDefault="006179E6" w:rsidP="006179E6">
      <w:pPr>
        <w:rPr>
          <w:rStyle w:val="Normal1"/>
        </w:rPr>
      </w:pPr>
      <w:r>
        <w:rPr>
          <w:rStyle w:val="Normal1"/>
        </w:rPr>
        <w:t>Animals were</w:t>
      </w:r>
      <w:r w:rsidRPr="005916DD">
        <w:rPr>
          <w:rStyle w:val="Normal1"/>
        </w:rPr>
        <w:t xml:space="preserve"> anaesthetized with isoflurane (5% in 100% O</w:t>
      </w:r>
      <w:r w:rsidRPr="005916DD">
        <w:rPr>
          <w:rStyle w:val="Normal1"/>
          <w:vertAlign w:val="subscript"/>
        </w:rPr>
        <w:t>2</w:t>
      </w:r>
      <w:r>
        <w:rPr>
          <w:rStyle w:val="Normal1"/>
        </w:rPr>
        <w:t xml:space="preserve"> for induction and 3</w:t>
      </w:r>
      <w:r w:rsidRPr="005916DD">
        <w:rPr>
          <w:rStyle w:val="Normal1"/>
        </w:rPr>
        <w:t>% in 100% O</w:t>
      </w:r>
      <w:r w:rsidRPr="005916DD">
        <w:rPr>
          <w:rStyle w:val="Normal1"/>
          <w:vertAlign w:val="subscript"/>
        </w:rPr>
        <w:t>2</w:t>
      </w:r>
      <w:r w:rsidRPr="005916DD">
        <w:rPr>
          <w:rStyle w:val="Normal1"/>
        </w:rPr>
        <w:t xml:space="preserve"> for maintenance) and placed on a stereota</w:t>
      </w:r>
      <w:r w:rsidR="00440F34">
        <w:rPr>
          <w:rStyle w:val="Normal1"/>
        </w:rPr>
        <w:t>x</w:t>
      </w:r>
      <w:r w:rsidRPr="005916DD">
        <w:rPr>
          <w:rStyle w:val="Normal1"/>
        </w:rPr>
        <w:t>ic frame (World Precision Instrument, UK)</w:t>
      </w:r>
      <w:r w:rsidR="00261D11">
        <w:rPr>
          <w:rStyle w:val="Normal1"/>
        </w:rPr>
        <w:t>, onto a heating pad,</w:t>
      </w:r>
      <w:r w:rsidRPr="005916DD">
        <w:rPr>
          <w:rStyle w:val="Normal1"/>
        </w:rPr>
        <w:t xml:space="preserve"> with the nose bar set at 3.3 mm below the horizontal. An incision was made into the skin overlying the skull and two burr-holes were made into the </w:t>
      </w:r>
      <w:r w:rsidR="00440F34">
        <w:rPr>
          <w:rStyle w:val="Normal1"/>
        </w:rPr>
        <w:t xml:space="preserve">skull above the </w:t>
      </w:r>
      <w:r w:rsidRPr="005916DD">
        <w:rPr>
          <w:rStyle w:val="Normal1"/>
        </w:rPr>
        <w:t xml:space="preserve">right striatum by an </w:t>
      </w:r>
      <w:r w:rsidRPr="005916DD">
        <w:rPr>
          <w:rStyle w:val="Normal1"/>
        </w:rPr>
        <w:lastRenderedPageBreak/>
        <w:t xml:space="preserve">Ideal Micro-drill (Harvard Apparatus, UK). All injections were </w:t>
      </w:r>
      <w:r>
        <w:rPr>
          <w:rStyle w:val="Normal1"/>
        </w:rPr>
        <w:t>performed</w:t>
      </w:r>
      <w:r w:rsidRPr="005916DD">
        <w:rPr>
          <w:rStyle w:val="Normal1"/>
        </w:rPr>
        <w:t xml:space="preserve"> </w:t>
      </w:r>
      <w:r>
        <w:rPr>
          <w:rStyle w:val="Normal1"/>
        </w:rPr>
        <w:t>with</w:t>
      </w:r>
      <w:r w:rsidRPr="005916DD">
        <w:rPr>
          <w:rStyle w:val="Normal1"/>
        </w:rPr>
        <w:t xml:space="preserve"> a 25 µl Hamilton syringe </w:t>
      </w:r>
      <w:r>
        <w:rPr>
          <w:rStyle w:val="Normal1"/>
        </w:rPr>
        <w:t>and</w:t>
      </w:r>
      <w:r w:rsidRPr="005916DD">
        <w:rPr>
          <w:rStyle w:val="Normal1"/>
        </w:rPr>
        <w:t xml:space="preserve"> a compatible stainless steel </w:t>
      </w:r>
      <w:r>
        <w:rPr>
          <w:rStyle w:val="Normal1"/>
        </w:rPr>
        <w:t xml:space="preserve">33G </w:t>
      </w:r>
      <w:r w:rsidRPr="005916DD">
        <w:rPr>
          <w:rStyle w:val="Normal1"/>
        </w:rPr>
        <w:t>needle at a speed of 0.5 µl/minute</w:t>
      </w:r>
      <w:r w:rsidR="0076659C">
        <w:rPr>
          <w:rStyle w:val="Normal1"/>
        </w:rPr>
        <w:t>, which was maintained by an UltraMicroPump III (</w:t>
      </w:r>
      <w:r w:rsidR="0076659C" w:rsidRPr="005916DD">
        <w:rPr>
          <w:rStyle w:val="Normal1"/>
        </w:rPr>
        <w:t>World Precision Instrument, UK</w:t>
      </w:r>
      <w:r w:rsidR="0076659C">
        <w:rPr>
          <w:rStyle w:val="Normal1"/>
        </w:rPr>
        <w:t>)</w:t>
      </w:r>
      <w:r w:rsidRPr="005916DD">
        <w:rPr>
          <w:rStyle w:val="Normal1"/>
        </w:rPr>
        <w:t>. Prior to use, the needle and syringe were sterilized by 70% ethanol, washed in ddH</w:t>
      </w:r>
      <w:r w:rsidRPr="005916DD">
        <w:rPr>
          <w:rStyle w:val="Normal1"/>
          <w:vertAlign w:val="subscript"/>
        </w:rPr>
        <w:t>2</w:t>
      </w:r>
      <w:r>
        <w:rPr>
          <w:rStyle w:val="Normal1"/>
        </w:rPr>
        <w:t xml:space="preserve">O, </w:t>
      </w:r>
      <w:r w:rsidR="00E101B5">
        <w:rPr>
          <w:rStyle w:val="Normal1"/>
        </w:rPr>
        <w:t>and</w:t>
      </w:r>
      <w:r>
        <w:rPr>
          <w:rStyle w:val="Normal1"/>
        </w:rPr>
        <w:t xml:space="preserve"> primed with viral vector</w:t>
      </w:r>
      <w:r w:rsidRPr="005916DD">
        <w:rPr>
          <w:rStyle w:val="Normal1"/>
        </w:rPr>
        <w:t xml:space="preserve"> to p</w:t>
      </w:r>
      <w:r>
        <w:rPr>
          <w:rStyle w:val="Normal1"/>
        </w:rPr>
        <w:t>revent adsorption of the vector</w:t>
      </w:r>
      <w:r w:rsidRPr="005916DD">
        <w:rPr>
          <w:rStyle w:val="Normal1"/>
        </w:rPr>
        <w:t xml:space="preserve"> during dosing. </w:t>
      </w:r>
      <w:r>
        <w:rPr>
          <w:rStyle w:val="Normal1"/>
        </w:rPr>
        <w:t>Equivalent vector titres (</w:t>
      </w:r>
      <w:r w:rsidRPr="005916DD">
        <w:rPr>
          <w:rStyle w:val="Normal1"/>
        </w:rPr>
        <w:t>5 µl/hole</w:t>
      </w:r>
      <w:r>
        <w:rPr>
          <w:rStyle w:val="Normal1"/>
        </w:rPr>
        <w:t>)</w:t>
      </w:r>
      <w:r w:rsidRPr="005916DD">
        <w:rPr>
          <w:rStyle w:val="Normal1"/>
        </w:rPr>
        <w:t xml:space="preserve"> </w:t>
      </w:r>
      <w:r>
        <w:rPr>
          <w:rStyle w:val="Normal1"/>
        </w:rPr>
        <w:t>were</w:t>
      </w:r>
      <w:r w:rsidRPr="005916DD">
        <w:rPr>
          <w:rStyle w:val="Normal1"/>
        </w:rPr>
        <w:t xml:space="preserve"> injected following stereota</w:t>
      </w:r>
      <w:r w:rsidR="00440F34">
        <w:rPr>
          <w:rStyle w:val="Normal1"/>
        </w:rPr>
        <w:t>x</w:t>
      </w:r>
      <w:r w:rsidRPr="005916DD">
        <w:rPr>
          <w:rStyle w:val="Normal1"/>
        </w:rPr>
        <w:t xml:space="preserve">tic coordinates: (1) AP: +1.8 mm, ML: -2.5 mm relative to bregma and DV: -5.0 mm relative to dura; (2) AP: 0.0 mm, ML: -3.5 mm relative to bregma and DV: -5.0 mm relative to dura. The needle was left in the place for 3 minutes before being retracted. </w:t>
      </w:r>
      <w:r>
        <w:rPr>
          <w:rStyle w:val="Normal1"/>
        </w:rPr>
        <w:t xml:space="preserve">During injection, the animal was rehydrated by subcutaneous injection of 10 ml/kg Aqupharm solution (Animalcare, UK), which contains 0.18% sodium chloride and 4% glucose. </w:t>
      </w:r>
      <w:r w:rsidRPr="005916DD">
        <w:rPr>
          <w:rStyle w:val="Normal1"/>
        </w:rPr>
        <w:t>After infusion, the scalp was closed with abso</w:t>
      </w:r>
      <w:bookmarkStart w:id="747" w:name="_Toc329874932"/>
      <w:r>
        <w:rPr>
          <w:rStyle w:val="Normal1"/>
        </w:rPr>
        <w:t>rbable sutures (Vetsuture, France).</w:t>
      </w:r>
      <w:r w:rsidRPr="005916DD">
        <w:rPr>
          <w:rStyle w:val="Normal1"/>
        </w:rPr>
        <w:t xml:space="preserve"> </w:t>
      </w:r>
      <w:r>
        <w:rPr>
          <w:rStyle w:val="Normal1"/>
        </w:rPr>
        <w:t>The animal was</w:t>
      </w:r>
      <w:r w:rsidRPr="005916DD">
        <w:rPr>
          <w:rStyle w:val="Normal1"/>
        </w:rPr>
        <w:t xml:space="preserve"> </w:t>
      </w:r>
      <w:r>
        <w:rPr>
          <w:rStyle w:val="Normal1"/>
        </w:rPr>
        <w:t>transferr</w:t>
      </w:r>
      <w:r w:rsidRPr="005916DD">
        <w:rPr>
          <w:rStyle w:val="Normal1"/>
        </w:rPr>
        <w:t>ed</w:t>
      </w:r>
      <w:r>
        <w:rPr>
          <w:rStyle w:val="Normal1"/>
        </w:rPr>
        <w:t xml:space="preserve"> into a clean cage pre-warmed by an underneath heat</w:t>
      </w:r>
      <w:r w:rsidR="00261D11">
        <w:rPr>
          <w:rStyle w:val="Normal1"/>
        </w:rPr>
        <w:t>ing</w:t>
      </w:r>
      <w:r>
        <w:rPr>
          <w:rStyle w:val="Normal1"/>
        </w:rPr>
        <w:t xml:space="preserve"> pad.</w:t>
      </w:r>
      <w:r w:rsidRPr="005916DD">
        <w:rPr>
          <w:rStyle w:val="Normal1"/>
        </w:rPr>
        <w:t xml:space="preserve"> </w:t>
      </w:r>
      <w:r>
        <w:rPr>
          <w:rStyle w:val="Normal1"/>
        </w:rPr>
        <w:t>Animals were only returned to their room when they regained consciousness and showed normal behaviour</w:t>
      </w:r>
      <w:r w:rsidR="005D1C77">
        <w:rPr>
          <w:rStyle w:val="Normal1"/>
        </w:rPr>
        <w:t>, which normally occurred within one hour post-surgery.</w:t>
      </w:r>
    </w:p>
    <w:p w:rsidR="006179E6" w:rsidRPr="003D306D" w:rsidRDefault="006179E6" w:rsidP="006179E6">
      <w:pPr>
        <w:pStyle w:val="Heading2"/>
        <w:rPr>
          <w:kern w:val="0"/>
        </w:rPr>
      </w:pPr>
      <w:bookmarkStart w:id="748" w:name="_Toc370678354"/>
      <w:r w:rsidRPr="003D306D">
        <w:rPr>
          <w:kern w:val="0"/>
        </w:rPr>
        <w:t>2.9.3. Unilateral 6-OHDA lesioning</w:t>
      </w:r>
      <w:bookmarkStart w:id="749" w:name="_Toc329874933"/>
      <w:bookmarkStart w:id="750" w:name="_Toc329643140"/>
      <w:bookmarkStart w:id="751" w:name="_Toc329644669"/>
      <w:bookmarkStart w:id="752" w:name="_Toc329645305"/>
      <w:bookmarkStart w:id="753" w:name="_Toc329686473"/>
      <w:bookmarkStart w:id="754" w:name="_Toc328937058"/>
      <w:bookmarkEnd w:id="747"/>
      <w:bookmarkEnd w:id="748"/>
    </w:p>
    <w:p w:rsidR="006179E6" w:rsidRPr="005916DD" w:rsidRDefault="006179E6" w:rsidP="006179E6">
      <w:pPr>
        <w:rPr>
          <w:rStyle w:val="Normal1"/>
        </w:rPr>
      </w:pPr>
      <w:r>
        <w:rPr>
          <w:rStyle w:val="Normal1"/>
        </w:rPr>
        <w:t>6-OHDA lesioning was carried out two weeks post-vector transduction.</w:t>
      </w:r>
      <w:r w:rsidRPr="005916DD">
        <w:rPr>
          <w:rStyle w:val="Normal1"/>
        </w:rPr>
        <w:t xml:space="preserve"> </w:t>
      </w:r>
      <w:r>
        <w:rPr>
          <w:rStyle w:val="Normal1"/>
        </w:rPr>
        <w:t xml:space="preserve">Thirty-minutes prior to the infusion, </w:t>
      </w:r>
      <w:r w:rsidRPr="005916DD">
        <w:rPr>
          <w:rStyle w:val="Normal1"/>
        </w:rPr>
        <w:t>animals were injected with a combined solution of pargyline (5 mg/kg, i.p) and desipramine (25 mg/kg, i.p)</w:t>
      </w:r>
      <w:r>
        <w:rPr>
          <w:rStyle w:val="Normal1"/>
        </w:rPr>
        <w:t xml:space="preserve"> to increase the bioavailability and specificity of 6-OHDA for dopaminergic neurons</w:t>
      </w:r>
      <w:r w:rsidRPr="005916DD">
        <w:rPr>
          <w:rStyle w:val="Normal1"/>
        </w:rPr>
        <w:t xml:space="preserve">. </w:t>
      </w:r>
      <w:r>
        <w:rPr>
          <w:rStyle w:val="Normal1"/>
        </w:rPr>
        <w:t xml:space="preserve">6-OHDA was </w:t>
      </w:r>
      <w:r w:rsidRPr="005916DD">
        <w:rPr>
          <w:rStyle w:val="Normal1"/>
        </w:rPr>
        <w:t>dissolved in a solution containing 0.9</w:t>
      </w:r>
      <w:r>
        <w:rPr>
          <w:rStyle w:val="Normal1"/>
        </w:rPr>
        <w:t xml:space="preserve">% </w:t>
      </w:r>
      <w:r w:rsidRPr="005916DD">
        <w:rPr>
          <w:rStyle w:val="Normal1"/>
        </w:rPr>
        <w:t>sterile saline and 0.02% ascorbic acid</w:t>
      </w:r>
      <w:r w:rsidR="00E82D9B">
        <w:rPr>
          <w:rStyle w:val="Normal1"/>
        </w:rPr>
        <w:t xml:space="preserve"> (used within a day)</w:t>
      </w:r>
      <w:r>
        <w:rPr>
          <w:rStyle w:val="Normal1"/>
        </w:rPr>
        <w:t>. Under isoflurane anaesthesia</w:t>
      </w:r>
      <w:r w:rsidRPr="005916DD">
        <w:rPr>
          <w:rStyle w:val="Normal1"/>
        </w:rPr>
        <w:t xml:space="preserve">, </w:t>
      </w:r>
      <w:r>
        <w:rPr>
          <w:rStyle w:val="Normal1"/>
        </w:rPr>
        <w:t xml:space="preserve">animals received </w:t>
      </w:r>
      <w:r w:rsidRPr="005916DD">
        <w:rPr>
          <w:rStyle w:val="Normal1"/>
        </w:rPr>
        <w:t>6-OHDA into the same positions of vector administration</w:t>
      </w:r>
      <w:r>
        <w:rPr>
          <w:rStyle w:val="Normal1"/>
        </w:rPr>
        <w:t>,</w:t>
      </w:r>
      <w:r w:rsidRPr="005916DD">
        <w:rPr>
          <w:rStyle w:val="Normal1"/>
        </w:rPr>
        <w:t xml:space="preserve"> with 2 µl/site</w:t>
      </w:r>
      <w:bookmarkEnd w:id="749"/>
      <w:r>
        <w:rPr>
          <w:rStyle w:val="Normal1"/>
        </w:rPr>
        <w:t>, 2.5 µg/µl</w:t>
      </w:r>
      <w:bookmarkEnd w:id="750"/>
      <w:bookmarkEnd w:id="751"/>
      <w:bookmarkEnd w:id="752"/>
      <w:bookmarkEnd w:id="753"/>
      <w:r>
        <w:rPr>
          <w:rStyle w:val="Normal1"/>
        </w:rPr>
        <w:t>.</w:t>
      </w:r>
      <w:r w:rsidR="00261D11">
        <w:rPr>
          <w:rStyle w:val="Normal1"/>
        </w:rPr>
        <w:t xml:space="preserve"> </w:t>
      </w:r>
      <w:r w:rsidR="00CC3DDB">
        <w:rPr>
          <w:rStyle w:val="Normal1"/>
        </w:rPr>
        <w:lastRenderedPageBreak/>
        <w:t>A</w:t>
      </w:r>
      <w:r w:rsidR="00261D11">
        <w:rPr>
          <w:rStyle w:val="Normal1"/>
        </w:rPr>
        <w:t xml:space="preserve">nimals were looked after </w:t>
      </w:r>
      <w:r w:rsidR="00CC3DDB">
        <w:rPr>
          <w:rStyle w:val="Normal1"/>
        </w:rPr>
        <w:t>during and after surgery as d</w:t>
      </w:r>
      <w:r w:rsidR="00261D11">
        <w:rPr>
          <w:rStyle w:val="Normal1"/>
        </w:rPr>
        <w:t xml:space="preserve">escribed in section 2.9.2. </w:t>
      </w:r>
    </w:p>
    <w:p w:rsidR="006179E6" w:rsidRPr="003D306D" w:rsidRDefault="006179E6" w:rsidP="006179E6">
      <w:pPr>
        <w:pStyle w:val="Heading2"/>
        <w:rPr>
          <w:kern w:val="0"/>
        </w:rPr>
      </w:pPr>
      <w:bookmarkStart w:id="755" w:name="_Toc329874934"/>
      <w:bookmarkStart w:id="756" w:name="_Toc341038834"/>
      <w:bookmarkStart w:id="757" w:name="_Toc370678355"/>
      <w:r w:rsidRPr="003D306D">
        <w:rPr>
          <w:kern w:val="0"/>
        </w:rPr>
        <w:t>2.9.4. Drug-induced rotational test</w:t>
      </w:r>
      <w:bookmarkEnd w:id="754"/>
      <w:r w:rsidRPr="003D306D">
        <w:rPr>
          <w:kern w:val="0"/>
        </w:rPr>
        <w:t>s and analysis</w:t>
      </w:r>
      <w:bookmarkEnd w:id="755"/>
      <w:r w:rsidRPr="003D306D">
        <w:rPr>
          <w:kern w:val="0"/>
        </w:rPr>
        <w:t xml:space="preserve"> of animal behaviour</w:t>
      </w:r>
      <w:bookmarkEnd w:id="756"/>
      <w:bookmarkEnd w:id="757"/>
    </w:p>
    <w:p w:rsidR="006179E6" w:rsidRPr="00946BE1" w:rsidRDefault="006179E6" w:rsidP="006179E6">
      <w:pPr>
        <w:rPr>
          <w:rStyle w:val="Normal1"/>
        </w:rPr>
      </w:pPr>
      <w:r>
        <w:rPr>
          <w:rStyle w:val="Normal1"/>
        </w:rPr>
        <w:t>The animal behaviour</w:t>
      </w:r>
      <w:r w:rsidRPr="005916DD">
        <w:rPr>
          <w:rStyle w:val="Normal1"/>
        </w:rPr>
        <w:t xml:space="preserve"> </w:t>
      </w:r>
      <w:r>
        <w:rPr>
          <w:rStyle w:val="Normal1"/>
        </w:rPr>
        <w:t>was</w:t>
      </w:r>
      <w:r w:rsidRPr="005916DD">
        <w:rPr>
          <w:rStyle w:val="Normal1"/>
        </w:rPr>
        <w:t xml:space="preserve"> tested by either amphetamine- or apomorphine-induced </w:t>
      </w:r>
      <w:r>
        <w:rPr>
          <w:rStyle w:val="Normal1"/>
        </w:rPr>
        <w:t>rotations</w:t>
      </w:r>
      <w:r w:rsidRPr="005916DD">
        <w:rPr>
          <w:rStyle w:val="Normal1"/>
        </w:rPr>
        <w:t xml:space="preserve">. </w:t>
      </w:r>
      <w:r>
        <w:rPr>
          <w:rStyle w:val="Normal1"/>
        </w:rPr>
        <w:t>Amphetamine or apomorphine was</w:t>
      </w:r>
      <w:r w:rsidRPr="005916DD">
        <w:rPr>
          <w:rStyle w:val="Normal1"/>
        </w:rPr>
        <w:t xml:space="preserve"> dissolved in ddH</w:t>
      </w:r>
      <w:r w:rsidRPr="005916DD">
        <w:rPr>
          <w:rStyle w:val="Normal1"/>
          <w:vertAlign w:val="subscript"/>
        </w:rPr>
        <w:t>2</w:t>
      </w:r>
      <w:r>
        <w:rPr>
          <w:rStyle w:val="Normal1"/>
        </w:rPr>
        <w:t xml:space="preserve">O and injected intraperitoneally into the </w:t>
      </w:r>
      <w:r w:rsidRPr="00946BE1">
        <w:rPr>
          <w:rStyle w:val="Normal1"/>
        </w:rPr>
        <w:t>animals. In IGF-1 experiment</w:t>
      </w:r>
      <w:r w:rsidR="0074320B" w:rsidRPr="00946BE1">
        <w:rPr>
          <w:rStyle w:val="Normal1"/>
        </w:rPr>
        <w:t>s</w:t>
      </w:r>
      <w:r w:rsidRPr="00946BE1">
        <w:rPr>
          <w:rStyle w:val="Normal1"/>
        </w:rPr>
        <w:t xml:space="preserve">, rotational tests were started from week 1 after 6-OHDA lesioning and repeated weekly for 4 times. Amphetamine-induced rotational tests were performed followed by apomorphine administration 3 days apart. In eGFP and GDNF experiments, animal behaviour was tested from week 3 post 6-OHDA lesioning. Rotational movements were induced by amphetamine followed by apomorphine one week apart. These tests were performed once per month for a period of 4 months. </w:t>
      </w:r>
    </w:p>
    <w:p w:rsidR="006179E6" w:rsidRPr="005916DD" w:rsidRDefault="006179E6" w:rsidP="006179E6">
      <w:pPr>
        <w:rPr>
          <w:rStyle w:val="Normal1"/>
        </w:rPr>
      </w:pPr>
      <w:r>
        <w:rPr>
          <w:rStyle w:val="Normal1"/>
        </w:rPr>
        <w:t>Each rat was acclimatized in a separate 4</w:t>
      </w:r>
      <w:r w:rsidRPr="005916DD">
        <w:rPr>
          <w:rStyle w:val="Normal1"/>
        </w:rPr>
        <w:t xml:space="preserve">0 cm diameter </w:t>
      </w:r>
      <w:r>
        <w:rPr>
          <w:rStyle w:val="Normal1"/>
        </w:rPr>
        <w:t xml:space="preserve">hemispherical </w:t>
      </w:r>
      <w:r w:rsidRPr="005916DD">
        <w:rPr>
          <w:rStyle w:val="Normal1"/>
        </w:rPr>
        <w:t xml:space="preserve">bowl and natural behaviours were recorded </w:t>
      </w:r>
      <w:r>
        <w:rPr>
          <w:rStyle w:val="Normal1"/>
        </w:rPr>
        <w:t>for</w:t>
      </w:r>
      <w:r w:rsidR="00CD7EF4">
        <w:rPr>
          <w:rStyle w:val="Normal1"/>
        </w:rPr>
        <w:t xml:space="preserve"> 30 minutes. </w:t>
      </w:r>
      <w:r>
        <w:rPr>
          <w:rStyle w:val="Normal1"/>
        </w:rPr>
        <w:t xml:space="preserve">Animals were then </w:t>
      </w:r>
      <w:r w:rsidRPr="005916DD">
        <w:rPr>
          <w:rStyle w:val="Normal1"/>
        </w:rPr>
        <w:t xml:space="preserve">injected with either 5 mg/kg of amphetamine or 1 mg/kg of apomorphine to induce rotational movement. </w:t>
      </w:r>
      <w:r w:rsidR="00CD7EF4">
        <w:rPr>
          <w:rStyle w:val="Normal1"/>
        </w:rPr>
        <w:t>Net rotational asymmetry</w:t>
      </w:r>
      <w:r w:rsidR="00D76693">
        <w:rPr>
          <w:rStyle w:val="Normal1"/>
        </w:rPr>
        <w:t xml:space="preserve"> </w:t>
      </w:r>
      <w:r>
        <w:rPr>
          <w:rStyle w:val="Normal1"/>
        </w:rPr>
        <w:t>w</w:t>
      </w:r>
      <w:r w:rsidR="00D76693">
        <w:rPr>
          <w:rStyle w:val="Normal1"/>
        </w:rPr>
        <w:t>as</w:t>
      </w:r>
      <w:r>
        <w:rPr>
          <w:rStyle w:val="Normal1"/>
        </w:rPr>
        <w:t xml:space="preserve"> </w:t>
      </w:r>
      <w:r w:rsidR="00CD7EF4">
        <w:rPr>
          <w:rStyle w:val="Normal1"/>
        </w:rPr>
        <w:t xml:space="preserve">scored </w:t>
      </w:r>
      <w:r>
        <w:rPr>
          <w:rStyle w:val="Normal1"/>
        </w:rPr>
        <w:t>manually</w:t>
      </w:r>
      <w:r w:rsidR="00CD7EF4">
        <w:rPr>
          <w:rStyle w:val="Normal1"/>
        </w:rPr>
        <w:t xml:space="preserve"> as full body turns</w:t>
      </w:r>
      <w:r w:rsidRPr="005916DD">
        <w:rPr>
          <w:rStyle w:val="Normal1"/>
        </w:rPr>
        <w:t xml:space="preserve">, with contralateral and ipsilateral rotations </w:t>
      </w:r>
      <w:r>
        <w:rPr>
          <w:rStyle w:val="Normal1"/>
        </w:rPr>
        <w:t xml:space="preserve">being </w:t>
      </w:r>
      <w:r w:rsidRPr="005916DD">
        <w:rPr>
          <w:rStyle w:val="Normal1"/>
        </w:rPr>
        <w:t xml:space="preserve">counted separately. </w:t>
      </w:r>
      <w:r w:rsidR="00B11087">
        <w:rPr>
          <w:rStyle w:val="Normal1"/>
        </w:rPr>
        <w:t xml:space="preserve">In amphetamine-induced tests, </w:t>
      </w:r>
      <w:r w:rsidR="00B11087" w:rsidRPr="00FF7A31">
        <w:t xml:space="preserve">ipsilateral turns </w:t>
      </w:r>
      <w:r w:rsidR="00B11087">
        <w:t xml:space="preserve">were </w:t>
      </w:r>
      <w:r w:rsidR="00B11087" w:rsidRPr="00FF7A31">
        <w:t xml:space="preserve">counted as positive values and contralateral turns </w:t>
      </w:r>
      <w:r w:rsidR="00B11087">
        <w:t xml:space="preserve">were </w:t>
      </w:r>
      <w:r w:rsidR="00B11087" w:rsidRPr="00FF7A31">
        <w:t>counted as negative values</w:t>
      </w:r>
      <w:r w:rsidR="00B11087">
        <w:t xml:space="preserve"> w</w:t>
      </w:r>
      <w:r w:rsidR="00B11087" w:rsidRPr="00FF7A31">
        <w:t>hereas a reverse calculation was performe</w:t>
      </w:r>
      <w:r w:rsidR="00B11087">
        <w:t xml:space="preserve">d in apomorphine-induced tests. </w:t>
      </w:r>
      <w:r w:rsidRPr="005916DD">
        <w:rPr>
          <w:rStyle w:val="Normal1"/>
        </w:rPr>
        <w:t>T</w:t>
      </w:r>
      <w:r>
        <w:rPr>
          <w:rStyle w:val="Normal1"/>
        </w:rPr>
        <w:t xml:space="preserve">otal </w:t>
      </w:r>
      <w:r w:rsidRPr="005916DD">
        <w:rPr>
          <w:rStyle w:val="Normal1"/>
        </w:rPr>
        <w:t>net rotation</w:t>
      </w:r>
      <w:r>
        <w:rPr>
          <w:rStyle w:val="Normal1"/>
        </w:rPr>
        <w:t>s were</w:t>
      </w:r>
      <w:r w:rsidRPr="005916DD">
        <w:rPr>
          <w:rStyle w:val="Normal1"/>
        </w:rPr>
        <w:t xml:space="preserve"> obtained by calculation of the difference between contralatera</w:t>
      </w:r>
      <w:r>
        <w:rPr>
          <w:rStyle w:val="Normal1"/>
        </w:rPr>
        <w:t xml:space="preserve">l and ipsilateral turns and </w:t>
      </w:r>
      <w:r w:rsidRPr="005916DD">
        <w:rPr>
          <w:rStyle w:val="Normal1"/>
        </w:rPr>
        <w:t xml:space="preserve">monitored every 10 minutes for 90 minutes of each test. </w:t>
      </w:r>
      <w:r w:rsidR="006A2A43">
        <w:rPr>
          <w:rStyle w:val="Normal1"/>
        </w:rPr>
        <w:t xml:space="preserve">Animals displaying at least 4 turns/min in amphetamine-induced tests or 1 turn/min in apomorphine-induced tests were considered to </w:t>
      </w:r>
      <w:r w:rsidR="006A2A43">
        <w:rPr>
          <w:rStyle w:val="Normal1"/>
        </w:rPr>
        <w:lastRenderedPageBreak/>
        <w:t>respond to the drugs (as appropriate).</w:t>
      </w:r>
      <w:r w:rsidR="00946BE1">
        <w:rPr>
          <w:rStyle w:val="Normal1"/>
        </w:rPr>
        <w:t xml:space="preserve"> </w:t>
      </w:r>
      <w:r w:rsidR="00B11087" w:rsidRPr="00B11087">
        <w:rPr>
          <w:rStyle w:val="Normal1"/>
        </w:rPr>
        <w:t>Detailed results are shown in figures 5.9, 5.10, 6.3 and 6.4.</w:t>
      </w:r>
    </w:p>
    <w:p w:rsidR="006179E6" w:rsidRPr="003D306D" w:rsidRDefault="006179E6" w:rsidP="006179E6">
      <w:pPr>
        <w:pStyle w:val="Heading2"/>
        <w:rPr>
          <w:kern w:val="0"/>
        </w:rPr>
      </w:pPr>
      <w:bookmarkStart w:id="758" w:name="_Toc328937061"/>
      <w:bookmarkStart w:id="759" w:name="_Toc329874935"/>
      <w:bookmarkStart w:id="760" w:name="_Toc341038835"/>
      <w:bookmarkStart w:id="761" w:name="_Toc370678356"/>
      <w:r w:rsidRPr="003D306D">
        <w:rPr>
          <w:kern w:val="0"/>
        </w:rPr>
        <w:t xml:space="preserve">2.9.5. </w:t>
      </w:r>
      <w:bookmarkEnd w:id="758"/>
      <w:bookmarkEnd w:id="759"/>
      <w:bookmarkEnd w:id="760"/>
      <w:r>
        <w:rPr>
          <w:kern w:val="0"/>
        </w:rPr>
        <w:t>Post-mortem brain processing</w:t>
      </w:r>
      <w:bookmarkEnd w:id="761"/>
    </w:p>
    <w:p w:rsidR="006179E6" w:rsidRDefault="006179E6" w:rsidP="006179E6">
      <w:pPr>
        <w:rPr>
          <w:rStyle w:val="Normal1"/>
        </w:rPr>
      </w:pPr>
      <w:r w:rsidRPr="005916DD">
        <w:rPr>
          <w:rStyle w:val="Normal1"/>
        </w:rPr>
        <w:t xml:space="preserve">Animals were killed </w:t>
      </w:r>
      <w:r>
        <w:rPr>
          <w:rStyle w:val="Normal1"/>
        </w:rPr>
        <w:t>by exposure to a rising concentration of</w:t>
      </w:r>
      <w:r w:rsidRPr="005916DD">
        <w:rPr>
          <w:rStyle w:val="Normal1"/>
        </w:rPr>
        <w:t xml:space="preserve"> CO</w:t>
      </w:r>
      <w:r w:rsidRPr="005916DD">
        <w:rPr>
          <w:rStyle w:val="Normal1"/>
          <w:vertAlign w:val="subscript"/>
        </w:rPr>
        <w:t>2</w:t>
      </w:r>
      <w:r w:rsidRPr="005916DD">
        <w:rPr>
          <w:rStyle w:val="Normal1"/>
        </w:rPr>
        <w:t xml:space="preserve"> followed by cervical dislocation to confirm death. </w:t>
      </w:r>
      <w:r>
        <w:rPr>
          <w:rStyle w:val="Normal1"/>
        </w:rPr>
        <w:t xml:space="preserve">The whole brains were removed quickly. </w:t>
      </w:r>
      <w:r w:rsidRPr="005916DD">
        <w:rPr>
          <w:rStyle w:val="Normal1"/>
        </w:rPr>
        <w:t xml:space="preserve">For ELISA, </w:t>
      </w:r>
      <w:r>
        <w:rPr>
          <w:rStyle w:val="Normal1"/>
        </w:rPr>
        <w:t>rat striata from IGF-1 and GDNF experiments were</w:t>
      </w:r>
      <w:r w:rsidRPr="005916DD">
        <w:rPr>
          <w:rStyle w:val="Normal1"/>
        </w:rPr>
        <w:t xml:space="preserve"> isolated</w:t>
      </w:r>
      <w:r>
        <w:rPr>
          <w:rStyle w:val="Normal1"/>
        </w:rPr>
        <w:t>; lesioned or intact hemispheres were separately transferred into 1.5 ml tubes (one hemisphere/tube)</w:t>
      </w:r>
      <w:r w:rsidRPr="005916DD">
        <w:rPr>
          <w:rStyle w:val="Normal1"/>
        </w:rPr>
        <w:t xml:space="preserve"> and </w:t>
      </w:r>
      <w:r>
        <w:rPr>
          <w:rStyle w:val="Normal1"/>
        </w:rPr>
        <w:t>snap-</w:t>
      </w:r>
      <w:r w:rsidRPr="005916DD">
        <w:rPr>
          <w:rStyle w:val="Normal1"/>
        </w:rPr>
        <w:t xml:space="preserve">frozen </w:t>
      </w:r>
      <w:r>
        <w:rPr>
          <w:rStyle w:val="Normal1"/>
        </w:rPr>
        <w:t xml:space="preserve">directly </w:t>
      </w:r>
      <w:r w:rsidRPr="005916DD">
        <w:rPr>
          <w:rStyle w:val="Normal1"/>
        </w:rPr>
        <w:t>in liquid nitrogen. For immunohistochemis</w:t>
      </w:r>
      <w:r>
        <w:rPr>
          <w:rStyle w:val="Normal1"/>
        </w:rPr>
        <w:t xml:space="preserve">try, whole rat brains were transferred into 50 ml falcon tubes containing </w:t>
      </w:r>
      <w:r w:rsidRPr="005916DD">
        <w:rPr>
          <w:rStyle w:val="Normal1"/>
        </w:rPr>
        <w:t xml:space="preserve">4% PFA </w:t>
      </w:r>
      <w:r>
        <w:rPr>
          <w:rStyle w:val="Normal1"/>
        </w:rPr>
        <w:t xml:space="preserve">(one brain/tube) and fixed </w:t>
      </w:r>
      <w:r w:rsidRPr="005916DD">
        <w:rPr>
          <w:rStyle w:val="Normal1"/>
        </w:rPr>
        <w:t>for 3 days at 4</w:t>
      </w:r>
      <w:r w:rsidRPr="005916DD">
        <w:rPr>
          <w:rStyle w:val="Normal1"/>
          <w:vertAlign w:val="superscript"/>
        </w:rPr>
        <w:t>o</w:t>
      </w:r>
      <w:r w:rsidRPr="005916DD">
        <w:rPr>
          <w:rStyle w:val="Normal1"/>
        </w:rPr>
        <w:t>C. Coronal nigral sections from all three experiments and striatal sections from eGFP experiment</w:t>
      </w:r>
      <w:r>
        <w:rPr>
          <w:rStyle w:val="Normal1"/>
        </w:rPr>
        <w:t xml:space="preserve"> </w:t>
      </w:r>
      <w:r w:rsidRPr="005916DD">
        <w:rPr>
          <w:rStyle w:val="Normal1"/>
        </w:rPr>
        <w:t>were sliced on a vibrat</w:t>
      </w:r>
      <w:r>
        <w:rPr>
          <w:rStyle w:val="Normal1"/>
        </w:rPr>
        <w:t>ing microt</w:t>
      </w:r>
      <w:r w:rsidRPr="005916DD">
        <w:rPr>
          <w:rStyle w:val="Normal1"/>
        </w:rPr>
        <w:t xml:space="preserve">ome </w:t>
      </w:r>
      <w:r>
        <w:rPr>
          <w:rStyle w:val="Normal1"/>
        </w:rPr>
        <w:t xml:space="preserve">(Campden Instruments, UK) </w:t>
      </w:r>
      <w:r w:rsidRPr="005916DD">
        <w:rPr>
          <w:rStyle w:val="Normal1"/>
        </w:rPr>
        <w:t>at 50 µm thickness and kept in ic</w:t>
      </w:r>
      <w:r>
        <w:rPr>
          <w:rStyle w:val="Normal1"/>
        </w:rPr>
        <w:t>e-cold 1X PBS in 12-well plates.</w:t>
      </w:r>
      <w:r w:rsidRPr="005916DD">
        <w:rPr>
          <w:rStyle w:val="Normal1"/>
        </w:rPr>
        <w:t xml:space="preserve"> </w:t>
      </w:r>
    </w:p>
    <w:p w:rsidR="006179E6" w:rsidRPr="003D306D" w:rsidRDefault="006179E6" w:rsidP="006179E6">
      <w:pPr>
        <w:pStyle w:val="Heading2"/>
        <w:rPr>
          <w:kern w:val="0"/>
        </w:rPr>
      </w:pPr>
      <w:bookmarkStart w:id="762" w:name="_Toc328937063"/>
      <w:bookmarkStart w:id="763" w:name="_Toc329874936"/>
      <w:bookmarkStart w:id="764" w:name="_Toc341038836"/>
      <w:bookmarkStart w:id="765" w:name="_Toc370678357"/>
      <w:r w:rsidRPr="003D306D">
        <w:rPr>
          <w:kern w:val="0"/>
        </w:rPr>
        <w:t>2.9.6. Immunohistochemistry</w:t>
      </w:r>
      <w:bookmarkEnd w:id="762"/>
      <w:bookmarkEnd w:id="763"/>
      <w:bookmarkEnd w:id="764"/>
      <w:bookmarkEnd w:id="765"/>
      <w:r w:rsidRPr="003D306D">
        <w:rPr>
          <w:kern w:val="0"/>
        </w:rPr>
        <w:t xml:space="preserve"> </w:t>
      </w:r>
    </w:p>
    <w:p w:rsidR="006179E6" w:rsidRDefault="00672BD1" w:rsidP="006179E6">
      <w:pPr>
        <w:rPr>
          <w:rStyle w:val="Normal1"/>
        </w:rPr>
      </w:pPr>
      <w:r>
        <w:rPr>
          <w:rStyle w:val="Normal1"/>
        </w:rPr>
        <w:t xml:space="preserve">Brain </w:t>
      </w:r>
      <w:r w:rsidR="006179E6">
        <w:rPr>
          <w:rStyle w:val="Normal1"/>
        </w:rPr>
        <w:t>sections</w:t>
      </w:r>
      <w:r w:rsidR="006179E6" w:rsidRPr="005916DD">
        <w:rPr>
          <w:rStyle w:val="Normal1"/>
        </w:rPr>
        <w:t xml:space="preserve"> </w:t>
      </w:r>
      <w:r>
        <w:rPr>
          <w:rStyle w:val="Normal1"/>
        </w:rPr>
        <w:t xml:space="preserve">were washed twice in 1X PBS and incubated with </w:t>
      </w:r>
      <w:r w:rsidRPr="005916DD">
        <w:rPr>
          <w:rStyle w:val="Normal1"/>
        </w:rPr>
        <w:t xml:space="preserve">a volume of 1% BSA blocking buffer </w:t>
      </w:r>
      <w:r>
        <w:rPr>
          <w:rStyle w:val="Normal1"/>
        </w:rPr>
        <w:t xml:space="preserve">(see </w:t>
      </w:r>
      <w:r w:rsidRPr="00F6016D">
        <w:rPr>
          <w:rStyle w:val="Normal1"/>
        </w:rPr>
        <w:t>Appendix 2</w:t>
      </w:r>
      <w:r>
        <w:rPr>
          <w:rStyle w:val="Normal1"/>
        </w:rPr>
        <w:t>) for 1</w:t>
      </w:r>
      <w:r w:rsidRPr="005916DD">
        <w:rPr>
          <w:rStyle w:val="Normal1"/>
        </w:rPr>
        <w:t xml:space="preserve"> hour</w:t>
      </w:r>
      <w:r>
        <w:rPr>
          <w:rStyle w:val="Normal1"/>
        </w:rPr>
        <w:t xml:space="preserve">. </w:t>
      </w:r>
      <w:r w:rsidR="009979F9">
        <w:rPr>
          <w:rStyle w:val="Normal1"/>
        </w:rPr>
        <w:t>Striatal containing sections from eGFP experiment were incubated with p</w:t>
      </w:r>
      <w:r>
        <w:rPr>
          <w:rStyle w:val="Normal1"/>
        </w:rPr>
        <w:t xml:space="preserve">rimary antibody, either </w:t>
      </w:r>
      <w:r w:rsidRPr="005916DD">
        <w:rPr>
          <w:rStyle w:val="Normal1"/>
        </w:rPr>
        <w:t>mouse anti-NeuN (1:500, Millipore, UK)</w:t>
      </w:r>
      <w:r>
        <w:rPr>
          <w:rStyle w:val="Normal1"/>
        </w:rPr>
        <w:t>,</w:t>
      </w:r>
      <w:r w:rsidRPr="005916DD">
        <w:rPr>
          <w:rStyle w:val="Normal1"/>
        </w:rPr>
        <w:t xml:space="preserve"> rabbit anti-GFAP (1:500, DAKO, UK)</w:t>
      </w:r>
      <w:r w:rsidR="009979F9">
        <w:rPr>
          <w:rStyle w:val="Normal1"/>
        </w:rPr>
        <w:t xml:space="preserve"> or</w:t>
      </w:r>
      <w:r w:rsidRPr="005916DD">
        <w:rPr>
          <w:rStyle w:val="Normal1"/>
        </w:rPr>
        <w:t xml:space="preserve"> rabbit anti-Iba1 (1:500, WAKO, UK)</w:t>
      </w:r>
      <w:r w:rsidR="009979F9">
        <w:rPr>
          <w:rStyle w:val="Normal1"/>
        </w:rPr>
        <w:t xml:space="preserve"> whilst SN containing sections in all animal experiments were incubated with</w:t>
      </w:r>
      <w:r>
        <w:rPr>
          <w:rStyle w:val="Normal1"/>
        </w:rPr>
        <w:t xml:space="preserve"> r</w:t>
      </w:r>
      <w:r w:rsidRPr="005916DD">
        <w:rPr>
          <w:rStyle w:val="Normal1"/>
        </w:rPr>
        <w:t>abbit anti-TH (1:1000, Millipore, UK)</w:t>
      </w:r>
      <w:r w:rsidR="009979F9">
        <w:rPr>
          <w:rStyle w:val="Normal1"/>
        </w:rPr>
        <w:t>.</w:t>
      </w:r>
      <w:r w:rsidRPr="005916DD">
        <w:rPr>
          <w:rStyle w:val="Normal1"/>
        </w:rPr>
        <w:t xml:space="preserve"> </w:t>
      </w:r>
      <w:r w:rsidR="009979F9">
        <w:rPr>
          <w:rStyle w:val="Normal1"/>
        </w:rPr>
        <w:t>Reaction was maintain</w:t>
      </w:r>
      <w:r w:rsidR="00E101B5">
        <w:rPr>
          <w:rStyle w:val="Normal1"/>
        </w:rPr>
        <w:t>ed</w:t>
      </w:r>
      <w:r w:rsidR="009979F9">
        <w:rPr>
          <w:rStyle w:val="Normal1"/>
        </w:rPr>
        <w:t xml:space="preserve"> at </w:t>
      </w:r>
      <w:r w:rsidRPr="005916DD">
        <w:rPr>
          <w:rStyle w:val="Normal1"/>
        </w:rPr>
        <w:t>4</w:t>
      </w:r>
      <w:r w:rsidRPr="005916DD">
        <w:rPr>
          <w:rStyle w:val="Normal1"/>
          <w:vertAlign w:val="superscript"/>
        </w:rPr>
        <w:t>o</w:t>
      </w:r>
      <w:r w:rsidRPr="005916DD">
        <w:rPr>
          <w:rStyle w:val="Normal1"/>
        </w:rPr>
        <w:t>C</w:t>
      </w:r>
      <w:r w:rsidR="009979F9">
        <w:rPr>
          <w:rStyle w:val="Normal1"/>
        </w:rPr>
        <w:t xml:space="preserve"> for overnight following three washes in 1X PBS</w:t>
      </w:r>
      <w:r w:rsidRPr="005916DD">
        <w:rPr>
          <w:rStyle w:val="Normal1"/>
        </w:rPr>
        <w:t>. Sections were then incubated with</w:t>
      </w:r>
      <w:r>
        <w:rPr>
          <w:rStyle w:val="Normal1"/>
        </w:rPr>
        <w:t xml:space="preserve"> goat anti-mouse or</w:t>
      </w:r>
      <w:r w:rsidRPr="005916DD">
        <w:rPr>
          <w:rStyle w:val="Normal1"/>
        </w:rPr>
        <w:t xml:space="preserve"> goat anti-rabbit AlexaFluor555 antibod</w:t>
      </w:r>
      <w:r>
        <w:rPr>
          <w:rStyle w:val="Normal1"/>
        </w:rPr>
        <w:t xml:space="preserve">y (1:500, Invitrogen, UK) </w:t>
      </w:r>
      <w:r w:rsidR="009979F9">
        <w:rPr>
          <w:rStyle w:val="Normal1"/>
        </w:rPr>
        <w:t>as appro</w:t>
      </w:r>
      <w:r w:rsidR="00E101B5">
        <w:rPr>
          <w:rStyle w:val="Normal1"/>
        </w:rPr>
        <w:t>p</w:t>
      </w:r>
      <w:r w:rsidR="009979F9">
        <w:rPr>
          <w:rStyle w:val="Normal1"/>
        </w:rPr>
        <w:t xml:space="preserve">riate </w:t>
      </w:r>
      <w:r>
        <w:rPr>
          <w:rStyle w:val="Normal1"/>
        </w:rPr>
        <w:t>for 1</w:t>
      </w:r>
      <w:r w:rsidRPr="005916DD">
        <w:rPr>
          <w:rStyle w:val="Normal1"/>
        </w:rPr>
        <w:t xml:space="preserve"> hour, in the </w:t>
      </w:r>
      <w:r w:rsidRPr="005916DD">
        <w:rPr>
          <w:rStyle w:val="Normal1"/>
        </w:rPr>
        <w:lastRenderedPageBreak/>
        <w:t>dark. A</w:t>
      </w:r>
      <w:r>
        <w:rPr>
          <w:rStyle w:val="Normal1"/>
        </w:rPr>
        <w:t xml:space="preserve">fter another </w:t>
      </w:r>
      <w:r w:rsidRPr="005916DD">
        <w:rPr>
          <w:rStyle w:val="Normal1"/>
        </w:rPr>
        <w:t>three washes in 1X PBS</w:t>
      </w:r>
      <w:r>
        <w:rPr>
          <w:rStyle w:val="Normal1"/>
        </w:rPr>
        <w:t>,</w:t>
      </w:r>
      <w:r w:rsidRPr="005916DD">
        <w:rPr>
          <w:rStyle w:val="Normal1"/>
        </w:rPr>
        <w:t xml:space="preserve"> </w:t>
      </w:r>
      <w:r>
        <w:rPr>
          <w:rStyle w:val="Normal1"/>
        </w:rPr>
        <w:t>s</w:t>
      </w:r>
      <w:r w:rsidRPr="005916DD">
        <w:rPr>
          <w:rStyle w:val="Normal1"/>
        </w:rPr>
        <w:t xml:space="preserve">ections were incubated with 1 µg/ml DAPI for 15 minutes and subsequently washed in 1X PBS before being </w:t>
      </w:r>
      <w:r>
        <w:rPr>
          <w:rStyle w:val="Normal1"/>
        </w:rPr>
        <w:t>plac</w:t>
      </w:r>
      <w:r w:rsidRPr="005916DD">
        <w:rPr>
          <w:rStyle w:val="Normal1"/>
        </w:rPr>
        <w:t xml:space="preserve">ed onto SuperFrost slides. </w:t>
      </w:r>
      <w:r w:rsidR="009979F9">
        <w:rPr>
          <w:rStyle w:val="Normal1"/>
        </w:rPr>
        <w:t>S</w:t>
      </w:r>
      <w:r w:rsidR="006179E6">
        <w:rPr>
          <w:rStyle w:val="Normal1"/>
        </w:rPr>
        <w:t xml:space="preserve">ections </w:t>
      </w:r>
      <w:r w:rsidR="006179E6" w:rsidRPr="005916DD">
        <w:rPr>
          <w:rStyle w:val="Normal1"/>
        </w:rPr>
        <w:t xml:space="preserve">were </w:t>
      </w:r>
      <w:r w:rsidR="009979F9">
        <w:rPr>
          <w:rStyle w:val="Normal1"/>
        </w:rPr>
        <w:t xml:space="preserve">then </w:t>
      </w:r>
      <w:r w:rsidR="006179E6" w:rsidRPr="005916DD">
        <w:rPr>
          <w:rStyle w:val="Normal1"/>
        </w:rPr>
        <w:t>mounted by mounting solution</w:t>
      </w:r>
      <w:r w:rsidR="006179E6">
        <w:rPr>
          <w:rStyle w:val="Normal1"/>
        </w:rPr>
        <w:t xml:space="preserve"> (see </w:t>
      </w:r>
      <w:r w:rsidR="006179E6" w:rsidRPr="00F6016D">
        <w:rPr>
          <w:rStyle w:val="Normal1"/>
        </w:rPr>
        <w:t>Appendix 2</w:t>
      </w:r>
      <w:r w:rsidR="006179E6">
        <w:rPr>
          <w:rStyle w:val="Normal1"/>
        </w:rPr>
        <w:t>), covered with coverslips</w:t>
      </w:r>
      <w:r w:rsidR="006179E6" w:rsidRPr="005916DD">
        <w:rPr>
          <w:rStyle w:val="Normal1"/>
        </w:rPr>
        <w:t xml:space="preserve"> and kept at 4</w:t>
      </w:r>
      <w:r w:rsidR="006179E6" w:rsidRPr="005916DD">
        <w:rPr>
          <w:rStyle w:val="Normal1"/>
          <w:vertAlign w:val="superscript"/>
        </w:rPr>
        <w:t>o</w:t>
      </w:r>
      <w:r w:rsidR="006179E6" w:rsidRPr="005916DD">
        <w:rPr>
          <w:rStyle w:val="Normal1"/>
        </w:rPr>
        <w:t>C</w:t>
      </w:r>
      <w:r w:rsidR="006179E6">
        <w:rPr>
          <w:rStyle w:val="Normal1"/>
        </w:rPr>
        <w:t xml:space="preserve"> in the dark</w:t>
      </w:r>
      <w:r w:rsidR="009979F9">
        <w:rPr>
          <w:rStyle w:val="Normal1"/>
        </w:rPr>
        <w:t>. Cell i</w:t>
      </w:r>
      <w:r w:rsidR="006179E6" w:rsidRPr="005916DD">
        <w:rPr>
          <w:rStyle w:val="Normal1"/>
        </w:rPr>
        <w:t xml:space="preserve">mage capturing and analysis were </w:t>
      </w:r>
      <w:r w:rsidR="006179E6">
        <w:rPr>
          <w:rStyle w:val="Normal1"/>
        </w:rPr>
        <w:t xml:space="preserve">then </w:t>
      </w:r>
      <w:r w:rsidR="006179E6" w:rsidRPr="005916DD">
        <w:rPr>
          <w:rStyle w:val="Normal1"/>
        </w:rPr>
        <w:t xml:space="preserve">carried out </w:t>
      </w:r>
      <w:r w:rsidR="006179E6">
        <w:rPr>
          <w:rStyle w:val="Normal1"/>
        </w:rPr>
        <w:t>as described in s</w:t>
      </w:r>
      <w:r w:rsidR="006179E6" w:rsidRPr="00F6016D">
        <w:rPr>
          <w:rStyle w:val="Normal1"/>
        </w:rPr>
        <w:t>ection 2.8</w:t>
      </w:r>
      <w:bookmarkStart w:id="766" w:name="_Toc329874937"/>
      <w:bookmarkStart w:id="767" w:name="_Toc341038837"/>
      <w:r w:rsidR="00451699">
        <w:rPr>
          <w:rStyle w:val="Normal1"/>
        </w:rPr>
        <w:t>.</w:t>
      </w:r>
      <w:r w:rsidR="006A4123">
        <w:rPr>
          <w:rStyle w:val="Normal1"/>
        </w:rPr>
        <w:t xml:space="preserve"> </w:t>
      </w:r>
      <w:r w:rsidR="00451699">
        <w:rPr>
          <w:rStyle w:val="Normal1"/>
        </w:rPr>
        <w:t>I</w:t>
      </w:r>
      <w:r w:rsidR="006A4123">
        <w:rPr>
          <w:rStyle w:val="Normal1"/>
        </w:rPr>
        <w:t>llustrated cell images are shown</w:t>
      </w:r>
      <w:r w:rsidR="00854C3A">
        <w:rPr>
          <w:rStyle w:val="Normal1"/>
        </w:rPr>
        <w:t xml:space="preserve"> in figure 2.</w:t>
      </w:r>
      <w:r w:rsidR="006A6032">
        <w:rPr>
          <w:rStyle w:val="Normal1"/>
        </w:rPr>
        <w:t>6</w:t>
      </w:r>
      <w:r w:rsidR="00854C3A">
        <w:rPr>
          <w:rStyle w:val="Normal1"/>
        </w:rPr>
        <w:t>.</w:t>
      </w:r>
    </w:p>
    <w:p w:rsidR="006A4123" w:rsidRDefault="00DB0C88" w:rsidP="006179E6">
      <w:pPr>
        <w:rPr>
          <w:rStyle w:val="Normal1"/>
        </w:rPr>
      </w:pPr>
      <w:r>
        <w:rPr>
          <w:noProof/>
          <w:lang w:eastAsia="en-GB"/>
        </w:rPr>
        <w:pict>
          <v:group id="_x0000_s2623" style="position:absolute;left:0;text-align:left;margin-left:23.45pt;margin-top:-8.9pt;width:360.85pt;height:125pt;z-index:252023808" coordorigin="2775,4884" coordsize="7217,2500">
            <v:group id="_x0000_s2622" style="position:absolute;left:2775;top:4884;width:2923;height:2403" coordorigin="2775,4884" coordsize="2923,2403">
              <v:group id="_x0000_s2415" style="position:absolute;left:2853;top:4884;width:2845;height:2403" coordorigin="2853,13027" coordsize="2845,2403" o:regroupid="4">
                <v:shape id="Text Box 671" o:spid="_x0000_s2403" type="#_x0000_t202" style="position:absolute;left:2853;top:13027;width:2845;height:4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uw5cIA&#10;AADdAAAADwAAAGRycy9kb3ducmV2LnhtbERPS4vCMBC+L/gfwgje1mR9oV2jiCLsycUn7G1oxrZs&#10;MylNtN1/bxYEb/PxPWe+bG0p7lT7wrGGj74CQZw6U3Cm4XTcvk9B+IBssHRMGv7Iw3LReZtjYlzD&#10;e7ofQiZiCPsENeQhVImUPs3Jou+7ijhyV1dbDBHWmTQ1NjHclnKg1ERaLDg25FjROqf093CzGs67&#10;689lpL6zjR1XjWuVZDuTWve67eoTRKA2vMRP95eJ80eTIfx/E0+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q7DlwgAAAN0AAAAPAAAAAAAAAAAAAAAAAJgCAABkcnMvZG93&#10;bnJldi54bWxQSwUGAAAAAAQABAD1AAAAhwMAAAAA&#10;" filled="f" stroked="f">
                  <v:textbox style="mso-next-textbox:#Text Box 671">
                    <w:txbxContent>
                      <w:p w:rsidR="00466BDA" w:rsidRPr="006A4123" w:rsidRDefault="00466BDA" w:rsidP="006A4123">
                        <w:pPr>
                          <w:jc w:val="center"/>
                          <w:rPr>
                            <w:b/>
                          </w:rPr>
                        </w:pPr>
                        <w:r w:rsidRPr="006A4123">
                          <w:rPr>
                            <w:b/>
                          </w:rPr>
                          <w:t>Striatal brain section</w:t>
                        </w:r>
                      </w:p>
                    </w:txbxContent>
                  </v:textbox>
                </v:shape>
                <v:group id="_x0000_s2410" style="position:absolute;left:2870;top:13551;width:2798;height:1879" coordorigin="3335,13551" coordsize="2798,1879">
                  <v:shape id="Object 18" o:spid="_x0000_s2402" type="#_x0000_t75" style="position:absolute;left:3335;top:13551;width:2798;height:187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N5HvDAAAA3QAAAA8AAABkcnMvZG93bnJldi54bWxET01Lw0AQvQv+h2WE3uympQSN3RYVhB6K&#10;pVE8j9kxG5udCdltk/57tyD0No/3Ocv16Ft1oj40wgZm0wwUcSW24drA58fb/QOoEJEttsJk4EwB&#10;1qvbmyUWVgbe06mMtUohHAo04GLsCq1D5chjmEpHnLgf6T3GBPta2x6HFO5bPc+yXHtsODU47OjV&#10;UXUoj95Ae6i/h689u9/3l0fJRcrZdtcYM7kbn59ARRrjVfzv3tg0f5HP4fJNOkGv/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Y3ke8MAAADdAAAADwAAAAAAAAAAAAAAAACf&#10;AgAAZHJzL2Rvd25yZXYueG1sUEsFBgAAAAAEAAQA9wAAAI8DAAAAAA==&#10;">
                    <v:imagedata r:id="rId30" o:title="" croptop="-172f" cropbottom="-276f"/>
                    <o:lock v:ext="edit" aspectratio="f"/>
                  </v:shape>
                  <v:oval id="Oval 1196" o:spid="_x0000_s2404" style="position:absolute;left:4973;top:14085;width:640;height:9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Xhs8UA&#10;AADdAAAADwAAAGRycy9kb3ducmV2LnhtbESPQWsCMRCF7wX/QxjBS9GsYkVXoywthV5dS8/DZtxd&#10;TSZLEnX11zcFobcZ3pv3vdnsemvElXxoHSuYTjIQxJXTLdcKvg+f4yWIEJE1Gsek4E4BdtvBywZz&#10;7W68p2sZa5FCOOSooImxy6UMVUMWw8R1xEk7Om8xptXXUnu8pXBr5CzLFtJiy4nQYEfvDVXn8mIT&#10;15SHj9ei+HlbFd4sH4/y3p1apUbDvliDiNTHf/Pz+kun+vPFHP6+SSP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xeGzxQAAAN0AAAAPAAAAAAAAAAAAAAAAAJgCAABkcnMv&#10;ZG93bnJldi54bWxQSwUGAAAAAAQABAD1AAAAigMAAAAA&#10;" filled="f" strokecolor="white [3212]" strokeweight=".5pt">
                    <v:stroke dashstyle="dash"/>
                  </v:oval>
                  <v:shape id="Text Box 1197" o:spid="_x0000_s2405" type="#_x0000_t202" style="position:absolute;left:4976;top:14636;width:481;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6NCsMA&#10;AADdAAAADwAAAGRycy9kb3ducmV2LnhtbERPTWvCQBC9C/6HZQq96W7FhDZ1FbEUPFVMW8HbkB2T&#10;0OxsyG6T+O+7gtDbPN7nrDajbURPna8da3iaKxDEhTM1lxq+Pt9nzyB8QDbYOCYNV/KwWU8nK8yM&#10;G/hIfR5KEUPYZ6ihCqHNpPRFRRb93LXEkbu4zmKIsCul6XCI4baRC6VSabHm2FBhS7uKip/812r4&#10;/ricT0t1KN9s0g5uVJLti9T68WHcvoIINIZ/8d29N3H+Mk3g9k08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6NCsMAAADdAAAADwAAAAAAAAAAAAAAAACYAgAAZHJzL2Rv&#10;d25yZXYueG1sUEsFBgAAAAAEAAQA9QAAAIgDAAAAAA==&#10;" filled="f" stroked="f">
                    <v:textbox style="mso-next-textbox:#Text Box 1197">
                      <w:txbxContent>
                        <w:p w:rsidR="00466BDA" w:rsidRPr="00C0387C" w:rsidRDefault="00466BDA" w:rsidP="006A4123">
                          <w:pPr>
                            <w:rPr>
                              <w:b/>
                              <w:color w:val="FFFFFF" w:themeColor="background1"/>
                              <w:sz w:val="12"/>
                              <w:szCs w:val="12"/>
                            </w:rPr>
                          </w:pPr>
                          <w:r w:rsidRPr="00C0387C">
                            <w:rPr>
                              <w:b/>
                              <w:color w:val="FFFFFF" w:themeColor="background1"/>
                              <w:sz w:val="12"/>
                              <w:szCs w:val="12"/>
                            </w:rPr>
                            <w:t>STR</w:t>
                          </w:r>
                        </w:p>
                      </w:txbxContent>
                    </v:textbox>
                  </v:shape>
                </v:group>
              </v:group>
              <v:shape id="_x0000_s2619" type="#_x0000_t202" style="position:absolute;left:2775;top:5415;width:600;height:510" filled="f" stroked="f">
                <v:textbox>
                  <w:txbxContent>
                    <w:p w:rsidR="00466BDA" w:rsidRPr="001D2425" w:rsidRDefault="00466BDA" w:rsidP="001D2425">
                      <w:pPr>
                        <w:jc w:val="center"/>
                        <w:rPr>
                          <w:b/>
                          <w:color w:val="FFFFFF" w:themeColor="background1"/>
                          <w:sz w:val="24"/>
                          <w:szCs w:val="24"/>
                        </w:rPr>
                      </w:pPr>
                      <w:r w:rsidRPr="001D2425">
                        <w:rPr>
                          <w:b/>
                          <w:color w:val="FFFFFF" w:themeColor="background1"/>
                          <w:sz w:val="24"/>
                          <w:szCs w:val="24"/>
                        </w:rPr>
                        <w:t>A</w:t>
                      </w:r>
                    </w:p>
                  </w:txbxContent>
                </v:textbox>
              </v:shape>
            </v:group>
            <v:group id="_x0000_s2621" style="position:absolute;left:6186;top:5714;width:3806;height:1670" coordorigin="6186,5714" coordsize="3806,1670">
              <v:group id="_x0000_s2414" style="position:absolute;left:6321;top:5714;width:3671;height:1670" coordorigin="6276,13842" coordsize="3671,1670" o:regroupid="4">
                <v:group id="_x0000_s2412" style="position:absolute;left:6276;top:14348;width:3671;height:1164" coordorigin="7144,13357" coordsize="2799,840">
                  <v:shape id="Object 15" o:spid="_x0000_s2394" type="#_x0000_t75" style="position:absolute;left:7144;top:13373;width:2799;height:7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qVZnIAAAA3QAAAA8AAABkcnMvZG93bnJldi54bWxEj09Lw0AQxe+C32EZwZvdtNhS0m6LaMVC&#10;sdI/eh6yYzaYnQ3ZtUn76Z1DwdsM7817v5kve1+rE7WxCmxgOMhAERfBVlwaOB5eH6agYkK2WAcm&#10;A2eKsFzc3swxt6HjHZ32qVQSwjFHAy6lJtc6Fo48xkFoiEX7Dq3HJGtbattiJ+G+1qMsm2iPFUuD&#10;w4aeHRU/+19vYPzx1u22W/5cnbvkVpeXr+H7ZmTM/V3/NAOVqE//5uv12gr+40Rw5RsZQS/+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U6lWZyAAAAN0AAAAPAAAAAAAAAAAA&#10;AAAAAJ8CAABkcnMvZG93bnJldi54bWxQSwUGAAAAAAQABAD3AAAAlAMAAAAA&#10;">
                    <v:imagedata r:id="rId31" o:title="" croptop="-409f" cropbottom="-572f"/>
                    <o:lock v:ext="edit" aspectratio="f"/>
                  </v:shape>
                  <v:oval id="Oval 1200" o:spid="_x0000_s2396" style="position:absolute;left:9519;top:13325;width:111;height:594;rotation:3250996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PUIsYA&#10;AADdAAAADwAAAGRycy9kb3ducmV2LnhtbESPQUvDQBCF70L/wzIFb3ZjEZXYbUkDQg+CGAX1NmbH&#10;JJqdXXbXNvn3zkHwNsN78943m93kRnWkmAbPBi5XBSji1tuBOwMvz/cXt6BSRrY4eiYDMyXYbRdn&#10;GyytP/ETHZvcKQnhVKKBPudQap3anhymlQ/Eon366DDLGjttI54k3I16XRTX2uHA0tBjoLqn9rv5&#10;cQYO+/j2Uc+vX+HRViFXD81cvzfGnC+n6g5Upin/m/+uD1bwr26EX76REfT2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gPUIsYAAADdAAAADwAAAAAAAAAAAAAAAACYAgAAZHJz&#10;L2Rvd25yZXYueG1sUEsFBgAAAAAEAAQA9QAAAIsDAAAAAA==&#10;" filled="f" strokecolor="white [3212]" strokeweight=".5pt">
                    <v:stroke dashstyle="dash"/>
                  </v:oval>
                  <v:oval id="Oval 1201" o:spid="_x0000_s2397" style="position:absolute;left:9466;top:13486;width:240;height:703;rotation:3250996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9xucUA&#10;AADdAAAADwAAAGRycy9kb3ducmV2LnhtbERP30vDMBB+F/wfwgl7c+lkqHTLRi0IexiIVXB7uzW3&#10;trO5hCTb2v/eCIJv9/H9vOV6ML24kA+dZQWzaQaCuLa640bB58fr/TOIEJE19pZJwUgB1qvbmyXm&#10;2l75nS5VbEQK4ZCjgjZGl0sZ6pYMhql1xIk7Wm8wJugbqT1eU7jp5UOWPUqDHaeGFh2VLdXf1dko&#10;2Lz43aEcv07uTRcuFttqLPeVUpO7oViAiDTEf/Gfe6PT/PnTDH6/SSf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T3G5xQAAAN0AAAAPAAAAAAAAAAAAAAAAAJgCAABkcnMv&#10;ZG93bnJldi54bWxQSwUGAAAAAAQABAD1AAAAigMAAAAA&#10;" filled="f" strokecolor="white [3212]" strokeweight=".5pt">
                    <v:stroke dashstyle="dash"/>
                  </v:oval>
                  <v:shape id="Text Box 1202" o:spid="_x0000_s2398" type="#_x0000_t202" style="position:absolute;left:9090;top:13357;width:667;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6Do8MA&#10;AADdAAAADwAAAGRycy9kb3ducmV2LnhtbERPS2vCQBC+C/6HZYTedFexVaOriKXQU4vxAd6G7JgE&#10;s7MhuzXpv+8WBG/z8T1ntelsJe7U+NKxhvFIgSDOnCk513A8fAznIHxANlg5Jg2/5GGz7vdWmBjX&#10;8p7uachFDGGfoIYihDqR0mcFWfQjVxNH7uoaiyHCJpemwTaG20pOlHqTFkuODQXWtCsou6U/VsPp&#10;63o5T9V3/m5f69Z1SrJdSK1fBt12CSJQF57ih/vTxPnT2QT+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6Do8MAAADdAAAADwAAAAAAAAAAAAAAAACYAgAAZHJzL2Rv&#10;d25yZXYueG1sUEsFBgAAAAAEAAQA9QAAAIgDAAAAAA==&#10;" filled="f" stroked="f">
                    <v:textbox style="mso-next-textbox:#Text Box 1202">
                      <w:txbxContent>
                        <w:p w:rsidR="00466BDA" w:rsidRPr="00C0387C" w:rsidRDefault="00466BDA" w:rsidP="006A4123">
                          <w:pPr>
                            <w:rPr>
                              <w:b/>
                              <w:color w:val="FFFFFF" w:themeColor="background1"/>
                              <w:sz w:val="12"/>
                              <w:szCs w:val="12"/>
                            </w:rPr>
                          </w:pPr>
                          <w:r w:rsidRPr="00C0387C">
                            <w:rPr>
                              <w:b/>
                              <w:color w:val="FFFFFF" w:themeColor="background1"/>
                              <w:sz w:val="12"/>
                              <w:szCs w:val="12"/>
                            </w:rPr>
                            <w:t>S</w:t>
                          </w:r>
                          <w:r>
                            <w:rPr>
                              <w:b/>
                              <w:color w:val="FFFFFF" w:themeColor="background1"/>
                              <w:sz w:val="12"/>
                              <w:szCs w:val="12"/>
                            </w:rPr>
                            <w:t>Npc</w:t>
                          </w:r>
                        </w:p>
                      </w:txbxContent>
                    </v:textbox>
                  </v:shape>
                  <v:shape id="Text Box 1203" o:spid="_x0000_s2399" type="#_x0000_t202" style="position:absolute;left:8855;top:13877;width:667;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ImOMMA&#10;AADdAAAADwAAAGRycy9kb3ducmV2LnhtbERPyWrDMBC9F/IPYgq9JVLTbHWthNBS6Cml2SC3wRov&#10;xBoZS43dv48Cgd7m8dZJV72txYVaXznW8DxSIIgzZyouNOx3n8MFCB+QDdaOScMfeVgtBw8pJsZ1&#10;/EOXbShEDGGfoIYyhCaR0mclWfQj1xBHLnetxRBhW0jTYhfDbS3HSs2kxYpjQ4kNvZeUnbe/VsNh&#10;k5+OE/VdfNhp07leSbavUuunx379BiJQH/7Fd/eXifMn8xe4fRNPk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3ImOMMAAADdAAAADwAAAAAAAAAAAAAAAACYAgAAZHJzL2Rv&#10;d25yZXYueG1sUEsFBgAAAAAEAAQA9QAAAIgDAAAAAA==&#10;" filled="f" stroked="f">
                    <v:textbox style="mso-next-textbox:#Text Box 1203">
                      <w:txbxContent>
                        <w:p w:rsidR="00466BDA" w:rsidRPr="00451699" w:rsidRDefault="00466BDA" w:rsidP="006A4123">
                          <w:pPr>
                            <w:rPr>
                              <w:color w:val="FFFFFF" w:themeColor="background1"/>
                              <w:sz w:val="12"/>
                              <w:szCs w:val="12"/>
                            </w:rPr>
                          </w:pPr>
                          <w:r w:rsidRPr="00451699">
                            <w:rPr>
                              <w:color w:val="FFFFFF" w:themeColor="background1"/>
                              <w:sz w:val="12"/>
                              <w:szCs w:val="12"/>
                            </w:rPr>
                            <w:t>SNpr</w:t>
                          </w:r>
                        </w:p>
                      </w:txbxContent>
                    </v:textbox>
                  </v:shape>
                </v:group>
                <v:shape id="Text Box 671" o:spid="_x0000_s2413" type="#_x0000_t202" style="position:absolute;left:6665;top:13842;width:2845;height:4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uw5cIA&#10;AADdAAAADwAAAGRycy9kb3ducmV2LnhtbERPS4vCMBC+L/gfwgje1mR9oV2jiCLsycUn7G1oxrZs&#10;MylNtN1/bxYEb/PxPWe+bG0p7lT7wrGGj74CQZw6U3Cm4XTcvk9B+IBssHRMGv7Iw3LReZtjYlzD&#10;e7ofQiZiCPsENeQhVImUPs3Jou+7ijhyV1dbDBHWmTQ1NjHclnKg1ERaLDg25FjROqf093CzGs67&#10;689lpL6zjR1XjWuVZDuTWve67eoTRKA2vMRP95eJ80eTIfx/E0+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q7DlwgAAAN0AAAAPAAAAAAAAAAAAAAAAAJgCAABkcnMvZG93&#10;bnJldi54bWxQSwUGAAAAAAQABAD1AAAAhwMAAAAA&#10;" filled="f" stroked="f">
                  <v:textbox>
                    <w:txbxContent>
                      <w:p w:rsidR="00466BDA" w:rsidRPr="006A4123" w:rsidRDefault="00466BDA" w:rsidP="00451699">
                        <w:pPr>
                          <w:jc w:val="center"/>
                          <w:rPr>
                            <w:b/>
                          </w:rPr>
                        </w:pPr>
                        <w:r>
                          <w:rPr>
                            <w:b/>
                          </w:rPr>
                          <w:t>SN</w:t>
                        </w:r>
                        <w:r w:rsidRPr="006A4123">
                          <w:rPr>
                            <w:b/>
                          </w:rPr>
                          <w:t xml:space="preserve"> brain section</w:t>
                        </w:r>
                      </w:p>
                    </w:txbxContent>
                  </v:textbox>
                </v:shape>
              </v:group>
              <v:shape id="_x0000_s2620" type="#_x0000_t202" style="position:absolute;left:6186;top:6242;width:600;height:510" filled="f" stroked="f">
                <v:textbox>
                  <w:txbxContent>
                    <w:p w:rsidR="00466BDA" w:rsidRPr="001D2425" w:rsidRDefault="00466BDA" w:rsidP="001D2425">
                      <w:pPr>
                        <w:jc w:val="center"/>
                        <w:rPr>
                          <w:b/>
                          <w:color w:val="FFFFFF" w:themeColor="background1"/>
                          <w:sz w:val="24"/>
                          <w:szCs w:val="24"/>
                        </w:rPr>
                      </w:pPr>
                      <w:r>
                        <w:rPr>
                          <w:b/>
                          <w:color w:val="FFFFFF" w:themeColor="background1"/>
                          <w:sz w:val="24"/>
                          <w:szCs w:val="24"/>
                        </w:rPr>
                        <w:t>B</w:t>
                      </w:r>
                    </w:p>
                  </w:txbxContent>
                </v:textbox>
              </v:shape>
            </v:group>
          </v:group>
        </w:pict>
      </w:r>
    </w:p>
    <w:p w:rsidR="00854C3A" w:rsidRDefault="00854C3A" w:rsidP="006179E6">
      <w:pPr>
        <w:pStyle w:val="Heading1"/>
        <w:rPr>
          <w:kern w:val="0"/>
        </w:rPr>
      </w:pPr>
    </w:p>
    <w:p w:rsidR="00854C3A" w:rsidRPr="001D2425" w:rsidRDefault="00854C3A" w:rsidP="006179E6">
      <w:pPr>
        <w:pStyle w:val="Heading1"/>
        <w:rPr>
          <w:kern w:val="0"/>
          <w:sz w:val="26"/>
        </w:rPr>
      </w:pPr>
    </w:p>
    <w:p w:rsidR="00854C3A" w:rsidRPr="001D2425" w:rsidRDefault="00AF56F9" w:rsidP="001D2425">
      <w:pPr>
        <w:pStyle w:val="Caption"/>
        <w:spacing w:before="100" w:beforeAutospacing="1" w:after="100" w:afterAutospacing="1" w:line="360" w:lineRule="auto"/>
        <w:jc w:val="both"/>
        <w:rPr>
          <w:rFonts w:ascii="Century Gothic" w:hAnsi="Century Gothic"/>
          <w:b w:val="0"/>
          <w:kern w:val="0"/>
        </w:rPr>
      </w:pPr>
      <w:bookmarkStart w:id="768" w:name="_Toc370679021"/>
      <w:r w:rsidRPr="001D2425">
        <w:rPr>
          <w:rFonts w:ascii="Century Gothic" w:hAnsi="Century Gothic"/>
        </w:rPr>
        <w:t>Figure 2.</w:t>
      </w:r>
      <w:r w:rsidR="00122438" w:rsidRPr="001D2425">
        <w:rPr>
          <w:rFonts w:ascii="Century Gothic" w:hAnsi="Century Gothic"/>
        </w:rPr>
        <w:fldChar w:fldCharType="begin"/>
      </w:r>
      <w:r w:rsidRPr="00AF56F9">
        <w:rPr>
          <w:rFonts w:ascii="Century Gothic" w:hAnsi="Century Gothic"/>
        </w:rPr>
        <w:instrText xml:space="preserve"> SEQ Figure_2. \* ARABIC </w:instrText>
      </w:r>
      <w:r w:rsidR="00122438" w:rsidRPr="001D2425">
        <w:rPr>
          <w:rFonts w:ascii="Century Gothic" w:hAnsi="Century Gothic"/>
        </w:rPr>
        <w:fldChar w:fldCharType="separate"/>
      </w:r>
      <w:r w:rsidR="00BF64A5">
        <w:rPr>
          <w:rFonts w:ascii="Century Gothic" w:hAnsi="Century Gothic"/>
          <w:noProof/>
        </w:rPr>
        <w:t>6</w:t>
      </w:r>
      <w:r w:rsidR="00122438" w:rsidRPr="001D2425">
        <w:rPr>
          <w:rFonts w:ascii="Century Gothic" w:hAnsi="Century Gothic"/>
        </w:rPr>
        <w:fldChar w:fldCharType="end"/>
      </w:r>
      <w:r w:rsidRPr="001D2425">
        <w:rPr>
          <w:rFonts w:ascii="Century Gothic" w:hAnsi="Century Gothic"/>
        </w:rPr>
        <w:t xml:space="preserve">: Immunohistochemical staining of rat brain sections. </w:t>
      </w:r>
      <w:r w:rsidRPr="001D2425">
        <w:rPr>
          <w:rFonts w:ascii="Century Gothic" w:hAnsi="Century Gothic"/>
          <w:b w:val="0"/>
        </w:rPr>
        <w:t xml:space="preserve">Rats were injected with </w:t>
      </w:r>
      <w:r w:rsidRPr="00AF56F9">
        <w:rPr>
          <w:rFonts w:ascii="Century Gothic" w:hAnsi="Century Gothic"/>
          <w:b w:val="0"/>
          <w:i/>
        </w:rPr>
        <w:t>eGFP</w:t>
      </w:r>
      <w:r w:rsidRPr="001D2425">
        <w:rPr>
          <w:rFonts w:ascii="Century Gothic" w:hAnsi="Century Gothic"/>
          <w:b w:val="0"/>
        </w:rPr>
        <w:softHyphen/>
        <w:t xml:space="preserve">-expressing LVs. The brains were collected 5 months post-transduction. Brain sections containing either (A) the striatum </w:t>
      </w:r>
      <w:r>
        <w:rPr>
          <w:rFonts w:ascii="Century Gothic" w:hAnsi="Century Gothic"/>
          <w:b w:val="0"/>
        </w:rPr>
        <w:t xml:space="preserve">or (B) the SN are shown; </w:t>
      </w:r>
      <w:r w:rsidRPr="001D2425">
        <w:rPr>
          <w:rFonts w:ascii="Century Gothic" w:hAnsi="Century Gothic"/>
          <w:b w:val="0"/>
        </w:rPr>
        <w:t xml:space="preserve">specific regions </w:t>
      </w:r>
      <w:r>
        <w:rPr>
          <w:rFonts w:ascii="Century Gothic" w:hAnsi="Century Gothic"/>
          <w:b w:val="0"/>
        </w:rPr>
        <w:t xml:space="preserve">are </w:t>
      </w:r>
      <w:r w:rsidRPr="001D2425">
        <w:rPr>
          <w:rFonts w:ascii="Century Gothic" w:hAnsi="Century Gothic"/>
          <w:b w:val="0"/>
        </w:rPr>
        <w:t>indicated. Cells were stained red with anti-TH antibody; nuclei were stained blue</w:t>
      </w:r>
      <w:r>
        <w:rPr>
          <w:rFonts w:ascii="Century Gothic" w:hAnsi="Century Gothic"/>
          <w:b w:val="0"/>
        </w:rPr>
        <w:t xml:space="preserve"> with DAPI. S</w:t>
      </w:r>
      <w:r w:rsidRPr="001D2425">
        <w:rPr>
          <w:rFonts w:ascii="Century Gothic" w:hAnsi="Century Gothic"/>
          <w:b w:val="0"/>
        </w:rPr>
        <w:t>cale bars are 2000 µm (A) or 500 µm (B).</w:t>
      </w:r>
      <w:bookmarkEnd w:id="768"/>
    </w:p>
    <w:p w:rsidR="00854C3A" w:rsidRPr="001D2425" w:rsidRDefault="00854C3A" w:rsidP="006179E6">
      <w:pPr>
        <w:pStyle w:val="Heading1"/>
        <w:rPr>
          <w:kern w:val="0"/>
          <w:sz w:val="4"/>
        </w:rPr>
      </w:pPr>
    </w:p>
    <w:p w:rsidR="006179E6" w:rsidRDefault="006179E6" w:rsidP="006179E6">
      <w:pPr>
        <w:pStyle w:val="Heading1"/>
      </w:pPr>
      <w:bookmarkStart w:id="769" w:name="_Toc370678358"/>
      <w:r w:rsidRPr="003D306D">
        <w:rPr>
          <w:kern w:val="0"/>
        </w:rPr>
        <w:t>2.10. Statistical analysis</w:t>
      </w:r>
      <w:bookmarkStart w:id="770" w:name="_Toc344887763"/>
      <w:bookmarkStart w:id="771" w:name="_Toc346472790"/>
      <w:bookmarkStart w:id="772" w:name="_Toc349400127"/>
      <w:bookmarkEnd w:id="766"/>
      <w:bookmarkEnd w:id="767"/>
      <w:bookmarkEnd w:id="769"/>
    </w:p>
    <w:p w:rsidR="006179E6" w:rsidRPr="000B1D28" w:rsidRDefault="006179E6" w:rsidP="00946BE1">
      <w:pPr>
        <w:rPr>
          <w:sz w:val="28"/>
        </w:rPr>
      </w:pPr>
      <w:r>
        <w:t>Data were analys</w:t>
      </w:r>
      <w:r w:rsidRPr="005916DD">
        <w:t xml:space="preserve">ed by Prism 5 software (GraphPad, California, US). </w:t>
      </w:r>
      <w:r>
        <w:t>Results</w:t>
      </w:r>
      <w:r w:rsidRPr="005916DD">
        <w:t xml:space="preserve"> are shown as the means ± S.E.M (standard error of mean) with error bars represent the S.E.M. Each experiment was performed in duplicate or triplicate with “</w:t>
      </w:r>
      <w:r w:rsidRPr="00F1684C">
        <w:rPr>
          <w:i/>
        </w:rPr>
        <w:t>n</w:t>
      </w:r>
      <w:r w:rsidRPr="005916DD">
        <w:t xml:space="preserve">” refers to the number of independent experiments; </w:t>
      </w:r>
      <w:r>
        <w:t>with an exception</w:t>
      </w:r>
      <w:r w:rsidRPr="005916DD">
        <w:t xml:space="preserve"> </w:t>
      </w:r>
      <w:r>
        <w:t>of</w:t>
      </w:r>
      <w:r w:rsidRPr="005916DD">
        <w:t xml:space="preserve"> </w:t>
      </w:r>
      <w:r w:rsidRPr="005916DD">
        <w:rPr>
          <w:i/>
        </w:rPr>
        <w:t>in vivo</w:t>
      </w:r>
      <w:r w:rsidRPr="005916DD">
        <w:t xml:space="preserve"> work where “</w:t>
      </w:r>
      <w:r w:rsidRPr="00F1684C">
        <w:rPr>
          <w:i/>
        </w:rPr>
        <w:t>n</w:t>
      </w:r>
      <w:r w:rsidRPr="005916DD">
        <w:t>” refers to the number of animals</w:t>
      </w:r>
      <w:r>
        <w:t xml:space="preserve"> per group</w:t>
      </w:r>
      <w:r w:rsidRPr="005916DD">
        <w:t xml:space="preserve">. Comparisons of statistical significance were assessed by 2-tailed Student’s </w:t>
      </w:r>
      <w:r w:rsidRPr="00F1684C">
        <w:rPr>
          <w:i/>
        </w:rPr>
        <w:t>t</w:t>
      </w:r>
      <w:r>
        <w:t>-test</w:t>
      </w:r>
      <w:r w:rsidRPr="005916DD">
        <w:t xml:space="preserve"> or one- or two-way ANOVA followed by Bonferroni’s or Dunnett’s </w:t>
      </w:r>
      <w:r w:rsidRPr="005916DD">
        <w:rPr>
          <w:i/>
        </w:rPr>
        <w:t>post-hoc</w:t>
      </w:r>
      <w:r w:rsidRPr="005916DD">
        <w:t xml:space="preserve"> test. Significant levels were set at * </w:t>
      </w:r>
      <w:r w:rsidRPr="005916DD">
        <w:rPr>
          <w:i/>
        </w:rPr>
        <w:t xml:space="preserve">p </w:t>
      </w:r>
      <w:r w:rsidRPr="005916DD">
        <w:t xml:space="preserve">&lt; 0.05, ** </w:t>
      </w:r>
      <w:r w:rsidRPr="005916DD">
        <w:rPr>
          <w:i/>
        </w:rPr>
        <w:t>p</w:t>
      </w:r>
      <w:r w:rsidRPr="005916DD">
        <w:t xml:space="preserve"> &lt; 0.01, *** </w:t>
      </w:r>
      <w:r w:rsidRPr="005916DD">
        <w:rPr>
          <w:i/>
        </w:rPr>
        <w:t>p</w:t>
      </w:r>
      <w:r w:rsidRPr="005916DD">
        <w:t xml:space="preserve"> &lt; 0.001.</w:t>
      </w:r>
      <w:bookmarkEnd w:id="770"/>
      <w:bookmarkEnd w:id="771"/>
      <w:bookmarkEnd w:id="772"/>
      <w:r w:rsidRPr="005916DD">
        <w:t xml:space="preserve"> </w:t>
      </w:r>
      <w:r>
        <w:br w:type="page"/>
      </w:r>
      <w:bookmarkStart w:id="773" w:name="_Toc310948202"/>
      <w:bookmarkStart w:id="774" w:name="_Toc337497066"/>
      <w:bookmarkStart w:id="775" w:name="_Toc341038839"/>
    </w:p>
    <w:p w:rsidR="00946BE1" w:rsidRDefault="00946BE1" w:rsidP="0046456C">
      <w:pPr>
        <w:pStyle w:val="Heading1"/>
        <w:jc w:val="center"/>
        <w:rPr>
          <w:rStyle w:val="Heading1NgocCharChar"/>
          <w:rFonts w:cstheme="majorBidi"/>
          <w:b/>
          <w:bCs/>
          <w:sz w:val="32"/>
        </w:rPr>
      </w:pPr>
      <w:bookmarkStart w:id="776" w:name="_Toc364181192"/>
      <w:bookmarkStart w:id="777" w:name="_Toc364587302"/>
    </w:p>
    <w:p w:rsidR="00946BE1" w:rsidRDefault="00946BE1" w:rsidP="0046456C">
      <w:pPr>
        <w:pStyle w:val="Heading1"/>
        <w:jc w:val="center"/>
        <w:rPr>
          <w:rStyle w:val="Heading1NgocCharChar"/>
          <w:rFonts w:cstheme="majorBidi"/>
          <w:b/>
          <w:bCs/>
          <w:sz w:val="32"/>
        </w:rPr>
      </w:pPr>
    </w:p>
    <w:p w:rsidR="00946BE1" w:rsidRPr="00DB0C88" w:rsidRDefault="00946BE1" w:rsidP="0046456C">
      <w:pPr>
        <w:pStyle w:val="Heading1"/>
        <w:jc w:val="center"/>
        <w:rPr>
          <w:rStyle w:val="Heading1NgocCharChar"/>
          <w:rFonts w:cstheme="majorBidi"/>
          <w:b/>
          <w:bCs/>
          <w:sz w:val="28"/>
        </w:rPr>
      </w:pPr>
    </w:p>
    <w:p w:rsidR="00946BE1" w:rsidRDefault="00946BE1" w:rsidP="0046456C">
      <w:pPr>
        <w:pStyle w:val="Heading1"/>
        <w:jc w:val="center"/>
        <w:rPr>
          <w:rStyle w:val="Heading1NgocCharChar"/>
          <w:rFonts w:cstheme="majorBidi"/>
          <w:b/>
          <w:bCs/>
          <w:sz w:val="32"/>
        </w:rPr>
      </w:pPr>
    </w:p>
    <w:p w:rsidR="00946BE1" w:rsidRDefault="00946BE1" w:rsidP="0046456C">
      <w:pPr>
        <w:pStyle w:val="Heading1"/>
        <w:jc w:val="center"/>
        <w:rPr>
          <w:rStyle w:val="Heading1NgocCharChar"/>
          <w:rFonts w:cstheme="majorBidi"/>
          <w:b/>
          <w:bCs/>
          <w:sz w:val="32"/>
        </w:rPr>
      </w:pPr>
    </w:p>
    <w:p w:rsidR="006179E6" w:rsidRPr="0046456C" w:rsidRDefault="006179E6" w:rsidP="0046456C">
      <w:pPr>
        <w:pStyle w:val="Heading1"/>
        <w:jc w:val="center"/>
        <w:rPr>
          <w:rStyle w:val="Heading1NgocCharChar"/>
          <w:rFonts w:cstheme="majorBidi"/>
          <w:b/>
          <w:bCs/>
          <w:sz w:val="32"/>
        </w:rPr>
      </w:pPr>
      <w:bookmarkStart w:id="778" w:name="_Toc370678359"/>
      <w:r w:rsidRPr="0046456C">
        <w:rPr>
          <w:rStyle w:val="Heading1NgocCharChar"/>
          <w:rFonts w:cstheme="majorBidi"/>
          <w:b/>
          <w:bCs/>
          <w:sz w:val="32"/>
        </w:rPr>
        <w:t>Chapter 3</w:t>
      </w:r>
      <w:bookmarkEnd w:id="776"/>
      <w:bookmarkEnd w:id="777"/>
      <w:bookmarkEnd w:id="778"/>
    </w:p>
    <w:p w:rsidR="006179E6" w:rsidRPr="0046456C" w:rsidRDefault="006179E6" w:rsidP="0046456C">
      <w:pPr>
        <w:pStyle w:val="Heading1"/>
        <w:jc w:val="center"/>
        <w:rPr>
          <w:rStyle w:val="Heading1NgocCharChar"/>
          <w:rFonts w:cstheme="majorBidi"/>
          <w:b/>
          <w:bCs/>
          <w:sz w:val="32"/>
        </w:rPr>
      </w:pPr>
      <w:bookmarkStart w:id="779" w:name="_Toc341730350"/>
      <w:bookmarkStart w:id="780" w:name="_Toc370678360"/>
      <w:r w:rsidRPr="0046456C">
        <w:rPr>
          <w:rStyle w:val="Heading1NgocCharChar"/>
          <w:rFonts w:cstheme="majorBidi"/>
          <w:b/>
          <w:bCs/>
          <w:sz w:val="32"/>
        </w:rPr>
        <w:t xml:space="preserve">Cloning of lentiviral transfer plasmids </w:t>
      </w:r>
      <w:r w:rsidRPr="0046456C">
        <w:rPr>
          <w:rStyle w:val="Heading1NgocCharChar"/>
          <w:rFonts w:cstheme="majorBidi"/>
          <w:b/>
          <w:bCs/>
          <w:sz w:val="32"/>
        </w:rPr>
        <w:br/>
        <w:t xml:space="preserve">and production of </w:t>
      </w:r>
      <w:bookmarkEnd w:id="773"/>
      <w:bookmarkEnd w:id="774"/>
      <w:bookmarkEnd w:id="775"/>
      <w:r w:rsidRPr="0046456C">
        <w:rPr>
          <w:rStyle w:val="Heading1NgocCharChar"/>
          <w:rFonts w:cstheme="majorBidi"/>
          <w:b/>
          <w:bCs/>
          <w:sz w:val="32"/>
        </w:rPr>
        <w:t>LVs</w:t>
      </w:r>
      <w:bookmarkEnd w:id="779"/>
      <w:bookmarkEnd w:id="780"/>
    </w:p>
    <w:p w:rsidR="006179E6" w:rsidRPr="003D306D" w:rsidRDefault="006179E6" w:rsidP="006179E6">
      <w:pPr>
        <w:pStyle w:val="Heading1Ngoc21"/>
        <w:rPr>
          <w:kern w:val="0"/>
          <w:sz w:val="23"/>
          <w:szCs w:val="23"/>
        </w:rPr>
      </w:pPr>
      <w:bookmarkStart w:id="781" w:name="_Toc337497067"/>
    </w:p>
    <w:p w:rsidR="00BF02ED" w:rsidRDefault="006179E6" w:rsidP="006179E6">
      <w:pPr>
        <w:pStyle w:val="Heading1"/>
        <w:rPr>
          <w:kern w:val="0"/>
        </w:rPr>
      </w:pPr>
      <w:bookmarkStart w:id="782" w:name="_Toc266813810"/>
      <w:bookmarkStart w:id="783" w:name="_Toc310948203"/>
      <w:bookmarkStart w:id="784" w:name="_Toc337497068"/>
      <w:bookmarkEnd w:id="781"/>
      <w:r w:rsidRPr="003D306D">
        <w:rPr>
          <w:kern w:val="0"/>
        </w:rPr>
        <w:br w:type="page"/>
      </w:r>
      <w:bookmarkStart w:id="785" w:name="_Toc341038840"/>
    </w:p>
    <w:p w:rsidR="00AC62C6" w:rsidRDefault="00AC62C6" w:rsidP="00AC62C6">
      <w:pPr>
        <w:pStyle w:val="Heading1"/>
        <w:rPr>
          <w:kern w:val="0"/>
        </w:rPr>
      </w:pPr>
      <w:bookmarkStart w:id="786" w:name="_Toc370678361"/>
      <w:r>
        <w:rPr>
          <w:kern w:val="0"/>
        </w:rPr>
        <w:lastRenderedPageBreak/>
        <w:t>3.1. Introduction</w:t>
      </w:r>
      <w:bookmarkEnd w:id="786"/>
    </w:p>
    <w:p w:rsidR="00AC62C6" w:rsidRDefault="00AC62C6" w:rsidP="00AC62C6">
      <w:r>
        <w:t>LVs are</w:t>
      </w:r>
      <w:r w:rsidR="002317A4">
        <w:t xml:space="preserve"> an</w:t>
      </w:r>
      <w:r w:rsidR="0074320B">
        <w:t xml:space="preserve"> </w:t>
      </w:r>
      <w:r>
        <w:t xml:space="preserve">attractive system for gene therapy, with many positive features derived from their biology and extensive vector development </w:t>
      </w:r>
      <w:r w:rsidR="00122438">
        <w:fldChar w:fldCharType="begin" w:fldLock="1"/>
      </w:r>
      <w:r w:rsidR="00994410">
        <w:instrText>ADDIN CSL_CITATION { "citationItems" : [ { "id" : "ITEM-1", "itemData" : { "DOI" : "10.1089/hum.2005.16.741", "ISSN" : "1043-0342", "PMID" : "15960605", "abstract" : "Lentiviral vectors are promising tools for gene therapy in the CNS. It is therefore important to characterize their interactions with the immune system in the CNS. This work characterizes transgene expression and brain inflammation in the presence or absence of immune responses generated after systemic immunization with lentiviral vectors. We characterized transduction with SIN-LV vectors in the CNS. A dose-response curve using SIN-LV-GFP demonstrated detectable transgene expression in the striatum at a dose of 10(2), and maximum expression at 10(6), transducing units of lentiviral vector, with minimal increase in inflammatory markers between the lowest and highest dose of vector injected. Our studies demonstrate that injection of a lentiviral vector into the CNS did not cause a measurable inflammatory response. Systemic immunization after CNS injection, with the lentiviral vector expressing the same transgene as a vector injected into the CNS, caused a decrease in transgene expression in the CNS, concomitantly with an infiltration of inflammatory cells into the CNS parenchyma at the injection site. However, peripheral immunization with a lentiviral vector carrying a different transgene did not diminish transgene expression, or cause CNS inflammation. Systemic immunization preceding injection of lentiviral vectors into the CNS determined that preexisting antilentiviral immunity, regardless of the transgene, did not affect transgene expression. Furthermore, we showed that the transgene, but not the virion or vector components, is responsible for providing antigenic epitopes to the activated immune system, on systemic immunization with lentivirus. Low immunogenicity and prolonged transgene expression in the presence of preexisting lentiviral immunity are encouraging data for the future use of lentiviral vectors in CNS gene therapy. In summary, the lentiviral vectors tested induced undetectable activation of innate immune responses, and stimulation of adaptive immune responses against lentiviral vectors was effective in causing a decrease in transgene expression only if the immune response was directed against the transgene. A systemic immune response against vector components alone did not cause brain inflammation, possibly because vector-derived epitopes were not being presented in the CNS.", "author" : [ { "dropping-particle" : "", "family" : "Abordo-Adesida", "given" : "Evelyn", "non-dropping-particle" : "", "parse-names" : false, "suffix" : "" }, { "dropping-particle" : "", "family" : "Follenzi", "given" : "Antonia", "non-dropping-particle" : "", "parse-names" : false, "suffix" : "" }, { "dropping-particle" : "", "family" : "Barcia", "given" : "Carlos", "non-dropping-particle" : "", "parse-names" : false, "suffix" : "" }, { "dropping-particle" : "", "family" : "Sciascia", "given" : "Sandra", "non-dropping-particle" : "", "parse-names" : false, "suffix" : "" }, { "dropping-particle" : "", "family" : "Castro", "given" : "Maria G", "non-dropping-particle" : "", "parse-names" : false, "suffix" : "" }, { "dropping-particle" : "", "family" : "Naldini", "given" : "Luigi", "non-dropping-particle" : "", "parse-names" : false, "suffix" : "" }, { "dropping-particle" : "", "family" : "Lowenstein", "given" : "Pedro R", "non-dropping-particle" : "", "parse-names" : false, "suffix" : "" } ], "container-title" : "Human gene therapy", "id" : "ITEM-1", "issue" : "6", "issued" : { "date-parts" : [ [ "2005", "6" ] ] }, "page" : "741-51", "title" : "Stability of lentiviral vector-mediated transgene expression in the brain in the presence of systemic antivector immune responses.", "type" : "article-journal", "volume" : "16" }, "uris" : [ "http://www.mendeley.com/documents/?uuid=11586dc8-1f52-4cbd-bd8d-23d16c5808e1" ] }, { "id" : "ITEM-2", "itemData" : { "DOI" : "10.1016/j.expneurol.2010.10.016", "ISSN" : "1090-2430", "PMID" : "21056560", "abstract" : "Gene transfer to the central nervous system provides powerful methodology for the study of gene function and gene-environment interactions in vivo, in addition to a vehicle for the delivery of therapeutic transgenes for gene therapy. The aim of the present study was to determine patterns of tropism exhibited by pseudotyped lentiviral vectors in the rat substantia nigra, in order to evaluate their utility for gene transfer in experimental models of Parkinson's disease. Isogenic lentiviral vector particles encoding a GFP reporter were pseudotyped with envelope glycoproteins derived from vesicular stomatitis virus (VSV), Mokola virus (MV), lymphocytic choriomeningitis virus (LCMV), or Moloney murine leukemia virus (MuLV). Adult male Lewis rats received unilateral stereotactic infusions of vector into the substantia nigra; three weeks later, patterns of viral transduction were determined by immunohistological detection of GFP. Different pseudotypes gave rise to transgene expression in restricted and distinct cellular populations. VSV and MV pseudotypes transduced midbrain neurons, including a subset of nigral dopaminergic neurons. In contrast, LCMV- and MuLV-pseudotyped lentivirus produced transgene expression exclusively in astrocytes; the restricted transduction of astroglial cells was not explained by the cellular distribution of receptors previously shown to mediate entry of LCMV or MuLV. These data suggest that pseudotyped lentiviral vectors will be useful for experimental gene transfer to the rat substantia nigra. In particular, the availability of neuronal and astrocytic-targeting vectors will allow dissociation of cell autonomous and cell non-autonomous functions of key gene products in vivo.", "author" : [ { "dropping-particle" : "", "family" : "Cannon", "given" : "Jason R", "non-dropping-particle" : "", "parse-names" : false, "suffix" : "" }, { "dropping-particle" : "", "family" : "Sew", "given" : "Thomas", "non-dropping-particle" : "", "parse-names" : false, "suffix" : "" }, { "dropping-particle" : "", "family" : "Montero", "given" : "Laura", "non-dropping-particle" : "", "parse-names" : false, "suffix" : "" }, { "dropping-particle" : "", "family" : "Burton", "given" : "Edward a", "non-dropping-particle" : "", "parse-names" : false, "suffix" : "" }, { "dropping-particle" : "", "family" : "Greenamyre", "given" : "J Timothy", "non-dropping-particle" : "", "parse-names" : false, "suffix" : "" } ], "container-title" : "Experimental neurology", "id" : "ITEM-2", "issue" : "1", "issued" : { "date-parts" : [ [ "2011", "3" ] ] }, "page" : "41-52", "publisher" : "Elsevier B.V.", "title" : "Pseudotype-dependent lentiviral transduction of astrocytes or neurons in the rat substantia nigra.", "type" : "article-journal", "volume" : "228" }, "uris" : [ "http://www.mendeley.com/documents/?uuid=6a886223-5e87-457c-b335-bf1e5dee881f" ] }, { "id" : "ITEM-3",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3", "issue" : "6", "issued" : { "date-parts" : [ [ "2003", "9", "15" ] ] }, "page" : "876-85", "title" : "Targeted transgene expression in rat brain using lentiviral vectors.", "type" : "article-journal", "volume" : "73" }, "uris" : [ "http://www.mendeley.com/documents/?uuid=6f479b78-015e-445a-915e-02ebe9bc2653" ] }, { "id" : "ITEM-4", "itemData" : { "DOI" : "10.1016/S1353-8020(08)70052-X", "ISSN" : "1353-8020", "PMID" : "18267286", "abstract" : "To develop CERE-120 (AAV-NTN) as a novel therapy for Parkinson's disease (PD) that might restore function of degenerating dopamine neurons and prevent further degeneration.", "author" : [ { "dropping-particle" : "", "family" : "Bartus", "given" : "Raymond T", "non-dropping-particle" : "", "parse-names" : false, "suffix" : "" }, { "dropping-particle" : "", "family" : "Herzog", "given" : "Christopher D", "non-dropping-particle" : "", "parse-names" : false, "suffix" : "" }, { "dropping-particle" : "", "family" : "Bishop", "given" : "Kathie", "non-dropping-particle" : "", "parse-names" : false, "suffix" : "" }, { "dropping-particle" : "", "family" : "Ostrove", "given" : "Jeffrey M", "non-dropping-particle" : "", "parse-names" : false, "suffix" : "" }, { "dropping-particle" : "", "family" : "Tuszynski", "given" : "Mark", "non-dropping-particle" : "", "parse-names" : false, "suffix" : "" }, { "dropping-particle" : "", "family" : "Kordower", "given" : "Jeffrey H", "non-dropping-particle" : "", "parse-names" : false, "suffix" : "" }, { "dropping-particle" : "", "family" : "Gasmi", "given" : "Mehdi", "non-dropping-particle" : "", "parse-names" : false, "suffix" : "" } ], "container-title" : "Parkinsonism &amp; related disorders", "id" : "ITEM-4", "issued" : { "date-parts" : [ [ "2007", "1" ] ] }, "page" : "S469-77", "title" : "Issues regarding gene therapy products for Parkinson's disease: the development of CERE-120 (AAV-NTN) as one reference point.", "type" : "article-journal", "volume" : "13 Suppl 3" }, "uris" : [ "http://www.mendeley.com/documents/?uuid=29382b97-5f7f-4f42-95cf-d94357a6164b" ] }, { "id" : "ITEM-5", "itemData" : { "DOI" : "10.1038/gt.2011.71", "ISSN" : "1476-5462", "PMID" : "21562590", "abstract" : "The corticospinal tract (CST) is extensively used as a model system for assessing potential therapies to enhance neuronal regeneration and functional recovery following spinal cord injury (SCI). However, efficient transduction of the CST is challenging and remains to be optimised. Recombinant adeno-associated viral (AAV) vectors and integration-deficient lentiviral vectors are promising therapeutic delivery systems for gene therapy to the central nervous system (CNS). In the present study the cellular tropism and transduction efficiency of seven AAV vector serotypes (AAV1, 2, 3, 4, 5, 6, 8) and an integration-deficient lentiviral vector were assessed for their ability to transduce corticospinal neurons (CSNs) following intracortical injection. AAV1 was identified as the optimal serotype for transducing cortical and CSNs with green fluorescent protein (GFP) expression detectable in fibres projecting through the dorsal CST (dCST) of the cervical spinal cord. In contrast, AAV3 and AAV4 demonstrated a low efficacy for transducing CNS cells and AAV8 presented a potential tropism for oligodendrocytes. Furthermore, it was shown that neither AAV nor lentiviral vectors generate a significant microglial response. The identification of AAV1 as the optimal serotype for transducing CSNs should facilitate the design of future gene therapy strategies targeting the CST for the treatment of SCI.", "author" : [ { "dropping-particle" : "", "family" : "Hutson", "given" : "T H", "non-dropping-particle" : "", "parse-names" : false, "suffix" : "" }, { "dropping-particle" : "", "family" : "Verhaagen", "given" : "J", "non-dropping-particle" : "", "parse-names" : false, "suffix" : "" }, { "dropping-particle" : "", "family" : "Y\u00e1\u00f1ez-Mu\u00f1oz", "given" : "R J", "non-dropping-particle" : "", "parse-names" : false, "suffix" : "" }, { "dropping-particle" : "", "family" : "Moon", "given" : "L D F", "non-dropping-particle" : "", "parse-names" : false, "suffix" : "" } ], "container-title" : "Gene therapy", "id" : "ITEM-5", "issue" : "1", "issued" : { "date-parts" : [ [ "2012", "1" ] ] }, "page" : "49-60", "title" : "Corticospinal tract transduction: a comparison of seven adeno-associated viral vector serotypes and a non-integrating lentiviral vector.", "type" : "article-journal", "volume" : "19" }, "uris" : [ "http://www.mendeley.com/documents/?uuid=e51818e7-c028-4875-9d1a-1095bc03ef14" ] } ], "mendeley" : { "previouslyFormattedCitation" : "(Jakobsson et al., 2003; Abordo-Adesida et al., 2005; Bartus et al., 2007; Cannon et al., 2011; Hutson et al., 2012)" }, "properties" : { "noteIndex" : 0 }, "schema" : "https://github.com/citation-style-language/schema/raw/master/csl-citation.json" }</w:instrText>
      </w:r>
      <w:r w:rsidR="00122438">
        <w:fldChar w:fldCharType="separate"/>
      </w:r>
      <w:r w:rsidRPr="00660074">
        <w:rPr>
          <w:noProof/>
        </w:rPr>
        <w:t>(Jakobsson et al., 2003; Abordo-Adesida et al., 2005; Bartus et al., 2007; Cannon et al., 2011; Hutson et al., 2012)</w:t>
      </w:r>
      <w:r w:rsidR="00122438">
        <w:fldChar w:fldCharType="end"/>
      </w:r>
      <w:r>
        <w:t xml:space="preserve">. IDLVs with defective viral integrase, in particular, offer less risk of insertional mutagenesis but may express transgene at similar level with their counterparts, IPLVs </w:t>
      </w:r>
      <w:r w:rsidR="00122438">
        <w:fldChar w:fldCharType="begin" w:fldLock="1"/>
      </w:r>
      <w:r w:rsidR="00994410">
        <w:instrText>ADDIN CSL_CITATION { "citationItems" : [ { "id" : "ITEM-1", "itemData" : { "DOI" : "mt2009122 [pii] 10.1038/mt.2009.122", "ISBN" : "1525-0024 (Electronic) 1525-0016 (Linking)", "PMID" : "19491821", "abstract" : "Lentiviral vectors are very efficient at transducing dividing and quiescent cells, which makes them highly useful tools for genetic analysis and gene therapy. Traditionally this efficiency was considered dependent on provirus integration in the host cell genome; however, recent results have challenged this view. So called integration-deficient lentiviral vectors (IDLVs) can be produced through the use of integrase mutations that specifically prevent proviral integration, resulting in the generation of increased levels of circular vector episomes in transduced cells. These lentiviral episomes lack replication signals and are gradually lost by dilution in dividing cells, but are stable in quiescent cells. Compared to integrating lentivectors, IDLVs have a greatly reduced risk of causing insertional mutagenesis and a lower risk of generating replication-competent recombinants (RCRs). IDLVs can mediate transient gene expression in proliferating cells, stable expression in nondividing cells in vitro and in vivo, specific immune responses, RNA interference, homologous recombination (gene repair, knock-in, and knock-out), site-specific recombination, and transposition. IDLVs can be converted into replicating episomes, suggesting that if a clinically applicable system can be developed they would also become highly appropriate for stable transduction of proliferating tissues in therapeutic applications.", "author" : [ { "dropping-particle" : "", "family" : "Wanisch", "given" : "K", "non-dropping-particle" : "", "parse-names" : false, "suffix" : "" }, { "dropping-particle" : "", "family" : "Y\u00e1\u00f1ez-Mu\u00f1oz", "given" : "R J", "non-dropping-particle" : "", "parse-names" : false, "suffix" : "" } ], "container-title" : "Mol Ther", "edition" : "2009/06/06", "id" : "ITEM-1", "issue" : "8", "issued" : { "date-parts" : [ [ "2009" ] ] }, "note" : "Wanisch, Klaus\nYanez-Munoz, Rafael J\nMedical Research Council/United Kingdom\nResearch Support, Non-U.S. Gov't\nReview\nUnited States\nMolecular therapy : the journal of the American Society of Gene Therapy\nMol Ther. 2009 Aug;17(8):1316-32. Epub 2009 Jun 2.", "page" : "1316-1332", "title" : "Integration-deficient lentiviral vectors: a slow coming of age", "type" : "article-journal", "volume" : "17" }, "uris" : [ "http://www.mendeley.com/documents/?uuid=798a641a-7ed3-49db-909c-04682eea1fc3" ] }, { "id" : "ITEM-2", "itemData" : { "DOI" : "10.1038/gt.2009.135", "ISSN" : "1476-5462", "PMID" : "19847206", "abstract" : "Lentiviral vectors (LVs) offer the advantages of a large packaging capacity, broad cell tropism or specific cell-type targeting through pseudotyping, and long-term expression from integrated gene cassettes. However, transgene integration carries a risk of disrupting gene expression through insertional mutagenesis and may not be required for all applications. A non-integrating LV may be beneficial in cases in which transient gene expression is desired. Several recent publications outline the development and initial biological characterization of such vectors. Here, we discuss the potential applications and new directions for the development of integration-defective LVs.", "author" : [ { "dropping-particle" : "", "family" : "Banasik", "given" : "M B", "non-dropping-particle" : "", "parse-names" : false, "suffix" : "" }, { "dropping-particle" : "", "family" : "McCray", "given" : "P B", "non-dropping-particle" : "", "parse-names" : false, "suffix" : "" } ], "container-title" : "Gene therapy", "id" : "ITEM-2", "issue" : "2", "issued" : { "date-parts" : [ [ "2010", "2" ] ] }, "page" : "150-7", "title" : "Integrase-defective lentiviral vectors: progress and applications.", "type" : "article-journal", "volume" : "17" }, "uris" : [ "http://www.mendeley.com/documents/?uuid=0586b28e-b251-40a4-9185-dd1bd1bc1eef" ] } ], "mendeley" : { "previouslyFormattedCitation" : "(Wanisch and Y\u00e1\u00f1ez-Mu\u00f1oz, 2009; Banasik and McCray, 2010)" }, "properties" : { "noteIndex" : 0 }, "schema" : "https://github.com/citation-style-language/schema/raw/master/csl-citation.json" }</w:instrText>
      </w:r>
      <w:r w:rsidR="00122438">
        <w:fldChar w:fldCharType="separate"/>
      </w:r>
      <w:r w:rsidRPr="00660074">
        <w:rPr>
          <w:noProof/>
        </w:rPr>
        <w:t>(Wanisch and Yáñez-Muñoz, 2009; Banasik and McCray, 2010)</w:t>
      </w:r>
      <w:r w:rsidR="00122438">
        <w:fldChar w:fldCharType="end"/>
      </w:r>
      <w:r>
        <w:t xml:space="preserve">. Hence, in this study, both IDLVs and IPLVs were used as delivery systems to transfer the genes for eGFP, IGF-1, or GDNF. In a bid to enhance transgene expression, these vectors were designed to target neurons, astrocytes, or a mixture of both cell types using cell-type specific promoters: SYNp, GFAP, or CMVp respectively. </w:t>
      </w:r>
    </w:p>
    <w:p w:rsidR="00BF02ED" w:rsidRDefault="00AC62C6" w:rsidP="00AC62C6">
      <w:r>
        <w:t xml:space="preserve">The first essential step in the production of these vectors was cloning of lentiviral transfer plasmids. </w:t>
      </w:r>
      <w:r w:rsidR="001C6428">
        <w:t xml:space="preserve">Following cloning, </w:t>
      </w:r>
      <w:r>
        <w:t>LVs were produced through calcium phosphate plasmid transfection and subsequently titrated by flow cytometry, qPCR, or p24 ELISA. Results from plasmid cloning and vector titration are shown in this chapter.</w:t>
      </w:r>
      <w:r w:rsidR="00BB44C5">
        <w:t xml:space="preserve"> </w:t>
      </w:r>
    </w:p>
    <w:p w:rsidR="00E207A5" w:rsidRDefault="00E207A5">
      <w:pPr>
        <w:spacing w:before="0" w:beforeAutospacing="0" w:after="200" w:afterAutospacing="0" w:line="276" w:lineRule="auto"/>
        <w:jc w:val="left"/>
        <w:rPr>
          <w:rFonts w:eastAsiaTheme="majorEastAsia" w:cstheme="majorBidi"/>
          <w:b/>
          <w:bCs/>
          <w:kern w:val="32"/>
          <w:szCs w:val="32"/>
        </w:rPr>
      </w:pPr>
      <w:r>
        <w:br w:type="page"/>
      </w:r>
    </w:p>
    <w:p w:rsidR="002317A4" w:rsidRDefault="00D56B8B" w:rsidP="002317A4">
      <w:pPr>
        <w:pStyle w:val="Heading1"/>
      </w:pPr>
      <w:bookmarkStart w:id="787" w:name="_Toc370678362"/>
      <w:r>
        <w:lastRenderedPageBreak/>
        <w:t>3.2. Aims of the chapter</w:t>
      </w:r>
      <w:bookmarkEnd w:id="787"/>
    </w:p>
    <w:p w:rsidR="00D56B8B" w:rsidRDefault="00D56B8B" w:rsidP="00D56B8B">
      <w:r>
        <w:t xml:space="preserve">LVs carrying different transgene cassettes are often titrated by different methods. For instance, flow cytometry is used only if vectors can express a reporter gene such as </w:t>
      </w:r>
      <w:r w:rsidRPr="00DB5A73">
        <w:rPr>
          <w:i/>
        </w:rPr>
        <w:t>eGFP</w:t>
      </w:r>
      <w:r>
        <w:rPr>
          <w:i/>
        </w:rPr>
        <w:t xml:space="preserve">. </w:t>
      </w:r>
      <w:r w:rsidRPr="006C7C0F">
        <w:t xml:space="preserve">However, </w:t>
      </w:r>
      <w:r>
        <w:t xml:space="preserve">using different techniques may lead to variant titres of one vector stock. Among three common titration methods, p24 ELISA was predicted to result in the highest titres, following by qPCR and flow cytometry. </w:t>
      </w:r>
    </w:p>
    <w:p w:rsidR="00D56B8B" w:rsidRDefault="004C08DE" w:rsidP="00D56B8B">
      <w:r>
        <w:t>The work described in this chapter was</w:t>
      </w:r>
      <w:r w:rsidR="00D56B8B">
        <w:t xml:space="preserve"> aimed to prepare all lentiviral transfer plasmids for the production of LVs</w:t>
      </w:r>
      <w:r>
        <w:t xml:space="preserve"> that would be necessary for further experiments</w:t>
      </w:r>
      <w:r w:rsidR="00D56B8B">
        <w:t xml:space="preserve">. Quantification of vector titres by flow cytometry, qPCR, and p24 ELISA was performed to check the quality of </w:t>
      </w:r>
      <w:r>
        <w:t xml:space="preserve">these </w:t>
      </w:r>
      <w:r w:rsidR="00D56B8B">
        <w:t>LVs.</w:t>
      </w:r>
    </w:p>
    <w:p w:rsidR="002148EA" w:rsidRDefault="002148EA">
      <w:pPr>
        <w:spacing w:before="0" w:beforeAutospacing="0" w:after="200" w:afterAutospacing="0" w:line="276" w:lineRule="auto"/>
        <w:jc w:val="left"/>
        <w:rPr>
          <w:rFonts w:eastAsiaTheme="majorEastAsia" w:cstheme="majorBidi"/>
          <w:b/>
          <w:bCs/>
          <w:szCs w:val="32"/>
        </w:rPr>
      </w:pPr>
      <w:r>
        <w:br w:type="page"/>
      </w:r>
    </w:p>
    <w:p w:rsidR="00BF02ED" w:rsidRDefault="002317A4" w:rsidP="006179E6">
      <w:pPr>
        <w:pStyle w:val="Heading1"/>
        <w:rPr>
          <w:kern w:val="0"/>
        </w:rPr>
      </w:pPr>
      <w:bookmarkStart w:id="788" w:name="_Toc370678363"/>
      <w:r>
        <w:rPr>
          <w:kern w:val="0"/>
        </w:rPr>
        <w:lastRenderedPageBreak/>
        <w:t>3.3</w:t>
      </w:r>
      <w:r w:rsidR="00BF02ED">
        <w:rPr>
          <w:kern w:val="0"/>
        </w:rPr>
        <w:t>. Results</w:t>
      </w:r>
      <w:bookmarkEnd w:id="788"/>
    </w:p>
    <w:p w:rsidR="006179E6" w:rsidRPr="003D306D" w:rsidRDefault="006179E6" w:rsidP="002148EA">
      <w:pPr>
        <w:pStyle w:val="Heading2"/>
        <w:rPr>
          <w:kern w:val="0"/>
        </w:rPr>
      </w:pPr>
      <w:bookmarkStart w:id="789" w:name="_Toc370678364"/>
      <w:r>
        <w:rPr>
          <w:kern w:val="0"/>
        </w:rPr>
        <w:t>3.</w:t>
      </w:r>
      <w:r w:rsidR="002317A4">
        <w:rPr>
          <w:kern w:val="0"/>
        </w:rPr>
        <w:t>3</w:t>
      </w:r>
      <w:r w:rsidR="00BF02ED">
        <w:rPr>
          <w:kern w:val="0"/>
        </w:rPr>
        <w:t>.</w:t>
      </w:r>
      <w:r>
        <w:rPr>
          <w:kern w:val="0"/>
        </w:rPr>
        <w:t xml:space="preserve">1. Checking of existing </w:t>
      </w:r>
      <w:r w:rsidRPr="003D306D">
        <w:rPr>
          <w:kern w:val="0"/>
        </w:rPr>
        <w:t>plasmids</w:t>
      </w:r>
      <w:bookmarkEnd w:id="782"/>
      <w:bookmarkEnd w:id="783"/>
      <w:bookmarkEnd w:id="784"/>
      <w:bookmarkEnd w:id="785"/>
      <w:bookmarkEnd w:id="789"/>
    </w:p>
    <w:p w:rsidR="006179E6" w:rsidRPr="003D306D" w:rsidRDefault="00DB0C88" w:rsidP="006179E6">
      <w:pPr>
        <w:rPr>
          <w:rFonts w:cs="Arial"/>
          <w:szCs w:val="23"/>
        </w:rPr>
      </w:pPr>
      <w:r>
        <w:rPr>
          <w:rFonts w:cs="Arial"/>
          <w:noProof/>
          <w:szCs w:val="23"/>
          <w:lang w:eastAsia="en-GB"/>
        </w:rPr>
        <w:pict>
          <v:group id="Group 1333" o:spid="_x0000_s1079" style="position:absolute;left:0;text-align:left;margin-left:105.85pt;margin-top:209.65pt;width:184.25pt;height:166.45pt;z-index:251952128" coordorigin="4385,7238" coordsize="3685,3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">
            <v:shape id="Picture 330" o:spid="_x0000_s1080" type="#_x0000_t75" style="position:absolute;left:4385;top:7346;width:3685;height:32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rb86/EAAAA3QAAAA8AAABkcnMvZG93bnJldi54bWxET0trwkAQvgv9D8sUetNNFdSmriKK0FPB&#10;B9TjJDvdhGZnQ3ZNUn+9Kwje5uN7zmLV20q01PjSsYL3UQKCOHe6ZKPgdNwN5yB8QNZYOSYF/+Rh&#10;tXwZLDDVruM9tYdgRAxhn6KCIoQ6ldLnBVn0I1cTR+7XNRZDhI2RusEuhttKjpNkKi2WHBsKrGlT&#10;UP53uFgF14/sO/s5Z2a6vXAyP187U7Zrpd5e+/UniEB9eIof7i8d509mE7h/E0+Qy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rb86/EAAAA3QAAAA8AAAAAAAAAAAAAAAAA&#10;nwIAAGRycy9kb3ducmV2LnhtbFBLBQYAAAAABAAEAPcAAACQAwAAAAA=&#10;">
              <v:imagedata r:id="rId32" o:title=""/>
            </v:shape>
            <v:shape id="Text Box 331" o:spid="_x0000_s1081" type="#_x0000_t202" style="position:absolute;left:4527;top:7238;width:487;height:4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NdZsMA&#10;AADdAAAADwAAAGRycy9kb3ducmV2LnhtbERPzWrCQBC+C32HZQq9SN20tUmN2YgKLV6T+gBjdkxC&#10;s7Mhu5r49t1Cwdt8fL+TbSbTiSsNrrWs4GURgSCurG65VnD8/nz+AOE8ssbOMim4kYNN/jDLMNV2&#10;5IKupa9FCGGXooLG+z6V0lUNGXQL2xMH7mwHgz7AoZZ6wDGEm06+RlEsDbYcGhrsad9Q9VNejILz&#10;YZy/r8bTlz8mxTLeYZuc7E2pp8dpuwbhafJ38b/7oMP8t2QJf9+EE2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pNdZsMAAADdAAAADwAAAAAAAAAAAAAAAACYAgAAZHJzL2Rv&#10;d25yZXYueG1sUEsFBgAAAAAEAAQA9QAAAIgDAAAAAA==&#10;" stroked="f">
              <v:textbox>
                <w:txbxContent>
                  <w:p w:rsidR="00466BDA" w:rsidRPr="00167AF0" w:rsidRDefault="00466BDA" w:rsidP="006179E6">
                    <w:pPr>
                      <w:jc w:val="center"/>
                      <w:rPr>
                        <w:b/>
                        <w:sz w:val="28"/>
                        <w:szCs w:val="28"/>
                      </w:rPr>
                    </w:pPr>
                    <w:r w:rsidRPr="00167AF0">
                      <w:rPr>
                        <w:b/>
                        <w:sz w:val="28"/>
                        <w:szCs w:val="28"/>
                      </w:rPr>
                      <w:t>A</w:t>
                    </w:r>
                  </w:p>
                </w:txbxContent>
              </v:textbox>
            </v:shape>
          </v:group>
        </w:pict>
      </w:r>
      <w:r w:rsidR="006179E6" w:rsidRPr="003D306D">
        <w:rPr>
          <w:rFonts w:cs="Arial"/>
          <w:szCs w:val="23"/>
        </w:rPr>
        <w:t>pRRLsc-CMVp-</w:t>
      </w:r>
      <w:r w:rsidR="006179E6" w:rsidRPr="006422A5">
        <w:rPr>
          <w:rFonts w:cs="Arial"/>
          <w:i/>
          <w:szCs w:val="23"/>
        </w:rPr>
        <w:t>eGFP</w:t>
      </w:r>
      <w:r w:rsidR="006179E6" w:rsidRPr="003D306D">
        <w:rPr>
          <w:rFonts w:cs="Arial"/>
          <w:szCs w:val="23"/>
        </w:rPr>
        <w:t xml:space="preserve">-W </w:t>
      </w:r>
      <w:r w:rsidR="006179E6">
        <w:rPr>
          <w:rFonts w:cs="Arial"/>
          <w:szCs w:val="23"/>
        </w:rPr>
        <w:t xml:space="preserve">(obtained from Prof. Luigi Naldini, TIGET, Italy and available in Dr Yáñez’s laboratory) </w:t>
      </w:r>
      <w:r w:rsidR="006179E6" w:rsidRPr="003D306D">
        <w:rPr>
          <w:rFonts w:cs="Arial"/>
          <w:szCs w:val="23"/>
        </w:rPr>
        <w:t>was tested by</w:t>
      </w:r>
      <w:r w:rsidR="006179E6">
        <w:rPr>
          <w:rFonts w:cs="Arial"/>
          <w:szCs w:val="23"/>
        </w:rPr>
        <w:t xml:space="preserve"> digestion with</w:t>
      </w:r>
      <w:r w:rsidR="006179E6" w:rsidRPr="003D306D">
        <w:rPr>
          <w:rFonts w:cs="Arial"/>
          <w:szCs w:val="23"/>
        </w:rPr>
        <w:t xml:space="preserve"> </w:t>
      </w:r>
      <w:r w:rsidR="006179E6" w:rsidRPr="003D306D">
        <w:rPr>
          <w:rFonts w:cs="Arial"/>
          <w:i/>
          <w:szCs w:val="23"/>
        </w:rPr>
        <w:t>Age</w:t>
      </w:r>
      <w:r w:rsidR="006179E6" w:rsidRPr="003D306D">
        <w:rPr>
          <w:rFonts w:cs="Arial"/>
          <w:szCs w:val="23"/>
        </w:rPr>
        <w:t xml:space="preserve">I, </w:t>
      </w:r>
      <w:r w:rsidR="006179E6" w:rsidRPr="003D306D">
        <w:rPr>
          <w:rFonts w:cs="Arial"/>
          <w:i/>
          <w:szCs w:val="23"/>
        </w:rPr>
        <w:t>Cla</w:t>
      </w:r>
      <w:r w:rsidR="006179E6" w:rsidRPr="003D306D">
        <w:rPr>
          <w:rFonts w:cs="Arial"/>
          <w:szCs w:val="23"/>
        </w:rPr>
        <w:t xml:space="preserve">I, </w:t>
      </w:r>
      <w:r w:rsidR="006179E6" w:rsidRPr="003D306D">
        <w:rPr>
          <w:rFonts w:cs="Arial"/>
          <w:i/>
          <w:szCs w:val="23"/>
        </w:rPr>
        <w:t>Nco</w:t>
      </w:r>
      <w:r w:rsidR="006179E6" w:rsidRPr="003D306D">
        <w:rPr>
          <w:rFonts w:cs="Arial"/>
          <w:szCs w:val="23"/>
        </w:rPr>
        <w:t xml:space="preserve">I. </w:t>
      </w:r>
      <w:r w:rsidR="006179E6" w:rsidRPr="003D306D">
        <w:rPr>
          <w:rFonts w:cs="Arial"/>
          <w:i/>
          <w:szCs w:val="23"/>
        </w:rPr>
        <w:t>Age</w:t>
      </w:r>
      <w:r w:rsidR="006179E6">
        <w:rPr>
          <w:rFonts w:cs="Arial"/>
          <w:szCs w:val="23"/>
        </w:rPr>
        <w:t>I or</w:t>
      </w:r>
      <w:r w:rsidR="006179E6" w:rsidRPr="003D306D">
        <w:rPr>
          <w:rFonts w:cs="Arial"/>
          <w:szCs w:val="23"/>
        </w:rPr>
        <w:t xml:space="preserve"> </w:t>
      </w:r>
      <w:r w:rsidR="006179E6" w:rsidRPr="003D306D">
        <w:rPr>
          <w:rFonts w:cs="Arial"/>
          <w:i/>
          <w:szCs w:val="23"/>
        </w:rPr>
        <w:t>Cla</w:t>
      </w:r>
      <w:r w:rsidR="006179E6">
        <w:rPr>
          <w:rFonts w:cs="Arial"/>
          <w:szCs w:val="23"/>
        </w:rPr>
        <w:t>I has</w:t>
      </w:r>
      <w:r w:rsidR="006179E6" w:rsidRPr="003D306D">
        <w:rPr>
          <w:rFonts w:cs="Arial"/>
          <w:szCs w:val="23"/>
        </w:rPr>
        <w:t xml:space="preserve"> </w:t>
      </w:r>
      <w:r w:rsidR="006179E6">
        <w:rPr>
          <w:rFonts w:cs="Arial"/>
          <w:szCs w:val="23"/>
        </w:rPr>
        <w:t>unique site within the plasmid whereas</w:t>
      </w:r>
      <w:r w:rsidR="006179E6" w:rsidRPr="003D306D">
        <w:rPr>
          <w:rFonts w:cs="Arial"/>
          <w:szCs w:val="23"/>
        </w:rPr>
        <w:t xml:space="preserve"> </w:t>
      </w:r>
      <w:r w:rsidR="006179E6" w:rsidRPr="003D306D">
        <w:rPr>
          <w:rFonts w:cs="Arial"/>
          <w:i/>
          <w:szCs w:val="23"/>
        </w:rPr>
        <w:t>Nco</w:t>
      </w:r>
      <w:r w:rsidR="006179E6" w:rsidRPr="003D306D">
        <w:rPr>
          <w:rFonts w:cs="Arial"/>
          <w:szCs w:val="23"/>
        </w:rPr>
        <w:t xml:space="preserve">I has 4 restriction sites within CMVp, </w:t>
      </w:r>
      <w:r w:rsidR="006179E6" w:rsidRPr="006422A5">
        <w:rPr>
          <w:rFonts w:cs="Arial"/>
          <w:i/>
          <w:szCs w:val="23"/>
        </w:rPr>
        <w:t>eGFP</w:t>
      </w:r>
      <w:r w:rsidR="006179E6" w:rsidRPr="003D306D">
        <w:rPr>
          <w:rFonts w:cs="Arial"/>
          <w:szCs w:val="23"/>
        </w:rPr>
        <w:t>, WPRE, and SV40 polyA (</w:t>
      </w:r>
      <w:r w:rsidR="006179E6" w:rsidRPr="003D306D">
        <w:rPr>
          <w:rFonts w:cs="Arial"/>
          <w:b/>
          <w:szCs w:val="23"/>
        </w:rPr>
        <w:t>Figure 3.1 A</w:t>
      </w:r>
      <w:r w:rsidR="006179E6" w:rsidRPr="003D306D">
        <w:rPr>
          <w:rFonts w:cs="Arial"/>
          <w:szCs w:val="23"/>
        </w:rPr>
        <w:t xml:space="preserve">). </w:t>
      </w:r>
      <w:r w:rsidR="006179E6">
        <w:rPr>
          <w:rFonts w:cs="Arial"/>
          <w:szCs w:val="23"/>
        </w:rPr>
        <w:t>The result</w:t>
      </w:r>
      <w:r w:rsidR="006179E6" w:rsidRPr="003D306D">
        <w:rPr>
          <w:rFonts w:cs="Arial"/>
          <w:szCs w:val="23"/>
        </w:rPr>
        <w:t xml:space="preserve"> from gel electrophore</w:t>
      </w:r>
      <w:r w:rsidR="006179E6">
        <w:rPr>
          <w:rFonts w:cs="Arial"/>
          <w:szCs w:val="23"/>
        </w:rPr>
        <w:t>sis showing correct DNA digestion</w:t>
      </w:r>
      <w:r w:rsidR="006179E6" w:rsidRPr="003D306D">
        <w:rPr>
          <w:rFonts w:cs="Arial"/>
          <w:szCs w:val="23"/>
        </w:rPr>
        <w:t xml:space="preserve"> patterns (</w:t>
      </w:r>
      <w:r w:rsidR="006179E6" w:rsidRPr="003D306D">
        <w:rPr>
          <w:rFonts w:cs="Arial"/>
          <w:b/>
          <w:szCs w:val="23"/>
        </w:rPr>
        <w:t>Figures 3.1 B, C</w:t>
      </w:r>
      <w:r w:rsidR="006179E6">
        <w:rPr>
          <w:rFonts w:cs="Arial"/>
          <w:szCs w:val="23"/>
        </w:rPr>
        <w:t xml:space="preserve">) confirmed the identity of the plasmid and indicated </w:t>
      </w:r>
      <w:r w:rsidR="006179E6" w:rsidRPr="003D306D">
        <w:rPr>
          <w:rFonts w:cs="Arial"/>
          <w:i/>
          <w:szCs w:val="23"/>
        </w:rPr>
        <w:t>Age</w:t>
      </w:r>
      <w:r w:rsidR="006179E6" w:rsidRPr="003D306D">
        <w:rPr>
          <w:rFonts w:cs="Arial"/>
          <w:szCs w:val="23"/>
        </w:rPr>
        <w:t xml:space="preserve">I and </w:t>
      </w:r>
      <w:r w:rsidR="006179E6" w:rsidRPr="003D306D">
        <w:rPr>
          <w:rFonts w:cs="Arial"/>
          <w:i/>
          <w:szCs w:val="23"/>
        </w:rPr>
        <w:t>Cla</w:t>
      </w:r>
      <w:r w:rsidR="006179E6" w:rsidRPr="003D306D">
        <w:rPr>
          <w:rFonts w:cs="Arial"/>
          <w:szCs w:val="23"/>
        </w:rPr>
        <w:t xml:space="preserve">I </w:t>
      </w:r>
      <w:r w:rsidR="006179E6">
        <w:rPr>
          <w:rFonts w:cs="Arial"/>
          <w:szCs w:val="23"/>
        </w:rPr>
        <w:t>can be used to remove CMVp (611 bp) whilst</w:t>
      </w:r>
      <w:r w:rsidR="006179E6" w:rsidRPr="003D306D">
        <w:rPr>
          <w:rFonts w:cs="Arial"/>
          <w:szCs w:val="23"/>
        </w:rPr>
        <w:t xml:space="preserve"> </w:t>
      </w:r>
      <w:r w:rsidR="006179E6" w:rsidRPr="003D306D">
        <w:rPr>
          <w:rFonts w:cs="Arial"/>
          <w:i/>
          <w:szCs w:val="23"/>
        </w:rPr>
        <w:t>Nco</w:t>
      </w:r>
      <w:r w:rsidR="006179E6" w:rsidRPr="003D306D">
        <w:rPr>
          <w:rFonts w:cs="Arial"/>
          <w:szCs w:val="23"/>
        </w:rPr>
        <w:t xml:space="preserve">I </w:t>
      </w:r>
      <w:r w:rsidR="006179E6">
        <w:rPr>
          <w:rFonts w:cs="Arial"/>
          <w:szCs w:val="23"/>
        </w:rPr>
        <w:t xml:space="preserve">can be used </w:t>
      </w:r>
      <w:r w:rsidR="006179E6" w:rsidRPr="003D306D">
        <w:rPr>
          <w:rFonts w:cs="Arial"/>
          <w:szCs w:val="23"/>
        </w:rPr>
        <w:t>to confirm the presence or removal of this promoter in further cloning</w:t>
      </w:r>
      <w:r w:rsidR="006179E6">
        <w:rPr>
          <w:rFonts w:cs="Arial"/>
          <w:szCs w:val="23"/>
        </w:rPr>
        <w:t xml:space="preserve"> strategies</w:t>
      </w:r>
      <w:r w:rsidR="006179E6" w:rsidRPr="003D306D">
        <w:rPr>
          <w:rFonts w:cs="Arial"/>
          <w:szCs w:val="23"/>
        </w:rPr>
        <w:t xml:space="preserve">. </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DB0C88" w:rsidP="006179E6">
      <w:pPr>
        <w:rPr>
          <w:rFonts w:cs="Arial"/>
          <w:szCs w:val="23"/>
        </w:rPr>
      </w:pPr>
      <w:r>
        <w:rPr>
          <w:rFonts w:cs="Arial"/>
          <w:noProof/>
          <w:szCs w:val="23"/>
          <w:lang w:eastAsia="en-GB"/>
        </w:rPr>
        <w:pict>
          <v:group id="Group 1336" o:spid="_x0000_s1082" style="position:absolute;left:0;text-align:left;margin-left:-6.05pt;margin-top:20.2pt;width:417.75pt;height:194.95pt;z-index:251961344" coordorigin="2147,10518" coordsize="8355,38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">
            <v:group id="Group 1334" o:spid="_x0000_s1083" style="position:absolute;left:2147;top:10518;width:3933;height:3899" coordorigin="2147,10803" coordsize="3933,38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aWDtv8cAAADd&#10;AAAADwAAAAAAAAAAAAAAAACqAgAAZHJzL2Rvd25yZXYueG1sUEsFBgAAAAAEAAQA+gAAAJ4DAAAA&#10;AA==&#10;">
              <v:shape id="Text Box 333" o:spid="_x0000_s1084" type="#_x0000_t202" style="position:absolute;left:2180;top:10803;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1oI8EA&#10;AADdAAAADwAAAGRycy9kb3ducmV2LnhtbERP24rCMBB9X/Afwgi+LJqqa9VqFBV28dXLB4zN2Bab&#10;SWmirX+/EQTf5nCus1y3phQPql1hWcFwEIEgTq0uOFNwPv32ZyCcR9ZYWiYFT3KwXnW+lpho2/CB&#10;HkefiRDCLkEFufdVIqVLczLoBrYiDtzV1gZ9gHUmdY1NCDelHEVRLA0WHBpyrGiXU3o73o2C6775&#10;nsyby58/Tw8/8RaL6cU+lep1280ChKfWf8Rv916H+eN4CK9vwgl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9aCPBAAAA3QAAAA8AAAAAAAAAAAAAAAAAmAIAAGRycy9kb3du&#10;cmV2LnhtbFBLBQYAAAAABAAEAPUAAACGAwAAAAA=&#10;" stroked="f">
                <v:textbox>
                  <w:txbxContent>
                    <w:p w:rsidR="00466BDA" w:rsidRPr="00167AF0" w:rsidRDefault="00466BDA" w:rsidP="006179E6">
                      <w:pPr>
                        <w:jc w:val="center"/>
                        <w:rPr>
                          <w:b/>
                          <w:sz w:val="28"/>
                          <w:szCs w:val="28"/>
                        </w:rPr>
                      </w:pPr>
                      <w:r>
                        <w:rPr>
                          <w:b/>
                          <w:sz w:val="28"/>
                          <w:szCs w:val="28"/>
                        </w:rPr>
                        <w:t>B</w:t>
                      </w:r>
                    </w:p>
                  </w:txbxContent>
                </v:textbox>
              </v:shape>
              <v:shape id="Text Box 334" o:spid="_x0000_s1085" type="#_x0000_t202" style="position:absolute;left:2147;top:11327;width:653;height:3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NmvMUA&#10;AADdAAAADwAAAGRycy9kb3ducmV2LnhtbERPTWsCMRC9C/0PYQq9abZbsHVrFBUFiwiteult3Iyb&#10;rZvJsom6+usbodDbPN7nDMetrcSZGl86VvDcS0AQ506XXCjYbRfdNxA+IGusHJOCK3kYjx46Q8y0&#10;u/AXnTehEDGEfYYKTAh1JqXPDVn0PVcTR+7gGoshwqaQusFLDLeVTJOkLy2WHBsM1jQzlB83J6vg&#10;dTtfzT90Ol2b8udzNtgvv29Hp9TTYzt5BxGoDf/iP/dSx/kv/RTu38QT5Og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U2a8xQAAAN0AAAAPAAAAAAAAAAAAAAAAAJgCAABkcnMv&#10;ZG93bnJldi54bWxQSwUGAAAAAAQABAD1AAAAigMAAAAA&#10;" filled="f" fillcolor="#ffd" stroked="f">
                <v:textbox>
                  <w:txbxContent>
                    <w:p w:rsidR="00466BDA" w:rsidRPr="00374D3C" w:rsidRDefault="00466BDA" w:rsidP="006179E6">
                      <w:pPr>
                        <w:autoSpaceDE w:val="0"/>
                        <w:autoSpaceDN w:val="0"/>
                        <w:adjustRightInd w:val="0"/>
                        <w:spacing w:before="0" w:beforeAutospacing="0" w:after="0" w:afterAutospacing="0" w:line="240" w:lineRule="auto"/>
                        <w:jc w:val="center"/>
                        <w:rPr>
                          <w:b/>
                          <w:color w:val="000000"/>
                          <w:sz w:val="2"/>
                          <w:szCs w:val="14"/>
                        </w:rPr>
                      </w:pPr>
                    </w:p>
                    <w:p w:rsidR="00466BDA" w:rsidRDefault="00466BDA" w:rsidP="006179E6">
                      <w:pPr>
                        <w:autoSpaceDE w:val="0"/>
                        <w:autoSpaceDN w:val="0"/>
                        <w:adjustRightInd w:val="0"/>
                        <w:spacing w:before="0" w:beforeAutospacing="0" w:after="0" w:afterAutospacing="0" w:line="240" w:lineRule="auto"/>
                        <w:jc w:val="center"/>
                        <w:rPr>
                          <w:b/>
                          <w:color w:val="000000"/>
                          <w:sz w:val="14"/>
                          <w:szCs w:val="14"/>
                        </w:rPr>
                      </w:pPr>
                      <w:r w:rsidRPr="00167AF0">
                        <w:rPr>
                          <w:b/>
                          <w:color w:val="000000"/>
                          <w:sz w:val="14"/>
                          <w:szCs w:val="14"/>
                        </w:rPr>
                        <w:t>Kb</w:t>
                      </w:r>
                    </w:p>
                    <w:p w:rsidR="00466BDA" w:rsidRPr="00374D3C" w:rsidRDefault="00466BDA" w:rsidP="006179E6">
                      <w:pPr>
                        <w:autoSpaceDE w:val="0"/>
                        <w:autoSpaceDN w:val="0"/>
                        <w:adjustRightInd w:val="0"/>
                        <w:spacing w:before="0" w:beforeAutospacing="0" w:after="0" w:afterAutospacing="0" w:line="240" w:lineRule="auto"/>
                        <w:jc w:val="center"/>
                        <w:rPr>
                          <w:b/>
                          <w:color w:val="000000"/>
                          <w:sz w:val="2"/>
                          <w:szCs w:val="14"/>
                        </w:rPr>
                      </w:pPr>
                    </w:p>
                    <w:p w:rsidR="00466BDA" w:rsidRPr="00167AF0" w:rsidRDefault="00466BDA" w:rsidP="002148EA">
                      <w:pPr>
                        <w:autoSpaceDE w:val="0"/>
                        <w:autoSpaceDN w:val="0"/>
                        <w:adjustRightInd w:val="0"/>
                        <w:spacing w:before="0" w:beforeAutospacing="0" w:after="0" w:afterAutospacing="0" w:line="60" w:lineRule="atLeast"/>
                        <w:jc w:val="center"/>
                        <w:rPr>
                          <w:b/>
                          <w:color w:val="000000"/>
                          <w:sz w:val="14"/>
                          <w:szCs w:val="14"/>
                        </w:rPr>
                      </w:pPr>
                      <w:r w:rsidRPr="00167AF0">
                        <w:rPr>
                          <w:b/>
                          <w:color w:val="000000"/>
                          <w:sz w:val="14"/>
                          <w:szCs w:val="14"/>
                        </w:rPr>
                        <w:t>10.0</w:t>
                      </w:r>
                    </w:p>
                    <w:p w:rsidR="00466BDA" w:rsidRPr="002148EA" w:rsidRDefault="00466BDA" w:rsidP="002148EA">
                      <w:pPr>
                        <w:autoSpaceDE w:val="0"/>
                        <w:autoSpaceDN w:val="0"/>
                        <w:adjustRightInd w:val="0"/>
                        <w:spacing w:before="0" w:beforeAutospacing="0" w:after="0" w:afterAutospacing="0" w:line="60" w:lineRule="atLeast"/>
                        <w:jc w:val="center"/>
                        <w:rPr>
                          <w:b/>
                          <w:color w:val="000000"/>
                          <w:sz w:val="8"/>
                          <w:szCs w:val="14"/>
                        </w:rPr>
                      </w:pPr>
                    </w:p>
                    <w:p w:rsidR="00466BDA" w:rsidRPr="00167AF0" w:rsidRDefault="00466BDA" w:rsidP="002148EA">
                      <w:pPr>
                        <w:autoSpaceDE w:val="0"/>
                        <w:autoSpaceDN w:val="0"/>
                        <w:adjustRightInd w:val="0"/>
                        <w:spacing w:before="0" w:beforeAutospacing="0" w:after="0" w:afterAutospacing="0" w:line="60" w:lineRule="atLeast"/>
                        <w:jc w:val="center"/>
                        <w:rPr>
                          <w:b/>
                          <w:color w:val="000000"/>
                          <w:sz w:val="14"/>
                          <w:szCs w:val="14"/>
                        </w:rPr>
                      </w:pPr>
                      <w:r w:rsidRPr="00167AF0">
                        <w:rPr>
                          <w:b/>
                          <w:color w:val="000000"/>
                          <w:sz w:val="14"/>
                          <w:szCs w:val="14"/>
                        </w:rPr>
                        <w:t>6.0</w:t>
                      </w:r>
                    </w:p>
                    <w:p w:rsidR="00466BDA" w:rsidRPr="002148EA" w:rsidRDefault="00466BDA" w:rsidP="002148EA">
                      <w:pPr>
                        <w:autoSpaceDE w:val="0"/>
                        <w:autoSpaceDN w:val="0"/>
                        <w:adjustRightInd w:val="0"/>
                        <w:spacing w:before="0" w:beforeAutospacing="0" w:after="0" w:afterAutospacing="0" w:line="60" w:lineRule="atLeast"/>
                        <w:jc w:val="center"/>
                        <w:rPr>
                          <w:b/>
                          <w:color w:val="000000"/>
                          <w:sz w:val="8"/>
                          <w:szCs w:val="14"/>
                        </w:rPr>
                      </w:pPr>
                    </w:p>
                    <w:p w:rsidR="00466BDA" w:rsidRPr="00167AF0" w:rsidRDefault="00466BDA" w:rsidP="002148EA">
                      <w:pPr>
                        <w:autoSpaceDE w:val="0"/>
                        <w:autoSpaceDN w:val="0"/>
                        <w:adjustRightInd w:val="0"/>
                        <w:spacing w:before="0" w:beforeAutospacing="0" w:after="0" w:afterAutospacing="0" w:line="60" w:lineRule="atLeast"/>
                        <w:jc w:val="center"/>
                        <w:rPr>
                          <w:b/>
                          <w:color w:val="000000"/>
                          <w:sz w:val="14"/>
                          <w:szCs w:val="14"/>
                        </w:rPr>
                      </w:pPr>
                      <w:r w:rsidRPr="00167AF0">
                        <w:rPr>
                          <w:b/>
                          <w:color w:val="000000"/>
                          <w:sz w:val="14"/>
                          <w:szCs w:val="14"/>
                        </w:rPr>
                        <w:t>4.0</w:t>
                      </w:r>
                    </w:p>
                    <w:p w:rsidR="00466BDA" w:rsidRPr="002148EA" w:rsidRDefault="00466BDA" w:rsidP="002148EA">
                      <w:pPr>
                        <w:autoSpaceDE w:val="0"/>
                        <w:autoSpaceDN w:val="0"/>
                        <w:adjustRightInd w:val="0"/>
                        <w:spacing w:before="0" w:beforeAutospacing="0" w:after="0" w:afterAutospacing="0" w:line="60" w:lineRule="atLeast"/>
                        <w:jc w:val="center"/>
                        <w:rPr>
                          <w:b/>
                          <w:color w:val="000000"/>
                          <w:sz w:val="2"/>
                          <w:szCs w:val="14"/>
                        </w:rPr>
                      </w:pPr>
                    </w:p>
                    <w:p w:rsidR="00466BDA" w:rsidRPr="00167AF0" w:rsidRDefault="00466BDA" w:rsidP="002148EA">
                      <w:pPr>
                        <w:autoSpaceDE w:val="0"/>
                        <w:autoSpaceDN w:val="0"/>
                        <w:adjustRightInd w:val="0"/>
                        <w:spacing w:before="0" w:beforeAutospacing="0" w:after="0" w:afterAutospacing="0" w:line="60" w:lineRule="atLeast"/>
                        <w:jc w:val="center"/>
                        <w:rPr>
                          <w:b/>
                          <w:color w:val="000000"/>
                          <w:sz w:val="14"/>
                          <w:szCs w:val="14"/>
                        </w:rPr>
                      </w:pPr>
                      <w:r w:rsidRPr="00167AF0">
                        <w:rPr>
                          <w:b/>
                          <w:color w:val="000000"/>
                          <w:sz w:val="14"/>
                          <w:szCs w:val="14"/>
                        </w:rPr>
                        <w:t>3.0</w:t>
                      </w:r>
                    </w:p>
                    <w:p w:rsidR="00466BDA" w:rsidRPr="002148EA" w:rsidRDefault="00466BDA" w:rsidP="002148EA">
                      <w:pPr>
                        <w:autoSpaceDE w:val="0"/>
                        <w:autoSpaceDN w:val="0"/>
                        <w:adjustRightInd w:val="0"/>
                        <w:spacing w:before="0" w:beforeAutospacing="0" w:after="0" w:afterAutospacing="0" w:line="60" w:lineRule="atLeast"/>
                        <w:jc w:val="center"/>
                        <w:rPr>
                          <w:b/>
                          <w:color w:val="000000"/>
                          <w:sz w:val="10"/>
                          <w:szCs w:val="14"/>
                        </w:rPr>
                      </w:pPr>
                    </w:p>
                    <w:p w:rsidR="00466BDA" w:rsidRPr="00167AF0" w:rsidRDefault="00466BDA" w:rsidP="002148EA">
                      <w:pPr>
                        <w:autoSpaceDE w:val="0"/>
                        <w:autoSpaceDN w:val="0"/>
                        <w:adjustRightInd w:val="0"/>
                        <w:spacing w:before="0" w:beforeAutospacing="0" w:after="0" w:afterAutospacing="0" w:line="60" w:lineRule="atLeast"/>
                        <w:jc w:val="center"/>
                        <w:rPr>
                          <w:b/>
                          <w:color w:val="000000"/>
                          <w:sz w:val="14"/>
                          <w:szCs w:val="14"/>
                        </w:rPr>
                      </w:pPr>
                      <w:r w:rsidRPr="00167AF0">
                        <w:rPr>
                          <w:b/>
                          <w:color w:val="000000"/>
                          <w:sz w:val="14"/>
                          <w:szCs w:val="14"/>
                        </w:rPr>
                        <w:t>2.0</w:t>
                      </w:r>
                    </w:p>
                    <w:p w:rsidR="00466BDA" w:rsidRPr="002148EA" w:rsidRDefault="00466BDA" w:rsidP="002148EA">
                      <w:pPr>
                        <w:autoSpaceDE w:val="0"/>
                        <w:autoSpaceDN w:val="0"/>
                        <w:adjustRightInd w:val="0"/>
                        <w:spacing w:before="0" w:beforeAutospacing="0" w:after="0" w:afterAutospacing="0" w:line="60" w:lineRule="atLeast"/>
                        <w:jc w:val="center"/>
                        <w:rPr>
                          <w:b/>
                          <w:color w:val="000000"/>
                          <w:sz w:val="8"/>
                          <w:szCs w:val="14"/>
                        </w:rPr>
                      </w:pPr>
                    </w:p>
                    <w:p w:rsidR="00466BDA" w:rsidRPr="00167AF0" w:rsidRDefault="00466BDA" w:rsidP="002148EA">
                      <w:pPr>
                        <w:autoSpaceDE w:val="0"/>
                        <w:autoSpaceDN w:val="0"/>
                        <w:adjustRightInd w:val="0"/>
                        <w:spacing w:before="0" w:beforeAutospacing="0" w:after="0" w:afterAutospacing="0" w:line="60" w:lineRule="atLeast"/>
                        <w:jc w:val="center"/>
                        <w:rPr>
                          <w:b/>
                          <w:color w:val="000000"/>
                          <w:sz w:val="14"/>
                          <w:szCs w:val="14"/>
                        </w:rPr>
                      </w:pPr>
                      <w:r w:rsidRPr="00167AF0">
                        <w:rPr>
                          <w:b/>
                          <w:color w:val="000000"/>
                          <w:sz w:val="14"/>
                          <w:szCs w:val="14"/>
                        </w:rPr>
                        <w:t>1.5</w:t>
                      </w:r>
                    </w:p>
                    <w:p w:rsidR="00466BDA" w:rsidRPr="002148EA" w:rsidRDefault="00466BDA" w:rsidP="002148EA">
                      <w:pPr>
                        <w:autoSpaceDE w:val="0"/>
                        <w:autoSpaceDN w:val="0"/>
                        <w:adjustRightInd w:val="0"/>
                        <w:spacing w:before="0" w:beforeAutospacing="0" w:after="0" w:afterAutospacing="0" w:line="60" w:lineRule="atLeast"/>
                        <w:jc w:val="center"/>
                        <w:rPr>
                          <w:b/>
                          <w:color w:val="000000"/>
                          <w:sz w:val="12"/>
                          <w:szCs w:val="14"/>
                        </w:rPr>
                      </w:pPr>
                    </w:p>
                    <w:p w:rsidR="00466BDA" w:rsidRPr="00167AF0" w:rsidRDefault="00466BDA" w:rsidP="002148EA">
                      <w:pPr>
                        <w:autoSpaceDE w:val="0"/>
                        <w:autoSpaceDN w:val="0"/>
                        <w:adjustRightInd w:val="0"/>
                        <w:spacing w:before="0" w:beforeAutospacing="0" w:after="0" w:afterAutospacing="0" w:line="60" w:lineRule="atLeast"/>
                        <w:jc w:val="center"/>
                        <w:rPr>
                          <w:b/>
                          <w:color w:val="000000"/>
                          <w:sz w:val="14"/>
                          <w:szCs w:val="14"/>
                        </w:rPr>
                      </w:pPr>
                      <w:r w:rsidRPr="00167AF0">
                        <w:rPr>
                          <w:b/>
                          <w:color w:val="000000"/>
                          <w:sz w:val="14"/>
                          <w:szCs w:val="14"/>
                        </w:rPr>
                        <w:t>1.0</w:t>
                      </w:r>
                    </w:p>
                    <w:p w:rsidR="00466BDA" w:rsidRPr="002148EA" w:rsidRDefault="00466BDA" w:rsidP="002148EA">
                      <w:pPr>
                        <w:autoSpaceDE w:val="0"/>
                        <w:autoSpaceDN w:val="0"/>
                        <w:adjustRightInd w:val="0"/>
                        <w:spacing w:before="0" w:beforeAutospacing="0" w:after="0" w:afterAutospacing="0" w:line="60" w:lineRule="atLeast"/>
                        <w:jc w:val="center"/>
                        <w:rPr>
                          <w:b/>
                          <w:color w:val="000000"/>
                          <w:sz w:val="10"/>
                          <w:szCs w:val="14"/>
                        </w:rPr>
                      </w:pPr>
                    </w:p>
                    <w:p w:rsidR="00466BDA" w:rsidRPr="00167AF0" w:rsidRDefault="00466BDA" w:rsidP="002148EA">
                      <w:pPr>
                        <w:autoSpaceDE w:val="0"/>
                        <w:autoSpaceDN w:val="0"/>
                        <w:adjustRightInd w:val="0"/>
                        <w:spacing w:before="0" w:beforeAutospacing="0" w:after="0" w:afterAutospacing="0" w:line="60" w:lineRule="atLeast"/>
                        <w:jc w:val="center"/>
                        <w:rPr>
                          <w:b/>
                          <w:color w:val="000000"/>
                          <w:sz w:val="16"/>
                          <w:szCs w:val="14"/>
                        </w:rPr>
                      </w:pPr>
                    </w:p>
                    <w:p w:rsidR="00466BDA" w:rsidRPr="00167AF0" w:rsidRDefault="00466BDA" w:rsidP="002148EA">
                      <w:pPr>
                        <w:autoSpaceDE w:val="0"/>
                        <w:autoSpaceDN w:val="0"/>
                        <w:adjustRightInd w:val="0"/>
                        <w:spacing w:before="0" w:beforeAutospacing="0" w:after="0" w:afterAutospacing="0" w:line="60" w:lineRule="atLeast"/>
                        <w:jc w:val="center"/>
                        <w:rPr>
                          <w:b/>
                          <w:color w:val="000000"/>
                          <w:sz w:val="14"/>
                          <w:szCs w:val="14"/>
                        </w:rPr>
                      </w:pPr>
                      <w:r w:rsidRPr="00167AF0">
                        <w:rPr>
                          <w:b/>
                          <w:color w:val="000000"/>
                          <w:sz w:val="14"/>
                          <w:szCs w:val="14"/>
                        </w:rPr>
                        <w:t>0.5</w:t>
                      </w:r>
                    </w:p>
                    <w:p w:rsidR="00466BDA" w:rsidRPr="00167AF0" w:rsidRDefault="00466BDA" w:rsidP="006179E6">
                      <w:pPr>
                        <w:autoSpaceDE w:val="0"/>
                        <w:autoSpaceDN w:val="0"/>
                        <w:adjustRightInd w:val="0"/>
                        <w:spacing w:before="0" w:beforeAutospacing="0" w:after="0" w:afterAutospacing="0" w:line="240" w:lineRule="auto"/>
                        <w:rPr>
                          <w:b/>
                          <w:bCs/>
                          <w:color w:val="000000"/>
                          <w:sz w:val="14"/>
                          <w:szCs w:val="14"/>
                        </w:rPr>
                      </w:pPr>
                    </w:p>
                  </w:txbxContent>
                </v:textbox>
              </v:shape>
              <v:group id="Group 335" o:spid="_x0000_s1086" style="position:absolute;left:3275;top:10856;width:2370;height:720" coordorigin="3275,10036" coordsize="2370,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bJzyMMAAADdAAAADwAAAGRycy9kb3ducmV2LnhtbERPTYvCMBC9L/gfwgje&#10;1rSWFalGEVHxIAurgngbmrEtNpPSxLb+e7OwsLd5vM9ZrHpTiZYaV1pWEI8jEMSZ1SXnCi7n3ecM&#10;hPPIGivLpOBFDlbLwccCU207/qH25HMRQtilqKDwvk6ldFlBBt3Y1sSBu9vGoA+wyaVusAvhppKT&#10;KJpKgyWHhgJr2hSUPU5Po2DfYbdO4m17fNw3r9v56/t6jEmp0bBfz0F46v2/+M990GF+Mk3g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snPIwwAAAN0AAAAP&#10;AAAAAAAAAAAAAAAAAKoCAABkcnMvZG93bnJldi54bWxQSwUGAAAAAAQABAD6AAAAmgMAAAAA&#10;">
                <v:shape id="Text Box 336" o:spid="_x0000_s1087" type="#_x0000_t202" style="position:absolute;left:3770;top:10036;width:840;height:7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rLu8EA&#10;AADdAAAADwAAAGRycy9kb3ducmV2LnhtbERP24rCMBB9X/Afwgi+LJp6q1qNsrug+OrlA8ZmbIvN&#10;pDRZW//eCIJvczjXWW1aU4o71a6wrGA4iEAQp1YXnCk4n7b9OQjnkTWWlknBgxxs1p2vFSbaNnyg&#10;+9FnIoSwS1BB7n2VSOnSnAy6ga2IA3e1tUEfYJ1JXWMTwk0pR1EUS4MFh4YcK/rLKb0d/42C6775&#10;ni6ay86fZ4dJ/IvF7GIfSvW67c8ShKfWf8Rv916H+eN4Aq9vwgl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Ky7vBAAAA3QAAAA8AAAAAAAAAAAAAAAAAmAIAAGRycy9kb3du&#10;cmV2LnhtbFBLBQYAAAAABAAEAPUAAACGAwAAAAA=&#10;" stroked="f">
                  <v:textbox>
                    <w:txbxContent>
                      <w:p w:rsidR="00466BDA" w:rsidRPr="00167AF0" w:rsidRDefault="00466BDA" w:rsidP="006179E6">
                        <w:pPr>
                          <w:spacing w:before="0" w:beforeAutospacing="0" w:after="120" w:afterAutospacing="0" w:line="240" w:lineRule="auto"/>
                          <w:jc w:val="center"/>
                          <w:rPr>
                            <w:b/>
                            <w:sz w:val="16"/>
                            <w:szCs w:val="16"/>
                          </w:rPr>
                        </w:pPr>
                        <w:r w:rsidRPr="00167AF0">
                          <w:rPr>
                            <w:b/>
                            <w:i/>
                            <w:sz w:val="16"/>
                            <w:szCs w:val="16"/>
                          </w:rPr>
                          <w:t>Age</w:t>
                        </w:r>
                        <w:r w:rsidRPr="00167AF0">
                          <w:rPr>
                            <w:b/>
                            <w:sz w:val="16"/>
                            <w:szCs w:val="16"/>
                          </w:rPr>
                          <w:t>I+</w:t>
                        </w:r>
                        <w:r w:rsidRPr="00167AF0">
                          <w:rPr>
                            <w:b/>
                            <w:i/>
                            <w:sz w:val="16"/>
                            <w:szCs w:val="16"/>
                          </w:rPr>
                          <w:t>Cla</w:t>
                        </w:r>
                        <w:r w:rsidRPr="00167AF0">
                          <w:rPr>
                            <w:b/>
                            <w:sz w:val="16"/>
                            <w:szCs w:val="16"/>
                          </w:rPr>
                          <w:t>I</w:t>
                        </w:r>
                      </w:p>
                    </w:txbxContent>
                  </v:textbox>
                </v:shape>
                <v:shape id="Text Box 337" o:spid="_x0000_s1088" type="#_x0000_t202" style="position:absolute;left:3275;top:10238;width:70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ZuIMIA&#10;AADdAAAADwAAAGRycy9kb3ducmV2LnhtbERPzYrCMBC+C75DGGEvsqbr2qrVKO6C4lXXBxibsS02&#10;k9JkbX17Iwje5uP7neW6M5W4UeNKywq+RhEI4szqknMFp7/t5wyE88gaK8uk4E4O1qt+b4mpti0f&#10;6Hb0uQgh7FJUUHhfp1K6rCCDbmRr4sBdbGPQB9jkUjfYhnBTyXEUJdJgyaGhwJp+C8qux3+j4LJv&#10;h/G8Pe/8aXqYJD9YTs/2rtTHoNssQHjq/Fv8cu91mP+dxPD8Jpw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Bm4gwgAAAN0AAAAPAAAAAAAAAAAAAAAAAJgCAABkcnMvZG93&#10;bnJldi54bWxQSwUGAAAAAAQABAD1AAAAhwMAAAAA&#10;" stroked="f">
                  <v:textbox>
                    <w:txbxContent>
                      <w:p w:rsidR="00466BDA" w:rsidRPr="00173DE6" w:rsidRDefault="00466BDA" w:rsidP="006179E6">
                        <w:pPr>
                          <w:spacing w:before="0" w:beforeAutospacing="0" w:after="0" w:afterAutospacing="0" w:line="240" w:lineRule="auto"/>
                          <w:rPr>
                            <w:b/>
                            <w:sz w:val="16"/>
                            <w:szCs w:val="16"/>
                          </w:rPr>
                        </w:pPr>
                        <w:r w:rsidRPr="00167AF0">
                          <w:rPr>
                            <w:b/>
                            <w:i/>
                            <w:sz w:val="16"/>
                            <w:szCs w:val="16"/>
                          </w:rPr>
                          <w:t>Age</w:t>
                        </w:r>
                        <w:r>
                          <w:rPr>
                            <w:b/>
                            <w:sz w:val="16"/>
                            <w:szCs w:val="16"/>
                          </w:rPr>
                          <w:t>I</w:t>
                        </w:r>
                      </w:p>
                    </w:txbxContent>
                  </v:textbox>
                </v:shape>
                <v:shape id="Text Box 338" o:spid="_x0000_s1089" type="#_x0000_t202" style="position:absolute;left:4385;top:10238;width:72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TwV8MA&#10;AADdAAAADwAAAGRycy9kb3ducmV2LnhtbERP22rCQBB9F/oPyxT6Is3G2kaNrtIKLb4mzQeM2ckF&#10;s7Mhu5r4991CoW9zONfZHSbTiRsNrrWsYBHFIIhLq1uuFRTfn89rEM4ja+wsk4I7OTjsH2Y7TLUd&#10;OaNb7msRQtilqKDxvk+ldGVDBl1ke+LAVXYw6AMcaqkHHEO46eRLHCfSYMuhocGejg2Vl/xqFFSn&#10;cf62Gc9fvlhlr8kHtquzvSv19Di9b0F4mvy/+M990mH+Mkng95tw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TwV8MAAADdAAAADwAAAAAAAAAAAAAAAACYAgAAZHJzL2Rv&#10;d25yZXYueG1sUEsFBgAAAAAEAAQA9QAAAIgDAAAAAA==&#10;" stroked="f">
                  <v:textbox>
                    <w:txbxContent>
                      <w:p w:rsidR="00466BDA" w:rsidRPr="00167AF0" w:rsidRDefault="00466BDA" w:rsidP="006179E6">
                        <w:pPr>
                          <w:spacing w:before="0" w:beforeAutospacing="0" w:after="0" w:afterAutospacing="0" w:line="240" w:lineRule="auto"/>
                          <w:rPr>
                            <w:b/>
                            <w:sz w:val="16"/>
                            <w:szCs w:val="16"/>
                          </w:rPr>
                        </w:pPr>
                        <w:r w:rsidRPr="00167AF0">
                          <w:rPr>
                            <w:b/>
                            <w:i/>
                            <w:sz w:val="16"/>
                            <w:szCs w:val="16"/>
                          </w:rPr>
                          <w:t>Nco</w:t>
                        </w:r>
                        <w:r w:rsidRPr="00167AF0">
                          <w:rPr>
                            <w:b/>
                            <w:sz w:val="16"/>
                            <w:szCs w:val="16"/>
                          </w:rPr>
                          <w:t>I</w:t>
                        </w:r>
                      </w:p>
                    </w:txbxContent>
                  </v:textbox>
                </v:shape>
                <v:shape id="Text Box 339" o:spid="_x0000_s1090" type="#_x0000_t202" style="position:absolute;left:4985;top:10238;width:66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hVzMIA&#10;AADdAAAADwAAAGRycy9kb3ducmV2LnhtbERP24rCMBB9X/Afwgi+LJq6rq1Wo6yCi69ePmBsxrbY&#10;TEoTbf17s7Dg2xzOdZbrzlTiQY0rLSsYjyIQxJnVJecKzqfdcAbCeWSNlWVS8CQH61XvY4mpti0f&#10;6HH0uQgh7FJUUHhfp1K6rCCDbmRr4sBdbWPQB9jkUjfYhnBTya8oiqXBkkNDgTVtC8pux7tRcN23&#10;n9N5e/n15+TwHW+wTC72qdSg3/0sQHjq/Fv8797rMH8SJ/D3TThBr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mFXMwgAAAN0AAAAPAAAAAAAAAAAAAAAAAJgCAABkcnMvZG93&#10;bnJldi54bWxQSwUGAAAAAAQABAD1AAAAhwMAAAAA&#10;" stroked="f">
                  <v:textbox>
                    <w:txbxContent>
                      <w:p w:rsidR="00466BDA" w:rsidRPr="00167AF0" w:rsidRDefault="00466BDA" w:rsidP="006179E6">
                        <w:pPr>
                          <w:spacing w:before="0" w:beforeAutospacing="0" w:after="0" w:afterAutospacing="0" w:line="240" w:lineRule="auto"/>
                          <w:jc w:val="center"/>
                          <w:rPr>
                            <w:b/>
                            <w:sz w:val="16"/>
                            <w:szCs w:val="16"/>
                          </w:rPr>
                        </w:pPr>
                        <w:r w:rsidRPr="00167AF0">
                          <w:rPr>
                            <w:b/>
                            <w:sz w:val="16"/>
                            <w:szCs w:val="16"/>
                          </w:rPr>
                          <w:t>UD</w:t>
                        </w:r>
                      </w:p>
                    </w:txbxContent>
                  </v:textbox>
                </v:shape>
              </v:group>
              <v:shape id="Picture 340" o:spid="_x0000_s1091" type="#_x0000_t75" alt="gelxl2-396" style="position:absolute;left:2780;top:11478;width:3300;height:268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avSTHAAAA3QAAAA8AAABkcnMvZG93bnJldi54bWxEj0FLAzEQhe9C/0OYghex2SqWsm1aRJCK&#10;RaG1vc9uxs3iZrIksV3/fedQ8DbDe/PeN8v14Dt1opjawAamkwIUcR1sy42Bw9fr/RxUysgWu8Bk&#10;4I8SrFejmyWWNpx5R6d9bpSEcCrRgMu5L7VOtSOPaRJ6YtG+Q/SYZY2NthHPEu47/VAUM+2xZWlw&#10;2NOLo/pn/+sNbD+rije7u6d36j6ObnuI8820MuZ2PDwvQGUa8r/5ev1mBf9xJrjyjYygVx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favSTHAAAA3QAAAA8AAAAAAAAAAAAA&#10;AAAAnwIAAGRycy9kb3ducmV2LnhtbFBLBQYAAAAABAAEAPcAAACTAwAAAAA=&#10;">
                <v:imagedata r:id="rId33" o:title="gelxl2-396" grayscale="t"/>
              </v:shape>
            </v:group>
            <v:group id="Group 1335" o:spid="_x0000_s1092" style="position:absolute;left:6500;top:10565;width:4002;height:3493" coordorigin="6500,10850" coordsize="4002,34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EIsUAAADdAAAADwAAAGRycy9kb3ducmV2LnhtbERPTWvCQBC9F/wPyxS8&#10;NZsoDTXNKiJVPIRCVSi9DdkxCWZnQ3abxH/fLRR6m8f7nHwzmVYM1LvGsoIkikEQl1Y3XCm4nPdP&#10;LyCcR9bYWiYFd3KwWc8ecsy0HfmDhpOvRAhhl6GC2vsuk9KVNRl0ke2IA3e1vUEfYF9J3eMYwk0r&#10;F3GcSoMNh4YaO9rVVN5O30bBYcRxu0zehuJ23d2/zs/vn0VCSs0fp+0rCE+T/xf/uY86zF+mK/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haRCLFAAAA3QAA&#10;AA8AAAAAAAAAAAAAAAAAqgIAAGRycy9kb3ducmV2LnhtbFBLBQYAAAAABAAEAPoAAACcAwAAAAA=&#10;">
              <v:shape id="Text Box 327" o:spid="_x0000_s1093" type="#_x0000_t202" style="position:absolute;left:6500;top:10850;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hbZcUA&#10;AADdAAAADwAAAGRycy9kb3ducmV2LnhtbESPwW7CQAxE75X6DytX4lKVDVAIBBYESK24QvkAkzVJ&#10;RNYbZRcS/r4+VOrN1oxnnleb3tXqQW2oPBsYDRNQxLm3FRcGzj9fH3NQISJbrD2TgScF2KxfX1aY&#10;Wd/xkR6nWCgJ4ZChgTLGJtM65CU5DEPfEIt29a3DKGtbaNtiJ+Gu1uMkmWmHFUtDiQ3tS8pvp7sz&#10;cD1079NFd/mO5/T4OdthlV7805jBW79dgorUx3/z3/XBCv4kFX75Rk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qFtlxQAAAN0AAAAPAAAAAAAAAAAAAAAAAJgCAABkcnMv&#10;ZG93bnJldi54bWxQSwUGAAAAAAQABAD1AAAAigMAAAAA&#10;" stroked="f">
                <v:textbox>
                  <w:txbxContent>
                    <w:p w:rsidR="00466BDA" w:rsidRPr="00167AF0" w:rsidRDefault="00466BDA" w:rsidP="006179E6">
                      <w:pPr>
                        <w:jc w:val="center"/>
                        <w:rPr>
                          <w:b/>
                          <w:sz w:val="28"/>
                          <w:szCs w:val="28"/>
                        </w:rPr>
                      </w:pPr>
                      <w:r>
                        <w:rPr>
                          <w:b/>
                          <w:sz w:val="28"/>
                          <w:szCs w:val="28"/>
                        </w:rPr>
                        <w:t>C</w:t>
                      </w:r>
                    </w:p>
                  </w:txbxContent>
                </v:textbox>
              </v:shape>
              <v:shape id="Text Box 328" o:spid="_x0000_s1094" type="#_x0000_t202" style="position:absolute;left:6635;top:11570;width:3867;height:27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T+/sEA&#10;AADdAAAADwAAAGRycy9kb3ducmV2LnhtbERP24rCMBB9X9h/CLPgy6Kp12o1igqKr14+YGzGtmwz&#10;KU3W1r83guDbHM51FqvWlOJOtSssK+j3IhDEqdUFZwou5113CsJ5ZI2lZVLwIAer5ffXAhNtGz7S&#10;/eQzEULYJagg975KpHRpTgZdz1bEgbvZ2qAPsM6krrEJ4aaUgyiaSIMFh4YcK9rmlP6d/o2C26H5&#10;Hc+a695f4uNossEivtqHUp2fdj0H4an1H/HbfdBh/jDuw+ubcIJ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k/v7BAAAA3QAAAA8AAAAAAAAAAAAAAAAAmAIAAGRycy9kb3du&#10;cmV2LnhtbFBLBQYAAAAABAAEAPUAAACGAwAAAAA=&#10;" stroked="f">
                <v:textbox>
                  <w:txbxContent>
                    <w:tbl>
                      <w:tblPr>
                        <w:tblW w:w="3794" w:type="dxa"/>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241"/>
                        <w:gridCol w:w="2553"/>
                      </w:tblGrid>
                      <w:tr w:rsidR="00466BDA" w:rsidRPr="008F1765" w:rsidTr="006179E6">
                        <w:trPr>
                          <w:trHeight w:val="566"/>
                        </w:trPr>
                        <w:tc>
                          <w:tcPr>
                            <w:tcW w:w="1241" w:type="dxa"/>
                            <w:tcBorders>
                              <w:bottom w:val="single" w:sz="4" w:space="0" w:color="003300"/>
                            </w:tcBorders>
                            <w:shd w:val="clear" w:color="auto" w:fill="auto"/>
                            <w:vAlign w:val="center"/>
                          </w:tcPr>
                          <w:p w:rsidR="00466BDA" w:rsidRPr="008F1765" w:rsidRDefault="00466BDA" w:rsidP="006179E6">
                            <w:pPr>
                              <w:spacing w:before="120" w:after="120" w:line="360" w:lineRule="auto"/>
                              <w:jc w:val="center"/>
                              <w:rPr>
                                <w:b/>
                                <w:color w:val="FF0000"/>
                                <w:sz w:val="21"/>
                                <w:szCs w:val="21"/>
                              </w:rPr>
                            </w:pPr>
                            <w:r w:rsidRPr="008F1765">
                              <w:rPr>
                                <w:b/>
                                <w:color w:val="FF0000"/>
                                <w:sz w:val="21"/>
                                <w:szCs w:val="21"/>
                              </w:rPr>
                              <w:t>Enzymes</w:t>
                            </w:r>
                          </w:p>
                        </w:tc>
                        <w:tc>
                          <w:tcPr>
                            <w:tcW w:w="2553" w:type="dxa"/>
                            <w:shd w:val="clear" w:color="auto" w:fill="auto"/>
                            <w:vAlign w:val="center"/>
                          </w:tcPr>
                          <w:p w:rsidR="00466BDA" w:rsidRPr="008F1765" w:rsidRDefault="00466BDA" w:rsidP="006179E6">
                            <w:pPr>
                              <w:spacing w:before="120" w:after="120"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584"/>
                        </w:trPr>
                        <w:tc>
                          <w:tcPr>
                            <w:tcW w:w="1241"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Age</w:t>
                            </w:r>
                            <w:r w:rsidRPr="008F1765">
                              <w:rPr>
                                <w:b/>
                                <w:color w:val="000080"/>
                                <w:sz w:val="21"/>
                                <w:szCs w:val="21"/>
                              </w:rPr>
                              <w:t>I</w:t>
                            </w:r>
                          </w:p>
                        </w:tc>
                        <w:tc>
                          <w:tcPr>
                            <w:tcW w:w="2553"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7425</w:t>
                            </w:r>
                          </w:p>
                        </w:tc>
                      </w:tr>
                      <w:tr w:rsidR="00466BDA" w:rsidRPr="008F1765" w:rsidTr="006179E6">
                        <w:trPr>
                          <w:trHeight w:val="629"/>
                        </w:trPr>
                        <w:tc>
                          <w:tcPr>
                            <w:tcW w:w="1241"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Age</w:t>
                            </w:r>
                            <w:r w:rsidRPr="008F1765">
                              <w:rPr>
                                <w:b/>
                                <w:color w:val="000080"/>
                                <w:sz w:val="21"/>
                                <w:szCs w:val="21"/>
                              </w:rPr>
                              <w:t>I+</w:t>
                            </w:r>
                            <w:r w:rsidRPr="008F1765">
                              <w:rPr>
                                <w:b/>
                                <w:i/>
                                <w:color w:val="000080"/>
                                <w:sz w:val="21"/>
                                <w:szCs w:val="21"/>
                              </w:rPr>
                              <w:t>Cla</w:t>
                            </w:r>
                            <w:r w:rsidRPr="008F1765">
                              <w:rPr>
                                <w:b/>
                                <w:color w:val="000080"/>
                                <w:sz w:val="21"/>
                                <w:szCs w:val="21"/>
                              </w:rPr>
                              <w:t>I</w:t>
                            </w:r>
                          </w:p>
                        </w:tc>
                        <w:tc>
                          <w:tcPr>
                            <w:tcW w:w="2553"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6814, 611</w:t>
                            </w:r>
                          </w:p>
                        </w:tc>
                      </w:tr>
                      <w:tr w:rsidR="00466BDA" w:rsidRPr="008F1765" w:rsidTr="006179E6">
                        <w:trPr>
                          <w:trHeight w:val="674"/>
                        </w:trPr>
                        <w:tc>
                          <w:tcPr>
                            <w:tcW w:w="1241"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Nco</w:t>
                            </w:r>
                            <w:r w:rsidRPr="008F1765">
                              <w:rPr>
                                <w:b/>
                                <w:color w:val="000080"/>
                                <w:sz w:val="21"/>
                                <w:szCs w:val="21"/>
                              </w:rPr>
                              <w:t>I</w:t>
                            </w:r>
                          </w:p>
                        </w:tc>
                        <w:tc>
                          <w:tcPr>
                            <w:tcW w:w="2553"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5225, 1145, 753, 302</w:t>
                            </w:r>
                          </w:p>
                        </w:tc>
                      </w:tr>
                    </w:tbl>
                    <w:p w:rsidR="00466BDA" w:rsidRPr="00167AF0" w:rsidRDefault="00466BDA" w:rsidP="006179E6">
                      <w:pPr>
                        <w:rPr>
                          <w:b/>
                        </w:rPr>
                      </w:pPr>
                    </w:p>
                  </w:txbxContent>
                </v:textbox>
              </v:shape>
            </v:group>
          </v:group>
        </w:pict>
      </w:r>
    </w:p>
    <w:p w:rsidR="006179E6" w:rsidRPr="003D306D" w:rsidRDefault="006179E6" w:rsidP="006179E6">
      <w:pPr>
        <w:tabs>
          <w:tab w:val="left" w:pos="1020"/>
        </w:tabs>
        <w:rPr>
          <w:rFonts w:cs="Arial"/>
          <w:szCs w:val="23"/>
        </w:rPr>
      </w:pPr>
      <w:r>
        <w:rPr>
          <w:rFonts w:cs="Arial"/>
          <w:szCs w:val="23"/>
        </w:rPr>
        <w:tab/>
      </w:r>
    </w:p>
    <w:p w:rsidR="006179E6" w:rsidRPr="003D306D" w:rsidRDefault="006179E6" w:rsidP="006179E6">
      <w:pPr>
        <w:rPr>
          <w:rFonts w:cs="Arial"/>
          <w:szCs w:val="23"/>
        </w:rPr>
      </w:pPr>
    </w:p>
    <w:p w:rsidR="006179E6" w:rsidRPr="003D306D" w:rsidRDefault="006179E6" w:rsidP="006179E6">
      <w:pPr>
        <w:rPr>
          <w:rFonts w:cs="Arial"/>
          <w:szCs w:val="23"/>
        </w:rPr>
      </w:pPr>
    </w:p>
    <w:p w:rsidR="002148EA" w:rsidRPr="002148EA" w:rsidRDefault="002148EA" w:rsidP="006179E6">
      <w:pPr>
        <w:pStyle w:val="Caption"/>
        <w:spacing w:before="100" w:beforeAutospacing="1" w:after="100" w:afterAutospacing="1" w:line="360" w:lineRule="auto"/>
        <w:jc w:val="both"/>
        <w:rPr>
          <w:rFonts w:ascii="Century Gothic" w:hAnsi="Century Gothic"/>
          <w:sz w:val="10"/>
        </w:rPr>
      </w:pPr>
      <w:bookmarkStart w:id="790" w:name="_Toc337501702"/>
      <w:bookmarkStart w:id="791" w:name="_Toc341039150"/>
      <w:bookmarkStart w:id="792" w:name="_Toc356079751"/>
    </w:p>
    <w:p w:rsidR="002148EA" w:rsidRPr="002148EA" w:rsidRDefault="002148EA" w:rsidP="006179E6">
      <w:pPr>
        <w:pStyle w:val="Caption"/>
        <w:spacing w:before="100" w:beforeAutospacing="1" w:after="100" w:afterAutospacing="1" w:line="360" w:lineRule="auto"/>
        <w:jc w:val="both"/>
        <w:rPr>
          <w:rFonts w:ascii="Century Gothic" w:hAnsi="Century Gothic"/>
          <w:sz w:val="2"/>
        </w:rPr>
      </w:pPr>
    </w:p>
    <w:p w:rsidR="006179E6" w:rsidRPr="008242EE" w:rsidRDefault="006179E6" w:rsidP="006179E6">
      <w:pPr>
        <w:pStyle w:val="Caption"/>
        <w:spacing w:before="100" w:beforeAutospacing="1" w:after="100" w:afterAutospacing="1" w:line="360" w:lineRule="auto"/>
        <w:jc w:val="both"/>
        <w:rPr>
          <w:rFonts w:cs="Arial"/>
          <w:b w:val="0"/>
        </w:rPr>
      </w:pPr>
      <w:r w:rsidRPr="008242EE">
        <w:rPr>
          <w:rFonts w:ascii="Century Gothic" w:hAnsi="Century Gothic"/>
        </w:rPr>
        <w:t>Figure 3.</w:t>
      </w:r>
      <w:r w:rsidR="00122438" w:rsidRPr="008242EE">
        <w:rPr>
          <w:rFonts w:ascii="Century Gothic" w:hAnsi="Century Gothic"/>
        </w:rPr>
        <w:fldChar w:fldCharType="begin"/>
      </w:r>
      <w:r w:rsidRPr="008242EE">
        <w:rPr>
          <w:rFonts w:ascii="Century Gothic" w:hAnsi="Century Gothic"/>
        </w:rPr>
        <w:instrText xml:space="preserve"> SEQ Figure_3. \* ARABIC </w:instrText>
      </w:r>
      <w:r w:rsidR="00122438" w:rsidRPr="008242EE">
        <w:rPr>
          <w:rFonts w:ascii="Century Gothic" w:hAnsi="Century Gothic"/>
        </w:rPr>
        <w:fldChar w:fldCharType="separate"/>
      </w:r>
      <w:r w:rsidRPr="008242EE">
        <w:rPr>
          <w:rFonts w:ascii="Century Gothic" w:hAnsi="Century Gothic"/>
          <w:noProof/>
        </w:rPr>
        <w:t>1</w:t>
      </w:r>
      <w:r w:rsidR="00122438" w:rsidRPr="008242EE">
        <w:rPr>
          <w:rFonts w:ascii="Century Gothic" w:hAnsi="Century Gothic"/>
        </w:rPr>
        <w:fldChar w:fldCharType="end"/>
      </w:r>
      <w:r w:rsidRPr="008242EE">
        <w:rPr>
          <w:rFonts w:ascii="Century Gothic" w:hAnsi="Century Gothic"/>
        </w:rPr>
        <w:t>:</w:t>
      </w:r>
      <w:r w:rsidRPr="008242EE">
        <w:t xml:space="preserve"> </w:t>
      </w:r>
      <w:r w:rsidRPr="00F90EA6">
        <w:rPr>
          <w:rStyle w:val="Heading2NgocChar5"/>
          <w:b/>
          <w:sz w:val="20"/>
          <w:szCs w:val="20"/>
        </w:rPr>
        <w:t>Verifying pRRLsc-CMVp-</w:t>
      </w:r>
      <w:r w:rsidRPr="00F90EA6">
        <w:rPr>
          <w:rStyle w:val="Heading2NgocChar5"/>
          <w:b/>
          <w:i/>
          <w:sz w:val="20"/>
          <w:szCs w:val="20"/>
        </w:rPr>
        <w:t>eGFP</w:t>
      </w:r>
      <w:r w:rsidRPr="00F90EA6">
        <w:rPr>
          <w:rStyle w:val="Heading2NgocChar5"/>
          <w:b/>
          <w:sz w:val="20"/>
          <w:szCs w:val="20"/>
        </w:rPr>
        <w:t>-W.</w:t>
      </w:r>
      <w:r w:rsidRPr="008242EE">
        <w:rPr>
          <w:b w:val="0"/>
        </w:rPr>
        <w:t xml:space="preserve"> </w:t>
      </w:r>
      <w:r w:rsidRPr="008242EE">
        <w:rPr>
          <w:rStyle w:val="Strong"/>
          <w:b w:val="0"/>
          <w:sz w:val="20"/>
        </w:rPr>
        <w:t>(A) Plasmid map with restriction sites of relevant enzymes. (B) Agarose gel electrophoresis of digested and control undigested (UD) plasmids. Size standard is 1kb DNA ladder. (C) Expected sizes of digestion fragments.</w:t>
      </w:r>
      <w:bookmarkEnd w:id="790"/>
      <w:bookmarkEnd w:id="791"/>
      <w:bookmarkEnd w:id="792"/>
      <w:r w:rsidRPr="008242EE">
        <w:rPr>
          <w:b w:val="0"/>
        </w:rPr>
        <w:t xml:space="preserve">   </w:t>
      </w:r>
      <w:r w:rsidRPr="008242EE">
        <w:rPr>
          <w:rFonts w:cs="Arial"/>
          <w:b w:val="0"/>
        </w:rPr>
        <w:t xml:space="preserve"> </w:t>
      </w:r>
    </w:p>
    <w:p w:rsidR="006179E6" w:rsidRPr="005916DD" w:rsidRDefault="00DB0C88" w:rsidP="00936DA5">
      <w:pPr>
        <w:rPr>
          <w:rStyle w:val="Heading1NgocCharChar6"/>
          <w:rFonts w:eastAsia="Batang"/>
          <w:b w:val="0"/>
          <w:sz w:val="22"/>
          <w:szCs w:val="22"/>
        </w:rPr>
      </w:pPr>
      <w:r>
        <w:rPr>
          <w:rFonts w:eastAsia="SimSun"/>
          <w:b/>
          <w:noProof/>
          <w:lang w:eastAsia="en-GB"/>
        </w:rPr>
        <w:lastRenderedPageBreak/>
        <w:pict>
          <v:group id="Group 400" o:spid="_x0000_s1095" style="position:absolute;left:0;text-align:left;margin-left:-7.15pt;margin-top:205.5pt;width:423.25pt;height:413.1pt;z-index:251678720" coordorigin="2125,5471" coordsize="8465,826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">
            <v:group id="Group 401" o:spid="_x0000_s1096" style="position:absolute;left:6405;top:10043;width:4185;height:3618" coordorigin="6444,5772" coordsize="4185,3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gcvqMQAAADdAAAA&#10;DwAAAAAAAAAAAAAAAACqAgAAZHJzL2Rvd25yZXYueG1sUEsFBgAAAAAEAAQA+gAAAJsDAAAAAA==&#10;">
              <v:shape id="Text Box 402" o:spid="_x0000_s1097" type="#_x0000_t202" style="position:absolute;left:6444;top:5772;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X28EA&#10;AADdAAAADwAAAGRycy9kb3ducmV2LnhtbERP24rCMBB9F/yHMIIvoqluvVWj7C4ovnr5gLEZ22Iz&#10;KU3W1r/fCIJvczjXWW9bU4oH1a6wrGA8ikAQp1YXnCm4nHfDBQjnkTWWlknBkxxsN93OGhNtGz7S&#10;4+QzEULYJagg975KpHRpTgbdyFbEgbvZ2qAPsM6krrEJ4aaUkyiaSYMFh4YcK/rNKb2f/oyC26EZ&#10;TJfNde8v82M8+8FifrVPpfq99nsFwlPrP+K3+6DD/K84htc34QS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l9vBAAAA3QAAAA8AAAAAAAAAAAAAAAAAmAIAAGRycy9kb3du&#10;cmV2LnhtbFBLBQYAAAAABAAEAPUAAACGAwAAAAA=&#10;" stroked="f">
                <v:textbox>
                  <w:txbxContent>
                    <w:p w:rsidR="00466BDA" w:rsidRPr="00167AF0" w:rsidRDefault="00466BDA" w:rsidP="006179E6">
                      <w:pPr>
                        <w:jc w:val="center"/>
                        <w:rPr>
                          <w:b/>
                          <w:sz w:val="28"/>
                          <w:szCs w:val="28"/>
                        </w:rPr>
                      </w:pPr>
                      <w:r>
                        <w:rPr>
                          <w:b/>
                          <w:sz w:val="28"/>
                          <w:szCs w:val="28"/>
                        </w:rPr>
                        <w:t>C</w:t>
                      </w:r>
                    </w:p>
                  </w:txbxContent>
                </v:textbox>
              </v:shape>
              <v:shape id="Text Box 403" o:spid="_x0000_s1098" type="#_x0000_t202" style="position:absolute;left:6579;top:6282;width:4050;height:31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MyQMAA&#10;AADdAAAADwAAAGRycy9kb3ducmV2LnhtbERPy6rCMBDdX/AfwghuLpr61moU7wXFrY8PGJuxLTaT&#10;0kRb/94Igrs5nOcs140pxIMql1tW0O9FIIgTq3NOFZxP2+4MhPPIGgvLpOBJDtar1s8SY21rPtDj&#10;6FMRQtjFqCDzvoyldElGBl3PlsSBu9rKoA+wSqWusA7hppCDKJpIgzmHhgxL+s8ouR3vRsF1X/+O&#10;5/Vl58/Tw2jyh/n0Yp9KddrNZgHCU+O/4o97r8P84WgM72/CCXL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7MyQMAAAADdAAAADwAAAAAAAAAAAAAAAACYAgAAZHJzL2Rvd25y&#10;ZXYueG1sUEsFBgAAAAAEAAQA9QAAAIUDAAAAAA==&#10;" stroked="f">
                <v:textbox>
                  <w:txbxContent>
                    <w:tbl>
                      <w:tblPr>
                        <w:tblW w:w="0" w:type="auto"/>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ayout w:type="fixed"/>
                        <w:tblLook w:val="01E0" w:firstRow="1" w:lastRow="1" w:firstColumn="1" w:lastColumn="1" w:noHBand="0" w:noVBand="0"/>
                      </w:tblPr>
                      <w:tblGrid>
                        <w:gridCol w:w="1278"/>
                        <w:gridCol w:w="2658"/>
                      </w:tblGrid>
                      <w:tr w:rsidR="00466BDA" w:rsidRPr="008F1765" w:rsidTr="006179E6">
                        <w:trPr>
                          <w:trHeight w:val="566"/>
                        </w:trPr>
                        <w:tc>
                          <w:tcPr>
                            <w:tcW w:w="1278" w:type="dxa"/>
                            <w:tcBorders>
                              <w:bottom w:val="single" w:sz="4" w:space="0" w:color="003300"/>
                            </w:tcBorders>
                            <w:shd w:val="clear" w:color="auto" w:fill="auto"/>
                            <w:vAlign w:val="center"/>
                          </w:tcPr>
                          <w:p w:rsidR="00466BDA" w:rsidRPr="008F1765" w:rsidRDefault="00466BDA" w:rsidP="006179E6">
                            <w:pPr>
                              <w:spacing w:before="120" w:after="120" w:line="360" w:lineRule="auto"/>
                              <w:jc w:val="center"/>
                              <w:rPr>
                                <w:b/>
                                <w:color w:val="FF0000"/>
                                <w:sz w:val="21"/>
                                <w:szCs w:val="21"/>
                              </w:rPr>
                            </w:pPr>
                            <w:r w:rsidRPr="008F1765">
                              <w:rPr>
                                <w:b/>
                                <w:color w:val="FF0000"/>
                                <w:sz w:val="21"/>
                                <w:szCs w:val="21"/>
                              </w:rPr>
                              <w:t>Enzymes</w:t>
                            </w:r>
                          </w:p>
                        </w:tc>
                        <w:tc>
                          <w:tcPr>
                            <w:tcW w:w="2658" w:type="dxa"/>
                            <w:shd w:val="clear" w:color="auto" w:fill="auto"/>
                            <w:vAlign w:val="center"/>
                          </w:tcPr>
                          <w:p w:rsidR="00466BDA" w:rsidRPr="008F1765" w:rsidRDefault="00466BDA" w:rsidP="006179E6">
                            <w:pPr>
                              <w:spacing w:before="120" w:after="120"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584"/>
                        </w:trPr>
                        <w:tc>
                          <w:tcPr>
                            <w:tcW w:w="1278"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Age</w:t>
                            </w:r>
                            <w:r w:rsidRPr="008F1765">
                              <w:rPr>
                                <w:b/>
                                <w:color w:val="000080"/>
                                <w:sz w:val="21"/>
                                <w:szCs w:val="21"/>
                              </w:rPr>
                              <w:t>I</w:t>
                            </w:r>
                          </w:p>
                        </w:tc>
                        <w:tc>
                          <w:tcPr>
                            <w:tcW w:w="265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6985</w:t>
                            </w:r>
                          </w:p>
                        </w:tc>
                      </w:tr>
                      <w:tr w:rsidR="00466BDA" w:rsidRPr="008F1765" w:rsidTr="006179E6">
                        <w:trPr>
                          <w:trHeight w:val="629"/>
                        </w:trPr>
                        <w:tc>
                          <w:tcPr>
                            <w:tcW w:w="1278"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Age</w:t>
                            </w:r>
                            <w:r w:rsidRPr="008F1765">
                              <w:rPr>
                                <w:b/>
                                <w:color w:val="000080"/>
                                <w:sz w:val="21"/>
                                <w:szCs w:val="21"/>
                              </w:rPr>
                              <w:t>I+</w:t>
                            </w:r>
                            <w:r w:rsidRPr="008F1765">
                              <w:rPr>
                                <w:b/>
                                <w:i/>
                                <w:color w:val="000080"/>
                                <w:sz w:val="21"/>
                                <w:szCs w:val="21"/>
                              </w:rPr>
                              <w:t>Mlu</w:t>
                            </w:r>
                            <w:r w:rsidRPr="008F1765">
                              <w:rPr>
                                <w:b/>
                                <w:color w:val="000080"/>
                                <w:sz w:val="21"/>
                                <w:szCs w:val="21"/>
                              </w:rPr>
                              <w:t>I</w:t>
                            </w:r>
                          </w:p>
                        </w:tc>
                        <w:tc>
                          <w:tcPr>
                            <w:tcW w:w="265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4696, 2289</w:t>
                            </w:r>
                          </w:p>
                        </w:tc>
                      </w:tr>
                      <w:tr w:rsidR="00466BDA" w:rsidRPr="008F1765" w:rsidTr="006179E6">
                        <w:trPr>
                          <w:trHeight w:val="788"/>
                        </w:trPr>
                        <w:tc>
                          <w:tcPr>
                            <w:tcW w:w="1278"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Pst</w:t>
                            </w:r>
                            <w:r w:rsidRPr="008F1765">
                              <w:rPr>
                                <w:b/>
                                <w:color w:val="000080"/>
                                <w:sz w:val="21"/>
                                <w:szCs w:val="21"/>
                              </w:rPr>
                              <w:t>I</w:t>
                            </w:r>
                          </w:p>
                        </w:tc>
                        <w:tc>
                          <w:tcPr>
                            <w:tcW w:w="2658" w:type="dxa"/>
                            <w:shd w:val="clear" w:color="auto" w:fill="DDFFE1"/>
                            <w:vAlign w:val="center"/>
                          </w:tcPr>
                          <w:p w:rsidR="00466BDA" w:rsidRPr="008F1765" w:rsidRDefault="00466BDA" w:rsidP="006179E6">
                            <w:pPr>
                              <w:spacing w:before="120" w:beforeAutospacing="0" w:line="360" w:lineRule="auto"/>
                              <w:jc w:val="center"/>
                              <w:rPr>
                                <w:b/>
                                <w:sz w:val="21"/>
                                <w:szCs w:val="21"/>
                              </w:rPr>
                            </w:pPr>
                            <w:r w:rsidRPr="008F1765">
                              <w:rPr>
                                <w:b/>
                                <w:sz w:val="21"/>
                                <w:szCs w:val="21"/>
                              </w:rPr>
                              <w:t xml:space="preserve">2837, 1380, 826, 822, </w:t>
                            </w:r>
                            <w:r w:rsidRPr="008F1765">
                              <w:rPr>
                                <w:b/>
                                <w:sz w:val="21"/>
                                <w:szCs w:val="21"/>
                              </w:rPr>
                              <w:br/>
                              <w:t>586, 534</w:t>
                            </w:r>
                          </w:p>
                        </w:tc>
                      </w:tr>
                    </w:tbl>
                    <w:p w:rsidR="00466BDA" w:rsidRPr="00317A45" w:rsidRDefault="00466BDA" w:rsidP="006179E6">
                      <w:pPr>
                        <w:rPr>
                          <w:b/>
                          <w:sz w:val="21"/>
                          <w:szCs w:val="21"/>
                        </w:rPr>
                      </w:pPr>
                    </w:p>
                  </w:txbxContent>
                </v:textbox>
              </v:shape>
            </v:group>
            <v:group id="Group 404" o:spid="_x0000_s1099" style="position:absolute;left:2125;top:9806;width:3930;height:3927" coordorigin="2164,5535" coordsize="3930,3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CMMMUAAADdAAAADwAAAGRycy9kb3ducmV2LnhtbERPTWvCQBC9F/wPyxS8&#10;NZtoGyTNKiJVPIRCVSi9DdkxCWZnQ3abxH/fLRR6m8f7nHwzmVYM1LvGsoIkikEQl1Y3XCm4nPdP&#10;KxDOI2tsLZOCOznYrGcPOWbajvxBw8lXIoSwy1BB7X2XSenKmgy6yHbEgbva3qAPsK+k7nEM4aaV&#10;izhOpcGGQ0ONHe1qKm+nb6PgMOK4XSZvQ3G77u5f55f3zyIhpeaP0/YVhKfJ/4v/3Ecd5i+fU/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JwjDDFAAAA3QAA&#10;AA8AAAAAAAAAAAAAAAAAqgIAAGRycy9kb3ducmV2LnhtbFBLBQYAAAAABAAEAPoAAACcAwAAAAA=&#10;">
              <v:shape id="Text Box 405" o:spid="_x0000_s1100" type="#_x0000_t202" style="position:absolute;left:2179;top:5535;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0JrMMA&#10;AADdAAAADwAAAGRycy9kb3ducmV2LnhtbERPzWrCQBC+C32HZQq9SN20tUmN2YgKLV6T+gBjdkxC&#10;s7Mhu5r49t1Cwdt8fL+TbSbTiSsNrrWs4GURgSCurG65VnD8/nz+AOE8ssbOMim4kYNN/jDLMNV2&#10;5IKupa9FCGGXooLG+z6V0lUNGXQL2xMH7mwHgz7AoZZ6wDGEm06+RlEsDbYcGhrsad9Q9VNejILz&#10;YZy/r8bTlz8mxTLeYZuc7E2pp8dpuwbhafJ38b/7oMP8t2UCf9+EE2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0JrMMAAADdAAAADwAAAAAAAAAAAAAAAACYAgAAZHJzL2Rv&#10;d25yZXYueG1sUEsFBgAAAAAEAAQA9QAAAIgDAAAAAA==&#10;" stroked="f">
                <v:textbox>
                  <w:txbxContent>
                    <w:p w:rsidR="00466BDA" w:rsidRPr="00167AF0" w:rsidRDefault="00466BDA" w:rsidP="006179E6">
                      <w:pPr>
                        <w:jc w:val="center"/>
                        <w:rPr>
                          <w:b/>
                          <w:sz w:val="28"/>
                          <w:szCs w:val="28"/>
                        </w:rPr>
                      </w:pPr>
                      <w:r>
                        <w:rPr>
                          <w:b/>
                          <w:sz w:val="28"/>
                          <w:szCs w:val="28"/>
                        </w:rPr>
                        <w:t>B</w:t>
                      </w:r>
                    </w:p>
                  </w:txbxContent>
                </v:textbox>
              </v:shape>
              <v:group id="Group 406" o:spid="_x0000_s1101" style="position:absolute;left:2164;top:5607;width:3930;height:3855" coordorigin="1969,5667" coordsize="3930,38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3KO92ccAAADd&#10;AAAADwAAAAAAAAAAAAAAAACqAgAAZHJzL2Rvd25yZXYueG1sUEsFBgAAAAAEAAQA+gAAAJ4DAAAA&#10;AA==&#10;">
                <v:group id="Group 407" o:spid="_x0000_s1102" style="position:absolute;left:2989;top:5667;width:2295;height:720" coordorigin="2989,5622" coordsize="2295,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YQsQAAADdAAAADwAAAGRycy9kb3ducmV2LnhtbERPTWvCQBC9F/wPywje&#10;dBO1YqOriKh4kEK1UHobsmMSzM6G7JrEf+8WhN7m8T5nue5MKRqqXWFZQTyKQBCnVhecKfi+7Idz&#10;EM4jaywtk4IHOVivem9LTLRt+Yuas89ECGGXoILc+yqR0qU5GXQjWxEH7mprgz7AOpO6xjaEm1KO&#10;o2gmDRYcGnKsaJtTejvfjYJDi+1mEu+a0+26ffxe3j9/TjEpNeh3mwUIT53/F7/cRx3mT6Yf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8YQsQAAADdAAAA&#10;DwAAAAAAAAAAAAAAAACqAgAAZHJzL2Rvd25yZXYueG1sUEsFBgAAAAAEAAQA+gAAAJsDAAAAAA==&#10;">
                  <v:shape id="Text Box 408" o:spid="_x0000_s1103" type="#_x0000_t202" style="position:absolute;left:3559;top:5622;width:840;height:7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0HBcUA&#10;AADdAAAADwAAAGRycy9kb3ducmV2LnhtbESPzW7CQAyE75V4h5WRuFRlA5S/wIIAqRVXKA9gsiaJ&#10;yHqj7ELC29eHSr3ZmvHM5/W2c5V6UhNKzwZGwwQUceZtybmBy8/XxwJUiMgWK89k4EUBtpve2xpT&#10;61s+0fMccyUhHFI0UMRYp1qHrCCHYehrYtFuvnEYZW1ybRtsJdxVepwkM+2wZGkosKZDQdn9/HAG&#10;bsf2fbpsr9/xMj99zvZYzq/+Zcyg3+1WoCJ18d/8d320gj+ZCr98IyPo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HQcFxQAAAN0AAAAPAAAAAAAAAAAAAAAAAJgCAABkcnMv&#10;ZG93bnJldi54bWxQSwUGAAAAAAQABAD1AAAAigMAAAAA&#10;" stroked="f">
                    <v:textbox>
                      <w:txbxContent>
                        <w:p w:rsidR="00466BDA" w:rsidRPr="00317A45" w:rsidRDefault="00466BDA" w:rsidP="006179E6">
                          <w:pPr>
                            <w:spacing w:before="0" w:beforeAutospacing="0" w:after="0" w:afterAutospacing="0" w:line="240" w:lineRule="auto"/>
                            <w:rPr>
                              <w:b/>
                              <w:sz w:val="16"/>
                              <w:szCs w:val="16"/>
                            </w:rPr>
                          </w:pPr>
                          <w:r w:rsidRPr="00317A45">
                            <w:rPr>
                              <w:b/>
                              <w:i/>
                              <w:sz w:val="16"/>
                              <w:szCs w:val="16"/>
                            </w:rPr>
                            <w:t>Age</w:t>
                          </w:r>
                          <w:r w:rsidRPr="00317A45">
                            <w:rPr>
                              <w:b/>
                              <w:sz w:val="16"/>
                              <w:szCs w:val="16"/>
                            </w:rPr>
                            <w:t>I+</w:t>
                          </w:r>
                          <w:r w:rsidRPr="00317A45">
                            <w:rPr>
                              <w:b/>
                              <w:i/>
                              <w:sz w:val="16"/>
                              <w:szCs w:val="16"/>
                            </w:rPr>
                            <w:t>Mlu</w:t>
                          </w:r>
                          <w:r w:rsidRPr="00317A45">
                            <w:rPr>
                              <w:b/>
                              <w:sz w:val="16"/>
                              <w:szCs w:val="16"/>
                            </w:rPr>
                            <w:t>I</w:t>
                          </w:r>
                        </w:p>
                      </w:txbxContent>
                    </v:textbox>
                  </v:shape>
                  <v:shape id="Text Box 409" o:spid="_x0000_s1104" type="#_x0000_t202" style="position:absolute;left:2989;top:5847;width:72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GinsMA&#10;AADdAAAADwAAAGRycy9kb3ducmV2LnhtbERPzWrCQBC+C77DMkIvUje2RtvUVdqC4jXqA4zZMQlm&#10;Z0N2dePbu4WCt/n4fme57k0jbtS52rKC6SQBQVxYXXOp4HjYvH6AcB5ZY2OZFNzJwXo1HCwx0zZw&#10;Tre9L0UMYZehgsr7NpPSFRUZdBPbEkfubDuDPsKulLrDEMNNI9+SZC4N1hwbKmzpt6Lisr8aBedd&#10;GKef4bT1x0U+m/9gvTjZu1Ivo/77C4Sn3j/F/+6djvPf0yn8fRN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GinsMAAADdAAAADwAAAAAAAAAAAAAAAACYAgAAZHJzL2Rv&#10;d25yZXYueG1sUEsFBgAAAAAEAAQA9QAAAIgDAAAAAA==&#10;" stroked="f">
                    <v:textbox>
                      <w:txbxContent>
                        <w:p w:rsidR="00466BDA" w:rsidRPr="00317A45" w:rsidRDefault="00466BDA" w:rsidP="006179E6">
                          <w:pPr>
                            <w:rPr>
                              <w:b/>
                              <w:sz w:val="16"/>
                              <w:szCs w:val="16"/>
                            </w:rPr>
                          </w:pPr>
                          <w:r w:rsidRPr="00317A45">
                            <w:rPr>
                              <w:b/>
                              <w:i/>
                              <w:sz w:val="16"/>
                              <w:szCs w:val="16"/>
                            </w:rPr>
                            <w:t>Age</w:t>
                          </w:r>
                          <w:r w:rsidRPr="00317A45">
                            <w:rPr>
                              <w:b/>
                              <w:sz w:val="16"/>
                              <w:szCs w:val="16"/>
                            </w:rPr>
                            <w:t>I</w:t>
                          </w:r>
                        </w:p>
                      </w:txbxContent>
                    </v:textbox>
                  </v:shape>
                  <v:shape id="Text Box 410" o:spid="_x0000_s1105" type="#_x0000_t202" style="position:absolute;left:4099;top:5862;width:72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M86cEA&#10;AADdAAAADwAAAGRycy9kb3ducmV2LnhtbERPy6rCMBDdX/AfwghuLpqq11c1igpe3Pr4gLEZ22Iz&#10;KU209e+NILibw3nOYtWYQjyocrllBf1eBII4sTrnVMH5tOtOQTiPrLGwTAqe5GC1bP0sMNa25gM9&#10;jj4VIYRdjAoy78tYSpdkZND1bEkcuKutDPoAq1TqCusQbgo5iKKxNJhzaMiwpG1Gye14Nwqu+/p3&#10;NKsv//48OfyNN5hPLvapVKfdrOcgPDX+K/649zrMH44G8P4mnC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DPOnBAAAA3QAAAA8AAAAAAAAAAAAAAAAAmAIAAGRycy9kb3du&#10;cmV2LnhtbFBLBQYAAAAABAAEAPUAAACGAwAAAAA=&#10;" stroked="f">
                    <v:textbox>
                      <w:txbxContent>
                        <w:p w:rsidR="00466BDA" w:rsidRPr="00317A45" w:rsidRDefault="00466BDA" w:rsidP="006179E6">
                          <w:pPr>
                            <w:rPr>
                              <w:b/>
                              <w:sz w:val="16"/>
                              <w:szCs w:val="16"/>
                            </w:rPr>
                          </w:pPr>
                          <w:r w:rsidRPr="00317A45">
                            <w:rPr>
                              <w:b/>
                              <w:i/>
                              <w:sz w:val="16"/>
                              <w:szCs w:val="16"/>
                            </w:rPr>
                            <w:t>Pst</w:t>
                          </w:r>
                          <w:r w:rsidRPr="00317A45">
                            <w:rPr>
                              <w:b/>
                              <w:sz w:val="16"/>
                              <w:szCs w:val="16"/>
                            </w:rPr>
                            <w:t>I</w:t>
                          </w:r>
                        </w:p>
                      </w:txbxContent>
                    </v:textbox>
                  </v:shape>
                  <v:shape id="Text Box 411" o:spid="_x0000_s1106" type="#_x0000_t202" style="position:absolute;left:4684;top:5862;width:60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ZcsAA&#10;AADdAAAADwAAAGRycy9kb3ducmV2LnhtbERPy6rCMBDdX/AfwghuLpr61moUFa649fEBYzO2xWZS&#10;mmjr398Igrs5nOcs140pxJMql1tW0O9FIIgTq3NOFVzOf90ZCOeRNRaWScGLHKxXrZ8lxtrWfKTn&#10;yacihLCLUUHmfRlL6ZKMDLqeLYkDd7OVQR9glUpdYR3CTSEHUTSRBnMODRmWtMsouZ8eRsHtUP+O&#10;5/V17y/T42iyxXx6tS+lOu1mswDhqfFf8cd90GH+cDyE9zfhB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s+ZcsAAAADdAAAADwAAAAAAAAAAAAAAAACYAgAAZHJzL2Rvd25y&#10;ZXYueG1sUEsFBgAAAAAEAAQA9QAAAIUDAAAAAA==&#10;" stroked="f">
                    <v:textbox>
                      <w:txbxContent>
                        <w:p w:rsidR="00466BDA" w:rsidRPr="00317A45" w:rsidRDefault="00466BDA" w:rsidP="006179E6">
                          <w:pPr>
                            <w:rPr>
                              <w:b/>
                              <w:sz w:val="16"/>
                              <w:szCs w:val="16"/>
                            </w:rPr>
                          </w:pPr>
                          <w:r w:rsidRPr="00317A45">
                            <w:rPr>
                              <w:b/>
                              <w:sz w:val="16"/>
                              <w:szCs w:val="16"/>
                            </w:rPr>
                            <w:t>UD</w:t>
                          </w:r>
                        </w:p>
                      </w:txbxContent>
                    </v:textbox>
                  </v:shape>
                </v:group>
                <v:shape id="Text Box 412" o:spid="_x0000_s1107" type="#_x0000_t202" style="position:absolute;left:1969;top:5922;width:585;height:36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qR7sYA&#10;AADdAAAADwAAAGRycy9kb3ducmV2LnhtbERPS2sCMRC+C/6HMEJvmlVrH1ujqFhQpNBqL71NN+Nm&#10;dTNZNqmu/vqmIPQ2H99zxtPGluJEtS8cK+j3EhDEmdMF5wo+d6/dJxA+IGssHZOCC3mYTtqtMaba&#10;nfmDTtuQixjCPkUFJoQqldJnhiz6nquII7d3tcUQYZ1LXeM5httSDpLkQVosODYYrGhhKDtuf6yC&#10;x91ys1zrwfzNFIf3xfP36ut6dErddZrZC4hATfgX39wrHecPR/fw9008QU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qR7sYAAADdAAAADwAAAAAAAAAAAAAAAACYAgAAZHJz&#10;L2Rvd25yZXYueG1sUEsFBgAAAAAEAAQA9QAAAIsDAAAAAA==&#10;" filled="f" fillcolor="#ffd" stroked="f">
                  <v:textbox>
                    <w:txbxContent>
                      <w:p w:rsidR="00466BDA" w:rsidRPr="00317A45" w:rsidRDefault="00466BDA" w:rsidP="006179E6">
                        <w:pPr>
                          <w:autoSpaceDE w:val="0"/>
                          <w:autoSpaceDN w:val="0"/>
                          <w:adjustRightInd w:val="0"/>
                          <w:spacing w:before="0" w:beforeAutospacing="0" w:after="0" w:afterAutospacing="0" w:line="240" w:lineRule="auto"/>
                          <w:jc w:val="center"/>
                          <w:rPr>
                            <w:b/>
                            <w:bCs/>
                            <w:color w:val="000000"/>
                            <w:sz w:val="14"/>
                            <w:szCs w:val="14"/>
                          </w:rPr>
                        </w:pP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Kb</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2"/>
                            <w:szCs w:val="14"/>
                          </w:rPr>
                        </w:pP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10.0</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8.0</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6.0</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5.0</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4.0</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8"/>
                            <w:szCs w:val="14"/>
                          </w:rPr>
                        </w:pP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3.0</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20"/>
                            <w:szCs w:val="14"/>
                          </w:rPr>
                        </w:pP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2.0</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0"/>
                            <w:szCs w:val="14"/>
                          </w:rPr>
                        </w:pP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1.5</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6"/>
                            <w:szCs w:val="14"/>
                          </w:rPr>
                        </w:pP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1.0</w:t>
                        </w: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p>
                      <w:p w:rsidR="00466BDA" w:rsidRPr="00317A45" w:rsidRDefault="00466BDA" w:rsidP="006179E6">
                        <w:pPr>
                          <w:autoSpaceDE w:val="0"/>
                          <w:autoSpaceDN w:val="0"/>
                          <w:adjustRightInd w:val="0"/>
                          <w:spacing w:before="0" w:beforeAutospacing="0" w:after="0" w:afterAutospacing="0" w:line="240" w:lineRule="auto"/>
                          <w:jc w:val="center"/>
                          <w:rPr>
                            <w:b/>
                            <w:color w:val="000000"/>
                            <w:sz w:val="20"/>
                            <w:szCs w:val="14"/>
                          </w:rPr>
                        </w:pPr>
                      </w:p>
                      <w:p w:rsidR="00466BDA" w:rsidRPr="00317A4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317A45">
                          <w:rPr>
                            <w:b/>
                            <w:color w:val="000000"/>
                            <w:sz w:val="14"/>
                            <w:szCs w:val="14"/>
                          </w:rPr>
                          <w:t>0.5</w:t>
                        </w:r>
                      </w:p>
                      <w:p w:rsidR="00466BDA" w:rsidRPr="00317A45" w:rsidRDefault="00466BDA" w:rsidP="006179E6">
                        <w:pPr>
                          <w:autoSpaceDE w:val="0"/>
                          <w:autoSpaceDN w:val="0"/>
                          <w:adjustRightInd w:val="0"/>
                          <w:spacing w:before="0" w:beforeAutospacing="0" w:after="0" w:afterAutospacing="0" w:line="240" w:lineRule="auto"/>
                          <w:rPr>
                            <w:b/>
                            <w:bCs/>
                            <w:color w:val="000000"/>
                            <w:sz w:val="14"/>
                            <w:szCs w:val="14"/>
                          </w:rPr>
                        </w:pPr>
                      </w:p>
                    </w:txbxContent>
                  </v:textbox>
                </v:shape>
                <v:shape id="Picture 413" o:spid="_x0000_s1108" type="#_x0000_t75" alt="gelxl6-461" style="position:absolute;left:2539;top:6282;width:3360;height:32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mktzEAAAA3QAAAA8AAABkcnMvZG93bnJldi54bWxET0trAjEQvhf6H8IUvNVsKxZZjVLclvaq&#10;Kz5uw2bcLN1MliSr2/76plDwNh/fcxarwbbiQj40jhU8jTMQxJXTDdcKduX74wxEiMgaW8ek4JsC&#10;rJb3dwvMtbvyhi7bWIsUwiFHBSbGLpcyVIYshrHriBN3dt5iTNDXUnu8pnDbyucse5EWG04NBjta&#10;G6q+tr1VUHz0p33h3/pNXBflz+FYYGNKpUYPw+scRKQh3sT/7k+d5k+mU/j7Jp0gl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3mktzEAAAA3QAAAA8AAAAAAAAAAAAAAAAA&#10;nwIAAGRycy9kb3ducmV2LnhtbFBLBQYAAAAABAAEAPcAAACQAwAAAAA=&#10;">
                  <v:imagedata r:id="rId34" o:title="gelxl6-461" grayscale="t"/>
                </v:shape>
              </v:group>
            </v:group>
            <v:group id="Group 414" o:spid="_x0000_s1109" style="position:absolute;left:3790;top:5471;width:4800;height:4047" coordorigin="3790,5471" coordsize="4800,4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6ka7cQAAADdAAAADwAAAGRycy9kb3ducmV2LnhtbERPTWuDQBC9F/oflin0&#10;1qw2KMVmIxLa0kMIxBRKb4M7UYk7K+5Wzb/PBgK5zeN9ziqfTSdGGlxrWUG8iEAQV1a3XCv4OXy+&#10;vIFwHlljZ5kUnMlBvn58WGGm7cR7GktfixDCLkMFjfd9JqWrGjLoFrYnDtzRDgZ9gEMt9YBTCDed&#10;fI2iVBpsOTQ02NOmoepU/hsFXxNOxTL+GLen4+b8d0h2v9uYlHp+mot3EJ5mfxff3N86zF8mK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6ka7cQAAADdAAAA&#10;DwAAAAAAAAAAAAAAAACqAgAAZHJzL2Rvd25yZXYueG1sUEsFBgAAAAAEAAQA+gAAAJsDAAAAAA==&#10;">
              <v:shape id="Picture 415" o:spid="_x0000_s1110" type="#_x0000_t75" style="position:absolute;left:3960;top:5654;width:4630;height:38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LF8DFAAAA3QAAAA8AAABkcnMvZG93bnJldi54bWxET9tqwkAQfRf6D8sUfBHd1NIqMatIUbDU&#10;tl7yAUN2csHsbMiuGv/eLRR8m8O5TrLoTC0u1LrKsoKXUQSCOLO64kJBelwPpyCcR9ZYWyYFN3Kw&#10;mD/1Eoy1vfKeLgdfiBDCLkYFpfdNLKXLSjLoRrYhDlxuW4M+wLaQusVrCDe1HEfRuzRYcWgosaGP&#10;krLT4WwURNuv9Huyqwu5Tjfy8+d3kGergVL95245A+Gp8w/xv3ujw/zXtwn8fRNOkP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SxfAxQAAAN0AAAAPAAAAAAAAAAAAAAAA&#10;AJ8CAABkcnMvZG93bnJldi54bWxQSwUGAAAAAAQABAD3AAAAkQMAAAAA&#10;">
                <v:imagedata r:id="rId35" o:title=""/>
              </v:shape>
              <v:shape id="Text Box 416" o:spid="_x0000_s1111" type="#_x0000_t202" style="position:absolute;left:3790;top:5471;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sLA8UA&#10;AADdAAAADwAAAGRycy9kb3ducmV2LnhtbESPzW7CQAyE75V4h5WRuFRlA5S/wIIAqRVXKA9gsiaJ&#10;yHqj7ELC29eHSr3ZmvHM5/W2c5V6UhNKzwZGwwQUceZtybmBy8/XxwJUiMgWK89k4EUBtpve2xpT&#10;61s+0fMccyUhHFI0UMRYp1qHrCCHYehrYtFuvnEYZW1ybRtsJdxVepwkM+2wZGkosKZDQdn9/HAG&#10;bsf2fbpsr9/xMj99zvZYzq/+Zcyg3+1WoCJ18d/8d320gj+ZCq58IyPo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awsDxQAAAN0AAAAPAAAAAAAAAAAAAAAAAJgCAABkcnMv&#10;ZG93bnJldi54bWxQSwUGAAAAAAQABAD1AAAAigMAAAAA&#10;" stroked="f">
                <v:textbox>
                  <w:txbxContent>
                    <w:p w:rsidR="00466BDA" w:rsidRPr="00167AF0" w:rsidRDefault="00466BDA" w:rsidP="006179E6">
                      <w:pPr>
                        <w:jc w:val="center"/>
                        <w:rPr>
                          <w:b/>
                          <w:sz w:val="28"/>
                          <w:szCs w:val="28"/>
                        </w:rPr>
                      </w:pPr>
                      <w:r>
                        <w:rPr>
                          <w:b/>
                          <w:sz w:val="28"/>
                          <w:szCs w:val="28"/>
                        </w:rPr>
                        <w:t>A</w:t>
                      </w:r>
                    </w:p>
                  </w:txbxContent>
                </v:textbox>
              </v:shape>
            </v:group>
          </v:group>
        </w:pict>
      </w:r>
      <w:r w:rsidR="006179E6" w:rsidRPr="005916DD">
        <w:rPr>
          <w:rStyle w:val="Heading1NgocCharChar6"/>
          <w:rFonts w:eastAsia="Batang"/>
          <w:b w:val="0"/>
          <w:sz w:val="22"/>
          <w:szCs w:val="22"/>
        </w:rPr>
        <w:t>pAAV-GFAPp-</w:t>
      </w:r>
      <w:r w:rsidR="006179E6" w:rsidRPr="006422A5">
        <w:rPr>
          <w:rStyle w:val="Heading1NgocCharChar6"/>
          <w:rFonts w:eastAsia="Batang"/>
          <w:b w:val="0"/>
          <w:i/>
          <w:sz w:val="22"/>
          <w:szCs w:val="22"/>
        </w:rPr>
        <w:t>rGdnf</w:t>
      </w:r>
      <w:r w:rsidR="006179E6" w:rsidRPr="005916DD">
        <w:rPr>
          <w:rStyle w:val="Heading1NgocCharChar6"/>
          <w:rFonts w:eastAsia="Batang"/>
          <w:b w:val="0"/>
          <w:sz w:val="22"/>
          <w:szCs w:val="22"/>
        </w:rPr>
        <w:t xml:space="preserve">-W </w:t>
      </w:r>
      <w:r w:rsidR="006179E6" w:rsidRPr="0058329C">
        <w:rPr>
          <w:rStyle w:val="Heading1NgocCharChar6"/>
          <w:rFonts w:eastAsia="Batang"/>
          <w:b w:val="0"/>
          <w:sz w:val="22"/>
          <w:szCs w:val="22"/>
        </w:rPr>
        <w:t xml:space="preserve">(obtained from </w:t>
      </w:r>
      <w:r w:rsidR="006179E6">
        <w:rPr>
          <w:rStyle w:val="Heading1NgocCharChar6"/>
          <w:rFonts w:eastAsia="Batang"/>
          <w:b w:val="0"/>
          <w:sz w:val="22"/>
          <w:szCs w:val="22"/>
        </w:rPr>
        <w:t>Prof. Sebastian Kügler</w:t>
      </w:r>
      <w:r w:rsidR="006179E6" w:rsidRPr="0058329C">
        <w:rPr>
          <w:rStyle w:val="Heading1NgocCharChar6"/>
          <w:rFonts w:eastAsia="Batang"/>
          <w:b w:val="0"/>
          <w:sz w:val="22"/>
          <w:szCs w:val="22"/>
        </w:rPr>
        <w:t xml:space="preserve">, </w:t>
      </w:r>
      <w:r w:rsidR="006179E6">
        <w:rPr>
          <w:rStyle w:val="Heading1NgocCharChar6"/>
          <w:rFonts w:eastAsia="Batang"/>
          <w:b w:val="0"/>
          <w:sz w:val="22"/>
          <w:szCs w:val="22"/>
        </w:rPr>
        <w:t>University of Goteborg</w:t>
      </w:r>
      <w:r w:rsidR="006179E6" w:rsidRPr="0058329C">
        <w:rPr>
          <w:rStyle w:val="Heading1NgocCharChar6"/>
          <w:rFonts w:eastAsia="Batang"/>
          <w:b w:val="0"/>
          <w:sz w:val="22"/>
          <w:szCs w:val="22"/>
        </w:rPr>
        <w:t xml:space="preserve">, </w:t>
      </w:r>
      <w:r w:rsidR="006179E6">
        <w:rPr>
          <w:rStyle w:val="Heading1NgocCharChar6"/>
          <w:rFonts w:eastAsia="Batang"/>
          <w:b w:val="0"/>
          <w:sz w:val="22"/>
          <w:szCs w:val="22"/>
        </w:rPr>
        <w:t>Germany</w:t>
      </w:r>
      <w:r w:rsidR="006179E6" w:rsidRPr="0058329C">
        <w:rPr>
          <w:rStyle w:val="Heading1NgocCharChar6"/>
          <w:rFonts w:eastAsia="Batang"/>
          <w:b w:val="0"/>
          <w:sz w:val="22"/>
          <w:szCs w:val="22"/>
        </w:rPr>
        <w:t xml:space="preserve"> and available in Dr Yáñez’s laboratory)</w:t>
      </w:r>
      <w:r w:rsidR="006179E6">
        <w:rPr>
          <w:rStyle w:val="Heading1NgocCharChar6"/>
          <w:rFonts w:eastAsia="Batang"/>
          <w:b w:val="0"/>
          <w:sz w:val="22"/>
          <w:szCs w:val="22"/>
        </w:rPr>
        <w:t xml:space="preserve"> </w:t>
      </w:r>
      <w:r w:rsidR="006179E6" w:rsidRPr="005916DD">
        <w:rPr>
          <w:rStyle w:val="Heading1NgocCharChar6"/>
          <w:rFonts w:eastAsia="Batang"/>
          <w:b w:val="0"/>
          <w:sz w:val="22"/>
          <w:szCs w:val="22"/>
        </w:rPr>
        <w:t xml:space="preserve">was tested </w:t>
      </w:r>
      <w:r w:rsidR="006179E6">
        <w:rPr>
          <w:rStyle w:val="Heading1NgocCharChar6"/>
          <w:rFonts w:eastAsia="Batang"/>
          <w:b w:val="0"/>
          <w:sz w:val="22"/>
          <w:szCs w:val="22"/>
        </w:rPr>
        <w:t xml:space="preserve">by digestion </w:t>
      </w:r>
      <w:r w:rsidR="006179E6" w:rsidRPr="005916DD">
        <w:rPr>
          <w:rStyle w:val="Heading1NgocCharChar6"/>
          <w:rFonts w:eastAsia="Batang"/>
          <w:b w:val="0"/>
          <w:sz w:val="22"/>
          <w:szCs w:val="22"/>
        </w:rPr>
        <w:t xml:space="preserve">with </w:t>
      </w:r>
      <w:r w:rsidR="006179E6">
        <w:rPr>
          <w:rStyle w:val="Heading1NgocCharChar6"/>
          <w:rFonts w:eastAsia="Batang"/>
          <w:b w:val="0"/>
          <w:sz w:val="22"/>
          <w:szCs w:val="22"/>
        </w:rPr>
        <w:t>two unique enzymes</w:t>
      </w:r>
      <w:r w:rsidR="006179E6" w:rsidRPr="005916DD">
        <w:rPr>
          <w:rStyle w:val="Heading1NgocCharChar6"/>
          <w:rFonts w:eastAsia="Batang"/>
          <w:b w:val="0"/>
          <w:sz w:val="22"/>
          <w:szCs w:val="22"/>
        </w:rPr>
        <w:t xml:space="preserve"> </w:t>
      </w:r>
      <w:r w:rsidR="006179E6" w:rsidRPr="005916DD">
        <w:rPr>
          <w:rStyle w:val="Heading1NgocCharChar6"/>
          <w:rFonts w:eastAsia="Batang"/>
          <w:b w:val="0"/>
          <w:i/>
          <w:sz w:val="22"/>
          <w:szCs w:val="22"/>
        </w:rPr>
        <w:t>Age</w:t>
      </w:r>
      <w:r w:rsidR="006179E6" w:rsidRPr="005916DD">
        <w:rPr>
          <w:rStyle w:val="Heading1NgocCharChar6"/>
          <w:rFonts w:eastAsia="Batang"/>
          <w:b w:val="0"/>
          <w:sz w:val="22"/>
          <w:szCs w:val="22"/>
        </w:rPr>
        <w:t xml:space="preserve">I and </w:t>
      </w:r>
      <w:r w:rsidR="006179E6" w:rsidRPr="005916DD">
        <w:rPr>
          <w:rStyle w:val="Heading1NgocCharChar6"/>
          <w:rFonts w:eastAsia="Batang"/>
          <w:b w:val="0"/>
          <w:i/>
          <w:sz w:val="22"/>
          <w:szCs w:val="22"/>
        </w:rPr>
        <w:t>Mlu</w:t>
      </w:r>
      <w:r w:rsidR="006179E6" w:rsidRPr="005916DD">
        <w:rPr>
          <w:rStyle w:val="Heading1NgocCharChar6"/>
          <w:rFonts w:eastAsia="Batang"/>
          <w:b w:val="0"/>
          <w:sz w:val="22"/>
          <w:szCs w:val="22"/>
        </w:rPr>
        <w:t xml:space="preserve">I, and </w:t>
      </w:r>
      <w:r w:rsidR="006179E6">
        <w:rPr>
          <w:rStyle w:val="Heading1NgocCharChar6"/>
          <w:rFonts w:eastAsia="Batang"/>
          <w:b w:val="0"/>
          <w:sz w:val="22"/>
          <w:szCs w:val="22"/>
        </w:rPr>
        <w:t xml:space="preserve">with </w:t>
      </w:r>
      <w:r w:rsidR="006179E6" w:rsidRPr="005916DD">
        <w:rPr>
          <w:rStyle w:val="Heading1NgocCharChar6"/>
          <w:rFonts w:eastAsia="Batang"/>
          <w:b w:val="0"/>
          <w:i/>
          <w:sz w:val="22"/>
          <w:szCs w:val="22"/>
        </w:rPr>
        <w:t>Pst</w:t>
      </w:r>
      <w:r w:rsidR="006179E6" w:rsidRPr="005916DD">
        <w:rPr>
          <w:rStyle w:val="Heading1NgocCharChar6"/>
          <w:rFonts w:eastAsia="Batang"/>
          <w:b w:val="0"/>
          <w:sz w:val="22"/>
          <w:szCs w:val="22"/>
        </w:rPr>
        <w:t>I which has</w:t>
      </w:r>
      <w:r w:rsidR="006179E6">
        <w:rPr>
          <w:rStyle w:val="Heading1NgocCharChar6"/>
          <w:rFonts w:eastAsia="Batang"/>
          <w:b w:val="0"/>
          <w:sz w:val="22"/>
          <w:szCs w:val="22"/>
        </w:rPr>
        <w:t xml:space="preserve"> 3 restriction sites within </w:t>
      </w:r>
      <w:r w:rsidR="006179E6" w:rsidRPr="005916DD">
        <w:rPr>
          <w:rStyle w:val="Heading1NgocCharChar6"/>
          <w:rFonts w:eastAsia="Batang"/>
          <w:b w:val="0"/>
          <w:sz w:val="22"/>
          <w:szCs w:val="22"/>
        </w:rPr>
        <w:t>GFAPp and 3 other sites around the plasmid (</w:t>
      </w:r>
      <w:r w:rsidR="006179E6" w:rsidRPr="005916DD">
        <w:rPr>
          <w:rStyle w:val="Heading1NgocCharChar6"/>
          <w:rFonts w:eastAsia="Batang"/>
          <w:sz w:val="22"/>
          <w:szCs w:val="22"/>
        </w:rPr>
        <w:t>Figure 3.2 A</w:t>
      </w:r>
      <w:r w:rsidR="006179E6" w:rsidRPr="005916DD">
        <w:rPr>
          <w:rStyle w:val="Heading1NgocCharChar6"/>
          <w:rFonts w:eastAsia="Batang"/>
          <w:b w:val="0"/>
          <w:sz w:val="22"/>
          <w:szCs w:val="22"/>
        </w:rPr>
        <w:t xml:space="preserve">). </w:t>
      </w:r>
      <w:r w:rsidR="006179E6">
        <w:rPr>
          <w:rStyle w:val="Heading1NgocCharChar6"/>
          <w:rFonts w:eastAsia="Batang"/>
          <w:b w:val="0"/>
          <w:sz w:val="22"/>
          <w:szCs w:val="22"/>
        </w:rPr>
        <w:t>The result</w:t>
      </w:r>
      <w:r w:rsidR="006179E6" w:rsidRPr="005916DD">
        <w:rPr>
          <w:rStyle w:val="Heading1NgocCharChar6"/>
          <w:rFonts w:eastAsia="Batang"/>
          <w:b w:val="0"/>
          <w:sz w:val="22"/>
          <w:szCs w:val="22"/>
        </w:rPr>
        <w:t xml:space="preserve"> from gel electrophores</w:t>
      </w:r>
      <w:r w:rsidR="006179E6">
        <w:rPr>
          <w:rStyle w:val="Heading1NgocCharChar6"/>
          <w:rFonts w:eastAsia="Batang"/>
          <w:b w:val="0"/>
          <w:sz w:val="22"/>
          <w:szCs w:val="22"/>
        </w:rPr>
        <w:t xml:space="preserve">is showing correct DNA digestion </w:t>
      </w:r>
      <w:r w:rsidR="006179E6" w:rsidRPr="005916DD">
        <w:rPr>
          <w:rStyle w:val="Heading1NgocCharChar6"/>
          <w:rFonts w:eastAsia="Batang"/>
          <w:b w:val="0"/>
          <w:sz w:val="22"/>
          <w:szCs w:val="22"/>
        </w:rPr>
        <w:t>patterns (</w:t>
      </w:r>
      <w:r w:rsidR="006179E6" w:rsidRPr="005916DD">
        <w:rPr>
          <w:rStyle w:val="Heading1NgocCharChar6"/>
          <w:rFonts w:eastAsia="Batang"/>
          <w:sz w:val="22"/>
          <w:szCs w:val="22"/>
        </w:rPr>
        <w:t>Figures 3.2 B, C</w:t>
      </w:r>
      <w:r w:rsidR="006179E6">
        <w:rPr>
          <w:rStyle w:val="Heading1NgocCharChar6"/>
          <w:rFonts w:eastAsia="Batang"/>
          <w:b w:val="0"/>
          <w:sz w:val="22"/>
          <w:szCs w:val="22"/>
        </w:rPr>
        <w:t>) confirmed</w:t>
      </w:r>
      <w:r w:rsidR="006179E6" w:rsidRPr="005916DD">
        <w:rPr>
          <w:rStyle w:val="Heading1NgocCharChar6"/>
          <w:rFonts w:eastAsia="Batang"/>
          <w:b w:val="0"/>
          <w:sz w:val="22"/>
          <w:szCs w:val="22"/>
        </w:rPr>
        <w:t xml:space="preserve"> </w:t>
      </w:r>
      <w:r w:rsidR="006179E6">
        <w:rPr>
          <w:rStyle w:val="Heading1NgocCharChar6"/>
          <w:rFonts w:eastAsia="Batang"/>
          <w:b w:val="0"/>
          <w:sz w:val="22"/>
          <w:szCs w:val="22"/>
        </w:rPr>
        <w:t>that</w:t>
      </w:r>
      <w:r w:rsidR="006179E6" w:rsidRPr="005916DD">
        <w:rPr>
          <w:rStyle w:val="Heading1NgocCharChar6"/>
          <w:rFonts w:eastAsia="Batang"/>
          <w:b w:val="0"/>
          <w:sz w:val="22"/>
          <w:szCs w:val="22"/>
        </w:rPr>
        <w:t xml:space="preserve"> </w:t>
      </w:r>
      <w:r w:rsidR="006179E6" w:rsidRPr="005916DD">
        <w:rPr>
          <w:rStyle w:val="Heading1NgocCharChar6"/>
          <w:rFonts w:eastAsia="Batang"/>
          <w:b w:val="0"/>
          <w:i/>
          <w:sz w:val="22"/>
          <w:szCs w:val="22"/>
        </w:rPr>
        <w:t>Age</w:t>
      </w:r>
      <w:r w:rsidR="006179E6" w:rsidRPr="005916DD">
        <w:rPr>
          <w:rStyle w:val="Heading1NgocCharChar6"/>
          <w:rFonts w:eastAsia="Batang"/>
          <w:b w:val="0"/>
          <w:sz w:val="22"/>
          <w:szCs w:val="22"/>
        </w:rPr>
        <w:t xml:space="preserve">I and </w:t>
      </w:r>
      <w:r w:rsidR="006179E6" w:rsidRPr="005916DD">
        <w:rPr>
          <w:rStyle w:val="Heading1NgocCharChar6"/>
          <w:rFonts w:eastAsia="Batang"/>
          <w:b w:val="0"/>
          <w:i/>
          <w:sz w:val="22"/>
          <w:szCs w:val="22"/>
        </w:rPr>
        <w:t>Mlu</w:t>
      </w:r>
      <w:r w:rsidR="006179E6">
        <w:rPr>
          <w:rStyle w:val="Heading1NgocCharChar6"/>
          <w:rFonts w:eastAsia="Batang"/>
          <w:b w:val="0"/>
          <w:sz w:val="22"/>
          <w:szCs w:val="22"/>
        </w:rPr>
        <w:t xml:space="preserve">I can be used to isolate </w:t>
      </w:r>
      <w:r w:rsidR="006179E6" w:rsidRPr="005916DD">
        <w:rPr>
          <w:rStyle w:val="Heading1NgocCharChar6"/>
          <w:rFonts w:eastAsia="Batang"/>
          <w:b w:val="0"/>
          <w:sz w:val="22"/>
          <w:szCs w:val="22"/>
        </w:rPr>
        <w:t xml:space="preserve">GFAPp (2289 bp) and </w:t>
      </w:r>
      <w:r w:rsidR="006179E6" w:rsidRPr="005916DD">
        <w:rPr>
          <w:rStyle w:val="Heading1NgocCharChar6"/>
          <w:rFonts w:eastAsia="Batang"/>
          <w:b w:val="0"/>
          <w:i/>
          <w:sz w:val="22"/>
          <w:szCs w:val="22"/>
        </w:rPr>
        <w:t>Pst</w:t>
      </w:r>
      <w:r w:rsidR="006179E6" w:rsidRPr="005916DD">
        <w:rPr>
          <w:rStyle w:val="Heading1NgocCharChar6"/>
          <w:rFonts w:eastAsia="Batang"/>
          <w:b w:val="0"/>
          <w:sz w:val="22"/>
          <w:szCs w:val="22"/>
        </w:rPr>
        <w:t xml:space="preserve">I </w:t>
      </w:r>
      <w:r w:rsidR="006179E6">
        <w:rPr>
          <w:rStyle w:val="Heading1NgocCharChar6"/>
          <w:rFonts w:eastAsia="Batang"/>
          <w:b w:val="0"/>
          <w:sz w:val="22"/>
          <w:szCs w:val="22"/>
        </w:rPr>
        <w:t xml:space="preserve">can be used </w:t>
      </w:r>
      <w:r w:rsidR="006179E6" w:rsidRPr="005916DD">
        <w:rPr>
          <w:rStyle w:val="Heading1NgocCharChar6"/>
          <w:rFonts w:eastAsia="Batang"/>
          <w:b w:val="0"/>
          <w:sz w:val="22"/>
          <w:szCs w:val="22"/>
        </w:rPr>
        <w:t xml:space="preserve">to check the presence or removal of this promoter. </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9D5700" w:rsidRDefault="006179E6" w:rsidP="006179E6">
      <w:pPr>
        <w:rPr>
          <w:rFonts w:cs="Arial"/>
          <w:sz w:val="8"/>
          <w:szCs w:val="23"/>
        </w:rPr>
      </w:pPr>
    </w:p>
    <w:p w:rsidR="006179E6" w:rsidRPr="009D5700" w:rsidRDefault="006179E6" w:rsidP="006179E6">
      <w:pPr>
        <w:pStyle w:val="Caption"/>
        <w:spacing w:before="100" w:beforeAutospacing="1" w:after="100" w:afterAutospacing="1" w:line="360" w:lineRule="auto"/>
        <w:jc w:val="both"/>
        <w:rPr>
          <w:sz w:val="2"/>
          <w:szCs w:val="21"/>
        </w:rPr>
      </w:pPr>
      <w:bookmarkStart w:id="793" w:name="_Toc337501703"/>
      <w:bookmarkStart w:id="794" w:name="_Toc341039151"/>
    </w:p>
    <w:p w:rsidR="006179E6" w:rsidRPr="008242EE" w:rsidRDefault="006179E6" w:rsidP="006179E6">
      <w:pPr>
        <w:pStyle w:val="Caption"/>
        <w:spacing w:before="100" w:beforeAutospacing="1" w:after="100" w:afterAutospacing="1" w:line="360" w:lineRule="auto"/>
        <w:jc w:val="both"/>
      </w:pPr>
      <w:bookmarkStart w:id="795" w:name="_Toc356079752"/>
      <w:r w:rsidRPr="008242EE">
        <w:rPr>
          <w:rFonts w:ascii="Century Gothic" w:hAnsi="Century Gothic"/>
        </w:rPr>
        <w:t>Figure 3.</w:t>
      </w:r>
      <w:r w:rsidR="00122438" w:rsidRPr="008242EE">
        <w:rPr>
          <w:rFonts w:ascii="Century Gothic" w:hAnsi="Century Gothic"/>
        </w:rPr>
        <w:fldChar w:fldCharType="begin"/>
      </w:r>
      <w:r w:rsidRPr="008242EE">
        <w:rPr>
          <w:rFonts w:ascii="Century Gothic" w:hAnsi="Century Gothic"/>
        </w:rPr>
        <w:instrText xml:space="preserve"> SEQ Figure_3. \* ARABIC </w:instrText>
      </w:r>
      <w:r w:rsidR="00122438" w:rsidRPr="008242EE">
        <w:rPr>
          <w:rFonts w:ascii="Century Gothic" w:hAnsi="Century Gothic"/>
        </w:rPr>
        <w:fldChar w:fldCharType="separate"/>
      </w:r>
      <w:r w:rsidRPr="008242EE">
        <w:rPr>
          <w:rFonts w:ascii="Century Gothic" w:hAnsi="Century Gothic"/>
          <w:noProof/>
        </w:rPr>
        <w:t>2</w:t>
      </w:r>
      <w:r w:rsidR="00122438" w:rsidRPr="008242EE">
        <w:rPr>
          <w:rFonts w:ascii="Century Gothic" w:hAnsi="Century Gothic"/>
        </w:rPr>
        <w:fldChar w:fldCharType="end"/>
      </w:r>
      <w:r w:rsidRPr="008242EE">
        <w:rPr>
          <w:rFonts w:ascii="Century Gothic" w:hAnsi="Century Gothic"/>
        </w:rPr>
        <w:t xml:space="preserve">: </w:t>
      </w:r>
      <w:r w:rsidRPr="00F90EA6">
        <w:rPr>
          <w:rStyle w:val="Heading2NgocChar5"/>
          <w:b/>
          <w:sz w:val="20"/>
          <w:szCs w:val="20"/>
        </w:rPr>
        <w:t>Verifying pAAV-GFAPp-</w:t>
      </w:r>
      <w:r w:rsidRPr="00F90EA6">
        <w:rPr>
          <w:rStyle w:val="Heading2NgocChar5"/>
          <w:b/>
          <w:i/>
          <w:sz w:val="20"/>
          <w:szCs w:val="20"/>
        </w:rPr>
        <w:t>rGdnf</w:t>
      </w:r>
      <w:r w:rsidRPr="00F90EA6">
        <w:rPr>
          <w:rStyle w:val="Heading2NgocChar5"/>
          <w:b/>
          <w:sz w:val="20"/>
          <w:szCs w:val="20"/>
        </w:rPr>
        <w:t>-W.</w:t>
      </w:r>
      <w:r w:rsidRPr="008242EE">
        <w:t xml:space="preserve"> </w:t>
      </w:r>
      <w:r w:rsidRPr="008242EE">
        <w:rPr>
          <w:rStyle w:val="Strong"/>
          <w:b w:val="0"/>
          <w:sz w:val="20"/>
        </w:rPr>
        <w:t>(A) Plasmid map with restriction sites of relevant enzymes. (B) Agarose gel electrophoresis of digested and control undigested (UD) plasmids. Size standard is 1kb DNA ladder. (C) Expected sizes of digestion fragments.</w:t>
      </w:r>
      <w:bookmarkEnd w:id="793"/>
      <w:bookmarkEnd w:id="794"/>
      <w:bookmarkEnd w:id="795"/>
    </w:p>
    <w:p w:rsidR="006179E6" w:rsidRPr="005916DD" w:rsidRDefault="006179E6" w:rsidP="006179E6">
      <w:r w:rsidRPr="005916DD">
        <w:lastRenderedPageBreak/>
        <w:t>pRRLsc-SYNp-</w:t>
      </w:r>
      <w:r w:rsidRPr="006422A5">
        <w:rPr>
          <w:i/>
        </w:rPr>
        <w:t>eGFP</w:t>
      </w:r>
      <w:r w:rsidRPr="005916DD">
        <w:t xml:space="preserve">-W </w:t>
      </w:r>
      <w:r>
        <w:rPr>
          <w:rFonts w:cs="Arial"/>
          <w:szCs w:val="23"/>
        </w:rPr>
        <w:t xml:space="preserve">(obtained by Dr Martin Broadstock in Dr Yáñez’s laboratory) </w:t>
      </w:r>
      <w:r w:rsidRPr="005916DD">
        <w:t xml:space="preserve">was checked </w:t>
      </w:r>
      <w:r>
        <w:t xml:space="preserve">by digestion </w:t>
      </w:r>
      <w:r w:rsidRPr="005916DD">
        <w:t xml:space="preserve">with </w:t>
      </w:r>
      <w:r w:rsidRPr="005916DD">
        <w:rPr>
          <w:i/>
        </w:rPr>
        <w:t>Apa</w:t>
      </w:r>
      <w:r w:rsidRPr="005916DD">
        <w:t xml:space="preserve">I, which has a unique site within SYNp, and with </w:t>
      </w:r>
      <w:r w:rsidRPr="005916DD">
        <w:rPr>
          <w:i/>
        </w:rPr>
        <w:t>Nco</w:t>
      </w:r>
      <w:r w:rsidRPr="005916DD">
        <w:t>I which has</w:t>
      </w:r>
      <w:r>
        <w:t xml:space="preserve"> 3 restriction sites within </w:t>
      </w:r>
      <w:r w:rsidRPr="006422A5">
        <w:rPr>
          <w:i/>
        </w:rPr>
        <w:t>eGFP</w:t>
      </w:r>
      <w:r w:rsidRPr="005916DD">
        <w:t>, WPRE and SV40 polyA (</w:t>
      </w:r>
      <w:r w:rsidRPr="007B258A">
        <w:rPr>
          <w:b/>
        </w:rPr>
        <w:t>Figure 3.3 A</w:t>
      </w:r>
      <w:r w:rsidRPr="005916DD">
        <w:t xml:space="preserve">). The size </w:t>
      </w:r>
      <w:r>
        <w:t>of the plasmid and</w:t>
      </w:r>
      <w:r w:rsidRPr="005916DD">
        <w:t xml:space="preserve"> p</w:t>
      </w:r>
      <w:r>
        <w:t xml:space="preserve">articularly the presence of </w:t>
      </w:r>
      <w:r w:rsidRPr="005916DD">
        <w:t>SYNp, wer</w:t>
      </w:r>
      <w:r>
        <w:t>e confirmed according to the result from gel</w:t>
      </w:r>
      <w:r w:rsidRPr="005916DD">
        <w:t xml:space="preserve"> electrophoresis</w:t>
      </w:r>
      <w:r>
        <w:t xml:space="preserve"> </w:t>
      </w:r>
      <w:r w:rsidRPr="005916DD">
        <w:t>(</w:t>
      </w:r>
      <w:r w:rsidRPr="007B258A">
        <w:rPr>
          <w:b/>
        </w:rPr>
        <w:t>Figures 3.3 B, C</w:t>
      </w:r>
      <w:r w:rsidRPr="005916DD">
        <w:t>).</w:t>
      </w:r>
    </w:p>
    <w:p w:rsidR="006179E6" w:rsidRPr="003D306D" w:rsidRDefault="00DB0C88" w:rsidP="006179E6">
      <w:pPr>
        <w:rPr>
          <w:rFonts w:cs="Arial"/>
          <w:szCs w:val="23"/>
        </w:rPr>
      </w:pPr>
      <w:r>
        <w:rPr>
          <w:rFonts w:cs="Arial"/>
          <w:noProof/>
          <w:szCs w:val="23"/>
          <w:lang w:eastAsia="en-GB"/>
        </w:rPr>
        <w:pict>
          <v:group id="Group 62" o:spid="_x0000_s1112" style="position:absolute;left:0;text-align:left;margin-left:15.35pt;margin-top:-12.05pt;width:379.9pt;height:410.35pt;z-index:251660288" coordorigin="2281,1155" coordsize="7598,8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">
            <v:group id="Group 63" o:spid="_x0000_s1113" style="position:absolute;left:3694;top:1155;width:5367;height:4350" coordorigin="3978,2265" coordsize="5367,4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vaZDCAAAA3QAAAA8A&#10;AAAAAAAAAAAAAAAAqgIAAGRycy9kb3ducmV2LnhtbFBLBQYAAAAABAAEAPoAAACZAwAAAAA=&#10;">
              <v:shape id="Text Box 64" o:spid="_x0000_s1114" type="#_x0000_t202" style="position:absolute;left:4023;top:2265;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LsDMEA&#10;AADdAAAADwAAAGRycy9kb3ducmV2LnhtbERPzYrCMBC+L+w7hBG8LJquularUVRQvOr6AGMztsVm&#10;Uppo69sbQfA2H9/vzJetKcWdaldYVvDbj0AQp1YXnCk4/W97ExDOI2ssLZOCBzlYLr6/5pho2/CB&#10;7kefiRDCLkEFufdVIqVLczLo+rYiDtzF1gZ9gHUmdY1NCDelHETRWBosODTkWNEmp/R6vBkFl33z&#10;8zdtzjt/ig+j8RqL+GwfSnU77WoGwlPrP+K3e6/D/OEghtc34QS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y7AzBAAAA3QAAAA8AAAAAAAAAAAAAAAAAmAIAAGRycy9kb3du&#10;cmV2LnhtbFBLBQYAAAAABAAEAPUAAACGAwAAAAA=&#10;" stroked="f">
                <v:textbox>
                  <w:txbxContent>
                    <w:p w:rsidR="00466BDA" w:rsidRPr="00167AF0" w:rsidRDefault="00466BDA" w:rsidP="006179E6">
                      <w:pPr>
                        <w:jc w:val="center"/>
                        <w:rPr>
                          <w:b/>
                          <w:sz w:val="28"/>
                          <w:szCs w:val="28"/>
                        </w:rPr>
                      </w:pPr>
                      <w:r>
                        <w:rPr>
                          <w:b/>
                          <w:sz w:val="28"/>
                          <w:szCs w:val="28"/>
                        </w:rPr>
                        <w:t>A</w:t>
                      </w:r>
                    </w:p>
                  </w:txbxContent>
                </v:textbox>
              </v:shape>
              <v:shape id="Picture 65" o:spid="_x0000_s1115" type="#_x0000_t75" style="position:absolute;left:3978;top:2736;width:5367;height:387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S6HGAAAA3QAAAA8AAABkcnMvZG93bnJldi54bWxEj09vwjAMxe+T9h0iI+0yjRSmTVMhoI0/&#10;ElcYB45WY5qKxomajHZ8enyYtJut9/zez/Pl4Ft1pS41gQ1MxgUo4irYhmsDx+/tyweolJEttoHJ&#10;wC8lWC4eH+ZY2tDznq6HXCsJ4VSiAZdzLLVOlSOPaRwisWjn0HnMsna1th32Eu5bPS2Kd+2xYWlw&#10;GGnlqLocfryBS785727Pp+Nm6/Zv+vQVJ2uKxjyNhs8ZqExD/jf/Xe+s4L9OBVe+kRH04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8FLocYAAADdAAAADwAAAAAAAAAAAAAA&#10;AACfAgAAZHJzL2Rvd25yZXYueG1sUEsFBgAAAAAEAAQA9wAAAJIDAAAAAA==&#10;">
                <v:imagedata r:id="rId36" o:title=""/>
              </v:shape>
            </v:group>
            <v:group id="Group 66" o:spid="_x0000_s1116" style="position:absolute;left:2281;top:5640;width:7598;height:3722" coordorigin="2565,7140" coordsize="7598,3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jD94sUAAADdAAAADwAAAGRycy9kb3ducmV2LnhtbERPS2vCQBC+F/wPyxR6&#10;q5sHlpq6BhFbPIhQFUpvQ3ZMQrKzIbtN4r/vFoTe5uN7ziqfTCsG6l1tWUE8j0AQF1bXXCq4nN+f&#10;X0E4j6yxtUwKbuQgX88eVphpO/InDSdfihDCLkMFlfddJqUrKjLo5rYjDtzV9gZ9gH0pdY9jCDet&#10;TKLoRRqsOTRU2NG2oqI5/RgFHyOOmzTeDYfmur19nxfHr0NMSj09Tps3EJ4m/y++u/c6zE+TJ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4w/eLFAAAA3QAA&#10;AA8AAAAAAAAAAAAAAAAAqgIAAGRycy9kb3ducmV2LnhtbFBLBQYAAAAABAAEAPoAAACcAwAAAAA=&#10;">
              <v:group id="Group 67" o:spid="_x0000_s1117" style="position:absolute;left:6383;top:7772;width:3780;height:2639" coordorigin="6383,7772" coordsize="3780,26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608KixgAAAN0A&#10;AAAPAAAAAAAAAAAAAAAAAKoCAABkcnMvZG93bnJldi54bWxQSwUGAAAAAAQABAD6AAAAnQMAAAAA&#10;">
                <v:shape id="Text Box 68" o:spid="_x0000_s1118" type="#_x0000_t202" style="position:absolute;left:6383;top:7772;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5HPsAA&#10;AADdAAAADwAAAGRycy9kb3ducmV2LnhtbERPy6rCMBDdC/5DGMGNaOr73l6jqKC49fEBYzO25TaT&#10;0kRb/94Igrs5nOcsVo0pxIMql1tWMBxEIIgTq3NOFVzOu/4PCOeRNRaWScGTHKyW7dYCY21rPtLj&#10;5FMRQtjFqCDzvoyldElGBt3AlsSBu9nKoA+wSqWusA7hppCjKJpJgzmHhgxL2maU/J/uRsHtUPem&#10;v/V17y/z42S2wXx+tU+lup1m/QfCU+O/4o/7oMP88XgI72/CC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5HPsAAAADdAAAADwAAAAAAAAAAAAAAAACYAgAAZHJzL2Rvd25y&#10;ZXYueG1sUEsFBgAAAAAEAAQA9QAAAIUDAAAAAA==&#10;" stroked="f">
                  <v:textbox>
                    <w:txbxContent>
                      <w:p w:rsidR="00466BDA" w:rsidRPr="00167AF0" w:rsidRDefault="00466BDA" w:rsidP="006179E6">
                        <w:pPr>
                          <w:jc w:val="center"/>
                          <w:rPr>
                            <w:b/>
                            <w:sz w:val="28"/>
                            <w:szCs w:val="28"/>
                          </w:rPr>
                        </w:pPr>
                        <w:r>
                          <w:rPr>
                            <w:b/>
                            <w:sz w:val="28"/>
                            <w:szCs w:val="28"/>
                          </w:rPr>
                          <w:t>C</w:t>
                        </w:r>
                      </w:p>
                    </w:txbxContent>
                  </v:textbox>
                </v:shape>
                <v:shape id="Text Box 69" o:spid="_x0000_s1119" type="#_x0000_t202" style="position:absolute;left:6518;top:8280;width:3645;height:213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zZScAA&#10;AADdAAAADwAAAGRycy9kb3ducmV2LnhtbERPy6rCMBDdX/AfwghuLpr61moUFa649fEBYzO2xWZS&#10;mmjr398Igrs5nOcs140pxJMql1tW0O9FIIgTq3NOFVzOf90ZCOeRNRaWScGLHKxXrZ8lxtrWfKTn&#10;yacihLCLUUHmfRlL6ZKMDLqeLYkDd7OVQR9glUpdYR3CTSEHUTSRBnMODRmWtMsouZ8eRsHtUP+O&#10;5/V17y/T42iyxXx6tS+lOu1mswDhqfFf8cd90GH+cDiA9zfhB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FzZScAAAADdAAAADwAAAAAAAAAAAAAAAACYAgAAZHJzL2Rvd25y&#10;ZXYueG1sUEsFBgAAAAAEAAQA9QAAAIUDAAAAAA==&#10;" stroked="f">
                  <v:textbox>
                    <w:txbxContent>
                      <w:tbl>
                        <w:tblPr>
                          <w:tblW w:w="3510" w:type="dxa"/>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188"/>
                          <w:gridCol w:w="2322"/>
                        </w:tblGrid>
                        <w:tr w:rsidR="00466BDA" w:rsidRPr="008F1765" w:rsidTr="006179E6">
                          <w:trPr>
                            <w:trHeight w:val="566"/>
                          </w:trPr>
                          <w:tc>
                            <w:tcPr>
                              <w:tcW w:w="1188" w:type="dxa"/>
                              <w:tcBorders>
                                <w:bottom w:val="single" w:sz="4" w:space="0" w:color="003300"/>
                              </w:tcBorders>
                              <w:shd w:val="clear" w:color="auto" w:fill="auto"/>
                              <w:vAlign w:val="center"/>
                            </w:tcPr>
                            <w:p w:rsidR="00466BDA" w:rsidRPr="008F1765" w:rsidRDefault="00466BDA" w:rsidP="006179E6">
                              <w:pPr>
                                <w:spacing w:before="120" w:after="120" w:line="360" w:lineRule="auto"/>
                                <w:jc w:val="center"/>
                                <w:rPr>
                                  <w:b/>
                                  <w:color w:val="FF0000"/>
                                  <w:sz w:val="21"/>
                                  <w:szCs w:val="21"/>
                                </w:rPr>
                              </w:pPr>
                              <w:r w:rsidRPr="008F1765">
                                <w:rPr>
                                  <w:b/>
                                  <w:color w:val="FF0000"/>
                                  <w:sz w:val="21"/>
                                  <w:szCs w:val="21"/>
                                </w:rPr>
                                <w:t>Enzymes</w:t>
                              </w:r>
                            </w:p>
                          </w:tc>
                          <w:tc>
                            <w:tcPr>
                              <w:tcW w:w="2322" w:type="dxa"/>
                              <w:shd w:val="clear" w:color="auto" w:fill="auto"/>
                              <w:vAlign w:val="center"/>
                            </w:tcPr>
                            <w:p w:rsidR="00466BDA" w:rsidRPr="008F1765" w:rsidRDefault="00466BDA" w:rsidP="006179E6">
                              <w:pPr>
                                <w:spacing w:before="120" w:after="120"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584"/>
                          </w:trPr>
                          <w:tc>
                            <w:tcPr>
                              <w:tcW w:w="1188"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Nco</w:t>
                              </w:r>
                              <w:r w:rsidRPr="008F1765">
                                <w:rPr>
                                  <w:b/>
                                  <w:color w:val="000080"/>
                                  <w:sz w:val="21"/>
                                  <w:szCs w:val="21"/>
                                </w:rPr>
                                <w:t>I</w:t>
                              </w:r>
                            </w:p>
                          </w:tc>
                          <w:tc>
                            <w:tcPr>
                              <w:tcW w:w="232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5525, 1145, 753</w:t>
                              </w:r>
                            </w:p>
                          </w:tc>
                        </w:tr>
                        <w:tr w:rsidR="00466BDA" w:rsidRPr="008F1765" w:rsidTr="006179E6">
                          <w:trPr>
                            <w:trHeight w:val="629"/>
                          </w:trPr>
                          <w:tc>
                            <w:tcPr>
                              <w:tcW w:w="1188"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Apa</w:t>
                              </w:r>
                              <w:r w:rsidRPr="008F1765">
                                <w:rPr>
                                  <w:b/>
                                  <w:color w:val="000080"/>
                                  <w:sz w:val="21"/>
                                  <w:szCs w:val="21"/>
                                </w:rPr>
                                <w:t>I</w:t>
                              </w:r>
                            </w:p>
                          </w:tc>
                          <w:tc>
                            <w:tcPr>
                              <w:tcW w:w="232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7423</w:t>
                              </w:r>
                            </w:p>
                          </w:tc>
                        </w:tr>
                      </w:tbl>
                      <w:p w:rsidR="00466BDA" w:rsidRPr="007C1996" w:rsidRDefault="00466BDA" w:rsidP="006179E6">
                        <w:pPr>
                          <w:rPr>
                            <w:b/>
                            <w:sz w:val="21"/>
                            <w:szCs w:val="21"/>
                          </w:rPr>
                        </w:pPr>
                      </w:p>
                    </w:txbxContent>
                  </v:textbox>
                </v:shape>
              </v:group>
              <v:group id="Group 70" o:spid="_x0000_s1120" style="position:absolute;left:2565;top:7140;width:3445;height:3722" coordorigin="2565,7140" coordsize="3445,37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gFc1cQAAADdAAAA&#10;DwAAAAAAAAAAAAAAAACqAgAAZHJzL2Rvd25yZXYueG1sUEsFBgAAAAAEAAQA+gAAAJsDAAAAAA==&#10;">
                <v:shape id="Text Box 71" o:spid="_x0000_s1121" type="#_x0000_t202" style="position:absolute;left:2598;top:7140;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nkpsAA&#10;AADdAAAADwAAAGRycy9kb3ducmV2LnhtbERPy6rCMBDdC/5DGMGNaOr73l6jqKC49fEBYzO25TaT&#10;0kRb/94Igrs5nOcsVo0pxIMql1tWMBxEIIgTq3NOFVzOu/4PCOeRNRaWScGTHKyW7dYCY21rPtLj&#10;5FMRQtjFqCDzvoyldElGBt3AlsSBu9nKoA+wSqWusA7hppCjKJpJgzmHhgxL2maU/J/uRsHtUPem&#10;v/V17y/z42S2wXx+tU+lup1m/QfCU+O/4o/7oMP88XgC72/CC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PnkpsAAAADdAAAADwAAAAAAAAAAAAAAAACYAgAAZHJzL2Rvd25y&#10;ZXYueG1sUEsFBgAAAAAEAAQA9QAAAIUDAAAAAA==&#10;" stroked="f">
                  <v:textbox>
                    <w:txbxContent>
                      <w:p w:rsidR="00466BDA" w:rsidRPr="00167AF0" w:rsidRDefault="00466BDA" w:rsidP="006179E6">
                        <w:pPr>
                          <w:jc w:val="center"/>
                          <w:rPr>
                            <w:b/>
                            <w:sz w:val="28"/>
                            <w:szCs w:val="28"/>
                          </w:rPr>
                        </w:pPr>
                        <w:r>
                          <w:rPr>
                            <w:b/>
                            <w:sz w:val="28"/>
                            <w:szCs w:val="28"/>
                          </w:rPr>
                          <w:t>B</w:t>
                        </w:r>
                      </w:p>
                    </w:txbxContent>
                  </v:textbox>
                </v:shape>
                <v:group id="Group 72" o:spid="_x0000_s1122" style="position:absolute;left:2565;top:7427;width:3445;height:3435" coordorigin="1605,7412" coordsize="3445,3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qRhOsMAAADdAAAADwAAAGRycy9kb3ducmV2LnhtbERPTYvCMBC9L/gfwgje&#10;1rQWF6lGEVHxIAurgngbmrEtNpPSxLb+e7OwsLd5vM9ZrHpTiZYaV1pWEI8jEMSZ1SXnCi7n3ecM&#10;hPPIGivLpOBFDlbLwccCU207/qH25HMRQtilqKDwvk6ldFlBBt3Y1sSBu9vGoA+wyaVusAvhppKT&#10;KPqSBksODQXWtCkoe5yeRsG+w26dxNv2+LhvXrfz9Pt6jEmp0bBfz0F46v2/+M990GF+kkzh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pGE6wwAAAN0AAAAP&#10;AAAAAAAAAAAAAAAAAKoCAABkcnMvZG93bnJldi54bWxQSwUGAAAAAAQABAD6AAAAmgMAAAAA&#10;">
                  <v:shape id="Text Box 73" o:spid="_x0000_s1123" type="#_x0000_t202" style="position:absolute;left:1605;top:7427;width:629;height:34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tPosYA&#10;AADdAAAADwAAAGRycy9kb3ducmV2LnhtbERPTWsCMRC9C/6HMII3zVZB7dYoVRQsUmjXXnqbbqab&#10;rZvJsom67a9vBMHbPN7nzJetrcSZGl86VvAwTEAQ506XXCj4OGwHMxA+IGusHJOCX/KwXHQ7c0y1&#10;u/A7nbNQiBjCPkUFJoQ6ldLnhiz6oauJI/ftGoshwqaQusFLDLeVHCXJRFosOTYYrGltKD9mJ6tg&#10;etjsNy96tHo15c/b+vFr9/l3dEr1e+3zE4hAbbiLb+6djvPH4wlcv4kny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NtPosYAAADdAAAADwAAAAAAAAAAAAAAAACYAgAAZHJz&#10;L2Rvd25yZXYueG1sUEsFBgAAAAAEAAQA9QAAAIsDAAAAAA==&#10;" filled="f" fillcolor="#ffd" stroked="f">
                    <v:textbox>
                      <w:txbxContent>
                        <w:p w:rsidR="00466BDA" w:rsidRPr="007C1996" w:rsidRDefault="00466BDA" w:rsidP="006179E6">
                          <w:pPr>
                            <w:autoSpaceDE w:val="0"/>
                            <w:autoSpaceDN w:val="0"/>
                            <w:adjustRightInd w:val="0"/>
                            <w:spacing w:before="0" w:beforeAutospacing="0" w:after="0" w:afterAutospacing="0" w:line="240" w:lineRule="auto"/>
                            <w:jc w:val="center"/>
                            <w:rPr>
                              <w:b/>
                              <w:bCs/>
                              <w:color w:val="000000"/>
                              <w:sz w:val="14"/>
                              <w:szCs w:val="14"/>
                            </w:rPr>
                          </w:pP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4"/>
                              <w:szCs w:val="14"/>
                            </w:rPr>
                          </w:pPr>
                          <w:r w:rsidRPr="007C1996">
                            <w:rPr>
                              <w:b/>
                              <w:color w:val="000000"/>
                              <w:sz w:val="14"/>
                              <w:szCs w:val="14"/>
                            </w:rPr>
                            <w:t>Kb</w:t>
                          </w:r>
                        </w:p>
                        <w:p w:rsidR="00466BDA" w:rsidRPr="007C1996" w:rsidRDefault="00466BDA" w:rsidP="006179E6">
                          <w:pPr>
                            <w:autoSpaceDE w:val="0"/>
                            <w:autoSpaceDN w:val="0"/>
                            <w:adjustRightInd w:val="0"/>
                            <w:spacing w:before="0" w:beforeAutospacing="0" w:after="0" w:afterAutospacing="0" w:line="240" w:lineRule="auto"/>
                            <w:jc w:val="center"/>
                            <w:rPr>
                              <w:b/>
                              <w:color w:val="000000"/>
                              <w:sz w:val="8"/>
                              <w:szCs w:val="14"/>
                            </w:rPr>
                          </w:pP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10.0</w:t>
                          </w: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8.0</w:t>
                          </w: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6.0</w:t>
                          </w: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5.0</w:t>
                          </w: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4.0</w:t>
                          </w:r>
                        </w:p>
                        <w:p w:rsidR="00466BDA" w:rsidRPr="007C1996" w:rsidRDefault="00466BDA" w:rsidP="006179E6">
                          <w:pPr>
                            <w:autoSpaceDE w:val="0"/>
                            <w:autoSpaceDN w:val="0"/>
                            <w:adjustRightInd w:val="0"/>
                            <w:spacing w:before="0" w:beforeAutospacing="0" w:after="0" w:afterAutospacing="0" w:line="240" w:lineRule="auto"/>
                            <w:jc w:val="center"/>
                            <w:rPr>
                              <w:b/>
                              <w:color w:val="000000"/>
                              <w:sz w:val="8"/>
                              <w:szCs w:val="12"/>
                            </w:rPr>
                          </w:pP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3.0</w:t>
                          </w:r>
                        </w:p>
                        <w:p w:rsidR="00466BDA" w:rsidRPr="007C1996" w:rsidRDefault="00466BDA" w:rsidP="006179E6">
                          <w:pPr>
                            <w:autoSpaceDE w:val="0"/>
                            <w:autoSpaceDN w:val="0"/>
                            <w:adjustRightInd w:val="0"/>
                            <w:spacing w:before="0" w:beforeAutospacing="0" w:after="0" w:afterAutospacing="0" w:line="240" w:lineRule="auto"/>
                            <w:jc w:val="center"/>
                            <w:rPr>
                              <w:b/>
                              <w:color w:val="000000"/>
                              <w:sz w:val="20"/>
                              <w:szCs w:val="12"/>
                            </w:rPr>
                          </w:pP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2.0</w:t>
                          </w: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1.5</w:t>
                          </w:r>
                        </w:p>
                        <w:p w:rsidR="00466BDA" w:rsidRPr="007C1996" w:rsidRDefault="00466BDA" w:rsidP="006179E6">
                          <w:pPr>
                            <w:autoSpaceDE w:val="0"/>
                            <w:autoSpaceDN w:val="0"/>
                            <w:adjustRightInd w:val="0"/>
                            <w:spacing w:before="0" w:beforeAutospacing="0" w:after="0" w:afterAutospacing="0" w:line="240" w:lineRule="auto"/>
                            <w:jc w:val="center"/>
                            <w:rPr>
                              <w:b/>
                              <w:color w:val="000000"/>
                              <w:szCs w:val="12"/>
                            </w:rPr>
                          </w:pP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1.0</w:t>
                          </w: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p>
                        <w:p w:rsidR="00466BDA" w:rsidRDefault="00466BDA" w:rsidP="006179E6">
                          <w:pPr>
                            <w:autoSpaceDE w:val="0"/>
                            <w:autoSpaceDN w:val="0"/>
                            <w:adjustRightInd w:val="0"/>
                            <w:spacing w:before="0" w:beforeAutospacing="0" w:after="0" w:afterAutospacing="0" w:line="240" w:lineRule="auto"/>
                            <w:jc w:val="center"/>
                            <w:rPr>
                              <w:b/>
                              <w:color w:val="000000"/>
                              <w:sz w:val="12"/>
                              <w:szCs w:val="12"/>
                            </w:rPr>
                          </w:pP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p>
                        <w:p w:rsidR="00466BDA" w:rsidRPr="007C1996" w:rsidRDefault="00466BDA" w:rsidP="006179E6">
                          <w:pPr>
                            <w:autoSpaceDE w:val="0"/>
                            <w:autoSpaceDN w:val="0"/>
                            <w:adjustRightInd w:val="0"/>
                            <w:spacing w:before="0" w:beforeAutospacing="0" w:after="0" w:afterAutospacing="0" w:line="240" w:lineRule="auto"/>
                            <w:jc w:val="center"/>
                            <w:rPr>
                              <w:b/>
                              <w:color w:val="000000"/>
                              <w:sz w:val="12"/>
                              <w:szCs w:val="12"/>
                            </w:rPr>
                          </w:pPr>
                          <w:r w:rsidRPr="007C1996">
                            <w:rPr>
                              <w:b/>
                              <w:color w:val="000000"/>
                              <w:sz w:val="12"/>
                              <w:szCs w:val="12"/>
                            </w:rPr>
                            <w:t>0.5</w:t>
                          </w:r>
                        </w:p>
                        <w:p w:rsidR="00466BDA" w:rsidRPr="007C1996" w:rsidRDefault="00466BDA" w:rsidP="006179E6">
                          <w:pPr>
                            <w:autoSpaceDE w:val="0"/>
                            <w:autoSpaceDN w:val="0"/>
                            <w:adjustRightInd w:val="0"/>
                            <w:spacing w:before="0" w:beforeAutospacing="0" w:after="0" w:afterAutospacing="0" w:line="240" w:lineRule="auto"/>
                            <w:rPr>
                              <w:b/>
                              <w:bCs/>
                              <w:color w:val="000000"/>
                              <w:sz w:val="14"/>
                              <w:szCs w:val="14"/>
                            </w:rPr>
                          </w:pPr>
                        </w:p>
                      </w:txbxContent>
                    </v:textbox>
                  </v:shape>
                  <v:group id="Group 74" o:spid="_x0000_s1124" style="position:absolute;left:2184;top:7412;width:2866;height:3386" coordorigin="2568,5961" coordsize="2866,33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Tpa1sQAAADdAAAA&#10;DwAAAAAAAAAAAAAAAACqAgAAZHJzL2Rvd25yZXYueG1sUEsFBgAAAAAEAAQA+gAAAJsDAAAAAA==&#10;">
                    <v:shape id="Picture 75" o:spid="_x0000_s1125" type="#_x0000_t75" style="position:absolute;left:2568;top:6336;width:2866;height:301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Y12HFAAAA3QAAAA8AAABkcnMvZG93bnJldi54bWxEj0FLA0EMhe+C/2GI4M3O1qIt207LIoi9&#10;iW1Bj2En3V3dyWxnYrv+e3MQvCW8l/e+rDZj6M2ZUu4iO5hOCjDEdfQdNw4O++e7BZgsyB77yOTg&#10;hzJs1tdXKyx9vPAbnXfSGA3hXKKDVmQorc11SwHzJA7Eqh1jCii6psb6hBcND729L4pHG7BjbWhx&#10;oKeW6q/dd3AwP023uVrs5w/vH5zw5VWqz5M4d3szVkswQqP8m/+ut17xZzPF1W90BLv+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mNdhxQAAAN0AAAAPAAAAAAAAAAAAAAAA&#10;AJ8CAABkcnMvZG93bnJldi54bWxQSwUGAAAAAAQABAD3AAAAkQMAAAAA&#10;">
                      <v:imagedata r:id="rId37" o:title="" grayscale="t"/>
                    </v:shape>
                    <v:shape id="Text Box 76" o:spid="_x0000_s1126" type="#_x0000_t202" style="position:absolute;left:3318;top:5961;width:72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hLOMMA&#10;AADdAAAADwAAAGRycy9kb3ducmV2LnhtbERPzWrCQBC+F/oOywheSt1Ua9ToJlShxas2DzBmxySY&#10;nQ3ZrYlv3xUEb/Px/c4mG0wjrtS52rKCj0kEgriwuuZSQf77/b4E4TyyxsYyKbiRgyx9fdlgom3P&#10;B7oefSlCCLsEFVTet4mUrqjIoJvYljhwZ9sZ9AF2pdQd9iHcNHIaRbE0WHNoqLClXUXF5fhnFJz3&#10;/dt81Z9+fL44fMZbrBcne1NqPBq+1iA8Df4pfrj3OsyfzVZw/yacIN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vhLOMMAAADdAAAADwAAAAAAAAAAAAAAAACYAgAAZHJzL2Rv&#10;d25yZXYueG1sUEsFBgAAAAAEAAQA9QAAAIgDAAAAAA==&#10;" stroked="f">
                      <v:textbox>
                        <w:txbxContent>
                          <w:p w:rsidR="00466BDA" w:rsidRPr="007C1996" w:rsidRDefault="00466BDA" w:rsidP="006179E6">
                            <w:pPr>
                              <w:rPr>
                                <w:b/>
                                <w:sz w:val="16"/>
                                <w:szCs w:val="16"/>
                              </w:rPr>
                            </w:pPr>
                            <w:r w:rsidRPr="007C1996">
                              <w:rPr>
                                <w:b/>
                                <w:i/>
                                <w:sz w:val="16"/>
                                <w:szCs w:val="16"/>
                              </w:rPr>
                              <w:t>Nco</w:t>
                            </w:r>
                            <w:r w:rsidRPr="007C1996">
                              <w:rPr>
                                <w:b/>
                                <w:sz w:val="16"/>
                                <w:szCs w:val="16"/>
                              </w:rPr>
                              <w:t>I</w:t>
                            </w:r>
                          </w:p>
                        </w:txbxContent>
                      </v:textbox>
                    </v:shape>
                    <v:shape id="Text Box 77" o:spid="_x0000_s1127" type="#_x0000_t202" style="position:absolute;left:4008;top:5961;width:72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SR2MUA&#10;AADdAAAADwAAAGRycy9kb3ducmV2LnhtbESPwW7CQAxE70j8w8pIvaCyoaWkBBbUViriCuUDnKxJ&#10;IrLeKLsl4e/rQyVutmY887zZDa5RN+pC7dnAfJaAIi68rbk0cP75fn4HFSKyxcYzGbhTgN12PNpg&#10;Zn3PR7qdYqkkhEOGBqoY20zrUFTkMMx8SyzaxXcOo6xdqW2HvYS7Rr8kyVI7rFkaKmzpq6Lievp1&#10;Bi6Hfvq26vN9PKfHxfIT6zT3d2OeJsPHGlSkIT7M/9cHK/ivC+GXb2QEv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xJHYxQAAAN0AAAAPAAAAAAAAAAAAAAAAAJgCAABkcnMv&#10;ZG93bnJldi54bWxQSwUGAAAAAAQABAD1AAAAigMAAAAA&#10;" stroked="f">
                      <v:textbox>
                        <w:txbxContent>
                          <w:p w:rsidR="00466BDA" w:rsidRPr="007C1996" w:rsidRDefault="00466BDA" w:rsidP="006179E6">
                            <w:pPr>
                              <w:rPr>
                                <w:b/>
                                <w:sz w:val="16"/>
                                <w:szCs w:val="16"/>
                              </w:rPr>
                            </w:pPr>
                            <w:r w:rsidRPr="007C1996">
                              <w:rPr>
                                <w:b/>
                                <w:i/>
                                <w:sz w:val="16"/>
                                <w:szCs w:val="16"/>
                              </w:rPr>
                              <w:t>Apa</w:t>
                            </w:r>
                            <w:r w:rsidRPr="007C1996">
                              <w:rPr>
                                <w:b/>
                                <w:sz w:val="16"/>
                                <w:szCs w:val="16"/>
                              </w:rPr>
                              <w:t>I</w:t>
                            </w:r>
                          </w:p>
                        </w:txbxContent>
                      </v:textbox>
                    </v:shape>
                    <v:shape id="Text Box 78" o:spid="_x0000_s1128" type="#_x0000_t202" style="position:absolute;left:4713;top:5961;width:72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g0Q8EA&#10;AADdAAAADwAAAGRycy9kb3ducmV2LnhtbERPy6rCMBDdC/5DGOFuRFOvXh/VKCoobn18wNiMbbGZ&#10;lCba+vdGEO5uDuc5i1VjCvGkyuWWFQz6EQjixOqcUwWX8643BeE8ssbCMil4kYPVst1aYKxtzUd6&#10;nnwqQgi7GBVk3pexlC7JyKDr25I4cDdbGfQBVqnUFdYh3BTyN4rG0mDOoSHDkrYZJffTwyi4Heru&#10;36y+7v1lchyNN5hPrval1E+nWc9BeGr8v/jrPugwfzgawOebcIJ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INEPBAAAA3QAAAA8AAAAAAAAAAAAAAAAAmAIAAGRycy9kb3du&#10;cmV2LnhtbFBLBQYAAAAABAAEAPUAAACGAwAAAAA=&#10;" stroked="f">
                      <v:textbox>
                        <w:txbxContent>
                          <w:p w:rsidR="00466BDA" w:rsidRPr="007C1996" w:rsidRDefault="00466BDA" w:rsidP="006179E6">
                            <w:pPr>
                              <w:jc w:val="center"/>
                              <w:rPr>
                                <w:b/>
                                <w:sz w:val="16"/>
                                <w:szCs w:val="16"/>
                              </w:rPr>
                            </w:pPr>
                            <w:r w:rsidRPr="007C1996">
                              <w:rPr>
                                <w:b/>
                                <w:sz w:val="16"/>
                                <w:szCs w:val="16"/>
                              </w:rPr>
                              <w:t>UD</w:t>
                            </w:r>
                          </w:p>
                        </w:txbxContent>
                      </v:textbox>
                    </v:shape>
                  </v:group>
                </v:group>
              </v:group>
            </v:group>
          </v:group>
        </w:pict>
      </w:r>
    </w:p>
    <w:p w:rsidR="006179E6" w:rsidRPr="003D306D" w:rsidRDefault="006179E6" w:rsidP="006179E6">
      <w:pPr>
        <w:rPr>
          <w:rFonts w:cs="Arial"/>
          <w:szCs w:val="23"/>
          <w:lang w:val="en-US"/>
        </w:rPr>
      </w:pPr>
    </w:p>
    <w:p w:rsidR="006179E6" w:rsidRPr="003D306D" w:rsidRDefault="006179E6" w:rsidP="006179E6">
      <w:pPr>
        <w:rPr>
          <w:rFonts w:cs="Arial"/>
          <w:szCs w:val="23"/>
          <w:lang w:val="en-US"/>
        </w:rPr>
      </w:pPr>
    </w:p>
    <w:p w:rsidR="006179E6" w:rsidRPr="003D306D" w:rsidRDefault="006179E6" w:rsidP="006179E6">
      <w:pPr>
        <w:rPr>
          <w:rFonts w:cs="Arial"/>
          <w:szCs w:val="23"/>
          <w:lang w:val="en-US"/>
        </w:rPr>
      </w:pPr>
    </w:p>
    <w:p w:rsidR="006179E6" w:rsidRPr="003D306D" w:rsidRDefault="006179E6" w:rsidP="006179E6">
      <w:pPr>
        <w:rPr>
          <w:rFonts w:cs="Arial"/>
          <w:szCs w:val="23"/>
          <w:lang w:val="en-US"/>
        </w:rPr>
      </w:pPr>
    </w:p>
    <w:p w:rsidR="006179E6" w:rsidRPr="003D306D" w:rsidRDefault="006179E6" w:rsidP="006179E6">
      <w:pPr>
        <w:rPr>
          <w:rFonts w:cs="Arial"/>
          <w:szCs w:val="23"/>
          <w:lang w:val="en-US"/>
        </w:rPr>
      </w:pPr>
    </w:p>
    <w:p w:rsidR="006179E6" w:rsidRPr="003D306D" w:rsidRDefault="006179E6" w:rsidP="006179E6">
      <w:pPr>
        <w:rPr>
          <w:rFonts w:cs="Arial"/>
          <w:szCs w:val="23"/>
          <w:lang w:val="en-US"/>
        </w:rPr>
      </w:pPr>
    </w:p>
    <w:p w:rsidR="006179E6" w:rsidRPr="003D306D" w:rsidRDefault="006179E6" w:rsidP="006179E6">
      <w:pPr>
        <w:rPr>
          <w:rFonts w:cs="Arial"/>
          <w:szCs w:val="23"/>
          <w:lang w:val="en-US"/>
        </w:rPr>
      </w:pPr>
    </w:p>
    <w:p w:rsidR="006179E6" w:rsidRPr="003D306D" w:rsidRDefault="006179E6" w:rsidP="006179E6">
      <w:pPr>
        <w:rPr>
          <w:rFonts w:cs="Arial"/>
          <w:szCs w:val="23"/>
          <w:lang w:val="en-US"/>
        </w:rPr>
      </w:pPr>
    </w:p>
    <w:p w:rsidR="006179E6" w:rsidRPr="005916DD" w:rsidRDefault="006179E6" w:rsidP="006179E6">
      <w:pPr>
        <w:rPr>
          <w:rFonts w:cs="Arial"/>
          <w:sz w:val="30"/>
          <w:szCs w:val="23"/>
          <w:lang w:val="en-US"/>
        </w:rPr>
      </w:pPr>
    </w:p>
    <w:p w:rsidR="006179E6" w:rsidRPr="008242EE" w:rsidRDefault="006179E6" w:rsidP="006179E6">
      <w:pPr>
        <w:spacing w:line="360" w:lineRule="auto"/>
        <w:rPr>
          <w:sz w:val="20"/>
          <w:szCs w:val="20"/>
        </w:rPr>
      </w:pPr>
      <w:bookmarkStart w:id="796" w:name="_Toc337501704"/>
      <w:bookmarkStart w:id="797" w:name="_Toc341039152"/>
      <w:bookmarkStart w:id="798" w:name="_Toc356079753"/>
      <w:r w:rsidRPr="008242EE">
        <w:rPr>
          <w:b/>
          <w:sz w:val="20"/>
          <w:szCs w:val="20"/>
        </w:rPr>
        <w:t>Figure 3.</w:t>
      </w:r>
      <w:r w:rsidR="00122438" w:rsidRPr="008242EE">
        <w:rPr>
          <w:b/>
          <w:sz w:val="20"/>
          <w:szCs w:val="20"/>
        </w:rPr>
        <w:fldChar w:fldCharType="begin"/>
      </w:r>
      <w:r w:rsidRPr="008242EE">
        <w:rPr>
          <w:b/>
          <w:sz w:val="20"/>
          <w:szCs w:val="20"/>
        </w:rPr>
        <w:instrText xml:space="preserve"> SEQ Figure_3. \* ARABIC </w:instrText>
      </w:r>
      <w:r w:rsidR="00122438" w:rsidRPr="008242EE">
        <w:rPr>
          <w:b/>
          <w:sz w:val="20"/>
          <w:szCs w:val="20"/>
        </w:rPr>
        <w:fldChar w:fldCharType="separate"/>
      </w:r>
      <w:r w:rsidRPr="008242EE">
        <w:rPr>
          <w:b/>
          <w:noProof/>
          <w:sz w:val="20"/>
          <w:szCs w:val="20"/>
        </w:rPr>
        <w:t>3</w:t>
      </w:r>
      <w:r w:rsidR="00122438" w:rsidRPr="008242EE">
        <w:rPr>
          <w:b/>
          <w:sz w:val="20"/>
          <w:szCs w:val="20"/>
        </w:rPr>
        <w:fldChar w:fldCharType="end"/>
      </w:r>
      <w:r w:rsidRPr="008242EE">
        <w:rPr>
          <w:b/>
          <w:sz w:val="20"/>
          <w:szCs w:val="20"/>
        </w:rPr>
        <w:t xml:space="preserve">: </w:t>
      </w:r>
      <w:r w:rsidRPr="008242EE">
        <w:rPr>
          <w:rStyle w:val="Heading2NgocChar5"/>
          <w:sz w:val="20"/>
          <w:szCs w:val="20"/>
        </w:rPr>
        <w:t>Verifying pRRLsc-SYNp-</w:t>
      </w:r>
      <w:r w:rsidRPr="008242EE">
        <w:rPr>
          <w:rStyle w:val="Heading2NgocChar5"/>
          <w:i/>
          <w:sz w:val="20"/>
          <w:szCs w:val="20"/>
        </w:rPr>
        <w:t>eGFP</w:t>
      </w:r>
      <w:r w:rsidRPr="008242EE">
        <w:rPr>
          <w:rStyle w:val="Heading2NgocChar5"/>
          <w:sz w:val="20"/>
          <w:szCs w:val="20"/>
        </w:rPr>
        <w:t>-W</w:t>
      </w:r>
      <w:r w:rsidRPr="008242EE">
        <w:rPr>
          <w:rStyle w:val="Heading1NgocCharChar6"/>
          <w:rFonts w:eastAsia="Calibri"/>
          <w:sz w:val="20"/>
          <w:szCs w:val="20"/>
        </w:rPr>
        <w:t>.</w:t>
      </w:r>
      <w:r w:rsidRPr="008242EE">
        <w:rPr>
          <w:sz w:val="20"/>
          <w:szCs w:val="20"/>
        </w:rPr>
        <w:t xml:space="preserve"> </w:t>
      </w:r>
      <w:r w:rsidRPr="008242EE">
        <w:rPr>
          <w:rStyle w:val="Strong"/>
          <w:sz w:val="20"/>
          <w:szCs w:val="20"/>
        </w:rPr>
        <w:t>(A) Plasmid map with restriction sites of relevant enzymes. (B) Agarose gel electrophoresis of digested and control undigested (UD) plasmids. Size standard is 1kb DNA ladder. (C) Expected sizes of digestion fragments.</w:t>
      </w:r>
      <w:bookmarkEnd w:id="796"/>
      <w:bookmarkEnd w:id="797"/>
      <w:bookmarkEnd w:id="798"/>
      <w:r w:rsidRPr="008242EE">
        <w:rPr>
          <w:sz w:val="20"/>
          <w:szCs w:val="20"/>
        </w:rPr>
        <w:t xml:space="preserve">   </w:t>
      </w:r>
    </w:p>
    <w:p w:rsidR="006179E6" w:rsidRPr="003D306D" w:rsidRDefault="006179E6" w:rsidP="006179E6">
      <w:pPr>
        <w:pStyle w:val="Caption"/>
        <w:spacing w:before="100" w:beforeAutospacing="1" w:after="100" w:afterAutospacing="1" w:line="480" w:lineRule="auto"/>
        <w:rPr>
          <w:rFonts w:cs="Arial"/>
          <w:sz w:val="23"/>
          <w:szCs w:val="23"/>
          <w:lang w:val="en-US"/>
        </w:rPr>
      </w:pPr>
      <w:r w:rsidRPr="003D306D">
        <w:rPr>
          <w:rFonts w:cs="Arial"/>
          <w:sz w:val="23"/>
          <w:szCs w:val="23"/>
          <w:lang w:val="en-US"/>
        </w:rPr>
        <w:t xml:space="preserve">  </w:t>
      </w:r>
      <w:r w:rsidRPr="003D306D">
        <w:rPr>
          <w:rFonts w:cs="Arial"/>
          <w:sz w:val="23"/>
          <w:szCs w:val="23"/>
          <w:lang w:val="en-US"/>
        </w:rPr>
        <w:tab/>
      </w:r>
    </w:p>
    <w:p w:rsidR="006179E6" w:rsidRPr="005916DD" w:rsidRDefault="00DB0C88" w:rsidP="006179E6">
      <w:pPr>
        <w:rPr>
          <w:rFonts w:cs="Arial"/>
        </w:rPr>
      </w:pPr>
      <w:r>
        <w:rPr>
          <w:rFonts w:cs="Arial"/>
          <w:noProof/>
          <w:szCs w:val="23"/>
          <w:lang w:eastAsia="en-GB"/>
        </w:rPr>
        <w:lastRenderedPageBreak/>
        <w:pict>
          <v:group id="Group 217" o:spid="_x0000_s1129" style="position:absolute;left:0;text-align:left;margin-left:-17.45pt;margin-top:216.35pt;width:439.8pt;height:416.4pt;z-index:251670528" coordorigin="1919,5688" coordsize="8796,832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">
            <v:group id="Group 218" o:spid="_x0000_s1130" style="position:absolute;left:2013;top:5688;width:5223;height:4470" coordorigin="2013,5688" coordsize="5223,4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KjtZwwAAAN0AAAAP&#10;AAAAAAAAAAAAAAAAAKoCAABkcnMvZG93bnJldi54bWxQSwUGAAAAAAQABAD6AAAAmgMAAAAA&#10;">
              <v:shape id="Picture 219" o:spid="_x0000_s1131" type="#_x0000_t75" style="position:absolute;left:2116;top:5773;width:5120;height:43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5q9F7DAAAA3QAAAA8AAABkcnMvZG93bnJldi54bWxET0uLwjAQvi/sfwiz4EU0tbuKVqPIgrBX&#10;Hwe9Dc3YFpNJabJt9dcbYWFv8/E9Z7XprREtNb5yrGAyTkAQ505XXCg4HXejOQgfkDUax6TgTh42&#10;6/e3FWbadbyn9hAKEUPYZ6igDKHOpPR5SRb92NXEkbu6xmKIsCmkbrCL4dbINElm0mLFsaHEmr5L&#10;ym+HX6ugnS7kth4+zOyrP5pueL6kj/Si1OCj3y5BBOrDv/jP/aPj/M9JCq9v4gly/Q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mr0XsMAAADdAAAADwAAAAAAAAAAAAAAAACf&#10;AgAAZHJzL2Rvd25yZXYueG1sUEsFBgAAAAAEAAQA9wAAAI8DAAAAAA==&#10;">
                <v:imagedata r:id="rId38" o:title=""/>
              </v:shape>
              <v:shape id="Text Box 220" o:spid="_x0000_s1132" type="#_x0000_t202" style="position:absolute;left:2013;top:5688;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UgssAA&#10;AADdAAAADwAAAGRycy9kb3ducmV2LnhtbERPy6rCMBDdC/5DGMGNaOr73l6jqKC49fEBYzO25TaT&#10;0kRb/94Igrs5nOcsVo0pxIMql1tWMBxEIIgTq3NOFVzOu/4PCOeRNRaWScGTHKyW7dYCY21rPtLj&#10;5FMRQtjFqCDzvoyldElGBt3AlsSBu9nKoA+wSqWusA7hppCjKJpJgzmHhgxL2maU/J/uRsHtUPem&#10;v/V17y/z42S2wXx+tU+lup1m/QfCU+O/4o/7oMP88XAM72/CC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KUgssAAAADdAAAADwAAAAAAAAAAAAAAAACYAgAAZHJzL2Rvd25y&#10;ZXYueG1sUEsFBgAAAAAEAAQA9QAAAIUDAAAAAA==&#10;" stroked="f">
                <v:textbox>
                  <w:txbxContent>
                    <w:p w:rsidR="00466BDA" w:rsidRPr="00167AF0" w:rsidRDefault="00466BDA" w:rsidP="006179E6">
                      <w:pPr>
                        <w:jc w:val="center"/>
                        <w:rPr>
                          <w:b/>
                          <w:sz w:val="28"/>
                          <w:szCs w:val="28"/>
                        </w:rPr>
                      </w:pPr>
                      <w:r>
                        <w:rPr>
                          <w:b/>
                          <w:sz w:val="28"/>
                          <w:szCs w:val="28"/>
                        </w:rPr>
                        <w:t>A</w:t>
                      </w:r>
                    </w:p>
                  </w:txbxContent>
                </v:textbox>
              </v:shape>
            </v:group>
            <v:group id="Group 221" o:spid="_x0000_s1133" style="position:absolute;left:6893;top:8826;width:3822;height:5190" coordorigin="6841,5640" coordsize="3822,5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2YwcMAAADdAAAADwAAAGRycy9kb3ducmV2LnhtbERPS4vCMBC+L/gfwgje&#10;1rTqilSjiLjiQQQfIN6GZmyLzaQ02bb++82CsLf5+J6zWHWmFA3VrrCsIB5GIIhTqwvOFFwv358z&#10;EM4jaywtk4IXOVgtex8LTLRt+UTN2WcihLBLUEHufZVI6dKcDLqhrYgD97C1QR9gnUldYxvCTSlH&#10;UTSVBgsODTlWtMkpfZ5/jIJdi+16HG+bw/Oxed0vX8fbISalBv1uPQfhqfP/4rd7r8P8cTyB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XZjBwwAAAN0AAAAP&#10;AAAAAAAAAAAAAAAAAKoCAABkcnMvZG93bnJldi54bWxQSwUGAAAAAAQABAD6AAAAmgMAAAAA&#10;">
              <v:shape id="Text Box 222" o:spid="_x0000_s1134" type="#_x0000_t202" style="position:absolute;left:6973;top:6135;width:3690;height:46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AdXcMA&#10;AADdAAAADwAAAGRycy9kb3ducmV2LnhtbERPzWrCQBC+C77DMkIvUje2RtvUVdqC4jXqA4zZMQlm&#10;Z0N2dePbu4WCt/n4fme57k0jbtS52rKC6SQBQVxYXXOp4HjYvH6AcB5ZY2OZFNzJwXo1HCwx0zZw&#10;Tre9L0UMYZehgsr7NpPSFRUZdBPbEkfubDuDPsKulLrDEMNNI9+SZC4N1hwbKmzpt6Lisr8aBedd&#10;GKef4bT1x0U+m/9gvTjZu1Ivo/77C4Sn3j/F/+6djvPfpyn8fRN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AdXcMAAADdAAAADwAAAAAAAAAAAAAAAACYAgAAZHJzL2Rv&#10;d25yZXYueG1sUEsFBgAAAAAEAAQA9QAAAIgDAAAAAA==&#10;" stroked="f">
                <v:textbox>
                  <w:txbxContent>
                    <w:tbl>
                      <w:tblPr>
                        <w:tblW w:w="0" w:type="auto"/>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242"/>
                        <w:gridCol w:w="2268"/>
                      </w:tblGrid>
                      <w:tr w:rsidR="00466BDA" w:rsidRPr="008F1765" w:rsidTr="006179E6">
                        <w:trPr>
                          <w:trHeight w:val="566"/>
                        </w:trPr>
                        <w:tc>
                          <w:tcPr>
                            <w:tcW w:w="1242" w:type="dxa"/>
                            <w:tcBorders>
                              <w:bottom w:val="single" w:sz="4" w:space="0" w:color="003300"/>
                            </w:tcBorders>
                            <w:shd w:val="clear" w:color="auto" w:fill="auto"/>
                            <w:vAlign w:val="center"/>
                          </w:tcPr>
                          <w:p w:rsidR="00466BDA" w:rsidRPr="008F1765" w:rsidRDefault="00466BDA" w:rsidP="006179E6">
                            <w:pPr>
                              <w:spacing w:before="0" w:beforeAutospacing="0" w:after="0" w:afterAutospacing="0" w:line="240" w:lineRule="auto"/>
                              <w:jc w:val="center"/>
                              <w:rPr>
                                <w:b/>
                                <w:color w:val="FF0000"/>
                                <w:sz w:val="21"/>
                                <w:szCs w:val="21"/>
                              </w:rPr>
                            </w:pPr>
                            <w:r w:rsidRPr="008F1765">
                              <w:rPr>
                                <w:b/>
                                <w:color w:val="FF0000"/>
                                <w:sz w:val="21"/>
                                <w:szCs w:val="21"/>
                              </w:rPr>
                              <w:t>Enzymes</w:t>
                            </w:r>
                          </w:p>
                        </w:tc>
                        <w:tc>
                          <w:tcPr>
                            <w:tcW w:w="2268" w:type="dxa"/>
                            <w:shd w:val="clear" w:color="auto" w:fill="auto"/>
                            <w:vAlign w:val="center"/>
                          </w:tcPr>
                          <w:p w:rsidR="00466BDA" w:rsidRPr="008F1765" w:rsidRDefault="00466BDA" w:rsidP="006179E6">
                            <w:pPr>
                              <w:spacing w:before="0" w:beforeAutospacing="0" w:after="0" w:afterAutospacing="0" w:line="24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584"/>
                        </w:trPr>
                        <w:tc>
                          <w:tcPr>
                            <w:tcW w:w="1242" w:type="dxa"/>
                            <w:shd w:val="clear" w:color="auto" w:fill="FFFFCC"/>
                            <w:vAlign w:val="center"/>
                          </w:tcPr>
                          <w:p w:rsidR="00466BDA" w:rsidRPr="008F1765" w:rsidRDefault="00466BDA" w:rsidP="006179E6">
                            <w:pPr>
                              <w:spacing w:before="0" w:beforeAutospacing="0" w:after="0" w:afterAutospacing="0" w:line="240" w:lineRule="auto"/>
                              <w:jc w:val="center"/>
                              <w:rPr>
                                <w:b/>
                                <w:color w:val="000080"/>
                                <w:sz w:val="21"/>
                                <w:szCs w:val="21"/>
                              </w:rPr>
                            </w:pPr>
                            <w:r w:rsidRPr="008F1765">
                              <w:rPr>
                                <w:b/>
                                <w:i/>
                                <w:color w:val="000080"/>
                                <w:sz w:val="21"/>
                                <w:szCs w:val="21"/>
                              </w:rPr>
                              <w:t>Sbf</w:t>
                            </w:r>
                            <w:r w:rsidRPr="008F1765">
                              <w:rPr>
                                <w:b/>
                                <w:color w:val="000080"/>
                                <w:sz w:val="21"/>
                                <w:szCs w:val="21"/>
                              </w:rPr>
                              <w:t>I+</w:t>
                            </w:r>
                            <w:r w:rsidRPr="008F1765">
                              <w:rPr>
                                <w:b/>
                                <w:i/>
                                <w:color w:val="000080"/>
                                <w:sz w:val="21"/>
                                <w:szCs w:val="21"/>
                              </w:rPr>
                              <w:t>Xho</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0" w:beforeAutospacing="0" w:after="0" w:afterAutospacing="0" w:line="240" w:lineRule="auto"/>
                              <w:jc w:val="center"/>
                              <w:rPr>
                                <w:b/>
                                <w:sz w:val="21"/>
                                <w:szCs w:val="21"/>
                              </w:rPr>
                            </w:pPr>
                            <w:r w:rsidRPr="008F1765">
                              <w:rPr>
                                <w:b/>
                                <w:sz w:val="21"/>
                                <w:szCs w:val="21"/>
                              </w:rPr>
                              <w:t>7465, 638</w:t>
                            </w:r>
                          </w:p>
                        </w:tc>
                      </w:tr>
                      <w:tr w:rsidR="00466BDA" w:rsidRPr="008F1765" w:rsidTr="006179E6">
                        <w:trPr>
                          <w:trHeight w:val="629"/>
                        </w:trPr>
                        <w:tc>
                          <w:tcPr>
                            <w:tcW w:w="1242" w:type="dxa"/>
                            <w:shd w:val="clear" w:color="auto" w:fill="FFFFCC"/>
                            <w:vAlign w:val="center"/>
                          </w:tcPr>
                          <w:p w:rsidR="00466BDA" w:rsidRPr="008F1765" w:rsidRDefault="00466BDA" w:rsidP="006179E6">
                            <w:pPr>
                              <w:spacing w:before="0" w:beforeAutospacing="0" w:after="0" w:afterAutospacing="0" w:line="240" w:lineRule="auto"/>
                              <w:jc w:val="center"/>
                              <w:rPr>
                                <w:b/>
                                <w:color w:val="000080"/>
                                <w:sz w:val="21"/>
                                <w:szCs w:val="21"/>
                              </w:rPr>
                            </w:pPr>
                            <w:r w:rsidRPr="008F1765">
                              <w:rPr>
                                <w:b/>
                                <w:i/>
                                <w:color w:val="000080"/>
                                <w:sz w:val="21"/>
                                <w:szCs w:val="21"/>
                              </w:rPr>
                              <w:t>Mlu</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0" w:beforeAutospacing="0" w:after="0" w:afterAutospacing="0" w:line="240" w:lineRule="auto"/>
                              <w:jc w:val="center"/>
                              <w:rPr>
                                <w:b/>
                                <w:sz w:val="21"/>
                                <w:szCs w:val="21"/>
                              </w:rPr>
                            </w:pPr>
                            <w:r w:rsidRPr="008F1765">
                              <w:rPr>
                                <w:b/>
                                <w:sz w:val="21"/>
                                <w:szCs w:val="21"/>
                              </w:rPr>
                              <w:t>8103</w:t>
                            </w:r>
                          </w:p>
                        </w:tc>
                      </w:tr>
                      <w:tr w:rsidR="00466BDA" w:rsidRPr="008F1765" w:rsidTr="006179E6">
                        <w:trPr>
                          <w:trHeight w:val="629"/>
                        </w:trPr>
                        <w:tc>
                          <w:tcPr>
                            <w:tcW w:w="1242" w:type="dxa"/>
                            <w:shd w:val="clear" w:color="auto" w:fill="FFFFCC"/>
                            <w:vAlign w:val="center"/>
                          </w:tcPr>
                          <w:p w:rsidR="00466BDA" w:rsidRPr="008F1765" w:rsidRDefault="00466BDA" w:rsidP="006179E6">
                            <w:pPr>
                              <w:spacing w:before="0" w:beforeAutospacing="0" w:after="0" w:afterAutospacing="0" w:line="240" w:lineRule="auto"/>
                              <w:jc w:val="center"/>
                              <w:rPr>
                                <w:b/>
                                <w:color w:val="000080"/>
                                <w:sz w:val="21"/>
                                <w:szCs w:val="21"/>
                              </w:rPr>
                            </w:pPr>
                            <w:r w:rsidRPr="008F1765">
                              <w:rPr>
                                <w:b/>
                                <w:i/>
                                <w:color w:val="000080"/>
                                <w:sz w:val="21"/>
                                <w:szCs w:val="21"/>
                              </w:rPr>
                              <w:t>Sgr</w:t>
                            </w:r>
                            <w:r w:rsidRPr="008F1765">
                              <w:rPr>
                                <w:b/>
                                <w:color w:val="000080"/>
                                <w:sz w:val="21"/>
                                <w:szCs w:val="21"/>
                              </w:rPr>
                              <w:t>AI</w:t>
                            </w:r>
                          </w:p>
                        </w:tc>
                        <w:tc>
                          <w:tcPr>
                            <w:tcW w:w="2268" w:type="dxa"/>
                            <w:shd w:val="clear" w:color="auto" w:fill="DDFFE1"/>
                            <w:vAlign w:val="center"/>
                          </w:tcPr>
                          <w:p w:rsidR="00466BDA" w:rsidRPr="008F1765" w:rsidRDefault="00466BDA" w:rsidP="006179E6">
                            <w:pPr>
                              <w:spacing w:before="0" w:beforeAutospacing="0" w:after="0" w:afterAutospacing="0" w:line="240" w:lineRule="auto"/>
                              <w:jc w:val="center"/>
                              <w:rPr>
                                <w:b/>
                                <w:sz w:val="21"/>
                                <w:szCs w:val="21"/>
                              </w:rPr>
                            </w:pPr>
                            <w:r w:rsidRPr="008F1765">
                              <w:rPr>
                                <w:b/>
                                <w:sz w:val="21"/>
                                <w:szCs w:val="21"/>
                              </w:rPr>
                              <w:t>8103</w:t>
                            </w:r>
                          </w:p>
                        </w:tc>
                      </w:tr>
                      <w:tr w:rsidR="00466BDA" w:rsidRPr="008F1765" w:rsidTr="006179E6">
                        <w:trPr>
                          <w:trHeight w:val="629"/>
                        </w:trPr>
                        <w:tc>
                          <w:tcPr>
                            <w:tcW w:w="1242" w:type="dxa"/>
                            <w:shd w:val="clear" w:color="auto" w:fill="FFFFCC"/>
                            <w:vAlign w:val="center"/>
                          </w:tcPr>
                          <w:p w:rsidR="00466BDA" w:rsidRPr="008F1765" w:rsidRDefault="00466BDA" w:rsidP="006179E6">
                            <w:pPr>
                              <w:spacing w:before="0" w:beforeAutospacing="0" w:after="0" w:afterAutospacing="0" w:line="240" w:lineRule="auto"/>
                              <w:jc w:val="center"/>
                              <w:rPr>
                                <w:b/>
                                <w:color w:val="000080"/>
                                <w:sz w:val="21"/>
                                <w:szCs w:val="21"/>
                              </w:rPr>
                            </w:pPr>
                            <w:r w:rsidRPr="008F1765">
                              <w:rPr>
                                <w:b/>
                                <w:i/>
                                <w:color w:val="000080"/>
                                <w:sz w:val="21"/>
                                <w:szCs w:val="21"/>
                              </w:rPr>
                              <w:t>Sex</w:t>
                            </w:r>
                            <w:r w:rsidRPr="008F1765">
                              <w:rPr>
                                <w:b/>
                                <w:color w:val="000080"/>
                                <w:sz w:val="21"/>
                                <w:szCs w:val="21"/>
                              </w:rPr>
                              <w:t>AI</w:t>
                            </w:r>
                          </w:p>
                        </w:tc>
                        <w:tc>
                          <w:tcPr>
                            <w:tcW w:w="2268" w:type="dxa"/>
                            <w:shd w:val="clear" w:color="auto" w:fill="DDFFE1"/>
                            <w:vAlign w:val="center"/>
                          </w:tcPr>
                          <w:p w:rsidR="00466BDA" w:rsidRPr="008F1765" w:rsidRDefault="00466BDA" w:rsidP="006179E6">
                            <w:pPr>
                              <w:spacing w:before="0" w:beforeAutospacing="0" w:after="0" w:afterAutospacing="0" w:line="240" w:lineRule="auto"/>
                              <w:jc w:val="center"/>
                              <w:rPr>
                                <w:b/>
                                <w:sz w:val="21"/>
                                <w:szCs w:val="21"/>
                              </w:rPr>
                            </w:pPr>
                            <w:r w:rsidRPr="008F1765">
                              <w:rPr>
                                <w:b/>
                                <w:sz w:val="21"/>
                                <w:szCs w:val="21"/>
                              </w:rPr>
                              <w:t>8103</w:t>
                            </w:r>
                          </w:p>
                        </w:tc>
                      </w:tr>
                      <w:tr w:rsidR="00466BDA" w:rsidRPr="008F1765" w:rsidTr="006179E6">
                        <w:trPr>
                          <w:trHeight w:val="629"/>
                        </w:trPr>
                        <w:tc>
                          <w:tcPr>
                            <w:tcW w:w="1242" w:type="dxa"/>
                            <w:shd w:val="clear" w:color="auto" w:fill="FFFFCC"/>
                            <w:vAlign w:val="center"/>
                          </w:tcPr>
                          <w:p w:rsidR="00466BDA" w:rsidRPr="008F1765" w:rsidRDefault="00466BDA" w:rsidP="006179E6">
                            <w:pPr>
                              <w:spacing w:before="0" w:beforeAutospacing="0" w:after="0" w:afterAutospacing="0" w:line="240" w:lineRule="auto"/>
                              <w:jc w:val="center"/>
                              <w:rPr>
                                <w:b/>
                                <w:color w:val="000080"/>
                                <w:sz w:val="21"/>
                                <w:szCs w:val="21"/>
                              </w:rPr>
                            </w:pPr>
                            <w:r w:rsidRPr="008F1765">
                              <w:rPr>
                                <w:b/>
                                <w:i/>
                                <w:color w:val="000080"/>
                                <w:sz w:val="21"/>
                                <w:szCs w:val="21"/>
                              </w:rPr>
                              <w:t>Xma</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0" w:beforeAutospacing="0" w:after="0" w:afterAutospacing="0" w:line="240" w:lineRule="auto"/>
                              <w:jc w:val="center"/>
                              <w:rPr>
                                <w:b/>
                                <w:sz w:val="21"/>
                                <w:szCs w:val="21"/>
                              </w:rPr>
                            </w:pPr>
                            <w:r w:rsidRPr="008F1765">
                              <w:rPr>
                                <w:b/>
                                <w:sz w:val="21"/>
                                <w:szCs w:val="21"/>
                              </w:rPr>
                              <w:t>7831, 272</w:t>
                            </w:r>
                          </w:p>
                        </w:tc>
                      </w:tr>
                      <w:tr w:rsidR="00466BDA" w:rsidRPr="008F1765" w:rsidTr="006179E6">
                        <w:trPr>
                          <w:trHeight w:val="629"/>
                        </w:trPr>
                        <w:tc>
                          <w:tcPr>
                            <w:tcW w:w="1242" w:type="dxa"/>
                            <w:shd w:val="clear" w:color="auto" w:fill="FFFFCC"/>
                            <w:vAlign w:val="center"/>
                          </w:tcPr>
                          <w:p w:rsidR="00466BDA" w:rsidRPr="008F1765" w:rsidRDefault="00466BDA" w:rsidP="006179E6">
                            <w:pPr>
                              <w:spacing w:before="0" w:beforeAutospacing="0" w:after="0" w:afterAutospacing="0" w:line="240" w:lineRule="auto"/>
                              <w:jc w:val="center"/>
                              <w:rPr>
                                <w:b/>
                                <w:color w:val="000080"/>
                                <w:sz w:val="21"/>
                                <w:szCs w:val="21"/>
                              </w:rPr>
                            </w:pPr>
                            <w:r w:rsidRPr="008F1765">
                              <w:rPr>
                                <w:b/>
                                <w:i/>
                                <w:color w:val="000080"/>
                                <w:sz w:val="21"/>
                                <w:szCs w:val="21"/>
                              </w:rPr>
                              <w:t>Nco</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0" w:beforeAutospacing="0" w:after="0" w:afterAutospacing="0" w:line="240" w:lineRule="auto"/>
                              <w:jc w:val="center"/>
                              <w:rPr>
                                <w:b/>
                                <w:sz w:val="21"/>
                                <w:szCs w:val="21"/>
                              </w:rPr>
                            </w:pPr>
                            <w:r w:rsidRPr="008F1765">
                              <w:rPr>
                                <w:b/>
                                <w:sz w:val="21"/>
                                <w:szCs w:val="21"/>
                              </w:rPr>
                              <w:t>5447, 1097, 806, 753</w:t>
                            </w:r>
                          </w:p>
                        </w:tc>
                      </w:tr>
                    </w:tbl>
                    <w:p w:rsidR="00466BDA" w:rsidRPr="00AC5F6E" w:rsidRDefault="00466BDA" w:rsidP="006179E6">
                      <w:pPr>
                        <w:rPr>
                          <w:b/>
                          <w:sz w:val="21"/>
                          <w:szCs w:val="21"/>
                        </w:rPr>
                      </w:pPr>
                    </w:p>
                  </w:txbxContent>
                </v:textbox>
              </v:shape>
              <v:shape id="Text Box 223" o:spid="_x0000_s1135" type="#_x0000_t202" style="position:absolute;left:6841;top:5640;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KDKsEA&#10;AADdAAAADwAAAGRycy9kb3ducmV2LnhtbERP24rCMBB9X/Afwgi+LJqqa9VqFBV28dXLB4zN2Bab&#10;SWmirX+/EQTf5nCus1y3phQPql1hWcFwEIEgTq0uOFNwPv32ZyCcR9ZYWiYFT3KwXnW+lpho2/CB&#10;HkefiRDCLkEFufdVIqVLczLoBrYiDtzV1gZ9gHUmdY1NCDelHEVRLA0WHBpyrGiXU3o73o2C6775&#10;nsyby58/Tw8/8RaL6cU+lep1280ChKfWf8Rv916H+eNhDK9vwgl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SgyrBAAAA3QAAAA8AAAAAAAAAAAAAAAAAmAIAAGRycy9kb3du&#10;cmV2LnhtbFBLBQYAAAAABAAEAPUAAACGAwAAAAA=&#10;" stroked="f">
                <v:textbox>
                  <w:txbxContent>
                    <w:p w:rsidR="00466BDA" w:rsidRPr="00167AF0" w:rsidRDefault="00466BDA" w:rsidP="006179E6">
                      <w:pPr>
                        <w:jc w:val="center"/>
                        <w:rPr>
                          <w:b/>
                          <w:sz w:val="28"/>
                          <w:szCs w:val="28"/>
                        </w:rPr>
                      </w:pPr>
                      <w:r>
                        <w:rPr>
                          <w:b/>
                          <w:sz w:val="28"/>
                          <w:szCs w:val="28"/>
                        </w:rPr>
                        <w:t>C</w:t>
                      </w:r>
                    </w:p>
                  </w:txbxContent>
                </v:textbox>
              </v:shape>
            </v:group>
            <v:group id="Group 224" o:spid="_x0000_s1136" style="position:absolute;left:1919;top:10314;width:4936;height:3456" coordorigin="1919,10314" coordsize="4936,3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o8GtsMAAADdAAAADwAAAGRycy9kb3ducmV2LnhtbERPS4vCMBC+L/gfwgje&#10;1rSKq1SjiLjiQQQfIN6GZmyLzaQ02bb++82CsLf5+J6zWHWmFA3VrrCsIB5GIIhTqwvOFFwv358z&#10;EM4jaywtk4IXOVgtex8LTLRt+UTN2WcihLBLUEHufZVI6dKcDLqhrYgD97C1QR9gnUldYxvCTSlH&#10;UfQlDRYcGnKsaJNT+jz/GAW7Ftv1ON42h+dj87pfJsfbISalBv1uPQfhqfP/4rd7r8P8cTyF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jwa2wwAAAN0AAAAP&#10;AAAAAAAAAAAAAAAAAKoCAABkcnMvZG93bnJldi54bWxQSwUGAAAAAAQABAD6AAAAmgMAAAAA&#10;">
              <v:shape id="Text Box 225" o:spid="_x0000_s1137" type="#_x0000_t202" style="position:absolute;left:1952;top:10314;width:546;height:4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Gyw8YA&#10;AADdAAAADwAAAGRycy9kb3ducmV2LnhtbESPzW7CQAyE75V4h5Ur9VLBhrYQCCyordQqV34ewMma&#10;JGrWG2UXEt6+PlTqzdaMZz5v96Nr1Y360Hg2MJ8loIhLbxuuDJxPX9MVqBCRLbaeycCdAux3k4ct&#10;ZtYPfKDbMVZKQjhkaKCOscu0DmVNDsPMd8SiXXzvMMraV9r2OEi4a/VLkiy1w4alocaOPmsqf45X&#10;Z+CSD8+L9VB8x3N6eFt+YJMW/m7M0+P4vgEVaYz/5r/r3Ar+61xw5RsZQe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gGyw8YAAADdAAAADwAAAAAAAAAAAAAAAACYAgAAZHJz&#10;L2Rvd25yZXYueG1sUEsFBgAAAAAEAAQA9QAAAIsDAAAAAA==&#10;" stroked="f">
                <v:textbox>
                  <w:txbxContent>
                    <w:p w:rsidR="00466BDA" w:rsidRPr="00167AF0" w:rsidRDefault="00466BDA" w:rsidP="006179E6">
                      <w:pPr>
                        <w:jc w:val="center"/>
                        <w:rPr>
                          <w:b/>
                          <w:sz w:val="28"/>
                          <w:szCs w:val="28"/>
                        </w:rPr>
                      </w:pPr>
                      <w:r>
                        <w:rPr>
                          <w:b/>
                          <w:sz w:val="28"/>
                          <w:szCs w:val="28"/>
                        </w:rPr>
                        <w:t>B</w:t>
                      </w:r>
                    </w:p>
                  </w:txbxContent>
                </v:textbox>
              </v:shape>
              <v:group id="Group 226" o:spid="_x0000_s1138" style="position:absolute;left:1919;top:10331;width:4936;height:3439" coordorigin="1875,6319" coordsize="4936,3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Fw3X8MAAADdAAAADwAAAGRycy9kb3ducmV2LnhtbERPS4vCMBC+L/gfwgje&#10;1rSKi1ajiLjiQQQfIN6GZmyLzaQ02bb++82CsLf5+J6zWHWmFA3VrrCsIB5GIIhTqwvOFFwv359T&#10;EM4jaywtk4IXOVgtex8LTLRt+UTN2WcihLBLUEHufZVI6dKcDLqhrYgD97C1QR9gnUldYxvCTSlH&#10;UfQlDRYcGnKsaJNT+jz/GAW7Ftv1ON42h+dj87pfJsfbISalBv1uPQfhqfP/4rd7r8P8cTyD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XDdfwwAAAN0AAAAP&#10;AAAAAAAAAAAAAAAAAKoCAABkcnMvZG93bnJldi54bWxQSwUGAAAAAAQABAD6AAAAmgMAAAAA&#10;">
                <v:shape id="Text Box 227" o:spid="_x0000_s1139" type="#_x0000_t202" style="position:absolute;left:1875;top:6604;width:654;height:30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fkkMgA&#10;AADdAAAADwAAAGRycy9kb3ducmV2LnhtbESPQU/CQBCF7yb+h82YcJOtJVGsLEQIJBBDguDF29gd&#10;u5XubNNdofjrnYOJt5m8N+99M5n1vlEn6mId2MDdMANFXAZbc2Xg7bC6HYOKCdliE5gMXCjCbHp9&#10;NcHChjO/0mmfKiUhHAs04FJqC61j6chjHIaWWLTP0HlMsnaVth2eJdw3Os+ye+2xZmlw2NLCUXnc&#10;f3sDD4fly3Jj8/nW1V+7xePH+v3nGIwZ3PTPT6AS9enf/He9toI/yoVfvpER9PQ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lp+SQyAAAAN0AAAAPAAAAAAAAAAAAAAAAAJgCAABk&#10;cnMvZG93bnJldi54bWxQSwUGAAAAAAQABAD1AAAAjQMAAAAA&#10;" filled="f" fillcolor="#ffd" stroked="f">
                  <v:textbox>
                    <w:txbxContent>
                      <w:p w:rsidR="00466BDA" w:rsidRPr="00AC5F6E" w:rsidRDefault="00466BDA" w:rsidP="006179E6">
                        <w:pPr>
                          <w:autoSpaceDE w:val="0"/>
                          <w:autoSpaceDN w:val="0"/>
                          <w:adjustRightInd w:val="0"/>
                          <w:spacing w:before="0" w:beforeAutospacing="0" w:after="0" w:afterAutospacing="0" w:line="240" w:lineRule="auto"/>
                          <w:jc w:val="center"/>
                          <w:rPr>
                            <w:b/>
                            <w:bCs/>
                            <w:color w:val="000000"/>
                            <w:sz w:val="14"/>
                            <w:szCs w:val="14"/>
                          </w:rPr>
                        </w:pP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4"/>
                            <w:szCs w:val="14"/>
                          </w:rPr>
                        </w:pPr>
                        <w:r w:rsidRPr="00AC5F6E">
                          <w:rPr>
                            <w:b/>
                            <w:color w:val="000000"/>
                            <w:sz w:val="14"/>
                            <w:szCs w:val="14"/>
                          </w:rPr>
                          <w:t>Kb</w:t>
                        </w:r>
                      </w:p>
                      <w:p w:rsidR="00466BDA" w:rsidRPr="009D7C3A" w:rsidRDefault="00466BDA" w:rsidP="006179E6">
                        <w:pPr>
                          <w:autoSpaceDE w:val="0"/>
                          <w:autoSpaceDN w:val="0"/>
                          <w:adjustRightInd w:val="0"/>
                          <w:spacing w:before="0" w:beforeAutospacing="0" w:after="0" w:afterAutospacing="0" w:line="240" w:lineRule="auto"/>
                          <w:jc w:val="center"/>
                          <w:rPr>
                            <w:b/>
                            <w:color w:val="000000"/>
                            <w:sz w:val="4"/>
                            <w:szCs w:val="14"/>
                          </w:rPr>
                        </w:pP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2"/>
                            <w:szCs w:val="12"/>
                          </w:rPr>
                        </w:pPr>
                        <w:r w:rsidRPr="00AC5F6E">
                          <w:rPr>
                            <w:b/>
                            <w:color w:val="000000"/>
                            <w:sz w:val="12"/>
                            <w:szCs w:val="12"/>
                          </w:rPr>
                          <w:t>10.0</w:t>
                        </w: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2"/>
                            <w:szCs w:val="12"/>
                          </w:rPr>
                        </w:pPr>
                        <w:r w:rsidRPr="00AC5F6E">
                          <w:rPr>
                            <w:b/>
                            <w:color w:val="000000"/>
                            <w:sz w:val="12"/>
                            <w:szCs w:val="12"/>
                          </w:rPr>
                          <w:t>8.0</w:t>
                        </w: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2"/>
                            <w:szCs w:val="12"/>
                          </w:rPr>
                        </w:pPr>
                        <w:r w:rsidRPr="00AC5F6E">
                          <w:rPr>
                            <w:b/>
                            <w:color w:val="000000"/>
                            <w:sz w:val="12"/>
                            <w:szCs w:val="12"/>
                          </w:rPr>
                          <w:t>6.0</w:t>
                        </w:r>
                      </w:p>
                      <w:p w:rsidR="00466BDA" w:rsidRPr="009D7C3A" w:rsidRDefault="00466BDA" w:rsidP="006179E6">
                        <w:pPr>
                          <w:autoSpaceDE w:val="0"/>
                          <w:autoSpaceDN w:val="0"/>
                          <w:adjustRightInd w:val="0"/>
                          <w:spacing w:before="0" w:beforeAutospacing="0" w:after="0" w:afterAutospacing="0" w:line="240" w:lineRule="auto"/>
                          <w:jc w:val="center"/>
                          <w:rPr>
                            <w:b/>
                            <w:color w:val="000000"/>
                            <w:sz w:val="6"/>
                            <w:szCs w:val="12"/>
                          </w:rPr>
                        </w:pP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2"/>
                            <w:szCs w:val="12"/>
                          </w:rPr>
                        </w:pPr>
                        <w:r w:rsidRPr="00AC5F6E">
                          <w:rPr>
                            <w:b/>
                            <w:color w:val="000000"/>
                            <w:sz w:val="12"/>
                            <w:szCs w:val="12"/>
                          </w:rPr>
                          <w:t>4.0</w:t>
                        </w:r>
                      </w:p>
                      <w:p w:rsidR="00466BDA" w:rsidRPr="009D7C3A" w:rsidRDefault="00466BDA" w:rsidP="006179E6">
                        <w:pPr>
                          <w:autoSpaceDE w:val="0"/>
                          <w:autoSpaceDN w:val="0"/>
                          <w:adjustRightInd w:val="0"/>
                          <w:spacing w:before="0" w:beforeAutospacing="0" w:after="0" w:afterAutospacing="0" w:line="240" w:lineRule="auto"/>
                          <w:jc w:val="center"/>
                          <w:rPr>
                            <w:b/>
                            <w:color w:val="000000"/>
                            <w:sz w:val="4"/>
                            <w:szCs w:val="12"/>
                          </w:rPr>
                        </w:pP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2"/>
                            <w:szCs w:val="12"/>
                          </w:rPr>
                        </w:pPr>
                        <w:r w:rsidRPr="00AC5F6E">
                          <w:rPr>
                            <w:b/>
                            <w:color w:val="000000"/>
                            <w:sz w:val="12"/>
                            <w:szCs w:val="12"/>
                          </w:rPr>
                          <w:t>3.0</w:t>
                        </w:r>
                      </w:p>
                      <w:p w:rsidR="00466BDA" w:rsidRPr="009D7C3A" w:rsidRDefault="00466BDA" w:rsidP="006179E6">
                        <w:pPr>
                          <w:autoSpaceDE w:val="0"/>
                          <w:autoSpaceDN w:val="0"/>
                          <w:adjustRightInd w:val="0"/>
                          <w:spacing w:before="0" w:beforeAutospacing="0" w:after="0" w:afterAutospacing="0" w:line="240" w:lineRule="auto"/>
                          <w:jc w:val="center"/>
                          <w:rPr>
                            <w:b/>
                            <w:color w:val="000000"/>
                            <w:sz w:val="12"/>
                            <w:szCs w:val="12"/>
                          </w:rPr>
                        </w:pP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2"/>
                            <w:szCs w:val="12"/>
                          </w:rPr>
                        </w:pPr>
                        <w:r w:rsidRPr="00AC5F6E">
                          <w:rPr>
                            <w:b/>
                            <w:color w:val="000000"/>
                            <w:sz w:val="12"/>
                            <w:szCs w:val="12"/>
                          </w:rPr>
                          <w:t>2.0</w:t>
                        </w:r>
                      </w:p>
                      <w:p w:rsidR="00466BDA" w:rsidRPr="003C2A6A" w:rsidRDefault="00466BDA" w:rsidP="006179E6">
                        <w:pPr>
                          <w:autoSpaceDE w:val="0"/>
                          <w:autoSpaceDN w:val="0"/>
                          <w:adjustRightInd w:val="0"/>
                          <w:spacing w:before="0" w:beforeAutospacing="0" w:after="0" w:afterAutospacing="0" w:line="240" w:lineRule="auto"/>
                          <w:jc w:val="center"/>
                          <w:rPr>
                            <w:b/>
                            <w:color w:val="000000"/>
                            <w:sz w:val="8"/>
                            <w:szCs w:val="12"/>
                          </w:rPr>
                        </w:pP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2"/>
                            <w:szCs w:val="12"/>
                          </w:rPr>
                        </w:pPr>
                        <w:r w:rsidRPr="00AC5F6E">
                          <w:rPr>
                            <w:b/>
                            <w:color w:val="000000"/>
                            <w:sz w:val="12"/>
                            <w:szCs w:val="12"/>
                          </w:rPr>
                          <w:t>1.5</w:t>
                        </w:r>
                      </w:p>
                      <w:p w:rsidR="00466BDA" w:rsidRPr="009D7C3A" w:rsidRDefault="00466BDA" w:rsidP="006179E6">
                        <w:pPr>
                          <w:autoSpaceDE w:val="0"/>
                          <w:autoSpaceDN w:val="0"/>
                          <w:adjustRightInd w:val="0"/>
                          <w:spacing w:before="0" w:beforeAutospacing="0" w:after="0" w:afterAutospacing="0" w:line="240" w:lineRule="auto"/>
                          <w:jc w:val="center"/>
                          <w:rPr>
                            <w:b/>
                            <w:color w:val="000000"/>
                            <w:sz w:val="12"/>
                            <w:szCs w:val="12"/>
                          </w:rPr>
                        </w:pP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2"/>
                            <w:szCs w:val="12"/>
                          </w:rPr>
                        </w:pPr>
                        <w:r w:rsidRPr="00AC5F6E">
                          <w:rPr>
                            <w:b/>
                            <w:color w:val="000000"/>
                            <w:sz w:val="12"/>
                            <w:szCs w:val="12"/>
                          </w:rPr>
                          <w:t>1.0</w:t>
                        </w:r>
                      </w:p>
                      <w:p w:rsidR="00466BDA" w:rsidRPr="003C2A6A" w:rsidRDefault="00466BDA" w:rsidP="006179E6">
                        <w:pPr>
                          <w:autoSpaceDE w:val="0"/>
                          <w:autoSpaceDN w:val="0"/>
                          <w:adjustRightInd w:val="0"/>
                          <w:spacing w:before="0" w:beforeAutospacing="0" w:after="0" w:afterAutospacing="0" w:line="240" w:lineRule="auto"/>
                          <w:jc w:val="center"/>
                          <w:rPr>
                            <w:b/>
                            <w:color w:val="000000"/>
                            <w:sz w:val="14"/>
                            <w:szCs w:val="12"/>
                          </w:rPr>
                        </w:pP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0"/>
                            <w:szCs w:val="12"/>
                          </w:rPr>
                        </w:pPr>
                      </w:p>
                      <w:p w:rsidR="00466BDA" w:rsidRPr="00AC5F6E" w:rsidRDefault="00466BDA" w:rsidP="006179E6">
                        <w:pPr>
                          <w:autoSpaceDE w:val="0"/>
                          <w:autoSpaceDN w:val="0"/>
                          <w:adjustRightInd w:val="0"/>
                          <w:spacing w:before="0" w:beforeAutospacing="0" w:after="0" w:afterAutospacing="0" w:line="240" w:lineRule="auto"/>
                          <w:jc w:val="center"/>
                          <w:rPr>
                            <w:b/>
                            <w:color w:val="000000"/>
                            <w:sz w:val="12"/>
                            <w:szCs w:val="12"/>
                          </w:rPr>
                        </w:pPr>
                        <w:r w:rsidRPr="00AC5F6E">
                          <w:rPr>
                            <w:b/>
                            <w:color w:val="000000"/>
                            <w:sz w:val="12"/>
                            <w:szCs w:val="12"/>
                          </w:rPr>
                          <w:t>0.5</w:t>
                        </w:r>
                      </w:p>
                      <w:p w:rsidR="00466BDA" w:rsidRPr="00AC5F6E" w:rsidRDefault="00466BDA" w:rsidP="006179E6">
                        <w:pPr>
                          <w:autoSpaceDE w:val="0"/>
                          <w:autoSpaceDN w:val="0"/>
                          <w:adjustRightInd w:val="0"/>
                          <w:spacing w:before="0" w:beforeAutospacing="0" w:after="0" w:afterAutospacing="0" w:line="240" w:lineRule="auto"/>
                          <w:rPr>
                            <w:b/>
                            <w:bCs/>
                            <w:color w:val="000000"/>
                            <w:sz w:val="12"/>
                            <w:szCs w:val="12"/>
                          </w:rPr>
                        </w:pPr>
                      </w:p>
                    </w:txbxContent>
                  </v:textbox>
                </v:shape>
                <v:group id="Group 228" o:spid="_x0000_s1140" style="position:absolute;left:2850;top:6319;width:3840;height:600" coordorigin="2850,6319" coordsize="3840,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Ebx5MQAAADdAAAA&#10;DwAAAAAAAAAAAAAAAACqAgAAZHJzL2Rvd25yZXYueG1sUEsFBgAAAAAEAAQA+gAAAJsDAAAAAA==&#10;">
                  <v:shape id="Text Box 229" o:spid="_x0000_s1141" type="#_x0000_t202" style="position:absolute;left:2850;top:6319;width:735;height:6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VPlMIA&#10;AADdAAAADwAAAGRycy9kb3ducmV2LnhtbERPzYrCMBC+C75DGGEvsqZWV9dqFFdQvNb1AcZmbIvN&#10;pDTR1rc3Cwve5uP7ndWmM5V4UONKywrGowgEcWZ1ybmC8+/+8xuE88gaK8uk4EkONut+b4WJti2n&#10;9Dj5XIQQdgkqKLyvEyldVpBBN7I1ceCutjHoA2xyqRtsQ7ipZBxFM2mw5NBQYE27grLb6W4UXI/t&#10;8GvRXg7+PE+nsx8s5xf7VOpj0G2XIDx1/i3+dx91mD+JY/j7Jpw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hU+UwgAAAN0AAAAPAAAAAAAAAAAAAAAAAJgCAABkcnMvZG93&#10;bnJldi54bWxQSwUGAAAAAAQABAD1AAAAhwMAAAAA&#10;" stroked="f">
                    <v:textbox>
                      <w:txbxContent>
                        <w:p w:rsidR="00466BDA" w:rsidRPr="003C2A6A" w:rsidRDefault="00466BDA" w:rsidP="006179E6">
                          <w:pPr>
                            <w:spacing w:before="0" w:beforeAutospacing="0" w:after="0" w:afterAutospacing="0" w:line="240" w:lineRule="auto"/>
                            <w:jc w:val="center"/>
                            <w:rPr>
                              <w:b/>
                              <w:sz w:val="16"/>
                              <w:szCs w:val="16"/>
                            </w:rPr>
                          </w:pPr>
                          <w:r w:rsidRPr="003C2A6A">
                            <w:rPr>
                              <w:b/>
                              <w:i/>
                              <w:sz w:val="16"/>
                              <w:szCs w:val="16"/>
                            </w:rPr>
                            <w:t>Sbf</w:t>
                          </w:r>
                          <w:r w:rsidRPr="003C2A6A">
                            <w:rPr>
                              <w:b/>
                              <w:sz w:val="16"/>
                              <w:szCs w:val="16"/>
                            </w:rPr>
                            <w:t>I+</w:t>
                          </w:r>
                          <w:r w:rsidRPr="003C2A6A">
                            <w:rPr>
                              <w:b/>
                              <w:sz w:val="16"/>
                              <w:szCs w:val="16"/>
                            </w:rPr>
                            <w:br/>
                          </w:r>
                          <w:r w:rsidRPr="003C2A6A">
                            <w:rPr>
                              <w:b/>
                              <w:i/>
                              <w:sz w:val="16"/>
                              <w:szCs w:val="16"/>
                            </w:rPr>
                            <w:t>Xho</w:t>
                          </w:r>
                          <w:r w:rsidRPr="003C2A6A">
                            <w:rPr>
                              <w:b/>
                              <w:sz w:val="16"/>
                              <w:szCs w:val="16"/>
                            </w:rPr>
                            <w:t>I</w:t>
                          </w:r>
                        </w:p>
                      </w:txbxContent>
                    </v:textbox>
                  </v:shape>
                  <v:shape id="Text Box 230" o:spid="_x0000_s1142" type="#_x0000_t202" style="position:absolute;left:3390;top:6544;width:330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nqD8AA&#10;AADdAAAADwAAAGRycy9kb3ducmV2LnhtbERPy6rCMBDdX/AfwghuLpr61moUFa649fEBYzO2xWZS&#10;mmjr398Igrs5nOcs140pxJMql1tW0O9FIIgTq3NOFVzOf90ZCOeRNRaWScGLHKxXrZ8lxtrWfKTn&#10;yacihLCLUUHmfRlL6ZKMDLqeLYkDd7OVQR9glUpdYR3CTSEHUTSRBnMODRmWtMsouZ8eRsHtUP+O&#10;5/V17y/T42iyxXx6tS+lOu1mswDhqfFf8cd90GH+cDCE9zfhBL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snqD8AAAADdAAAADwAAAAAAAAAAAAAAAACYAgAAZHJzL2Rvd25y&#10;ZXYueG1sUEsFBgAAAAAEAAQA9QAAAIUDAAAAAA==&#10;" stroked="f">
                    <v:textbox>
                      <w:txbxContent>
                        <w:p w:rsidR="00466BDA" w:rsidRPr="003C2A6A" w:rsidRDefault="00466BDA" w:rsidP="006179E6">
                          <w:pPr>
                            <w:rPr>
                              <w:b/>
                              <w:sz w:val="16"/>
                              <w:szCs w:val="16"/>
                            </w:rPr>
                          </w:pPr>
                          <w:r w:rsidRPr="003C2A6A">
                            <w:rPr>
                              <w:b/>
                              <w:i/>
                              <w:sz w:val="16"/>
                              <w:szCs w:val="16"/>
                            </w:rPr>
                            <w:t>Mlu</w:t>
                          </w:r>
                          <w:r w:rsidRPr="003C2A6A">
                            <w:rPr>
                              <w:b/>
                              <w:sz w:val="16"/>
                              <w:szCs w:val="16"/>
                            </w:rPr>
                            <w:t xml:space="preserve">I  </w:t>
                          </w:r>
                          <w:r w:rsidRPr="003C2A6A">
                            <w:rPr>
                              <w:b/>
                              <w:i/>
                              <w:sz w:val="16"/>
                              <w:szCs w:val="16"/>
                            </w:rPr>
                            <w:t>Sgr</w:t>
                          </w:r>
                          <w:r w:rsidRPr="003C2A6A">
                            <w:rPr>
                              <w:b/>
                              <w:sz w:val="16"/>
                              <w:szCs w:val="16"/>
                            </w:rPr>
                            <w:t xml:space="preserve">AI </w:t>
                          </w:r>
                          <w:r w:rsidRPr="003C2A6A">
                            <w:rPr>
                              <w:b/>
                              <w:i/>
                              <w:sz w:val="16"/>
                              <w:szCs w:val="16"/>
                            </w:rPr>
                            <w:t>Sex</w:t>
                          </w:r>
                          <w:r w:rsidRPr="003C2A6A">
                            <w:rPr>
                              <w:b/>
                              <w:sz w:val="16"/>
                              <w:szCs w:val="16"/>
                            </w:rPr>
                            <w:t>AI</w:t>
                          </w:r>
                          <w:r w:rsidRPr="003C2A6A">
                            <w:rPr>
                              <w:b/>
                              <w:i/>
                              <w:sz w:val="16"/>
                              <w:szCs w:val="16"/>
                            </w:rPr>
                            <w:t xml:space="preserve"> Xma</w:t>
                          </w:r>
                          <w:r w:rsidRPr="003C2A6A">
                            <w:rPr>
                              <w:b/>
                              <w:sz w:val="16"/>
                              <w:szCs w:val="16"/>
                            </w:rPr>
                            <w:t xml:space="preserve">I  </w:t>
                          </w:r>
                          <w:r w:rsidRPr="003C2A6A">
                            <w:rPr>
                              <w:b/>
                              <w:i/>
                              <w:sz w:val="16"/>
                              <w:szCs w:val="16"/>
                            </w:rPr>
                            <w:t>Nco</w:t>
                          </w:r>
                          <w:r w:rsidRPr="003C2A6A">
                            <w:rPr>
                              <w:b/>
                              <w:sz w:val="16"/>
                              <w:szCs w:val="16"/>
                            </w:rPr>
                            <w:t>I     UD</w:t>
                          </w:r>
                        </w:p>
                      </w:txbxContent>
                    </v:textbox>
                  </v:shape>
                </v:group>
                <v:shape id="Picture 231" o:spid="_x0000_s1143" type="#_x0000_t75" alt="gelxl7-494" style="position:absolute;left:2464;top:6914;width:4347;height:31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nJXEAAAA3QAAAA8AAABkcnMvZG93bnJldi54bWxET0trwkAQvhf8D8sIvdVNU5US3YgUKrU3&#10;H5fehuyYTZOdjdmtRn99VxC8zcf3nPmit404UecrxwpeRwkI4sLpiksF+93nyzsIH5A1No5JwYU8&#10;LPLB0xwz7c68odM2lCKGsM9QgQmhzaT0hSGLfuRa4sgdXGcxRNiVUnd4juG2kWmSTKXFimODwZY+&#10;DBX19s8qWO/tSv9OTPu9uV7qtGomP6vjWqnnYb+cgQjUh4f47v7Scf5bOobbN/EEmf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anJXEAAAA3QAAAA8AAAAAAAAAAAAAAAAA&#10;nwIAAGRycy9kb3ducmV2LnhtbFBLBQYAAAAABAAEAPcAAACQAwAAAAA=&#10;">
                  <v:imagedata r:id="rId39" o:title="gelxl7-494" gain="2.5" blacklevel="15073f" grayscale="t"/>
                </v:shape>
              </v:group>
            </v:group>
          </v:group>
        </w:pict>
      </w:r>
      <w:r w:rsidR="006179E6" w:rsidRPr="005916DD">
        <w:rPr>
          <w:rFonts w:cs="Arial"/>
        </w:rPr>
        <w:t>pRRLsc-SFFVp-</w:t>
      </w:r>
      <w:r w:rsidR="006179E6" w:rsidRPr="006422A5">
        <w:rPr>
          <w:rFonts w:cs="Arial"/>
          <w:i/>
        </w:rPr>
        <w:t>eGFP</w:t>
      </w:r>
      <w:r w:rsidR="006179E6" w:rsidRPr="005916DD">
        <w:rPr>
          <w:rFonts w:cs="Arial"/>
        </w:rPr>
        <w:t xml:space="preserve">-CMVp-W </w:t>
      </w:r>
      <w:r w:rsidR="006179E6">
        <w:rPr>
          <w:rFonts w:cs="Arial"/>
          <w:szCs w:val="23"/>
        </w:rPr>
        <w:t xml:space="preserve">(obtained by Adam Meekings in Dr Yáñez’s laboratory) </w:t>
      </w:r>
      <w:r w:rsidR="006179E6" w:rsidRPr="005916DD">
        <w:rPr>
          <w:rFonts w:cs="Arial"/>
        </w:rPr>
        <w:t xml:space="preserve">was checked </w:t>
      </w:r>
      <w:r w:rsidR="006179E6">
        <w:rPr>
          <w:rFonts w:cs="Arial"/>
        </w:rPr>
        <w:t xml:space="preserve">by digestion </w:t>
      </w:r>
      <w:r w:rsidR="006179E6" w:rsidRPr="005916DD">
        <w:rPr>
          <w:rFonts w:cs="Arial"/>
        </w:rPr>
        <w:t xml:space="preserve">with several unique enzymes: </w:t>
      </w:r>
      <w:r w:rsidR="006179E6" w:rsidRPr="005916DD">
        <w:rPr>
          <w:rFonts w:cs="Arial"/>
          <w:i/>
        </w:rPr>
        <w:t>Sbf</w:t>
      </w:r>
      <w:r w:rsidR="006179E6" w:rsidRPr="005916DD">
        <w:rPr>
          <w:rFonts w:cs="Arial"/>
        </w:rPr>
        <w:t xml:space="preserve">I, </w:t>
      </w:r>
      <w:r w:rsidR="006179E6" w:rsidRPr="005916DD">
        <w:rPr>
          <w:rFonts w:cs="Arial"/>
          <w:i/>
        </w:rPr>
        <w:t>Xho</w:t>
      </w:r>
      <w:r w:rsidR="006179E6" w:rsidRPr="005916DD">
        <w:rPr>
          <w:rFonts w:cs="Arial"/>
        </w:rPr>
        <w:t xml:space="preserve">I, </w:t>
      </w:r>
      <w:r w:rsidR="006179E6" w:rsidRPr="005916DD">
        <w:rPr>
          <w:rFonts w:cs="Arial"/>
          <w:i/>
        </w:rPr>
        <w:t>Mlu</w:t>
      </w:r>
      <w:r w:rsidR="006179E6" w:rsidRPr="005916DD">
        <w:rPr>
          <w:rFonts w:cs="Arial"/>
        </w:rPr>
        <w:t xml:space="preserve">I, </w:t>
      </w:r>
      <w:r w:rsidR="006179E6" w:rsidRPr="005916DD">
        <w:rPr>
          <w:rFonts w:cs="Arial"/>
          <w:i/>
        </w:rPr>
        <w:t>Sex</w:t>
      </w:r>
      <w:r w:rsidR="006179E6" w:rsidRPr="005916DD">
        <w:rPr>
          <w:rFonts w:cs="Arial"/>
        </w:rPr>
        <w:t xml:space="preserve">AI, </w:t>
      </w:r>
      <w:r w:rsidR="006179E6" w:rsidRPr="005916DD">
        <w:rPr>
          <w:rFonts w:cs="Arial"/>
          <w:i/>
        </w:rPr>
        <w:t>Sgr</w:t>
      </w:r>
      <w:r w:rsidR="006179E6">
        <w:rPr>
          <w:rFonts w:cs="Arial"/>
        </w:rPr>
        <w:t xml:space="preserve">AI. These enzymes </w:t>
      </w:r>
      <w:r w:rsidR="006179E6" w:rsidRPr="005916DD">
        <w:rPr>
          <w:rFonts w:cs="Arial"/>
        </w:rPr>
        <w:t>would be used i</w:t>
      </w:r>
      <w:r w:rsidR="006179E6">
        <w:rPr>
          <w:rFonts w:cs="Arial"/>
        </w:rPr>
        <w:t xml:space="preserve">n cloning of </w:t>
      </w:r>
      <w:r w:rsidR="006179E6" w:rsidRPr="006422A5">
        <w:rPr>
          <w:rFonts w:cs="Arial"/>
          <w:i/>
        </w:rPr>
        <w:t>rIgf-1</w:t>
      </w:r>
      <w:r w:rsidR="006179E6">
        <w:rPr>
          <w:rFonts w:cs="Arial"/>
        </w:rPr>
        <w:t xml:space="preserve">-containing plasmid and in replacement of </w:t>
      </w:r>
      <w:r w:rsidR="006179E6" w:rsidRPr="005916DD">
        <w:rPr>
          <w:rFonts w:cs="Arial"/>
        </w:rPr>
        <w:t>CM</w:t>
      </w:r>
      <w:r w:rsidR="006179E6">
        <w:rPr>
          <w:rFonts w:cs="Arial"/>
        </w:rPr>
        <w:t xml:space="preserve">Vp by either GFAPp or SYNp. </w:t>
      </w:r>
      <w:r w:rsidR="006179E6" w:rsidRPr="005916DD">
        <w:rPr>
          <w:rFonts w:cs="Arial"/>
          <w:i/>
        </w:rPr>
        <w:t>Xma</w:t>
      </w:r>
      <w:r w:rsidR="006179E6" w:rsidRPr="005916DD">
        <w:rPr>
          <w:rFonts w:cs="Arial"/>
        </w:rPr>
        <w:t xml:space="preserve">I and </w:t>
      </w:r>
      <w:r w:rsidR="006179E6" w:rsidRPr="005916DD">
        <w:rPr>
          <w:rFonts w:cs="Arial"/>
          <w:i/>
        </w:rPr>
        <w:t>Nco</w:t>
      </w:r>
      <w:r w:rsidR="006179E6" w:rsidRPr="005916DD">
        <w:rPr>
          <w:rFonts w:cs="Arial"/>
        </w:rPr>
        <w:t xml:space="preserve">I were </w:t>
      </w:r>
      <w:r w:rsidR="006179E6">
        <w:rPr>
          <w:rFonts w:cs="Arial"/>
        </w:rPr>
        <w:t xml:space="preserve">also </w:t>
      </w:r>
      <w:r w:rsidR="006179E6" w:rsidRPr="005916DD">
        <w:rPr>
          <w:rFonts w:cs="Arial"/>
        </w:rPr>
        <w:t>us</w:t>
      </w:r>
      <w:r w:rsidR="006179E6">
        <w:rPr>
          <w:rFonts w:cs="Arial"/>
        </w:rPr>
        <w:t xml:space="preserve">ed to check the presence of </w:t>
      </w:r>
      <w:r w:rsidR="006179E6" w:rsidRPr="005916DD">
        <w:rPr>
          <w:rFonts w:cs="Arial"/>
        </w:rPr>
        <w:t xml:space="preserve">SFFVp, CMVp, </w:t>
      </w:r>
      <w:r w:rsidR="006179E6" w:rsidRPr="009D5700">
        <w:rPr>
          <w:rFonts w:cs="Arial"/>
          <w:i/>
        </w:rPr>
        <w:t>eGFP</w:t>
      </w:r>
      <w:r w:rsidR="006179E6" w:rsidRPr="005916DD">
        <w:rPr>
          <w:rFonts w:cs="Arial"/>
        </w:rPr>
        <w:t>, WPRE, and SV40 polyA (</w:t>
      </w:r>
      <w:r w:rsidR="006179E6" w:rsidRPr="005916DD">
        <w:rPr>
          <w:rFonts w:cs="Arial"/>
          <w:b/>
        </w:rPr>
        <w:t>Figure 3.4 A</w:t>
      </w:r>
      <w:r w:rsidR="006179E6">
        <w:rPr>
          <w:rFonts w:cs="Arial"/>
        </w:rPr>
        <w:t>). Gel electrophoresis result</w:t>
      </w:r>
      <w:r w:rsidR="006179E6" w:rsidRPr="005916DD">
        <w:rPr>
          <w:rFonts w:cs="Arial"/>
        </w:rPr>
        <w:t xml:space="preserve"> (</w:t>
      </w:r>
      <w:r w:rsidR="006179E6" w:rsidRPr="005916DD">
        <w:rPr>
          <w:rFonts w:cs="Arial"/>
          <w:b/>
        </w:rPr>
        <w:t>Figure 3.4 B</w:t>
      </w:r>
      <w:r w:rsidR="006179E6" w:rsidRPr="005916DD">
        <w:rPr>
          <w:rFonts w:cs="Arial"/>
        </w:rPr>
        <w:t xml:space="preserve">) showing expected DNA </w:t>
      </w:r>
      <w:r w:rsidR="006179E6">
        <w:rPr>
          <w:rFonts w:cs="Arial"/>
        </w:rPr>
        <w:t>digestion pattern</w:t>
      </w:r>
      <w:r w:rsidR="006179E6" w:rsidRPr="005916DD">
        <w:rPr>
          <w:rFonts w:cs="Arial"/>
        </w:rPr>
        <w:t>s (</w:t>
      </w:r>
      <w:r w:rsidR="006179E6" w:rsidRPr="005916DD">
        <w:rPr>
          <w:rFonts w:cs="Arial"/>
          <w:b/>
        </w:rPr>
        <w:t>Figure 3.4 C</w:t>
      </w:r>
      <w:r w:rsidR="006179E6">
        <w:rPr>
          <w:rFonts w:cs="Arial"/>
        </w:rPr>
        <w:t>) confirmed</w:t>
      </w:r>
      <w:r w:rsidR="006179E6" w:rsidRPr="005916DD">
        <w:rPr>
          <w:rFonts w:cs="Arial"/>
        </w:rPr>
        <w:t xml:space="preserve"> the size </w:t>
      </w:r>
      <w:r w:rsidR="006179E6">
        <w:rPr>
          <w:rFonts w:cs="Arial"/>
        </w:rPr>
        <w:t>of the plasmid and indicated the suitability of</w:t>
      </w:r>
      <w:r w:rsidR="006179E6" w:rsidRPr="005916DD">
        <w:rPr>
          <w:rFonts w:cs="Arial"/>
        </w:rPr>
        <w:t xml:space="preserve"> these enzymes </w:t>
      </w:r>
      <w:r w:rsidR="006179E6">
        <w:rPr>
          <w:rFonts w:cs="Arial"/>
        </w:rPr>
        <w:t>for</w:t>
      </w:r>
      <w:r w:rsidR="006179E6" w:rsidRPr="005916DD">
        <w:rPr>
          <w:rFonts w:cs="Arial"/>
        </w:rPr>
        <w:t xml:space="preserve"> further cloning.</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DB0C88" w:rsidP="006179E6">
      <w:pPr>
        <w:ind w:right="-57"/>
        <w:rPr>
          <w:rFonts w:cs="Arial"/>
          <w:szCs w:val="23"/>
        </w:rPr>
      </w:pPr>
      <w:r>
        <w:rPr>
          <w:rFonts w:cs="Arial"/>
          <w:noProof/>
          <w:szCs w:val="23"/>
          <w:lang w:eastAsia="en-GB"/>
        </w:rPr>
        <w:pict>
          <v:shape id="Text Box 60" o:spid="_x0000_s1144" type="#_x0000_t202" style="position:absolute;left:0;text-align:left;margin-left:171.9pt;margin-top:306pt;width:231.75pt;height:53.2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" stroked="f">
            <v:textbox>
              <w:txbxContent>
                <w:p w:rsidR="00466BDA" w:rsidRPr="00050BC7" w:rsidRDefault="00466BDA" w:rsidP="006179E6">
                  <w:pPr>
                    <w:pStyle w:val="Style222"/>
                    <w:jc w:val="both"/>
                  </w:pPr>
                  <w:r w:rsidRPr="00050BC7">
                    <w:t xml:space="preserve">Table </w:t>
                  </w:r>
                  <w:r>
                    <w:t>6</w:t>
                  </w:r>
                  <w:r w:rsidRPr="00050BC7">
                    <w:t>: Restriction enzymes were used in testing of pRY</w:t>
                  </w:r>
                  <w:r>
                    <w:t>494</w:t>
                  </w:r>
                  <w:r w:rsidRPr="00050BC7">
                    <w:t xml:space="preserve"> and </w:t>
                  </w:r>
                  <w:r>
                    <w:t>corresponding</w:t>
                  </w:r>
                  <w:r w:rsidRPr="00050BC7">
                    <w:t xml:space="preserve"> size of digested bands</w:t>
                  </w:r>
                </w:p>
              </w:txbxContent>
            </v:textbox>
          </v:shape>
        </w:pict>
      </w:r>
      <w:r>
        <w:rPr>
          <w:rFonts w:cs="Arial"/>
          <w:noProof/>
          <w:szCs w:val="23"/>
          <w:lang w:eastAsia="en-GB"/>
        </w:rPr>
        <w:pict>
          <v:group id="Group 52" o:spid="_x0000_s1145" style="position:absolute;left:0;text-align:left;margin-left:-56.85pt;margin-top:318.7pt;width:227.25pt;height:277.5pt;z-index:251657216" coordorigin="1470,6239" coordsize="4635,55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">
            <v:shape id="Text Box 53" o:spid="_x0000_s1146" type="#_x0000_t202" style="position:absolute;left:1785;top:9809;width:4320;height:19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AT9MMA&#10;AADdAAAADwAAAGRycy9kb3ducmV2LnhtbERP22rCQBB9L/gPywh9Kbox1lt0Da3Q4muiHzBmxySY&#10;nQ3ZrYl/3y0UfJvDuc4uHUwj7tS52rKC2TQCQVxYXXOp4Hz6mqxBOI+ssbFMCh7kIN2PXnaYaNtz&#10;RvfclyKEsEtQQeV9m0jpiooMuqltiQN3tZ1BH2BXSt1hH8JNI+MoWkqDNYeGCls6VFTc8h+j4Hrs&#10;3xab/vLtz6vsffmJ9epiH0q9joePLQhPg3+K/91HHebPoxj+vgkn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AT9MMAAADdAAAADwAAAAAAAAAAAAAAAACYAgAAZHJzL2Rv&#10;d25yZXYueG1sUEsFBgAAAAAEAAQA9QAAAIgDAAAAAA==&#10;" stroked="f">
              <v:textbox>
                <w:txbxContent>
                  <w:p w:rsidR="00466BDA" w:rsidRPr="008D6563" w:rsidRDefault="00466BDA" w:rsidP="006179E6">
                    <w:r>
                      <w:rPr>
                        <w:rStyle w:val="Style2Char2"/>
                      </w:rPr>
                      <w:t>Figure 12</w:t>
                    </w:r>
                    <w:r w:rsidRPr="002956FF">
                      <w:rPr>
                        <w:rStyle w:val="Style2Char2"/>
                      </w:rPr>
                      <w:t xml:space="preserve">: Gel electrophoresis result of pRY494 with </w:t>
                    </w:r>
                    <w:r w:rsidRPr="002956FF">
                      <w:rPr>
                        <w:rStyle w:val="Style2Char2"/>
                        <w:i/>
                      </w:rPr>
                      <w:t>Sbf</w:t>
                    </w:r>
                    <w:r w:rsidRPr="002956FF">
                      <w:rPr>
                        <w:rStyle w:val="Style2Char2"/>
                      </w:rPr>
                      <w:t>I+</w:t>
                    </w:r>
                    <w:r w:rsidRPr="002956FF">
                      <w:rPr>
                        <w:rStyle w:val="Style2Char2"/>
                        <w:i/>
                      </w:rPr>
                      <w:t>Xho</w:t>
                    </w:r>
                    <w:r w:rsidRPr="002956FF">
                      <w:rPr>
                        <w:rStyle w:val="Style2Char2"/>
                      </w:rPr>
                      <w:t xml:space="preserve">I, </w:t>
                    </w:r>
                    <w:r w:rsidRPr="002956FF">
                      <w:rPr>
                        <w:rStyle w:val="Style2Char2"/>
                        <w:i/>
                      </w:rPr>
                      <w:t>Mlu</w:t>
                    </w:r>
                    <w:r w:rsidRPr="002956FF">
                      <w:rPr>
                        <w:rStyle w:val="Style2Char2"/>
                      </w:rPr>
                      <w:t xml:space="preserve">I, </w:t>
                    </w:r>
                    <w:r w:rsidRPr="002956FF">
                      <w:rPr>
                        <w:rStyle w:val="Style2Char2"/>
                        <w:i/>
                      </w:rPr>
                      <w:t>SgrA</w:t>
                    </w:r>
                    <w:r w:rsidRPr="002956FF">
                      <w:rPr>
                        <w:rStyle w:val="Style2Char2"/>
                      </w:rPr>
                      <w:t xml:space="preserve">I, </w:t>
                    </w:r>
                    <w:r w:rsidRPr="002956FF">
                      <w:rPr>
                        <w:rStyle w:val="Style2Char2"/>
                        <w:i/>
                      </w:rPr>
                      <w:t>Sex</w:t>
                    </w:r>
                    <w:r w:rsidRPr="002956FF">
                      <w:rPr>
                        <w:rStyle w:val="Style2Char2"/>
                      </w:rPr>
                      <w:t xml:space="preserve">AI, </w:t>
                    </w:r>
                    <w:r w:rsidRPr="002956FF">
                      <w:rPr>
                        <w:rStyle w:val="Style2Char2"/>
                        <w:i/>
                      </w:rPr>
                      <w:t>Xma</w:t>
                    </w:r>
                    <w:r w:rsidRPr="002956FF">
                      <w:rPr>
                        <w:rStyle w:val="Style2Char2"/>
                      </w:rPr>
                      <w:t xml:space="preserve">I, and </w:t>
                    </w:r>
                    <w:r w:rsidRPr="002956FF">
                      <w:rPr>
                        <w:rStyle w:val="Style2Char2"/>
                        <w:i/>
                      </w:rPr>
                      <w:t>Nco</w:t>
                    </w:r>
                    <w:r w:rsidRPr="002956FF">
                      <w:rPr>
                        <w:rStyle w:val="Style2Char2"/>
                      </w:rPr>
                      <w:t>I.</w:t>
                    </w:r>
                    <w:r w:rsidRPr="008D6563">
                      <w:t xml:space="preserve"> Digested samples were loaded into 0.8% agarose gel</w:t>
                    </w:r>
                    <w:r>
                      <w:t xml:space="preserve"> as indicated order. U</w:t>
                    </w:r>
                    <w:r w:rsidRPr="008D6563">
                      <w:t xml:space="preserve">ndigested </w:t>
                    </w:r>
                    <w:r>
                      <w:t xml:space="preserve">(UD) </w:t>
                    </w:r>
                    <w:r w:rsidRPr="008D6563">
                      <w:t>plasmid DNA was run as the negative control.</w:t>
                    </w:r>
                    <w:r>
                      <w:t xml:space="preserve"> Marker was 1kb DNA ladder.</w:t>
                    </w:r>
                    <w:r w:rsidRPr="008D6563">
                      <w:t xml:space="preserve">         </w:t>
                    </w:r>
                  </w:p>
                </w:txbxContent>
              </v:textbox>
            </v:shape>
            <v:group id="Group 54" o:spid="_x0000_s1147" style="position:absolute;left:1470;top:6239;width:4560;height:3420" coordorigin="1128,9501" coordsize="4560,34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bZZowwAAAN0AAAAP&#10;AAAAAAAAAAAAAAAAAKoCAABkcnMvZG93bnJldi54bWxQSwUGAAAAAAQABAD6AAAAmgMAAAAA&#10;">
              <v:shape id="Text Box 55" o:spid="_x0000_s1148" type="#_x0000_t202" style="position:absolute;left:1128;top:9756;width:545;height:27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m+88UA&#10;AADdAAAADwAAAGRycy9kb3ducmV2LnhtbERPTWsCMRC9C/6HMII3zaqltlujVFGwiNBqL71NN+Nm&#10;62aybKJu/fVNQfA2j/c5k1ljS3Gm2heOFQz6CQjizOmCcwWf+1XvCYQPyBpLx6TglzzMpu3WBFPt&#10;LvxB513IRQxhn6ICE0KVSukzQxZ931XEkTu42mKIsM6lrvESw20ph0nyKC0WHBsMVrQwlB13J6tg&#10;vF9ulm96ON+a4ud98fy9/roenVLdTvP6AiJQE+7im3ut4/xR8gD/38QT5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Kb7zxQAAAN0AAAAPAAAAAAAAAAAAAAAAAJgCAABkcnMv&#10;ZG93bnJldi54bWxQSwUGAAAAAAQABAD1AAAAigMAAAAA&#10;" filled="f" fillcolor="#ffd" stroked="f">
                <v:textbox>
                  <w:txbxContent>
                    <w:p w:rsidR="00466BDA" w:rsidRPr="00614830" w:rsidRDefault="00466BDA" w:rsidP="006179E6">
                      <w:pPr>
                        <w:autoSpaceDE w:val="0"/>
                        <w:autoSpaceDN w:val="0"/>
                        <w:adjustRightInd w:val="0"/>
                        <w:jc w:val="center"/>
                        <w:rPr>
                          <w:b/>
                          <w:bCs/>
                          <w:color w:val="000000"/>
                          <w:sz w:val="14"/>
                          <w:szCs w:val="14"/>
                        </w:rPr>
                      </w:pPr>
                    </w:p>
                    <w:p w:rsidR="00466BDA" w:rsidRPr="00614830" w:rsidRDefault="00466BDA" w:rsidP="006179E6">
                      <w:pPr>
                        <w:autoSpaceDE w:val="0"/>
                        <w:autoSpaceDN w:val="0"/>
                        <w:adjustRightInd w:val="0"/>
                        <w:jc w:val="center"/>
                        <w:rPr>
                          <w:b/>
                          <w:color w:val="000000"/>
                          <w:sz w:val="14"/>
                          <w:szCs w:val="12"/>
                        </w:rPr>
                      </w:pPr>
                      <w:r w:rsidRPr="00614830">
                        <w:rPr>
                          <w:b/>
                          <w:color w:val="000000"/>
                          <w:sz w:val="14"/>
                          <w:szCs w:val="12"/>
                        </w:rPr>
                        <w:t>Kb</w:t>
                      </w:r>
                    </w:p>
                    <w:p w:rsidR="00466BDA" w:rsidRPr="00614830" w:rsidRDefault="00466BDA" w:rsidP="006179E6">
                      <w:pPr>
                        <w:autoSpaceDE w:val="0"/>
                        <w:autoSpaceDN w:val="0"/>
                        <w:adjustRightInd w:val="0"/>
                        <w:jc w:val="center"/>
                        <w:rPr>
                          <w:b/>
                          <w:color w:val="000000"/>
                          <w:sz w:val="6"/>
                          <w:szCs w:val="12"/>
                        </w:rPr>
                      </w:pP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10.0</w:t>
                      </w: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8.0</w:t>
                      </w: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6.0</w:t>
                      </w: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5.0</w:t>
                      </w: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4.0</w:t>
                      </w:r>
                    </w:p>
                    <w:p w:rsidR="00466BDA" w:rsidRPr="00614830" w:rsidRDefault="00466BDA" w:rsidP="006179E6">
                      <w:pPr>
                        <w:autoSpaceDE w:val="0"/>
                        <w:autoSpaceDN w:val="0"/>
                        <w:adjustRightInd w:val="0"/>
                        <w:jc w:val="center"/>
                        <w:rPr>
                          <w:b/>
                          <w:color w:val="000000"/>
                          <w:sz w:val="2"/>
                          <w:szCs w:val="12"/>
                        </w:rPr>
                      </w:pP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3.0</w:t>
                      </w:r>
                    </w:p>
                    <w:p w:rsidR="00466BDA" w:rsidRPr="00614830" w:rsidRDefault="00466BDA" w:rsidP="006179E6">
                      <w:pPr>
                        <w:autoSpaceDE w:val="0"/>
                        <w:autoSpaceDN w:val="0"/>
                        <w:adjustRightInd w:val="0"/>
                        <w:jc w:val="center"/>
                        <w:rPr>
                          <w:b/>
                          <w:color w:val="000000"/>
                          <w:sz w:val="14"/>
                          <w:szCs w:val="12"/>
                        </w:rPr>
                      </w:pP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2.0</w:t>
                      </w:r>
                    </w:p>
                    <w:p w:rsidR="00466BDA" w:rsidRPr="00614830" w:rsidRDefault="00466BDA" w:rsidP="006179E6">
                      <w:pPr>
                        <w:autoSpaceDE w:val="0"/>
                        <w:autoSpaceDN w:val="0"/>
                        <w:adjustRightInd w:val="0"/>
                        <w:jc w:val="center"/>
                        <w:rPr>
                          <w:b/>
                          <w:color w:val="000000"/>
                          <w:sz w:val="8"/>
                          <w:szCs w:val="12"/>
                        </w:rPr>
                      </w:pP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1.5</w:t>
                      </w:r>
                    </w:p>
                    <w:p w:rsidR="00466BDA" w:rsidRPr="00614830" w:rsidRDefault="00466BDA" w:rsidP="006179E6">
                      <w:pPr>
                        <w:autoSpaceDE w:val="0"/>
                        <w:autoSpaceDN w:val="0"/>
                        <w:adjustRightInd w:val="0"/>
                        <w:jc w:val="center"/>
                        <w:rPr>
                          <w:b/>
                          <w:color w:val="000000"/>
                          <w:sz w:val="14"/>
                          <w:szCs w:val="12"/>
                        </w:rPr>
                      </w:pP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1.0</w:t>
                      </w:r>
                    </w:p>
                    <w:p w:rsidR="00466BDA" w:rsidRPr="00614830" w:rsidRDefault="00466BDA" w:rsidP="006179E6">
                      <w:pPr>
                        <w:autoSpaceDE w:val="0"/>
                        <w:autoSpaceDN w:val="0"/>
                        <w:adjustRightInd w:val="0"/>
                        <w:jc w:val="center"/>
                        <w:rPr>
                          <w:b/>
                          <w:color w:val="000000"/>
                          <w:sz w:val="12"/>
                          <w:szCs w:val="12"/>
                        </w:rPr>
                      </w:pPr>
                    </w:p>
                    <w:p w:rsidR="00466BDA" w:rsidRPr="00614830" w:rsidRDefault="00466BDA" w:rsidP="006179E6">
                      <w:pPr>
                        <w:autoSpaceDE w:val="0"/>
                        <w:autoSpaceDN w:val="0"/>
                        <w:adjustRightInd w:val="0"/>
                        <w:jc w:val="center"/>
                        <w:rPr>
                          <w:b/>
                          <w:color w:val="000000"/>
                          <w:sz w:val="12"/>
                          <w:szCs w:val="12"/>
                        </w:rPr>
                      </w:pPr>
                    </w:p>
                    <w:p w:rsidR="00466BDA" w:rsidRPr="00614830" w:rsidRDefault="00466BDA" w:rsidP="006179E6">
                      <w:pPr>
                        <w:autoSpaceDE w:val="0"/>
                        <w:autoSpaceDN w:val="0"/>
                        <w:adjustRightInd w:val="0"/>
                        <w:jc w:val="center"/>
                        <w:rPr>
                          <w:b/>
                          <w:color w:val="000000"/>
                          <w:sz w:val="12"/>
                          <w:szCs w:val="12"/>
                        </w:rPr>
                      </w:pPr>
                      <w:r w:rsidRPr="00614830">
                        <w:rPr>
                          <w:b/>
                          <w:color w:val="000000"/>
                          <w:sz w:val="12"/>
                          <w:szCs w:val="12"/>
                        </w:rPr>
                        <w:t>0.5</w:t>
                      </w:r>
                    </w:p>
                    <w:p w:rsidR="00466BDA" w:rsidRPr="00614830" w:rsidRDefault="00466BDA" w:rsidP="006179E6">
                      <w:pPr>
                        <w:autoSpaceDE w:val="0"/>
                        <w:autoSpaceDN w:val="0"/>
                        <w:adjustRightInd w:val="0"/>
                        <w:rPr>
                          <w:b/>
                          <w:bCs/>
                          <w:color w:val="000000"/>
                          <w:sz w:val="14"/>
                          <w:szCs w:val="14"/>
                        </w:rPr>
                      </w:pPr>
                    </w:p>
                  </w:txbxContent>
                </v:textbox>
              </v:shape>
              <v:group id="Group 56" o:spid="_x0000_s1149" style="position:absolute;left:1622;top:9501;width:4066;height:3420" coordorigin="1622,9501" coordsize="4066,34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Mirh8MAAADdAAAADwAAAGRycy9kb3ducmV2LnhtbERPTYvCMBC9C/6HMMLe&#10;NO2KItUoIuuyBxGsC4u3oRnbYjMpTWzrv98Igrd5vM9ZbXpTiZYaV1pWEE8iEMSZ1SXnCn7P+/EC&#10;hPPIGivLpOBBDjbr4WCFibYdn6hNfS5CCLsEFRTe14mULivIoJvYmjhwV9sY9AE2udQNdiHcVPIz&#10;iubSYMmhocCadgVlt/RuFHx32G2n8Vd7uF13j8t5dvw7xKTUx6jfLkF46v1b/HL/6DB/Gs3g+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kyKuHwwAAAN0AAAAP&#10;AAAAAAAAAAAAAAAAAKoCAABkcnMvZG93bnJldi54bWxQSwUGAAAAAAQABAD6AAAAmgMAAAAA&#10;">
                <v:shape id="Text Box 57" o:spid="_x0000_s1150" type="#_x0000_t202" style="position:absolute;left:1923;top:9501;width:735;height:6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sV98MA&#10;AADdAAAADwAAAGRycy9kb3ducmV2LnhtbERP22rCQBB9F/oPyxT6Is3G2kaNrtIKLb4mzQeM2ckF&#10;s7Mhu5r4991CoW9zONfZHSbTiRsNrrWsYBHFIIhLq1uuFRTfn89rEM4ja+wsk4I7OTjsH2Y7TLUd&#10;OaNb7msRQtilqKDxvk+ldGVDBl1ke+LAVXYw6AMcaqkHHEO46eRLHCfSYMuhocGejg2Vl/xqFFSn&#10;cf62Gc9fvlhlr8kHtquzvSv19Di9b0F4mvy/+M990mH+Mk7g95twgt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sV98MAAADdAAAADwAAAAAAAAAAAAAAAACYAgAAZHJzL2Rv&#10;d25yZXYueG1sUEsFBgAAAAAEAAQA9QAAAIgDAAAAAA==&#10;" stroked="f">
                  <v:textbox>
                    <w:txbxContent>
                      <w:p w:rsidR="00466BDA" w:rsidRPr="00FF381B" w:rsidRDefault="00466BDA" w:rsidP="006179E6">
                        <w:pPr>
                          <w:jc w:val="center"/>
                          <w:rPr>
                            <w:sz w:val="16"/>
                          </w:rPr>
                        </w:pPr>
                        <w:r w:rsidRPr="00FF381B">
                          <w:rPr>
                            <w:i/>
                            <w:sz w:val="16"/>
                          </w:rPr>
                          <w:t>Sbf</w:t>
                        </w:r>
                        <w:r w:rsidRPr="00FF381B">
                          <w:rPr>
                            <w:sz w:val="16"/>
                          </w:rPr>
                          <w:t>I+</w:t>
                        </w:r>
                        <w:r w:rsidRPr="00FF381B">
                          <w:rPr>
                            <w:sz w:val="16"/>
                          </w:rPr>
                          <w:br/>
                        </w:r>
                        <w:r w:rsidRPr="00FF381B">
                          <w:rPr>
                            <w:i/>
                            <w:sz w:val="16"/>
                          </w:rPr>
                          <w:t>Xho</w:t>
                        </w:r>
                        <w:r w:rsidRPr="00FF381B">
                          <w:rPr>
                            <w:sz w:val="16"/>
                          </w:rPr>
                          <w:t>I</w:t>
                        </w:r>
                      </w:p>
                    </w:txbxContent>
                  </v:textbox>
                </v:shape>
                <v:shape id="Picture 58" o:spid="_x0000_s1151" type="#_x0000_t75" alt="gelxl7-494" style="position:absolute;left:1622;top:10041;width:4066;height:288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WK4DEAAAA3QAAAA8AAABkcnMvZG93bnJldi54bWxET0trwkAQvhf8D8sI3urGCq2kWaVaC8XH&#10;wVR6HrKTB2ZnQ3ZNYn+9Wyj0Nh/fc5LVYGrRUesqywpm0wgEcWZ1xYWC89fH4wKE88gaa8uk4EYO&#10;VsvRQ4Kxtj2fqEt9IUIIuxgVlN43sZQuK8mgm9qGOHC5bQ36ANtC6hb7EG5q+RRFz9JgxaGhxIY2&#10;JWWX9GoUbC/2wFh3+fH8vtuvv2/F/mfdKzUZD2+vIDwN/l/85/7UYf48eoHfb8IJcnk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WK4DEAAAA3QAAAA8AAAAAAAAAAAAAAAAA&#10;nwIAAGRycy9kb3ducmV2LnhtbFBLBQYAAAAABAAEAPcAAACQAwAAAAA=&#10;">
                  <v:imagedata r:id="rId40" o:title="gelxl7-494" gain="52429f"/>
                </v:shape>
                <v:shape id="Text Box 59" o:spid="_x0000_s1152" type="#_x0000_t202" style="position:absolute;left:2448;top:9681;width:279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gkHsQA&#10;AADdAAAADwAAAGRycy9kb3ducmV2LnhtbESPzW7CQAyE75V4h5WRuFRl0/IfWFBBAnGF8gAma5KI&#10;rDfKbkl4e3yo1JutGc98Xm06V6kHNaH0bOBzmIAizrwtOTdw+dl/zEGFiGyx8kwGnhRgs+69rTC1&#10;vuUTPc4xVxLCIUUDRYx1qnXICnIYhr4mFu3mG4dR1ibXtsFWwl2lv5Jkqh2WLA0F1rQrKLuff52B&#10;27F9nyza6yFeZqfxdIvl7Oqfxgz63fcSVKQu/pv/ro9W8EeJ4Mo3MoJe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YJB7EAAAA3QAAAA8AAAAAAAAAAAAAAAAAmAIAAGRycy9k&#10;b3ducmV2LnhtbFBLBQYAAAAABAAEAPUAAACJAwAAAAA=&#10;" stroked="f">
                  <v:textbox>
                    <w:txbxContent>
                      <w:p w:rsidR="00466BDA" w:rsidRPr="00FF381B" w:rsidRDefault="00466BDA" w:rsidP="006179E6">
                        <w:pPr>
                          <w:jc w:val="right"/>
                          <w:rPr>
                            <w:sz w:val="16"/>
                          </w:rPr>
                        </w:pPr>
                        <w:r w:rsidRPr="00FF381B">
                          <w:rPr>
                            <w:i/>
                            <w:sz w:val="16"/>
                          </w:rPr>
                          <w:t>Mlu</w:t>
                        </w:r>
                        <w:r w:rsidRPr="00FF381B">
                          <w:rPr>
                            <w:sz w:val="16"/>
                          </w:rPr>
                          <w:t xml:space="preserve">I </w:t>
                        </w:r>
                        <w:r w:rsidRPr="00FF381B">
                          <w:rPr>
                            <w:i/>
                            <w:sz w:val="16"/>
                          </w:rPr>
                          <w:t>Sgr</w:t>
                        </w:r>
                        <w:r w:rsidRPr="00FF381B">
                          <w:rPr>
                            <w:sz w:val="16"/>
                          </w:rPr>
                          <w:t xml:space="preserve">AI </w:t>
                        </w:r>
                        <w:r w:rsidRPr="00FF381B">
                          <w:rPr>
                            <w:i/>
                            <w:sz w:val="16"/>
                          </w:rPr>
                          <w:t>Sex</w:t>
                        </w:r>
                        <w:r w:rsidRPr="00FF381B">
                          <w:rPr>
                            <w:sz w:val="16"/>
                          </w:rPr>
                          <w:t>AI</w:t>
                        </w:r>
                        <w:r w:rsidRPr="00FF381B">
                          <w:rPr>
                            <w:i/>
                            <w:sz w:val="16"/>
                          </w:rPr>
                          <w:t xml:space="preserve">  Xma</w:t>
                        </w:r>
                        <w:r w:rsidRPr="00FF381B">
                          <w:rPr>
                            <w:sz w:val="16"/>
                          </w:rPr>
                          <w:t xml:space="preserve">I   </w:t>
                        </w:r>
                        <w:r w:rsidRPr="00FF381B">
                          <w:rPr>
                            <w:i/>
                            <w:sz w:val="16"/>
                          </w:rPr>
                          <w:t>Nco</w:t>
                        </w:r>
                        <w:r w:rsidRPr="00FF381B">
                          <w:rPr>
                            <w:sz w:val="16"/>
                          </w:rPr>
                          <w:t>I    UD</w:t>
                        </w:r>
                      </w:p>
                    </w:txbxContent>
                  </v:textbox>
                </v:shape>
              </v:group>
            </v:group>
          </v:group>
        </w:pict>
      </w:r>
      <w:r>
        <w:rPr>
          <w:rFonts w:cs="Arial"/>
          <w:noProof/>
          <w:szCs w:val="23"/>
          <w:lang w:eastAsia="en-GB"/>
        </w:rPr>
        <w:pict>
          <v:shape id="Text Box 61" o:spid="_x0000_s1153" type="#_x0000_t202" style="position:absolute;left:0;text-align:left;margin-left:177.15pt;margin-top:365.85pt;width:228pt;height:243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" stroked="f">
            <v:textbox>
              <w:txbxContent>
                <w:tbl>
                  <w:tblPr>
                    <w:tblW w:w="0" w:type="auto"/>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361"/>
                    <w:gridCol w:w="3067"/>
                  </w:tblGrid>
                  <w:tr w:rsidR="00466BDA" w:rsidRPr="008F1765" w:rsidTr="006179E6">
                    <w:trPr>
                      <w:trHeight w:val="566"/>
                    </w:trPr>
                    <w:tc>
                      <w:tcPr>
                        <w:tcW w:w="1361" w:type="dxa"/>
                        <w:tcBorders>
                          <w:bottom w:val="single" w:sz="4" w:space="0" w:color="003300"/>
                        </w:tcBorders>
                        <w:shd w:val="clear" w:color="auto" w:fill="auto"/>
                      </w:tcPr>
                      <w:p w:rsidR="00466BDA" w:rsidRPr="008F1765" w:rsidRDefault="00466BDA" w:rsidP="006179E6">
                        <w:pPr>
                          <w:spacing w:before="120" w:after="120" w:line="360" w:lineRule="auto"/>
                          <w:jc w:val="center"/>
                          <w:rPr>
                            <w:b/>
                            <w:color w:val="FF0000"/>
                          </w:rPr>
                        </w:pPr>
                        <w:r w:rsidRPr="008F1765">
                          <w:rPr>
                            <w:b/>
                            <w:color w:val="FF0000"/>
                          </w:rPr>
                          <w:t>Enzymes</w:t>
                        </w:r>
                      </w:p>
                    </w:tc>
                    <w:tc>
                      <w:tcPr>
                        <w:tcW w:w="3067" w:type="dxa"/>
                        <w:shd w:val="clear" w:color="auto" w:fill="auto"/>
                      </w:tcPr>
                      <w:p w:rsidR="00466BDA" w:rsidRPr="008F1765" w:rsidRDefault="00466BDA" w:rsidP="006179E6">
                        <w:pPr>
                          <w:spacing w:before="120" w:after="120" w:line="360" w:lineRule="auto"/>
                          <w:jc w:val="center"/>
                          <w:rPr>
                            <w:b/>
                            <w:color w:val="FF0000"/>
                          </w:rPr>
                        </w:pPr>
                        <w:r w:rsidRPr="008F1765">
                          <w:rPr>
                            <w:b/>
                            <w:color w:val="FF0000"/>
                          </w:rPr>
                          <w:t>Size of digested bands</w:t>
                        </w:r>
                      </w:p>
                    </w:tc>
                  </w:tr>
                  <w:tr w:rsidR="00466BDA" w:rsidRPr="008F1765" w:rsidTr="006179E6">
                    <w:trPr>
                      <w:trHeight w:val="584"/>
                    </w:trPr>
                    <w:tc>
                      <w:tcPr>
                        <w:tcW w:w="1361" w:type="dxa"/>
                        <w:shd w:val="clear" w:color="auto" w:fill="FFFFCC"/>
                      </w:tcPr>
                      <w:p w:rsidR="00466BDA" w:rsidRPr="008F1765" w:rsidRDefault="00466BDA" w:rsidP="006179E6">
                        <w:pPr>
                          <w:spacing w:before="120" w:after="120" w:line="360" w:lineRule="auto"/>
                          <w:jc w:val="center"/>
                          <w:rPr>
                            <w:b/>
                            <w:color w:val="000080"/>
                          </w:rPr>
                        </w:pPr>
                        <w:r w:rsidRPr="008F1765">
                          <w:rPr>
                            <w:b/>
                            <w:i/>
                            <w:color w:val="000080"/>
                          </w:rPr>
                          <w:t>Sbf</w:t>
                        </w:r>
                        <w:r w:rsidRPr="008F1765">
                          <w:rPr>
                            <w:b/>
                            <w:color w:val="000080"/>
                          </w:rPr>
                          <w:t>I+</w:t>
                        </w:r>
                        <w:r w:rsidRPr="008F1765">
                          <w:rPr>
                            <w:b/>
                            <w:i/>
                            <w:color w:val="000080"/>
                          </w:rPr>
                          <w:t>Xho</w:t>
                        </w:r>
                        <w:r w:rsidRPr="008F1765">
                          <w:rPr>
                            <w:b/>
                            <w:color w:val="000080"/>
                          </w:rPr>
                          <w:t>I</w:t>
                        </w:r>
                      </w:p>
                    </w:tc>
                    <w:tc>
                      <w:tcPr>
                        <w:tcW w:w="3067" w:type="dxa"/>
                        <w:shd w:val="clear" w:color="auto" w:fill="DDFFE1"/>
                      </w:tcPr>
                      <w:p w:rsidR="00466BDA" w:rsidRPr="008F1765" w:rsidRDefault="00466BDA" w:rsidP="006179E6">
                        <w:pPr>
                          <w:spacing w:before="120" w:after="120" w:line="360" w:lineRule="auto"/>
                          <w:jc w:val="center"/>
                        </w:pPr>
                        <w:r w:rsidRPr="008F1765">
                          <w:t>7465bp, 638bp</w:t>
                        </w:r>
                      </w:p>
                    </w:tc>
                  </w:tr>
                  <w:tr w:rsidR="00466BDA" w:rsidRPr="008F1765" w:rsidTr="006179E6">
                    <w:trPr>
                      <w:trHeight w:val="629"/>
                    </w:trPr>
                    <w:tc>
                      <w:tcPr>
                        <w:tcW w:w="1361" w:type="dxa"/>
                        <w:shd w:val="clear" w:color="auto" w:fill="FFFFCC"/>
                      </w:tcPr>
                      <w:p w:rsidR="00466BDA" w:rsidRPr="008F1765" w:rsidRDefault="00466BDA" w:rsidP="006179E6">
                        <w:pPr>
                          <w:spacing w:before="120" w:after="120" w:line="360" w:lineRule="auto"/>
                          <w:jc w:val="center"/>
                          <w:rPr>
                            <w:b/>
                            <w:color w:val="000080"/>
                          </w:rPr>
                        </w:pPr>
                        <w:r w:rsidRPr="008F1765">
                          <w:rPr>
                            <w:b/>
                            <w:i/>
                            <w:color w:val="000080"/>
                          </w:rPr>
                          <w:t>Mlu</w:t>
                        </w:r>
                        <w:r w:rsidRPr="008F1765">
                          <w:rPr>
                            <w:b/>
                            <w:color w:val="000080"/>
                          </w:rPr>
                          <w:t>I</w:t>
                        </w:r>
                      </w:p>
                    </w:tc>
                    <w:tc>
                      <w:tcPr>
                        <w:tcW w:w="3067" w:type="dxa"/>
                        <w:shd w:val="clear" w:color="auto" w:fill="DDFFE1"/>
                      </w:tcPr>
                      <w:p w:rsidR="00466BDA" w:rsidRPr="008F1765" w:rsidRDefault="00466BDA" w:rsidP="006179E6">
                        <w:pPr>
                          <w:spacing w:before="120" w:after="120" w:line="360" w:lineRule="auto"/>
                          <w:jc w:val="center"/>
                        </w:pPr>
                        <w:r w:rsidRPr="008F1765">
                          <w:t>8103bp</w:t>
                        </w:r>
                      </w:p>
                    </w:tc>
                  </w:tr>
                  <w:tr w:rsidR="00466BDA" w:rsidRPr="008F1765" w:rsidTr="006179E6">
                    <w:trPr>
                      <w:trHeight w:val="629"/>
                    </w:trPr>
                    <w:tc>
                      <w:tcPr>
                        <w:tcW w:w="1361" w:type="dxa"/>
                        <w:shd w:val="clear" w:color="auto" w:fill="FFFFCC"/>
                      </w:tcPr>
                      <w:p w:rsidR="00466BDA" w:rsidRPr="008F1765" w:rsidRDefault="00466BDA" w:rsidP="006179E6">
                        <w:pPr>
                          <w:spacing w:before="120" w:after="120" w:line="360" w:lineRule="auto"/>
                          <w:jc w:val="center"/>
                          <w:rPr>
                            <w:b/>
                            <w:color w:val="000080"/>
                          </w:rPr>
                        </w:pPr>
                        <w:r w:rsidRPr="008F1765">
                          <w:rPr>
                            <w:b/>
                            <w:i/>
                            <w:color w:val="000080"/>
                          </w:rPr>
                          <w:t>Sgr</w:t>
                        </w:r>
                        <w:r w:rsidRPr="008F1765">
                          <w:rPr>
                            <w:b/>
                            <w:color w:val="000080"/>
                          </w:rPr>
                          <w:t>AI</w:t>
                        </w:r>
                      </w:p>
                    </w:tc>
                    <w:tc>
                      <w:tcPr>
                        <w:tcW w:w="3067" w:type="dxa"/>
                        <w:shd w:val="clear" w:color="auto" w:fill="DDFFE1"/>
                      </w:tcPr>
                      <w:p w:rsidR="00466BDA" w:rsidRPr="008F1765" w:rsidRDefault="00466BDA" w:rsidP="006179E6">
                        <w:pPr>
                          <w:spacing w:before="120" w:after="120" w:line="360" w:lineRule="auto"/>
                          <w:jc w:val="center"/>
                        </w:pPr>
                        <w:r w:rsidRPr="008F1765">
                          <w:t>8103bp</w:t>
                        </w:r>
                      </w:p>
                    </w:tc>
                  </w:tr>
                  <w:tr w:rsidR="00466BDA" w:rsidRPr="008F1765" w:rsidTr="006179E6">
                    <w:trPr>
                      <w:trHeight w:val="629"/>
                    </w:trPr>
                    <w:tc>
                      <w:tcPr>
                        <w:tcW w:w="1361" w:type="dxa"/>
                        <w:shd w:val="clear" w:color="auto" w:fill="FFFFCC"/>
                      </w:tcPr>
                      <w:p w:rsidR="00466BDA" w:rsidRPr="008F1765" w:rsidRDefault="00466BDA" w:rsidP="006179E6">
                        <w:pPr>
                          <w:spacing w:before="120" w:after="120" w:line="360" w:lineRule="auto"/>
                          <w:jc w:val="center"/>
                          <w:rPr>
                            <w:b/>
                            <w:color w:val="000080"/>
                          </w:rPr>
                        </w:pPr>
                        <w:r w:rsidRPr="008F1765">
                          <w:rPr>
                            <w:b/>
                            <w:i/>
                            <w:color w:val="000080"/>
                          </w:rPr>
                          <w:t>Sex</w:t>
                        </w:r>
                        <w:r w:rsidRPr="008F1765">
                          <w:rPr>
                            <w:b/>
                            <w:color w:val="000080"/>
                          </w:rPr>
                          <w:t>AI</w:t>
                        </w:r>
                      </w:p>
                    </w:tc>
                    <w:tc>
                      <w:tcPr>
                        <w:tcW w:w="3067" w:type="dxa"/>
                        <w:shd w:val="clear" w:color="auto" w:fill="DDFFE1"/>
                      </w:tcPr>
                      <w:p w:rsidR="00466BDA" w:rsidRPr="008F1765" w:rsidRDefault="00466BDA" w:rsidP="006179E6">
                        <w:pPr>
                          <w:spacing w:before="120" w:after="120" w:line="360" w:lineRule="auto"/>
                          <w:jc w:val="center"/>
                        </w:pPr>
                        <w:r w:rsidRPr="008F1765">
                          <w:t>8103bp</w:t>
                        </w:r>
                      </w:p>
                    </w:tc>
                  </w:tr>
                  <w:tr w:rsidR="00466BDA" w:rsidRPr="008F1765" w:rsidTr="006179E6">
                    <w:trPr>
                      <w:trHeight w:val="629"/>
                    </w:trPr>
                    <w:tc>
                      <w:tcPr>
                        <w:tcW w:w="1361" w:type="dxa"/>
                        <w:shd w:val="clear" w:color="auto" w:fill="FFFFCC"/>
                      </w:tcPr>
                      <w:p w:rsidR="00466BDA" w:rsidRPr="008F1765" w:rsidRDefault="00466BDA" w:rsidP="006179E6">
                        <w:pPr>
                          <w:spacing w:before="120" w:after="120" w:line="360" w:lineRule="auto"/>
                          <w:jc w:val="center"/>
                          <w:rPr>
                            <w:b/>
                            <w:color w:val="000080"/>
                          </w:rPr>
                        </w:pPr>
                        <w:r w:rsidRPr="008F1765">
                          <w:rPr>
                            <w:b/>
                            <w:i/>
                            <w:color w:val="000080"/>
                          </w:rPr>
                          <w:t>Xma</w:t>
                        </w:r>
                        <w:r w:rsidRPr="008F1765">
                          <w:rPr>
                            <w:b/>
                            <w:color w:val="000080"/>
                          </w:rPr>
                          <w:t>I</w:t>
                        </w:r>
                      </w:p>
                    </w:tc>
                    <w:tc>
                      <w:tcPr>
                        <w:tcW w:w="3067" w:type="dxa"/>
                        <w:shd w:val="clear" w:color="auto" w:fill="DDFFE1"/>
                      </w:tcPr>
                      <w:p w:rsidR="00466BDA" w:rsidRPr="008F1765" w:rsidRDefault="00466BDA" w:rsidP="006179E6">
                        <w:pPr>
                          <w:spacing w:before="120" w:after="120" w:line="360" w:lineRule="auto"/>
                          <w:jc w:val="center"/>
                        </w:pPr>
                        <w:r w:rsidRPr="008F1765">
                          <w:t>7831bp, 272bp</w:t>
                        </w:r>
                      </w:p>
                    </w:tc>
                  </w:tr>
                  <w:tr w:rsidR="00466BDA" w:rsidRPr="008F1765" w:rsidTr="006179E6">
                    <w:trPr>
                      <w:trHeight w:val="629"/>
                    </w:trPr>
                    <w:tc>
                      <w:tcPr>
                        <w:tcW w:w="1361" w:type="dxa"/>
                        <w:shd w:val="clear" w:color="auto" w:fill="FFFFCC"/>
                      </w:tcPr>
                      <w:p w:rsidR="00466BDA" w:rsidRPr="008F1765" w:rsidRDefault="00466BDA" w:rsidP="006179E6">
                        <w:pPr>
                          <w:spacing w:before="120" w:after="120" w:line="360" w:lineRule="auto"/>
                          <w:jc w:val="center"/>
                          <w:rPr>
                            <w:b/>
                            <w:color w:val="000080"/>
                          </w:rPr>
                        </w:pPr>
                        <w:r w:rsidRPr="008F1765">
                          <w:rPr>
                            <w:b/>
                            <w:i/>
                            <w:color w:val="000080"/>
                          </w:rPr>
                          <w:t>Nco</w:t>
                        </w:r>
                        <w:r w:rsidRPr="008F1765">
                          <w:rPr>
                            <w:b/>
                            <w:color w:val="000080"/>
                          </w:rPr>
                          <w:t>I</w:t>
                        </w:r>
                      </w:p>
                    </w:tc>
                    <w:tc>
                      <w:tcPr>
                        <w:tcW w:w="3067" w:type="dxa"/>
                        <w:shd w:val="clear" w:color="auto" w:fill="DDFFE1"/>
                      </w:tcPr>
                      <w:p w:rsidR="00466BDA" w:rsidRPr="008F1765" w:rsidRDefault="00466BDA" w:rsidP="006179E6">
                        <w:pPr>
                          <w:spacing w:before="120" w:after="120" w:line="360" w:lineRule="auto"/>
                          <w:jc w:val="center"/>
                        </w:pPr>
                        <w:r w:rsidRPr="008F1765">
                          <w:t>5447bp, 1097bp, 806bp, 753bp</w:t>
                        </w:r>
                      </w:p>
                    </w:tc>
                  </w:tr>
                </w:tbl>
                <w:p w:rsidR="00466BDA" w:rsidRDefault="00466BDA" w:rsidP="006179E6"/>
              </w:txbxContent>
            </v:textbox>
          </v:shape>
        </w:pic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9D7C3A" w:rsidRDefault="006179E6" w:rsidP="006179E6">
      <w:pPr>
        <w:pStyle w:val="Caption"/>
        <w:spacing w:before="100" w:beforeAutospacing="1" w:after="100" w:afterAutospacing="1" w:line="360" w:lineRule="auto"/>
        <w:jc w:val="both"/>
        <w:rPr>
          <w:rFonts w:ascii="Century Gothic" w:hAnsi="Century Gothic"/>
          <w:sz w:val="28"/>
        </w:rPr>
      </w:pPr>
      <w:bookmarkStart w:id="799" w:name="_Toc337501705"/>
      <w:bookmarkStart w:id="800" w:name="_Toc341039153"/>
    </w:p>
    <w:p w:rsidR="006179E6" w:rsidRPr="008242EE" w:rsidRDefault="006179E6" w:rsidP="006179E6">
      <w:pPr>
        <w:pStyle w:val="Caption"/>
        <w:spacing w:before="100" w:beforeAutospacing="1" w:after="100" w:afterAutospacing="1" w:line="360" w:lineRule="auto"/>
        <w:jc w:val="both"/>
        <w:rPr>
          <w:rStyle w:val="Strong"/>
          <w:b w:val="0"/>
          <w:sz w:val="20"/>
        </w:rPr>
      </w:pPr>
      <w:bookmarkStart w:id="801" w:name="_Toc356079754"/>
      <w:r w:rsidRPr="008242EE">
        <w:rPr>
          <w:rFonts w:ascii="Century Gothic" w:hAnsi="Century Gothic"/>
        </w:rPr>
        <w:t>Figure 3.</w:t>
      </w:r>
      <w:r w:rsidR="00122438" w:rsidRPr="008242EE">
        <w:rPr>
          <w:rFonts w:ascii="Century Gothic" w:hAnsi="Century Gothic"/>
        </w:rPr>
        <w:fldChar w:fldCharType="begin"/>
      </w:r>
      <w:r w:rsidRPr="008242EE">
        <w:rPr>
          <w:rFonts w:ascii="Century Gothic" w:hAnsi="Century Gothic"/>
        </w:rPr>
        <w:instrText xml:space="preserve"> SEQ Figure_3. \* ARABIC </w:instrText>
      </w:r>
      <w:r w:rsidR="00122438" w:rsidRPr="008242EE">
        <w:rPr>
          <w:rFonts w:ascii="Century Gothic" w:hAnsi="Century Gothic"/>
        </w:rPr>
        <w:fldChar w:fldCharType="separate"/>
      </w:r>
      <w:r w:rsidRPr="008242EE">
        <w:rPr>
          <w:rFonts w:ascii="Century Gothic" w:hAnsi="Century Gothic"/>
          <w:noProof/>
        </w:rPr>
        <w:t>4</w:t>
      </w:r>
      <w:r w:rsidR="00122438" w:rsidRPr="008242EE">
        <w:rPr>
          <w:rFonts w:ascii="Century Gothic" w:hAnsi="Century Gothic"/>
        </w:rPr>
        <w:fldChar w:fldCharType="end"/>
      </w:r>
      <w:r w:rsidRPr="008242EE">
        <w:rPr>
          <w:rFonts w:ascii="Century Gothic" w:hAnsi="Century Gothic"/>
        </w:rPr>
        <w:t>:</w:t>
      </w:r>
      <w:r w:rsidRPr="008242EE">
        <w:t xml:space="preserve"> </w:t>
      </w:r>
      <w:r w:rsidRPr="00F90EA6">
        <w:rPr>
          <w:rStyle w:val="Heading2NgocChar5"/>
          <w:b/>
          <w:sz w:val="20"/>
          <w:szCs w:val="20"/>
        </w:rPr>
        <w:t>Verifying pRRLsc-SFFVp-</w:t>
      </w:r>
      <w:r w:rsidRPr="00F90EA6">
        <w:rPr>
          <w:rStyle w:val="Heading2NgocChar5"/>
          <w:b/>
          <w:i/>
          <w:sz w:val="20"/>
          <w:szCs w:val="20"/>
        </w:rPr>
        <w:t>eGFP</w:t>
      </w:r>
      <w:r w:rsidRPr="00F90EA6">
        <w:rPr>
          <w:rStyle w:val="Heading2NgocChar5"/>
          <w:b/>
          <w:sz w:val="20"/>
          <w:szCs w:val="20"/>
        </w:rPr>
        <w:t>-CMVp-W</w:t>
      </w:r>
      <w:r w:rsidRPr="00F90EA6">
        <w:rPr>
          <w:rStyle w:val="Style2Char2"/>
          <w:rFonts w:ascii="Century Gothic" w:hAnsi="Century Gothic"/>
          <w:b/>
          <w:sz w:val="20"/>
          <w:szCs w:val="20"/>
        </w:rPr>
        <w:t>.</w:t>
      </w:r>
      <w:r w:rsidRPr="008242EE">
        <w:t xml:space="preserve"> </w:t>
      </w:r>
      <w:r w:rsidRPr="008242EE">
        <w:rPr>
          <w:rStyle w:val="Strong"/>
          <w:b w:val="0"/>
          <w:sz w:val="20"/>
        </w:rPr>
        <w:t>(A) Plasmid map with restriction sites of relevant enzymes. (B) Agarose gel electrophoresis of digested and control undigested (UD) plasmids. Size standard is 1kb DNA ladder. (C) Expected sizes of digestion fragments.</w:t>
      </w:r>
      <w:bookmarkEnd w:id="799"/>
      <w:bookmarkEnd w:id="800"/>
      <w:bookmarkEnd w:id="801"/>
      <w:r w:rsidRPr="008242EE">
        <w:rPr>
          <w:rStyle w:val="Strong"/>
          <w:b w:val="0"/>
          <w:sz w:val="20"/>
        </w:rPr>
        <w:t xml:space="preserve">   </w:t>
      </w:r>
    </w:p>
    <w:p w:rsidR="006179E6" w:rsidRPr="003D306D" w:rsidRDefault="006179E6" w:rsidP="006179E6">
      <w:pPr>
        <w:rPr>
          <w:rFonts w:cs="Arial"/>
          <w:szCs w:val="23"/>
        </w:rPr>
      </w:pPr>
      <w:r w:rsidRPr="003D306D">
        <w:rPr>
          <w:rFonts w:cs="Arial"/>
          <w:szCs w:val="23"/>
        </w:rPr>
        <w:lastRenderedPageBreak/>
        <w:t>pExpress1-</w:t>
      </w:r>
      <w:r w:rsidRPr="006422A5">
        <w:rPr>
          <w:rFonts w:cs="Arial"/>
          <w:i/>
          <w:szCs w:val="23"/>
        </w:rPr>
        <w:t>rIgf-1</w:t>
      </w:r>
      <w:r w:rsidRPr="003D306D">
        <w:rPr>
          <w:rFonts w:cs="Arial"/>
          <w:szCs w:val="23"/>
        </w:rPr>
        <w:t xml:space="preserve"> </w:t>
      </w:r>
      <w:r>
        <w:rPr>
          <w:rFonts w:cs="Arial"/>
          <w:szCs w:val="23"/>
        </w:rPr>
        <w:t xml:space="preserve">(obtained from Thermo Scientific) contains </w:t>
      </w:r>
      <w:r w:rsidRPr="006422A5">
        <w:rPr>
          <w:rFonts w:cs="Arial"/>
          <w:i/>
          <w:szCs w:val="23"/>
        </w:rPr>
        <w:t>rIgf-1</w:t>
      </w:r>
      <w:r>
        <w:rPr>
          <w:rFonts w:cs="Arial"/>
          <w:szCs w:val="23"/>
        </w:rPr>
        <w:t xml:space="preserve"> cDNA </w:t>
      </w:r>
      <w:r w:rsidRPr="003D306D">
        <w:rPr>
          <w:rFonts w:cs="Arial"/>
          <w:szCs w:val="23"/>
        </w:rPr>
        <w:t>(1434 bp)</w:t>
      </w:r>
      <w:r>
        <w:rPr>
          <w:rFonts w:cs="Arial"/>
          <w:szCs w:val="23"/>
        </w:rPr>
        <w:t xml:space="preserve"> between restriction sites of </w:t>
      </w:r>
      <w:r>
        <w:rPr>
          <w:rFonts w:cs="Arial"/>
          <w:i/>
          <w:szCs w:val="23"/>
        </w:rPr>
        <w:t>Eco</w:t>
      </w:r>
      <w:r>
        <w:rPr>
          <w:rFonts w:cs="Arial"/>
          <w:szCs w:val="23"/>
        </w:rPr>
        <w:t xml:space="preserve">RI and </w:t>
      </w:r>
      <w:r>
        <w:rPr>
          <w:rFonts w:cs="Arial"/>
          <w:i/>
          <w:szCs w:val="23"/>
        </w:rPr>
        <w:t>Nco</w:t>
      </w:r>
      <w:r>
        <w:rPr>
          <w:rFonts w:cs="Arial"/>
          <w:szCs w:val="23"/>
        </w:rPr>
        <w:t xml:space="preserve">I. The plasmid </w:t>
      </w:r>
      <w:r w:rsidRPr="003D306D">
        <w:rPr>
          <w:rFonts w:cs="Arial"/>
          <w:szCs w:val="23"/>
        </w:rPr>
        <w:t xml:space="preserve">was </w:t>
      </w:r>
      <w:r>
        <w:rPr>
          <w:rFonts w:cs="Arial"/>
          <w:szCs w:val="23"/>
        </w:rPr>
        <w:t xml:space="preserve">subsequently </w:t>
      </w:r>
      <w:r w:rsidRPr="003D306D">
        <w:rPr>
          <w:rFonts w:cs="Arial"/>
          <w:szCs w:val="23"/>
        </w:rPr>
        <w:t xml:space="preserve">checked </w:t>
      </w:r>
      <w:r>
        <w:rPr>
          <w:rFonts w:cs="Arial"/>
          <w:szCs w:val="23"/>
        </w:rPr>
        <w:t xml:space="preserve">by digestion </w:t>
      </w:r>
      <w:r w:rsidRPr="003D306D">
        <w:rPr>
          <w:rFonts w:cs="Arial"/>
          <w:szCs w:val="23"/>
        </w:rPr>
        <w:t>with</w:t>
      </w:r>
      <w:r>
        <w:rPr>
          <w:rFonts w:cs="Arial"/>
          <w:szCs w:val="23"/>
        </w:rPr>
        <w:t xml:space="preserve"> these enzymes and with</w:t>
      </w:r>
      <w:r w:rsidRPr="003D306D">
        <w:rPr>
          <w:rFonts w:cs="Arial"/>
          <w:szCs w:val="23"/>
        </w:rPr>
        <w:t xml:space="preserve"> </w:t>
      </w:r>
      <w:r w:rsidRPr="003D306D">
        <w:rPr>
          <w:rFonts w:cs="Arial"/>
          <w:i/>
          <w:szCs w:val="23"/>
        </w:rPr>
        <w:t>Blp</w:t>
      </w:r>
      <w:r w:rsidRPr="003D306D">
        <w:rPr>
          <w:rFonts w:cs="Arial"/>
          <w:szCs w:val="23"/>
        </w:rPr>
        <w:t xml:space="preserve">I, which has </w:t>
      </w:r>
      <w:r>
        <w:rPr>
          <w:rFonts w:cs="Arial"/>
          <w:szCs w:val="23"/>
        </w:rPr>
        <w:t xml:space="preserve">a </w:t>
      </w:r>
      <w:r w:rsidRPr="003D306D">
        <w:rPr>
          <w:rFonts w:cs="Arial"/>
          <w:szCs w:val="23"/>
        </w:rPr>
        <w:t xml:space="preserve">unique site within </w:t>
      </w:r>
      <w:r>
        <w:rPr>
          <w:rFonts w:cs="Arial"/>
          <w:szCs w:val="23"/>
        </w:rPr>
        <w:t xml:space="preserve">the </w:t>
      </w:r>
      <w:r w:rsidRPr="003D306D">
        <w:rPr>
          <w:rFonts w:cs="Arial"/>
          <w:szCs w:val="23"/>
        </w:rPr>
        <w:t>coding sequence (</w:t>
      </w:r>
      <w:r>
        <w:rPr>
          <w:rFonts w:cs="Arial"/>
          <w:szCs w:val="23"/>
        </w:rPr>
        <w:t>CDS</w:t>
      </w:r>
      <w:r w:rsidRPr="003D306D">
        <w:rPr>
          <w:rFonts w:cs="Arial"/>
          <w:szCs w:val="23"/>
        </w:rPr>
        <w:t xml:space="preserve">) of </w:t>
      </w:r>
      <w:r w:rsidRPr="006422A5">
        <w:rPr>
          <w:rFonts w:cs="Arial"/>
          <w:i/>
          <w:szCs w:val="23"/>
        </w:rPr>
        <w:t>r</w:t>
      </w:r>
      <w:r w:rsidRPr="00D03638">
        <w:rPr>
          <w:rFonts w:cs="Arial"/>
          <w:i/>
          <w:szCs w:val="23"/>
        </w:rPr>
        <w:t>I</w:t>
      </w:r>
      <w:r>
        <w:rPr>
          <w:rFonts w:cs="Arial"/>
          <w:i/>
          <w:szCs w:val="23"/>
        </w:rPr>
        <w:t>gf</w:t>
      </w:r>
      <w:r w:rsidRPr="00D03638">
        <w:rPr>
          <w:rFonts w:cs="Arial"/>
          <w:i/>
          <w:szCs w:val="23"/>
        </w:rPr>
        <w:t>-1</w:t>
      </w:r>
      <w:r>
        <w:rPr>
          <w:rFonts w:cs="Arial"/>
          <w:szCs w:val="23"/>
        </w:rPr>
        <w:t xml:space="preserve"> </w:t>
      </w:r>
      <w:r w:rsidRPr="003D306D">
        <w:rPr>
          <w:rFonts w:cs="Arial"/>
          <w:szCs w:val="23"/>
        </w:rPr>
        <w:t>(</w:t>
      </w:r>
      <w:r w:rsidRPr="003D306D">
        <w:rPr>
          <w:rFonts w:cs="Arial"/>
          <w:b/>
          <w:szCs w:val="23"/>
        </w:rPr>
        <w:t>Figure 3.5 A</w:t>
      </w:r>
      <w:r w:rsidRPr="003D306D">
        <w:rPr>
          <w:rFonts w:cs="Arial"/>
          <w:szCs w:val="23"/>
        </w:rPr>
        <w:t xml:space="preserve">), </w:t>
      </w:r>
      <w:r>
        <w:rPr>
          <w:rFonts w:cs="Arial"/>
          <w:szCs w:val="23"/>
        </w:rPr>
        <w:t xml:space="preserve">the </w:t>
      </w:r>
      <w:r w:rsidRPr="003D306D">
        <w:rPr>
          <w:rFonts w:cs="Arial"/>
          <w:szCs w:val="23"/>
        </w:rPr>
        <w:t xml:space="preserve">region </w:t>
      </w:r>
      <w:r>
        <w:rPr>
          <w:rFonts w:cs="Arial"/>
          <w:szCs w:val="23"/>
        </w:rPr>
        <w:t>to</w:t>
      </w:r>
      <w:r w:rsidRPr="003D306D">
        <w:rPr>
          <w:rFonts w:cs="Arial"/>
          <w:szCs w:val="23"/>
        </w:rPr>
        <w:t xml:space="preserve"> be amplified by PCR. Expected r</w:t>
      </w:r>
      <w:r>
        <w:rPr>
          <w:rFonts w:cs="Arial"/>
          <w:szCs w:val="23"/>
        </w:rPr>
        <w:t>esult</w:t>
      </w:r>
      <w:r w:rsidRPr="003D306D">
        <w:rPr>
          <w:rFonts w:cs="Arial"/>
          <w:szCs w:val="23"/>
        </w:rPr>
        <w:t xml:space="preserve"> </w:t>
      </w:r>
      <w:r>
        <w:rPr>
          <w:rFonts w:cs="Arial"/>
          <w:szCs w:val="23"/>
        </w:rPr>
        <w:t>was</w:t>
      </w:r>
      <w:r w:rsidRPr="003D306D">
        <w:rPr>
          <w:rFonts w:cs="Arial"/>
          <w:szCs w:val="23"/>
        </w:rPr>
        <w:t xml:space="preserve"> confirmed by gel electrophoresis (</w:t>
      </w:r>
      <w:r w:rsidRPr="003D306D">
        <w:rPr>
          <w:rFonts w:cs="Arial"/>
          <w:b/>
          <w:szCs w:val="23"/>
        </w:rPr>
        <w:t>Figures 3.5 B, C</w:t>
      </w:r>
      <w:r w:rsidRPr="003D306D">
        <w:rPr>
          <w:rFonts w:cs="Arial"/>
          <w:szCs w:val="23"/>
        </w:rPr>
        <w:t>).</w:t>
      </w:r>
    </w:p>
    <w:p w:rsidR="006179E6" w:rsidRPr="003D306D" w:rsidRDefault="00DB0C88" w:rsidP="006179E6">
      <w:pPr>
        <w:rPr>
          <w:rFonts w:cs="Arial"/>
          <w:szCs w:val="23"/>
        </w:rPr>
      </w:pPr>
      <w:r>
        <w:rPr>
          <w:noProof/>
          <w:szCs w:val="23"/>
          <w:lang w:eastAsia="en-GB"/>
        </w:rPr>
        <w:pict>
          <v:group id="Group 91" o:spid="_x0000_s1154" style="position:absolute;left:0;text-align:left;margin-left:4.6pt;margin-top:-10.85pt;width:392.05pt;height:390.25pt;z-index:251664384" coordorigin="2360,4121" coordsize="7841,780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">
            <v:group id="Group 92" o:spid="_x0000_s1155" style="position:absolute;left:4289;top:4121;width:4632;height:4104" coordorigin="4173,1058" coordsize="4632,4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qnQMQAAADdAAAA&#10;DwAAAAAAAAAAAAAAAACqAgAAZHJzL2Rvd25yZXYueG1sUEsFBgAAAAAEAAQA+gAAAJsDAAAAAA==&#10;">
              <v:shape id="Picture 93" o:spid="_x0000_s1156" type="#_x0000_t75" style="position:absolute;left:4203;top:1058;width:4602;height:410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6FkXCAAAA3QAAAA8AAABkcnMvZG93bnJldi54bWxET0trAjEQvgv+hzBCb5qtiCxbo7TSoj36&#10;WHsdNrMPupksSXS3/74RBG/z8T1ntRlMK27kfGNZwessAUFcWN1wpeB8+pqmIHxA1thaJgV/5GGz&#10;Ho9WmGnb84Fux1CJGMI+QwV1CF0mpS9qMuhntiOOXGmdwRChq6R22Mdw08p5kiylwYZjQ40dbWsq&#10;fo9XoyDfXT8Xe/uRX7YuL3tXfZfpT6fUy2R4fwMRaAhP8cO913H+PF3C/Zt4gl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ZFwgAAAN0AAAAPAAAAAAAAAAAAAAAAAJ8C&#10;AABkcnMvZG93bnJldi54bWxQSwUGAAAAAAQABAD3AAAAjgMAAAAA&#10;">
                <v:imagedata r:id="rId41" o:title=""/>
              </v:shape>
              <v:shape id="Text Box 94" o:spid="_x0000_s1157" type="#_x0000_t202" style="position:absolute;left:4173;top:1110;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W8q8MA&#10;AADdAAAADwAAAGRycy9kb3ducmV2LnhtbERPS2rDMBDdF3oHMYVsSi3XpHHqRjFNoCVbOznAxBp/&#10;qDUylhI7t68Che7m8b6zyWfTiyuNrrOs4DWKQRBXVnfcKDgdv17WIJxH1thbJgU3cpBvHx82mGk7&#10;cUHX0jcihLDLUEHr/ZBJ6aqWDLrIDsSBq+1o0Ac4NlKPOIVw08skjlfSYMehocWB9i1VP+XFKKgP&#10;0/Pb+3T+9qe0WK522KVne1Nq8TR/foDwNPt/8Z/7oMP8ZJ3C/Ztwgt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W8q8MAAADdAAAADwAAAAAAAAAAAAAAAACYAgAAZHJzL2Rv&#10;d25yZXYueG1sUEsFBgAAAAAEAAQA9QAAAIgDAAAAAA==&#10;" stroked="f">
                <v:textbox>
                  <w:txbxContent>
                    <w:p w:rsidR="00466BDA" w:rsidRPr="00167AF0" w:rsidRDefault="00466BDA" w:rsidP="006179E6">
                      <w:pPr>
                        <w:jc w:val="center"/>
                        <w:rPr>
                          <w:b/>
                          <w:sz w:val="28"/>
                          <w:szCs w:val="28"/>
                        </w:rPr>
                      </w:pPr>
                      <w:r>
                        <w:rPr>
                          <w:b/>
                          <w:sz w:val="28"/>
                          <w:szCs w:val="28"/>
                        </w:rPr>
                        <w:t>A</w:t>
                      </w:r>
                    </w:p>
                  </w:txbxContent>
                </v:textbox>
              </v:shape>
            </v:group>
            <v:group id="Group 95" o:spid="_x0000_s1158" style="position:absolute;left:2360;top:8293;width:3399;height:3633" coordorigin="2535,7867" coordsize="3399,3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wjexgAAAN0A&#10;AAAPAAAAAAAAAAAAAAAAAKoCAABkcnMvZG93bnJldi54bWxQSwUGAAAAAAQABAD6AAAAnQMAAAAA&#10;">
              <v:shape id="Text Box 96" o:spid="_x0000_s1159" type="#_x0000_t202" style="position:absolute;left:2591;top:7867;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aNQsIA&#10;AADdAAAADwAAAGRycy9kb3ducmV2LnhtbERP22rCQBB9F/oPyxT6IrpR6i3NJtiCxdeoHzBmJxea&#10;nQ3ZrYl/7xYKvs3hXCfJRtOKG/WusaxgMY9AEBdWN1wpuJwPsy0I55E1tpZJwZ0cZOnLJMFY24Fz&#10;up18JUIIuxgV1N53sZSuqMmgm9uOOHCl7Q36APtK6h6HEG5auYyitTTYcGiosaOvmoqf069RUB6H&#10;6Wo3XL/9ZZO/rz+x2VztXam313H/AcLT6J/if/dRh/nL7Q7+vgkny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o1CwgAAAN0AAAAPAAAAAAAAAAAAAAAAAJgCAABkcnMvZG93&#10;bnJldi54bWxQSwUGAAAAAAQABAD1AAAAhwMAAAAA&#10;" stroked="f">
                <v:textbox>
                  <w:txbxContent>
                    <w:p w:rsidR="00466BDA" w:rsidRPr="00167AF0" w:rsidRDefault="00466BDA" w:rsidP="006179E6">
                      <w:pPr>
                        <w:jc w:val="center"/>
                        <w:rPr>
                          <w:b/>
                          <w:sz w:val="28"/>
                          <w:szCs w:val="28"/>
                        </w:rPr>
                      </w:pPr>
                      <w:r>
                        <w:rPr>
                          <w:b/>
                          <w:sz w:val="28"/>
                          <w:szCs w:val="28"/>
                        </w:rPr>
                        <w:t>B</w:t>
                      </w:r>
                    </w:p>
                  </w:txbxContent>
                </v:textbox>
              </v:shape>
              <v:group id="Group 97" o:spid="_x0000_s1160" style="position:absolute;left:2535;top:7912;width:3399;height:3588" coordorigin="2115,8242" coordsize="3399,3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lSSBccAAADd&#10;AAAADwAAAAAAAAAAAAAAAACqAgAAZHJzL2Rvd25yZXYueG1sUEsFBgAAAAAEAAQA+gAAAJ4DAAAA&#10;AA==&#10;">
                <v:shape id="Text Box 98" o:spid="_x0000_s1161" type="#_x0000_t202" style="position:absolute;left:2115;top:8497;width:644;height:33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WHccUA&#10;AADdAAAADwAAAGRycy9kb3ducmV2LnhtbERPS2sCMRC+F/ofwhS81ax78LEapRULFhGs9uJt3Iyb&#10;rZvJskl19dc3BcHbfHzPmcxaW4kzNb50rKDXTUAQ506XXCj43n28DkH4gKyxckwKruRhNn1+mmCm&#10;3YW/6LwNhYgh7DNUYEKoMyl9bsii77qaOHJH11gMETaF1A1eYritZJokfWmx5NhgsKa5ofy0/bUK&#10;BrvFavGp0/e1KX8289Fhub+dnFKdl/ZtDCJQGx7iu3up4/x01IP/b+IJ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tYdxxQAAAN0AAAAPAAAAAAAAAAAAAAAAAJgCAABkcnMv&#10;ZG93bnJldi54bWxQSwUGAAAAAAQABAD1AAAAigMAAAAA&#10;" filled="f" fillcolor="#ffd" stroked="f">
                  <v:textbox>
                    <w:txbxContent>
                      <w:p w:rsidR="00466BDA" w:rsidRPr="00C81560" w:rsidRDefault="00466BDA" w:rsidP="006179E6">
                        <w:pPr>
                          <w:autoSpaceDE w:val="0"/>
                          <w:autoSpaceDN w:val="0"/>
                          <w:adjustRightInd w:val="0"/>
                          <w:spacing w:before="0" w:beforeAutospacing="0" w:after="0" w:afterAutospacing="0" w:line="240" w:lineRule="auto"/>
                          <w:jc w:val="center"/>
                          <w:rPr>
                            <w:b/>
                            <w:bCs/>
                            <w:color w:val="000000"/>
                            <w:sz w:val="14"/>
                            <w:szCs w:val="14"/>
                          </w:rPr>
                        </w:pPr>
                      </w:p>
                      <w:p w:rsidR="00466BDA" w:rsidRPr="00C81560" w:rsidRDefault="00466BDA" w:rsidP="006179E6">
                        <w:pPr>
                          <w:autoSpaceDE w:val="0"/>
                          <w:autoSpaceDN w:val="0"/>
                          <w:adjustRightInd w:val="0"/>
                          <w:spacing w:before="0" w:beforeAutospacing="0" w:after="0" w:afterAutospacing="0" w:line="240" w:lineRule="auto"/>
                          <w:jc w:val="center"/>
                          <w:rPr>
                            <w:b/>
                            <w:color w:val="000000"/>
                            <w:sz w:val="14"/>
                            <w:szCs w:val="14"/>
                          </w:rPr>
                        </w:pPr>
                        <w:r w:rsidRPr="00C81560">
                          <w:rPr>
                            <w:b/>
                            <w:color w:val="000000"/>
                            <w:sz w:val="14"/>
                            <w:szCs w:val="14"/>
                          </w:rPr>
                          <w:t>Kb</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4"/>
                            <w:szCs w:val="14"/>
                          </w:rPr>
                        </w:pP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10.0</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8.0</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6.0</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5.0</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4.0</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3.0</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2.0</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8"/>
                            <w:szCs w:val="10"/>
                          </w:rPr>
                        </w:pP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1.5</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6"/>
                            <w:szCs w:val="10"/>
                          </w:rPr>
                        </w:pP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1.0</w:t>
                        </w: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p>
                      <w:p w:rsidR="00466BDA"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6"/>
                            <w:szCs w:val="10"/>
                          </w:rPr>
                        </w:pPr>
                      </w:p>
                      <w:p w:rsidR="00466BDA" w:rsidRPr="00C81560"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560">
                          <w:rPr>
                            <w:rFonts w:cs="Arial"/>
                            <w:b/>
                            <w:color w:val="000000"/>
                            <w:sz w:val="10"/>
                            <w:szCs w:val="10"/>
                          </w:rPr>
                          <w:t>0.5</w:t>
                        </w:r>
                      </w:p>
                      <w:p w:rsidR="00466BDA" w:rsidRPr="00C81560" w:rsidRDefault="00466BDA" w:rsidP="006179E6">
                        <w:pPr>
                          <w:autoSpaceDE w:val="0"/>
                          <w:autoSpaceDN w:val="0"/>
                          <w:adjustRightInd w:val="0"/>
                          <w:spacing w:before="0" w:beforeAutospacing="0" w:after="0" w:afterAutospacing="0" w:line="240" w:lineRule="auto"/>
                          <w:rPr>
                            <w:rFonts w:cs="Arial"/>
                            <w:b/>
                            <w:bCs/>
                            <w:color w:val="000000"/>
                            <w:sz w:val="14"/>
                            <w:szCs w:val="14"/>
                          </w:rPr>
                        </w:pPr>
                      </w:p>
                    </w:txbxContent>
                  </v:textbox>
                </v:shape>
                <v:group id="Group 99" o:spid="_x0000_s1162" style="position:absolute;left:2717;top:8242;width:2797;height:3495" coordorigin="2156,8091" coordsize="2797,34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cqp6cQAAADdAAAA&#10;DwAAAAAAAAAAAAAAAACqAgAAZHJzL2Rvd25yZXYueG1sUEsFBgAAAAAEAAQA+gAAAJsDAAAAAA==&#10;">
                  <v:shape id="Text Box 100" o:spid="_x0000_s1163" type="#_x0000_t202" style="position:absolute;left:3858;top:8301;width:61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csdcIA&#10;AADdAAAADwAAAGRycy9kb3ducmV2LnhtbERP24rCMBB9F/yHMIIvoqmu2rVrlHVB8dXLB0ybsS02&#10;k9Jkbf17s7Dg2xzOddbbzlTiQY0rLSuYTiIQxJnVJecKrpf9+BOE88gaK8uk4EkOtpt+b42Jti2f&#10;6HH2uQgh7BJUUHhfJ1K6rCCDbmJr4sDdbGPQB9jkUjfYhnBTyVkULaXBkkNDgTX9FJTdz79Gwe3Y&#10;jharNj34a3yaL3dYxql9KjUcdN9fIDx1/i3+dx91mD9bfcDfN+EEuX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lyx1wgAAAN0AAAAPAAAAAAAAAAAAAAAAAJgCAABkcnMvZG93&#10;bnJldi54bWxQSwUGAAAAAAQABAD1AAAAhwMAAAAA&#10;" stroked="f">
                    <v:textbox>
                      <w:txbxContent>
                        <w:p w:rsidR="00466BDA" w:rsidRPr="00C81560" w:rsidRDefault="00466BDA" w:rsidP="006179E6">
                          <w:pPr>
                            <w:spacing w:before="0" w:beforeAutospacing="0" w:after="0" w:afterAutospacing="0" w:line="240" w:lineRule="auto"/>
                            <w:rPr>
                              <w:b/>
                              <w:sz w:val="16"/>
                              <w:szCs w:val="16"/>
                            </w:rPr>
                          </w:pPr>
                          <w:r w:rsidRPr="00C81560">
                            <w:rPr>
                              <w:b/>
                              <w:sz w:val="16"/>
                              <w:szCs w:val="16"/>
                            </w:rPr>
                            <w:t>UD</w:t>
                          </w:r>
                        </w:p>
                      </w:txbxContent>
                    </v:textbox>
                  </v:shape>
                  <v:shape id="Text Box 101" o:spid="_x0000_s1164" type="#_x0000_t202" style="position:absolute;left:2583;top:8091;width:840;height:6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60AcEA&#10;AADdAAAADwAAAGRycy9kb3ducmV2LnhtbERP24rCMBB9F/yHMAu+iE0VL2vXKCqs+OrlA6bN2JZt&#10;JqWJtv69WRB8m8O5zmrTmUo8qHGlZQXjKAZBnFldcq7gevkdfYNwHlljZZkUPMnBZt3vrTDRtuUT&#10;Pc4+FyGEXYIKCu/rREqXFWTQRbYmDtzNNgZ9gE0udYNtCDeVnMTxXBosOTQUWNO+oOzvfDcKbsd2&#10;OFu26cFfF6fpfIflIrVPpQZf3fYHhKfOf8Rv91GH+ZPlFP6/CSf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tAHBAAAA3QAAAA8AAAAAAAAAAAAAAAAAmAIAAGRycy9kb3du&#10;cmV2LnhtbFBLBQYAAAAABAAEAPUAAACGAwAAAAA=&#10;" stroked="f">
                    <v:textbox>
                      <w:txbxContent>
                        <w:p w:rsidR="00466BDA" w:rsidRPr="00C81560" w:rsidRDefault="00466BDA" w:rsidP="006179E6">
                          <w:pPr>
                            <w:spacing w:before="0" w:beforeAutospacing="0" w:after="0" w:afterAutospacing="0" w:line="240" w:lineRule="auto"/>
                            <w:jc w:val="center"/>
                            <w:rPr>
                              <w:b/>
                              <w:sz w:val="16"/>
                              <w:szCs w:val="16"/>
                            </w:rPr>
                          </w:pPr>
                          <w:r w:rsidRPr="00C81560">
                            <w:rPr>
                              <w:b/>
                              <w:i/>
                              <w:sz w:val="16"/>
                              <w:szCs w:val="16"/>
                            </w:rPr>
                            <w:t>Not</w:t>
                          </w:r>
                          <w:r w:rsidRPr="00C81560">
                            <w:rPr>
                              <w:b/>
                              <w:sz w:val="16"/>
                              <w:szCs w:val="16"/>
                            </w:rPr>
                            <w:t xml:space="preserve">I+ </w:t>
                          </w:r>
                          <w:r w:rsidRPr="00C81560">
                            <w:rPr>
                              <w:b/>
                              <w:i/>
                              <w:sz w:val="16"/>
                              <w:szCs w:val="16"/>
                            </w:rPr>
                            <w:t>Eco</w:t>
                          </w:r>
                          <w:r w:rsidRPr="00C81560">
                            <w:rPr>
                              <w:b/>
                              <w:sz w:val="16"/>
                              <w:szCs w:val="16"/>
                            </w:rPr>
                            <w:t>RI</w:t>
                          </w:r>
                        </w:p>
                      </w:txbxContent>
                    </v:textbox>
                  </v:shape>
                  <v:shape id="Picture 102" o:spid="_x0000_s1165" type="#_x0000_t75" alt="gelxl8-489" style="position:absolute;left:2156;top:8706;width:2797;height:288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9wajFAAAA3QAAAA8AAABkcnMvZG93bnJldi54bWxET0trwkAQvgv9D8sUetONUvtIXUVEUQ8e&#10;TFva45Adk9DsbNjdaPTXu0LB23x8z5nMOlOLIzlfWVYwHCQgiHOrKy4UfH2u+m8gfEDWWFsmBWfy&#10;MJs+9CaYanviPR2zUIgYwj5FBWUITSqlz0sy6Ae2IY7cwTqDIUJXSO3wFMNNLUdJ8iINVhwbSmxo&#10;UVL+l7VGwffu5/I71K+u2tXL/bp7bhfbQ6vU02M3/wARqAt38b97o+P80fsYbt/EE+T0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cGoxQAAAN0AAAAPAAAAAAAAAAAAAAAA&#10;AJ8CAABkcnMvZG93bnJldi54bWxQSwUGAAAAAAQABAD3AAAAkQMAAAAA&#10;">
                    <v:imagedata r:id="rId42" o:title="gelxl8-489" grayscale="t"/>
                  </v:shape>
                  <v:shape id="Text Box 103" o:spid="_x0000_s1166" type="#_x0000_t202" style="position:absolute;left:3273;top:8301;width:720;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P7cEA&#10;AADdAAAADwAAAGRycy9kb3ducmV2LnhtbERPy6rCMBDdC/5DGMGNXNMrWq/VKFdBcevjA8ZmbIvN&#10;pDTR1r83guBuDuc5i1VrSvGg2hWWFfwOIxDEqdUFZwrOp+3PHwjnkTWWlknBkxyslt3OAhNtGz7Q&#10;4+gzEULYJagg975KpHRpTgbd0FbEgbva2qAPsM6krrEJ4aaUoyiKpcGCQ0OOFW1ySm/Hu1Fw3TeD&#10;yay57Px5ehjHayymF/tUqt9r/+cgPLX+K/649zrMH81ieH8TTp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gj+3BAAAA3QAAAA8AAAAAAAAAAAAAAAAAmAIAAGRycy9kb3du&#10;cmV2LnhtbFBLBQYAAAAABAAEAPUAAACGAwAAAAA=&#10;" stroked="f">
                    <v:textbox>
                      <w:txbxContent>
                        <w:p w:rsidR="00466BDA" w:rsidRPr="00C81560" w:rsidRDefault="00466BDA" w:rsidP="006179E6">
                          <w:pPr>
                            <w:spacing w:before="0" w:beforeAutospacing="0" w:after="0" w:afterAutospacing="0" w:line="240" w:lineRule="auto"/>
                            <w:rPr>
                              <w:b/>
                              <w:sz w:val="16"/>
                              <w:szCs w:val="16"/>
                            </w:rPr>
                          </w:pPr>
                          <w:r>
                            <w:rPr>
                              <w:b/>
                              <w:i/>
                              <w:sz w:val="16"/>
                              <w:szCs w:val="16"/>
                            </w:rPr>
                            <w:t>Blp</w:t>
                          </w:r>
                          <w:r w:rsidRPr="00C81560">
                            <w:rPr>
                              <w:b/>
                              <w:sz w:val="16"/>
                              <w:szCs w:val="16"/>
                            </w:rPr>
                            <w:t>I</w:t>
                          </w:r>
                        </w:p>
                      </w:txbxContent>
                    </v:textbox>
                  </v:shape>
                </v:group>
              </v:group>
            </v:group>
            <v:group id="Group 104" o:spid="_x0000_s1167" style="position:absolute;left:6124;top:8795;width:4077;height:2693" coordorigin="6319,8795" coordsize="4077,26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b0KccQAAADdAAAA&#10;DwAAAAAAAAAAAAAAAACqAgAAZHJzL2Rvd25yZXYueG1sUEsFBgAAAAAEAAQA+gAAAJsDAAAAAA==&#10;">
              <v:shape id="Text Box 105" o:spid="_x0000_s1168" type="#_x0000_t202" style="position:absolute;left:6319;top:8795;width:546;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O+BMQA&#10;AADdAAAADwAAAGRycy9kb3ducmV2LnhtbESPzW7CQAyE75V4h5WRuFRlAyp/gQUVpCKuUB7AZE0S&#10;kfVG2S0Jb48PSNxszXjm82rTuUrdqQmlZwOjYQKKOPO25NzA+e/3aw4qRGSLlWcy8KAAm3XvY4Wp&#10;9S0f6X6KuZIQDikaKGKsU61DVpDDMPQ1sWhX3ziMsja5tg22Eu4qPU6SqXZYsjQUWNOuoOx2+ncG&#10;rof2c7JoL/t4nh2/p1ssZxf/MGbQ736WoCJ18W1+XR+s4I8XgivfyAh6/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zvgTEAAAA3QAAAA8AAAAAAAAAAAAAAAAAmAIAAGRycy9k&#10;b3ducmV2LnhtbFBLBQYAAAAABAAEAPUAAACJAwAAAAA=&#10;" stroked="f">
                <v:textbox>
                  <w:txbxContent>
                    <w:p w:rsidR="00466BDA" w:rsidRPr="00167AF0" w:rsidRDefault="00466BDA" w:rsidP="006179E6">
                      <w:pPr>
                        <w:jc w:val="center"/>
                        <w:rPr>
                          <w:b/>
                          <w:sz w:val="28"/>
                          <w:szCs w:val="28"/>
                        </w:rPr>
                      </w:pPr>
                      <w:r>
                        <w:rPr>
                          <w:b/>
                          <w:sz w:val="28"/>
                          <w:szCs w:val="28"/>
                        </w:rPr>
                        <w:t>C</w:t>
                      </w:r>
                    </w:p>
                  </w:txbxContent>
                </v:textbox>
              </v:shape>
              <v:shape id="Text Box 106" o:spid="_x0000_s1169" type="#_x0000_t202" style="position:absolute;left:6462;top:9328;width:3934;height:21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bn8MA&#10;AADdAAAADwAAAGRycy9kb3ducmV2LnhtbERPS2rDMBDdF3oHMYVuSi3XpEntRDFNoSVbOznAxBp/&#10;iDUylhI7t68Che7m8b6zyWfTiyuNrrOs4C2KQRBXVnfcKDgevl8/QDiPrLG3TApu5CDfPj5sMNN2&#10;4oKupW9ECGGXoYLW+yGT0lUtGXSRHYgDV9vRoA9wbKQecQrhppdJHC+lwY5DQ4sDfbVUncuLUVDv&#10;p5f3dDr9+OOqWCx32K1O9qbU89P8uQbhafb/4j/3Xof5SZrC/Ztwgt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8bn8MAAADdAAAADwAAAAAAAAAAAAAAAACYAgAAZHJzL2Rv&#10;d25yZXYueG1sUEsFBgAAAAAEAAQA9QAAAIgDAAAAAA==&#10;" stroked="f">
                <v:textbox>
                  <w:txbxContent>
                    <w:tbl>
                      <w:tblPr>
                        <w:tblW w:w="3794" w:type="dxa"/>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500"/>
                        <w:gridCol w:w="2294"/>
                      </w:tblGrid>
                      <w:tr w:rsidR="00466BDA" w:rsidRPr="008F1765" w:rsidTr="006179E6">
                        <w:trPr>
                          <w:trHeight w:val="566"/>
                        </w:trPr>
                        <w:tc>
                          <w:tcPr>
                            <w:tcW w:w="1500" w:type="dxa"/>
                            <w:tcBorders>
                              <w:bottom w:val="single" w:sz="4" w:space="0" w:color="003300"/>
                            </w:tcBorders>
                            <w:shd w:val="clear" w:color="auto" w:fill="auto"/>
                            <w:vAlign w:val="center"/>
                          </w:tcPr>
                          <w:p w:rsidR="00466BDA" w:rsidRPr="008F1765" w:rsidRDefault="00466BDA" w:rsidP="006179E6">
                            <w:pPr>
                              <w:spacing w:before="120" w:after="120" w:line="360" w:lineRule="auto"/>
                              <w:jc w:val="center"/>
                              <w:rPr>
                                <w:b/>
                                <w:color w:val="FF0000"/>
                                <w:sz w:val="21"/>
                                <w:szCs w:val="21"/>
                              </w:rPr>
                            </w:pPr>
                            <w:r w:rsidRPr="008F1765">
                              <w:rPr>
                                <w:b/>
                                <w:color w:val="FF0000"/>
                                <w:sz w:val="21"/>
                                <w:szCs w:val="21"/>
                              </w:rPr>
                              <w:t>Enzymes</w:t>
                            </w:r>
                          </w:p>
                        </w:tc>
                        <w:tc>
                          <w:tcPr>
                            <w:tcW w:w="2294" w:type="dxa"/>
                            <w:shd w:val="clear" w:color="auto" w:fill="auto"/>
                            <w:vAlign w:val="center"/>
                          </w:tcPr>
                          <w:p w:rsidR="00466BDA" w:rsidRPr="008F1765" w:rsidRDefault="00466BDA" w:rsidP="006179E6">
                            <w:pPr>
                              <w:spacing w:before="120" w:after="120"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629"/>
                        </w:trPr>
                        <w:tc>
                          <w:tcPr>
                            <w:tcW w:w="1500"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Not</w:t>
                            </w:r>
                            <w:r w:rsidRPr="008F1765">
                              <w:rPr>
                                <w:b/>
                                <w:color w:val="000080"/>
                                <w:sz w:val="21"/>
                                <w:szCs w:val="21"/>
                              </w:rPr>
                              <w:t>I+</w:t>
                            </w:r>
                            <w:r w:rsidRPr="008F1765">
                              <w:rPr>
                                <w:b/>
                                <w:i/>
                                <w:color w:val="000080"/>
                                <w:sz w:val="21"/>
                                <w:szCs w:val="21"/>
                              </w:rPr>
                              <w:t>Eco</w:t>
                            </w:r>
                            <w:r w:rsidRPr="008F1765">
                              <w:rPr>
                                <w:b/>
                                <w:color w:val="000080"/>
                                <w:sz w:val="21"/>
                                <w:szCs w:val="21"/>
                              </w:rPr>
                              <w:t>RI</w:t>
                            </w:r>
                          </w:p>
                        </w:tc>
                        <w:tc>
                          <w:tcPr>
                            <w:tcW w:w="2294"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4100, 1434</w:t>
                            </w:r>
                          </w:p>
                        </w:tc>
                      </w:tr>
                      <w:tr w:rsidR="00466BDA" w:rsidRPr="008F1765" w:rsidTr="006179E6">
                        <w:trPr>
                          <w:trHeight w:val="629"/>
                        </w:trPr>
                        <w:tc>
                          <w:tcPr>
                            <w:tcW w:w="1500"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Blp</w:t>
                            </w:r>
                            <w:r w:rsidRPr="008F1765">
                              <w:rPr>
                                <w:b/>
                                <w:color w:val="000080"/>
                                <w:sz w:val="21"/>
                                <w:szCs w:val="21"/>
                              </w:rPr>
                              <w:t>I</w:t>
                            </w:r>
                          </w:p>
                        </w:tc>
                        <w:tc>
                          <w:tcPr>
                            <w:tcW w:w="2294"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5534</w:t>
                            </w:r>
                          </w:p>
                        </w:tc>
                      </w:tr>
                    </w:tbl>
                    <w:p w:rsidR="00466BDA" w:rsidRPr="00C81560" w:rsidRDefault="00466BDA" w:rsidP="006179E6">
                      <w:pPr>
                        <w:rPr>
                          <w:b/>
                          <w:sz w:val="21"/>
                          <w:szCs w:val="21"/>
                        </w:rPr>
                      </w:pPr>
                    </w:p>
                  </w:txbxContent>
                </v:textbox>
              </v:shape>
            </v:group>
          </v:group>
        </w:pic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A81F89" w:rsidRDefault="006179E6" w:rsidP="006179E6">
      <w:pPr>
        <w:spacing w:line="360" w:lineRule="auto"/>
        <w:rPr>
          <w:b/>
          <w:sz w:val="17"/>
          <w:szCs w:val="21"/>
        </w:rPr>
      </w:pPr>
      <w:bookmarkStart w:id="802" w:name="_Toc337501706"/>
      <w:bookmarkStart w:id="803" w:name="_Toc341039154"/>
    </w:p>
    <w:p w:rsidR="006179E6" w:rsidRPr="003D306D" w:rsidRDefault="006179E6" w:rsidP="006179E6">
      <w:pPr>
        <w:spacing w:line="360" w:lineRule="auto"/>
        <w:rPr>
          <w:sz w:val="21"/>
          <w:szCs w:val="21"/>
        </w:rPr>
      </w:pPr>
      <w:bookmarkStart w:id="804" w:name="_Toc356079755"/>
      <w:r w:rsidRPr="009D7C3A">
        <w:rPr>
          <w:b/>
          <w:sz w:val="20"/>
          <w:szCs w:val="20"/>
        </w:rPr>
        <w:t>Figure 3.</w:t>
      </w:r>
      <w:r w:rsidR="00122438" w:rsidRPr="009D7C3A">
        <w:rPr>
          <w:b/>
          <w:sz w:val="20"/>
          <w:szCs w:val="20"/>
        </w:rPr>
        <w:fldChar w:fldCharType="begin"/>
      </w:r>
      <w:r w:rsidRPr="009D7C3A">
        <w:rPr>
          <w:b/>
          <w:sz w:val="20"/>
          <w:szCs w:val="20"/>
        </w:rPr>
        <w:instrText xml:space="preserve"> SEQ Figure_3. \* ARABIC </w:instrText>
      </w:r>
      <w:r w:rsidR="00122438" w:rsidRPr="009D7C3A">
        <w:rPr>
          <w:b/>
          <w:sz w:val="20"/>
          <w:szCs w:val="20"/>
        </w:rPr>
        <w:fldChar w:fldCharType="separate"/>
      </w:r>
      <w:r w:rsidRPr="009D7C3A">
        <w:rPr>
          <w:b/>
          <w:noProof/>
          <w:sz w:val="20"/>
          <w:szCs w:val="20"/>
        </w:rPr>
        <w:t>5</w:t>
      </w:r>
      <w:r w:rsidR="00122438" w:rsidRPr="009D7C3A">
        <w:rPr>
          <w:b/>
          <w:sz w:val="20"/>
          <w:szCs w:val="20"/>
        </w:rPr>
        <w:fldChar w:fldCharType="end"/>
      </w:r>
      <w:r w:rsidRPr="009D7C3A">
        <w:rPr>
          <w:b/>
          <w:sz w:val="20"/>
          <w:szCs w:val="20"/>
        </w:rPr>
        <w:t xml:space="preserve">: </w:t>
      </w:r>
      <w:r w:rsidRPr="009D7C3A">
        <w:rPr>
          <w:rStyle w:val="Heading2NgocChar5"/>
          <w:sz w:val="20"/>
          <w:szCs w:val="20"/>
        </w:rPr>
        <w:t>Verifying pExpress1-</w:t>
      </w:r>
      <w:r w:rsidRPr="009D7C3A">
        <w:rPr>
          <w:rStyle w:val="Heading2NgocChar5"/>
          <w:i/>
          <w:sz w:val="20"/>
          <w:szCs w:val="20"/>
        </w:rPr>
        <w:t>rIgf-1</w:t>
      </w:r>
      <w:r w:rsidRPr="009D7C3A">
        <w:rPr>
          <w:rStyle w:val="Style2Char2"/>
          <w:rFonts w:ascii="Century Gothic" w:hAnsi="Century Gothic"/>
          <w:sz w:val="20"/>
          <w:szCs w:val="20"/>
        </w:rPr>
        <w:t>.</w:t>
      </w:r>
      <w:r w:rsidRPr="009D7C3A">
        <w:rPr>
          <w:sz w:val="20"/>
          <w:szCs w:val="20"/>
        </w:rPr>
        <w:t xml:space="preserve"> </w:t>
      </w:r>
      <w:r w:rsidRPr="009D7C3A">
        <w:rPr>
          <w:rStyle w:val="Strong"/>
          <w:sz w:val="20"/>
          <w:szCs w:val="20"/>
        </w:rPr>
        <w:t>(A) Plasmid map with restriction sites of relevant enzymes. (B) Agarose gel electrophoresis of digested and control undigested (UD) plasmids. Size standard is 1kb DNA ladder. (C) Expected sizes of digestion fragments</w:t>
      </w:r>
      <w:r w:rsidRPr="00EF4182">
        <w:rPr>
          <w:rStyle w:val="Strong"/>
        </w:rPr>
        <w:t>.</w:t>
      </w:r>
      <w:bookmarkEnd w:id="802"/>
      <w:bookmarkEnd w:id="803"/>
      <w:bookmarkEnd w:id="804"/>
      <w:r w:rsidRPr="003D306D">
        <w:rPr>
          <w:sz w:val="21"/>
          <w:szCs w:val="21"/>
        </w:rPr>
        <w:t xml:space="preserve">   </w:t>
      </w:r>
    </w:p>
    <w:p w:rsidR="006179E6" w:rsidRPr="003D306D" w:rsidRDefault="006179E6" w:rsidP="006179E6">
      <w:pPr>
        <w:pStyle w:val="Caption"/>
        <w:spacing w:before="100" w:beforeAutospacing="1" w:after="100" w:afterAutospacing="1" w:line="480" w:lineRule="auto"/>
        <w:rPr>
          <w:rFonts w:cs="Arial"/>
          <w:sz w:val="23"/>
          <w:szCs w:val="23"/>
        </w:rPr>
      </w:pPr>
    </w:p>
    <w:p w:rsidR="006179E6" w:rsidRPr="003D306D" w:rsidRDefault="006179E6" w:rsidP="006179E6">
      <w:pPr>
        <w:rPr>
          <w:rFonts w:cs="Arial"/>
          <w:szCs w:val="23"/>
        </w:rPr>
      </w:pPr>
    </w:p>
    <w:p w:rsidR="006179E6" w:rsidRPr="003D306D" w:rsidRDefault="00DB0C88" w:rsidP="006179E6">
      <w:pPr>
        <w:rPr>
          <w:rFonts w:cs="Arial"/>
          <w:szCs w:val="23"/>
        </w:rPr>
      </w:pPr>
      <w:bookmarkStart w:id="805" w:name="_Toc266813812"/>
      <w:r>
        <w:rPr>
          <w:rFonts w:cs="Arial"/>
          <w:noProof/>
          <w:szCs w:val="23"/>
          <w:lang w:eastAsia="en-GB"/>
        </w:rPr>
        <w:lastRenderedPageBreak/>
        <w:pict>
          <v:group id="Group 432" o:spid="_x0000_s1170" style="position:absolute;left:0;text-align:left;margin-left:62.2pt;margin-top:207.45pt;width:283.85pt;height:213.5pt;z-index:251681792" coordorigin="3512,5510" coordsize="5677,4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">
            <v:shape id="Picture 433" o:spid="_x0000_s1171" type="#_x0000_t75" style="position:absolute;left:3846;top:5546;width:5343;height:42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gIJDEAAAA3QAAAA8AAABkcnMvZG93bnJldi54bWxET01rAjEQvRf8D2GE3mrWLbS6GqWUtniw&#10;gqsHj8Nm3A1uJssmq+m/bwoFb/N4n7NcR9uKK/XeOFYwnWQgiCunDdcKjofPpxkIH5A1to5JwQ95&#10;WK9GD0sstLvxnq5lqEUKYV+ggiaErpDSVw1Z9BPXESfu7HqLIcG+lrrHWwq3rcyz7EVaNJwaGuzo&#10;vaHqUg5WwcfWvJ7ifPf1PC93edxuhu/SDEo9juPbAkSgGO7if/dGp/n5LIe/b9IJcvU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ugIJDEAAAA3QAAAA8AAAAAAAAAAAAAAAAA&#10;nwIAAGRycy9kb3ducmV2LnhtbFBLBQYAAAAABAAEAPcAAACQAwAAAAA=&#10;">
              <v:imagedata r:id="rId43" o:title=""/>
            </v:shape>
            <v:shape id="Text Box 434" o:spid="_x0000_s1172" type="#_x0000_t202" style="position:absolute;left:3512;top:5510;width:636;height:5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66qMIA&#10;AADdAAAADwAAAGRycy9kb3ducmV2LnhtbERP24rCMBB9X/Afwgi+LJrqrtbtGkUXXHz18gHTZmyL&#10;zaQ00da/N4Lg2xzOdRarzlTiRo0rLSsYjyIQxJnVJecKTsftcA7CeWSNlWVScCcHq2XvY4GJti3v&#10;6XbwuQgh7BJUUHhfJ1K6rCCDbmRr4sCdbWPQB9jkUjfYhnBTyUkUzaTBkkNDgTX9FZRdDlej4Lxr&#10;P6c/bfrvT/H+e7bBMk7tXalBv1v/gvDU+bf45d7pMH8y/4LnN+EE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TrqowgAAAN0AAAAPAAAAAAAAAAAAAAAAAJgCAABkcnMvZG93&#10;bnJldi54bWxQSwUGAAAAAAQABAD1AAAAhwMAAAAA&#10;" stroked="f">
              <v:textbox>
                <w:txbxContent>
                  <w:p w:rsidR="00466BDA" w:rsidRPr="004A3655" w:rsidRDefault="00466BDA" w:rsidP="006179E6">
                    <w:pPr>
                      <w:jc w:val="center"/>
                      <w:rPr>
                        <w:b/>
                        <w:sz w:val="28"/>
                        <w:szCs w:val="28"/>
                      </w:rPr>
                    </w:pPr>
                    <w:r>
                      <w:rPr>
                        <w:b/>
                        <w:sz w:val="28"/>
                        <w:szCs w:val="28"/>
                      </w:rPr>
                      <w:t>A</w:t>
                    </w:r>
                  </w:p>
                </w:txbxContent>
              </v:textbox>
            </v:shape>
          </v:group>
        </w:pict>
      </w:r>
      <w:r w:rsidR="006179E6" w:rsidRPr="003D306D">
        <w:rPr>
          <w:rFonts w:cs="Arial"/>
          <w:szCs w:val="23"/>
        </w:rPr>
        <w:t>pRRLsc-CMVp-</w:t>
      </w:r>
      <w:r w:rsidR="006179E6" w:rsidRPr="006422A5">
        <w:rPr>
          <w:rFonts w:cs="Arial"/>
          <w:i/>
          <w:szCs w:val="23"/>
        </w:rPr>
        <w:t>rGdnf</w:t>
      </w:r>
      <w:r w:rsidR="006179E6" w:rsidRPr="000977CF">
        <w:rPr>
          <w:rFonts w:cs="Arial"/>
          <w:szCs w:val="23"/>
        </w:rPr>
        <w:t>-IRES-</w:t>
      </w:r>
      <w:r w:rsidR="006179E6" w:rsidRPr="00677D0D">
        <w:rPr>
          <w:rFonts w:cs="Arial"/>
          <w:i/>
          <w:szCs w:val="23"/>
        </w:rPr>
        <w:t>eGFP</w:t>
      </w:r>
      <w:r w:rsidR="006179E6" w:rsidRPr="003D306D">
        <w:rPr>
          <w:rFonts w:cs="Arial"/>
          <w:szCs w:val="23"/>
        </w:rPr>
        <w:t>-W</w:t>
      </w:r>
      <w:r w:rsidR="006179E6" w:rsidRPr="003D306D">
        <w:rPr>
          <w:rFonts w:cs="Arial"/>
          <w:b/>
          <w:szCs w:val="23"/>
        </w:rPr>
        <w:t xml:space="preserve"> </w:t>
      </w:r>
      <w:r w:rsidR="006179E6" w:rsidRPr="00F86E9E">
        <w:rPr>
          <w:rFonts w:cs="Arial"/>
          <w:szCs w:val="23"/>
        </w:rPr>
        <w:t xml:space="preserve">(produced by </w:t>
      </w:r>
      <w:r w:rsidR="006179E6">
        <w:rPr>
          <w:rFonts w:cs="Arial"/>
          <w:szCs w:val="23"/>
        </w:rPr>
        <w:t xml:space="preserve">Dr </w:t>
      </w:r>
      <w:r w:rsidR="006179E6" w:rsidRPr="00F86E9E">
        <w:rPr>
          <w:rFonts w:cs="Arial"/>
          <w:szCs w:val="23"/>
        </w:rPr>
        <w:t>Sherif Ahmed in Dr Yáñez’</w:t>
      </w:r>
      <w:r w:rsidR="006179E6">
        <w:rPr>
          <w:rFonts w:cs="Arial"/>
          <w:szCs w:val="23"/>
        </w:rPr>
        <w:t>s</w:t>
      </w:r>
      <w:r w:rsidR="006179E6" w:rsidRPr="00F86E9E">
        <w:rPr>
          <w:rFonts w:cs="Arial"/>
          <w:szCs w:val="23"/>
        </w:rPr>
        <w:t xml:space="preserve"> laboratory)</w:t>
      </w:r>
      <w:r w:rsidR="006179E6">
        <w:rPr>
          <w:rFonts w:cs="Arial"/>
          <w:szCs w:val="23"/>
        </w:rPr>
        <w:t xml:space="preserve"> </w:t>
      </w:r>
      <w:r w:rsidR="006179E6" w:rsidRPr="003D306D">
        <w:rPr>
          <w:rFonts w:cs="Arial"/>
          <w:szCs w:val="23"/>
        </w:rPr>
        <w:t xml:space="preserve">was checked </w:t>
      </w:r>
      <w:r w:rsidR="006179E6">
        <w:rPr>
          <w:rFonts w:cs="Arial"/>
          <w:szCs w:val="23"/>
        </w:rPr>
        <w:t xml:space="preserve">by digestion </w:t>
      </w:r>
      <w:r w:rsidR="006179E6" w:rsidRPr="003D306D">
        <w:rPr>
          <w:rFonts w:cs="Arial"/>
          <w:szCs w:val="23"/>
        </w:rPr>
        <w:t xml:space="preserve">with </w:t>
      </w:r>
      <w:r w:rsidR="006179E6" w:rsidRPr="003D306D">
        <w:rPr>
          <w:rFonts w:cs="Arial"/>
          <w:i/>
          <w:szCs w:val="23"/>
        </w:rPr>
        <w:t>Sna</w:t>
      </w:r>
      <w:r w:rsidR="006179E6" w:rsidRPr="003D306D">
        <w:rPr>
          <w:rFonts w:cs="Arial"/>
          <w:szCs w:val="23"/>
        </w:rPr>
        <w:t xml:space="preserve">BI, </w:t>
      </w:r>
      <w:r w:rsidR="006179E6" w:rsidRPr="003D306D">
        <w:rPr>
          <w:rFonts w:cs="Arial"/>
          <w:i/>
          <w:szCs w:val="23"/>
        </w:rPr>
        <w:t>Pst</w:t>
      </w:r>
      <w:r w:rsidR="006179E6" w:rsidRPr="003D306D">
        <w:rPr>
          <w:rFonts w:cs="Arial"/>
          <w:szCs w:val="23"/>
        </w:rPr>
        <w:t xml:space="preserve">I, </w:t>
      </w:r>
      <w:r w:rsidR="006179E6" w:rsidRPr="003D306D">
        <w:rPr>
          <w:rFonts w:cs="Arial"/>
          <w:i/>
          <w:szCs w:val="23"/>
        </w:rPr>
        <w:t>Eco</w:t>
      </w:r>
      <w:r w:rsidR="006179E6" w:rsidRPr="003D306D">
        <w:rPr>
          <w:rFonts w:cs="Arial"/>
          <w:szCs w:val="23"/>
        </w:rPr>
        <w:t xml:space="preserve">RI, and </w:t>
      </w:r>
      <w:r w:rsidR="006179E6" w:rsidRPr="003D306D">
        <w:rPr>
          <w:rFonts w:cs="Arial"/>
          <w:i/>
          <w:szCs w:val="23"/>
        </w:rPr>
        <w:t>Nco</w:t>
      </w:r>
      <w:r w:rsidR="006179E6" w:rsidRPr="003D306D">
        <w:rPr>
          <w:rFonts w:cs="Arial"/>
          <w:szCs w:val="23"/>
        </w:rPr>
        <w:t xml:space="preserve">I. These enzymes have restriction sites within CMVp, </w:t>
      </w:r>
      <w:r w:rsidR="006179E6">
        <w:rPr>
          <w:rFonts w:cs="Arial"/>
          <w:i/>
          <w:szCs w:val="23"/>
        </w:rPr>
        <w:t>rGdnf</w:t>
      </w:r>
      <w:r w:rsidR="006179E6" w:rsidRPr="003D306D">
        <w:rPr>
          <w:rFonts w:cs="Arial"/>
          <w:szCs w:val="23"/>
        </w:rPr>
        <w:t xml:space="preserve">, IRES (internal ribosome entry site), </w:t>
      </w:r>
      <w:r w:rsidR="006179E6" w:rsidRPr="00677D0D">
        <w:rPr>
          <w:rFonts w:cs="Arial"/>
          <w:i/>
          <w:szCs w:val="23"/>
        </w:rPr>
        <w:t>eGFP</w:t>
      </w:r>
      <w:r w:rsidR="006179E6" w:rsidRPr="003D306D">
        <w:rPr>
          <w:rFonts w:cs="Arial"/>
          <w:szCs w:val="23"/>
        </w:rPr>
        <w:t>, and WPRE (</w:t>
      </w:r>
      <w:r w:rsidR="006179E6" w:rsidRPr="003D306D">
        <w:rPr>
          <w:rFonts w:cs="Arial"/>
          <w:b/>
          <w:szCs w:val="23"/>
        </w:rPr>
        <w:t>Figure 3.6 A</w:t>
      </w:r>
      <w:r w:rsidR="006179E6" w:rsidRPr="003D306D">
        <w:rPr>
          <w:rFonts w:cs="Arial"/>
          <w:szCs w:val="23"/>
        </w:rPr>
        <w:t>). Digest</w:t>
      </w:r>
      <w:r w:rsidR="006179E6">
        <w:rPr>
          <w:rFonts w:cs="Arial"/>
          <w:szCs w:val="23"/>
        </w:rPr>
        <w:t>ion by these enzymes showed</w:t>
      </w:r>
      <w:r w:rsidR="006179E6" w:rsidRPr="003D306D">
        <w:rPr>
          <w:rFonts w:cs="Arial"/>
          <w:szCs w:val="23"/>
        </w:rPr>
        <w:t xml:space="preserve"> 1, 2, 3, and 4 DNA bands respectively on agarose gel electrophoresis (</w:t>
      </w:r>
      <w:r w:rsidR="006179E6" w:rsidRPr="003D306D">
        <w:rPr>
          <w:rFonts w:cs="Arial"/>
          <w:b/>
          <w:szCs w:val="23"/>
        </w:rPr>
        <w:t>Figure 3.6 B</w:t>
      </w:r>
      <w:r w:rsidR="006179E6">
        <w:rPr>
          <w:rFonts w:cs="Arial"/>
          <w:szCs w:val="23"/>
        </w:rPr>
        <w:t>). These</w:t>
      </w:r>
      <w:r w:rsidR="006179E6" w:rsidRPr="003D306D">
        <w:rPr>
          <w:rFonts w:cs="Arial"/>
          <w:szCs w:val="23"/>
        </w:rPr>
        <w:t xml:space="preserve"> expected </w:t>
      </w:r>
      <w:r w:rsidR="006179E6">
        <w:rPr>
          <w:rFonts w:cs="Arial"/>
          <w:szCs w:val="23"/>
        </w:rPr>
        <w:t>digestion pattern</w:t>
      </w:r>
      <w:r w:rsidR="006179E6" w:rsidRPr="003D306D">
        <w:rPr>
          <w:rFonts w:cs="Arial"/>
          <w:szCs w:val="23"/>
        </w:rPr>
        <w:t>s (</w:t>
      </w:r>
      <w:r w:rsidR="006179E6" w:rsidRPr="003D306D">
        <w:rPr>
          <w:rFonts w:cs="Arial"/>
          <w:b/>
          <w:szCs w:val="23"/>
        </w:rPr>
        <w:t>Figure 3.6 C</w:t>
      </w:r>
      <w:r w:rsidR="006179E6">
        <w:rPr>
          <w:rFonts w:cs="Arial"/>
          <w:szCs w:val="23"/>
        </w:rPr>
        <w:t>) confirmed</w:t>
      </w:r>
      <w:r w:rsidR="006179E6" w:rsidRPr="003D306D">
        <w:rPr>
          <w:rFonts w:cs="Arial"/>
          <w:szCs w:val="23"/>
        </w:rPr>
        <w:t xml:space="preserve"> the presence of those above regions</w:t>
      </w:r>
      <w:r w:rsidR="006179E6">
        <w:rPr>
          <w:rFonts w:cs="Arial"/>
          <w:szCs w:val="23"/>
        </w:rPr>
        <w:t xml:space="preserve"> and the size of the plasmid</w:t>
      </w:r>
      <w:r w:rsidR="006179E6" w:rsidRPr="003D306D">
        <w:rPr>
          <w:rFonts w:cs="Arial"/>
          <w:szCs w:val="23"/>
        </w:rPr>
        <w:t>.</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DB0C88" w:rsidP="006179E6">
      <w:pPr>
        <w:rPr>
          <w:rFonts w:cs="Arial"/>
          <w:szCs w:val="23"/>
        </w:rPr>
      </w:pPr>
      <w:r>
        <w:rPr>
          <w:rFonts w:cs="Arial"/>
          <w:noProof/>
          <w:szCs w:val="23"/>
          <w:lang w:eastAsia="en-GB"/>
        </w:rPr>
        <w:pict>
          <v:group id="Group 420" o:spid="_x0000_s1173" style="position:absolute;left:0;text-align:left;margin-left:-14.7pt;margin-top:34.5pt;width:219.2pt;height:188.2pt;z-index:251680768" coordorigin="2055,9888" coordsize="4384,37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">
            <v:shape id="Text Box 421" o:spid="_x0000_s1174" type="#_x0000_t202" style="position:absolute;left:2078;top:9888;width:636;height:5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lU+MUA&#10;AADdAAAADwAAAGRycy9kb3ducmV2LnhtbESPzW7CQAyE70i8w8qVekFkA2oJTVkQrdSKKz8PYLLO&#10;j5r1RtmFhLevD5V6szXjmc+b3ehadac+NJ4NLJIUFHHhbcOVgcv5a74GFSKyxdYzGXhQgN12Otlg&#10;bv3AR7qfYqUkhEOOBuoYu1zrUNTkMCS+Ixat9L3DKGtfadvjIOGu1cs0XWmHDUtDjR191lT8nG7O&#10;QHkYZq9vw/U7XrLjy+oDm+zqH8Y8P437d1CRxvhv/rs+WMFfZsIv38gIe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SVT4xQAAAN0AAAAPAAAAAAAAAAAAAAAAAJgCAABkcnMv&#10;ZG93bnJldi54bWxQSwUGAAAAAAQABAD1AAAAigMAAAAA&#10;" stroked="f">
              <v:textbox>
                <w:txbxContent>
                  <w:p w:rsidR="00466BDA" w:rsidRPr="004A3655" w:rsidRDefault="00466BDA" w:rsidP="006179E6">
                    <w:pPr>
                      <w:jc w:val="center"/>
                      <w:rPr>
                        <w:b/>
                        <w:sz w:val="28"/>
                        <w:szCs w:val="28"/>
                      </w:rPr>
                    </w:pPr>
                    <w:r>
                      <w:rPr>
                        <w:b/>
                        <w:sz w:val="28"/>
                        <w:szCs w:val="28"/>
                      </w:rPr>
                      <w:t>B</w:t>
                    </w:r>
                  </w:p>
                </w:txbxContent>
              </v:textbox>
            </v:shape>
            <v:group id="Group 422" o:spid="_x0000_s1175" style="position:absolute;left:2055;top:10140;width:4384;height:3512" coordorigin="1845,8172" coordsize="4384,3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RTRZMUAAADdAAAADwAAAGRycy9kb3ducmV2LnhtbERPS2vCQBC+F/wPywi9&#10;1U0irSV1FREtPUjBRCi9DdkxCWZnQ3bN4993C4Xe5uN7zno7mkb01LnasoJ4EYEgLqyuuVRwyY9P&#10;ryCcR9bYWCYFEznYbmYPa0y1HfhMfeZLEULYpaig8r5NpXRFRQbdwrbEgbvazqAPsCul7nAI4aaR&#10;SRS9SIM1h4YKW9pXVNyyu1HwPuCwW8aH/nS77qfv/Pnz6xSTUo/zcfcGwtPo/8V/7g8d5ierG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UU0WTFAAAA3QAA&#10;AA8AAAAAAAAAAAAAAAAAqgIAAGRycy9kb3ducmV2LnhtbFBLBQYAAAAABAAEAPoAAACcAwAAAAA=&#10;">
              <v:shape id="Text Box 423" o:spid="_x0000_s1176" type="#_x0000_t202" style="position:absolute;left:1845;top:8235;width:674;height:34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v//MUA&#10;AADdAAAADwAAAGRycy9kb3ducmV2LnhtbERPTWvCQBC9C/0PyxS86aY5aBtdpRULFhFs9OJtzE6z&#10;qdnZkN1q7K/vCgVv83ifM513thZnan3lWMHTMAFBXDhdcalgv3sfPIPwAVlj7ZgUXMnDfPbQm2Km&#10;3YU/6ZyHUsQQ9hkqMCE0mZS+MGTRD11DHLkv11oMEbal1C1eYritZZokI2mx4thgsKGFoeKU/1gF&#10;491yvfzQ6dvGVN/bxctxdfg9OaX6j93rBESgLtzF/+6VjvPTcQq3b+IJ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a//8xQAAAN0AAAAPAAAAAAAAAAAAAAAAAJgCAABkcnMv&#10;ZG93bnJldi54bWxQSwUGAAAAAAQABAD1AAAAigMAAAAA&#10;" filled="f" fillcolor="#ffd" stroked="f">
                <v:textbox>
                  <w:txbxContent>
                    <w:p w:rsidR="00466BDA" w:rsidRPr="004A3655" w:rsidRDefault="00466BDA" w:rsidP="006179E6">
                      <w:pPr>
                        <w:autoSpaceDE w:val="0"/>
                        <w:autoSpaceDN w:val="0"/>
                        <w:adjustRightInd w:val="0"/>
                        <w:spacing w:before="0" w:beforeAutospacing="0" w:after="0" w:afterAutospacing="0" w:line="240" w:lineRule="auto"/>
                        <w:jc w:val="center"/>
                        <w:rPr>
                          <w:b/>
                          <w:bCs/>
                          <w:color w:val="000000"/>
                          <w:sz w:val="14"/>
                          <w:szCs w:val="14"/>
                        </w:rPr>
                      </w:pPr>
                    </w:p>
                    <w:p w:rsidR="00466BDA" w:rsidRPr="004A365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4A3655">
                        <w:rPr>
                          <w:b/>
                          <w:color w:val="000000"/>
                          <w:sz w:val="14"/>
                          <w:szCs w:val="14"/>
                        </w:rPr>
                        <w:t>Kb</w:t>
                      </w: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4"/>
                          <w:szCs w:val="14"/>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10.0</w:t>
                      </w: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8.0</w:t>
                      </w:r>
                    </w:p>
                    <w:p w:rsidR="00466BDA" w:rsidRPr="000F6896" w:rsidRDefault="00466BDA" w:rsidP="006179E6">
                      <w:pPr>
                        <w:autoSpaceDE w:val="0"/>
                        <w:autoSpaceDN w:val="0"/>
                        <w:adjustRightInd w:val="0"/>
                        <w:spacing w:before="0" w:beforeAutospacing="0" w:after="0" w:afterAutospacing="0" w:line="240" w:lineRule="auto"/>
                        <w:jc w:val="center"/>
                        <w:rPr>
                          <w:rFonts w:cs="Arial"/>
                          <w:b/>
                          <w:color w:val="000000"/>
                          <w:sz w:val="8"/>
                          <w:szCs w:val="12"/>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5.0</w:t>
                      </w: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4.0</w:t>
                      </w:r>
                    </w:p>
                    <w:p w:rsidR="00466BDA" w:rsidRPr="000F6896" w:rsidRDefault="00466BDA" w:rsidP="006179E6">
                      <w:pPr>
                        <w:autoSpaceDE w:val="0"/>
                        <w:autoSpaceDN w:val="0"/>
                        <w:adjustRightInd w:val="0"/>
                        <w:spacing w:before="0" w:beforeAutospacing="0" w:after="0" w:afterAutospacing="0" w:line="240" w:lineRule="auto"/>
                        <w:jc w:val="center"/>
                        <w:rPr>
                          <w:rFonts w:cs="Arial"/>
                          <w:b/>
                          <w:color w:val="000000"/>
                          <w:sz w:val="6"/>
                          <w:szCs w:val="12"/>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3.0</w:t>
                      </w:r>
                    </w:p>
                    <w:p w:rsidR="00466BDA" w:rsidRPr="000F6896" w:rsidRDefault="00466BDA" w:rsidP="006179E6">
                      <w:pPr>
                        <w:autoSpaceDE w:val="0"/>
                        <w:autoSpaceDN w:val="0"/>
                        <w:adjustRightInd w:val="0"/>
                        <w:spacing w:before="0" w:beforeAutospacing="0" w:after="0" w:afterAutospacing="0" w:line="240" w:lineRule="auto"/>
                        <w:jc w:val="center"/>
                        <w:rPr>
                          <w:rFonts w:cs="Arial"/>
                          <w:b/>
                          <w:color w:val="000000"/>
                          <w:sz w:val="14"/>
                          <w:szCs w:val="12"/>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2.0</w:t>
                      </w: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1.0</w:t>
                      </w: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4"/>
                          <w:szCs w:val="14"/>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4"/>
                          <w:szCs w:val="14"/>
                        </w:rPr>
                      </w:pPr>
                    </w:p>
                    <w:p w:rsidR="00466BDA" w:rsidRPr="004A3655" w:rsidRDefault="00466BDA" w:rsidP="006179E6">
                      <w:pPr>
                        <w:autoSpaceDE w:val="0"/>
                        <w:autoSpaceDN w:val="0"/>
                        <w:adjustRightInd w:val="0"/>
                        <w:spacing w:before="0" w:beforeAutospacing="0" w:after="0" w:afterAutospacing="0" w:line="240" w:lineRule="auto"/>
                        <w:rPr>
                          <w:rFonts w:cs="Arial"/>
                          <w:b/>
                          <w:bCs/>
                          <w:color w:val="000000"/>
                          <w:sz w:val="14"/>
                          <w:szCs w:val="14"/>
                        </w:rPr>
                      </w:pPr>
                    </w:p>
                  </w:txbxContent>
                </v:textbox>
              </v:shape>
              <v:group id="Group 424" o:spid="_x0000_s1177" style="position:absolute;left:2474;top:8172;width:3755;height:3512" coordorigin="2474,8172" coordsize="3755,3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orqiMUAAADdAAAADwAAAGRycy9kb3ducmV2LnhtbERPS2vCQBC+F/wPyxR6&#10;q5sHtpK6BhFbPIhQFUpvQ3ZMQrKzIbtN4r/vFoTe5uN7ziqfTCsG6l1tWUE8j0AQF1bXXCq4nN+f&#10;lyCcR9bYWiYFN3KQr2cPK8y0HfmThpMvRQhhl6GCyvsuk9IVFRl0c9sRB+5qe4M+wL6UuscxhJtW&#10;JlH0Ig3WHBoq7GhbUdGcfoyCjxHHTRrvhkNz3d6+z4vj1yEmpZ4ep80bCE+T/xff3Xsd5ievK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qK6ojFAAAA3QAA&#10;AA8AAAAAAAAAAAAAAAAAqgIAAGRycy9kb3ducmV2LnhtbFBLBQYAAAAABAAEAPoAAACcAwAAAAA=&#10;">
                <v:shape id="Picture 425" o:spid="_x0000_s1178" type="#_x0000_t75" alt="429" style="position:absolute;left:2474;top:8593;width:3755;height:309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IqszDAAAA3QAAAA8AAABkcnMvZG93bnJldi54bWxET99rwjAQfh/sfwg38G2mlaHSGWXKBr4o&#10;rDphb0dza8qaS0myWv97Iwx8u4/v5y1Wg21FTz40jhXk4wwEceV0w7WC4+HjeQ4iRGSNrWNScKEA&#10;q+XjwwIL7c78SX0Za5FCOBSowMTYFVKGypDFMHYdceJ+nLcYE/S11B7PKdy2cpJlU2mx4dRgsKON&#10;oeq3/LMKeD24vD/p/Uy+747f3uRlc/pSavQ0vL2CiDTEu/jfvdVp/mT2Ardv0glye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kiqzMMAAADdAAAADwAAAAAAAAAAAAAAAACf&#10;AgAAZHJzL2Rvd25yZXYueG1sUEsFBgAAAAAEAAQA9wAAAI8DAAAAAA==&#10;">
                  <v:imagedata r:id="rId44" o:title="429" grayscale="t"/>
                </v:shape>
                <v:group id="Group 426" o:spid="_x0000_s1179" style="position:absolute;left:3049;top:8172;width:3165;height:390" coordorigin="3049,8172" coordsize="3165,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i/XZ8UAAADdAAAADwAAAGRycy9kb3ducmV2LnhtbERPTWvCQBC9F/wPyxS8&#10;NZsoaSXNKiJWPIRCVSi9DdkxCWZnQ3abxH/fLRR6m8f7nHwzmVYM1LvGsoIkikEQl1Y3XCm4nN+e&#10;ViCcR9bYWiYFd3KwWc8ecsy0HfmDhpOvRAhhl6GC2vsuk9KVNRl0ke2IA3e1vUEfYF9J3eMYwk0r&#10;F3H8LA02HBpq7GhXU3k7fRsFhxHH7TLZD8Xturt/ndP3zyIhpeaP0/YVhKfJ/4v/3Ecd5i9eUv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ov12fFAAAA3QAA&#10;AA8AAAAAAAAAAAAAAAAAqgIAAGRycy9kb3ducmV2LnhtbFBLBQYAAAAABAAEAPoAAACcAwAAAAA=&#10;">
                  <v:shape id="Text Box 427" o:spid="_x0000_s1180" type="#_x0000_t202" style="position:absolute;left:5599;top:8202;width:61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pF8MA&#10;AADdAAAADwAAAGRycy9kb3ducmV2LnhtbERPzWrCQBC+F3yHZYReSt0obdJGV7EFJVfTPMCYHZNg&#10;djZktyZ5e7cg9DYf3+9sdqNpxY1611hWsFxEIIhLqxuuFBQ/h9cPEM4ja2wtk4KJHOy2s6cNptoO&#10;fKJb7isRQtilqKD2vkuldGVNBt3CdsSBu9jeoA+wr6TucQjhppWrKIqlwYZDQ40dfddUXvNfo+CS&#10;DS/vn8P56Ivk9BZ/YZOc7aTU83zcr0F4Gv2/+OHOdJi/SmL4+yacIL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pF8MAAADdAAAADwAAAAAAAAAAAAAAAACYAgAAZHJzL2Rv&#10;d25yZXYueG1sUEsFBgAAAAAEAAQA9QAAAIgDAAAAAA==&#10;" stroked="f">
                    <v:textbox>
                      <w:txbxContent>
                        <w:p w:rsidR="00466BDA" w:rsidRPr="004A3655" w:rsidRDefault="00466BDA" w:rsidP="006179E6">
                          <w:pPr>
                            <w:rPr>
                              <w:b/>
                              <w:sz w:val="16"/>
                              <w:szCs w:val="16"/>
                            </w:rPr>
                          </w:pPr>
                          <w:r w:rsidRPr="004A3655">
                            <w:rPr>
                              <w:b/>
                              <w:sz w:val="16"/>
                              <w:szCs w:val="16"/>
                            </w:rPr>
                            <w:t>UD</w:t>
                          </w:r>
                        </w:p>
                      </w:txbxContent>
                    </v:textbox>
                  </v:shape>
                  <v:shape id="Text Box 428" o:spid="_x0000_s1181" type="#_x0000_t202" style="position:absolute;left:3049;top:8172;width:825;height:3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DMjMMA&#10;AADdAAAADwAAAGRycy9kb3ducmV2LnhtbERPyWrDMBC9F/oPYgq5lERuaOLWtWzaQIqvWT5gYo0X&#10;ao2Mpcb230eFQm7zeOuk+WQ6caXBtZYVvKwiEMSl1S3XCs6n/fINhPPIGjvLpGAmB3n2+JBiou3I&#10;B7oefS1CCLsEFTTe94mUrmzIoFvZnjhwlR0M+gCHWuoBxxBuOrmOoq002HJoaLCnXUPlz/HXKKiK&#10;8XnzPl6+/Tk+vG6/sI0vdlZq8TR9foDwNPm7+N9d6DB/Hcfw9004QW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DMjMMAAADdAAAADwAAAAAAAAAAAAAAAACYAgAAZHJzL2Rv&#10;d25yZXYueG1sUEsFBgAAAAAEAAQA9QAAAIgDAAAAAA==&#10;" stroked="f">
                    <v:textbox>
                      <w:txbxContent>
                        <w:p w:rsidR="00466BDA" w:rsidRPr="004A3655" w:rsidRDefault="00466BDA" w:rsidP="006179E6">
                          <w:pPr>
                            <w:spacing w:before="0" w:beforeAutospacing="0" w:after="0" w:afterAutospacing="0" w:line="240" w:lineRule="auto"/>
                            <w:jc w:val="center"/>
                            <w:rPr>
                              <w:b/>
                              <w:sz w:val="16"/>
                              <w:szCs w:val="16"/>
                            </w:rPr>
                          </w:pPr>
                          <w:r w:rsidRPr="004A3655">
                            <w:rPr>
                              <w:b/>
                              <w:i/>
                              <w:sz w:val="16"/>
                              <w:szCs w:val="16"/>
                            </w:rPr>
                            <w:t>Sna</w:t>
                          </w:r>
                          <w:r w:rsidRPr="004A3655">
                            <w:rPr>
                              <w:b/>
                              <w:sz w:val="16"/>
                              <w:szCs w:val="16"/>
                            </w:rPr>
                            <w:t>BI</w:t>
                          </w:r>
                        </w:p>
                      </w:txbxContent>
                    </v:textbox>
                  </v:shape>
                  <v:shape id="Text Box 429" o:spid="_x0000_s1182" type="#_x0000_t202" style="position:absolute;left:3769;top:8202;width:58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9Y/sUA&#10;AADdAAAADwAAAGRycy9kb3ducmV2LnhtbESPzW7CQAyE70i8w8qVekFkA2oJTVkQrdSKKz8PYLLO&#10;j5r1RtmFhLevD5V6szXjmc+b3ehadac+NJ4NLJIUFHHhbcOVgcv5a74GFSKyxdYzGXhQgN12Otlg&#10;bv3AR7qfYqUkhEOOBuoYu1zrUNTkMCS+Ixat9L3DKGtfadvjIOGu1cs0XWmHDUtDjR191lT8nG7O&#10;QHkYZq9vw/U7XrLjy+oDm+zqH8Y8P437d1CRxvhv/rs+WMFfZoIr38gIe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P1j+xQAAAN0AAAAPAAAAAAAAAAAAAAAAAJgCAABkcnMv&#10;ZG93bnJldi54bWxQSwUGAAAAAAQABAD1AAAAigMAAAAA&#10;" stroked="f">
                    <v:textbox>
                      <w:txbxContent>
                        <w:p w:rsidR="00466BDA" w:rsidRPr="004A3655" w:rsidRDefault="00466BDA" w:rsidP="006179E6">
                          <w:pPr>
                            <w:jc w:val="center"/>
                            <w:rPr>
                              <w:b/>
                              <w:sz w:val="16"/>
                              <w:szCs w:val="16"/>
                            </w:rPr>
                          </w:pPr>
                          <w:r w:rsidRPr="004A3655">
                            <w:rPr>
                              <w:b/>
                              <w:i/>
                              <w:sz w:val="16"/>
                              <w:szCs w:val="16"/>
                            </w:rPr>
                            <w:t>Pst</w:t>
                          </w:r>
                          <w:r w:rsidRPr="004A3655">
                            <w:rPr>
                              <w:b/>
                              <w:sz w:val="16"/>
                              <w:szCs w:val="16"/>
                            </w:rPr>
                            <w:t>I</w:t>
                          </w:r>
                        </w:p>
                      </w:txbxContent>
                    </v:textbox>
                  </v:shape>
                  <v:shape id="Text Box 430" o:spid="_x0000_s1183" type="#_x0000_t202" style="position:absolute;left:4244;top:8202;width:82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P9ZcMA&#10;AADdAAAADwAAAGRycy9kb3ducmV2LnhtbERPS2rDMBDdF3oHMYVsSiPXpHHtRjFNoCVbOznAxBp/&#10;qDUylhI7t68Che7m8b6zyWfTiyuNrrOs4HUZgSCurO64UXA6fr28g3AeWWNvmRTcyEG+fXzYYKbt&#10;xAVdS9+IEMIuQwWt90MmpataMuiWdiAOXG1Hgz7AsZF6xCmEm17GUbSWBjsODS0OtG+p+ikvRkF9&#10;mJ7f0un87U9JsVrvsEvO9qbU4mn+/ADhafb/4j/3QYf5cZLC/Ztwgt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P9ZcMAAADdAAAADwAAAAAAAAAAAAAAAACYAgAAZHJzL2Rv&#10;d25yZXYueG1sUEsFBgAAAAAEAAQA9QAAAIgDAAAAAA==&#10;" stroked="f">
                    <v:textbox>
                      <w:txbxContent>
                        <w:p w:rsidR="00466BDA" w:rsidRPr="004A3655" w:rsidRDefault="00466BDA" w:rsidP="006179E6">
                          <w:pPr>
                            <w:jc w:val="center"/>
                            <w:rPr>
                              <w:b/>
                              <w:sz w:val="16"/>
                              <w:szCs w:val="16"/>
                            </w:rPr>
                          </w:pPr>
                          <w:r w:rsidRPr="004A3655">
                            <w:rPr>
                              <w:b/>
                              <w:i/>
                              <w:sz w:val="16"/>
                              <w:szCs w:val="16"/>
                            </w:rPr>
                            <w:t>Eco</w:t>
                          </w:r>
                          <w:r w:rsidRPr="004A3655">
                            <w:rPr>
                              <w:b/>
                              <w:sz w:val="16"/>
                              <w:szCs w:val="16"/>
                            </w:rPr>
                            <w:t>RI</w:t>
                          </w:r>
                        </w:p>
                      </w:txbxContent>
                    </v:textbox>
                  </v:shape>
                  <v:shape id="Text Box 431" o:spid="_x0000_s1184" type="#_x0000_t202" style="position:absolute;left:4969;top:8202;width:71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wk38QA&#10;AADdAAAADwAAAGRycy9kb3ducmV2LnhtbESPzW7CQAyE75V4h5WRuFRlAyp/gQUVpCKuUB7AZE0S&#10;kfVG2S0Jb48PSNxszXjm82rTuUrdqQmlZwOjYQKKOPO25NzA+e/3aw4qRGSLlWcy8KAAm3XvY4Wp&#10;9S0f6X6KuZIQDikaKGKsU61DVpDDMPQ1sWhX3ziMsja5tg22Eu4qPU6SqXZYsjQUWNOuoOx2+ncG&#10;rof2c7JoL/t4nh2/p1ssZxf/MGbQ736WoCJ18W1+XR+s4I/nwi/fyAh6/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cJN/EAAAA3QAAAA8AAAAAAAAAAAAAAAAAmAIAAGRycy9k&#10;b3ducmV2LnhtbFBLBQYAAAAABAAEAPUAAACJAwAAAAA=&#10;" stroked="f">
                    <v:textbox>
                      <w:txbxContent>
                        <w:p w:rsidR="00466BDA" w:rsidRPr="004A3655" w:rsidRDefault="00466BDA" w:rsidP="006179E6">
                          <w:pPr>
                            <w:rPr>
                              <w:b/>
                              <w:sz w:val="16"/>
                              <w:szCs w:val="16"/>
                            </w:rPr>
                          </w:pPr>
                          <w:r w:rsidRPr="004A3655">
                            <w:rPr>
                              <w:b/>
                              <w:i/>
                              <w:sz w:val="16"/>
                              <w:szCs w:val="16"/>
                            </w:rPr>
                            <w:t>Nco</w:t>
                          </w:r>
                          <w:r w:rsidRPr="004A3655">
                            <w:rPr>
                              <w:b/>
                              <w:sz w:val="16"/>
                              <w:szCs w:val="16"/>
                            </w:rPr>
                            <w:t>I</w:t>
                          </w:r>
                        </w:p>
                      </w:txbxContent>
                    </v:textbox>
                  </v:shape>
                </v:group>
              </v:group>
            </v:group>
          </v:group>
        </w:pict>
      </w:r>
      <w:r>
        <w:rPr>
          <w:rFonts w:cs="Arial"/>
          <w:noProof/>
          <w:szCs w:val="23"/>
          <w:lang w:eastAsia="en-GB"/>
        </w:rPr>
        <w:pict>
          <v:group id="Group 417" o:spid="_x0000_s1185" style="position:absolute;left:0;text-align:left;margin-left:210.75pt;margin-top:33.8pt;width:206.55pt;height:198.7pt;z-index:251679744" coordorigin="6489,7816" coordsize="4131,39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">
            <v:shape id="Text Box 418" o:spid="_x0000_s1186" type="#_x0000_t202" style="position:absolute;left:6489;top:7816;width:636;height:5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laUcMA&#10;AADdAAAADwAAAGRycy9kb3ducmV2LnhtbERPzWrCQBC+F3yHZYReSt0obdJGV7EFJVfTPMCYHZNg&#10;djZktyZ5e7cg9DYf3+9sdqNpxY1611hWsFxEIIhLqxuuFBQ/h9cPEM4ja2wtk4KJHOy2s6cNptoO&#10;fKJb7isRQtilqKD2vkuldGVNBt3CdsSBu9jeoA+wr6TucQjhppWrKIqlwYZDQ40dfddUXvNfo+CS&#10;DS/vn8P56Ivk9BZ/YZOc7aTU83zcr0F4Gv2/+OHOdJi/ihP4+yacIL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laUcMAAADdAAAADwAAAAAAAAAAAAAAAACYAgAAZHJzL2Rv&#10;d25yZXYueG1sUEsFBgAAAAAEAAQA9QAAAIgDAAAAAA==&#10;" stroked="f">
              <v:textbox>
                <w:txbxContent>
                  <w:p w:rsidR="00466BDA" w:rsidRPr="004A3655" w:rsidRDefault="00466BDA" w:rsidP="006179E6">
                    <w:pPr>
                      <w:jc w:val="center"/>
                      <w:rPr>
                        <w:b/>
                        <w:sz w:val="28"/>
                        <w:szCs w:val="28"/>
                      </w:rPr>
                    </w:pPr>
                    <w:r>
                      <w:rPr>
                        <w:b/>
                        <w:sz w:val="28"/>
                        <w:szCs w:val="28"/>
                      </w:rPr>
                      <w:t>C</w:t>
                    </w:r>
                  </w:p>
                </w:txbxContent>
              </v:textbox>
            </v:shape>
            <v:shape id="Text Box 419" o:spid="_x0000_s1187" type="#_x0000_t202" style="position:absolute;left:6669;top:8326;width:3951;height:34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bOI8UA&#10;AADdAAAADwAAAGRycy9kb3ducmV2LnhtbESPzW7CQAyE70i8w8qVekFkA2oDTVkQrdSKKz8PYLLO&#10;j5r1RtmFhLevD5V6szXjmc+b3ehadac+NJ4NLJIUFHHhbcOVgcv5a74GFSKyxdYzGXhQgN12Otlg&#10;bv3AR7qfYqUkhEOOBuoYu1zrUNTkMCS+Ixat9L3DKGtfadvjIOGu1cs0zbTDhqWhxo4+ayp+Tjdn&#10;oDwMs9e34fodL6vjS/aBzerqH8Y8P437d1CRxvhv/rs+WMFfZoIr38gIe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5s4jxQAAAN0AAAAPAAAAAAAAAAAAAAAAAJgCAABkcnMv&#10;ZG93bnJldi54bWxQSwUGAAAAAAQABAD1AAAAigMAAAAA&#10;" stroked="f">
              <v:textbox>
                <w:txbxContent>
                  <w:tbl>
                    <w:tblPr>
                      <w:tblW w:w="0" w:type="auto"/>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242"/>
                      <w:gridCol w:w="2552"/>
                    </w:tblGrid>
                    <w:tr w:rsidR="00466BDA" w:rsidRPr="008F1765" w:rsidTr="006179E6">
                      <w:trPr>
                        <w:trHeight w:val="566"/>
                      </w:trPr>
                      <w:tc>
                        <w:tcPr>
                          <w:tcW w:w="1242" w:type="dxa"/>
                          <w:tcBorders>
                            <w:bottom w:val="single" w:sz="4" w:space="0" w:color="003300"/>
                          </w:tcBorders>
                          <w:shd w:val="clear" w:color="auto" w:fill="auto"/>
                          <w:vAlign w:val="center"/>
                        </w:tcPr>
                        <w:p w:rsidR="00466BDA" w:rsidRPr="008F1765" w:rsidRDefault="00466BDA" w:rsidP="006179E6">
                          <w:pPr>
                            <w:spacing w:before="120" w:after="120" w:line="360" w:lineRule="auto"/>
                            <w:jc w:val="center"/>
                            <w:rPr>
                              <w:b/>
                              <w:color w:val="FF0000"/>
                              <w:sz w:val="21"/>
                              <w:szCs w:val="21"/>
                            </w:rPr>
                          </w:pPr>
                          <w:r w:rsidRPr="008F1765">
                            <w:rPr>
                              <w:b/>
                              <w:color w:val="FF0000"/>
                              <w:sz w:val="21"/>
                              <w:szCs w:val="21"/>
                            </w:rPr>
                            <w:t>Enzymes</w:t>
                          </w:r>
                        </w:p>
                      </w:tc>
                      <w:tc>
                        <w:tcPr>
                          <w:tcW w:w="2552" w:type="dxa"/>
                          <w:shd w:val="clear" w:color="auto" w:fill="auto"/>
                          <w:vAlign w:val="center"/>
                        </w:tcPr>
                        <w:p w:rsidR="00466BDA" w:rsidRPr="008F1765" w:rsidRDefault="00466BDA" w:rsidP="006179E6">
                          <w:pPr>
                            <w:spacing w:before="120" w:after="120"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629"/>
                      </w:trPr>
                      <w:tc>
                        <w:tcPr>
                          <w:tcW w:w="1242"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Sna</w:t>
                          </w:r>
                          <w:r w:rsidRPr="008F1765">
                            <w:rPr>
                              <w:b/>
                              <w:color w:val="000080"/>
                              <w:sz w:val="21"/>
                              <w:szCs w:val="21"/>
                            </w:rPr>
                            <w:t>BI</w:t>
                          </w:r>
                        </w:p>
                      </w:tc>
                      <w:tc>
                        <w:tcPr>
                          <w:tcW w:w="255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8709</w:t>
                          </w:r>
                        </w:p>
                      </w:tc>
                    </w:tr>
                    <w:tr w:rsidR="00466BDA" w:rsidRPr="008F1765" w:rsidTr="006179E6">
                      <w:trPr>
                        <w:trHeight w:val="629"/>
                      </w:trPr>
                      <w:tc>
                        <w:tcPr>
                          <w:tcW w:w="1242"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Pst</w:t>
                          </w:r>
                          <w:r w:rsidRPr="008F1765">
                            <w:rPr>
                              <w:b/>
                              <w:color w:val="000080"/>
                              <w:sz w:val="21"/>
                              <w:szCs w:val="21"/>
                            </w:rPr>
                            <w:t>I</w:t>
                          </w:r>
                        </w:p>
                      </w:tc>
                      <w:tc>
                        <w:tcPr>
                          <w:tcW w:w="255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8332, 377</w:t>
                          </w:r>
                        </w:p>
                      </w:tc>
                    </w:tr>
                    <w:tr w:rsidR="00466BDA" w:rsidRPr="008F1765" w:rsidTr="006179E6">
                      <w:trPr>
                        <w:trHeight w:val="629"/>
                      </w:trPr>
                      <w:tc>
                        <w:tcPr>
                          <w:tcW w:w="1242"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Eco</w:t>
                          </w:r>
                          <w:r w:rsidRPr="008F1765">
                            <w:rPr>
                              <w:b/>
                              <w:color w:val="000080"/>
                              <w:sz w:val="21"/>
                              <w:szCs w:val="21"/>
                            </w:rPr>
                            <w:t>RI</w:t>
                          </w:r>
                        </w:p>
                      </w:tc>
                      <w:tc>
                        <w:tcPr>
                          <w:tcW w:w="255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6416, 1941, 352</w:t>
                          </w:r>
                        </w:p>
                      </w:tc>
                    </w:tr>
                    <w:tr w:rsidR="00466BDA" w:rsidRPr="008F1765" w:rsidTr="006179E6">
                      <w:trPr>
                        <w:trHeight w:val="692"/>
                      </w:trPr>
                      <w:tc>
                        <w:tcPr>
                          <w:tcW w:w="1242"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Nco</w:t>
                          </w:r>
                          <w:r w:rsidRPr="008F1765">
                            <w:rPr>
                              <w:b/>
                              <w:color w:val="000080"/>
                              <w:sz w:val="21"/>
                              <w:szCs w:val="21"/>
                            </w:rPr>
                            <w:t>I</w:t>
                          </w:r>
                        </w:p>
                      </w:tc>
                      <w:tc>
                        <w:tcPr>
                          <w:tcW w:w="255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5225, 1584, 1147, 753</w:t>
                          </w:r>
                        </w:p>
                      </w:tc>
                    </w:tr>
                  </w:tbl>
                  <w:p w:rsidR="00466BDA" w:rsidRPr="004A3655" w:rsidRDefault="00466BDA" w:rsidP="006179E6">
                    <w:pPr>
                      <w:rPr>
                        <w:b/>
                        <w:sz w:val="21"/>
                        <w:szCs w:val="21"/>
                      </w:rPr>
                    </w:pPr>
                  </w:p>
                </w:txbxContent>
              </v:textbox>
            </v:shape>
          </v:group>
        </w:pic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A04401" w:rsidRDefault="006179E6" w:rsidP="006179E6">
      <w:pPr>
        <w:rPr>
          <w:rFonts w:cs="Arial"/>
          <w:sz w:val="8"/>
          <w:szCs w:val="23"/>
        </w:rPr>
      </w:pPr>
    </w:p>
    <w:p w:rsidR="006179E6" w:rsidRPr="00173DE6" w:rsidRDefault="006179E6" w:rsidP="006179E6">
      <w:pPr>
        <w:pStyle w:val="Caption"/>
        <w:spacing w:before="100" w:beforeAutospacing="1" w:after="100" w:afterAutospacing="1" w:line="360" w:lineRule="auto"/>
        <w:jc w:val="both"/>
        <w:rPr>
          <w:rFonts w:ascii="Century Gothic" w:hAnsi="Century Gothic"/>
          <w:sz w:val="2"/>
        </w:rPr>
      </w:pPr>
      <w:bookmarkStart w:id="806" w:name="_Toc337501707"/>
      <w:bookmarkStart w:id="807" w:name="_Toc341039155"/>
    </w:p>
    <w:p w:rsidR="006179E6" w:rsidRPr="009D7C3A" w:rsidRDefault="006179E6" w:rsidP="006179E6">
      <w:pPr>
        <w:pStyle w:val="Caption"/>
        <w:spacing w:before="100" w:beforeAutospacing="1" w:after="100" w:afterAutospacing="1" w:line="360" w:lineRule="auto"/>
        <w:jc w:val="both"/>
        <w:rPr>
          <w:rStyle w:val="Strong"/>
          <w:b w:val="0"/>
          <w:sz w:val="20"/>
        </w:rPr>
      </w:pPr>
      <w:bookmarkStart w:id="808" w:name="_Toc356079756"/>
      <w:r w:rsidRPr="009D7C3A">
        <w:rPr>
          <w:rFonts w:ascii="Century Gothic" w:hAnsi="Century Gothic"/>
        </w:rPr>
        <w:t>Figure 3.</w:t>
      </w:r>
      <w:r w:rsidR="00122438" w:rsidRPr="009D7C3A">
        <w:rPr>
          <w:rFonts w:ascii="Century Gothic" w:hAnsi="Century Gothic"/>
        </w:rPr>
        <w:fldChar w:fldCharType="begin"/>
      </w:r>
      <w:r w:rsidRPr="009D7C3A">
        <w:rPr>
          <w:rFonts w:ascii="Century Gothic" w:hAnsi="Century Gothic"/>
        </w:rPr>
        <w:instrText xml:space="preserve"> SEQ Figure_3. \* ARABIC </w:instrText>
      </w:r>
      <w:r w:rsidR="00122438" w:rsidRPr="009D7C3A">
        <w:rPr>
          <w:rFonts w:ascii="Century Gothic" w:hAnsi="Century Gothic"/>
        </w:rPr>
        <w:fldChar w:fldCharType="separate"/>
      </w:r>
      <w:r w:rsidRPr="009D7C3A">
        <w:rPr>
          <w:rFonts w:ascii="Century Gothic" w:hAnsi="Century Gothic"/>
          <w:noProof/>
        </w:rPr>
        <w:t>6</w:t>
      </w:r>
      <w:r w:rsidR="00122438" w:rsidRPr="009D7C3A">
        <w:rPr>
          <w:rFonts w:ascii="Century Gothic" w:hAnsi="Century Gothic"/>
        </w:rPr>
        <w:fldChar w:fldCharType="end"/>
      </w:r>
      <w:r w:rsidRPr="009D7C3A">
        <w:rPr>
          <w:rFonts w:ascii="Century Gothic" w:hAnsi="Century Gothic"/>
        </w:rPr>
        <w:t>:</w:t>
      </w:r>
      <w:r w:rsidRPr="009D7C3A">
        <w:t xml:space="preserve"> </w:t>
      </w:r>
      <w:r w:rsidRPr="00F90EA6">
        <w:rPr>
          <w:rStyle w:val="Heading2NgocChar5"/>
          <w:b/>
          <w:sz w:val="20"/>
          <w:szCs w:val="20"/>
        </w:rPr>
        <w:t>Verifying pRRLsc-CMVp-</w:t>
      </w:r>
      <w:r w:rsidRPr="00F90EA6">
        <w:rPr>
          <w:rStyle w:val="Heading2NgocChar5"/>
          <w:b/>
          <w:i/>
          <w:sz w:val="20"/>
          <w:szCs w:val="20"/>
        </w:rPr>
        <w:t>rGdnf</w:t>
      </w:r>
      <w:r w:rsidRPr="00F90EA6">
        <w:rPr>
          <w:rStyle w:val="Heading2NgocChar5"/>
          <w:b/>
          <w:sz w:val="20"/>
          <w:szCs w:val="20"/>
        </w:rPr>
        <w:t>-IRES-</w:t>
      </w:r>
      <w:r w:rsidRPr="00F90EA6">
        <w:rPr>
          <w:rStyle w:val="Heading2NgocChar5"/>
          <w:b/>
          <w:i/>
          <w:sz w:val="20"/>
          <w:szCs w:val="20"/>
        </w:rPr>
        <w:t>eGFP</w:t>
      </w:r>
      <w:r w:rsidRPr="00F90EA6">
        <w:rPr>
          <w:rStyle w:val="Heading2NgocChar5"/>
          <w:b/>
          <w:sz w:val="20"/>
          <w:szCs w:val="20"/>
        </w:rPr>
        <w:t>-W</w:t>
      </w:r>
      <w:r w:rsidRPr="00F90EA6">
        <w:rPr>
          <w:rStyle w:val="Style2Char2"/>
          <w:rFonts w:ascii="Century Gothic" w:hAnsi="Century Gothic"/>
          <w:b/>
          <w:sz w:val="20"/>
          <w:szCs w:val="20"/>
        </w:rPr>
        <w:t>.</w:t>
      </w:r>
      <w:r w:rsidRPr="009D7C3A">
        <w:rPr>
          <w:b w:val="0"/>
        </w:rPr>
        <w:t xml:space="preserve"> </w:t>
      </w:r>
      <w:r w:rsidRPr="009D7C3A">
        <w:rPr>
          <w:rStyle w:val="Strong"/>
          <w:b w:val="0"/>
          <w:sz w:val="20"/>
        </w:rPr>
        <w:t>(A) Plasmid map with restriction sites of relevant enzymes. (B) Agarose gel electrophoresis of digested and control undigested (UD) plasmids. Size standard is 1kb DNA ladder. (C) Expected sizes of digestion fragments.</w:t>
      </w:r>
      <w:bookmarkEnd w:id="806"/>
      <w:bookmarkEnd w:id="807"/>
      <w:bookmarkEnd w:id="808"/>
      <w:r w:rsidRPr="009D7C3A">
        <w:rPr>
          <w:rStyle w:val="Strong"/>
          <w:b w:val="0"/>
          <w:sz w:val="20"/>
        </w:rPr>
        <w:t xml:space="preserve">   </w:t>
      </w:r>
    </w:p>
    <w:p w:rsidR="006179E6" w:rsidRPr="003D306D" w:rsidRDefault="00DB0C88" w:rsidP="006179E6">
      <w:r>
        <w:rPr>
          <w:noProof/>
          <w:lang w:eastAsia="en-GB"/>
        </w:rPr>
        <w:lastRenderedPageBreak/>
        <w:pict>
          <v:group id="Group 435" o:spid="_x0000_s1188" style="position:absolute;left:0;text-align:left;margin-left:-15.6pt;margin-top:217.8pt;width:435.95pt;height:410.95pt;z-index:251682816" coordorigin="1956,5717" coordsize="8719,8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">
            <v:group id="Group 436" o:spid="_x0000_s1189" style="position:absolute;left:1991;top:5717;width:5265;height:4395" coordorigin="3568,4725" coordsize="5265,43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Q4X38QAAADdAAAA&#10;DwAAAAAAAAAAAAAAAACqAgAAZHJzL2Rvd25yZXYueG1sUEsFBgAAAAAEAAQA+gAAAJsDAAAAAA==&#10;">
              <v:shape id="Picture 437" o:spid="_x0000_s1190" type="#_x0000_t75" style="position:absolute;left:4273;top:4830;width:4560;height:429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ktabDAAAA3QAAAA8AAABkcnMvZG93bnJldi54bWxEj82KwkAQhO/CvsPQC950oouyGx1lEYS9&#10;iT8P0GTaJJjpiZnZZHx7+yB466aqq75eb5NrVE9dqD0bmE0zUMSFtzWXBi7n/eQbVIjIFhvPZOBB&#10;Ababj9Eac+sHPlJ/iqWSEA45GqhibHOtQ1GRwzD1LbFoV985jLJ2pbYdDhLuGj3PsqV2WLM0VNjS&#10;rqLidvp3BuxXug73vh108todzn1d+p+HMePP9LsCFSnFt/l1/WcFf74QfvlGRtCb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CS1psMAAADdAAAADwAAAAAAAAAAAAAAAACf&#10;AgAAZHJzL2Rvd25yZXYueG1sUEsFBgAAAAAEAAQA9wAAAI8DAAAAAA==&#10;">
                <v:imagedata r:id="rId45" o:title=""/>
              </v:shape>
              <v:shape id="Text Box 438" o:spid="_x0000_s1191" type="#_x0000_t202" style="position:absolute;left:3568;top:4725;width:636;height:5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tA8MA&#10;AADdAAAADwAAAGRycy9kb3ducmV2LnhtbERPzWrCQBC+C77DMkIvYjZKjW3qJthCi1ejDzDJjklo&#10;djZkVxPfvlso9DYf3+/s88l04k6Day0rWEcxCOLK6pZrBZfz5+oFhPPIGjvLpOBBDvJsPttjqu3I&#10;J7oXvhYhhF2KChrv+1RKVzVk0EW2Jw7c1Q4GfYBDLfWAYwg3ndzEcSINthwaGuzpo6Hqu7gZBdfj&#10;uNy+juWXv+xOz8k7trvSPpR6WkyHNxCeJv8v/nMfdZi/2a7h95twg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tA8MAAADdAAAADwAAAAAAAAAAAAAAAACYAgAAZHJzL2Rv&#10;d25yZXYueG1sUEsFBgAAAAAEAAQA9QAAAIgDAAAAAA==&#10;" stroked="f">
                <v:textbox>
                  <w:txbxContent>
                    <w:p w:rsidR="00466BDA" w:rsidRPr="004A3655" w:rsidRDefault="00466BDA" w:rsidP="006179E6">
                      <w:pPr>
                        <w:jc w:val="center"/>
                        <w:rPr>
                          <w:b/>
                          <w:sz w:val="28"/>
                          <w:szCs w:val="28"/>
                        </w:rPr>
                      </w:pPr>
                      <w:r>
                        <w:rPr>
                          <w:b/>
                          <w:sz w:val="28"/>
                          <w:szCs w:val="28"/>
                        </w:rPr>
                        <w:t>A</w:t>
                      </w:r>
                    </w:p>
                  </w:txbxContent>
                </v:textbox>
              </v:shape>
            </v:group>
            <v:group id="Group 439" o:spid="_x0000_s1192" style="position:absolute;left:6990;top:9228;width:3685;height:4512" coordorigin="6320,6978" coordsize="3685,45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cxNzwwAAAN0AAAAP&#10;AAAAAAAAAAAAAAAAAKoCAABkcnMvZG93bnJldi54bWxQSwUGAAAAAAQABAD6AAAAmgMAAAAA&#10;">
              <v:shape id="Text Box 440" o:spid="_x0000_s1193" type="#_x0000_t202" style="position:absolute;left:6320;top:6978;width:636;height:5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6W78EA&#10;AADdAAAADwAAAGRycy9kb3ducmV2LnhtbERPy6rCMBDdX/AfwghuLpqq11c1igpe3Pr4gLEZ22Iz&#10;KU209e+NILibw3nOYtWYQjyocrllBf1eBII4sTrnVMH5tOtOQTiPrLGwTAqe5GC1bP0sMNa25gM9&#10;jj4VIYRdjAoy78tYSpdkZND1bEkcuKutDPoAq1TqCusQbgo5iKKxNJhzaMiwpG1Gye14Nwqu+/p3&#10;NKsv//48OfyNN5hPLvapVKfdrOcgPDX+K/649zrMH4yG8P4mnC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ulu/BAAAA3QAAAA8AAAAAAAAAAAAAAAAAmAIAAGRycy9kb3du&#10;cmV2LnhtbFBLBQYAAAAABAAEAPUAAACGAwAAAAA=&#10;" stroked="f">
                <v:textbox>
                  <w:txbxContent>
                    <w:p w:rsidR="00466BDA" w:rsidRPr="004A3655" w:rsidRDefault="00466BDA" w:rsidP="006179E6">
                      <w:pPr>
                        <w:jc w:val="center"/>
                        <w:rPr>
                          <w:b/>
                          <w:sz w:val="28"/>
                          <w:szCs w:val="28"/>
                        </w:rPr>
                      </w:pPr>
                      <w:r>
                        <w:rPr>
                          <w:b/>
                          <w:sz w:val="28"/>
                          <w:szCs w:val="28"/>
                        </w:rPr>
                        <w:t>C</w:t>
                      </w:r>
                    </w:p>
                  </w:txbxContent>
                </v:textbox>
              </v:shape>
              <v:shape id="Text Box 441" o:spid="_x0000_s1194" type="#_x0000_t202" style="position:absolute;left:6500;top:7488;width:3505;height:40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cOm8IA&#10;AADdAAAADwAAAGRycy9kb3ducmV2LnhtbERPzWrCQBC+F/oOyxR6KbqpaNTUTagFxavRBxizYxKa&#10;nQ3Z1cS3dwXB23x8v7PKBtOIK3WutqzgexyBIC6srrlUcDxsRgsQziNrbCyTghs5yNL3txUm2va8&#10;p2vuSxFC2CWooPK+TaR0RUUG3di2xIE7286gD7Arpe6wD+GmkZMoiqXBmkNDhS39VVT85xej4Lzr&#10;v2bL/rT1x/l+Gq+xnp/sTanPj+H3B4Snwb/ET/dOh/mT2RQe34QTZH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xw6bwgAAAN0AAAAPAAAAAAAAAAAAAAAAAJgCAABkcnMvZG93&#10;bnJldi54bWxQSwUGAAAAAAQABAD1AAAAhwMAAAAA&#10;" stroked="f">
                <v:textbox>
                  <w:txbxContent>
                    <w:tbl>
                      <w:tblPr>
                        <w:tblW w:w="0" w:type="auto"/>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101"/>
                        <w:gridCol w:w="2268"/>
                      </w:tblGrid>
                      <w:tr w:rsidR="00466BDA" w:rsidRPr="008F1765" w:rsidTr="006179E6">
                        <w:trPr>
                          <w:trHeight w:val="566"/>
                        </w:trPr>
                        <w:tc>
                          <w:tcPr>
                            <w:tcW w:w="1101" w:type="dxa"/>
                            <w:tcBorders>
                              <w:bottom w:val="single" w:sz="4" w:space="0" w:color="003300"/>
                            </w:tcBorders>
                            <w:shd w:val="clear" w:color="auto" w:fill="auto"/>
                            <w:vAlign w:val="center"/>
                          </w:tcPr>
                          <w:p w:rsidR="00466BDA" w:rsidRPr="008F1765" w:rsidRDefault="00466BDA" w:rsidP="006179E6">
                            <w:pPr>
                              <w:spacing w:before="120" w:after="120" w:line="360" w:lineRule="auto"/>
                              <w:jc w:val="center"/>
                              <w:rPr>
                                <w:b/>
                                <w:color w:val="FF0000"/>
                                <w:sz w:val="21"/>
                                <w:szCs w:val="21"/>
                              </w:rPr>
                            </w:pPr>
                            <w:r w:rsidRPr="008F1765">
                              <w:rPr>
                                <w:b/>
                                <w:color w:val="FF0000"/>
                                <w:sz w:val="21"/>
                                <w:szCs w:val="21"/>
                              </w:rPr>
                              <w:t>Enzymes</w:t>
                            </w:r>
                          </w:p>
                        </w:tc>
                        <w:tc>
                          <w:tcPr>
                            <w:tcW w:w="2268" w:type="dxa"/>
                            <w:shd w:val="clear" w:color="auto" w:fill="auto"/>
                            <w:vAlign w:val="center"/>
                          </w:tcPr>
                          <w:p w:rsidR="00466BDA" w:rsidRPr="008F1765" w:rsidRDefault="00466BDA" w:rsidP="006179E6">
                            <w:pPr>
                              <w:spacing w:before="120" w:after="120"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629"/>
                        </w:trPr>
                        <w:tc>
                          <w:tcPr>
                            <w:tcW w:w="1101"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Sac</w:t>
                            </w:r>
                            <w:r w:rsidRPr="008F1765">
                              <w:rPr>
                                <w:b/>
                                <w:color w:val="000080"/>
                                <w:sz w:val="21"/>
                                <w:szCs w:val="21"/>
                              </w:rPr>
                              <w:t>II</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11158</w:t>
                            </w:r>
                          </w:p>
                        </w:tc>
                      </w:tr>
                      <w:tr w:rsidR="00466BDA" w:rsidRPr="008F1765" w:rsidTr="006179E6">
                        <w:trPr>
                          <w:trHeight w:val="629"/>
                        </w:trPr>
                        <w:tc>
                          <w:tcPr>
                            <w:tcW w:w="1101"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Sca</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6879, 4279</w:t>
                            </w:r>
                          </w:p>
                        </w:tc>
                      </w:tr>
                      <w:tr w:rsidR="00466BDA" w:rsidRPr="008F1765" w:rsidTr="006179E6">
                        <w:trPr>
                          <w:trHeight w:val="629"/>
                        </w:trPr>
                        <w:tc>
                          <w:tcPr>
                            <w:tcW w:w="1101"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Eco</w:t>
                            </w:r>
                            <w:r w:rsidRPr="008F1765">
                              <w:rPr>
                                <w:b/>
                                <w:color w:val="000080"/>
                                <w:sz w:val="21"/>
                                <w:szCs w:val="21"/>
                              </w:rPr>
                              <w:t>RI</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10204, 604, 305</w:t>
                            </w:r>
                          </w:p>
                        </w:tc>
                      </w:tr>
                      <w:tr w:rsidR="00466BDA" w:rsidRPr="008F1765" w:rsidTr="006179E6">
                        <w:trPr>
                          <w:trHeight w:val="629"/>
                        </w:trPr>
                        <w:tc>
                          <w:tcPr>
                            <w:tcW w:w="1101"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Apa</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6063, 4149, 921, 25</w:t>
                            </w:r>
                          </w:p>
                        </w:tc>
                      </w:tr>
                      <w:tr w:rsidR="00466BDA" w:rsidRPr="008F1765" w:rsidTr="006179E6">
                        <w:trPr>
                          <w:trHeight w:val="629"/>
                        </w:trPr>
                        <w:tc>
                          <w:tcPr>
                            <w:tcW w:w="1101"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Eco</w:t>
                            </w:r>
                            <w:r w:rsidRPr="008F1765">
                              <w:rPr>
                                <w:b/>
                                <w:color w:val="000080"/>
                                <w:sz w:val="21"/>
                                <w:szCs w:val="21"/>
                              </w:rPr>
                              <w:t>RV</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9331, 1529, 219, 79</w:t>
                            </w:r>
                          </w:p>
                        </w:tc>
                      </w:tr>
                    </w:tbl>
                    <w:p w:rsidR="00466BDA" w:rsidRPr="004A3655" w:rsidRDefault="00466BDA" w:rsidP="006179E6">
                      <w:pPr>
                        <w:rPr>
                          <w:b/>
                          <w:sz w:val="21"/>
                          <w:szCs w:val="21"/>
                        </w:rPr>
                      </w:pPr>
                    </w:p>
                  </w:txbxContent>
                </v:textbox>
              </v:shape>
            </v:group>
            <v:group id="Group 442" o:spid="_x0000_s1195" style="position:absolute;left:1956;top:10172;width:4924;height:3764" coordorigin="1956,10202" coordsize="4924,3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BmosHwwAAAN0AAAAP&#10;AAAAAAAAAAAAAAAAAKoCAABkcnMvZG93bnJldi54bWxQSwUGAAAAAAQABAD6AAAAmgMAAAAA&#10;">
              <v:shape id="Text Box 443" o:spid="_x0000_s1196" type="#_x0000_t202" style="position:absolute;left:1964;top:10202;width:636;height:5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k1d8IA&#10;AADdAAAADwAAAGRycy9kb3ducmV2LnhtbERP24rCMBB9X/Afwgi+LDZVtGo1ii64+OrlA6bN2Bab&#10;SWmirX+/WVjYtzmc62x2vanFi1pXWVYwiWIQxLnVFRcKbtfjeAnCeWSNtWVS8CYHu+3gY4Opth2f&#10;6XXxhQgh7FJUUHrfpFK6vCSDLrINceDutjXoA2wLqVvsQrip5TSOE2mw4tBQYkNfJeWPy9MouJ+6&#10;z/mqy779bXGeJQesFpl9KzUa9vs1CE+9/xf/uU86zJ/OE/j9Jpwgt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WTV3wgAAAN0AAAAPAAAAAAAAAAAAAAAAAJgCAABkcnMvZG93&#10;bnJldi54bWxQSwUGAAAAAAQABAD1AAAAhwMAAAAA&#10;" stroked="f">
                <v:textbox>
                  <w:txbxContent>
                    <w:p w:rsidR="00466BDA" w:rsidRPr="004A3655" w:rsidRDefault="00466BDA" w:rsidP="006179E6">
                      <w:pPr>
                        <w:jc w:val="center"/>
                        <w:rPr>
                          <w:b/>
                          <w:sz w:val="28"/>
                          <w:szCs w:val="28"/>
                        </w:rPr>
                      </w:pPr>
                      <w:r>
                        <w:rPr>
                          <w:b/>
                          <w:sz w:val="28"/>
                          <w:szCs w:val="28"/>
                        </w:rPr>
                        <w:t>B</w:t>
                      </w:r>
                    </w:p>
                  </w:txbxContent>
                </v:textbox>
              </v:shape>
              <v:shape id="Text Box 444" o:spid="_x0000_s1197" type="#_x0000_t202" style="position:absolute;left:1956;top:10517;width:674;height:34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kABMUA&#10;AADdAAAADwAAAGRycy9kb3ducmV2LnhtbERPS2sCMRC+F/ofwhR6q9kutOpqlFYUlCL4ungbN+Nm&#10;62aybKKu/fVNoeBtPr7nDMetrcSFGl86VvDaSUAQ506XXCjYbWcvPRA+IGusHJOCG3kYjx4fhphp&#10;d+U1XTahEDGEfYYKTAh1JqXPDVn0HVcTR+7oGoshwqaQusFrDLeVTJPkXVosOTYYrGliKD9tzlZB&#10;dzv9mi50+rk05fdq0j/M9z8np9TzU/sxABGoDXfxv3uu4/z0rQt/38QT5Og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QAExQAAAN0AAAAPAAAAAAAAAAAAAAAAAJgCAABkcnMv&#10;ZG93bnJldi54bWxQSwUGAAAAAAQABAD1AAAAigMAAAAA&#10;" filled="f" fillcolor="#ffd" stroked="f">
                <v:textbox>
                  <w:txbxContent>
                    <w:p w:rsidR="00466BDA" w:rsidRPr="004A3655" w:rsidRDefault="00466BDA" w:rsidP="006179E6">
                      <w:pPr>
                        <w:autoSpaceDE w:val="0"/>
                        <w:autoSpaceDN w:val="0"/>
                        <w:adjustRightInd w:val="0"/>
                        <w:spacing w:before="0" w:beforeAutospacing="0" w:after="0" w:afterAutospacing="0" w:line="240" w:lineRule="auto"/>
                        <w:jc w:val="center"/>
                        <w:rPr>
                          <w:b/>
                          <w:bCs/>
                          <w:color w:val="000000"/>
                          <w:sz w:val="14"/>
                          <w:szCs w:val="14"/>
                        </w:rPr>
                      </w:pPr>
                    </w:p>
                    <w:p w:rsidR="00466BDA" w:rsidRPr="004A3655" w:rsidRDefault="00466BDA" w:rsidP="006179E6">
                      <w:pPr>
                        <w:autoSpaceDE w:val="0"/>
                        <w:autoSpaceDN w:val="0"/>
                        <w:adjustRightInd w:val="0"/>
                        <w:spacing w:before="0" w:beforeAutospacing="0" w:after="0" w:afterAutospacing="0" w:line="240" w:lineRule="auto"/>
                        <w:jc w:val="center"/>
                        <w:rPr>
                          <w:b/>
                          <w:color w:val="000000"/>
                          <w:sz w:val="14"/>
                          <w:szCs w:val="14"/>
                        </w:rPr>
                      </w:pPr>
                      <w:r w:rsidRPr="004A3655">
                        <w:rPr>
                          <w:b/>
                          <w:color w:val="000000"/>
                          <w:sz w:val="14"/>
                          <w:szCs w:val="14"/>
                        </w:rPr>
                        <w:t>Kb</w:t>
                      </w: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4"/>
                          <w:szCs w:val="14"/>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10.0</w:t>
                      </w: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6.0</w:t>
                      </w: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4.0</w:t>
                      </w: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3.0</w:t>
                      </w:r>
                    </w:p>
                    <w:p w:rsidR="00466BDA" w:rsidRPr="0015014F" w:rsidRDefault="00466BDA" w:rsidP="006179E6">
                      <w:pPr>
                        <w:autoSpaceDE w:val="0"/>
                        <w:autoSpaceDN w:val="0"/>
                        <w:adjustRightInd w:val="0"/>
                        <w:spacing w:before="0" w:beforeAutospacing="0" w:after="0" w:afterAutospacing="0" w:line="240" w:lineRule="auto"/>
                        <w:jc w:val="center"/>
                        <w:rPr>
                          <w:rFonts w:cs="Arial"/>
                          <w:b/>
                          <w:color w:val="000000"/>
                          <w:sz w:val="10"/>
                          <w:szCs w:val="12"/>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2.0</w:t>
                      </w:r>
                    </w:p>
                    <w:p w:rsidR="00466BDA" w:rsidRPr="006A1ABF" w:rsidRDefault="00466BDA" w:rsidP="006179E6">
                      <w:pPr>
                        <w:autoSpaceDE w:val="0"/>
                        <w:autoSpaceDN w:val="0"/>
                        <w:adjustRightInd w:val="0"/>
                        <w:spacing w:before="0" w:beforeAutospacing="0" w:after="0" w:afterAutospacing="0" w:line="240" w:lineRule="auto"/>
                        <w:jc w:val="center"/>
                        <w:rPr>
                          <w:rFonts w:cs="Arial"/>
                          <w:b/>
                          <w:color w:val="000000"/>
                          <w:sz w:val="4"/>
                          <w:szCs w:val="12"/>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Pr>
                          <w:rFonts w:cs="Arial"/>
                          <w:b/>
                          <w:color w:val="000000"/>
                          <w:sz w:val="12"/>
                          <w:szCs w:val="12"/>
                        </w:rPr>
                        <w:t>1.5</w:t>
                      </w:r>
                    </w:p>
                    <w:p w:rsidR="00466BDA" w:rsidRPr="006A1ABF" w:rsidRDefault="00466BDA" w:rsidP="006179E6">
                      <w:pPr>
                        <w:autoSpaceDE w:val="0"/>
                        <w:autoSpaceDN w:val="0"/>
                        <w:adjustRightInd w:val="0"/>
                        <w:spacing w:before="0" w:beforeAutospacing="0" w:after="0" w:afterAutospacing="0" w:line="240" w:lineRule="auto"/>
                        <w:jc w:val="center"/>
                        <w:rPr>
                          <w:rFonts w:cs="Arial"/>
                          <w:b/>
                          <w:color w:val="000000"/>
                          <w:sz w:val="2"/>
                          <w:szCs w:val="12"/>
                        </w:rPr>
                      </w:pPr>
                    </w:p>
                    <w:p w:rsidR="00466BDA" w:rsidRPr="003156EF"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p>
                    <w:p w:rsidR="00466BDA"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sidRPr="004A3655">
                        <w:rPr>
                          <w:rFonts w:cs="Arial"/>
                          <w:b/>
                          <w:color w:val="000000"/>
                          <w:sz w:val="12"/>
                          <w:szCs w:val="12"/>
                        </w:rPr>
                        <w:t>1.0</w:t>
                      </w:r>
                    </w:p>
                    <w:p w:rsidR="00466BDA"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p>
                    <w:p w:rsidR="00466BDA" w:rsidRPr="0015014F" w:rsidRDefault="00466BDA" w:rsidP="006179E6">
                      <w:pPr>
                        <w:autoSpaceDE w:val="0"/>
                        <w:autoSpaceDN w:val="0"/>
                        <w:adjustRightInd w:val="0"/>
                        <w:spacing w:before="0" w:beforeAutospacing="0" w:after="0" w:afterAutospacing="0" w:line="240" w:lineRule="auto"/>
                        <w:jc w:val="center"/>
                        <w:rPr>
                          <w:rFonts w:cs="Arial"/>
                          <w:b/>
                          <w:color w:val="000000"/>
                          <w:sz w:val="16"/>
                          <w:szCs w:val="12"/>
                        </w:rPr>
                      </w:pPr>
                    </w:p>
                    <w:p w:rsidR="00466BDA" w:rsidRPr="004A3655" w:rsidRDefault="00466BDA" w:rsidP="006179E6">
                      <w:pPr>
                        <w:autoSpaceDE w:val="0"/>
                        <w:autoSpaceDN w:val="0"/>
                        <w:adjustRightInd w:val="0"/>
                        <w:spacing w:before="0" w:beforeAutospacing="0" w:after="0" w:afterAutospacing="0" w:line="240" w:lineRule="auto"/>
                        <w:jc w:val="center"/>
                        <w:rPr>
                          <w:rFonts w:cs="Arial"/>
                          <w:b/>
                          <w:color w:val="000000"/>
                          <w:sz w:val="12"/>
                          <w:szCs w:val="12"/>
                        </w:rPr>
                      </w:pPr>
                      <w:r>
                        <w:rPr>
                          <w:rFonts w:cs="Arial"/>
                          <w:b/>
                          <w:color w:val="000000"/>
                          <w:sz w:val="12"/>
                          <w:szCs w:val="12"/>
                        </w:rPr>
                        <w:t>0.5</w:t>
                      </w:r>
                    </w:p>
                  </w:txbxContent>
                </v:textbox>
              </v:shape>
              <v:group id="Group 445" o:spid="_x0000_s1198" style="position:absolute;left:2935;top:10454;width:3495;height:390" coordorigin="2745,7334" coordsize="3495,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mySZxgAAAN0A&#10;AAAPAAAAAAAAAAAAAAAAAKoCAABkcnMvZG93bnJldi54bWxQSwUGAAAAAAQABAD6AAAAnQMAAAAA&#10;">
                <v:shape id="Text Box 446" o:spid="_x0000_s1199" type="#_x0000_t202" style="position:absolute;left:5625;top:7364;width:61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ahBcEA&#10;AADdAAAADwAAAGRycy9kb3ducmV2LnhtbERP24rCMBB9F/yHMAu+iE0VL2vXKKug+OrlA6bN2JZt&#10;JqXJ2vr3RhB8m8O5zmrTmUrcqXGlZQXjKAZBnFldcq7getmPvkE4j6yxskwKHuRgs+73Vpho2/KJ&#10;7mefixDCLkEFhfd1IqXLCjLoIlsTB+5mG4M+wCaXusE2hJtKTuJ4Lg2WHBoKrGlXUPZ3/jcKbsd2&#10;OFu26cFfF6fpfIvlIrUPpQZf3e8PCE+d/4jf7qMO8yezJby+CSf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GoQXBAAAA3QAAAA8AAAAAAAAAAAAAAAAAmAIAAGRycy9kb3du&#10;cmV2LnhtbFBLBQYAAAAABAAEAPUAAACGAwAAAAA=&#10;" stroked="f">
                  <v:textbox>
                    <w:txbxContent>
                      <w:p w:rsidR="00466BDA" w:rsidRPr="004A3655" w:rsidRDefault="00466BDA" w:rsidP="006179E6">
                        <w:pPr>
                          <w:rPr>
                            <w:b/>
                            <w:sz w:val="16"/>
                            <w:szCs w:val="16"/>
                          </w:rPr>
                        </w:pPr>
                        <w:r w:rsidRPr="004A3655">
                          <w:rPr>
                            <w:b/>
                            <w:sz w:val="16"/>
                            <w:szCs w:val="16"/>
                          </w:rPr>
                          <w:t>UD</w:t>
                        </w:r>
                      </w:p>
                    </w:txbxContent>
                  </v:textbox>
                </v:shape>
                <v:shape id="Text Box 447" o:spid="_x0000_s1200" type="#_x0000_t202" style="position:absolute;left:2745;top:7334;width:825;height:3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DCJcUA&#10;AADdAAAADwAAAGRycy9kb3ducmV2LnhtbESPzW7CQAyE70i8w8qVekFkA2oDTVkQrdSKKz8PYLLO&#10;j5r1RtmFhLevD5V6szXjmc+b3ehadac+NJ4NLJIUFHHhbcOVgcv5a74GFSKyxdYzGXhQgN12Otlg&#10;bv3AR7qfYqUkhEOOBuoYu1zrUNTkMCS+Ixat9L3DKGtfadvjIOGu1cs0zbTDhqWhxo4+ayp+Tjdn&#10;oDwMs9e34fodL6vjS/aBzerqH8Y8P437d1CRxvhv/rs+WMFfZsIv38gIe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kMIlxQAAAN0AAAAPAAAAAAAAAAAAAAAAAJgCAABkcnMv&#10;ZG93bnJldi54bWxQSwUGAAAAAAQABAD1AAAAigMAAAAA&#10;" stroked="f">
                  <v:textbox>
                    <w:txbxContent>
                      <w:p w:rsidR="00466BDA" w:rsidRPr="004A3655" w:rsidRDefault="00466BDA" w:rsidP="006179E6">
                        <w:pPr>
                          <w:spacing w:before="0" w:beforeAutospacing="0" w:after="0" w:afterAutospacing="0" w:line="240" w:lineRule="auto"/>
                          <w:jc w:val="center"/>
                          <w:rPr>
                            <w:b/>
                            <w:sz w:val="16"/>
                            <w:szCs w:val="16"/>
                          </w:rPr>
                        </w:pPr>
                        <w:r>
                          <w:rPr>
                            <w:b/>
                            <w:i/>
                            <w:sz w:val="16"/>
                            <w:szCs w:val="16"/>
                          </w:rPr>
                          <w:t>Sac</w:t>
                        </w:r>
                        <w:r w:rsidRPr="004A3655">
                          <w:rPr>
                            <w:b/>
                            <w:sz w:val="16"/>
                            <w:szCs w:val="16"/>
                          </w:rPr>
                          <w:t>I</w:t>
                        </w:r>
                        <w:r>
                          <w:rPr>
                            <w:b/>
                            <w:sz w:val="16"/>
                            <w:szCs w:val="16"/>
                          </w:rPr>
                          <w:t>I</w:t>
                        </w:r>
                      </w:p>
                    </w:txbxContent>
                  </v:textbox>
                </v:shape>
                <v:shape id="Text Box 448" o:spid="_x0000_s1201" type="#_x0000_t202" style="position:absolute;left:3375;top:7364;width:67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xnvsMA&#10;AADdAAAADwAAAGRycy9kb3ducmV2LnhtbERPzWqDQBC+B/oOyxR6CXVVGtOYbEJbaMlVkwcY3YlK&#10;3Vlxt9G8fbdQyG0+vt/ZHWbTiyuNrrOsIIliEMS11R03Cs6nz+dXEM4ja+wtk4IbOTjsHxY7zLWd&#10;uKBr6RsRQtjlqKD1fsildHVLBl1kB+LAXexo0Ac4NlKPOIVw08s0jjNpsOPQ0OJAHy3V3+WPUXA5&#10;TsvVZqq+/HldvGTv2K0re1Pq6XF+24LwNPu7+N991GF+miXw9004Qe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xnvsMAAADdAAAADwAAAAAAAAAAAAAAAACYAgAAZHJzL2Rv&#10;d25yZXYueG1sUEsFBgAAAAAEAAQA9QAAAIgDAAAAAA==&#10;" stroked="f">
                  <v:textbox>
                    <w:txbxContent>
                      <w:p w:rsidR="00466BDA" w:rsidRPr="004A3655" w:rsidRDefault="00466BDA" w:rsidP="006179E6">
                        <w:pPr>
                          <w:spacing w:line="360" w:lineRule="auto"/>
                          <w:jc w:val="center"/>
                          <w:rPr>
                            <w:b/>
                            <w:sz w:val="16"/>
                            <w:szCs w:val="16"/>
                          </w:rPr>
                        </w:pPr>
                        <w:r>
                          <w:rPr>
                            <w:b/>
                            <w:i/>
                            <w:sz w:val="16"/>
                            <w:szCs w:val="16"/>
                          </w:rPr>
                          <w:t>Sca</w:t>
                        </w:r>
                        <w:r w:rsidRPr="004A3655">
                          <w:rPr>
                            <w:b/>
                            <w:sz w:val="16"/>
                            <w:szCs w:val="16"/>
                          </w:rPr>
                          <w:t>I</w:t>
                        </w:r>
                      </w:p>
                    </w:txbxContent>
                  </v:textbox>
                </v:shape>
                <v:shape id="Text Box 449" o:spid="_x0000_s1202" type="#_x0000_t202" style="position:absolute;left:3885;top:7364;width:71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75ycMA&#10;AADdAAAADwAAAGRycy9kb3ducmV2LnhtbERP22rCQBB9L/Qflin4UuqmoY0aXUMrKHnV+gFjdkyC&#10;2dmQ3eby925B6NscznU22Wga0VPnassK3ucRCOLC6ppLBeef/dsShPPIGhvLpGAiB9n2+WmDqbYD&#10;H6k/+VKEEHYpKqi8b1MpXVGRQTe3LXHgrrYz6APsSqk7HEK4aWQcRYk0WHNoqLClXUXF7fRrFFzz&#10;4fVzNVwO/rw4fiTfWC8udlJq9jJ+rUF4Gv2/+OHOdZgfJzH8fRNOkN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75ycMAAADdAAAADwAAAAAAAAAAAAAAAACYAgAAZHJzL2Rv&#10;d25yZXYueG1sUEsFBgAAAAAEAAQA9QAAAIgDAAAAAA==&#10;" stroked="f">
                  <v:textbox>
                    <w:txbxContent>
                      <w:p w:rsidR="00466BDA" w:rsidRPr="004A3655" w:rsidRDefault="00466BDA" w:rsidP="006179E6">
                        <w:pPr>
                          <w:jc w:val="center"/>
                          <w:rPr>
                            <w:b/>
                            <w:sz w:val="16"/>
                            <w:szCs w:val="16"/>
                          </w:rPr>
                        </w:pPr>
                        <w:r w:rsidRPr="004A3655">
                          <w:rPr>
                            <w:b/>
                            <w:i/>
                            <w:sz w:val="16"/>
                            <w:szCs w:val="16"/>
                          </w:rPr>
                          <w:t>Eco</w:t>
                        </w:r>
                        <w:r w:rsidRPr="004A3655">
                          <w:rPr>
                            <w:b/>
                            <w:sz w:val="16"/>
                            <w:szCs w:val="16"/>
                          </w:rPr>
                          <w:t>RI</w:t>
                        </w:r>
                      </w:p>
                    </w:txbxContent>
                  </v:textbox>
                </v:shape>
                <v:shape id="Text Box 450" o:spid="_x0000_s1203" type="#_x0000_t202" style="position:absolute;left:4455;top:7364;width:71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JcUsEA&#10;AADdAAAADwAAAGRycy9kb3ducmV2LnhtbERP24rCMBB9X/Afwgi+LJp6q1qNsgqKr14+YGzGtthM&#10;SpO19e/NwoJvczjXWW1aU4on1a6wrGA4iEAQp1YXnCm4Xvb9OQjnkTWWlknBixxs1p2vFSbaNnyi&#10;59lnIoSwS1BB7n2VSOnSnAy6ga2IA3e3tUEfYJ1JXWMTwk0pR1EUS4MFh4YcK9rllD7Ov0bB/dh8&#10;TxfN7eCvs9Mk3mIxu9mXUr1u+7ME4an1H/G/+6jD/FE8hr9vwgly/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5CXFLBAAAA3QAAAA8AAAAAAAAAAAAAAAAAmAIAAGRycy9kb3du&#10;cmV2LnhtbFBLBQYAAAAABAAEAPUAAACGAwAAAAA=&#10;" stroked="f">
                  <v:textbox>
                    <w:txbxContent>
                      <w:p w:rsidR="00466BDA" w:rsidRPr="004A3655" w:rsidRDefault="00466BDA" w:rsidP="006179E6">
                        <w:pPr>
                          <w:rPr>
                            <w:b/>
                            <w:sz w:val="16"/>
                            <w:szCs w:val="16"/>
                          </w:rPr>
                        </w:pPr>
                        <w:r>
                          <w:rPr>
                            <w:b/>
                            <w:i/>
                            <w:sz w:val="16"/>
                            <w:szCs w:val="16"/>
                          </w:rPr>
                          <w:t>Apa</w:t>
                        </w:r>
                        <w:r w:rsidRPr="004A3655">
                          <w:rPr>
                            <w:b/>
                            <w:sz w:val="16"/>
                            <w:szCs w:val="16"/>
                          </w:rPr>
                          <w:t>I</w:t>
                        </w:r>
                      </w:p>
                    </w:txbxContent>
                  </v:textbox>
                </v:shape>
                <v:shape id="Text Box 451" o:spid="_x0000_s1204" type="#_x0000_t202" style="position:absolute;left:4965;top:7364;width:825;height:3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vEJsIA&#10;AADdAAAADwAAAGRycy9kb3ducmV2LnhtbERP24rCMBB9X/Afwgi+LDZVtGo1yrrg4quXD5g2Y1ts&#10;JqXJ2vr3G2HBtzmc62x2vanFg1pXWVYwiWIQxLnVFRcKrpfDeAnCeWSNtWVS8CQHu+3gY4Opth2f&#10;6HH2hQgh7FJUUHrfpFK6vCSDLrINceButjXoA2wLqVvsQrip5TSOE2mw4tBQYkPfJeX3869RcDt2&#10;n/NVl/346+I0S/ZYLTL7VGo07L/WIDz1/i3+dx91mD9NZvD6Jpw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q8QmwgAAAN0AAAAPAAAAAAAAAAAAAAAAAJgCAABkcnMvZG93&#10;bnJldi54bWxQSwUGAAAAAAQABAD1AAAAhwMAAAAA&#10;" stroked="f">
                  <v:textbox>
                    <w:txbxContent>
                      <w:p w:rsidR="00466BDA" w:rsidRPr="004A3655" w:rsidRDefault="00466BDA" w:rsidP="006179E6">
                        <w:pPr>
                          <w:rPr>
                            <w:b/>
                            <w:sz w:val="16"/>
                            <w:szCs w:val="16"/>
                          </w:rPr>
                        </w:pPr>
                        <w:r>
                          <w:rPr>
                            <w:b/>
                            <w:i/>
                            <w:sz w:val="16"/>
                            <w:szCs w:val="16"/>
                          </w:rPr>
                          <w:t>Eco</w:t>
                        </w:r>
                        <w:r>
                          <w:rPr>
                            <w:b/>
                            <w:sz w:val="16"/>
                            <w:szCs w:val="16"/>
                          </w:rPr>
                          <w:t>RV</w:t>
                        </w:r>
                      </w:p>
                    </w:txbxContent>
                  </v:textbox>
                </v:shape>
              </v:group>
              <v:shape id="Picture 452" o:spid="_x0000_s1205" type="#_x0000_t75" style="position:absolute;left:2540;top:10874;width:4340;height:274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Nfz/CAAAA3QAAAA8AAABkcnMvZG93bnJldi54bWxET99rwjAQfh/sfwg32NtMLUy0M4oKjj1N&#10;rKPPR3NrO5tLSaLp/vtlIPh2H9/PW65H04srOd9ZVjCdZCCIa6s7bhR8nfYvcxA+IGvsLZOCX/Kw&#10;Xj0+LLHQNvKRrmVoRAphX6CCNoShkNLXLRn0EzsQJ+7bOoMhQddI7TCmcNPLPMtm0mDHqaHFgXYt&#10;1efyYhTEz0r6HxdjvigPerM9Vrvt+K7U89O4eQMRaAx38c39odP8fPYK/9+kE+Tq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zX8/wgAAAN0AAAAPAAAAAAAAAAAAAAAAAJ8C&#10;AABkcnMvZG93bnJldi54bWxQSwUGAAAAAAQABAD3AAAAjgMAAAAA&#10;">
                <v:imagedata r:id="rId46" o:title="" blacklevel="-2621f" grayscale="t"/>
              </v:shape>
            </v:group>
          </v:group>
        </w:pict>
      </w:r>
      <w:r w:rsidR="006179E6" w:rsidRPr="003D306D">
        <w:t>pHR'-GFAPp-</w:t>
      </w:r>
      <w:r w:rsidR="006179E6" w:rsidRPr="00677D0D">
        <w:rPr>
          <w:i/>
        </w:rPr>
        <w:t>hGDNF</w:t>
      </w:r>
      <w:r w:rsidR="006179E6" w:rsidRPr="000977CF">
        <w:t>-</w:t>
      </w:r>
      <w:r w:rsidR="006179E6" w:rsidRPr="003D306D">
        <w:t xml:space="preserve">W </w:t>
      </w:r>
      <w:r w:rsidR="006179E6" w:rsidRPr="0058329C">
        <w:rPr>
          <w:rStyle w:val="Heading1NgocCharChar6"/>
          <w:rFonts w:eastAsia="Batang"/>
          <w:b w:val="0"/>
          <w:sz w:val="22"/>
          <w:szCs w:val="22"/>
        </w:rPr>
        <w:t xml:space="preserve">(obtained from </w:t>
      </w:r>
      <w:r w:rsidR="006179E6">
        <w:rPr>
          <w:rStyle w:val="Heading1NgocCharChar6"/>
          <w:rFonts w:eastAsia="Batang"/>
          <w:b w:val="0"/>
          <w:sz w:val="22"/>
          <w:szCs w:val="22"/>
        </w:rPr>
        <w:t>Dr Cecilia Lundberg</w:t>
      </w:r>
      <w:r w:rsidR="006179E6" w:rsidRPr="0058329C">
        <w:rPr>
          <w:rStyle w:val="Heading1NgocCharChar6"/>
          <w:rFonts w:eastAsia="Batang"/>
          <w:b w:val="0"/>
          <w:sz w:val="22"/>
          <w:szCs w:val="22"/>
        </w:rPr>
        <w:t xml:space="preserve">, </w:t>
      </w:r>
      <w:r w:rsidR="006179E6">
        <w:rPr>
          <w:rStyle w:val="Heading1NgocCharChar6"/>
          <w:rFonts w:eastAsia="Batang"/>
          <w:b w:val="0"/>
          <w:sz w:val="22"/>
          <w:szCs w:val="22"/>
        </w:rPr>
        <w:t>University of Lund</w:t>
      </w:r>
      <w:r w:rsidR="006179E6" w:rsidRPr="0058329C">
        <w:rPr>
          <w:rStyle w:val="Heading1NgocCharChar6"/>
          <w:rFonts w:eastAsia="Batang"/>
          <w:b w:val="0"/>
          <w:sz w:val="22"/>
          <w:szCs w:val="22"/>
        </w:rPr>
        <w:t xml:space="preserve">, </w:t>
      </w:r>
      <w:r w:rsidR="006179E6">
        <w:rPr>
          <w:rStyle w:val="Heading1NgocCharChar6"/>
          <w:rFonts w:eastAsia="Batang"/>
          <w:b w:val="0"/>
          <w:sz w:val="22"/>
          <w:szCs w:val="22"/>
        </w:rPr>
        <w:t>Sweden</w:t>
      </w:r>
      <w:r w:rsidR="006179E6" w:rsidRPr="0058329C">
        <w:rPr>
          <w:rStyle w:val="Heading1NgocCharChar6"/>
          <w:rFonts w:eastAsia="Batang"/>
          <w:b w:val="0"/>
          <w:sz w:val="22"/>
          <w:szCs w:val="22"/>
        </w:rPr>
        <w:t xml:space="preserve"> and available in Dr Yáñez’s laboratory)</w:t>
      </w:r>
      <w:r w:rsidR="006179E6">
        <w:rPr>
          <w:rStyle w:val="Heading1NgocCharChar6"/>
          <w:rFonts w:eastAsia="Batang"/>
          <w:b w:val="0"/>
          <w:sz w:val="22"/>
          <w:szCs w:val="22"/>
        </w:rPr>
        <w:t xml:space="preserve"> </w:t>
      </w:r>
      <w:r w:rsidR="006179E6" w:rsidRPr="003D306D">
        <w:t xml:space="preserve">was checked </w:t>
      </w:r>
      <w:r w:rsidR="006179E6">
        <w:t xml:space="preserve">by digestion </w:t>
      </w:r>
      <w:r w:rsidR="006179E6" w:rsidRPr="003D306D">
        <w:t xml:space="preserve">with </w:t>
      </w:r>
      <w:r w:rsidR="006179E6" w:rsidRPr="003D306D">
        <w:rPr>
          <w:i/>
        </w:rPr>
        <w:t>Sac</w:t>
      </w:r>
      <w:r w:rsidR="006179E6" w:rsidRPr="003D306D">
        <w:t xml:space="preserve">II, </w:t>
      </w:r>
      <w:r w:rsidR="006179E6" w:rsidRPr="003D306D">
        <w:rPr>
          <w:i/>
        </w:rPr>
        <w:t>Sca</w:t>
      </w:r>
      <w:r w:rsidR="006179E6" w:rsidRPr="003D306D">
        <w:t xml:space="preserve">I, </w:t>
      </w:r>
      <w:r w:rsidR="006179E6" w:rsidRPr="003D306D">
        <w:rPr>
          <w:i/>
        </w:rPr>
        <w:t>Eco</w:t>
      </w:r>
      <w:r w:rsidR="006179E6" w:rsidRPr="003D306D">
        <w:t xml:space="preserve">RI, </w:t>
      </w:r>
      <w:r w:rsidR="006179E6" w:rsidRPr="003D306D">
        <w:rPr>
          <w:i/>
        </w:rPr>
        <w:t>Apa</w:t>
      </w:r>
      <w:r w:rsidR="006179E6" w:rsidRPr="003D306D">
        <w:t xml:space="preserve">I, and </w:t>
      </w:r>
      <w:r w:rsidR="006179E6" w:rsidRPr="003D306D">
        <w:rPr>
          <w:i/>
        </w:rPr>
        <w:t>Eco</w:t>
      </w:r>
      <w:r w:rsidR="006179E6" w:rsidRPr="003D306D">
        <w:t>RV, whic</w:t>
      </w:r>
      <w:r w:rsidR="006179E6">
        <w:t xml:space="preserve">h have restriction sites within </w:t>
      </w:r>
      <w:r w:rsidR="006179E6" w:rsidRPr="003D306D">
        <w:t xml:space="preserve">GFAPp, </w:t>
      </w:r>
      <w:r w:rsidR="006179E6" w:rsidRPr="00677D0D">
        <w:rPr>
          <w:i/>
        </w:rPr>
        <w:t>hGDNF</w:t>
      </w:r>
      <w:r w:rsidR="006179E6" w:rsidRPr="003D306D">
        <w:t>, WPRE, LTR, and ampicillin resistance gene (</w:t>
      </w:r>
      <w:r w:rsidR="006179E6" w:rsidRPr="003D306D">
        <w:rPr>
          <w:b/>
        </w:rPr>
        <w:t>Figure 3.7 A</w:t>
      </w:r>
      <w:r w:rsidR="006179E6">
        <w:t>). Digestion</w:t>
      </w:r>
      <w:r w:rsidR="006179E6" w:rsidRPr="003D306D">
        <w:t xml:space="preserve"> </w:t>
      </w:r>
      <w:r w:rsidR="006179E6">
        <w:t>pattern</w:t>
      </w:r>
      <w:r w:rsidR="006179E6" w:rsidRPr="003D306D">
        <w:t>s showing on agarose gel electrophoresis (</w:t>
      </w:r>
      <w:r w:rsidR="006179E6" w:rsidRPr="003D306D">
        <w:rPr>
          <w:b/>
        </w:rPr>
        <w:t>Figure 3.7 B</w:t>
      </w:r>
      <w:r w:rsidR="006179E6" w:rsidRPr="003D306D">
        <w:t>), with correct sizes as expected (</w:t>
      </w:r>
      <w:r w:rsidR="006179E6" w:rsidRPr="003D306D">
        <w:rPr>
          <w:b/>
        </w:rPr>
        <w:t>Figure 3.7 C</w:t>
      </w:r>
      <w:r w:rsidR="006179E6">
        <w:t>), confirmed</w:t>
      </w:r>
      <w:r w:rsidR="006179E6" w:rsidRPr="003D306D">
        <w:t xml:space="preserve"> the presence of the above regions. Sequences of GFAPp-</w:t>
      </w:r>
      <w:r w:rsidR="006179E6" w:rsidRPr="00677D0D">
        <w:rPr>
          <w:i/>
        </w:rPr>
        <w:t>hGDNF</w:t>
      </w:r>
      <w:r w:rsidR="006179E6">
        <w:t xml:space="preserve"> were</w:t>
      </w:r>
      <w:r w:rsidR="006179E6" w:rsidRPr="003D306D">
        <w:t xml:space="preserve"> subsequently </w:t>
      </w:r>
      <w:r w:rsidR="006179E6">
        <w:t>ascertain</w:t>
      </w:r>
      <w:r w:rsidR="006179E6" w:rsidRPr="003D306D">
        <w:t>ed by DNA sequencing (data not shown).</w:t>
      </w: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9C1374" w:rsidRDefault="006179E6" w:rsidP="006179E6">
      <w:pPr>
        <w:rPr>
          <w:sz w:val="15"/>
          <w:szCs w:val="23"/>
        </w:rPr>
      </w:pPr>
    </w:p>
    <w:p w:rsidR="006179E6" w:rsidRPr="009D7C3A" w:rsidRDefault="006179E6" w:rsidP="006179E6">
      <w:pPr>
        <w:pStyle w:val="Caption"/>
        <w:spacing w:before="100" w:beforeAutospacing="1" w:after="100" w:afterAutospacing="1" w:line="360" w:lineRule="auto"/>
        <w:jc w:val="both"/>
        <w:rPr>
          <w:rStyle w:val="Strong"/>
          <w:b w:val="0"/>
          <w:sz w:val="20"/>
        </w:rPr>
      </w:pPr>
      <w:bookmarkStart w:id="809" w:name="_Toc337501708"/>
      <w:bookmarkStart w:id="810" w:name="_Toc341039156"/>
      <w:bookmarkStart w:id="811" w:name="_Toc356079757"/>
      <w:r w:rsidRPr="009D7C3A">
        <w:rPr>
          <w:rFonts w:ascii="Century Gothic" w:hAnsi="Century Gothic"/>
        </w:rPr>
        <w:t>Figure 3.</w:t>
      </w:r>
      <w:r w:rsidR="00122438" w:rsidRPr="009D7C3A">
        <w:rPr>
          <w:rFonts w:ascii="Century Gothic" w:hAnsi="Century Gothic"/>
        </w:rPr>
        <w:fldChar w:fldCharType="begin"/>
      </w:r>
      <w:r w:rsidRPr="009D7C3A">
        <w:rPr>
          <w:rFonts w:ascii="Century Gothic" w:hAnsi="Century Gothic"/>
        </w:rPr>
        <w:instrText xml:space="preserve"> SEQ Figure_3. \* ARABIC </w:instrText>
      </w:r>
      <w:r w:rsidR="00122438" w:rsidRPr="009D7C3A">
        <w:rPr>
          <w:rFonts w:ascii="Century Gothic" w:hAnsi="Century Gothic"/>
        </w:rPr>
        <w:fldChar w:fldCharType="separate"/>
      </w:r>
      <w:r w:rsidRPr="009D7C3A">
        <w:rPr>
          <w:rFonts w:ascii="Century Gothic" w:hAnsi="Century Gothic"/>
          <w:noProof/>
        </w:rPr>
        <w:t>7</w:t>
      </w:r>
      <w:r w:rsidR="00122438" w:rsidRPr="009D7C3A">
        <w:rPr>
          <w:rFonts w:ascii="Century Gothic" w:hAnsi="Century Gothic"/>
        </w:rPr>
        <w:fldChar w:fldCharType="end"/>
      </w:r>
      <w:r w:rsidRPr="009D7C3A">
        <w:rPr>
          <w:rFonts w:ascii="Century Gothic" w:hAnsi="Century Gothic"/>
        </w:rPr>
        <w:t>:</w:t>
      </w:r>
      <w:r w:rsidRPr="009D7C3A">
        <w:t xml:space="preserve"> </w:t>
      </w:r>
      <w:r w:rsidRPr="00F90EA6">
        <w:rPr>
          <w:rStyle w:val="Heading2NgocChar5"/>
          <w:b/>
          <w:sz w:val="20"/>
          <w:szCs w:val="20"/>
        </w:rPr>
        <w:t>Verifying pHR'-GFAPp-</w:t>
      </w:r>
      <w:r w:rsidRPr="00F90EA6">
        <w:rPr>
          <w:rStyle w:val="Heading2NgocChar5"/>
          <w:b/>
          <w:i/>
          <w:sz w:val="20"/>
          <w:szCs w:val="20"/>
        </w:rPr>
        <w:t>hGDNF</w:t>
      </w:r>
      <w:r w:rsidRPr="00F90EA6">
        <w:rPr>
          <w:rStyle w:val="Heading2NgocChar5"/>
          <w:b/>
          <w:sz w:val="20"/>
          <w:szCs w:val="20"/>
        </w:rPr>
        <w:t>-W</w:t>
      </w:r>
      <w:r w:rsidRPr="00F90EA6">
        <w:rPr>
          <w:rStyle w:val="Style2Char2"/>
          <w:rFonts w:ascii="Century Gothic" w:hAnsi="Century Gothic"/>
          <w:b/>
          <w:sz w:val="20"/>
          <w:szCs w:val="20"/>
        </w:rPr>
        <w:t>.</w:t>
      </w:r>
      <w:r w:rsidRPr="009D7C3A">
        <w:rPr>
          <w:b w:val="0"/>
        </w:rPr>
        <w:t xml:space="preserve"> </w:t>
      </w:r>
      <w:r w:rsidRPr="009D7C3A">
        <w:rPr>
          <w:rStyle w:val="Strong"/>
          <w:b w:val="0"/>
          <w:sz w:val="20"/>
        </w:rPr>
        <w:t>(A) Plasmid map with restriction sites of relevant enzymes. (B) Agarose gel electrophoresis of digested and control undigested (UD) plasmid. Size standard is 1kb DNA ladder. (C) Expected sizes of digestion fragments.</w:t>
      </w:r>
      <w:bookmarkEnd w:id="809"/>
      <w:bookmarkEnd w:id="810"/>
      <w:bookmarkEnd w:id="811"/>
    </w:p>
    <w:p w:rsidR="006179E6" w:rsidRPr="005916DD" w:rsidRDefault="002317A4" w:rsidP="002148EA">
      <w:pPr>
        <w:pStyle w:val="Heading2"/>
      </w:pPr>
      <w:bookmarkStart w:id="812" w:name="_Toc337497069"/>
      <w:bookmarkStart w:id="813" w:name="_Toc370678365"/>
      <w:bookmarkStart w:id="814" w:name="_Toc310948205"/>
      <w:r>
        <w:lastRenderedPageBreak/>
        <w:t>3.3</w:t>
      </w:r>
      <w:r w:rsidR="006179E6" w:rsidRPr="005916DD">
        <w:t>.</w:t>
      </w:r>
      <w:r w:rsidR="00BF02ED">
        <w:t>2.</w:t>
      </w:r>
      <w:r w:rsidR="006179E6" w:rsidRPr="005916DD">
        <w:t xml:space="preserve"> Cloning of </w:t>
      </w:r>
      <w:bookmarkEnd w:id="805"/>
      <w:r w:rsidR="006179E6" w:rsidRPr="005916DD">
        <w:t>GFAPp-</w:t>
      </w:r>
      <w:r w:rsidR="006179E6" w:rsidRPr="00B44B8D">
        <w:rPr>
          <w:i/>
        </w:rPr>
        <w:t>eGFP</w:t>
      </w:r>
      <w:r w:rsidR="006179E6" w:rsidRPr="000977CF">
        <w:t xml:space="preserve"> </w:t>
      </w:r>
      <w:r w:rsidR="006179E6" w:rsidRPr="005916DD">
        <w:t>plasmid</w:t>
      </w:r>
      <w:bookmarkEnd w:id="812"/>
      <w:bookmarkEnd w:id="813"/>
      <w:r w:rsidR="006179E6" w:rsidRPr="005916DD">
        <w:t xml:space="preserve"> </w:t>
      </w:r>
      <w:bookmarkEnd w:id="814"/>
    </w:p>
    <w:p w:rsidR="006179E6" w:rsidRPr="003D306D" w:rsidRDefault="00DB0C88" w:rsidP="006179E6">
      <w:pPr>
        <w:rPr>
          <w:rFonts w:cs="Arial"/>
          <w:szCs w:val="23"/>
        </w:rPr>
      </w:pPr>
      <w:r>
        <w:rPr>
          <w:rFonts w:cs="Arial"/>
          <w:noProof/>
          <w:szCs w:val="23"/>
          <w:lang w:eastAsia="en-GB"/>
        </w:rPr>
        <w:pict>
          <v:group id="Group 176" o:spid="_x0000_s1206" style="position:absolute;left:0;text-align:left;margin-left:-13.65pt;margin-top:135.3pt;width:427.4pt;height:321.35pt;z-index:251668480" coordorigin="1995,4886" coordsize="8548,64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">
            <v:shape id="Picture 177" o:spid="_x0000_s1207" type="#_x0000_t75" style="position:absolute;left:3939;top:5285;width:3261;height:25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nRejEAAAA3QAAAA8AAABkcnMvZG93bnJldi54bWxEj0FvwjAMhe+T9h8iI3EbKRWaUEdAExMb&#10;x8G47GY1blrROFUSoPv38wGJm633/N7n1Wb0vbpSTF1gA/NZAYq4DrZjZ+D0s3tZgkoZ2WIfmAz8&#10;UYLN+vlphZUNNz7Q9ZidkhBOFRpocx4qrVPdksc0CwOxaE2IHrOs0Wkb8SbhvtdlUbxqjx1LQ4sD&#10;bVuqz8eLN+CGj/jtfvfULz6budXNqfiqz8ZMJ+P7G6hMY36Y79d7K/hlKbjyjYyg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InRejEAAAA3QAAAA8AAAAAAAAAAAAAAAAA&#10;nwIAAGRycy9kb3ducmV2LnhtbFBLBQYAAAAABAAEAPcAAACQAwAAAAA=&#10;">
              <v:imagedata r:id="rId47" o:title=""/>
            </v:shape>
            <v:shape id="Text Box 178" o:spid="_x0000_s1208" type="#_x0000_t202" style="position:absolute;left:4029;top:4886;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DSeMMA&#10;AADdAAAADwAAAGRycy9kb3ducmV2LnhtbERPS2rDMBDdB3oHMYVuQiPXNEnjRDZtoSXbJD7A2JrY&#10;JtbIWKo/t68Khezm8b5zyCbTioF611hW8LKKQBCXVjdcKcgvX89vIJxH1thaJgUzOcjSh8UBE21H&#10;PtFw9pUIIewSVFB73yVSurImg25lO+LAXW1v0AfYV1L3OIZw08o4ijbSYMOhocaOPmsqb+cfo+B6&#10;HJfr3Vh8+3x7et18YLMt7KzU0+P0vgfhafJ38b/7qMP8ON7B3zfhBJ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DSeMMAAADdAAAADwAAAAAAAAAAAAAAAACYAgAAZHJzL2Rv&#10;d25yZXYueG1sUEsFBgAAAAAEAAQA9QAAAIgDAAAAAA==&#10;" stroked="f">
              <v:textbox>
                <w:txbxContent>
                  <w:p w:rsidR="00466BDA" w:rsidRPr="0037324C" w:rsidRDefault="00466BDA" w:rsidP="006179E6">
                    <w:pPr>
                      <w:jc w:val="center"/>
                      <w:rPr>
                        <w:b/>
                        <w:sz w:val="28"/>
                        <w:szCs w:val="28"/>
                      </w:rPr>
                    </w:pPr>
                    <w:r w:rsidRPr="0037324C">
                      <w:rPr>
                        <w:b/>
                        <w:sz w:val="28"/>
                        <w:szCs w:val="28"/>
                      </w:rPr>
                      <w:t>A</w:t>
                    </w:r>
                  </w:p>
                </w:txbxContent>
              </v:textbox>
            </v:shape>
            <v:shape id="Text Box 179" o:spid="_x0000_s1209" type="#_x0000_t202" style="position:absolute;left:9384;top:6294;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PtOMUA&#10;AADdAAAADwAAAGRycy9kb3ducmV2LnhtbESPwW7CQAxE75X4h5Ur9VLBBmgJBBbUIrXiCuUDnKxJ&#10;oma9UXZLwt/XByRutmY887zZDa5RV+pC7dnAdJKAIi68rbk0cP75Gi9BhYhssfFMBm4UYLcdPW0w&#10;s77nI11PsVQSwiFDA1WMbaZ1KCpyGCa+JRbt4juHUdau1LbDXsJdo2dJstAOa5aGClvaV1T8nv6c&#10;gcuhf31f9fl3PKfHt8Un1mnub8a8PA8fa1CRhvgw368PVvBnc+GXb2QEvf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I+04xQAAAN0AAAAPAAAAAAAAAAAAAAAAAJgCAABkcnMv&#10;ZG93bnJldi54bWxQSwUGAAAAAAQABAD1AAAAigMAAAAA&#10;" stroked="f">
              <v:textbox>
                <w:txbxContent>
                  <w:p w:rsidR="00466BDA" w:rsidRPr="0037324C" w:rsidRDefault="00466BDA" w:rsidP="006179E6">
                    <w:pPr>
                      <w:jc w:val="center"/>
                      <w:rPr>
                        <w:b/>
                        <w:sz w:val="28"/>
                        <w:szCs w:val="28"/>
                      </w:rPr>
                    </w:pPr>
                    <w:r>
                      <w:rPr>
                        <w:b/>
                        <w:sz w:val="28"/>
                        <w:szCs w:val="28"/>
                      </w:rPr>
                      <w:t>E</w:t>
                    </w:r>
                  </w:p>
                </w:txbxContent>
              </v:textbox>
            </v:shape>
            <v:shape id="Text Box 180" o:spid="_x0000_s1210" type="#_x0000_t202" style="position:absolute;left:5277;top:7798;width:707;height:10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9Io8EA&#10;AADdAAAADwAAAGRycy9kb3ducmV2LnhtbERPy6rCMBDdX/AfwghuLpqq11c1igpe3Pr4gLEZ22Iz&#10;KU209e+NILibw3nOYtWYQjyocrllBf1eBII4sTrnVMH5tOtOQTiPrLGwTAqe5GC1bP0sMNa25gM9&#10;jj4VIYRdjAoy78tYSpdkZND1bEkcuKutDPoAq1TqCusQbgo5iKKxNJhzaMiwpG1Gye14Nwqu+/p3&#10;NKsv//48OfyNN5hPLvapVKfdrOcgPDX+K/649zrMHwz78P4mnC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JvSKPBAAAA3QAAAA8AAAAAAAAAAAAAAAAAmAIAAGRycy9kb3du&#10;cmV2LnhtbFBLBQYAAAAABAAEAPUAAACGAwAAAAA=&#10;" stroked="f">
              <v:textbox>
                <w:txbxContent>
                  <w:p w:rsidR="00466BDA" w:rsidRPr="00225C0F" w:rsidRDefault="00466BDA" w:rsidP="006179E6">
                    <w:pPr>
                      <w:rPr>
                        <w:sz w:val="72"/>
                      </w:rPr>
                    </w:pPr>
                    <w:r w:rsidRPr="00225C0F">
                      <w:rPr>
                        <w:sz w:val="72"/>
                      </w:rPr>
                      <w:t>+</w:t>
                    </w:r>
                  </w:p>
                </w:txbxContent>
              </v:textbox>
            </v:shape>
            <v:shape id="Picture 181" o:spid="_x0000_s1211" type="#_x0000_t75" style="position:absolute;left:4119;top:8770;width:3002;height:25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lS7EAAAA3QAAAA8AAABkcnMvZG93bnJldi54bWxET9tqwkAQfRf6D8sU+qYbIy0S3YgUCiKU&#10;2qRUfBuzkwtmZ0N2G+Pfd4VC3+ZwrrPejKYVA/WusaxgPotAEBdWN1wp+MrfpksQziNrbC2Tghs5&#10;2KQPkzUm2l75k4bMVyKEsEtQQe19l0jpipoMupntiANX2t6gD7CvpO7xGsJNK+MoepEGGw4NNXb0&#10;WlNxyX6MAn/ZP79/ZMfhsNNZfluezLn8Nko9PY7bFQhPo/8X/7l3OsyPFzHcvwknyPQ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zlS7EAAAA3QAAAA8AAAAAAAAAAAAAAAAA&#10;nwIAAGRycy9kb3ducmV2LnhtbFBLBQYAAAAABAAEAPcAAACQAwAAAAA=&#10;">
              <v:imagedata r:id="rId48" o:title=""/>
            </v:shape>
            <v:shape id="Picture 182" o:spid="_x0000_s1212" type="#_x0000_t75" style="position:absolute;left:7014;top:6624;width:3529;height:298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G8DLFAAAA3QAAAA8AAABkcnMvZG93bnJldi54bWxET01rwkAQvRf8D8sI3upGLZKmboKopYWC&#10;UOuhxyE7TVazsyG7NfHfu4WCt3m8z1kVg23EhTpvHCuYTRMQxKXThisFx6/XxxSED8gaG8ek4Eoe&#10;inz0sMJMu54/6XIIlYgh7DNUUIfQZlL6siaLfupa4sj9uM5iiLCrpO6wj+G2kfMkWUqLhmNDjS1t&#10;airPh1+rYPPWPh9Dv/yunj52e7k+mXS7N0pNxsP6BUSgIdzF/+53HefPFwv4+yaeIP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1BvAyxQAAAN0AAAAPAAAAAAAAAAAAAAAA&#10;AJ8CAABkcnMvZG93bnJldi54bWxQSwUGAAAAAAQABAD3AAAAkQMAAAAA&#10;">
              <v:imagedata r:id="rId49" o:title=""/>
            </v:shape>
            <v:line id="Line 183" o:spid="_x0000_s1213" style="position:absolute;visibility:visible" from="6770,6375" to="7359,6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G+0MQAAADdAAAADwAAAGRycy9kb3ducmV2LnhtbERPS2sCMRC+C/6HMIXeNKstPrZGkS6F&#10;Hqrgg56nm+lm6WaybNI1/feNIHibj+85q020jeip87VjBZNxBoK4dLrmSsH59DZagPABWWPjmBT8&#10;kYfNejhYYa7dhQ/UH0MlUgj7HBWYENpcSl8asujHriVO3LfrLIYEu0rqDi8p3DZymmUzabHm1GCw&#10;pVdD5c/x1yqYm+Ig57L4OO2Lvp4s4y5+fi2VenyI2xcQgWK4i2/ud53mT5+e4fpNOkG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sb7QxAAAAN0AAAAPAAAAAAAAAAAA&#10;AAAAAKECAABkcnMvZG93bnJldi54bWxQSwUGAAAAAAQABAD5AAAAkgMAAAAA&#10;">
              <v:stroke endarrow="block"/>
            </v:line>
            <v:line id="Line 184" o:spid="_x0000_s1214" style="position:absolute;flip:y;visibility:visible" from="6818,9711" to="7407,10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OD+sYAAADdAAAADwAAAGRycy9kb3ducmV2LnhtbESPT2vCQBDF74V+h2UKXoJuNLS00VXs&#10;H0GQHqo9eByyYxLMzobsqPHbu0Khtxne+715M1v0rlFn6kLt2cB4lIIiLrytuTTwu1sNX0EFQbbY&#10;eCYDVwqwmD8+zDC3/sI/dN5KqWIIhxwNVCJtrnUoKnIYRr4ljtrBdw4lrl2pbYeXGO4aPUnTF+2w&#10;5nihwpY+KiqO25OLNVbf/JllybvTSfJGX3vZpFqMGTz1yykooV7+zX/02kZukj3D/Zs4gp7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RTg/rGAAAA3QAAAA8AAAAAAAAA&#10;AAAAAAAAoQIAAGRycy9kb3ducmV2LnhtbFBLBQYAAAAABAAEAPkAAACUAwAAAAA=&#10;">
              <v:stroke endarrow="block"/>
            </v:line>
            <v:group id="Group 185" o:spid="_x0000_s1215" style="position:absolute;left:1995;top:4912;width:2469;height:2681" coordorigin="1995,6737" coordsize="2469,2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yX8NDCAAAA3QAAAA8A&#10;AAAAAAAAAAAAAAAAqgIAAGRycy9kb3ducmV2LnhtbFBLBQYAAAAABAAEAPoAAACZAwAAAAA=&#10;">
              <v:shape id="Text Box 186" o:spid="_x0000_s1216" type="#_x0000_t202" style="position:absolute;left:2079;top:673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p1TMEA&#10;AADdAAAADwAAAGRycy9kb3ducmV2LnhtbERPzYrCMBC+L+w7hBG8LJquularUVRQvOr6AGMztsVm&#10;Uppo69sbQfA2H9/vzJetKcWdaldYVvDbj0AQp1YXnCk4/W97ExDOI2ssLZOCBzlYLr6/5pho2/CB&#10;7kefiRDCLkEFufdVIqVLczLo+rYiDtzF1gZ9gHUmdY1NCDelHETRWBosODTkWNEmp/R6vBkFl33z&#10;8zdtzjt/ig+j8RqL+GwfSnU77WoGwlPrP+K3e6/D/MEwhtc34QS5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KdUzBAAAA3QAAAA8AAAAAAAAAAAAAAAAAmAIAAGRycy9kb3du&#10;cmV2LnhtbFBLBQYAAAAABAAEAPUAAACGAwAAAAA=&#10;" stroked="f">
                <v:textbox>
                  <w:txbxContent>
                    <w:p w:rsidR="00466BDA" w:rsidRPr="0037324C" w:rsidRDefault="00466BDA" w:rsidP="006179E6">
                      <w:pPr>
                        <w:jc w:val="center"/>
                        <w:rPr>
                          <w:b/>
                          <w:sz w:val="28"/>
                          <w:szCs w:val="28"/>
                        </w:rPr>
                      </w:pPr>
                      <w:r>
                        <w:rPr>
                          <w:b/>
                          <w:sz w:val="28"/>
                          <w:szCs w:val="28"/>
                        </w:rPr>
                        <w:t>C</w:t>
                      </w:r>
                    </w:p>
                  </w:txbxContent>
                </v:textbox>
              </v:shape>
              <v:shape id="Text Box 187" o:spid="_x0000_s1217" type="#_x0000_t202" style="position:absolute;left:1995;top:7138;width:608;height:21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lx1sgA&#10;AADdAAAADwAAAGRycy9kb3ducmV2LnhtbESPQU/CQBCF7yb+h82YcJOtJVGsLEQIJBBDguDF29gd&#10;u5XubNNdofjrnYOJt5m8N+99M5n1vlEn6mId2MDdMANFXAZbc2Xg7bC6HYOKCdliE5gMXCjCbHp9&#10;NcHChjO/0mmfKiUhHAs04FJqC61j6chjHIaWWLTP0HlMsnaVth2eJdw3Os+ye+2xZmlw2NLCUXnc&#10;f3sDD4fly3Jj8/nW1V+7xePH+v3nGIwZ3PTPT6AS9enf/He9toKfjwRXvpER9PQX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6XHWyAAAAN0AAAAPAAAAAAAAAAAAAAAAAJgCAABk&#10;cnMvZG93bnJldi54bWxQSwUGAAAAAAQABAD1AAAAjQMAAAAA&#10;" filled="f" fillcolor="#ffd" stroked="f">
                <v:textbox>
                  <w:txbxContent>
                    <w:p w:rsidR="00466BDA" w:rsidRPr="00560C81" w:rsidRDefault="00466BDA" w:rsidP="006179E6">
                      <w:pPr>
                        <w:autoSpaceDE w:val="0"/>
                        <w:autoSpaceDN w:val="0"/>
                        <w:adjustRightInd w:val="0"/>
                        <w:spacing w:before="0" w:beforeAutospacing="0" w:after="0" w:afterAutospacing="0" w:line="90" w:lineRule="exact"/>
                        <w:jc w:val="center"/>
                        <w:rPr>
                          <w:rFonts w:cs="Arial"/>
                          <w:b/>
                          <w:bCs/>
                          <w:color w:val="000000"/>
                          <w:sz w:val="10"/>
                          <w:szCs w:val="10"/>
                        </w:rPr>
                      </w:pPr>
                    </w:p>
                    <w:p w:rsidR="00466BDA" w:rsidRPr="00560C81" w:rsidRDefault="00466BDA" w:rsidP="006179E6">
                      <w:pPr>
                        <w:autoSpaceDE w:val="0"/>
                        <w:autoSpaceDN w:val="0"/>
                        <w:adjustRightInd w:val="0"/>
                        <w:spacing w:before="0" w:beforeAutospacing="0" w:after="0" w:afterAutospacing="0" w:line="90" w:lineRule="exact"/>
                        <w:jc w:val="center"/>
                        <w:rPr>
                          <w:rFonts w:cs="Arial"/>
                          <w:b/>
                          <w:color w:val="000000"/>
                          <w:sz w:val="12"/>
                          <w:szCs w:val="12"/>
                        </w:rPr>
                      </w:pPr>
                      <w:r w:rsidRPr="00560C81">
                        <w:rPr>
                          <w:rFonts w:cs="Arial"/>
                          <w:b/>
                          <w:color w:val="000000"/>
                          <w:sz w:val="12"/>
                          <w:szCs w:val="12"/>
                        </w:rPr>
                        <w:t>Kb</w:t>
                      </w:r>
                    </w:p>
                    <w:p w:rsidR="00466BDA" w:rsidRPr="00560C81" w:rsidRDefault="00466BDA" w:rsidP="006179E6">
                      <w:pPr>
                        <w:autoSpaceDE w:val="0"/>
                        <w:autoSpaceDN w:val="0"/>
                        <w:adjustRightInd w:val="0"/>
                        <w:spacing w:before="0" w:beforeAutospacing="0" w:after="0" w:afterAutospacing="0" w:line="90" w:lineRule="exact"/>
                        <w:jc w:val="center"/>
                        <w:rPr>
                          <w:rFonts w:cs="Arial"/>
                          <w:b/>
                          <w:color w:val="000000"/>
                          <w:sz w:val="6"/>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10.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8.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6.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4.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3.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4"/>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2.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1.5</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8"/>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1.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2"/>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0.5</w:t>
                      </w:r>
                    </w:p>
                    <w:p w:rsidR="00466BDA" w:rsidRPr="00560C81" w:rsidRDefault="00466BDA" w:rsidP="006179E6">
                      <w:pPr>
                        <w:autoSpaceDE w:val="0"/>
                        <w:autoSpaceDN w:val="0"/>
                        <w:adjustRightInd w:val="0"/>
                        <w:spacing w:before="0" w:beforeAutospacing="0" w:after="0" w:afterAutospacing="0" w:line="90" w:lineRule="atLeast"/>
                        <w:rPr>
                          <w:rFonts w:cs="Arial"/>
                          <w:b/>
                          <w:bCs/>
                          <w:color w:val="000000"/>
                          <w:sz w:val="10"/>
                          <w:szCs w:val="10"/>
                        </w:rPr>
                      </w:pPr>
                    </w:p>
                  </w:txbxContent>
                </v:textbox>
              </v:shape>
              <v:shape id="Text Box 188" o:spid="_x0000_s1218" type="#_x0000_t202" style="position:absolute;left:3511;top:7526;width:953;height:3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t1j8QA&#10;AADdAAAADwAAAGRycy9kb3ducmV2LnhtbERPS2vCQBC+F/wPywi91Y2WlBpdRQSxpafaCPE2ZCcP&#10;zM6G7BqTf98tFLzNx/ec9XYwjeipc7VlBfNZBII4t7rmUkH6c3h5B+E8ssbGMikYycF2M3laY6Lt&#10;nb+pP/lShBB2CSqovG8TKV1ekUE3sy1x4ArbGfQBdqXUHd5DuGnkIorepMGaQ0OFLe0ryq+nm1Fg&#10;j7F10fiV7W5ZUaTx/oLp+VOp5+mwW4HwNPiH+N/9ocP8xesS/r4JJ8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7dY/EAAAA3QAAAA8AAAAAAAAAAAAAAAAAmAIAAGRycy9k&#10;b3ducmV2LnhtbFBLBQYAAAAABAAEAPUAAACJAwAAAAA=&#10;" filled="f" fillcolor="#fffff7" stroked="f">
                <v:textbox>
                  <w:txbxContent>
                    <w:p w:rsidR="00466BDA" w:rsidRPr="009E0EE1" w:rsidRDefault="00466BDA" w:rsidP="006179E6">
                      <w:pPr>
                        <w:autoSpaceDE w:val="0"/>
                        <w:autoSpaceDN w:val="0"/>
                        <w:adjustRightInd w:val="0"/>
                        <w:rPr>
                          <w:rFonts w:cs="Arial"/>
                          <w:b/>
                          <w:bCs/>
                          <w:color w:val="FF3300"/>
                          <w:sz w:val="16"/>
                          <w:szCs w:val="16"/>
                        </w:rPr>
                      </w:pPr>
                      <w:r w:rsidRPr="009E0EE1">
                        <w:rPr>
                          <w:rFonts w:cs="Arial"/>
                          <w:b/>
                          <w:bCs/>
                          <w:color w:val="FF3300"/>
                          <w:sz w:val="16"/>
                          <w:szCs w:val="16"/>
                        </w:rPr>
                        <w:t>6814 bp</w:t>
                      </w:r>
                    </w:p>
                  </w:txbxContent>
                </v:textbox>
              </v:shape>
              <v:shape id="Picture 189" o:spid="_x0000_s1219" type="#_x0000_t75" style="position:absolute;left:2528;top:7394;width:1033;height:202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oG2TJAAAA3QAAAA8AAABkcnMvZG93bnJldi54bWxEj0FLw0AQhe+C/2GZQi9iNxYrIXZbRGxR&#10;PNmK6G3Ijklqdjbd3bRpf71zELzN8N689818ObhWHSjExrOBm0kGirj0tuHKwPt2dZ2DignZYuuZ&#10;DJwownJxeTHHwvojv9FhkyolIRwLNFCn1BVax7Imh3HiO2LRvn1wmGQNlbYBjxLuWj3NsjvtsGFp&#10;qLGjx5rKn03vDGxnH+d123/mry9PWQi7fpZf7b+MGY+Gh3tQiYb0b/67fraCP70VfvlGRtCL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g6gbZMkAAADdAAAADwAAAAAAAAAA&#10;AAAAAACfAgAAZHJzL2Rvd25yZXYueG1sUEsFBgAAAAAEAAQA9wAAAJUDAAAAAA==&#10;">
                <v:imagedata r:id="rId50" o:title=""/>
              </v:shape>
            </v:group>
            <v:group id="Group 190" o:spid="_x0000_s1220" style="position:absolute;left:1995;top:8422;width:2469;height:2786" coordorigin="1995,10247" coordsize="2469,27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3gb2cUAAADdAAAADwAAAGRycy9kb3ducmV2LnhtbERPS2vCQBC+F/wPywi9&#10;1U1iKyV1FREtPUjBRCi9DdkxCWZnQ3bN4993C4Xe5uN7zno7mkb01LnasoJ4EYEgLqyuuVRwyY9P&#10;ryCcR9bYWCYFEznYbmYPa0y1HfhMfeZLEULYpaig8r5NpXRFRQbdwrbEgbvazqAPsCul7nAI4aaR&#10;SRStpMGaQ0OFLe0rKm7Z3Sh4H3DYLeNDf7pd99N3/vL5dYpJqcf5uHsD4Wn0/+I/94cO85PnG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t4G9nFAAAA3QAA&#10;AA8AAAAAAAAAAAAAAAAAqgIAAGRycy9kb3ducmV2LnhtbFBLBQYAAAAABAAEAPoAAACcAwAAAAA=&#10;">
              <v:shape id="Text Box 191" o:spid="_x0000_s1221" type="#_x0000_t202" style="position:absolute;left:3531;top:11497;width:933;height:8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g6T8QA&#10;AADdAAAADwAAAGRycy9kb3ducmV2LnhtbESPQWvCQBCF7wX/wzKCt7oxSCnRVUQQelCwqd6H7JgE&#10;s7MxO03S/vpuodDbDO99b96st6NrVE9dqD0bWMwTUMSFtzWXBi4fh+dXUEGQLTaeycAXBdhuJk9r&#10;zKwf+J36XEoVQzhkaKASaTOtQ1GRwzD3LXHUbr5zKHHtSm07HGK4a3SaJC/aYc3xQoUt7Ssq7vmn&#10;izWWpwsN8sixD99yul93Rz6fjZlNx90KlNAo/+Y/+s1GLl2m8PtNHEF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IOk/EAAAA3QAAAA8AAAAAAAAAAAAAAAAAmAIAAGRycy9k&#10;b3ducmV2LnhtbFBLBQYAAAAABAAEAPUAAACJAwAAAAA=&#10;" filled="f" fillcolor="#fffff7" stroked="f">
                <v:textbox style="mso-fit-shape-to-text:t">
                  <w:txbxContent>
                    <w:p w:rsidR="00466BDA" w:rsidRPr="009E0EE1" w:rsidRDefault="00466BDA" w:rsidP="006179E6">
                      <w:pPr>
                        <w:autoSpaceDE w:val="0"/>
                        <w:autoSpaceDN w:val="0"/>
                        <w:adjustRightInd w:val="0"/>
                        <w:jc w:val="center"/>
                        <w:rPr>
                          <w:rFonts w:cs="Arial"/>
                          <w:b/>
                          <w:bCs/>
                          <w:color w:val="FF3300"/>
                          <w:sz w:val="16"/>
                          <w:szCs w:val="16"/>
                        </w:rPr>
                      </w:pPr>
                      <w:r w:rsidRPr="009E0EE1">
                        <w:rPr>
                          <w:rFonts w:cs="Arial"/>
                          <w:b/>
                          <w:bCs/>
                          <w:color w:val="FF3300"/>
                          <w:sz w:val="16"/>
                          <w:szCs w:val="16"/>
                        </w:rPr>
                        <w:t>2285 bp</w:t>
                      </w:r>
                    </w:p>
                  </w:txbxContent>
                </v:textbox>
              </v:shape>
              <v:group id="Group 192" o:spid="_x0000_s1222" style="position:absolute;left:1995;top:10247;width:1607;height:2786" coordorigin="1995,10247" coordsize="1607,27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YgNcUAAADdAAAADwAAAGRycy9kb3ducmV2LnhtbERPS2vCQBC+F/wPyxR6&#10;q5uHLZK6BhFbPIhQFUpvQ3ZMQrKzIbtN4r/vFoTe5uN7ziqfTCsG6l1tWUE8j0AQF1bXXCq4nN+f&#10;lyCcR9bYWiYFN3KQr2cPK8y0HfmThpMvRQhhl6GCyvsuk9IVFRl0c9sRB+5qe4M+wL6UuscxhJtW&#10;JlH0Kg3WHBoq7GhbUdGcfoyCjxHHTRrvhkNz3d6+zy/Hr0NMSj09Tps3EJ4m/y++u/c6zE8WK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TmIDXFAAAA3QAA&#10;AA8AAAAAAAAAAAAAAAAAqgIAAGRycy9kb3ducmV2LnhtbFBLBQYAAAAABAAEAPoAAACcAwAAAAA=&#10;">
                <v:shape id="Text Box 193" o:spid="_x0000_s1223" type="#_x0000_t202" style="position:absolute;left:2079;top:1024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6YRsIA&#10;AADdAAAADwAAAGRycy9kb3ducmV2LnhtbERPyWrDMBC9F/oPYgq9lFpucOzGiRLaQkquWT5gYo0X&#10;ao2MpXr5+ypQyG0eb53NbjKtGKh3jWUFb1EMgriwuuFKweW8f30H4TyyxtYyKZjJwW77+LDBXNuR&#10;jzScfCVCCLscFdTed7mUrqjJoItsRxy40vYGfYB9JXWPYwg3rVzEcSoNNhwaauzoq6bi5/RrFJSH&#10;8WW5Gq/f/pIdk/QTm+xqZ6Wen6aPNQhPk7+L/90HHeYvkgRu34QT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HphGwgAAAN0AAAAPAAAAAAAAAAAAAAAAAJgCAABkcnMvZG93&#10;bnJldi54bWxQSwUGAAAAAAQABAD1AAAAhwMAAAAA&#10;" stroked="f">
                  <v:textbox>
                    <w:txbxContent>
                      <w:p w:rsidR="00466BDA" w:rsidRPr="0037324C" w:rsidRDefault="00466BDA" w:rsidP="006179E6">
                        <w:pPr>
                          <w:jc w:val="center"/>
                          <w:rPr>
                            <w:b/>
                            <w:sz w:val="28"/>
                            <w:szCs w:val="28"/>
                          </w:rPr>
                        </w:pPr>
                        <w:r>
                          <w:rPr>
                            <w:b/>
                            <w:sz w:val="28"/>
                            <w:szCs w:val="28"/>
                          </w:rPr>
                          <w:t>D</w:t>
                        </w:r>
                      </w:p>
                    </w:txbxContent>
                  </v:textbox>
                </v:shape>
                <v:shape id="Picture 194" o:spid="_x0000_s1224" type="#_x0000_t75" style="position:absolute;left:2543;top:10873;width:1059;height:21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uIiTFAAAA3QAAAA8AAABkcnMvZG93bnJldi54bWxET01rwkAQvRf6H5YpeKubBquSukqpCBZE&#10;muhBb9PsNAnJzobsauK/7xaE3ubxPmexGkwjrtS5yrKCl3EEgji3uuJCwfGweZ6DcB5ZY2OZFNzI&#10;wWr5+LDARNueU7pmvhAhhF2CCkrv20RKl5dk0I1tSxy4H9sZ9AF2hdQd9iHcNDKOoqk0WHFoKLGl&#10;j5LyOrsYBf33bn3u8Ss98Wyf7erpLS0+M6VGT8P7GwhPg/8X391bHebHk1f4+yacIJ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7iIkxQAAAN0AAAAPAAAAAAAAAAAAAAAA&#10;AJ8CAABkcnMvZG93bnJldi54bWxQSwUGAAAAAAQABAD3AAAAkQMAAAAA&#10;">
                  <v:imagedata r:id="rId51" o:title=""/>
                </v:shape>
                <v:shape id="Text Box 195" o:spid="_x0000_s1225" type="#_x0000_t202" style="position:absolute;left:1995;top:10633;width:608;height:21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wzQsUA&#10;AADdAAAADwAAAGRycy9kb3ducmV2LnhtbERPTWsCMRC9C/0PYQq9abZLsXVrFBUFiwiteult3Iyb&#10;rZvJsom6+usbodDbPN7nDMetrcSZGl86VvDcS0AQ506XXCjYbRfdNxA+IGusHJOCK3kYjx46Q8y0&#10;u/AXnTehEDGEfYYKTAh1JqXPDVn0PVcTR+7gGoshwqaQusFLDLeVTJOkLy2WHBsM1jQzlB83J6vg&#10;dTtfzT90Ol2b8udzNtgvv29Hp9TTYzt5BxGoDf/iP/dSx/npSx/u38QT5Og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PDNCxQAAAN0AAAAPAAAAAAAAAAAAAAAAAJgCAABkcnMv&#10;ZG93bnJldi54bWxQSwUGAAAAAAQABAD1AAAAigMAAAAA&#10;" filled="f" fillcolor="#ffd" stroked="f">
                  <v:textbox>
                    <w:txbxContent>
                      <w:p w:rsidR="00466BDA" w:rsidRPr="00560C81" w:rsidRDefault="00466BDA" w:rsidP="006179E6">
                        <w:pPr>
                          <w:autoSpaceDE w:val="0"/>
                          <w:autoSpaceDN w:val="0"/>
                          <w:adjustRightInd w:val="0"/>
                          <w:spacing w:before="0" w:beforeAutospacing="0" w:after="0" w:afterAutospacing="0" w:line="90" w:lineRule="exact"/>
                          <w:jc w:val="center"/>
                          <w:rPr>
                            <w:rFonts w:cs="Arial"/>
                            <w:b/>
                            <w:bCs/>
                            <w:color w:val="000000"/>
                            <w:sz w:val="10"/>
                            <w:szCs w:val="10"/>
                          </w:rPr>
                        </w:pPr>
                      </w:p>
                      <w:p w:rsidR="00466BDA" w:rsidRPr="00560C81" w:rsidRDefault="00466BDA" w:rsidP="006179E6">
                        <w:pPr>
                          <w:autoSpaceDE w:val="0"/>
                          <w:autoSpaceDN w:val="0"/>
                          <w:adjustRightInd w:val="0"/>
                          <w:spacing w:before="0" w:beforeAutospacing="0" w:after="0" w:afterAutospacing="0" w:line="90" w:lineRule="exact"/>
                          <w:jc w:val="center"/>
                          <w:rPr>
                            <w:rFonts w:cs="Arial"/>
                            <w:b/>
                            <w:color w:val="000000"/>
                            <w:sz w:val="12"/>
                            <w:szCs w:val="12"/>
                          </w:rPr>
                        </w:pPr>
                        <w:r w:rsidRPr="00560C81">
                          <w:rPr>
                            <w:rFonts w:cs="Arial"/>
                            <w:b/>
                            <w:color w:val="000000"/>
                            <w:sz w:val="12"/>
                            <w:szCs w:val="12"/>
                          </w:rPr>
                          <w:t>Kb</w:t>
                        </w:r>
                      </w:p>
                      <w:p w:rsidR="00466BDA" w:rsidRPr="00560C81" w:rsidRDefault="00466BDA" w:rsidP="006179E6">
                        <w:pPr>
                          <w:autoSpaceDE w:val="0"/>
                          <w:autoSpaceDN w:val="0"/>
                          <w:adjustRightInd w:val="0"/>
                          <w:spacing w:before="0" w:beforeAutospacing="0" w:after="0" w:afterAutospacing="0" w:line="90" w:lineRule="exact"/>
                          <w:jc w:val="center"/>
                          <w:rPr>
                            <w:rFonts w:cs="Arial"/>
                            <w:b/>
                            <w:color w:val="000000"/>
                            <w:sz w:val="6"/>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10.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4"/>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6.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4.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4"/>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3.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6"/>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2.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1.5</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1.0</w:t>
                        </w: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4"/>
                            <w:szCs w:val="10"/>
                          </w:rPr>
                        </w:pPr>
                      </w:p>
                      <w:p w:rsidR="00466BDA" w:rsidRPr="00560C81" w:rsidRDefault="00466BDA" w:rsidP="006179E6">
                        <w:pPr>
                          <w:autoSpaceDE w:val="0"/>
                          <w:autoSpaceDN w:val="0"/>
                          <w:adjustRightInd w:val="0"/>
                          <w:spacing w:before="0" w:beforeAutospacing="0" w:after="0" w:afterAutospacing="0" w:line="90" w:lineRule="atLeast"/>
                          <w:jc w:val="center"/>
                          <w:rPr>
                            <w:rFonts w:cs="Arial"/>
                            <w:b/>
                            <w:color w:val="000000"/>
                            <w:sz w:val="10"/>
                            <w:szCs w:val="10"/>
                          </w:rPr>
                        </w:pPr>
                        <w:r w:rsidRPr="00560C81">
                          <w:rPr>
                            <w:rFonts w:cs="Arial"/>
                            <w:b/>
                            <w:color w:val="000000"/>
                            <w:sz w:val="10"/>
                            <w:szCs w:val="10"/>
                          </w:rPr>
                          <w:t>0.5</w:t>
                        </w:r>
                      </w:p>
                      <w:p w:rsidR="00466BDA" w:rsidRPr="00560C81" w:rsidRDefault="00466BDA" w:rsidP="006179E6">
                        <w:pPr>
                          <w:autoSpaceDE w:val="0"/>
                          <w:autoSpaceDN w:val="0"/>
                          <w:adjustRightInd w:val="0"/>
                          <w:spacing w:before="0" w:beforeAutospacing="0" w:after="0" w:afterAutospacing="0" w:line="90" w:lineRule="atLeast"/>
                          <w:rPr>
                            <w:rFonts w:cs="Arial"/>
                            <w:b/>
                            <w:bCs/>
                            <w:color w:val="000000"/>
                            <w:sz w:val="10"/>
                            <w:szCs w:val="10"/>
                          </w:rPr>
                        </w:pPr>
                      </w:p>
                    </w:txbxContent>
                  </v:textbox>
                </v:shape>
              </v:group>
            </v:group>
            <v:shape id="Text Box 196" o:spid="_x0000_s1226" type="#_x0000_t202" style="position:absolute;left:4014;top:843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GMcMA&#10;AADdAAAADwAAAGRycy9kb3ducmV2LnhtbERPS2rDMBDdF3oHMYVuSiPXJHHjWAltISVbOznAxBp/&#10;qDUylmo7t68Chezm8b6T7WfTiZEG11pW8LaIQBCXVrdcKzifDq/vIJxH1thZJgVXcrDfPT5kmGo7&#10;cU5j4WsRQtilqKDxvk+ldGVDBt3C9sSBq+xg0Ac41FIPOIVw08k4itbSYMuhocGevhoqf4pfo6A6&#10;Ti+rzXT59uckX64/sU0u9qrU89P8sQXhafZ38b/7qMP8eJnA7Ztwgt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wGMcMAAADdAAAADwAAAAAAAAAAAAAAAACYAgAAZHJzL2Rv&#10;d25yZXYueG1sUEsFBgAAAAAEAAQA9QAAAIgDAAAAAA==&#10;" stroked="f">
              <v:textbox>
                <w:txbxContent>
                  <w:p w:rsidR="00466BDA" w:rsidRPr="0037324C" w:rsidRDefault="00466BDA" w:rsidP="006179E6">
                    <w:pPr>
                      <w:jc w:val="center"/>
                      <w:rPr>
                        <w:b/>
                        <w:sz w:val="28"/>
                        <w:szCs w:val="28"/>
                      </w:rPr>
                    </w:pPr>
                    <w:r>
                      <w:rPr>
                        <w:b/>
                        <w:sz w:val="28"/>
                        <w:szCs w:val="28"/>
                      </w:rPr>
                      <w:t>B</w:t>
                    </w:r>
                  </w:p>
                </w:txbxContent>
              </v:textbox>
            </v:shape>
          </v:group>
        </w:pict>
      </w:r>
      <w:r w:rsidR="006179E6" w:rsidRPr="003D306D">
        <w:rPr>
          <w:rFonts w:cs="Arial"/>
          <w:szCs w:val="23"/>
        </w:rPr>
        <w:t>pRRLsc-CMVp-</w:t>
      </w:r>
      <w:r w:rsidR="006179E6" w:rsidRPr="00560C81">
        <w:rPr>
          <w:rFonts w:cs="Arial"/>
          <w:i/>
          <w:szCs w:val="23"/>
        </w:rPr>
        <w:t>eGFP</w:t>
      </w:r>
      <w:r w:rsidR="006179E6" w:rsidRPr="003D306D">
        <w:rPr>
          <w:rFonts w:cs="Arial"/>
          <w:szCs w:val="23"/>
        </w:rPr>
        <w:t>-W (</w:t>
      </w:r>
      <w:r w:rsidR="006179E6" w:rsidRPr="003D306D">
        <w:rPr>
          <w:rFonts w:cs="Arial"/>
          <w:b/>
          <w:szCs w:val="23"/>
        </w:rPr>
        <w:t>Figure 3.8 A</w:t>
      </w:r>
      <w:r w:rsidR="006179E6" w:rsidRPr="003D306D">
        <w:rPr>
          <w:rFonts w:cs="Arial"/>
          <w:szCs w:val="23"/>
        </w:rPr>
        <w:t xml:space="preserve">) was cut by </w:t>
      </w:r>
      <w:r w:rsidR="006179E6" w:rsidRPr="003D306D">
        <w:rPr>
          <w:rFonts w:cs="Arial"/>
          <w:i/>
          <w:szCs w:val="23"/>
        </w:rPr>
        <w:t>Cla</w:t>
      </w:r>
      <w:r w:rsidR="006179E6">
        <w:rPr>
          <w:rFonts w:cs="Arial"/>
          <w:szCs w:val="23"/>
        </w:rPr>
        <w:t xml:space="preserve">I and </w:t>
      </w:r>
      <w:r w:rsidR="006179E6" w:rsidRPr="003D306D">
        <w:rPr>
          <w:rFonts w:cs="Arial"/>
          <w:szCs w:val="23"/>
        </w:rPr>
        <w:t>pAAV-GFAPp</w:t>
      </w:r>
      <w:r w:rsidR="006179E6" w:rsidRPr="000977CF">
        <w:rPr>
          <w:rFonts w:cs="Arial"/>
          <w:i/>
          <w:szCs w:val="23"/>
        </w:rPr>
        <w:t>-</w:t>
      </w:r>
      <w:r w:rsidR="006179E6" w:rsidRPr="00560C81">
        <w:rPr>
          <w:rFonts w:cs="Arial"/>
          <w:i/>
          <w:szCs w:val="23"/>
        </w:rPr>
        <w:t>rGdnf</w:t>
      </w:r>
      <w:r w:rsidR="006179E6" w:rsidRPr="003D306D">
        <w:rPr>
          <w:rFonts w:cs="Arial"/>
          <w:szCs w:val="23"/>
        </w:rPr>
        <w:t>-W (</w:t>
      </w:r>
      <w:r w:rsidR="006179E6" w:rsidRPr="003D306D">
        <w:rPr>
          <w:rFonts w:cs="Arial"/>
          <w:b/>
          <w:szCs w:val="23"/>
        </w:rPr>
        <w:t>Figure 3.8 B</w:t>
      </w:r>
      <w:r w:rsidR="006179E6" w:rsidRPr="003D306D">
        <w:rPr>
          <w:rFonts w:cs="Arial"/>
          <w:szCs w:val="23"/>
        </w:rPr>
        <w:t xml:space="preserve">) was cut by </w:t>
      </w:r>
      <w:r w:rsidR="006179E6" w:rsidRPr="003D306D">
        <w:rPr>
          <w:rFonts w:cs="Arial"/>
          <w:i/>
          <w:szCs w:val="23"/>
        </w:rPr>
        <w:t>Mlu</w:t>
      </w:r>
      <w:r w:rsidR="006179E6" w:rsidRPr="003D306D">
        <w:rPr>
          <w:rFonts w:cs="Arial"/>
          <w:szCs w:val="23"/>
        </w:rPr>
        <w:t>I</w:t>
      </w:r>
      <w:r w:rsidR="006179E6">
        <w:rPr>
          <w:rFonts w:cs="Arial"/>
          <w:szCs w:val="23"/>
        </w:rPr>
        <w:t>. Both plasmids were subsequently</w:t>
      </w:r>
      <w:r w:rsidR="006179E6" w:rsidRPr="003D306D">
        <w:rPr>
          <w:rFonts w:cs="Arial"/>
          <w:szCs w:val="23"/>
        </w:rPr>
        <w:t xml:space="preserve"> </w:t>
      </w:r>
      <w:r w:rsidR="006179E6">
        <w:rPr>
          <w:rFonts w:cs="Arial"/>
          <w:szCs w:val="23"/>
        </w:rPr>
        <w:t>digested</w:t>
      </w:r>
      <w:r w:rsidR="006179E6" w:rsidRPr="003D306D">
        <w:rPr>
          <w:rFonts w:cs="Arial"/>
          <w:szCs w:val="23"/>
        </w:rPr>
        <w:t xml:space="preserve"> by </w:t>
      </w:r>
      <w:r w:rsidR="006179E6" w:rsidRPr="003D306D">
        <w:rPr>
          <w:rFonts w:cs="Arial"/>
          <w:i/>
          <w:szCs w:val="23"/>
        </w:rPr>
        <w:t>Age</w:t>
      </w:r>
      <w:r w:rsidR="006179E6" w:rsidRPr="003D306D">
        <w:rPr>
          <w:rFonts w:cs="Arial"/>
          <w:szCs w:val="23"/>
        </w:rPr>
        <w:t>I to prepare CMVp-removed plasmid (6814 bp)</w:t>
      </w:r>
      <w:r w:rsidR="006179E6">
        <w:rPr>
          <w:rFonts w:cs="Arial"/>
          <w:szCs w:val="23"/>
        </w:rPr>
        <w:t xml:space="preserve"> and </w:t>
      </w:r>
      <w:r w:rsidR="006179E6" w:rsidRPr="003D306D">
        <w:rPr>
          <w:rFonts w:cs="Arial"/>
          <w:szCs w:val="23"/>
        </w:rPr>
        <w:t xml:space="preserve">isolate </w:t>
      </w:r>
      <w:r w:rsidR="006179E6" w:rsidRPr="00853551">
        <w:rPr>
          <w:rFonts w:cs="Arial"/>
          <w:szCs w:val="23"/>
        </w:rPr>
        <w:t>GFAPp</w:t>
      </w:r>
      <w:r w:rsidR="006179E6" w:rsidRPr="003D306D">
        <w:rPr>
          <w:rFonts w:cs="Arial"/>
          <w:szCs w:val="23"/>
        </w:rPr>
        <w:t xml:space="preserve"> (2285 bp). Results from </w:t>
      </w:r>
      <w:r w:rsidR="006179E6">
        <w:rPr>
          <w:rFonts w:cs="Arial"/>
          <w:szCs w:val="23"/>
        </w:rPr>
        <w:t xml:space="preserve">agarose </w:t>
      </w:r>
      <w:r w:rsidR="006179E6" w:rsidRPr="003D306D">
        <w:rPr>
          <w:rFonts w:cs="Arial"/>
          <w:szCs w:val="23"/>
        </w:rPr>
        <w:t>gel electrophoresis (</w:t>
      </w:r>
      <w:r w:rsidR="006179E6" w:rsidRPr="003D306D">
        <w:rPr>
          <w:rFonts w:cs="Arial"/>
          <w:b/>
          <w:szCs w:val="23"/>
        </w:rPr>
        <w:t>Figures 3.8 C, D</w:t>
      </w:r>
      <w:r w:rsidR="006179E6">
        <w:rPr>
          <w:rFonts w:cs="Arial"/>
          <w:szCs w:val="23"/>
        </w:rPr>
        <w:t>) display</w:t>
      </w:r>
      <w:r w:rsidR="006179E6" w:rsidRPr="003D306D">
        <w:rPr>
          <w:rFonts w:cs="Arial"/>
          <w:szCs w:val="23"/>
        </w:rPr>
        <w:t xml:space="preserve"> successful digestion</w:t>
      </w:r>
      <w:r w:rsidR="006179E6">
        <w:rPr>
          <w:rFonts w:cs="Arial"/>
          <w:szCs w:val="23"/>
        </w:rPr>
        <w:t>s</w:t>
      </w:r>
      <w:r w:rsidR="006179E6" w:rsidRPr="003D306D">
        <w:rPr>
          <w:rFonts w:cs="Arial"/>
          <w:szCs w:val="23"/>
        </w:rPr>
        <w:t xml:space="preserve">.  </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5916DD" w:rsidRDefault="006179E6" w:rsidP="006179E6">
      <w:pPr>
        <w:rPr>
          <w:rFonts w:cs="Arial"/>
          <w:sz w:val="28"/>
          <w:szCs w:val="23"/>
        </w:rPr>
      </w:pPr>
    </w:p>
    <w:p w:rsidR="006179E6" w:rsidRPr="009D7C3A" w:rsidRDefault="006179E6" w:rsidP="006179E6">
      <w:pPr>
        <w:pStyle w:val="Caption"/>
        <w:spacing w:before="100" w:beforeAutospacing="1" w:after="100" w:afterAutospacing="1" w:line="360" w:lineRule="auto"/>
        <w:jc w:val="both"/>
        <w:rPr>
          <w:rStyle w:val="Strong"/>
          <w:b w:val="0"/>
          <w:sz w:val="20"/>
        </w:rPr>
      </w:pPr>
      <w:bookmarkStart w:id="815" w:name="_Toc337501709"/>
      <w:bookmarkStart w:id="816" w:name="_Toc341039157"/>
      <w:bookmarkStart w:id="817" w:name="_Toc356079758"/>
      <w:r w:rsidRPr="009D7C3A">
        <w:rPr>
          <w:rFonts w:ascii="Century Gothic" w:hAnsi="Century Gothic"/>
        </w:rPr>
        <w:t>Figure 3.</w:t>
      </w:r>
      <w:r w:rsidR="00122438" w:rsidRPr="009D7C3A">
        <w:rPr>
          <w:rFonts w:ascii="Century Gothic" w:hAnsi="Century Gothic"/>
        </w:rPr>
        <w:fldChar w:fldCharType="begin"/>
      </w:r>
      <w:r w:rsidRPr="009D7C3A">
        <w:rPr>
          <w:rFonts w:ascii="Century Gothic" w:hAnsi="Century Gothic"/>
        </w:rPr>
        <w:instrText xml:space="preserve"> SEQ Figure_3. \* ARABIC </w:instrText>
      </w:r>
      <w:r w:rsidR="00122438" w:rsidRPr="009D7C3A">
        <w:rPr>
          <w:rFonts w:ascii="Century Gothic" w:hAnsi="Century Gothic"/>
        </w:rPr>
        <w:fldChar w:fldCharType="separate"/>
      </w:r>
      <w:r w:rsidRPr="009D7C3A">
        <w:rPr>
          <w:rFonts w:ascii="Century Gothic" w:hAnsi="Century Gothic"/>
          <w:noProof/>
        </w:rPr>
        <w:t>8</w:t>
      </w:r>
      <w:r w:rsidR="00122438" w:rsidRPr="009D7C3A">
        <w:rPr>
          <w:rFonts w:ascii="Century Gothic" w:hAnsi="Century Gothic"/>
        </w:rPr>
        <w:fldChar w:fldCharType="end"/>
      </w:r>
      <w:r w:rsidRPr="009D7C3A">
        <w:rPr>
          <w:rFonts w:ascii="Century Gothic" w:hAnsi="Century Gothic"/>
        </w:rPr>
        <w:t xml:space="preserve">: </w:t>
      </w:r>
      <w:r w:rsidRPr="00F90EA6">
        <w:rPr>
          <w:rStyle w:val="Heading2NgocChar5"/>
          <w:b/>
          <w:sz w:val="20"/>
          <w:szCs w:val="20"/>
        </w:rPr>
        <w:t>Cloning strategy for pRRLsc-GFAPp-</w:t>
      </w:r>
      <w:r w:rsidRPr="00F90EA6">
        <w:rPr>
          <w:rStyle w:val="Heading2NgocChar5"/>
          <w:b/>
          <w:i/>
          <w:sz w:val="20"/>
          <w:szCs w:val="20"/>
        </w:rPr>
        <w:t>eGFP</w:t>
      </w:r>
      <w:r w:rsidRPr="00F90EA6">
        <w:rPr>
          <w:rStyle w:val="Heading2NgocChar5"/>
          <w:b/>
          <w:sz w:val="20"/>
          <w:szCs w:val="20"/>
        </w:rPr>
        <w:t>-W</w:t>
      </w:r>
      <w:r w:rsidRPr="00F90EA6">
        <w:rPr>
          <w:rStyle w:val="Style2Char2"/>
          <w:rFonts w:ascii="Century Gothic" w:hAnsi="Century Gothic"/>
          <w:b/>
          <w:sz w:val="20"/>
          <w:szCs w:val="20"/>
        </w:rPr>
        <w:t>.</w:t>
      </w:r>
      <w:r w:rsidRPr="009D7C3A">
        <w:rPr>
          <w:rFonts w:ascii="Century Gothic" w:hAnsi="Century Gothic"/>
          <w:b w:val="0"/>
        </w:rPr>
        <w:t xml:space="preserve"> Map</w:t>
      </w:r>
      <w:r w:rsidRPr="009D7C3A">
        <w:rPr>
          <w:rStyle w:val="Strong"/>
          <w:b w:val="0"/>
          <w:sz w:val="20"/>
        </w:rPr>
        <w:t>s of (A) vector plasmid and (B) GFAPp donor plasmid. (C, D) Agarose gel electrophoresis of digested plasmids</w:t>
      </w:r>
      <w:r>
        <w:rPr>
          <w:rStyle w:val="Strong"/>
          <w:b w:val="0"/>
          <w:sz w:val="20"/>
        </w:rPr>
        <w:t>;</w:t>
      </w:r>
      <w:r w:rsidRPr="009D7C3A">
        <w:rPr>
          <w:rStyle w:val="Strong"/>
          <w:b w:val="0"/>
          <w:sz w:val="20"/>
        </w:rPr>
        <w:t xml:space="preserve"> targeted patterns are highlighted by red rectangles. Size standards are 1kb DNA ladder. (E) Map of the </w:t>
      </w:r>
      <w:r>
        <w:rPr>
          <w:rStyle w:val="Strong"/>
          <w:b w:val="0"/>
          <w:sz w:val="20"/>
        </w:rPr>
        <w:t>expected</w:t>
      </w:r>
      <w:r w:rsidRPr="009D7C3A">
        <w:rPr>
          <w:rStyle w:val="Strong"/>
          <w:b w:val="0"/>
          <w:sz w:val="20"/>
        </w:rPr>
        <w:t xml:space="preserve"> plasmid. (A, B, E) Relevant enzymes and their corresponding restriction sites</w:t>
      </w:r>
      <w:bookmarkEnd w:id="815"/>
      <w:bookmarkEnd w:id="816"/>
      <w:r>
        <w:rPr>
          <w:rStyle w:val="Strong"/>
          <w:b w:val="0"/>
          <w:sz w:val="20"/>
        </w:rPr>
        <w:t xml:space="preserve"> </w:t>
      </w:r>
      <w:r w:rsidRPr="008242EE">
        <w:rPr>
          <w:rStyle w:val="Strong"/>
          <w:b w:val="0"/>
          <w:sz w:val="20"/>
        </w:rPr>
        <w:t>are indicated on plasmid maps</w:t>
      </w:r>
      <w:r w:rsidRPr="009D7C3A">
        <w:rPr>
          <w:rStyle w:val="Strong"/>
          <w:b w:val="0"/>
          <w:sz w:val="20"/>
        </w:rPr>
        <w:t>.</w:t>
      </w:r>
      <w:bookmarkEnd w:id="817"/>
    </w:p>
    <w:p w:rsidR="006179E6" w:rsidRPr="003D306D" w:rsidRDefault="006179E6" w:rsidP="006179E6">
      <w:pPr>
        <w:rPr>
          <w:rFonts w:cs="Arial"/>
          <w:szCs w:val="23"/>
        </w:rPr>
      </w:pPr>
    </w:p>
    <w:p w:rsidR="006179E6" w:rsidRDefault="006179E6" w:rsidP="006179E6">
      <w:pPr>
        <w:rPr>
          <w:rFonts w:cs="Arial"/>
          <w:szCs w:val="23"/>
        </w:rPr>
      </w:pPr>
      <w:r w:rsidRPr="003D306D">
        <w:rPr>
          <w:rFonts w:cs="Arial"/>
          <w:szCs w:val="23"/>
        </w:rPr>
        <w:br w:type="page"/>
      </w:r>
      <w:r>
        <w:rPr>
          <w:rFonts w:cs="Arial"/>
          <w:szCs w:val="23"/>
        </w:rPr>
        <w:lastRenderedPageBreak/>
        <w:t>Following ligation and transformation, random colonies were screened for the presence of the correct plasmid. For this, colonies w</w:t>
      </w:r>
      <w:r w:rsidRPr="003D306D">
        <w:rPr>
          <w:rFonts w:cs="Arial"/>
          <w:szCs w:val="23"/>
        </w:rPr>
        <w:t xml:space="preserve">ere </w:t>
      </w:r>
      <w:r>
        <w:rPr>
          <w:rFonts w:cs="Arial"/>
          <w:szCs w:val="23"/>
        </w:rPr>
        <w:t>expanded in small liquid cultures; plasmid DNA was then purified and digested</w:t>
      </w:r>
      <w:r w:rsidRPr="003D306D">
        <w:rPr>
          <w:rFonts w:cs="Arial"/>
          <w:szCs w:val="23"/>
        </w:rPr>
        <w:t xml:space="preserve"> </w:t>
      </w:r>
      <w:r>
        <w:rPr>
          <w:rFonts w:cs="Arial"/>
          <w:szCs w:val="23"/>
        </w:rPr>
        <w:t>with</w:t>
      </w:r>
      <w:r w:rsidRPr="003D306D">
        <w:rPr>
          <w:rFonts w:cs="Arial"/>
          <w:szCs w:val="23"/>
        </w:rPr>
        <w:t xml:space="preserve"> an enzyme </w:t>
      </w:r>
      <w:r>
        <w:rPr>
          <w:rFonts w:cs="Arial"/>
          <w:szCs w:val="23"/>
        </w:rPr>
        <w:t>expected to have a</w:t>
      </w:r>
      <w:r w:rsidRPr="003D306D">
        <w:rPr>
          <w:rFonts w:cs="Arial"/>
          <w:szCs w:val="23"/>
        </w:rPr>
        <w:t xml:space="preserve"> unique restriction site, </w:t>
      </w:r>
      <w:r w:rsidRPr="003D306D">
        <w:rPr>
          <w:rFonts w:cs="Arial"/>
          <w:i/>
          <w:szCs w:val="23"/>
        </w:rPr>
        <w:t>Eco</w:t>
      </w:r>
      <w:r w:rsidRPr="003D306D">
        <w:rPr>
          <w:rFonts w:cs="Arial"/>
          <w:szCs w:val="23"/>
        </w:rPr>
        <w:t>RI. Samples provid</w:t>
      </w:r>
      <w:r>
        <w:rPr>
          <w:rFonts w:cs="Arial"/>
          <w:szCs w:val="23"/>
        </w:rPr>
        <w:t>ing</w:t>
      </w:r>
      <w:r w:rsidRPr="003D306D">
        <w:rPr>
          <w:rFonts w:cs="Arial"/>
          <w:szCs w:val="23"/>
        </w:rPr>
        <w:t xml:space="preserve"> a ~9</w:t>
      </w:r>
      <w:r>
        <w:rPr>
          <w:rFonts w:cs="Arial"/>
          <w:szCs w:val="23"/>
        </w:rPr>
        <w:t xml:space="preserve"> </w:t>
      </w:r>
      <w:r w:rsidRPr="003D306D">
        <w:rPr>
          <w:rFonts w:cs="Arial"/>
          <w:szCs w:val="23"/>
        </w:rPr>
        <w:t>kb band on gel electrophoresis (lanes 1-3</w:t>
      </w:r>
      <w:r>
        <w:rPr>
          <w:rFonts w:cs="Arial"/>
          <w:szCs w:val="23"/>
        </w:rPr>
        <w:t>,</w:t>
      </w:r>
      <w:r w:rsidRPr="003D306D">
        <w:rPr>
          <w:rFonts w:cs="Arial"/>
          <w:szCs w:val="23"/>
        </w:rPr>
        <w:t xml:space="preserve"> </w:t>
      </w:r>
      <w:r w:rsidRPr="003D306D">
        <w:rPr>
          <w:rFonts w:cs="Arial"/>
          <w:b/>
          <w:szCs w:val="23"/>
        </w:rPr>
        <w:t>Figure</w:t>
      </w:r>
      <w:r w:rsidRPr="003D306D">
        <w:rPr>
          <w:rFonts w:cs="Arial"/>
          <w:szCs w:val="23"/>
        </w:rPr>
        <w:t xml:space="preserve"> </w:t>
      </w:r>
      <w:r w:rsidRPr="003D306D">
        <w:rPr>
          <w:rFonts w:cs="Arial"/>
          <w:b/>
          <w:szCs w:val="23"/>
        </w:rPr>
        <w:t>3.9 A</w:t>
      </w:r>
      <w:r w:rsidRPr="003D306D">
        <w:rPr>
          <w:rFonts w:cs="Arial"/>
          <w:szCs w:val="23"/>
        </w:rPr>
        <w:t xml:space="preserve">) were further digested </w:t>
      </w:r>
      <w:r>
        <w:rPr>
          <w:rFonts w:cs="Arial"/>
          <w:szCs w:val="23"/>
        </w:rPr>
        <w:t>with</w:t>
      </w:r>
      <w:r w:rsidRPr="003D306D">
        <w:rPr>
          <w:rFonts w:cs="Arial"/>
          <w:szCs w:val="23"/>
        </w:rPr>
        <w:t xml:space="preserve"> </w:t>
      </w:r>
      <w:r w:rsidRPr="003D306D">
        <w:rPr>
          <w:rFonts w:cs="Arial"/>
          <w:i/>
          <w:szCs w:val="23"/>
        </w:rPr>
        <w:t>Xho</w:t>
      </w:r>
      <w:r w:rsidRPr="003D306D">
        <w:rPr>
          <w:rFonts w:cs="Arial"/>
          <w:szCs w:val="23"/>
        </w:rPr>
        <w:t xml:space="preserve">I, </w:t>
      </w:r>
      <w:r w:rsidRPr="003D306D">
        <w:rPr>
          <w:rFonts w:cs="Arial"/>
          <w:i/>
          <w:szCs w:val="23"/>
        </w:rPr>
        <w:t>Sac</w:t>
      </w:r>
      <w:r w:rsidRPr="003D306D">
        <w:rPr>
          <w:rFonts w:cs="Arial"/>
          <w:szCs w:val="23"/>
        </w:rPr>
        <w:t xml:space="preserve">II, </w:t>
      </w:r>
      <w:r w:rsidRPr="003D306D">
        <w:rPr>
          <w:rFonts w:cs="Arial"/>
          <w:i/>
          <w:szCs w:val="23"/>
        </w:rPr>
        <w:t>Pst</w:t>
      </w:r>
      <w:r w:rsidRPr="003D306D">
        <w:rPr>
          <w:rFonts w:cs="Arial"/>
          <w:szCs w:val="23"/>
        </w:rPr>
        <w:t xml:space="preserve">I </w:t>
      </w:r>
      <w:r>
        <w:rPr>
          <w:rFonts w:cs="Arial"/>
          <w:szCs w:val="23"/>
        </w:rPr>
        <w:t>or</w:t>
      </w:r>
      <w:r w:rsidRPr="003D306D">
        <w:rPr>
          <w:rFonts w:cs="Arial"/>
          <w:szCs w:val="23"/>
        </w:rPr>
        <w:t xml:space="preserve"> </w:t>
      </w:r>
      <w:r w:rsidRPr="003D306D">
        <w:rPr>
          <w:rFonts w:cs="Arial"/>
          <w:i/>
          <w:szCs w:val="23"/>
        </w:rPr>
        <w:t>Nco</w:t>
      </w:r>
      <w:r>
        <w:rPr>
          <w:rFonts w:cs="Arial"/>
          <w:szCs w:val="23"/>
        </w:rPr>
        <w:t>I.</w:t>
      </w:r>
      <w:r w:rsidRPr="003D306D">
        <w:rPr>
          <w:rFonts w:cs="Arial"/>
          <w:szCs w:val="23"/>
        </w:rPr>
        <w:t xml:space="preserve"> </w:t>
      </w:r>
      <w:r>
        <w:rPr>
          <w:rFonts w:cs="Arial"/>
          <w:szCs w:val="23"/>
        </w:rPr>
        <w:t>These</w:t>
      </w:r>
      <w:r w:rsidRPr="003D306D">
        <w:rPr>
          <w:rFonts w:cs="Arial"/>
          <w:szCs w:val="23"/>
        </w:rPr>
        <w:t xml:space="preserve"> enzymes have 1, 2, 3 and 4 restriction sites respectively within </w:t>
      </w:r>
      <w:r>
        <w:rPr>
          <w:rFonts w:cs="Arial"/>
          <w:szCs w:val="23"/>
        </w:rPr>
        <w:t>t</w:t>
      </w:r>
      <w:r w:rsidRPr="003D306D">
        <w:rPr>
          <w:rFonts w:cs="Arial"/>
          <w:szCs w:val="23"/>
        </w:rPr>
        <w:t xml:space="preserve">he </w:t>
      </w:r>
      <w:r>
        <w:rPr>
          <w:rFonts w:cs="Arial"/>
          <w:szCs w:val="23"/>
        </w:rPr>
        <w:t xml:space="preserve">resulting </w:t>
      </w:r>
      <w:r w:rsidRPr="003D306D">
        <w:rPr>
          <w:rFonts w:cs="Arial"/>
          <w:szCs w:val="23"/>
        </w:rPr>
        <w:t>plasmid</w:t>
      </w:r>
      <w:r>
        <w:rPr>
          <w:rFonts w:cs="Arial"/>
          <w:szCs w:val="23"/>
        </w:rPr>
        <w:t xml:space="preserve">, at least one of which is within </w:t>
      </w:r>
      <w:r w:rsidRPr="003D306D">
        <w:rPr>
          <w:rFonts w:cs="Arial"/>
          <w:szCs w:val="23"/>
        </w:rPr>
        <w:t xml:space="preserve">GFAPp. </w:t>
      </w:r>
      <w:r>
        <w:rPr>
          <w:rFonts w:cs="Arial"/>
          <w:szCs w:val="23"/>
        </w:rPr>
        <w:t>The orientation</w:t>
      </w:r>
      <w:r w:rsidRPr="003D306D">
        <w:rPr>
          <w:rFonts w:cs="Arial"/>
          <w:szCs w:val="23"/>
        </w:rPr>
        <w:t xml:space="preserve"> of the inserted GFAPp was confirmed </w:t>
      </w:r>
      <w:r>
        <w:rPr>
          <w:rFonts w:cs="Arial"/>
          <w:szCs w:val="23"/>
        </w:rPr>
        <w:t xml:space="preserve">through </w:t>
      </w:r>
      <w:r w:rsidRPr="003D306D">
        <w:rPr>
          <w:rFonts w:cs="Arial"/>
          <w:i/>
          <w:szCs w:val="23"/>
        </w:rPr>
        <w:t>Nco</w:t>
      </w:r>
      <w:r w:rsidRPr="003D306D">
        <w:rPr>
          <w:rFonts w:cs="Arial"/>
          <w:szCs w:val="23"/>
        </w:rPr>
        <w:t>I</w:t>
      </w:r>
      <w:r>
        <w:rPr>
          <w:rFonts w:cs="Arial"/>
          <w:szCs w:val="23"/>
        </w:rPr>
        <w:t xml:space="preserve"> digestion, which produces four fragments. In the correct plasmid it generates diagnostic bands of </w:t>
      </w:r>
      <w:r>
        <w:t>6875, 1145, 753 and 326-bp</w:t>
      </w:r>
      <w:r>
        <w:rPr>
          <w:rFonts w:cs="Arial"/>
          <w:szCs w:val="23"/>
        </w:rPr>
        <w:t xml:space="preserve"> while in the wrong orientation it results in bands of </w:t>
      </w:r>
      <w:r>
        <w:t>5218, 1983, 1145 and 753-bp</w:t>
      </w:r>
      <w:r w:rsidRPr="003D306D">
        <w:rPr>
          <w:rFonts w:cs="Arial"/>
          <w:szCs w:val="23"/>
        </w:rPr>
        <w:t xml:space="preserve">. </w:t>
      </w:r>
      <w:r>
        <w:rPr>
          <w:rFonts w:cs="Arial"/>
          <w:b/>
          <w:szCs w:val="23"/>
        </w:rPr>
        <w:t>Figure</w:t>
      </w:r>
      <w:r w:rsidRPr="003D306D">
        <w:rPr>
          <w:rFonts w:cs="Arial"/>
          <w:b/>
          <w:szCs w:val="23"/>
        </w:rPr>
        <w:t xml:space="preserve"> 3.9 B</w:t>
      </w:r>
      <w:r>
        <w:rPr>
          <w:rFonts w:cs="Arial"/>
          <w:b/>
          <w:szCs w:val="23"/>
        </w:rPr>
        <w:t xml:space="preserve"> </w:t>
      </w:r>
      <w:r w:rsidRPr="003D306D">
        <w:rPr>
          <w:rFonts w:cs="Arial"/>
          <w:szCs w:val="23"/>
        </w:rPr>
        <w:t>below show</w:t>
      </w:r>
      <w:r>
        <w:rPr>
          <w:rFonts w:cs="Arial"/>
          <w:szCs w:val="23"/>
        </w:rPr>
        <w:t>s</w:t>
      </w:r>
      <w:r w:rsidRPr="003D306D">
        <w:rPr>
          <w:rFonts w:cs="Arial"/>
          <w:szCs w:val="23"/>
        </w:rPr>
        <w:t xml:space="preserve"> gel electrophoresis </w:t>
      </w:r>
      <w:r>
        <w:rPr>
          <w:rFonts w:cs="Arial"/>
          <w:szCs w:val="23"/>
        </w:rPr>
        <w:t>digestion patterns</w:t>
      </w:r>
      <w:r w:rsidRPr="003D306D">
        <w:rPr>
          <w:rFonts w:cs="Arial"/>
          <w:szCs w:val="23"/>
        </w:rPr>
        <w:t xml:space="preserve"> of a </w:t>
      </w:r>
      <w:r>
        <w:rPr>
          <w:rFonts w:cs="Arial"/>
          <w:szCs w:val="23"/>
        </w:rPr>
        <w:t>correct</w:t>
      </w:r>
      <w:r w:rsidRPr="003D306D">
        <w:rPr>
          <w:rFonts w:cs="Arial"/>
          <w:szCs w:val="23"/>
        </w:rPr>
        <w:t xml:space="preserve"> plasmid </w:t>
      </w:r>
      <w:r>
        <w:rPr>
          <w:rFonts w:cs="Arial"/>
          <w:szCs w:val="23"/>
        </w:rPr>
        <w:t xml:space="preserve">clone (full band sizes detailed in </w:t>
      </w:r>
      <w:r>
        <w:rPr>
          <w:rFonts w:cs="Arial"/>
          <w:b/>
          <w:szCs w:val="23"/>
        </w:rPr>
        <w:t>Figure 3.9 C</w:t>
      </w:r>
      <w:r>
        <w:rPr>
          <w:rFonts w:cs="Arial"/>
          <w:szCs w:val="23"/>
        </w:rPr>
        <w:t>)</w:t>
      </w:r>
      <w:r w:rsidRPr="003D306D">
        <w:rPr>
          <w:rFonts w:cs="Arial"/>
          <w:szCs w:val="23"/>
        </w:rPr>
        <w:t>.</w:t>
      </w:r>
    </w:p>
    <w:p w:rsidR="006179E6" w:rsidRDefault="006179E6" w:rsidP="006179E6">
      <w:pPr>
        <w:rPr>
          <w:rFonts w:cs="Arial"/>
          <w:szCs w:val="23"/>
        </w:rPr>
      </w:pPr>
      <w:r>
        <w:rPr>
          <w:rFonts w:cs="Arial"/>
          <w:szCs w:val="23"/>
        </w:rPr>
        <w:br w:type="page"/>
      </w:r>
    </w:p>
    <w:p w:rsidR="00936DA5" w:rsidRPr="003D306D" w:rsidRDefault="00936DA5" w:rsidP="006179E6">
      <w:pPr>
        <w:rPr>
          <w:rFonts w:cs="Arial"/>
          <w:szCs w:val="23"/>
        </w:rPr>
      </w:pPr>
    </w:p>
    <w:p w:rsidR="006179E6" w:rsidRPr="003D306D" w:rsidRDefault="00DB0C88" w:rsidP="006179E6">
      <w:pPr>
        <w:rPr>
          <w:rFonts w:cs="Arial"/>
          <w:szCs w:val="23"/>
        </w:rPr>
      </w:pPr>
      <w:r>
        <w:rPr>
          <w:noProof/>
          <w:sz w:val="21"/>
          <w:szCs w:val="21"/>
          <w:lang w:eastAsia="en-GB"/>
        </w:rPr>
        <w:pict>
          <v:group id="Group 197" o:spid="_x0000_s1227" style="position:absolute;left:0;text-align:left;margin-left:-16.55pt;margin-top:-45.2pt;width:434.25pt;height:341.95pt;z-index:251669504" coordorigin="1937,1276" coordsize="8685,68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">
            <v:group id="Group 198" o:spid="_x0000_s1228" style="position:absolute;left:2695;top:1276;width:7071;height:2825" coordorigin="2671,5567" coordsize="7071,28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CgLhMcAAADd&#10;AAAADwAAAAAAAAAAAAAAAACqAgAAZHJzL2Rvd25yZXYueG1sUEsFBgAAAAAEAAQA+gAAAJ4DAAAA&#10;AA==&#10;">
              <v:shape id="Text Box 199" o:spid="_x0000_s1229" type="#_x0000_t202" style="position:absolute;left:2717;top:5567;width:533;height: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WOGMMA&#10;AADdAAAADwAAAGRycy9kb3ducmV2LnhtbERPzWqDQBC+F/oOyxR6KXFtaExiXUNbSMlVkwcY3YlK&#10;3Vlxt9G8fbZQyG0+vt/JdrPpxYVG11lW8BrFIIhrqztuFJyO+8UGhPPIGnvLpOBKDnb540OGqbYT&#10;F3QpfSNCCLsUFbTeD6mUrm7JoIvsQBy4sx0N+gDHRuoRpxBuermM40Qa7Dg0tDjQV0v1T/lrFJwP&#10;08tqO1Xf/rQu3pJP7NaVvSr1/DR/vIPwNPu7+N990GH+Mt7C3zfhBJ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WOGMMAAADdAAAADwAAAAAAAAAAAAAAAACYAgAAZHJzL2Rv&#10;d25yZXYueG1sUEsFBgAAAAAEAAQA9QAAAIgDAAAAAA==&#10;" stroked="f">
                <v:textbox>
                  <w:txbxContent>
                    <w:p w:rsidR="00466BDA" w:rsidRPr="00FF64B6" w:rsidRDefault="00466BDA" w:rsidP="006179E6">
                      <w:pPr>
                        <w:jc w:val="center"/>
                        <w:rPr>
                          <w:b/>
                          <w:sz w:val="28"/>
                          <w:szCs w:val="28"/>
                        </w:rPr>
                      </w:pPr>
                      <w:r w:rsidRPr="00FF64B6">
                        <w:rPr>
                          <w:b/>
                          <w:sz w:val="28"/>
                          <w:szCs w:val="28"/>
                        </w:rPr>
                        <w:t>A</w:t>
                      </w:r>
                    </w:p>
                  </w:txbxContent>
                </v:textbox>
              </v:shape>
              <v:shape id="Text Box 200" o:spid="_x0000_s1230" type="#_x0000_t202" style="position:absolute;left:2671;top:5890;width:656;height:25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axWMQA&#10;AADdAAAADwAAAGRycy9kb3ducmV2LnhtbESPzW7CQAyE70i8w8pIvaCyAZW/wIIoUiuuUB7AZE0S&#10;kfVG2YWEt8eHStxszXjm83rbuUo9qAmlZwPjUQKKOPO25NzA+e/ncwEqRGSLlWcy8KQA202/t8bU&#10;+paP9DjFXEkIhxQNFDHWqdYhK8hhGPmaWLSrbxxGWZtc2wZbCXeVniTJTDssWRoKrGlfUHY73Z2B&#10;66EdTpft5Tee58ev2TeW84t/GvMx6HYrUJG6+Db/Xx+s4E/Gwi/fyAh68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WsVjEAAAA3QAAAA8AAAAAAAAAAAAAAAAAmAIAAGRycy9k&#10;b3ducmV2LnhtbFBLBQYAAAAABAAEAPUAAACJAwAAAAA=&#10;" stroked="f">
                <v:textbox>
                  <w:txbxContent>
                    <w:p w:rsidR="00466BDA" w:rsidRPr="0024794C" w:rsidRDefault="00466BDA" w:rsidP="006179E6">
                      <w:pPr>
                        <w:spacing w:before="0" w:beforeAutospacing="0" w:after="0" w:afterAutospacing="0" w:line="240" w:lineRule="auto"/>
                        <w:jc w:val="center"/>
                        <w:rPr>
                          <w:b/>
                          <w:sz w:val="6"/>
                        </w:rPr>
                      </w:pPr>
                    </w:p>
                    <w:p w:rsidR="00466BDA" w:rsidRDefault="00466BDA" w:rsidP="006179E6">
                      <w:pPr>
                        <w:spacing w:before="0" w:beforeAutospacing="0" w:after="0" w:afterAutospacing="0" w:line="240" w:lineRule="auto"/>
                        <w:jc w:val="center"/>
                        <w:rPr>
                          <w:b/>
                          <w:sz w:val="16"/>
                          <w:szCs w:val="10"/>
                        </w:rPr>
                      </w:pPr>
                      <w:r w:rsidRPr="0024794C">
                        <w:rPr>
                          <w:b/>
                          <w:sz w:val="16"/>
                          <w:szCs w:val="10"/>
                        </w:rPr>
                        <w:t>Kb</w:t>
                      </w:r>
                    </w:p>
                    <w:p w:rsidR="00466BDA" w:rsidRPr="008F3844" w:rsidRDefault="00466BDA" w:rsidP="006179E6">
                      <w:pPr>
                        <w:spacing w:before="0" w:beforeAutospacing="0" w:after="0" w:afterAutospacing="0" w:line="240" w:lineRule="auto"/>
                        <w:jc w:val="center"/>
                        <w:rPr>
                          <w:b/>
                          <w:sz w:val="4"/>
                          <w:szCs w:val="10"/>
                        </w:rPr>
                      </w:pPr>
                    </w:p>
                    <w:p w:rsidR="00466BDA" w:rsidRPr="0024794C" w:rsidRDefault="00466BDA" w:rsidP="006179E6">
                      <w:pPr>
                        <w:spacing w:before="0" w:beforeAutospacing="0" w:after="0" w:afterAutospacing="0" w:line="240" w:lineRule="auto"/>
                        <w:jc w:val="center"/>
                        <w:rPr>
                          <w:b/>
                          <w:sz w:val="10"/>
                          <w:szCs w:val="10"/>
                        </w:rPr>
                      </w:pPr>
                      <w:r w:rsidRPr="0024794C">
                        <w:rPr>
                          <w:b/>
                          <w:sz w:val="10"/>
                          <w:szCs w:val="10"/>
                        </w:rPr>
                        <w:t>10.0</w:t>
                      </w:r>
                    </w:p>
                    <w:p w:rsidR="00466BDA" w:rsidRPr="0024794C" w:rsidRDefault="00466BDA" w:rsidP="006179E6">
                      <w:pPr>
                        <w:spacing w:before="0" w:beforeAutospacing="0" w:after="0" w:afterAutospacing="0" w:line="240" w:lineRule="auto"/>
                        <w:jc w:val="center"/>
                        <w:rPr>
                          <w:b/>
                          <w:sz w:val="10"/>
                          <w:szCs w:val="10"/>
                        </w:rPr>
                      </w:pPr>
                      <w:r w:rsidRPr="0024794C">
                        <w:rPr>
                          <w:b/>
                          <w:sz w:val="10"/>
                          <w:szCs w:val="10"/>
                        </w:rPr>
                        <w:t>8.0</w:t>
                      </w:r>
                    </w:p>
                    <w:p w:rsidR="00466BDA" w:rsidRPr="00BD123A" w:rsidRDefault="00466BDA" w:rsidP="006179E6">
                      <w:pPr>
                        <w:spacing w:before="0" w:beforeAutospacing="0" w:after="0" w:afterAutospacing="0" w:line="240" w:lineRule="auto"/>
                        <w:jc w:val="center"/>
                        <w:rPr>
                          <w:b/>
                          <w:sz w:val="6"/>
                          <w:szCs w:val="10"/>
                        </w:rPr>
                      </w:pPr>
                    </w:p>
                    <w:p w:rsidR="00466BDA" w:rsidRPr="0024794C" w:rsidRDefault="00466BDA" w:rsidP="006179E6">
                      <w:pPr>
                        <w:spacing w:before="0" w:beforeAutospacing="0" w:after="0" w:afterAutospacing="0" w:line="240" w:lineRule="auto"/>
                        <w:jc w:val="center"/>
                        <w:rPr>
                          <w:b/>
                          <w:sz w:val="10"/>
                          <w:szCs w:val="10"/>
                        </w:rPr>
                      </w:pPr>
                      <w:r w:rsidRPr="0024794C">
                        <w:rPr>
                          <w:b/>
                          <w:sz w:val="10"/>
                          <w:szCs w:val="10"/>
                        </w:rPr>
                        <w:t>5.0</w:t>
                      </w:r>
                    </w:p>
                    <w:p w:rsidR="00466BDA" w:rsidRPr="0024794C" w:rsidRDefault="00466BDA" w:rsidP="006179E6">
                      <w:pPr>
                        <w:spacing w:before="0" w:beforeAutospacing="0" w:after="0" w:afterAutospacing="0" w:line="240" w:lineRule="auto"/>
                        <w:jc w:val="center"/>
                        <w:rPr>
                          <w:b/>
                          <w:sz w:val="10"/>
                          <w:szCs w:val="10"/>
                        </w:rPr>
                      </w:pPr>
                      <w:r w:rsidRPr="0024794C">
                        <w:rPr>
                          <w:b/>
                          <w:sz w:val="10"/>
                          <w:szCs w:val="10"/>
                        </w:rPr>
                        <w:t>4.0</w:t>
                      </w:r>
                    </w:p>
                    <w:p w:rsidR="00466BDA" w:rsidRPr="008F3844" w:rsidRDefault="00466BDA" w:rsidP="006179E6">
                      <w:pPr>
                        <w:spacing w:before="0" w:beforeAutospacing="0" w:after="0" w:afterAutospacing="0" w:line="240" w:lineRule="auto"/>
                        <w:jc w:val="center"/>
                        <w:rPr>
                          <w:b/>
                          <w:sz w:val="2"/>
                          <w:szCs w:val="10"/>
                        </w:rPr>
                      </w:pPr>
                    </w:p>
                    <w:p w:rsidR="00466BDA" w:rsidRPr="0024794C" w:rsidRDefault="00466BDA" w:rsidP="006179E6">
                      <w:pPr>
                        <w:spacing w:before="0" w:beforeAutospacing="0" w:after="0" w:afterAutospacing="0" w:line="240" w:lineRule="auto"/>
                        <w:jc w:val="center"/>
                        <w:rPr>
                          <w:b/>
                          <w:sz w:val="10"/>
                          <w:szCs w:val="10"/>
                        </w:rPr>
                      </w:pPr>
                      <w:r w:rsidRPr="0024794C">
                        <w:rPr>
                          <w:b/>
                          <w:sz w:val="10"/>
                          <w:szCs w:val="10"/>
                        </w:rPr>
                        <w:t>3.0</w:t>
                      </w:r>
                    </w:p>
                    <w:p w:rsidR="00466BDA" w:rsidRPr="008F3844" w:rsidRDefault="00466BDA" w:rsidP="006179E6">
                      <w:pPr>
                        <w:spacing w:before="0" w:beforeAutospacing="0" w:after="0" w:afterAutospacing="0" w:line="240" w:lineRule="auto"/>
                        <w:jc w:val="center"/>
                        <w:rPr>
                          <w:b/>
                          <w:sz w:val="12"/>
                          <w:szCs w:val="10"/>
                        </w:rPr>
                      </w:pPr>
                    </w:p>
                    <w:p w:rsidR="00466BDA" w:rsidRPr="0024794C" w:rsidRDefault="00466BDA" w:rsidP="006179E6">
                      <w:pPr>
                        <w:spacing w:before="0" w:beforeAutospacing="0" w:after="0" w:afterAutospacing="0" w:line="240" w:lineRule="auto"/>
                        <w:jc w:val="center"/>
                        <w:rPr>
                          <w:b/>
                          <w:sz w:val="10"/>
                          <w:szCs w:val="10"/>
                        </w:rPr>
                      </w:pPr>
                      <w:r w:rsidRPr="0024794C">
                        <w:rPr>
                          <w:b/>
                          <w:sz w:val="10"/>
                          <w:szCs w:val="10"/>
                        </w:rPr>
                        <w:t>2.0</w:t>
                      </w:r>
                    </w:p>
                    <w:p w:rsidR="00466BDA" w:rsidRPr="008F3844" w:rsidRDefault="00466BDA" w:rsidP="006179E6">
                      <w:pPr>
                        <w:spacing w:before="0" w:beforeAutospacing="0" w:after="0" w:afterAutospacing="0" w:line="240" w:lineRule="auto"/>
                        <w:jc w:val="center"/>
                        <w:rPr>
                          <w:b/>
                          <w:sz w:val="6"/>
                          <w:szCs w:val="10"/>
                        </w:rPr>
                      </w:pPr>
                    </w:p>
                    <w:p w:rsidR="00466BDA" w:rsidRPr="0024794C" w:rsidRDefault="00466BDA" w:rsidP="006179E6">
                      <w:pPr>
                        <w:spacing w:before="0" w:beforeAutospacing="0" w:after="0" w:afterAutospacing="0" w:line="240" w:lineRule="auto"/>
                        <w:jc w:val="center"/>
                        <w:rPr>
                          <w:b/>
                          <w:sz w:val="10"/>
                          <w:szCs w:val="10"/>
                        </w:rPr>
                      </w:pPr>
                      <w:r w:rsidRPr="0024794C">
                        <w:rPr>
                          <w:b/>
                          <w:sz w:val="10"/>
                          <w:szCs w:val="10"/>
                        </w:rPr>
                        <w:t>1.5</w:t>
                      </w:r>
                    </w:p>
                    <w:p w:rsidR="00466BDA" w:rsidRPr="008F3844" w:rsidRDefault="00466BDA" w:rsidP="006179E6">
                      <w:pPr>
                        <w:spacing w:before="0" w:beforeAutospacing="0" w:after="0" w:afterAutospacing="0" w:line="240" w:lineRule="auto"/>
                        <w:jc w:val="center"/>
                        <w:rPr>
                          <w:b/>
                          <w:sz w:val="8"/>
                          <w:szCs w:val="10"/>
                        </w:rPr>
                      </w:pPr>
                    </w:p>
                    <w:p w:rsidR="00466BDA" w:rsidRPr="0024794C" w:rsidRDefault="00466BDA" w:rsidP="006179E6">
                      <w:pPr>
                        <w:spacing w:before="0" w:beforeAutospacing="0" w:after="0" w:afterAutospacing="0" w:line="240" w:lineRule="auto"/>
                        <w:jc w:val="center"/>
                        <w:rPr>
                          <w:b/>
                          <w:sz w:val="4"/>
                          <w:szCs w:val="10"/>
                        </w:rPr>
                      </w:pPr>
                    </w:p>
                    <w:p w:rsidR="00466BDA" w:rsidRPr="0024794C" w:rsidRDefault="00466BDA" w:rsidP="006179E6">
                      <w:pPr>
                        <w:spacing w:before="0" w:beforeAutospacing="0" w:after="0" w:afterAutospacing="0" w:line="240" w:lineRule="auto"/>
                        <w:jc w:val="center"/>
                        <w:rPr>
                          <w:b/>
                          <w:sz w:val="10"/>
                          <w:szCs w:val="10"/>
                        </w:rPr>
                      </w:pPr>
                      <w:r w:rsidRPr="0024794C">
                        <w:rPr>
                          <w:b/>
                          <w:sz w:val="10"/>
                          <w:szCs w:val="10"/>
                        </w:rPr>
                        <w:t>1.0</w:t>
                      </w:r>
                    </w:p>
                    <w:p w:rsidR="00466BDA" w:rsidRPr="0024794C" w:rsidRDefault="00466BDA" w:rsidP="006179E6">
                      <w:pPr>
                        <w:spacing w:before="0" w:beforeAutospacing="0" w:after="0" w:afterAutospacing="0" w:line="240" w:lineRule="auto"/>
                        <w:jc w:val="center"/>
                        <w:rPr>
                          <w:b/>
                          <w:sz w:val="2"/>
                          <w:szCs w:val="10"/>
                        </w:rPr>
                      </w:pPr>
                    </w:p>
                    <w:p w:rsidR="00466BDA" w:rsidRPr="0024794C" w:rsidRDefault="00466BDA" w:rsidP="006179E6">
                      <w:pPr>
                        <w:spacing w:before="0" w:beforeAutospacing="0" w:after="0" w:afterAutospacing="0" w:line="240" w:lineRule="auto"/>
                        <w:jc w:val="center"/>
                        <w:rPr>
                          <w:b/>
                          <w:sz w:val="16"/>
                          <w:szCs w:val="10"/>
                        </w:rPr>
                      </w:pPr>
                    </w:p>
                    <w:p w:rsidR="00466BDA" w:rsidRPr="0024794C" w:rsidRDefault="00466BDA" w:rsidP="006179E6">
                      <w:pPr>
                        <w:spacing w:before="0" w:beforeAutospacing="0" w:after="0" w:afterAutospacing="0" w:line="240" w:lineRule="auto"/>
                        <w:jc w:val="center"/>
                        <w:rPr>
                          <w:b/>
                          <w:sz w:val="4"/>
                          <w:szCs w:val="10"/>
                        </w:rPr>
                      </w:pPr>
                    </w:p>
                    <w:p w:rsidR="00466BDA" w:rsidRPr="0024794C" w:rsidRDefault="00466BDA" w:rsidP="006179E6">
                      <w:pPr>
                        <w:spacing w:before="0" w:beforeAutospacing="0" w:after="0" w:afterAutospacing="0" w:line="240" w:lineRule="auto"/>
                        <w:jc w:val="center"/>
                        <w:rPr>
                          <w:b/>
                          <w:sz w:val="10"/>
                          <w:szCs w:val="10"/>
                        </w:rPr>
                      </w:pPr>
                      <w:r w:rsidRPr="0024794C">
                        <w:rPr>
                          <w:b/>
                          <w:sz w:val="10"/>
                          <w:szCs w:val="10"/>
                        </w:rPr>
                        <w:t>0.5</w:t>
                      </w:r>
                    </w:p>
                    <w:p w:rsidR="00466BDA" w:rsidRPr="0024794C" w:rsidRDefault="00466BDA" w:rsidP="006179E6">
                      <w:pPr>
                        <w:spacing w:before="0" w:beforeAutospacing="0" w:after="0" w:afterAutospacing="0" w:line="240" w:lineRule="auto"/>
                        <w:jc w:val="center"/>
                        <w:rPr>
                          <w:b/>
                          <w:sz w:val="14"/>
                        </w:rPr>
                      </w:pPr>
                    </w:p>
                  </w:txbxContent>
                </v:textbox>
              </v:shape>
              <v:shape id="Text Box 201" o:spid="_x0000_s1231" type="#_x0000_t202" style="position:absolute;left:3931;top:5590;width:5561;height:5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Uw8EA&#10;AADdAAAADwAAAGRycy9kb3ducmV2LnhtbERPy6rCMBDdX/AfwghuLppWvD6qUVRQ3Pr4gLEZ22Iz&#10;KU209e+NINzdHM5zFqvWlOJJtSssK4gHEQji1OqCMwWX864/BeE8ssbSMil4kYPVsvOzwETbho/0&#10;PPlMhBB2CSrIva8SKV2ak0E3sBVx4G62NugDrDOpa2xCuCnlMIrG0mDBoSHHirY5pffTwyi4HZrf&#10;v1lz3fvL5Dgab7CYXO1LqV63Xc9BeGr9v/jrPugwfxjH8PkmnCC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FMPBAAAA3QAAAA8AAAAAAAAAAAAAAAAAmAIAAGRycy9kb3du&#10;cmV2LnhtbFBLBQYAAAAABAAEAPUAAACGAwAAAAA=&#10;" stroked="f">
                <v:textbox>
                  <w:txbxContent>
                    <w:p w:rsidR="00466BDA" w:rsidRPr="0024794C" w:rsidRDefault="00466BDA" w:rsidP="006179E6">
                      <w:pPr>
                        <w:rPr>
                          <w:b/>
                        </w:rPr>
                      </w:pPr>
                      <w:r>
                        <w:rPr>
                          <w:b/>
                        </w:rPr>
                        <w:t xml:space="preserve">1       2       </w:t>
                      </w:r>
                      <w:r w:rsidRPr="0024794C">
                        <w:rPr>
                          <w:b/>
                        </w:rPr>
                        <w:t xml:space="preserve">3      4      </w:t>
                      </w:r>
                      <w:r>
                        <w:rPr>
                          <w:b/>
                        </w:rPr>
                        <w:t xml:space="preserve"> </w:t>
                      </w:r>
                      <w:r w:rsidRPr="0024794C">
                        <w:rPr>
                          <w:b/>
                        </w:rPr>
                        <w:t xml:space="preserve">5      6      </w:t>
                      </w:r>
                      <w:r>
                        <w:rPr>
                          <w:b/>
                        </w:rPr>
                        <w:t xml:space="preserve"> </w:t>
                      </w:r>
                      <w:r w:rsidRPr="0024794C">
                        <w:rPr>
                          <w:b/>
                        </w:rPr>
                        <w:t xml:space="preserve">7  </w:t>
                      </w:r>
                      <w:r>
                        <w:rPr>
                          <w:b/>
                        </w:rPr>
                        <w:t xml:space="preserve">    </w:t>
                      </w:r>
                      <w:r w:rsidRPr="0024794C">
                        <w:rPr>
                          <w:b/>
                        </w:rPr>
                        <w:t xml:space="preserve">8      </w:t>
                      </w:r>
                      <w:r>
                        <w:rPr>
                          <w:b/>
                        </w:rPr>
                        <w:t xml:space="preserve"> </w:t>
                      </w:r>
                      <w:r w:rsidRPr="0024794C">
                        <w:rPr>
                          <w:b/>
                        </w:rPr>
                        <w:t xml:space="preserve">9   </w:t>
                      </w:r>
                      <w:r>
                        <w:rPr>
                          <w:b/>
                        </w:rPr>
                        <w:t xml:space="preserve"> </w:t>
                      </w:r>
                      <w:r w:rsidRPr="0024794C">
                        <w:rPr>
                          <w:b/>
                        </w:rPr>
                        <w:t xml:space="preserve">  10     </w:t>
                      </w:r>
                    </w:p>
                  </w:txbxContent>
                </v:textbox>
              </v:shape>
              <v:shape id="Picture 202" o:spid="_x0000_s1232" type="#_x0000_t75" alt="img018 xly" style="position:absolute;left:3295;top:6035;width:6447;height:21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jDjHAAAAA3QAAAA8AAABkcnMvZG93bnJldi54bWxET02LwjAQvQv+hzCCF9HUgq50jVIEweuq&#10;ex+aaRu2mdQkav33m4UFb/N4n7PdD7YTD/LBOFawXGQgiCunDTcKrpfjfAMiRGSNnWNS8KIA+914&#10;tMVCuyd/0eMcG5FCOBSooI2xL6QMVUsWw8L1xImrnbcYE/SN1B6fKdx2Ms+ytbRoODW02NOhpern&#10;fLcKvt09jx+08tdVOZvVdWlu5nZQajoZyk8QkYb4Fv+7TzrNz5c5/H2TTpC7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7mMOMcAAAADdAAAADwAAAAAAAAAAAAAAAACfAgAA&#10;ZHJzL2Rvd25yZXYueG1sUEsFBgAAAAAEAAQA9wAAAIwDAAAAAA==&#10;">
                <v:imagedata r:id="rId52" o:title="img018 xly" blacklevel="-3932f" grayscale="t"/>
              </v:shape>
            </v:group>
            <v:group id="Group 203" o:spid="_x0000_s1233" style="position:absolute;left:6687;top:4168;width:3935;height:3842" coordorigin="6702,8630" coordsize="3935,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1UPKMQAAADdAAAA&#10;DwAAAAAAAAAAAAAAAACqAgAAZHJzL2Rvd25yZXYueG1sUEsFBgAAAAAEAAQA+gAAAJsDAAAAAA==&#10;">
              <v:shape id="Text Box 204" o:spid="_x0000_s1234" type="#_x0000_t202" style="position:absolute;left:6702;top:8630;width:533;height: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23W8EA&#10;AADdAAAADwAAAGRycy9kb3ducmV2LnhtbERP24rCMBB9F/yHMIIvsk0Vr9UoKuziq64fMG3GtthM&#10;ShNt/XuzsODbHM51NrvOVOJJjSstKxhHMQjizOqScwXX3++vJQjnkTVWlknBixzstv3eBhNtWz7T&#10;8+JzEULYJaig8L5OpHRZQQZdZGviwN1sY9AH2ORSN9iGcFPJSRzPpcGSQ0OBNR0Lyu6Xh1FwO7Wj&#10;2apNf/x1cZ7OD1guUvtSajjo9msQnjr/Ef+7TzrMn4yn8PdNOEF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tt1vBAAAA3QAAAA8AAAAAAAAAAAAAAAAAmAIAAGRycy9kb3du&#10;cmV2LnhtbFBLBQYAAAAABAAEAPUAAACGAwAAAAA=&#10;" stroked="f">
                <v:textbox>
                  <w:txbxContent>
                    <w:p w:rsidR="00466BDA" w:rsidRPr="00FF64B6" w:rsidRDefault="00466BDA" w:rsidP="006179E6">
                      <w:pPr>
                        <w:jc w:val="center"/>
                        <w:rPr>
                          <w:b/>
                          <w:sz w:val="28"/>
                          <w:szCs w:val="28"/>
                        </w:rPr>
                      </w:pPr>
                      <w:r>
                        <w:rPr>
                          <w:b/>
                          <w:sz w:val="28"/>
                          <w:szCs w:val="28"/>
                        </w:rPr>
                        <w:t>C</w:t>
                      </w:r>
                    </w:p>
                  </w:txbxContent>
                </v:textbox>
              </v:shape>
              <v:shape id="Text Box 205" o:spid="_x0000_s1235" type="#_x0000_t202" style="position:absolute;left:6852;top:9136;width:3785;height:333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ESwMMA&#10;AADdAAAADwAAAGRycy9kb3ducmV2LnhtbERPzWrCQBC+C77DMkIvYjZKjW3qJthCi1ejDzDJjklo&#10;djZkVxPfvlso9DYf3+/s88l04k6Day0rWEcxCOLK6pZrBZfz5+oFhPPIGjvLpOBBDvJsPttjqu3I&#10;J7oXvhYhhF2KChrv+1RKVzVk0EW2Jw7c1Q4GfYBDLfWAYwg3ndzEcSINthwaGuzpo6Hqu7gZBdfj&#10;uNy+juWXv+xOz8k7trvSPpR6WkyHNxCeJv8v/nMfdZi/WW/h95twg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ESwMMAAADdAAAADwAAAAAAAAAAAAAAAACYAgAAZHJzL2Rv&#10;d25yZXYueG1sUEsFBgAAAAAEAAQA9QAAAIgDAAAAAA==&#10;" stroked="f">
                <v:textbox>
                  <w:txbxContent>
                    <w:tbl>
                      <w:tblPr>
                        <w:tblW w:w="0" w:type="auto"/>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188"/>
                        <w:gridCol w:w="2464"/>
                      </w:tblGrid>
                      <w:tr w:rsidR="00466BDA" w:rsidRPr="008F1765" w:rsidTr="006179E6">
                        <w:trPr>
                          <w:trHeight w:val="533"/>
                        </w:trPr>
                        <w:tc>
                          <w:tcPr>
                            <w:tcW w:w="1188" w:type="dxa"/>
                            <w:tcBorders>
                              <w:bottom w:val="single" w:sz="4" w:space="0" w:color="003300"/>
                            </w:tcBorders>
                            <w:shd w:val="clear" w:color="auto" w:fill="auto"/>
                            <w:vAlign w:val="center"/>
                          </w:tcPr>
                          <w:p w:rsidR="00466BDA" w:rsidRPr="008F1765" w:rsidRDefault="00466BDA" w:rsidP="006179E6">
                            <w:pPr>
                              <w:spacing w:before="120" w:after="120" w:line="360" w:lineRule="auto"/>
                              <w:jc w:val="center"/>
                              <w:rPr>
                                <w:b/>
                                <w:color w:val="FF0000"/>
                                <w:sz w:val="21"/>
                                <w:szCs w:val="21"/>
                              </w:rPr>
                            </w:pPr>
                            <w:r w:rsidRPr="008F1765">
                              <w:rPr>
                                <w:b/>
                                <w:color w:val="FF0000"/>
                                <w:sz w:val="21"/>
                                <w:szCs w:val="21"/>
                              </w:rPr>
                              <w:t>Enzymes</w:t>
                            </w:r>
                          </w:p>
                        </w:tc>
                        <w:tc>
                          <w:tcPr>
                            <w:tcW w:w="2464" w:type="dxa"/>
                            <w:shd w:val="clear" w:color="auto" w:fill="auto"/>
                            <w:vAlign w:val="center"/>
                          </w:tcPr>
                          <w:p w:rsidR="00466BDA" w:rsidRPr="008F1765" w:rsidRDefault="00466BDA" w:rsidP="006179E6">
                            <w:pPr>
                              <w:spacing w:before="120" w:after="120"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629"/>
                        </w:trPr>
                        <w:tc>
                          <w:tcPr>
                            <w:tcW w:w="1188"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Nco</w:t>
                            </w:r>
                            <w:r w:rsidRPr="008F1765">
                              <w:rPr>
                                <w:b/>
                                <w:color w:val="000080"/>
                                <w:sz w:val="21"/>
                                <w:szCs w:val="21"/>
                              </w:rPr>
                              <w:t>I</w:t>
                            </w:r>
                          </w:p>
                        </w:tc>
                        <w:tc>
                          <w:tcPr>
                            <w:tcW w:w="2464"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6875, 1145, 753, 326</w:t>
                            </w:r>
                          </w:p>
                        </w:tc>
                      </w:tr>
                      <w:tr w:rsidR="00466BDA" w:rsidRPr="008F1765" w:rsidTr="006179E6">
                        <w:trPr>
                          <w:trHeight w:val="629"/>
                        </w:trPr>
                        <w:tc>
                          <w:tcPr>
                            <w:tcW w:w="1188"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Pst</w:t>
                            </w:r>
                            <w:r w:rsidRPr="008F1765">
                              <w:rPr>
                                <w:b/>
                                <w:color w:val="000080"/>
                                <w:sz w:val="21"/>
                                <w:szCs w:val="21"/>
                              </w:rPr>
                              <w:t>I</w:t>
                            </w:r>
                          </w:p>
                        </w:tc>
                        <w:tc>
                          <w:tcPr>
                            <w:tcW w:w="2464"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7691, 822, 586</w:t>
                            </w:r>
                          </w:p>
                        </w:tc>
                      </w:tr>
                      <w:tr w:rsidR="00466BDA" w:rsidRPr="008F1765" w:rsidTr="006179E6">
                        <w:trPr>
                          <w:trHeight w:val="629"/>
                        </w:trPr>
                        <w:tc>
                          <w:tcPr>
                            <w:tcW w:w="1188"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Sac</w:t>
                            </w:r>
                            <w:r w:rsidRPr="008F1765">
                              <w:rPr>
                                <w:b/>
                                <w:color w:val="000080"/>
                                <w:sz w:val="21"/>
                                <w:szCs w:val="21"/>
                              </w:rPr>
                              <w:t>II</w:t>
                            </w:r>
                          </w:p>
                        </w:tc>
                        <w:tc>
                          <w:tcPr>
                            <w:tcW w:w="2464"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7834, 1265</w:t>
                            </w:r>
                          </w:p>
                        </w:tc>
                      </w:tr>
                      <w:tr w:rsidR="00466BDA" w:rsidRPr="008F1765" w:rsidTr="006179E6">
                        <w:trPr>
                          <w:trHeight w:val="629"/>
                        </w:trPr>
                        <w:tc>
                          <w:tcPr>
                            <w:tcW w:w="1188"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Xho</w:t>
                            </w:r>
                            <w:r w:rsidRPr="008F1765">
                              <w:rPr>
                                <w:b/>
                                <w:color w:val="000080"/>
                                <w:sz w:val="21"/>
                                <w:szCs w:val="21"/>
                              </w:rPr>
                              <w:t>I</w:t>
                            </w:r>
                          </w:p>
                        </w:tc>
                        <w:tc>
                          <w:tcPr>
                            <w:tcW w:w="2464"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9099</w:t>
                            </w:r>
                          </w:p>
                        </w:tc>
                      </w:tr>
                    </w:tbl>
                    <w:p w:rsidR="00466BDA" w:rsidRPr="00F54DD3" w:rsidRDefault="00466BDA" w:rsidP="006179E6">
                      <w:pPr>
                        <w:rPr>
                          <w:b/>
                          <w:sz w:val="21"/>
                          <w:szCs w:val="21"/>
                        </w:rPr>
                      </w:pPr>
                    </w:p>
                  </w:txbxContent>
                </v:textbox>
              </v:shape>
            </v:group>
            <v:group id="Group 206" o:spid="_x0000_s1236" style="position:absolute;left:1937;top:4486;width:4465;height:3629" coordorigin="1952,9023" coordsize="4465,36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nIqywwwAAAN0AAAAP&#10;AAAAAAAAAAAAAAAAAKoCAABkcnMvZG93bnJldi54bWxQSwUGAAAAAAQABAD6AAAAmgMAAAAA&#10;">
              <v:shape id="Text Box 207" o:spid="_x0000_s1237" type="#_x0000_t202" style="position:absolute;left:1997;top:9023;width:533;height: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8pLMEA&#10;AADdAAAADwAAAGRycy9kb3ducmV2LnhtbERPy6rCMBDdX/AfwghuLpoqXqvVKCoobn18wNiMbbGZ&#10;lCba+vdGEO5uDuc5i1VrSvGk2hWWFQwHEQji1OqCMwWX864/BeE8ssbSMil4kYPVsvOzwETbho/0&#10;PPlMhBB2CSrIva8SKV2ak0E3sBVx4G62NugDrDOpa2xCuCnlKIom0mDBoSHHirY5pffTwyi4HZrf&#10;v1lz3ftLfBxPNljEV/tSqtdt13MQnlr/L/66DzrMHw1j+HwTTp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KSzBAAAA3QAAAA8AAAAAAAAAAAAAAAAAmAIAAGRycy9kb3du&#10;cmV2LnhtbFBLBQYAAAAABAAEAPUAAACGAwAAAAA=&#10;" stroked="f">
                <v:textbox>
                  <w:txbxContent>
                    <w:p w:rsidR="00466BDA" w:rsidRPr="00FF64B6" w:rsidRDefault="00466BDA" w:rsidP="006179E6">
                      <w:pPr>
                        <w:jc w:val="center"/>
                        <w:rPr>
                          <w:b/>
                          <w:sz w:val="28"/>
                          <w:szCs w:val="28"/>
                        </w:rPr>
                      </w:pPr>
                      <w:r>
                        <w:rPr>
                          <w:b/>
                          <w:sz w:val="28"/>
                          <w:szCs w:val="28"/>
                        </w:rPr>
                        <w:t>B</w:t>
                      </w:r>
                    </w:p>
                  </w:txbxContent>
                </v:textbox>
              </v:shape>
              <v:group id="Group 208" o:spid="_x0000_s1238" style="position:absolute;left:1952;top:9222;width:4465;height:3430" coordorigin="1785,3320" coordsize="4465,34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58Z1ZxgAAAN0A&#10;AAAPAAAAAAAAAAAAAAAAAKoCAABkcnMvZG93bnJldi54bWxQSwUGAAAAAAQABAD6AAAAnQMAAAAA&#10;">
                <v:shape id="Text Box 209" o:spid="_x0000_s1239" type="#_x0000_t202" style="position:absolute;left:1785;top:3465;width:625;height:32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CILcUA&#10;AADdAAAADwAAAGRycy9kb3ducmV2LnhtbERPS2sCMRC+F/ofwhS81ax78LEapRULFhGs9uJt3Iyb&#10;rZvJskl19dc3BcHbfHzPmcxaW4kzNb50rKDXTUAQ506XXCj43n28DkH4gKyxckwKruRhNn1+mmCm&#10;3YW/6LwNhYgh7DNUYEKoMyl9bsii77qaOHJH11gMETaF1A1eYritZJokfWmx5NhgsKa5ofy0/bUK&#10;BrvFavGp0/e1KX8289Fhub+dnFKdl/ZtDCJQGx7iu3up4/y0N4L/b+IJ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EIgtxQAAAN0AAAAPAAAAAAAAAAAAAAAAAJgCAABkcnMv&#10;ZG93bnJldi54bWxQSwUGAAAAAAQABAD1AAAAigMAAAAA&#10;" filled="f" fillcolor="#ffd" stroked="f">
                  <v:textbox>
                    <w:txbxContent>
                      <w:p w:rsidR="00466BDA" w:rsidRPr="00F54DD3" w:rsidRDefault="00466BDA" w:rsidP="006179E6">
                        <w:pPr>
                          <w:autoSpaceDE w:val="0"/>
                          <w:autoSpaceDN w:val="0"/>
                          <w:adjustRightInd w:val="0"/>
                          <w:spacing w:before="0" w:beforeAutospacing="0" w:after="0" w:afterAutospacing="0" w:line="240" w:lineRule="auto"/>
                          <w:jc w:val="center"/>
                          <w:rPr>
                            <w:b/>
                            <w:bCs/>
                            <w:color w:val="000000"/>
                            <w:sz w:val="14"/>
                            <w:szCs w:val="14"/>
                          </w:rPr>
                        </w:pP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4"/>
                            <w:szCs w:val="14"/>
                          </w:rPr>
                        </w:pPr>
                        <w:r w:rsidRPr="00F54DD3">
                          <w:rPr>
                            <w:b/>
                            <w:color w:val="000000"/>
                            <w:sz w:val="14"/>
                            <w:szCs w:val="14"/>
                          </w:rPr>
                          <w:t>Kb</w:t>
                        </w:r>
                      </w:p>
                      <w:p w:rsidR="00466BDA" w:rsidRPr="00621F76" w:rsidRDefault="00466BDA" w:rsidP="006179E6">
                        <w:pPr>
                          <w:autoSpaceDE w:val="0"/>
                          <w:autoSpaceDN w:val="0"/>
                          <w:adjustRightInd w:val="0"/>
                          <w:spacing w:before="0" w:beforeAutospacing="0" w:after="0" w:afterAutospacing="0" w:line="240" w:lineRule="auto"/>
                          <w:jc w:val="center"/>
                          <w:rPr>
                            <w:b/>
                            <w:color w:val="000000"/>
                            <w:sz w:val="18"/>
                            <w:szCs w:val="14"/>
                          </w:rPr>
                        </w:pP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2"/>
                          </w:rPr>
                        </w:pPr>
                        <w:r w:rsidRPr="00F54DD3">
                          <w:rPr>
                            <w:b/>
                            <w:color w:val="000000"/>
                            <w:sz w:val="12"/>
                            <w:szCs w:val="12"/>
                          </w:rPr>
                          <w:t>10.0</w:t>
                        </w: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2"/>
                          </w:rPr>
                        </w:pPr>
                        <w:r w:rsidRPr="00F54DD3">
                          <w:rPr>
                            <w:b/>
                            <w:color w:val="000000"/>
                            <w:sz w:val="12"/>
                            <w:szCs w:val="12"/>
                          </w:rPr>
                          <w:t>8.0</w:t>
                        </w:r>
                      </w:p>
                      <w:p w:rsidR="00466BDA" w:rsidRPr="00621F76" w:rsidRDefault="00466BDA" w:rsidP="006179E6">
                        <w:pPr>
                          <w:autoSpaceDE w:val="0"/>
                          <w:autoSpaceDN w:val="0"/>
                          <w:adjustRightInd w:val="0"/>
                          <w:spacing w:before="0" w:beforeAutospacing="0" w:after="0" w:afterAutospacing="0" w:line="240" w:lineRule="auto"/>
                          <w:jc w:val="center"/>
                          <w:rPr>
                            <w:b/>
                            <w:color w:val="000000"/>
                            <w:sz w:val="4"/>
                            <w:szCs w:val="12"/>
                          </w:rPr>
                        </w:pP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2"/>
                          </w:rPr>
                        </w:pPr>
                        <w:r w:rsidRPr="00F54DD3">
                          <w:rPr>
                            <w:b/>
                            <w:color w:val="000000"/>
                            <w:sz w:val="12"/>
                            <w:szCs w:val="12"/>
                          </w:rPr>
                          <w:t>5.0</w:t>
                        </w: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2"/>
                          </w:rPr>
                        </w:pPr>
                        <w:r w:rsidRPr="00F54DD3">
                          <w:rPr>
                            <w:b/>
                            <w:color w:val="000000"/>
                            <w:sz w:val="12"/>
                            <w:szCs w:val="12"/>
                          </w:rPr>
                          <w:t>4.0</w:t>
                        </w:r>
                      </w:p>
                      <w:p w:rsidR="00466BDA" w:rsidRPr="00621F76" w:rsidRDefault="00466BDA" w:rsidP="006179E6">
                        <w:pPr>
                          <w:autoSpaceDE w:val="0"/>
                          <w:autoSpaceDN w:val="0"/>
                          <w:adjustRightInd w:val="0"/>
                          <w:spacing w:before="0" w:beforeAutospacing="0" w:after="0" w:afterAutospacing="0" w:line="240" w:lineRule="auto"/>
                          <w:jc w:val="center"/>
                          <w:rPr>
                            <w:b/>
                            <w:color w:val="000000"/>
                            <w:sz w:val="6"/>
                            <w:szCs w:val="12"/>
                          </w:rPr>
                        </w:pP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2"/>
                          </w:rPr>
                        </w:pPr>
                        <w:r w:rsidRPr="00F54DD3">
                          <w:rPr>
                            <w:b/>
                            <w:color w:val="000000"/>
                            <w:sz w:val="12"/>
                            <w:szCs w:val="12"/>
                          </w:rPr>
                          <w:t>3.0</w:t>
                        </w: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2"/>
                          </w:rPr>
                        </w:pP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2"/>
                          </w:rPr>
                        </w:pPr>
                        <w:r w:rsidRPr="00F54DD3">
                          <w:rPr>
                            <w:b/>
                            <w:color w:val="000000"/>
                            <w:sz w:val="12"/>
                            <w:szCs w:val="12"/>
                          </w:rPr>
                          <w:t>2.0</w:t>
                        </w:r>
                      </w:p>
                      <w:p w:rsidR="00466BDA" w:rsidRPr="00621F76" w:rsidRDefault="00466BDA" w:rsidP="006179E6">
                        <w:pPr>
                          <w:autoSpaceDE w:val="0"/>
                          <w:autoSpaceDN w:val="0"/>
                          <w:adjustRightInd w:val="0"/>
                          <w:spacing w:before="0" w:beforeAutospacing="0" w:after="0" w:afterAutospacing="0" w:line="240" w:lineRule="auto"/>
                          <w:jc w:val="center"/>
                          <w:rPr>
                            <w:b/>
                            <w:color w:val="000000"/>
                            <w:sz w:val="8"/>
                            <w:szCs w:val="12"/>
                          </w:rPr>
                        </w:pP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2"/>
                          </w:rPr>
                        </w:pPr>
                        <w:r w:rsidRPr="00F54DD3">
                          <w:rPr>
                            <w:b/>
                            <w:color w:val="000000"/>
                            <w:sz w:val="12"/>
                            <w:szCs w:val="12"/>
                          </w:rPr>
                          <w:t>1.5</w:t>
                        </w: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6"/>
                            <w:szCs w:val="12"/>
                          </w:rPr>
                        </w:pP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4"/>
                          </w:rPr>
                        </w:pPr>
                        <w:r w:rsidRPr="00F54DD3">
                          <w:rPr>
                            <w:b/>
                            <w:color w:val="000000"/>
                            <w:sz w:val="12"/>
                            <w:szCs w:val="14"/>
                          </w:rPr>
                          <w:t>1.0</w:t>
                        </w: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4"/>
                            <w:szCs w:val="14"/>
                          </w:rPr>
                        </w:pP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4"/>
                            <w:szCs w:val="14"/>
                          </w:rPr>
                        </w:pPr>
                      </w:p>
                      <w:p w:rsidR="00466BDA" w:rsidRPr="00F54DD3" w:rsidRDefault="00466BDA" w:rsidP="006179E6">
                        <w:pPr>
                          <w:autoSpaceDE w:val="0"/>
                          <w:autoSpaceDN w:val="0"/>
                          <w:adjustRightInd w:val="0"/>
                          <w:spacing w:before="0" w:beforeAutospacing="0" w:after="0" w:afterAutospacing="0" w:line="240" w:lineRule="auto"/>
                          <w:jc w:val="center"/>
                          <w:rPr>
                            <w:b/>
                            <w:color w:val="000000"/>
                            <w:sz w:val="12"/>
                            <w:szCs w:val="14"/>
                          </w:rPr>
                        </w:pPr>
                        <w:r w:rsidRPr="00F54DD3">
                          <w:rPr>
                            <w:b/>
                            <w:color w:val="000000"/>
                            <w:sz w:val="12"/>
                            <w:szCs w:val="14"/>
                          </w:rPr>
                          <w:t>0.5</w:t>
                        </w:r>
                      </w:p>
                      <w:p w:rsidR="00466BDA" w:rsidRPr="00F54DD3" w:rsidRDefault="00466BDA" w:rsidP="006179E6">
                        <w:pPr>
                          <w:autoSpaceDE w:val="0"/>
                          <w:autoSpaceDN w:val="0"/>
                          <w:adjustRightInd w:val="0"/>
                          <w:spacing w:before="0" w:beforeAutospacing="0" w:after="0" w:afterAutospacing="0" w:line="240" w:lineRule="auto"/>
                          <w:rPr>
                            <w:b/>
                            <w:bCs/>
                            <w:color w:val="000000"/>
                            <w:sz w:val="14"/>
                            <w:szCs w:val="14"/>
                          </w:rPr>
                        </w:pPr>
                      </w:p>
                    </w:txbxContent>
                  </v:textbox>
                </v:shape>
                <v:group id="Group 210" o:spid="_x0000_s1240" style="position:absolute;left:2410;top:3320;width:3840;height:3171" coordorigin="2410,3320" coordsize="3840,31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61vixgAAAN0A&#10;AAAPAAAAAAAAAAAAAAAAAKoCAABkcnMvZG93bnJldi54bWxQSwUGAAAAAAQABAD6AAAAnQMAAAAA&#10;">
                  <v:shape id="Text Box 211" o:spid="_x0000_s1241" type="#_x0000_t202" style="position:absolute;left:2888;top:3323;width:707;height:3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TvVMEA&#10;AADdAAAADwAAAGRycy9kb3ducmV2LnhtbERPy6rCMBDdX/AfwgjurqkFRapRRBAVV2oveHdDM31g&#10;MylN1Pr3RhDczeE8Z77sTC3u1LrKsoLRMAJBnFldcaEgPW9+pyCcR9ZYWyYFT3KwXPR+5pho++Aj&#10;3U++ECGEXYIKSu+bREqXlWTQDW1DHLjctgZ9gG0hdYuPEG5qGUfRRBqsODSU2NC6pOx6uhkFdju2&#10;LnoeLqvbJc/T8fof07+9UoN+t5qB8NT5r/jj3ukwP45H8P4mnCA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U71TBAAAA3QAAAA8AAAAAAAAAAAAAAAAAmAIAAGRycy9kb3du&#10;cmV2LnhtbFBLBQYAAAAABAAEAPUAAACGAwAAAAA=&#10;" filled="f" fillcolor="#fffff7" stroked="f">
                    <v:textbox>
                      <w:txbxContent>
                        <w:p w:rsidR="00466BDA" w:rsidRPr="00F54DD3" w:rsidRDefault="00466BDA" w:rsidP="006179E6">
                          <w:pPr>
                            <w:autoSpaceDE w:val="0"/>
                            <w:autoSpaceDN w:val="0"/>
                            <w:adjustRightInd w:val="0"/>
                            <w:jc w:val="center"/>
                            <w:rPr>
                              <w:b/>
                              <w:bCs/>
                              <w:i/>
                              <w:iCs/>
                              <w:sz w:val="16"/>
                              <w:szCs w:val="16"/>
                            </w:rPr>
                          </w:pPr>
                          <w:r w:rsidRPr="00F54DD3">
                            <w:rPr>
                              <w:b/>
                              <w:bCs/>
                              <w:i/>
                              <w:iCs/>
                              <w:sz w:val="16"/>
                              <w:szCs w:val="16"/>
                            </w:rPr>
                            <w:t>Nco</w:t>
                          </w:r>
                          <w:r w:rsidRPr="00F54DD3">
                            <w:rPr>
                              <w:b/>
                              <w:bCs/>
                              <w:sz w:val="16"/>
                              <w:szCs w:val="16"/>
                            </w:rPr>
                            <w:t>I</w:t>
                          </w:r>
                        </w:p>
                      </w:txbxContent>
                    </v:textbox>
                  </v:shape>
                  <v:shape id="Text Box 212" o:spid="_x0000_s1242" type="#_x0000_t202" style="position:absolute;left:4585;top:3323;width:709;height:3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ZxI8MA&#10;AADdAAAADwAAAGRycy9kb3ducmV2LnhtbERPS2vCQBC+F/wPywi91Y0BS0ldQwiISk/aCPY2ZCcP&#10;zM6G7Ebjv3cLhd7m43vOOp1MJ240uNayguUiAkFcWt1yraD43r59gHAeWWNnmRQ8yEG6mb2sMdH2&#10;zke6nXwtQgi7BBU03veJlK5syKBb2J44cJUdDPoAh1rqAe8h3HQyjqJ3abDl0NBgT3lD5fU0GgV2&#10;t7IuenxdsvFSVcUq/8HifFDqdT5lnyA8Tf5f/Ofe6zA/jmP4/SacID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4ZxI8MAAADdAAAADwAAAAAAAAAAAAAAAACYAgAAZHJzL2Rv&#10;d25yZXYueG1sUEsFBgAAAAAEAAQA9QAAAIgDAAAAAA==&#10;" filled="f" fillcolor="#fffff7" stroked="f">
                    <v:textbox>
                      <w:txbxContent>
                        <w:p w:rsidR="00466BDA" w:rsidRPr="00F54DD3" w:rsidRDefault="00466BDA" w:rsidP="006179E6">
                          <w:pPr>
                            <w:autoSpaceDE w:val="0"/>
                            <w:autoSpaceDN w:val="0"/>
                            <w:adjustRightInd w:val="0"/>
                            <w:jc w:val="center"/>
                            <w:rPr>
                              <w:b/>
                              <w:bCs/>
                              <w:i/>
                              <w:iCs/>
                              <w:sz w:val="16"/>
                              <w:szCs w:val="16"/>
                            </w:rPr>
                          </w:pPr>
                          <w:r w:rsidRPr="00F54DD3">
                            <w:rPr>
                              <w:b/>
                              <w:bCs/>
                              <w:i/>
                              <w:iCs/>
                              <w:sz w:val="16"/>
                              <w:szCs w:val="16"/>
                            </w:rPr>
                            <w:t>Xho</w:t>
                          </w:r>
                          <w:r w:rsidRPr="00F54DD3">
                            <w:rPr>
                              <w:b/>
                              <w:bCs/>
                              <w:sz w:val="16"/>
                              <w:szCs w:val="16"/>
                            </w:rPr>
                            <w:t>I</w:t>
                          </w:r>
                        </w:p>
                      </w:txbxContent>
                    </v:textbox>
                  </v:shape>
                  <v:shape id="Text Box 213" o:spid="_x0000_s1243" type="#_x0000_t202" style="position:absolute;left:4012;top:3320;width:738;height:4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rUuMMA&#10;AADdAAAADwAAAGRycy9kb3ducmV2LnhtbERPS2vCQBC+F/wPyxS81U0jKSW6igjSSk+mKdjbkJ08&#10;MDsbspsY/71bEHqbj+856+1kWjFS7xrLCl4XEQjiwuqGKwX59+HlHYTzyBpby6TgRg62m9nTGlNt&#10;r3yiMfOVCCHsUlRQe9+lUrqiJoNuYTviwJW2N+gD7Cupe7yGcNPKOIrepMGGQ0ONHe1rKi7ZYBTY&#10;j8S66PZ13g3nssyT/S/mP0el5s/TbgXC0+T/xQ/3pw7z43gJf9+EE+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rUuMMAAADdAAAADwAAAAAAAAAAAAAAAACYAgAAZHJzL2Rv&#10;d25yZXYueG1sUEsFBgAAAAAEAAQA9QAAAIgDAAAAAA==&#10;" filled="f" fillcolor="#fffff7" stroked="f">
                    <v:textbox>
                      <w:txbxContent>
                        <w:p w:rsidR="00466BDA" w:rsidRPr="00F54DD3" w:rsidRDefault="00466BDA" w:rsidP="006179E6">
                          <w:pPr>
                            <w:autoSpaceDE w:val="0"/>
                            <w:autoSpaceDN w:val="0"/>
                            <w:adjustRightInd w:val="0"/>
                            <w:spacing w:after="80"/>
                            <w:jc w:val="center"/>
                            <w:rPr>
                              <w:b/>
                              <w:bCs/>
                              <w:i/>
                              <w:iCs/>
                              <w:sz w:val="16"/>
                              <w:szCs w:val="16"/>
                            </w:rPr>
                          </w:pPr>
                          <w:r w:rsidRPr="00F54DD3">
                            <w:rPr>
                              <w:b/>
                              <w:bCs/>
                              <w:i/>
                              <w:iCs/>
                              <w:sz w:val="16"/>
                              <w:szCs w:val="16"/>
                            </w:rPr>
                            <w:t>Sac</w:t>
                          </w:r>
                          <w:r w:rsidRPr="00F54DD3">
                            <w:rPr>
                              <w:b/>
                              <w:bCs/>
                              <w:sz w:val="16"/>
                              <w:szCs w:val="16"/>
                            </w:rPr>
                            <w:t>II</w:t>
                          </w:r>
                        </w:p>
                      </w:txbxContent>
                    </v:textbox>
                  </v:shape>
                  <v:shape id="Text Box 214" o:spid="_x0000_s1244" type="#_x0000_t202" style="position:absolute;left:3509;top:3323;width:611;height:3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NMzMMA&#10;AADdAAAADwAAAGRycy9kb3ducmV2LnhtbERPS2vCQBC+F/wPyxS81U2DKSW6igjSSk+mKdjbkJ08&#10;MDsbspsY/71bEHqbj+856+1kWjFS7xrLCl4XEQjiwuqGKwX59+HlHYTzyBpby6TgRg62m9nTGlNt&#10;r3yiMfOVCCHsUlRQe9+lUrqiJoNuYTviwJW2N+gD7Cupe7yGcNPKOIrepMGGQ0ONHe1rKi7ZYBTY&#10;j8S66PZ13g3nssyT/S/mP0el5s/TbgXC0+T/xQ/3pw7z43gJf9+EE+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NMzMMAAADdAAAADwAAAAAAAAAAAAAAAACYAgAAZHJzL2Rv&#10;d25yZXYueG1sUEsFBgAAAAAEAAQA9QAAAIgDAAAAAA==&#10;" filled="f" fillcolor="#fffff7" stroked="f">
                    <v:textbox>
                      <w:txbxContent>
                        <w:p w:rsidR="00466BDA" w:rsidRPr="00F54DD3" w:rsidRDefault="00466BDA" w:rsidP="006179E6">
                          <w:pPr>
                            <w:autoSpaceDE w:val="0"/>
                            <w:autoSpaceDN w:val="0"/>
                            <w:adjustRightInd w:val="0"/>
                            <w:jc w:val="center"/>
                            <w:rPr>
                              <w:b/>
                              <w:bCs/>
                              <w:i/>
                              <w:iCs/>
                              <w:sz w:val="16"/>
                              <w:szCs w:val="16"/>
                            </w:rPr>
                          </w:pPr>
                          <w:r w:rsidRPr="00F54DD3">
                            <w:rPr>
                              <w:b/>
                              <w:bCs/>
                              <w:i/>
                              <w:iCs/>
                              <w:sz w:val="16"/>
                              <w:szCs w:val="16"/>
                            </w:rPr>
                            <w:t>Pst</w:t>
                          </w:r>
                          <w:r w:rsidRPr="00F54DD3">
                            <w:rPr>
                              <w:b/>
                              <w:bCs/>
                              <w:sz w:val="16"/>
                              <w:szCs w:val="16"/>
                            </w:rPr>
                            <w:t>I</w:t>
                          </w:r>
                        </w:p>
                      </w:txbxContent>
                    </v:textbox>
                  </v:shape>
                  <v:shape id="Text Box 215" o:spid="_x0000_s1245" type="#_x0000_t202" style="position:absolute;left:5215;top:3320;width:600;height:4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pV8IA&#10;AADdAAAADwAAAGRycy9kb3ducmV2LnhtbERPS4vCMBC+C/sfwizsTVMLFekaRYRllT2pFbq3oZk+&#10;sJmUJmr990YQvM3H95zFajCtuFLvGssKppMIBHFhdcOVguz4M56DcB5ZY2uZFNzJwWr5MVpgqu2N&#10;93Q9+EqEEHYpKqi971IpXVGTQTexHXHgStsb9AH2ldQ93kK4aWUcRTNpsOHQUGNHm5qK8+FiFNjf&#10;xLro/pevL3lZZsnmH7PTTqmvz2H9DcLT4N/il3urw/w4TuD5TThB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b+lXwgAAAN0AAAAPAAAAAAAAAAAAAAAAAJgCAABkcnMvZG93&#10;bnJldi54bWxQSwUGAAAAAAQABAD1AAAAhwMAAAAA&#10;" filled="f" fillcolor="#fffff7" stroked="f">
                    <v:textbox>
                      <w:txbxContent>
                        <w:p w:rsidR="00466BDA" w:rsidRPr="00F54DD3" w:rsidRDefault="00466BDA" w:rsidP="006179E6">
                          <w:pPr>
                            <w:spacing w:after="80"/>
                            <w:rPr>
                              <w:b/>
                              <w:sz w:val="16"/>
                              <w:szCs w:val="16"/>
                            </w:rPr>
                          </w:pPr>
                          <w:r w:rsidRPr="00F54DD3">
                            <w:rPr>
                              <w:b/>
                              <w:sz w:val="16"/>
                              <w:szCs w:val="16"/>
                            </w:rPr>
                            <w:t>UD</w:t>
                          </w:r>
                        </w:p>
                      </w:txbxContent>
                    </v:textbox>
                  </v:shape>
                  <v:shape id="Picture 216" o:spid="_x0000_s1246" type="#_x0000_t75" alt="gelxl9-478" style="position:absolute;left:2410;top:3731;width:3840;height:27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lHJDBAAAA3QAAAA8AAABkcnMvZG93bnJldi54bWxET0uLwjAQvi/4H8IIe1tTe3C1GkUEoaIX&#10;H4jHoRnbYjMJTVbrv98Igrf5+J4zW3SmEXdqfW1ZwXCQgCAurK65VHA6rn/GIHxA1thYJgVP8rCY&#10;975mmGn74D3dD6EUMYR9hgqqEFwmpS8qMugH1hFH7mpbgyHCtpS6xUcMN41Mk2QkDdYcGyp0tKqo&#10;uB3+jIJt7XK39vnG4eaynzjc/V7PO6W++91yCiJQFz7itzvXcX6ajuD1TTxBzv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vlHJDBAAAA3QAAAA8AAAAAAAAAAAAAAAAAnwIA&#10;AGRycy9kb3ducmV2LnhtbFBLBQYAAAAABAAEAPcAAACNAwAAAAA=&#10;">
                    <v:imagedata r:id="rId53" o:title="gelxl9-478" gain="1.25" blacklevel="3277f" grayscale="t"/>
                  </v:shape>
                </v:group>
              </v:group>
            </v:group>
          </v:group>
        </w:pict>
      </w:r>
    </w:p>
    <w:p w:rsidR="006179E6" w:rsidRPr="003D306D" w:rsidRDefault="006179E6" w:rsidP="006179E6">
      <w:pPr>
        <w:rPr>
          <w:rFonts w:cs="Arial"/>
          <w:szCs w:val="23"/>
        </w:rPr>
      </w:pPr>
    </w:p>
    <w:p w:rsidR="006179E6"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7B7267" w:rsidRDefault="006179E6" w:rsidP="006179E6">
      <w:pPr>
        <w:pStyle w:val="Caption"/>
        <w:spacing w:before="100" w:beforeAutospacing="1" w:after="100" w:afterAutospacing="1" w:line="360" w:lineRule="auto"/>
        <w:jc w:val="both"/>
        <w:rPr>
          <w:sz w:val="5"/>
          <w:szCs w:val="21"/>
        </w:rPr>
      </w:pPr>
      <w:bookmarkStart w:id="818" w:name="_Toc337501710"/>
      <w:bookmarkStart w:id="819" w:name="_Toc341039158"/>
    </w:p>
    <w:p w:rsidR="006179E6" w:rsidRPr="009D7C3A" w:rsidRDefault="006179E6" w:rsidP="006179E6">
      <w:pPr>
        <w:pStyle w:val="Caption"/>
        <w:spacing w:before="100" w:beforeAutospacing="1" w:after="100" w:afterAutospacing="1" w:line="360" w:lineRule="auto"/>
        <w:jc w:val="both"/>
        <w:rPr>
          <w:rStyle w:val="Strong"/>
          <w:b w:val="0"/>
          <w:sz w:val="20"/>
        </w:rPr>
      </w:pPr>
      <w:bookmarkStart w:id="820" w:name="_Toc356079759"/>
      <w:r w:rsidRPr="009D7C3A">
        <w:rPr>
          <w:rFonts w:ascii="Century Gothic" w:hAnsi="Century Gothic"/>
        </w:rPr>
        <w:t>Figure 3.</w:t>
      </w:r>
      <w:r w:rsidR="00122438" w:rsidRPr="009D7C3A">
        <w:rPr>
          <w:rFonts w:ascii="Century Gothic" w:hAnsi="Century Gothic"/>
        </w:rPr>
        <w:fldChar w:fldCharType="begin"/>
      </w:r>
      <w:r w:rsidRPr="009D7C3A">
        <w:rPr>
          <w:rFonts w:ascii="Century Gothic" w:hAnsi="Century Gothic"/>
        </w:rPr>
        <w:instrText xml:space="preserve"> SEQ Figure_3. \* ARABIC </w:instrText>
      </w:r>
      <w:r w:rsidR="00122438" w:rsidRPr="009D7C3A">
        <w:rPr>
          <w:rFonts w:ascii="Century Gothic" w:hAnsi="Century Gothic"/>
        </w:rPr>
        <w:fldChar w:fldCharType="separate"/>
      </w:r>
      <w:r w:rsidRPr="009D7C3A">
        <w:rPr>
          <w:rFonts w:ascii="Century Gothic" w:hAnsi="Century Gothic"/>
          <w:noProof/>
        </w:rPr>
        <w:t>9</w:t>
      </w:r>
      <w:r w:rsidR="00122438" w:rsidRPr="009D7C3A">
        <w:rPr>
          <w:rFonts w:ascii="Century Gothic" w:hAnsi="Century Gothic"/>
        </w:rPr>
        <w:fldChar w:fldCharType="end"/>
      </w:r>
      <w:r w:rsidRPr="009D7C3A">
        <w:rPr>
          <w:rFonts w:ascii="Century Gothic" w:hAnsi="Century Gothic"/>
        </w:rPr>
        <w:t>:</w:t>
      </w:r>
      <w:r w:rsidRPr="009D7C3A">
        <w:t xml:space="preserve"> </w:t>
      </w:r>
      <w:r w:rsidRPr="00F90EA6">
        <w:rPr>
          <w:rStyle w:val="Heading2NgocChar5"/>
          <w:b/>
          <w:sz w:val="20"/>
          <w:szCs w:val="20"/>
        </w:rPr>
        <w:t>Screening of plasmid colonies for pRRLsc-GFAPp-</w:t>
      </w:r>
      <w:r w:rsidRPr="00F90EA6">
        <w:rPr>
          <w:rStyle w:val="Heading2NgocChar5"/>
          <w:b/>
          <w:i/>
          <w:sz w:val="20"/>
          <w:szCs w:val="20"/>
        </w:rPr>
        <w:t>eGFP</w:t>
      </w:r>
      <w:r w:rsidRPr="00F90EA6">
        <w:rPr>
          <w:rStyle w:val="Heading2NgocChar5"/>
          <w:b/>
          <w:sz w:val="20"/>
          <w:szCs w:val="20"/>
        </w:rPr>
        <w:t>-W</w:t>
      </w:r>
      <w:r w:rsidRPr="00F90EA6">
        <w:rPr>
          <w:rStyle w:val="Style2Char2"/>
          <w:rFonts w:ascii="Century Gothic" w:hAnsi="Century Gothic"/>
          <w:b/>
          <w:sz w:val="20"/>
          <w:szCs w:val="20"/>
        </w:rPr>
        <w:t>.</w:t>
      </w:r>
      <w:r w:rsidRPr="009D7C3A">
        <w:rPr>
          <w:b w:val="0"/>
        </w:rPr>
        <w:t xml:space="preserve"> </w:t>
      </w:r>
      <w:r w:rsidRPr="009D7C3A">
        <w:rPr>
          <w:rStyle w:val="Strong"/>
          <w:b w:val="0"/>
          <w:sz w:val="20"/>
        </w:rPr>
        <w:t xml:space="preserve">(A) Gel electrophoresis result from digestion of plasmid DNA with </w:t>
      </w:r>
      <w:r w:rsidRPr="009D7C3A">
        <w:rPr>
          <w:rStyle w:val="Strong"/>
          <w:b w:val="0"/>
          <w:i/>
          <w:sz w:val="20"/>
        </w:rPr>
        <w:t>Eco</w:t>
      </w:r>
      <w:r w:rsidRPr="009D7C3A">
        <w:rPr>
          <w:rStyle w:val="Strong"/>
          <w:b w:val="0"/>
          <w:sz w:val="20"/>
        </w:rPr>
        <w:t>RI. Digested samples were loaded onto lanes 1-4 whilst corresponding undigested samples were loaded onto lanes 6-9 respectively. Digested and undigested vector plasmids loaded in lanes 5 and 10 act as digestion controls. (B) Verification of a plasmid clone by digestion with several restriction enzymes. Undigested (UD) plasmid acts as a negative control. (A, B) Size standards are 1kb DNA ladder. (C) Corresponding sizes of digestion fragments.</w:t>
      </w:r>
      <w:bookmarkEnd w:id="818"/>
      <w:bookmarkEnd w:id="819"/>
      <w:bookmarkEnd w:id="820"/>
      <w:r w:rsidRPr="009D7C3A">
        <w:rPr>
          <w:rStyle w:val="Strong"/>
          <w:b w:val="0"/>
          <w:sz w:val="20"/>
        </w:rPr>
        <w:t xml:space="preserve">  </w:t>
      </w:r>
    </w:p>
    <w:p w:rsidR="006179E6" w:rsidRPr="00173DE6" w:rsidRDefault="006179E6" w:rsidP="006179E6">
      <w:pPr>
        <w:pStyle w:val="Caption"/>
        <w:spacing w:before="100" w:beforeAutospacing="1" w:after="100" w:afterAutospacing="1" w:line="360" w:lineRule="auto"/>
        <w:jc w:val="both"/>
        <w:rPr>
          <w:rFonts w:ascii="Century Gothic" w:hAnsi="Century Gothic"/>
          <w:b w:val="0"/>
          <w:bCs w:val="0"/>
          <w:sz w:val="11"/>
        </w:rPr>
      </w:pPr>
      <w:r w:rsidRPr="00EF4182">
        <w:rPr>
          <w:rStyle w:val="Strong"/>
          <w:b w:val="0"/>
        </w:rPr>
        <w:t xml:space="preserve">        </w:t>
      </w:r>
    </w:p>
    <w:p w:rsidR="006179E6" w:rsidRPr="003D306D" w:rsidRDefault="006179E6" w:rsidP="002148EA">
      <w:pPr>
        <w:pStyle w:val="Heading2"/>
        <w:rPr>
          <w:kern w:val="0"/>
        </w:rPr>
      </w:pPr>
      <w:bookmarkStart w:id="821" w:name="_Toc337497070"/>
      <w:bookmarkStart w:id="822" w:name="_Toc341038841"/>
      <w:bookmarkStart w:id="823" w:name="_Toc370678366"/>
      <w:bookmarkStart w:id="824" w:name="_Toc310948206"/>
      <w:r w:rsidRPr="003D306D">
        <w:rPr>
          <w:kern w:val="0"/>
        </w:rPr>
        <w:t>3.</w:t>
      </w:r>
      <w:r w:rsidR="002317A4">
        <w:rPr>
          <w:kern w:val="0"/>
        </w:rPr>
        <w:t>3</w:t>
      </w:r>
      <w:r w:rsidR="00BF02ED">
        <w:rPr>
          <w:kern w:val="0"/>
        </w:rPr>
        <w:t>.</w:t>
      </w:r>
      <w:r w:rsidRPr="003D306D">
        <w:rPr>
          <w:kern w:val="0"/>
        </w:rPr>
        <w:t xml:space="preserve">3. </w:t>
      </w:r>
      <w:bookmarkStart w:id="825" w:name="OLE_LINK2"/>
      <w:r w:rsidRPr="003D306D">
        <w:rPr>
          <w:kern w:val="0"/>
        </w:rPr>
        <w:t xml:space="preserve">Cloning of </w:t>
      </w:r>
      <w:r>
        <w:rPr>
          <w:kern w:val="0"/>
        </w:rPr>
        <w:t>SFFVp-</w:t>
      </w:r>
      <w:r w:rsidRPr="00C320E3">
        <w:rPr>
          <w:i/>
          <w:kern w:val="0"/>
        </w:rPr>
        <w:t>eGFP</w:t>
      </w:r>
      <w:r>
        <w:rPr>
          <w:kern w:val="0"/>
        </w:rPr>
        <w:t>-</w:t>
      </w:r>
      <w:r w:rsidRPr="00C320E3">
        <w:rPr>
          <w:kern w:val="0"/>
        </w:rPr>
        <w:t>CMVp</w:t>
      </w:r>
      <w:r w:rsidRPr="003D306D">
        <w:rPr>
          <w:kern w:val="0"/>
        </w:rPr>
        <w:t>-</w:t>
      </w:r>
      <w:r w:rsidRPr="004E24CD">
        <w:rPr>
          <w:i/>
          <w:kern w:val="0"/>
        </w:rPr>
        <w:t>rIgf-1</w:t>
      </w:r>
      <w:r w:rsidRPr="003D306D">
        <w:rPr>
          <w:kern w:val="0"/>
        </w:rPr>
        <w:t xml:space="preserve"> plasmid</w:t>
      </w:r>
      <w:bookmarkEnd w:id="821"/>
      <w:bookmarkEnd w:id="822"/>
      <w:bookmarkEnd w:id="823"/>
      <w:r w:rsidRPr="003D306D">
        <w:rPr>
          <w:kern w:val="0"/>
        </w:rPr>
        <w:t xml:space="preserve"> </w:t>
      </w:r>
      <w:bookmarkEnd w:id="824"/>
      <w:bookmarkEnd w:id="825"/>
    </w:p>
    <w:p w:rsidR="006179E6" w:rsidRPr="003D306D" w:rsidRDefault="006179E6" w:rsidP="006179E6">
      <w:pPr>
        <w:rPr>
          <w:rFonts w:cs="Arial"/>
          <w:szCs w:val="23"/>
        </w:rPr>
      </w:pPr>
      <w:r w:rsidRPr="003D306D">
        <w:rPr>
          <w:rFonts w:cs="Arial"/>
          <w:szCs w:val="23"/>
        </w:rPr>
        <w:t xml:space="preserve">PCR was used in </w:t>
      </w:r>
      <w:r>
        <w:rPr>
          <w:rFonts w:cs="Arial"/>
          <w:szCs w:val="23"/>
        </w:rPr>
        <w:t>this cloning strategy as no</w:t>
      </w:r>
      <w:r w:rsidRPr="003D306D">
        <w:rPr>
          <w:rFonts w:cs="Arial"/>
          <w:szCs w:val="23"/>
        </w:rPr>
        <w:t xml:space="preserve"> restriction enzymes within </w:t>
      </w:r>
      <w:r w:rsidRPr="002A336C">
        <w:rPr>
          <w:rFonts w:cs="Arial"/>
          <w:i/>
          <w:szCs w:val="23"/>
        </w:rPr>
        <w:t>rIgf-1</w:t>
      </w:r>
      <w:r w:rsidRPr="003D306D">
        <w:rPr>
          <w:rFonts w:cs="Arial"/>
          <w:szCs w:val="23"/>
        </w:rPr>
        <w:t xml:space="preserve"> donor plasmid (pExpress1-</w:t>
      </w:r>
      <w:r w:rsidRPr="002A336C">
        <w:rPr>
          <w:rFonts w:cs="Arial"/>
          <w:i/>
          <w:szCs w:val="23"/>
        </w:rPr>
        <w:t>rI</w:t>
      </w:r>
      <w:r>
        <w:rPr>
          <w:rFonts w:cs="Arial"/>
          <w:i/>
          <w:szCs w:val="23"/>
        </w:rPr>
        <w:t>gf</w:t>
      </w:r>
      <w:r w:rsidRPr="002A336C">
        <w:rPr>
          <w:rFonts w:cs="Arial"/>
          <w:i/>
          <w:szCs w:val="23"/>
        </w:rPr>
        <w:t>-1</w:t>
      </w:r>
      <w:r w:rsidRPr="003D306D">
        <w:rPr>
          <w:rFonts w:cs="Arial"/>
          <w:szCs w:val="23"/>
        </w:rPr>
        <w:t xml:space="preserve">, </w:t>
      </w:r>
      <w:r w:rsidRPr="003D306D">
        <w:rPr>
          <w:rFonts w:cs="Arial"/>
          <w:b/>
          <w:szCs w:val="23"/>
        </w:rPr>
        <w:t>Figure 3.10 A</w:t>
      </w:r>
      <w:r>
        <w:rPr>
          <w:rFonts w:cs="Arial"/>
          <w:szCs w:val="23"/>
        </w:rPr>
        <w:t>) are</w:t>
      </w:r>
      <w:r w:rsidRPr="003D306D">
        <w:rPr>
          <w:rFonts w:cs="Arial"/>
          <w:szCs w:val="23"/>
        </w:rPr>
        <w:t xml:space="preserve"> suitable for isolation of the </w:t>
      </w:r>
      <w:r w:rsidRPr="002A336C">
        <w:rPr>
          <w:rFonts w:cs="Arial"/>
          <w:i/>
          <w:szCs w:val="23"/>
        </w:rPr>
        <w:t>rIgf-1</w:t>
      </w:r>
      <w:r w:rsidRPr="003D306D">
        <w:rPr>
          <w:rFonts w:cs="Arial"/>
          <w:szCs w:val="23"/>
        </w:rPr>
        <w:t xml:space="preserve"> coding sequence (</w:t>
      </w:r>
      <w:r>
        <w:rPr>
          <w:rFonts w:cs="Arial"/>
          <w:szCs w:val="23"/>
        </w:rPr>
        <w:t>CDS</w:t>
      </w:r>
      <w:r w:rsidRPr="003D306D">
        <w:rPr>
          <w:rFonts w:cs="Arial"/>
          <w:szCs w:val="23"/>
        </w:rPr>
        <w:t xml:space="preserve">) and its insertion into the vector </w:t>
      </w:r>
      <w:r>
        <w:rPr>
          <w:rFonts w:cs="Arial"/>
          <w:szCs w:val="23"/>
        </w:rPr>
        <w:t xml:space="preserve">plasmid </w:t>
      </w:r>
      <w:r w:rsidRPr="003D306D">
        <w:rPr>
          <w:rFonts w:cs="Arial"/>
          <w:szCs w:val="23"/>
        </w:rPr>
        <w:t>(pRRLsc-SFFVp-</w:t>
      </w:r>
      <w:r w:rsidRPr="00131E43">
        <w:rPr>
          <w:rFonts w:cs="Arial"/>
          <w:i/>
          <w:szCs w:val="23"/>
        </w:rPr>
        <w:t>eGFP</w:t>
      </w:r>
      <w:r w:rsidRPr="000977CF">
        <w:rPr>
          <w:rFonts w:cs="Arial"/>
          <w:szCs w:val="23"/>
        </w:rPr>
        <w:t>-</w:t>
      </w:r>
      <w:r w:rsidRPr="003D306D">
        <w:rPr>
          <w:rFonts w:cs="Arial"/>
          <w:szCs w:val="23"/>
        </w:rPr>
        <w:t xml:space="preserve">CMVp-W, </w:t>
      </w:r>
      <w:r w:rsidRPr="003D306D">
        <w:rPr>
          <w:rFonts w:cs="Arial"/>
          <w:b/>
          <w:szCs w:val="23"/>
        </w:rPr>
        <w:t>Figure 3.10 B</w:t>
      </w:r>
      <w:r w:rsidRPr="003D306D">
        <w:rPr>
          <w:rFonts w:cs="Arial"/>
          <w:szCs w:val="23"/>
        </w:rPr>
        <w:t xml:space="preserve">). </w:t>
      </w:r>
      <w:r>
        <w:rPr>
          <w:rFonts w:cs="Arial"/>
          <w:szCs w:val="23"/>
        </w:rPr>
        <w:t xml:space="preserve">PCR was performed according to an optimised programme (see section 2.1.2); forward and reverse primers </w:t>
      </w:r>
      <w:r>
        <w:rPr>
          <w:rFonts w:cs="Arial"/>
          <w:szCs w:val="23"/>
        </w:rPr>
        <w:lastRenderedPageBreak/>
        <w:t xml:space="preserve">in turn were </w:t>
      </w:r>
      <w:r w:rsidRPr="005916DD">
        <w:rPr>
          <w:rStyle w:val="Normal1"/>
        </w:rPr>
        <w:t>GCGCGCCGCCGGCGATGAGCGCACCTCCAATAAA</w:t>
      </w:r>
      <w:r>
        <w:rPr>
          <w:rStyle w:val="Normal1"/>
        </w:rPr>
        <w:t xml:space="preserve"> and </w:t>
      </w:r>
      <w:r w:rsidRPr="005916DD">
        <w:rPr>
          <w:rStyle w:val="Normal1"/>
        </w:rPr>
        <w:t>GCGCGCACCAGGTGGGAGGCTCCTCCTACATTC</w:t>
      </w:r>
      <w:r>
        <w:rPr>
          <w:rStyle w:val="Normal1"/>
        </w:rPr>
        <w:t>.</w:t>
      </w:r>
      <w:r>
        <w:rPr>
          <w:rFonts w:cs="Arial"/>
          <w:szCs w:val="23"/>
        </w:rPr>
        <w:t xml:space="preserve"> D</w:t>
      </w:r>
      <w:r w:rsidRPr="003D306D">
        <w:rPr>
          <w:rFonts w:cs="Arial"/>
          <w:szCs w:val="23"/>
        </w:rPr>
        <w:t xml:space="preserve">igestion of PCR product </w:t>
      </w:r>
      <w:r>
        <w:rPr>
          <w:rFonts w:cs="Arial"/>
          <w:szCs w:val="23"/>
        </w:rPr>
        <w:t>and</w:t>
      </w:r>
      <w:r w:rsidRPr="003D306D">
        <w:rPr>
          <w:rFonts w:cs="Arial"/>
          <w:szCs w:val="23"/>
        </w:rPr>
        <w:t xml:space="preserve"> the vector plasmid </w:t>
      </w:r>
      <w:r>
        <w:rPr>
          <w:rFonts w:cs="Arial"/>
          <w:szCs w:val="23"/>
        </w:rPr>
        <w:t>with</w:t>
      </w:r>
      <w:r w:rsidRPr="003D306D">
        <w:rPr>
          <w:rFonts w:cs="Arial"/>
          <w:szCs w:val="23"/>
        </w:rPr>
        <w:t xml:space="preserve"> </w:t>
      </w:r>
      <w:r w:rsidRPr="003D306D">
        <w:rPr>
          <w:rFonts w:cs="Arial"/>
          <w:i/>
          <w:szCs w:val="23"/>
        </w:rPr>
        <w:t>Sgr</w:t>
      </w:r>
      <w:r w:rsidRPr="003D306D">
        <w:rPr>
          <w:rFonts w:cs="Arial"/>
          <w:szCs w:val="23"/>
        </w:rPr>
        <w:t xml:space="preserve">AI and </w:t>
      </w:r>
      <w:r w:rsidRPr="003D306D">
        <w:rPr>
          <w:rFonts w:cs="Arial"/>
          <w:i/>
          <w:szCs w:val="23"/>
        </w:rPr>
        <w:t>Sex</w:t>
      </w:r>
      <w:r w:rsidRPr="003D306D">
        <w:rPr>
          <w:rFonts w:cs="Arial"/>
          <w:szCs w:val="23"/>
        </w:rPr>
        <w:t xml:space="preserve">AI </w:t>
      </w:r>
      <w:r w:rsidR="00F90EA6">
        <w:rPr>
          <w:rFonts w:cs="Arial"/>
          <w:szCs w:val="23"/>
        </w:rPr>
        <w:t>displayed</w:t>
      </w:r>
      <w:r w:rsidRPr="003D306D">
        <w:rPr>
          <w:rFonts w:cs="Arial"/>
          <w:szCs w:val="23"/>
        </w:rPr>
        <w:t xml:space="preserve"> a</w:t>
      </w:r>
      <w:r>
        <w:rPr>
          <w:rFonts w:cs="Arial"/>
          <w:szCs w:val="23"/>
        </w:rPr>
        <w:t>n expected</w:t>
      </w:r>
      <w:r w:rsidRPr="003D306D">
        <w:rPr>
          <w:rFonts w:cs="Arial"/>
          <w:szCs w:val="23"/>
        </w:rPr>
        <w:t xml:space="preserve"> 430 bp band on</w:t>
      </w:r>
      <w:r>
        <w:rPr>
          <w:rFonts w:cs="Arial"/>
          <w:szCs w:val="23"/>
        </w:rPr>
        <w:t xml:space="preserve"> a</w:t>
      </w:r>
      <w:r w:rsidRPr="003D306D">
        <w:rPr>
          <w:rFonts w:cs="Arial"/>
          <w:szCs w:val="23"/>
        </w:rPr>
        <w:t xml:space="preserve"> 1</w:t>
      </w:r>
      <w:r>
        <w:rPr>
          <w:rFonts w:cs="Arial"/>
          <w:szCs w:val="23"/>
        </w:rPr>
        <w:t>.3</w:t>
      </w:r>
      <w:r w:rsidRPr="003D306D">
        <w:rPr>
          <w:rFonts w:cs="Arial"/>
          <w:szCs w:val="23"/>
        </w:rPr>
        <w:t>% agaros</w:t>
      </w:r>
      <w:r>
        <w:rPr>
          <w:rFonts w:cs="Arial"/>
          <w:szCs w:val="23"/>
        </w:rPr>
        <w:t>e gel and a 8068 bp band on a 0.8</w:t>
      </w:r>
      <w:r w:rsidRPr="003D306D">
        <w:rPr>
          <w:rFonts w:cs="Arial"/>
          <w:szCs w:val="23"/>
        </w:rPr>
        <w:t>% agarose gel electrophoresis respectively (</w:t>
      </w:r>
      <w:r w:rsidRPr="003D306D">
        <w:rPr>
          <w:rFonts w:cs="Arial"/>
          <w:b/>
          <w:szCs w:val="23"/>
        </w:rPr>
        <w:t>Figures</w:t>
      </w:r>
      <w:r w:rsidRPr="003D306D">
        <w:rPr>
          <w:rFonts w:cs="Arial"/>
          <w:szCs w:val="23"/>
        </w:rPr>
        <w:t xml:space="preserve"> </w:t>
      </w:r>
      <w:r w:rsidRPr="003D306D">
        <w:rPr>
          <w:rFonts w:cs="Arial"/>
          <w:b/>
          <w:szCs w:val="23"/>
        </w:rPr>
        <w:t>3.10</w:t>
      </w:r>
      <w:r w:rsidRPr="003D306D">
        <w:rPr>
          <w:rFonts w:cs="Arial"/>
          <w:szCs w:val="23"/>
        </w:rPr>
        <w:t xml:space="preserve"> </w:t>
      </w:r>
      <w:r w:rsidRPr="003D306D">
        <w:rPr>
          <w:rFonts w:cs="Arial"/>
          <w:b/>
          <w:szCs w:val="23"/>
        </w:rPr>
        <w:t>C, D</w:t>
      </w:r>
      <w:r w:rsidRPr="003D306D">
        <w:rPr>
          <w:rFonts w:cs="Arial"/>
          <w:szCs w:val="23"/>
        </w:rPr>
        <w:t xml:space="preserve">). </w:t>
      </w:r>
    </w:p>
    <w:p w:rsidR="006179E6" w:rsidRPr="003D306D" w:rsidRDefault="00DB0C88" w:rsidP="006179E6">
      <w:pPr>
        <w:rPr>
          <w:rFonts w:cs="Arial"/>
          <w:szCs w:val="23"/>
        </w:rPr>
      </w:pPr>
      <w:r>
        <w:rPr>
          <w:rFonts w:cs="Arial"/>
          <w:noProof/>
          <w:szCs w:val="23"/>
          <w:lang w:eastAsia="en-GB"/>
        </w:rPr>
        <w:pict>
          <v:group id="Group 232" o:spid="_x0000_s1247" style="position:absolute;left:0;text-align:left;margin-left:-23.3pt;margin-top:-14.95pt;width:447.25pt;height:339.2pt;z-index:251671552" coordorigin="1967,4579" coordsize="8945,678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PD94cGFja2V0IGVuZD0ndyc/&#10;Pv/bAEMAAQEBAQEBAQEBAQEBAQEBAgEBAQEBAgEBAQICAgICAgICAgMDBAMDAwMDAgIDBAMDBAQE&#10;BAQCAwUFBAQFBAQEBP/bAEMBAQEBAQEBAgEBAgQDAgMEBAQEBAQEBAQEBAQEBAQEBAQEBAQEBAQE&#10;BAQEBAQEBAQEBAQEBAQEBAQEBAQEBAQEBP/AABEIAT8Ak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Dw/eHBhY2tldCBlbmQ9J3cnPz7/2wBD&#10;AAMCAgMCAgMDAwMEAwMEBQgFBQQEBQoHBwYIDAoMDAsKCwsNDhIQDQ4RDgsLEBYQERMUFRUVDA8X&#10;GBYUGBIUFRT/2wBDAQMEBAUEBQkFBQkUDQsNFBQUFBQUFBQUFBQUFBQUFBQUFBQUFBQUFBQUFBQU&#10;FBQUFBQUFBQUFBQUFBQUFBQUFBT/wAARCAD/AJE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">
            <v:group id="Group 233" o:spid="_x0000_s1248" style="position:absolute;left:3958;top:8323;width:3538;height:3040" coordorigin="3900,5701" coordsize="3538,3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kYTgMQAAADdAAAADwAAAGRycy9kb3ducmV2LnhtbERPTWvCQBC9F/wPywje&#10;dBNtbYmuIqLFgwhqoXgbsmMSzM6G7JrEf+8WhN7m8T5nvuxMKRqqXWFZQTyKQBCnVhecKfg5b4df&#10;IJxH1lhaJgUPcrBc9N7mmGjb8pGak89ECGGXoILc+yqR0qU5GXQjWxEH7mprgz7AOpO6xjaEm1KO&#10;o2gqDRYcGnKsaJ1TejvdjYLvFtvVJN40+9t1/bicPw6/+5iUGvS71QyEp87/i1/unQ7z4893+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kYTgMQAAADdAAAA&#10;DwAAAAAAAAAAAAAAAACqAgAAZHJzL2Rvd25yZXYueG1sUEsFBgAAAAAEAAQA+gAAAJsDAAAAAA==&#10;">
              <v:shape id="Picture 234" o:spid="_x0000_s1249" type="#_x0000_t75" style="position:absolute;left:3900;top:5701;width:3538;height:30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I5dvEAAAA3QAAAA8AAABkcnMvZG93bnJldi54bWxET01rwkAQvRf8D8sIvYhuIq1KdBURCkLb&#10;g1HxOmbHJJidDdk1Sf99tyD0No/3OatNbyrRUuNKywriSQSCOLO65FzB6fgxXoBwHlljZZkU/JCD&#10;zXrwssJE244P1KY+FyGEXYIKCu/rREqXFWTQTWxNHLibbQz6AJtc6ga7EG4qOY2imTRYcmgosKZd&#10;Qdk9fRgF3/c0PqWji3xrP8837r7O3fRaKfU67LdLEJ56/y9+uvc6zI/n7/D3TThBr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DI5dvEAAAA3QAAAA8AAAAAAAAAAAAAAAAA&#10;nwIAAGRycy9kb3ducmV2LnhtbFBLBQYAAAAABAAEAPcAAACQAwAAAAA=&#10;">
                <v:imagedata r:id="rId54" o:title=""/>
              </v:shape>
              <v:shape id="Text Box 235" o:spid="_x0000_s1250" type="#_x0000_t202" style="position:absolute;left:3906;top:5791;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kIa8EA&#10;AADdAAAADwAAAGRycy9kb3ducmV2LnhtbERPzYrCMBC+C/sOYRb2Ipoq2mo1yrrg4rXqA4zN2Bab&#10;SWmytr69ERa8zcf3O+ttb2pxp9ZVlhVMxhEI4tzqigsF59N+tADhPLLG2jIpeJCD7eZjsMZU244z&#10;uh99IUIIuxQVlN43qZQuL8mgG9uGOHBX2xr0AbaF1C12IdzUchpFsTRYcWgosaGfkvLb8c8ouB66&#10;4XzZXX79Oclm8Q6r5GIfSn199t8rEJ56/xb/uw86zJ8kMby+CS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JCGvBAAAA3QAAAA8AAAAAAAAAAAAAAAAAmAIAAGRycy9kb3du&#10;cmV2LnhtbFBLBQYAAAAABAAEAPUAAACGAwAAAAA=&#10;" stroked="f">
                <v:textbox>
                  <w:txbxContent>
                    <w:p w:rsidR="00466BDA" w:rsidRPr="0037324C" w:rsidRDefault="00466BDA" w:rsidP="006179E6">
                      <w:pPr>
                        <w:jc w:val="center"/>
                        <w:rPr>
                          <w:b/>
                          <w:sz w:val="28"/>
                          <w:szCs w:val="28"/>
                        </w:rPr>
                      </w:pPr>
                      <w:r>
                        <w:rPr>
                          <w:b/>
                          <w:sz w:val="28"/>
                          <w:szCs w:val="28"/>
                        </w:rPr>
                        <w:t>B</w:t>
                      </w:r>
                    </w:p>
                  </w:txbxContent>
                </v:textbox>
              </v:shape>
            </v:group>
            <v:shape id="Text Box 236" o:spid="_x0000_s1251" type="#_x0000_t202" style="position:absolute;left:9608;top:6295;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Wt8MIA&#10;AADdAAAADwAAAGRycy9kb3ducmV2LnhtbERPzWrCQBC+C32HZQq9SN0o1rSpm6AFJVetDzBmxyQ0&#10;Oxuyq0ne3hWE3ubj+511NphG3KhztWUF81kEgriwuuZSwel39/4JwnlkjY1lUjCSgyx9mawx0bbn&#10;A92OvhQhhF2CCirv20RKV1Rk0M1sSxy4i+0M+gC7UuoO+xBuGrmIopU0WHNoqLCln4qKv+PVKLjk&#10;/fTjqz/v/Sk+LFdbrOOzHZV6ex023yA8Df5f/HTnOsyfxzE8vgknyPQ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ha3wwgAAAN0AAAAPAAAAAAAAAAAAAAAAAJgCAABkcnMvZG93&#10;bnJldi54bWxQSwUGAAAAAAQABAD1AAAAhwMAAAAA&#10;" stroked="f">
              <v:textbox>
                <w:txbxContent>
                  <w:p w:rsidR="00466BDA" w:rsidRPr="0037324C" w:rsidRDefault="00466BDA" w:rsidP="006179E6">
                    <w:pPr>
                      <w:jc w:val="center"/>
                      <w:rPr>
                        <w:b/>
                        <w:sz w:val="28"/>
                        <w:szCs w:val="28"/>
                      </w:rPr>
                    </w:pPr>
                    <w:r>
                      <w:rPr>
                        <w:b/>
                        <w:sz w:val="28"/>
                        <w:szCs w:val="28"/>
                      </w:rPr>
                      <w:t>E</w:t>
                    </w:r>
                  </w:p>
                </w:txbxContent>
              </v:textbox>
            </v:shape>
            <v:shape id="Picture 237" o:spid="_x0000_s1252" type="#_x0000_t75" style="position:absolute;left:7304;top:6697;width:3608;height:31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gk7/FAAAA3QAAAA8AAABkcnMvZG93bnJldi54bWxEj01LAzEQhu+C/yGM4M1mq6DttmkRiyIF&#10;D60Wehw242ZxM1mSuN39951DobcZ5v14ZrkefKt6iqkJbGA6KUARV8E2XBv4+X5/mIFKGdliG5gM&#10;jJRgvbq9WWJpw4l31O9zrSSEU4kGXM5dqXWqHHlMk9ARy+03RI9Z1lhrG/Ek4b7Vj0XxrD02LA0O&#10;O3pzVP3t/72U1F/IH4d+M+5Ge9zO2cXN02DM/d3wugCVachX8cX9aQV/+iK48o2MoFd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oJO/xQAAAN0AAAAPAAAAAAAAAAAAAAAA&#10;AJ8CAABkcnMvZG93bnJldi54bWxQSwUGAAAAAAQABAD3AAAAkQMAAAAA&#10;">
              <v:imagedata r:id="rId55" o:title=""/>
            </v:shape>
            <v:line id="Line 238" o:spid="_x0000_s1253" style="position:absolute;flip:y;visibility:visible" from="7336,9535" to="7925,98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FRQ8YAAADdAAAADwAAAGRycy9kb3ducmV2LnhtbESPT2vCQBDF70K/wzIFL6FurGBrdJX+&#10;EwrioWkPHofsmASzsyE7avz2bkHwNsN7vzdvFqveNepEXag9GxiPUlDEhbc1lwb+ftdPr6CCIFts&#10;PJOBCwVYLR8GC8ysP/MPnXIpVQzhkKGBSqTNtA5FRQ7DyLfEUdv7zqHEtSu17fAcw12jn9N0qh3W&#10;HC9U2NJHRcUhP7pYY73lz8kkeXc6SWb0tZNNqsWY4WP/Ngcl1MvdfKO/beTGLzP4/yaOoJ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hRUUPGAAAA3QAAAA8AAAAAAAAA&#10;AAAAAAAAoQIAAGRycy9kb3ducmV2LnhtbFBLBQYAAAAABAAEAPkAAACUAwAAAAA=&#10;">
              <v:stroke endarrow="block"/>
            </v:line>
            <v:shape id="Text Box 239" o:spid="_x0000_s1254" type="#_x0000_t202" style="position:absolute;left:5391;top:7351;width:707;height:9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lFo8QA&#10;AADdAAAADwAAAGRycy9kb3ducmV2LnhtbESPzW7CQAyE75V4h5WRuFRlAyp/gQVRpCKuUB7AZE0S&#10;kfVG2S0Jb48PSNxszXjm82rTuUrdqQmlZwOjYQKKOPO25NzA+e/3aw4qRGSLlWcy8KAAm3XvY4Wp&#10;9S0f6X6KuZIQDikaKGKsU61DVpDDMPQ1sWhX3ziMsja5tg22Eu4qPU6SqXZYsjQUWNOuoOx2+ncG&#10;rof2c7JoL/t4nh2/pz9Yzi7+Ycyg322XoCJ18W1+XR+s4I/mwi/fyAh6/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5RaPEAAAA3QAAAA8AAAAAAAAAAAAAAAAAmAIAAGRycy9k&#10;b3ducmV2LnhtbFBLBQYAAAAABAAEAPUAAACJAwAAAAA=&#10;" stroked="f">
              <v:textbox>
                <w:txbxContent>
                  <w:p w:rsidR="00466BDA" w:rsidRPr="00BD123A" w:rsidRDefault="00466BDA" w:rsidP="006179E6">
                    <w:pPr>
                      <w:rPr>
                        <w:sz w:val="72"/>
                        <w:szCs w:val="72"/>
                      </w:rPr>
                    </w:pPr>
                    <w:r w:rsidRPr="00BD123A">
                      <w:rPr>
                        <w:sz w:val="72"/>
                        <w:szCs w:val="72"/>
                      </w:rPr>
                      <w:t>+</w:t>
                    </w:r>
                  </w:p>
                </w:txbxContent>
              </v:textbox>
            </v:shape>
            <v:line id="Line 240" o:spid="_x0000_s1255" style="position:absolute;visibility:visible" from="7349,6416" to="7938,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y108MAAADdAAAADwAAAGRycy9kb3ducmV2LnhtbERPS2sCMRC+F/wPYYTeanZ7qLoaRVwK&#10;PbQFH3geN+NmcTNZNuma/vumIHibj+85y3W0rRio941jBfkkA0FcOd1wreB4eH+ZgfABWWPrmBT8&#10;kof1avS0xEK7G+9o2IdapBD2BSowIXSFlL4yZNFPXEecuIvrLYYE+1rqHm8p3LbyNcvepMWGU4PB&#10;jraGquv+xyqYmnInp7L8PHyXQ5PP41c8nedKPY/jZgEiUAwP8d39odP8fJbD/zfpBL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hctdPDAAAA3QAAAA8AAAAAAAAAAAAA&#10;AAAAoQIAAGRycy9kb3ducmV2LnhtbFBLBQYAAAAABAAEAPkAAACRAwAAAAA=&#10;">
              <v:stroke endarrow="block"/>
            </v:line>
            <v:shape id="Picture 241" o:spid="_x0000_s1256" type="#_x0000_t75" style="position:absolute;left:4254;top:4837;width:2938;height:26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PkPXGAAAA3QAAAA8AAABkcnMvZG93bnJldi54bWxEj81qwzAQhO+FvoPYQm+1nBxK6lgJ+SFg&#10;CjnEKT1vrK3lxloZS7Wdt48Khd52mdn5ZvP1ZFsxUO8bxwpmSQqCuHK64VrBx/nwsgDhA7LG1jEp&#10;uJGH9erxIcdMu5FPNJShFjGEfYYKTAhdJqWvDFn0ieuIo/bleoshrn0tdY9jDLetnKfpq7TYcCQY&#10;7GhnqLqWPzZyx6PdmTd72/vP9yLQZXv9Lk9KPT9NmyWIQFP4N/9dFzrWny3m8PtNHEGu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A+Q9cYAAADdAAAADwAAAAAAAAAAAAAA&#10;AACfAgAAZHJzL2Rvd25yZXYueG1sUEsFBgAAAAAEAAQA9wAAAJIDAAAAAA==&#10;">
              <v:imagedata r:id="rId56" o:title=""/>
            </v:shape>
            <v:group id="Group 242" o:spid="_x0000_s1257" style="position:absolute;left:2014;top:8422;width:2375;height:2753" coordorigin="2014,8227" coordsize="2375,27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EevvTwwAAAN0AAAAP&#10;AAAAAAAAAAAAAAAAAKoCAABkcnMvZG93bnJldi54bWxQSwUGAAAAAAQABAD6AAAAmgMAAAAA&#10;">
              <v:shape id="Text Box 243" o:spid="_x0000_s1258" type="#_x0000_t202" style="position:absolute;left:2014;top:822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JDoMAA&#10;AADdAAAADwAAAGRycy9kb3ducmV2LnhtbERPy6rCMBDdC/5DmAtuRFPF1+01igqK26ofMDZjW24z&#10;KU209e+NILibw3nOct2aUjyodoVlBaNhBII4tbrgTMHlvB8sQDiPrLG0TAqe5GC96naWGGvbcEKP&#10;k89ECGEXo4Lc+yqW0qU5GXRDWxEH7mZrgz7AOpO6xiaEm1KOo2gmDRYcGnKsaJdT+n+6GwW3Y9Of&#10;/jbXg7/Mk8lsi8X8ap9K9X7azR8IT63/ij/uow7zR4sJvL8JJ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oJDoMAAAADdAAAADwAAAAAAAAAAAAAAAACYAgAAZHJzL2Rvd25y&#10;ZXYueG1sUEsFBgAAAAAEAAQA9QAAAIUDAAAAAA==&#10;" stroked="f">
                <v:textbox>
                  <w:txbxContent>
                    <w:p w:rsidR="00466BDA" w:rsidRPr="0037324C" w:rsidRDefault="00466BDA" w:rsidP="006179E6">
                      <w:pPr>
                        <w:jc w:val="center"/>
                        <w:rPr>
                          <w:b/>
                          <w:sz w:val="28"/>
                          <w:szCs w:val="28"/>
                        </w:rPr>
                      </w:pPr>
                      <w:r>
                        <w:rPr>
                          <w:b/>
                          <w:sz w:val="28"/>
                          <w:szCs w:val="28"/>
                        </w:rPr>
                        <w:t>D</w:t>
                      </w:r>
                    </w:p>
                  </w:txbxContent>
                </v:textbox>
              </v:shape>
              <v:group id="Group 244" o:spid="_x0000_s1259" style="position:absolute;left:2018;top:8509;width:2371;height:2471" coordorigin="2018,8509" coordsize="2371,2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N/GPMQAAADdAAAA&#10;DwAAAAAAAAAAAAAAAACqAgAAZHJzL2Rvd25yZXYueG1sUEsFBgAAAAAEAAQA+gAAAJsDAAAAAA==&#10;">
                <v:shape id="Text Box 245" o:spid="_x0000_s1260" type="#_x0000_t202" style="position:absolute;left:3474;top:8910;width:915;height:3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x4TMIA&#10;AADdAAAADwAAAGRycy9kb3ducmV2LnhtbERP24rCMBB9F/yHMMK+yJoqWrvVKLqwi69ePmDajG2x&#10;mZQm2vr3G2HBtzmc66y3vanFg1pXWVYwnUQgiHOrKy4UXM4/nwkI55E11pZJwZMcbDfDwRpTbTs+&#10;0uPkCxFC2KWooPS+SaV0eUkG3cQ2xIG72tagD7AtpG6xC+GmlrMoiqXBikNDiQ19l5TfTnej4Hro&#10;xouvLvv1l+VxHu+xWmb2qdTHqN+tQHjq/Vv87z7oMH+axPD6Jpw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HHhMwgAAAN0AAAAPAAAAAAAAAAAAAAAAAJgCAABkcnMvZG93&#10;bnJldi54bWxQSwUGAAAAAAQABAD1AAAAhwMAAAAA&#10;" stroked="f">
                  <v:textbox>
                    <w:txbxContent>
                      <w:p w:rsidR="00466BDA" w:rsidRPr="00C8144C" w:rsidRDefault="00466BDA" w:rsidP="006179E6">
                        <w:pPr>
                          <w:rPr>
                            <w:b/>
                            <w:color w:val="FF0000"/>
                            <w:sz w:val="16"/>
                            <w:szCs w:val="16"/>
                          </w:rPr>
                        </w:pPr>
                        <w:r w:rsidRPr="00C8144C">
                          <w:rPr>
                            <w:b/>
                            <w:color w:val="FF0000"/>
                            <w:sz w:val="16"/>
                            <w:szCs w:val="16"/>
                          </w:rPr>
                          <w:t>8068 bp</w:t>
                        </w:r>
                      </w:p>
                    </w:txbxContent>
                  </v:textbox>
                </v:shape>
                <v:shape id="Text Box 246" o:spid="_x0000_s1261" type="#_x0000_t202" style="position:absolute;left:2018;top:8509;width:535;height:247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NP8YA&#10;AADdAAAADwAAAGRycy9kb3ducmV2LnhtbERPS2vCQBC+F/wPyxS81Y0efKRuQhUFSylU7aW3aXbM&#10;RrOzIbtq2l/vCoXe5uN7zjzvbC0u1PrKsYLhIAFBXDhdcangc79+moLwAVlj7ZgU/JCHPOs9zDHV&#10;7spbuuxCKWII+xQVmBCaVEpfGLLoB64hjtzBtRZDhG0pdYvXGG5rOUqSsbRYcWww2NDSUHHana2C&#10;yX71tnrVo8W7qY4fy9n35uv35JTqP3YvzyACdeFf/Ofe6Dh/OJ3A/Zt4gsx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exNP8YAAADdAAAADwAAAAAAAAAAAAAAAACYAgAAZHJz&#10;L2Rvd25yZXYueG1sUEsFBgAAAAAEAAQA9QAAAIsDAAAAAA==&#10;" filled="f" fillcolor="#ffd" stroked="f">
                  <v:textbox>
                    <w:txbxContent>
                      <w:p w:rsidR="00466BDA" w:rsidRPr="00C8144C"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12"/>
                            <w:szCs w:val="10"/>
                          </w:rPr>
                        </w:pPr>
                        <w:r w:rsidRPr="00C8144C">
                          <w:rPr>
                            <w:rFonts w:cs="Arial"/>
                            <w:b/>
                            <w:color w:val="000000"/>
                            <w:sz w:val="12"/>
                            <w:szCs w:val="10"/>
                          </w:rPr>
                          <w:t>Kb</w:t>
                        </w: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8"/>
                            <w:szCs w:val="10"/>
                          </w:rPr>
                        </w:pP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44C">
                          <w:rPr>
                            <w:rFonts w:cs="Arial"/>
                            <w:b/>
                            <w:color w:val="000000"/>
                            <w:sz w:val="10"/>
                            <w:szCs w:val="10"/>
                          </w:rPr>
                          <w:t>10.0</w:t>
                        </w: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Pr>
                            <w:rFonts w:cs="Arial"/>
                            <w:b/>
                            <w:color w:val="000000"/>
                            <w:sz w:val="10"/>
                            <w:szCs w:val="10"/>
                          </w:rPr>
                          <w:t>8</w:t>
                        </w:r>
                        <w:r w:rsidRPr="00C8144C">
                          <w:rPr>
                            <w:rFonts w:cs="Arial"/>
                            <w:b/>
                            <w:color w:val="000000"/>
                            <w:sz w:val="10"/>
                            <w:szCs w:val="10"/>
                          </w:rPr>
                          <w:t>.0</w:t>
                        </w:r>
                      </w:p>
                      <w:p w:rsidR="00466BDA" w:rsidRPr="006212D0" w:rsidRDefault="00466BDA" w:rsidP="006179E6">
                        <w:pPr>
                          <w:autoSpaceDE w:val="0"/>
                          <w:autoSpaceDN w:val="0"/>
                          <w:adjustRightInd w:val="0"/>
                          <w:spacing w:before="0" w:beforeAutospacing="0" w:after="0" w:afterAutospacing="0" w:line="240" w:lineRule="auto"/>
                          <w:jc w:val="center"/>
                          <w:rPr>
                            <w:rFonts w:cs="Arial"/>
                            <w:b/>
                            <w:color w:val="000000"/>
                            <w:sz w:val="6"/>
                            <w:szCs w:val="10"/>
                          </w:rPr>
                        </w:pPr>
                      </w:p>
                      <w:p w:rsidR="00466BDA"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Pr>
                            <w:rFonts w:cs="Arial"/>
                            <w:b/>
                            <w:color w:val="000000"/>
                            <w:sz w:val="10"/>
                            <w:szCs w:val="10"/>
                          </w:rPr>
                          <w:t>5</w:t>
                        </w:r>
                        <w:r w:rsidRPr="00C8144C">
                          <w:rPr>
                            <w:rFonts w:cs="Arial"/>
                            <w:b/>
                            <w:color w:val="000000"/>
                            <w:sz w:val="10"/>
                            <w:szCs w:val="10"/>
                          </w:rPr>
                          <w:t>.0</w:t>
                        </w: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Pr>
                            <w:rFonts w:cs="Arial"/>
                            <w:b/>
                            <w:color w:val="000000"/>
                            <w:sz w:val="10"/>
                            <w:szCs w:val="10"/>
                          </w:rPr>
                          <w:t>4.0</w:t>
                        </w: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2"/>
                            <w:szCs w:val="10"/>
                          </w:rPr>
                        </w:pP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44C">
                          <w:rPr>
                            <w:rFonts w:cs="Arial"/>
                            <w:b/>
                            <w:color w:val="000000"/>
                            <w:sz w:val="10"/>
                            <w:szCs w:val="10"/>
                          </w:rPr>
                          <w:t>3.0</w:t>
                        </w:r>
                      </w:p>
                      <w:p w:rsidR="00466BDA" w:rsidRPr="006212D0" w:rsidRDefault="00466BDA" w:rsidP="006179E6">
                        <w:pPr>
                          <w:autoSpaceDE w:val="0"/>
                          <w:autoSpaceDN w:val="0"/>
                          <w:adjustRightInd w:val="0"/>
                          <w:spacing w:before="0" w:beforeAutospacing="0" w:after="0" w:afterAutospacing="0" w:line="240" w:lineRule="auto"/>
                          <w:jc w:val="center"/>
                          <w:rPr>
                            <w:rFonts w:cs="Arial"/>
                            <w:b/>
                            <w:color w:val="000000"/>
                            <w:sz w:val="12"/>
                            <w:szCs w:val="10"/>
                          </w:rPr>
                        </w:pP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44C">
                          <w:rPr>
                            <w:rFonts w:cs="Arial"/>
                            <w:b/>
                            <w:color w:val="000000"/>
                            <w:sz w:val="10"/>
                            <w:szCs w:val="10"/>
                          </w:rPr>
                          <w:t>2.0</w:t>
                        </w: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6"/>
                            <w:szCs w:val="10"/>
                          </w:rPr>
                        </w:pP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44C">
                          <w:rPr>
                            <w:rFonts w:cs="Arial"/>
                            <w:b/>
                            <w:color w:val="000000"/>
                            <w:sz w:val="10"/>
                            <w:szCs w:val="10"/>
                          </w:rPr>
                          <w:t>1.5</w:t>
                        </w: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8"/>
                            <w:szCs w:val="10"/>
                          </w:rPr>
                        </w:pP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44C">
                          <w:rPr>
                            <w:rFonts w:cs="Arial"/>
                            <w:b/>
                            <w:color w:val="000000"/>
                            <w:sz w:val="10"/>
                            <w:szCs w:val="10"/>
                          </w:rPr>
                          <w:t>1.0</w:t>
                        </w:r>
                      </w:p>
                      <w:p w:rsidR="00466BDA" w:rsidRPr="006212D0" w:rsidRDefault="00466BDA" w:rsidP="006179E6">
                        <w:pPr>
                          <w:autoSpaceDE w:val="0"/>
                          <w:autoSpaceDN w:val="0"/>
                          <w:adjustRightInd w:val="0"/>
                          <w:spacing w:before="0" w:beforeAutospacing="0" w:after="0" w:afterAutospacing="0" w:line="240" w:lineRule="auto"/>
                          <w:jc w:val="center"/>
                          <w:rPr>
                            <w:rFonts w:cs="Arial"/>
                            <w:b/>
                            <w:color w:val="000000"/>
                            <w:sz w:val="6"/>
                            <w:szCs w:val="10"/>
                          </w:rPr>
                        </w:pPr>
                      </w:p>
                      <w:p w:rsidR="00466BDA" w:rsidRPr="006212D0" w:rsidRDefault="00466BDA" w:rsidP="006179E6">
                        <w:pPr>
                          <w:autoSpaceDE w:val="0"/>
                          <w:autoSpaceDN w:val="0"/>
                          <w:adjustRightInd w:val="0"/>
                          <w:spacing w:before="0" w:beforeAutospacing="0" w:after="0" w:afterAutospacing="0" w:line="240" w:lineRule="auto"/>
                          <w:jc w:val="center"/>
                          <w:rPr>
                            <w:rFonts w:cs="Arial"/>
                            <w:b/>
                            <w:color w:val="000000"/>
                            <w:sz w:val="14"/>
                            <w:szCs w:val="10"/>
                          </w:rPr>
                        </w:pPr>
                      </w:p>
                      <w:p w:rsidR="00466BDA" w:rsidRPr="00C8144C"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r w:rsidRPr="00C8144C">
                          <w:rPr>
                            <w:rFonts w:cs="Arial"/>
                            <w:b/>
                            <w:color w:val="000000"/>
                            <w:sz w:val="10"/>
                            <w:szCs w:val="10"/>
                          </w:rPr>
                          <w:t>0.5</w:t>
                        </w:r>
                      </w:p>
                      <w:p w:rsidR="00466BDA" w:rsidRPr="00C8144C" w:rsidRDefault="00466BDA" w:rsidP="006179E6">
                        <w:pPr>
                          <w:autoSpaceDE w:val="0"/>
                          <w:autoSpaceDN w:val="0"/>
                          <w:adjustRightInd w:val="0"/>
                          <w:spacing w:before="0" w:beforeAutospacing="0" w:after="0" w:afterAutospacing="0" w:line="240" w:lineRule="auto"/>
                          <w:rPr>
                            <w:rFonts w:cs="Arial"/>
                            <w:b/>
                            <w:bCs/>
                            <w:color w:val="000000"/>
                            <w:sz w:val="10"/>
                            <w:szCs w:val="10"/>
                          </w:rPr>
                        </w:pPr>
                      </w:p>
                    </w:txbxContent>
                  </v:textbox>
                </v:shape>
                <v:group id="Group 247" o:spid="_x0000_s1262" style="position:absolute;left:2499;top:8910;width:1050;height:1819" coordorigin="2499,8910" coordsize="1050,18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K3mmixgAAAN0A&#10;AAAPAAAAAAAAAAAAAAAAAKoCAABkcnMvZG93bnJldi54bWxQSwUGAAAAAAQABAD6AAAAnQMAAAAA&#10;">
                  <v:shape id="Picture 248" o:spid="_x0000_s1263" type="#_x0000_t75" alt="3" style="position:absolute;left:2499;top:8914;width:1050;height:181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Uhua/AAAA3QAAAA8AAABkcnMvZG93bnJldi54bWxET0uLwjAQvgv+hzDC3mzqLki3GqUILnsS&#10;fLDnoRnTYjMpSVbrvzeC4G0+vucs14PtxJV8aB0rmGU5COLa6ZaNgtNxOy1AhIissXNMCu4UYL0a&#10;j5ZYanfjPV0P0YgUwqFEBU2MfSllqBuyGDLXEyfu7LzFmKA3Unu8pXDbyc88n0uLLaeGBnvaNFRf&#10;Dv9WAZu/sN3E846q3Hu6c/VTfBmlPiZDtQARaYhv8cv9q9P8WfENz2/SCXL1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dVIbmvwAAAN0AAAAPAAAAAAAAAAAAAAAAAJ8CAABk&#10;cnMvZG93bnJldi54bWxQSwUGAAAAAAQABAD3AAAAiwMAAAAA&#10;">
                    <v:imagedata r:id="rId57" o:title="3" grayscale="t"/>
                  </v:shape>
                  <v:group id="Group 249" o:spid="_x0000_s1264" style="position:absolute;left:3056;top:8910;width:491;height:255" coordorigin="6123,11556" coordsize="600,1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XHzeccAAADdAAAADwAAAGRycy9kb3ducmV2LnhtbESPQWvCQBCF70L/wzKF&#10;3nSTFqWNriLSlh5EMBaKtyE7JsHsbMhuk/jvnUOhtxnem/e+WW1G16ieulB7NpDOElDEhbc1lwa+&#10;Tx/TV1AhIltsPJOBGwXYrB8mK8ysH/hIfR5LJSEcMjRQxdhmWoeiIodh5lti0S6+cxhl7UptOxwk&#10;3DX6OUkW2mHN0lBhS7uKimv+6wx8DjhsX9L3fn+97G7n0/zws0/JmKfHcbsEFWmM/+a/6y8r+Omb&#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8XHzeccAAADd&#10;AAAADwAAAAAAAAAAAAAAAACqAgAAZHJzL2Rvd25yZXYueG1sUEsFBgAAAAAEAAQA+gAAAJ4DAAAA&#10;AA==&#10;">
                    <v:line id="Line 250" o:spid="_x0000_s1265" style="position:absolute;visibility:visible" from="6123,11556" to="6723,11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AkMMAAADdAAAADwAAAGRycy9kb3ducmV2LnhtbERPTWuDQBC9B/IflgnkFld7KK3NJpRA&#10;IHhpqpb2OLhTtXVnxd2q+ffZQKC3ebzP2e5n04mRBtdaVpBEMQjiyuqWawVlcdw8gXAeWWNnmRRc&#10;yMF+t1xsMdV24ncac1+LEMIuRQWN930qpasaMugi2xMH7tsOBn2AQy31gFMIN518iONHabDl0NBg&#10;T4eGqt/8zyj4Kn6yz0M+ZmXcS2faLHk7jx9KrVfz6wsIT7P/F9/dJx3mJ88J3L4JJ8jd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uyQJDDAAAA3QAAAA8AAAAAAAAAAAAA&#10;AAAAoQIAAGRycy9kb3ducmV2LnhtbFBLBQYAAAAABAAEAPkAAACRAwAAAAA=&#10;" strokecolor="red"/>
                    <v:line id="Line 251" o:spid="_x0000_s1266" style="position:absolute;visibility:visible" from="6123,11736" to="6723,117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De58QAAADdAAAADwAAAGRycy9kb3ducmV2LnhtbERPTWuDQBC9B/oflinkFlc9lMRmE0qg&#10;ULw0MYb2OLhTNXFnxd2q/ffdQiG3ebzP2e5n04mRBtdaVpBEMQjiyuqWawXl+XW1BuE8ssbOMin4&#10;IQf73cNii5m2E59oLHwtQgi7DBU03veZlK5qyKCLbE8cuC87GPQBDrXUA04h3HQyjeMnabDl0NBg&#10;T4eGqlvxbRR8nq/5x6EY8zLupTNtnrwfx4tSy8f55RmEp9nfxf/uNx3mJ5sU/r4JJ8jd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YN7nxAAAAN0AAAAPAAAAAAAAAAAA&#10;AAAAAKECAABkcnMvZG93bnJldi54bWxQSwUGAAAAAAQABAD5AAAAkgMAAAAA&#10;" strokecolor="red"/>
                    <v:line id="Line 252" o:spid="_x0000_s1267" style="position:absolute;visibility:visible" from="6123,11556" to="6123,117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x7fMMAAADdAAAADwAAAGRycy9kb3ducmV2LnhtbERPTWvCQBC9F/wPyxS81U0qiI2uUgSh&#10;5KLGlPY4ZMckbXY2ZNcY/70rCN7m8T5nuR5MI3rqXG1ZQTyJQBAXVtdcKsiP27c5COeRNTaWScGV&#10;HKxXo5clJtpe+EB95ksRQtglqKDyvk2kdEVFBt3EtsSBO9nOoA+wK6Xu8BLCTSPfo2gmDdYcGips&#10;aVNR8Z+djYLf41/6s8n6NI9a6Uydxrt9/63U+HX4XIDwNPin+OH+0mF+/DGF+zfhBLm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se3zDAAAA3QAAAA8AAAAAAAAAAAAA&#10;AAAAoQIAAGRycy9kb3ducmV2LnhtbFBLBQYAAAAABAAEAPkAAACRAwAAAAA=&#10;" strokecolor="red"/>
                    <v:line id="Line 253" o:spid="_x0000_s1268" style="position:absolute;visibility:visible" from="6723,11556" to="6723,117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XjCMMAAADdAAAADwAAAGRycy9kb3ducmV2LnhtbERPTWvCQBC9F/wPyxS81U2KiI2uUgSh&#10;5KLGlPY4ZMckbXY2ZNcY/70rCN7m8T5nuR5MI3rqXG1ZQTyJQBAXVtdcKsiP27c5COeRNTaWScGV&#10;HKxXo5clJtpe+EB95ksRQtglqKDyvk2kdEVFBt3EtsSBO9nOoA+wK6Xu8BLCTSPfo2gmDdYcGips&#10;aVNR8Z+djYLf41/6s8n6NI9a6Uydxrt9/63U+HX4XIDwNPin+OH+0mF+/DGF+zfhBLm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F4wjDAAAA3QAAAA8AAAAAAAAAAAAA&#10;AAAAoQIAAGRycy9kb3ducmV2LnhtbFBLBQYAAAAABAAEAPkAAACRAwAAAAA=&#10;" strokecolor="red"/>
                  </v:group>
                </v:group>
              </v:group>
            </v:group>
            <v:group id="Group 254" o:spid="_x0000_s1269" style="position:absolute;left:1967;top:4579;width:2341;height:2577" coordorigin="1967,4579" coordsize="2341,2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QZQ4cMAAADdAAAADwAAAGRycy9kb3ducmV2LnhtbERPS4vCMBC+L/gfwgje&#10;NK2iuF2jiKh4EMEHLHsbmrEtNpPSxLb++82CsLf5+J6zWHWmFA3VrrCsIB5FIIhTqwvOFNyuu+Ec&#10;hPPIGkvLpOBFDlbL3scCE21bPlNz8ZkIIewSVJB7XyVSujQng25kK+LA3W1t0AdYZ1LX2IZwU8px&#10;FM2kwYJDQ44VbXJKH5enUbBvsV1P4m1zfNw3r5/r9PR9jEmpQb9bf4Hw1Pl/8dt90GF+/DmF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BlDhwwAAAN0AAAAP&#10;AAAAAAAAAAAAAAAAAKoCAABkcnMvZG93bnJldi54bWxQSwUGAAAAAAQABAD6AAAAmgMAAAAA&#10;">
              <v:shape id="Text Box 255" o:spid="_x0000_s1270" type="#_x0000_t202" style="position:absolute;left:1967;top:4579;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XukcIA&#10;AADdAAAADwAAAGRycy9kb3ducmV2LnhtbERP24rCMBB9F/yHMMK+yDZVtK7VKLqwi69ePmDajG2x&#10;mZQm2vr3G2HBtzmc66y3vanFg1pXWVYwiWIQxLnVFRcKLuefzy8QziNrrC2Tgic52G6GgzWm2nZ8&#10;pMfJFyKEsEtRQel9k0rp8pIMusg2xIG72tagD7AtpG6xC+GmltM4TqTBikNDiQ19l5TfTnej4Hro&#10;xvNll/36y+I4S/ZYLTL7VOpj1O9WIDz1/i3+dx90mD9ZJvD6Jpw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xe6RwgAAAN0AAAAPAAAAAAAAAAAAAAAAAJgCAABkcnMvZG93&#10;bnJldi54bWxQSwUGAAAAAAQABAD1AAAAhwMAAAAA&#10;" stroked="f">
                <v:textbox>
                  <w:txbxContent>
                    <w:p w:rsidR="00466BDA" w:rsidRPr="0037324C" w:rsidRDefault="00466BDA" w:rsidP="006179E6">
                      <w:pPr>
                        <w:jc w:val="center"/>
                        <w:rPr>
                          <w:b/>
                          <w:sz w:val="28"/>
                          <w:szCs w:val="28"/>
                        </w:rPr>
                      </w:pPr>
                      <w:r>
                        <w:rPr>
                          <w:b/>
                          <w:sz w:val="28"/>
                          <w:szCs w:val="28"/>
                        </w:rPr>
                        <w:t>C</w:t>
                      </w:r>
                    </w:p>
                  </w:txbxContent>
                </v:textbox>
              </v:shape>
              <v:group id="Group 256" o:spid="_x0000_s1271" style="position:absolute;left:1977;top:4816;width:2331;height:2340" coordorigin="1842,4816" coordsize="2331,23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hrDcQAAADdAAAADwAAAGRycy9kb3ducmV2LnhtbERPTWvCQBC9F/wPywje&#10;dBOltY2uIqLFgwhqoXgbsmMSzM6G7JrEf+8WhN7m8T5nvuxMKRqqXWFZQTyKQBCnVhecKfg5b4ef&#10;IJxH1lhaJgUPcrBc9N7mmGjb8pGak89ECGGXoILc+yqR0qU5GXQjWxEH7mprgz7AOpO6xjaEm1KO&#10;o+hDGiw4NORY0Tqn9Ha6GwXfLbarSbxp9rfr+nE5vx9+9zEpNeh3qxkIT53/F7/cOx3mx19T+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phrDcQAAADdAAAA&#10;DwAAAAAAAAAAAAAAAACqAgAAZHJzL2Rvd25yZXYueG1sUEsFBgAAAAAEAAQA+gAAAJsDAAAAAA==&#10;">
                <v:shape id="Text Box 257" o:spid="_x0000_s1272" type="#_x0000_t202" style="position:absolute;left:3317;top:6130;width:856;height:34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bfeMQA&#10;AADdAAAADwAAAGRycy9kb3ducmV2LnhtbESPzW7CQAyE75V4h5WRuFRlAyp/gQVRpCKuUB7AZE0S&#10;kfVG2S0Jb48PSNxszXjm82rTuUrdqQmlZwOjYQKKOPO25NzA+e/3aw4qRGSLlWcy8KAAm3XvY4Wp&#10;9S0f6X6KuZIQDikaKGKsU61DVpDDMPQ1sWhX3ziMsja5tg22Eu4qPU6SqXZYsjQUWNOuoOx2+ncG&#10;rof2c7JoL/t4nh2/pz9Yzi7+Ycyg322XoCJ18W1+XR+s4I8WgivfyAh6/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4W33jEAAAA3QAAAA8AAAAAAAAAAAAAAAAAmAIAAGRycy9k&#10;b3ducmV2LnhtbFBLBQYAAAAABAAEAPUAAACJAwAAAAA=&#10;" stroked="f">
                  <v:textbox>
                    <w:txbxContent>
                      <w:p w:rsidR="00466BDA" w:rsidRPr="00C8144C" w:rsidRDefault="00466BDA" w:rsidP="006179E6">
                        <w:pPr>
                          <w:rPr>
                            <w:b/>
                            <w:color w:val="FF0000"/>
                            <w:sz w:val="16"/>
                            <w:szCs w:val="16"/>
                          </w:rPr>
                        </w:pPr>
                        <w:r w:rsidRPr="00C8144C">
                          <w:rPr>
                            <w:b/>
                            <w:color w:val="FF0000"/>
                            <w:sz w:val="16"/>
                            <w:szCs w:val="16"/>
                          </w:rPr>
                          <w:t>430</w:t>
                        </w:r>
                        <w:r>
                          <w:rPr>
                            <w:b/>
                            <w:color w:val="FF0000"/>
                            <w:sz w:val="16"/>
                            <w:szCs w:val="16"/>
                          </w:rPr>
                          <w:t xml:space="preserve"> </w:t>
                        </w:r>
                        <w:r w:rsidRPr="00C8144C">
                          <w:rPr>
                            <w:b/>
                            <w:color w:val="FF0000"/>
                            <w:sz w:val="16"/>
                            <w:szCs w:val="16"/>
                          </w:rPr>
                          <w:t>bp</w:t>
                        </w:r>
                      </w:p>
                    </w:txbxContent>
                  </v:textbox>
                </v:shape>
                <v:shape id="Picture 258" o:spid="_x0000_s1273" type="#_x0000_t75" alt="3" style="position:absolute;left:2342;top:5253;width:1050;height:183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34kLCAAAA3QAAAA8AAABkcnMvZG93bnJldi54bWxET01rAjEQvQv9D2EKvYhmFSp13ayUiiC9&#10;VYVex824uzSZLEmqqb/eFAq9zeN9TrVO1ogL+dA7VjCbFiCIG6d7bhUcD9vJC4gQkTUax6TghwKs&#10;64dRhaV2V/6gyz62IodwKFFBF+NQShmajiyGqRuIM3d23mLM0LdSe7zmcGvkvCgW0mLPuaHDgd46&#10;ar7231bBzYyTPhV+az71sxkPm/dkd6jU02N6XYGIlOK/+M+903n+bLmE32/yCbK+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09+JCwgAAAN0AAAAPAAAAAAAAAAAAAAAAAJ8C&#10;AABkcnMvZG93bnJldi54bWxQSwUGAAAAAAQABAD3AAAAjgMAAAAA&#10;">
                  <v:imagedata r:id="rId58" o:title="3" gain="1.25" blacklevel="-3277f" grayscale="t"/>
                </v:shape>
                <v:shape id="Text Box 259" o:spid="_x0000_s1274" type="#_x0000_t202" style="position:absolute;left:1842;top:4816;width:543;height:23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O3bccA&#10;AADdAAAADwAAAGRycy9kb3ducmV2LnhtbESPQWvCQBCF70L/wzIFb7qpB7XRNbSioBTBai/eptlp&#10;Nk12NmRXTfvru4LQ2wzvvW/ezLPO1uJCrS8dK3gaJiCIc6dLLhR8HNeDKQgfkDXWjknBD3nIFg+9&#10;OabaXfmdLodQiAhhn6ICE0KTSulzQxb90DXEUftyrcUQ17aQusVrhNtajpJkLC2WHC8YbGhpKK8O&#10;Z6tgcly9rbZ69Loz5fd++fy5Of1WTqn+Y/cyAxGoC//me3qjY/2IhNs3cQS5+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zt23HAAAA3QAAAA8AAAAAAAAAAAAAAAAAmAIAAGRy&#10;cy9kb3ducmV2LnhtbFBLBQYAAAAABAAEAPUAAACMAwAAAAA=&#10;" filled="f" fillcolor="#ffd" stroked="f">
                  <v:textbox>
                    <w:txbxContent>
                      <w:p w:rsidR="00466BDA" w:rsidRPr="0088405C" w:rsidRDefault="00466BDA" w:rsidP="006179E6">
                        <w:pPr>
                          <w:autoSpaceDE w:val="0"/>
                          <w:autoSpaceDN w:val="0"/>
                          <w:adjustRightInd w:val="0"/>
                          <w:spacing w:before="0" w:beforeAutospacing="0" w:after="0" w:afterAutospacing="0" w:line="240" w:lineRule="auto"/>
                          <w:jc w:val="center"/>
                          <w:rPr>
                            <w:b/>
                            <w:bCs/>
                            <w:color w:val="000000"/>
                            <w:sz w:val="20"/>
                            <w:szCs w:val="12"/>
                          </w:rPr>
                        </w:pPr>
                      </w:p>
                      <w:p w:rsidR="00466BDA" w:rsidRPr="00C8144C" w:rsidRDefault="00466BDA" w:rsidP="006179E6">
                        <w:pPr>
                          <w:autoSpaceDE w:val="0"/>
                          <w:autoSpaceDN w:val="0"/>
                          <w:adjustRightInd w:val="0"/>
                          <w:spacing w:before="0" w:beforeAutospacing="0" w:after="0" w:afterAutospacing="0" w:line="240" w:lineRule="auto"/>
                          <w:jc w:val="center"/>
                          <w:rPr>
                            <w:b/>
                            <w:color w:val="000000"/>
                            <w:sz w:val="12"/>
                            <w:szCs w:val="12"/>
                          </w:rPr>
                        </w:pPr>
                        <w:r w:rsidRPr="00C8144C">
                          <w:rPr>
                            <w:b/>
                            <w:color w:val="000000"/>
                            <w:sz w:val="12"/>
                            <w:szCs w:val="12"/>
                          </w:rPr>
                          <w:t>Bp</w:t>
                        </w:r>
                      </w:p>
                      <w:p w:rsidR="00466BDA" w:rsidRPr="0088405C" w:rsidRDefault="00466BDA" w:rsidP="006179E6">
                        <w:pPr>
                          <w:autoSpaceDE w:val="0"/>
                          <w:autoSpaceDN w:val="0"/>
                          <w:adjustRightInd w:val="0"/>
                          <w:spacing w:before="0" w:beforeAutospacing="0" w:after="0" w:afterAutospacing="0" w:line="240" w:lineRule="auto"/>
                          <w:jc w:val="center"/>
                          <w:rPr>
                            <w:b/>
                            <w:color w:val="000000"/>
                            <w:sz w:val="6"/>
                            <w:szCs w:val="12"/>
                          </w:rPr>
                        </w:pP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2"/>
                            <w:szCs w:val="12"/>
                          </w:rPr>
                        </w:pP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C8144C">
                          <w:rPr>
                            <w:b/>
                            <w:bCs/>
                            <w:color w:val="000000"/>
                            <w:sz w:val="10"/>
                            <w:szCs w:val="10"/>
                          </w:rPr>
                          <w:t>1200</w:t>
                        </w: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C8144C">
                          <w:rPr>
                            <w:b/>
                            <w:bCs/>
                            <w:color w:val="000000"/>
                            <w:sz w:val="10"/>
                            <w:szCs w:val="10"/>
                          </w:rPr>
                          <w:t>1000</w:t>
                        </w:r>
                      </w:p>
                      <w:p w:rsidR="00466BDA" w:rsidRPr="006212D0" w:rsidRDefault="00466BDA" w:rsidP="006179E6">
                        <w:pPr>
                          <w:autoSpaceDE w:val="0"/>
                          <w:autoSpaceDN w:val="0"/>
                          <w:adjustRightInd w:val="0"/>
                          <w:spacing w:before="0" w:beforeAutospacing="0" w:after="0" w:afterAutospacing="0" w:line="240" w:lineRule="auto"/>
                          <w:jc w:val="center"/>
                          <w:rPr>
                            <w:b/>
                            <w:bCs/>
                            <w:color w:val="000000"/>
                            <w:sz w:val="6"/>
                            <w:szCs w:val="10"/>
                          </w:rPr>
                        </w:pP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C8144C">
                          <w:rPr>
                            <w:b/>
                            <w:bCs/>
                            <w:color w:val="000000"/>
                            <w:sz w:val="10"/>
                            <w:szCs w:val="10"/>
                          </w:rPr>
                          <w:t>800</w:t>
                        </w:r>
                      </w:p>
                      <w:p w:rsidR="00466BDA" w:rsidRPr="006212D0" w:rsidRDefault="00466BDA" w:rsidP="006179E6">
                        <w:pPr>
                          <w:autoSpaceDE w:val="0"/>
                          <w:autoSpaceDN w:val="0"/>
                          <w:adjustRightInd w:val="0"/>
                          <w:spacing w:before="0" w:beforeAutospacing="0" w:after="0" w:afterAutospacing="0" w:line="240" w:lineRule="auto"/>
                          <w:jc w:val="center"/>
                          <w:rPr>
                            <w:b/>
                            <w:bCs/>
                            <w:color w:val="000000"/>
                            <w:sz w:val="6"/>
                            <w:szCs w:val="10"/>
                          </w:rPr>
                        </w:pP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C8144C">
                          <w:rPr>
                            <w:b/>
                            <w:bCs/>
                            <w:color w:val="000000"/>
                            <w:sz w:val="10"/>
                            <w:szCs w:val="10"/>
                          </w:rPr>
                          <w:t>600</w:t>
                        </w: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C8144C">
                          <w:rPr>
                            <w:b/>
                            <w:bCs/>
                            <w:color w:val="000000"/>
                            <w:sz w:val="10"/>
                            <w:szCs w:val="10"/>
                          </w:rPr>
                          <w:t>500</w:t>
                        </w: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C8144C">
                          <w:rPr>
                            <w:b/>
                            <w:bCs/>
                            <w:color w:val="000000"/>
                            <w:sz w:val="10"/>
                            <w:szCs w:val="10"/>
                          </w:rPr>
                          <w:t>400</w:t>
                        </w: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2"/>
                            <w:szCs w:val="12"/>
                          </w:rPr>
                        </w:pPr>
                        <w:r w:rsidRPr="00C8144C">
                          <w:rPr>
                            <w:b/>
                            <w:bCs/>
                            <w:color w:val="000000"/>
                            <w:sz w:val="12"/>
                            <w:szCs w:val="12"/>
                          </w:rPr>
                          <w:t>300</w:t>
                        </w:r>
                      </w:p>
                      <w:p w:rsidR="00466BDA" w:rsidRPr="007A5E8D" w:rsidRDefault="00466BDA" w:rsidP="006179E6">
                        <w:pPr>
                          <w:autoSpaceDE w:val="0"/>
                          <w:autoSpaceDN w:val="0"/>
                          <w:adjustRightInd w:val="0"/>
                          <w:spacing w:before="0" w:beforeAutospacing="0" w:after="0" w:afterAutospacing="0" w:line="240" w:lineRule="auto"/>
                          <w:jc w:val="center"/>
                          <w:rPr>
                            <w:b/>
                            <w:bCs/>
                            <w:color w:val="000000"/>
                            <w:sz w:val="6"/>
                            <w:szCs w:val="12"/>
                          </w:rPr>
                        </w:pP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2"/>
                            <w:szCs w:val="12"/>
                          </w:rPr>
                        </w:pPr>
                        <w:r w:rsidRPr="00C8144C">
                          <w:rPr>
                            <w:b/>
                            <w:bCs/>
                            <w:color w:val="000000"/>
                            <w:sz w:val="12"/>
                            <w:szCs w:val="12"/>
                          </w:rPr>
                          <w:t>200</w:t>
                        </w:r>
                      </w:p>
                      <w:p w:rsidR="00466BDA" w:rsidRPr="007A5E8D" w:rsidRDefault="00466BDA" w:rsidP="006179E6">
                        <w:pPr>
                          <w:autoSpaceDE w:val="0"/>
                          <w:autoSpaceDN w:val="0"/>
                          <w:adjustRightInd w:val="0"/>
                          <w:spacing w:before="0" w:beforeAutospacing="0" w:after="0" w:afterAutospacing="0" w:line="240" w:lineRule="auto"/>
                          <w:jc w:val="center"/>
                          <w:rPr>
                            <w:b/>
                            <w:bCs/>
                            <w:color w:val="000000"/>
                            <w:sz w:val="4"/>
                            <w:szCs w:val="12"/>
                          </w:rPr>
                        </w:pPr>
                      </w:p>
                      <w:p w:rsidR="00466BDA" w:rsidRPr="00C8144C" w:rsidRDefault="00466BDA" w:rsidP="006179E6">
                        <w:pPr>
                          <w:autoSpaceDE w:val="0"/>
                          <w:autoSpaceDN w:val="0"/>
                          <w:adjustRightInd w:val="0"/>
                          <w:spacing w:before="0" w:beforeAutospacing="0" w:after="0" w:afterAutospacing="0" w:line="240" w:lineRule="auto"/>
                          <w:jc w:val="center"/>
                          <w:rPr>
                            <w:b/>
                            <w:bCs/>
                            <w:color w:val="000000"/>
                            <w:sz w:val="12"/>
                            <w:szCs w:val="12"/>
                          </w:rPr>
                        </w:pPr>
                        <w:r w:rsidRPr="00C8144C">
                          <w:rPr>
                            <w:b/>
                            <w:bCs/>
                            <w:color w:val="000000"/>
                            <w:sz w:val="12"/>
                            <w:szCs w:val="12"/>
                          </w:rPr>
                          <w:t>100</w:t>
                        </w:r>
                      </w:p>
                    </w:txbxContent>
                  </v:textbox>
                </v:shape>
                <v:group id="Group 260" o:spid="_x0000_s1275" style="position:absolute;left:2936;top:6168;width:418;height:188" coordorigin="2568,13206" coordsize="600,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RKiGcQAAADdAAAA&#10;DwAAAAAAAAAAAAAAAACqAgAAZHJzL2Rvd25yZXYueG1sUEsFBgAAAAAEAAQA+gAAAJsDAAAAAA==&#10;">
                  <v:line id="Line 261" o:spid="_x0000_s1276" style="position:absolute;visibility:visible" from="2568,13206" to="3168,13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8qHMMAAADdAAAADwAAAGRycy9kb3ducmV2LnhtbERPTWvCQBC9C/0PyxR6011zKJJmFREK&#10;JRfbqNjjkB2TaHY2ZNeY/vuuIHibx/ucbDXaVgzU+8axhvlMgSAunWm40rDffU4XIHxANtg6Jg1/&#10;5GG1fJlkmBp34x8ailCJGMI+RQ11CF0qpS9rsuhnriOO3Mn1FkOEfSVNj7cYbluZKPUuLTYcG2rs&#10;aFNTeSmuVsPv7pwfN8WQ71UnvW3y+fZ7OGj99jquP0AEGsNT/HB/mTg/UQncv4knyO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hPKhzDAAAA3QAAAA8AAAAAAAAAAAAA&#10;AAAAoQIAAGRycy9kb3ducmV2LnhtbFBLBQYAAAAABAAEAPkAAACRAwAAAAA=&#10;" strokecolor="red"/>
                  <v:line id="Line 262" o:spid="_x0000_s1277" style="position:absolute;visibility:visible" from="2568,13416" to="3168,13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OPh8MAAADdAAAADwAAAGRycy9kb3ducmV2LnhtbERPTWvCQBC9F/wPywi91V0VikRXEUEo&#10;udjGiB6H7JhEs7Mhu43pv+8WCt7m8T5ntRlsI3rqfO1Yw3SiQBAXztRcasiP+7cFCB+QDTaOScMP&#10;edisRy8rTIx78Bf1WShFDGGfoIYqhDaR0hcVWfQT1xJH7uo6iyHCrpSmw0cMt42cKfUuLdYcGyps&#10;aVdRcc++rYbL8Zaed1mf5qqV3tbp9PDZn7R+HQ/bJYhAQ3iK/90fJs6fqTn8fRNPk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cDj4fDAAAA3QAAAA8AAAAAAAAAAAAA&#10;AAAAoQIAAGRycy9kb3ducmV2LnhtbFBLBQYAAAAABAAEAPkAAACRAwAAAAA=&#10;" strokecolor="red"/>
                  <v:line id="Line 263" o:spid="_x0000_s1278" style="position:absolute;visibility:visible" from="2568,13206" to="2568,133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oX88MAAADdAAAADwAAAGRycy9kb3ducmV2LnhtbERPTWvCQBC9F/wPywi91V1FikRXEUEo&#10;udjGiB6H7JhEs7Mhu43pv+8WCt7m8T5ntRlsI3rqfO1Yw3SiQBAXztRcasiP+7cFCB+QDTaOScMP&#10;edisRy8rTIx78Bf1WShFDGGfoIYqhDaR0hcVWfQT1xJH7uo6iyHCrpSmw0cMt42cKfUuLdYcGyps&#10;aVdRcc++rYbL8Zaed1mf5qqV3tbp9PDZn7R+HQ/bJYhAQ3iK/90fJs6fqTn8fRNPk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jqF/PDAAAA3QAAAA8AAAAAAAAAAAAA&#10;AAAAoQIAAGRycy9kb3ducmV2LnhtbFBLBQYAAAAABAAEAPkAAACRAwAAAAA=&#10;" strokecolor="red"/>
                  <v:line id="Line 264" o:spid="_x0000_s1279" style="position:absolute;visibility:visible" from="3168,13221" to="3168,13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ayaMMAAADdAAAADwAAAGRycy9kb3ducmV2LnhtbERPTWvCQBC9F/wPywi91V0Fi0RXEUEo&#10;udjGiB6H7JhEs7Mhu43pv+8WCt7m8T5ntRlsI3rqfO1Yw3SiQBAXztRcasiP+7cFCB+QDTaOScMP&#10;edisRy8rTIx78Bf1WShFDGGfoIYqhDaR0hcVWfQT1xJH7uo6iyHCrpSmw0cMt42cKfUuLdYcGyps&#10;aVdRcc++rYbL8Zaed1mf5qqV3tbp9PDZn7R+HQ/bJYhAQ3iK/90fJs6fqTn8fRNPkO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msmjDAAAA3QAAAA8AAAAAAAAAAAAA&#10;AAAAoQIAAGRycy9kb3ducmV2LnhtbFBLBQYAAAAABAAEAPkAAACRAwAAAAA=&#10;" strokecolor="red"/>
                </v:group>
              </v:group>
            </v:group>
            <v:shape id="Text Box 265" o:spid="_x0000_s1280" type="#_x0000_t202" style="position:absolute;left:3964;top:4579;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aasMA&#10;AADdAAAADwAAAGRycy9kb3ducmV2LnhtbERPzWqDQBC+F/oOyxRyKXGtNKa12YQ2kJKrJg8wuhOV&#10;urPibtW8fbZQyG0+vt/Z7GbTiZEG11pW8BLFIIgrq1uuFZxPh+UbCOeRNXaWScGVHOy2jw8bzLSd&#10;OKex8LUIIewyVNB432dSuqohgy6yPXHgLnYw6AMcaqkHnEK46WQSx6k02HJoaLCnfUPVT/FrFFyO&#10;0/PqfSq//Xmdv6Zf2K5Le1Vq8TR/foDwNPu7+N991GF+Eqfw9004QW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aasMAAADdAAAADwAAAAAAAAAAAAAAAACYAgAAZHJzL2Rv&#10;d25yZXYueG1sUEsFBgAAAAAEAAQA9QAAAIgDAAAAAA==&#10;" stroked="f">
              <v:textbox>
                <w:txbxContent>
                  <w:p w:rsidR="00466BDA" w:rsidRPr="0037324C" w:rsidRDefault="00466BDA" w:rsidP="006179E6">
                    <w:pPr>
                      <w:jc w:val="center"/>
                      <w:rPr>
                        <w:b/>
                        <w:sz w:val="28"/>
                        <w:szCs w:val="28"/>
                      </w:rPr>
                    </w:pPr>
                    <w:r>
                      <w:rPr>
                        <w:b/>
                        <w:sz w:val="28"/>
                        <w:szCs w:val="28"/>
                      </w:rPr>
                      <w:t>A</w:t>
                    </w:r>
                  </w:p>
                </w:txbxContent>
              </v:textbox>
            </v:shape>
          </v:group>
        </w:pic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Default="006179E6" w:rsidP="006179E6">
      <w:pPr>
        <w:rPr>
          <w:rFonts w:cs="Arial"/>
          <w:sz w:val="26"/>
          <w:szCs w:val="23"/>
        </w:rPr>
      </w:pPr>
    </w:p>
    <w:p w:rsidR="006179E6" w:rsidRPr="009D7C3A" w:rsidRDefault="006179E6" w:rsidP="006179E6">
      <w:pPr>
        <w:rPr>
          <w:rFonts w:cs="Arial"/>
          <w:sz w:val="2"/>
          <w:szCs w:val="23"/>
        </w:rPr>
      </w:pPr>
    </w:p>
    <w:p w:rsidR="006179E6" w:rsidRPr="009D7C3A" w:rsidRDefault="006179E6" w:rsidP="006179E6">
      <w:pPr>
        <w:pStyle w:val="Caption"/>
        <w:spacing w:before="100" w:beforeAutospacing="1" w:after="100" w:afterAutospacing="1" w:line="360" w:lineRule="auto"/>
        <w:jc w:val="both"/>
        <w:rPr>
          <w:rStyle w:val="Strong"/>
          <w:b w:val="0"/>
          <w:sz w:val="20"/>
        </w:rPr>
      </w:pPr>
      <w:bookmarkStart w:id="826" w:name="_Toc337501711"/>
      <w:bookmarkStart w:id="827" w:name="_Toc341039159"/>
      <w:bookmarkStart w:id="828" w:name="_Toc341098393"/>
      <w:bookmarkStart w:id="829" w:name="_Toc356079760"/>
      <w:r w:rsidRPr="009D7C3A">
        <w:rPr>
          <w:rFonts w:ascii="Century Gothic" w:hAnsi="Century Gothic"/>
        </w:rPr>
        <w:t>Figure 3.</w:t>
      </w:r>
      <w:r w:rsidR="00122438" w:rsidRPr="009D7C3A">
        <w:rPr>
          <w:rFonts w:ascii="Century Gothic" w:hAnsi="Century Gothic"/>
        </w:rPr>
        <w:fldChar w:fldCharType="begin"/>
      </w:r>
      <w:r w:rsidRPr="009D7C3A">
        <w:rPr>
          <w:rFonts w:ascii="Century Gothic" w:hAnsi="Century Gothic"/>
        </w:rPr>
        <w:instrText xml:space="preserve"> SEQ Figure_3. \* ARABIC </w:instrText>
      </w:r>
      <w:r w:rsidR="00122438" w:rsidRPr="009D7C3A">
        <w:rPr>
          <w:rFonts w:ascii="Century Gothic" w:hAnsi="Century Gothic"/>
        </w:rPr>
        <w:fldChar w:fldCharType="separate"/>
      </w:r>
      <w:r w:rsidRPr="009D7C3A">
        <w:rPr>
          <w:rFonts w:ascii="Century Gothic" w:hAnsi="Century Gothic"/>
          <w:noProof/>
        </w:rPr>
        <w:t>10</w:t>
      </w:r>
      <w:r w:rsidR="00122438" w:rsidRPr="009D7C3A">
        <w:rPr>
          <w:rFonts w:ascii="Century Gothic" w:hAnsi="Century Gothic"/>
        </w:rPr>
        <w:fldChar w:fldCharType="end"/>
      </w:r>
      <w:r w:rsidRPr="009D7C3A">
        <w:rPr>
          <w:rFonts w:ascii="Century Gothic" w:hAnsi="Century Gothic"/>
        </w:rPr>
        <w:t>:</w:t>
      </w:r>
      <w:r w:rsidRPr="009D7C3A">
        <w:t xml:space="preserve"> </w:t>
      </w:r>
      <w:r w:rsidRPr="00F90EA6">
        <w:rPr>
          <w:rStyle w:val="Heading2NgocChar5"/>
          <w:b/>
          <w:sz w:val="20"/>
          <w:szCs w:val="20"/>
        </w:rPr>
        <w:t>Cloning strategy for pRRLsc-SFFVp-</w:t>
      </w:r>
      <w:r w:rsidRPr="00F90EA6">
        <w:rPr>
          <w:rStyle w:val="Heading2NgocChar5"/>
          <w:b/>
          <w:i/>
          <w:sz w:val="20"/>
          <w:szCs w:val="20"/>
        </w:rPr>
        <w:t>eGFP</w:t>
      </w:r>
      <w:r w:rsidRPr="00F90EA6">
        <w:rPr>
          <w:rStyle w:val="Heading2NgocChar5"/>
          <w:b/>
          <w:sz w:val="20"/>
          <w:szCs w:val="20"/>
        </w:rPr>
        <w:t>-CMVp-</w:t>
      </w:r>
      <w:r w:rsidRPr="00F90EA6">
        <w:rPr>
          <w:rStyle w:val="Heading2NgocChar5"/>
          <w:b/>
          <w:i/>
          <w:sz w:val="20"/>
          <w:szCs w:val="20"/>
        </w:rPr>
        <w:t>rIgf</w:t>
      </w:r>
      <w:r w:rsidRPr="00F90EA6">
        <w:rPr>
          <w:rStyle w:val="Heading2NgocChar5"/>
          <w:b/>
          <w:sz w:val="20"/>
          <w:szCs w:val="20"/>
        </w:rPr>
        <w:t>-1-W</w:t>
      </w:r>
      <w:r w:rsidRPr="00F90EA6">
        <w:rPr>
          <w:rStyle w:val="Style2Char2"/>
          <w:rFonts w:ascii="Century Gothic" w:hAnsi="Century Gothic"/>
          <w:b/>
          <w:sz w:val="20"/>
          <w:szCs w:val="20"/>
        </w:rPr>
        <w:t>.</w:t>
      </w:r>
      <w:r w:rsidRPr="009D7C3A">
        <w:t xml:space="preserve"> </w:t>
      </w:r>
      <w:r w:rsidRPr="009D7C3A">
        <w:rPr>
          <w:rStyle w:val="Strong"/>
          <w:b w:val="0"/>
          <w:sz w:val="20"/>
        </w:rPr>
        <w:t xml:space="preserve">Diagrams of (A) </w:t>
      </w:r>
      <w:r w:rsidRPr="009D7C3A">
        <w:rPr>
          <w:rStyle w:val="Strong"/>
          <w:b w:val="0"/>
          <w:i/>
          <w:sz w:val="20"/>
        </w:rPr>
        <w:t>rIgf-1</w:t>
      </w:r>
      <w:r w:rsidRPr="009D7C3A">
        <w:rPr>
          <w:rStyle w:val="Strong"/>
          <w:b w:val="0"/>
          <w:sz w:val="20"/>
        </w:rPr>
        <w:t xml:space="preserve"> donor plasmid and (B) lentiviral vector plasmid. Agarose gel electrophoresis of digested (C) rIgf</w:t>
      </w:r>
      <w:r>
        <w:rPr>
          <w:rStyle w:val="Strong"/>
          <w:b w:val="0"/>
          <w:sz w:val="20"/>
        </w:rPr>
        <w:t xml:space="preserve">-1 PCR product and (D) vector </w:t>
      </w:r>
      <w:r w:rsidRPr="009D7C3A">
        <w:rPr>
          <w:rStyle w:val="Strong"/>
          <w:b w:val="0"/>
          <w:sz w:val="20"/>
        </w:rPr>
        <w:t>plasmid</w:t>
      </w:r>
      <w:r>
        <w:rPr>
          <w:rStyle w:val="Strong"/>
          <w:b w:val="0"/>
          <w:sz w:val="20"/>
        </w:rPr>
        <w:t>;</w:t>
      </w:r>
      <w:r w:rsidRPr="009D7C3A">
        <w:rPr>
          <w:rStyle w:val="Strong"/>
          <w:b w:val="0"/>
          <w:sz w:val="20"/>
        </w:rPr>
        <w:t xml:space="preserve"> targeted patterns</w:t>
      </w:r>
      <w:r>
        <w:rPr>
          <w:rStyle w:val="Strong"/>
          <w:b w:val="0"/>
          <w:sz w:val="20"/>
        </w:rPr>
        <w:t xml:space="preserve"> are</w:t>
      </w:r>
      <w:r w:rsidRPr="009D7C3A">
        <w:rPr>
          <w:rStyle w:val="Strong"/>
          <w:b w:val="0"/>
          <w:sz w:val="20"/>
        </w:rPr>
        <w:t xml:space="preserve"> highlighted by red rectangles. (C, D) Size standards are 100 bp and 1 kb DNA ladders respectively. (E) Map of the </w:t>
      </w:r>
      <w:r>
        <w:rPr>
          <w:rStyle w:val="Strong"/>
          <w:b w:val="0"/>
          <w:sz w:val="20"/>
        </w:rPr>
        <w:t>expected</w:t>
      </w:r>
      <w:r w:rsidRPr="009D7C3A">
        <w:rPr>
          <w:rStyle w:val="Strong"/>
          <w:b w:val="0"/>
          <w:sz w:val="20"/>
        </w:rPr>
        <w:t xml:space="preserve"> plasmid. (A, B, E) Relevant enzymes and their corresponding restriction sites</w:t>
      </w:r>
      <w:r>
        <w:rPr>
          <w:rStyle w:val="Strong"/>
          <w:b w:val="0"/>
          <w:sz w:val="20"/>
        </w:rPr>
        <w:t xml:space="preserve"> </w:t>
      </w:r>
      <w:r w:rsidRPr="008242EE">
        <w:rPr>
          <w:rStyle w:val="Strong"/>
          <w:b w:val="0"/>
          <w:sz w:val="20"/>
        </w:rPr>
        <w:t>are indicated on plasmid maps</w:t>
      </w:r>
      <w:r w:rsidRPr="009D7C3A">
        <w:rPr>
          <w:rStyle w:val="Strong"/>
          <w:b w:val="0"/>
          <w:sz w:val="20"/>
        </w:rPr>
        <w:t>.</w:t>
      </w:r>
      <w:bookmarkEnd w:id="826"/>
      <w:bookmarkEnd w:id="827"/>
      <w:bookmarkEnd w:id="828"/>
      <w:bookmarkEnd w:id="829"/>
    </w:p>
    <w:p w:rsidR="006179E6" w:rsidRDefault="006179E6" w:rsidP="006179E6">
      <w:bookmarkStart w:id="830" w:name="_Toc337497071"/>
      <w:bookmarkStart w:id="831" w:name="_Toc341038842"/>
      <w:bookmarkStart w:id="832" w:name="_Toc341090205"/>
      <w:bookmarkStart w:id="833" w:name="_Toc341625398"/>
      <w:bookmarkStart w:id="834" w:name="_Toc341730354"/>
      <w:bookmarkStart w:id="835" w:name="_Toc344887769"/>
      <w:bookmarkStart w:id="836" w:name="_Toc346472796"/>
      <w:bookmarkStart w:id="837" w:name="_Toc349400133"/>
    </w:p>
    <w:p w:rsidR="006179E6" w:rsidRDefault="006179E6" w:rsidP="006179E6">
      <w:pPr>
        <w:rPr>
          <w:rFonts w:cs="Arial"/>
          <w:szCs w:val="23"/>
        </w:rPr>
      </w:pPr>
    </w:p>
    <w:p w:rsidR="006179E6" w:rsidRPr="003D306D" w:rsidRDefault="006179E6" w:rsidP="006179E6">
      <w:r>
        <w:rPr>
          <w:rFonts w:cs="Arial"/>
          <w:szCs w:val="23"/>
        </w:rPr>
        <w:lastRenderedPageBreak/>
        <w:t>Following ligation and transformation, random colonies were screened for the presence of the correct plasmid. For this, colonies w</w:t>
      </w:r>
      <w:r w:rsidRPr="003D306D">
        <w:rPr>
          <w:rFonts w:cs="Arial"/>
          <w:szCs w:val="23"/>
        </w:rPr>
        <w:t xml:space="preserve">ere </w:t>
      </w:r>
      <w:r>
        <w:rPr>
          <w:rFonts w:cs="Arial"/>
          <w:szCs w:val="23"/>
        </w:rPr>
        <w:t>expanded in small liquid cultures. B</w:t>
      </w:r>
      <w:r w:rsidRPr="003C0540">
        <w:t>acterial mini cultures were pooled</w:t>
      </w:r>
      <w:r>
        <w:t>, plasmid DNA was purified</w:t>
      </w:r>
      <w:r w:rsidRPr="003C0540">
        <w:t xml:space="preserve"> and first screened with </w:t>
      </w:r>
      <w:r w:rsidRPr="00D30A03">
        <w:rPr>
          <w:i/>
        </w:rPr>
        <w:t>Apa</w:t>
      </w:r>
      <w:r w:rsidRPr="003C0540">
        <w:t>I, an enzyme havin</w:t>
      </w:r>
      <w:r>
        <w:t xml:space="preserve">g a restriction site within </w:t>
      </w:r>
      <w:r w:rsidRPr="00C320E3">
        <w:rPr>
          <w:i/>
        </w:rPr>
        <w:t>r</w:t>
      </w:r>
      <w:r>
        <w:rPr>
          <w:i/>
        </w:rPr>
        <w:t>Igf</w:t>
      </w:r>
      <w:r w:rsidRPr="00850753">
        <w:rPr>
          <w:i/>
        </w:rPr>
        <w:t>-1</w:t>
      </w:r>
      <w:r w:rsidRPr="003C0540">
        <w:t xml:space="preserve"> (</w:t>
      </w:r>
      <w:r w:rsidRPr="003C0540">
        <w:rPr>
          <w:b/>
        </w:rPr>
        <w:t>Figure 3.11 A</w:t>
      </w:r>
      <w:r w:rsidRPr="003C0540">
        <w:t>).</w:t>
      </w:r>
      <w:r>
        <w:rPr>
          <w:rFonts w:cs="Arial"/>
          <w:szCs w:val="23"/>
        </w:rPr>
        <w:t xml:space="preserve"> </w:t>
      </w:r>
      <w:r w:rsidRPr="003C0540">
        <w:t xml:space="preserve">Following gel electrophoresis, </w:t>
      </w:r>
      <w:r>
        <w:t>mini cultures from pools</w:t>
      </w:r>
      <w:r w:rsidRPr="003C0540">
        <w:t xml:space="preserve"> that pro</w:t>
      </w:r>
      <w:r>
        <w:t>duced a</w:t>
      </w:r>
      <w:r w:rsidRPr="003C0540">
        <w:t xml:space="preserve"> ~8.5 kb band </w:t>
      </w:r>
      <w:r w:rsidR="007A1AF0">
        <w:t xml:space="preserve">(e.g., lanes 2, 3) </w:t>
      </w:r>
      <w:r w:rsidRPr="003C0540">
        <w:t xml:space="preserve">were </w:t>
      </w:r>
      <w:r>
        <w:t>analysed</w:t>
      </w:r>
      <w:r w:rsidRPr="003C0540">
        <w:t xml:space="preserve"> by </w:t>
      </w:r>
      <w:r w:rsidRPr="005C5A51">
        <w:rPr>
          <w:i/>
        </w:rPr>
        <w:t>Blp</w:t>
      </w:r>
      <w:r w:rsidRPr="003C0540">
        <w:t>I+</w:t>
      </w:r>
      <w:r w:rsidRPr="005C5A51">
        <w:rPr>
          <w:i/>
        </w:rPr>
        <w:t>Eco</w:t>
      </w:r>
      <w:r w:rsidRPr="003C0540">
        <w:t xml:space="preserve">RI, </w:t>
      </w:r>
      <w:r w:rsidRPr="005C5A51">
        <w:rPr>
          <w:i/>
        </w:rPr>
        <w:t>Blp</w:t>
      </w:r>
      <w:r w:rsidRPr="003C0540">
        <w:t>I+</w:t>
      </w:r>
      <w:r w:rsidRPr="005C5A51">
        <w:rPr>
          <w:i/>
        </w:rPr>
        <w:t>Sna</w:t>
      </w:r>
      <w:r w:rsidRPr="003C0540">
        <w:t xml:space="preserve">BI, and </w:t>
      </w:r>
      <w:r w:rsidRPr="005C5A51">
        <w:rPr>
          <w:i/>
        </w:rPr>
        <w:t>Nco</w:t>
      </w:r>
      <w:r w:rsidRPr="003C0540">
        <w:t>I</w:t>
      </w:r>
      <w:r>
        <w:t xml:space="preserve"> digestions</w:t>
      </w:r>
      <w:r w:rsidRPr="003C0540">
        <w:t xml:space="preserve">. Double digestion with </w:t>
      </w:r>
      <w:r w:rsidRPr="005C5A51">
        <w:rPr>
          <w:i/>
        </w:rPr>
        <w:t>Blp</w:t>
      </w:r>
      <w:r w:rsidRPr="003C0540">
        <w:t>I+</w:t>
      </w:r>
      <w:r w:rsidRPr="005C5A51">
        <w:rPr>
          <w:i/>
        </w:rPr>
        <w:t>Eco</w:t>
      </w:r>
      <w:r w:rsidRPr="003C0540">
        <w:t xml:space="preserve">RI </w:t>
      </w:r>
      <w:r>
        <w:t>or</w:t>
      </w:r>
      <w:r w:rsidRPr="003C0540">
        <w:t xml:space="preserve"> </w:t>
      </w:r>
      <w:r w:rsidRPr="005C5A51">
        <w:rPr>
          <w:i/>
        </w:rPr>
        <w:t>Blp</w:t>
      </w:r>
      <w:r w:rsidRPr="003C0540">
        <w:t>I+</w:t>
      </w:r>
      <w:r w:rsidRPr="005C5A51">
        <w:rPr>
          <w:i/>
        </w:rPr>
        <w:t>Sna</w:t>
      </w:r>
      <w:r w:rsidRPr="003C0540">
        <w:t xml:space="preserve">BI would determine </w:t>
      </w:r>
      <w:r>
        <w:t>the orientation</w:t>
      </w:r>
      <w:r w:rsidRPr="003C0540">
        <w:t xml:space="preserve"> </w:t>
      </w:r>
      <w:r>
        <w:t xml:space="preserve">of the inserted </w:t>
      </w:r>
      <w:r w:rsidRPr="005C5A51">
        <w:rPr>
          <w:i/>
        </w:rPr>
        <w:t>rIgf-1</w:t>
      </w:r>
      <w:r>
        <w:t xml:space="preserve">; for instance, by digestion of </w:t>
      </w:r>
      <w:r w:rsidRPr="005C5A51">
        <w:rPr>
          <w:i/>
        </w:rPr>
        <w:t>Blp</w:t>
      </w:r>
      <w:r w:rsidRPr="003C0540">
        <w:t>I+</w:t>
      </w:r>
      <w:r w:rsidRPr="005C5A51">
        <w:rPr>
          <w:i/>
        </w:rPr>
        <w:t>Eco</w:t>
      </w:r>
      <w:r w:rsidRPr="003C0540">
        <w:t xml:space="preserve">RI </w:t>
      </w:r>
      <w:r>
        <w:t>the correct</w:t>
      </w:r>
      <w:r w:rsidRPr="003C0540">
        <w:t xml:space="preserve"> </w:t>
      </w:r>
      <w:r>
        <w:t>plasmid provides diagnostic bands of 5491, 2051 and 957-bp</w:t>
      </w:r>
      <w:r w:rsidRPr="003C0540">
        <w:t xml:space="preserve"> </w:t>
      </w:r>
      <w:r>
        <w:t>whereas the wrong orientation would result in bands of 5491, 2228 and 780-bp.</w:t>
      </w:r>
      <w:r w:rsidRPr="003C0540">
        <w:t xml:space="preserve"> In combination with digestion of </w:t>
      </w:r>
      <w:r w:rsidRPr="005C5A51">
        <w:rPr>
          <w:i/>
        </w:rPr>
        <w:t>Nco</w:t>
      </w:r>
      <w:r w:rsidRPr="003C0540">
        <w:t xml:space="preserve">I, which has 4 restriction sites around the vector plasmid, the size of </w:t>
      </w:r>
      <w:r>
        <w:t>the novel</w:t>
      </w:r>
      <w:r w:rsidRPr="003C0540">
        <w:t xml:space="preserve"> plasmid and </w:t>
      </w:r>
      <w:r>
        <w:t xml:space="preserve">the presence of </w:t>
      </w:r>
      <w:r w:rsidRPr="003C0540">
        <w:t xml:space="preserve">some important regions, including CMVp, </w:t>
      </w:r>
      <w:r w:rsidRPr="005C5A51">
        <w:rPr>
          <w:i/>
        </w:rPr>
        <w:t>eGFP</w:t>
      </w:r>
      <w:r w:rsidRPr="003C0540">
        <w:t>, WPRE and SV40 polyA/ORI were confirmed. Result</w:t>
      </w:r>
      <w:r>
        <w:t>s</w:t>
      </w:r>
      <w:r w:rsidRPr="003C0540">
        <w:t xml:space="preserve"> from gel electrophoresis of a representative </w:t>
      </w:r>
      <w:r>
        <w:t xml:space="preserve">correct </w:t>
      </w:r>
      <w:r w:rsidRPr="003C0540">
        <w:t xml:space="preserve">plasmid </w:t>
      </w:r>
      <w:r>
        <w:t>clone are</w:t>
      </w:r>
      <w:r w:rsidRPr="003C0540">
        <w:t xml:space="preserve"> shown in </w:t>
      </w:r>
      <w:r w:rsidRPr="003C0540">
        <w:rPr>
          <w:b/>
        </w:rPr>
        <w:t>Figure 3.11 B</w:t>
      </w:r>
      <w:r w:rsidRPr="003C0540">
        <w:t>, with patterns as expected (</w:t>
      </w:r>
      <w:r w:rsidRPr="003C0540">
        <w:rPr>
          <w:b/>
        </w:rPr>
        <w:t>Figure 3.11 C</w:t>
      </w:r>
      <w:bookmarkEnd w:id="830"/>
      <w:bookmarkEnd w:id="831"/>
      <w:bookmarkEnd w:id="832"/>
      <w:bookmarkEnd w:id="833"/>
      <w:bookmarkEnd w:id="834"/>
      <w:bookmarkEnd w:id="835"/>
      <w:r w:rsidRPr="003C0540">
        <w:t>).</w:t>
      </w:r>
      <w:bookmarkEnd w:id="836"/>
      <w:bookmarkEnd w:id="837"/>
      <w:r w:rsidRPr="003C0540">
        <w:t xml:space="preserve"> </w:t>
      </w:r>
      <w:r>
        <w:t>Sequencing was also performed</w:t>
      </w:r>
      <w:r w:rsidRPr="003D306D">
        <w:t xml:space="preserve"> </w:t>
      </w:r>
      <w:r>
        <w:t>to confirm</w:t>
      </w:r>
      <w:r w:rsidRPr="003D306D">
        <w:t xml:space="preserve"> </w:t>
      </w:r>
      <w:r w:rsidRPr="005C5A51">
        <w:rPr>
          <w:i/>
        </w:rPr>
        <w:t>rIgf-1</w:t>
      </w:r>
      <w:r>
        <w:t xml:space="preserve"> sequence</w:t>
      </w:r>
      <w:r w:rsidRPr="003D306D">
        <w:t xml:space="preserve"> (data not shown).</w:t>
      </w:r>
    </w:p>
    <w:p w:rsidR="006179E6" w:rsidRPr="005916DD" w:rsidRDefault="006179E6" w:rsidP="006179E6">
      <w:pPr>
        <w:pStyle w:val="Heading1"/>
        <w:rPr>
          <w:rFonts w:cs="Arial"/>
          <w:b w:val="0"/>
          <w:szCs w:val="22"/>
        </w:rPr>
      </w:pPr>
      <w:r w:rsidRPr="005916DD">
        <w:rPr>
          <w:rFonts w:cs="Arial"/>
          <w:b w:val="0"/>
          <w:szCs w:val="22"/>
        </w:rPr>
        <w:t xml:space="preserve"> </w:t>
      </w:r>
    </w:p>
    <w:p w:rsidR="006179E6" w:rsidRDefault="006179E6" w:rsidP="006179E6">
      <w:pPr>
        <w:rPr>
          <w:szCs w:val="23"/>
        </w:rPr>
      </w:pPr>
      <w:r w:rsidRPr="003D306D">
        <w:rPr>
          <w:szCs w:val="23"/>
        </w:rPr>
        <w:br w:type="page"/>
      </w:r>
    </w:p>
    <w:p w:rsidR="00936DA5" w:rsidRPr="003D306D" w:rsidRDefault="00936DA5" w:rsidP="006179E6">
      <w:pPr>
        <w:rPr>
          <w:szCs w:val="23"/>
        </w:rPr>
      </w:pPr>
    </w:p>
    <w:p w:rsidR="006179E6" w:rsidRPr="003D306D" w:rsidRDefault="00DB0C88" w:rsidP="006179E6">
      <w:pPr>
        <w:rPr>
          <w:szCs w:val="23"/>
        </w:rPr>
      </w:pPr>
      <w:r>
        <w:rPr>
          <w:noProof/>
          <w:szCs w:val="23"/>
          <w:lang w:eastAsia="en-GB"/>
        </w:rPr>
        <w:pict>
          <v:group id="Group 341" o:spid="_x0000_s1281" style="position:absolute;left:0;text-align:left;margin-left:-18.2pt;margin-top:-48.2pt;width:435.85pt;height:358.8pt;z-index:251675648" coordorigin="1904,1216" coordsize="8717,71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&#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">
            <v:group id="Group 342" o:spid="_x0000_s1282" style="position:absolute;left:2080;top:1216;width:8290;height:3010" coordorigin="2129,6241" coordsize="8290,30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fNP4MMAAADdAAAADwAAAGRycy9kb3ducmV2LnhtbERPS4vCMBC+C/6HMIK3&#10;Na2usnSNIqLiQRZ8wLK3oRnbYjMpTWzrv98Igrf5+J4zX3amFA3VrrCsIB5FIIhTqwvOFFzO248v&#10;EM4jaywtk4IHOVgu+r05Jtq2fKTm5DMRQtglqCD3vkqkdGlOBt3IVsSBu9raoA+wzqSusQ3hppTj&#10;KJpJgwWHhhwrWueU3k53o2DXYruaxJvmcLuuH3/n6c/vISalhoNu9Q3CU+ff4pd7r8P8ePoJ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80/gwwAAAN0AAAAP&#10;AAAAAAAAAAAAAAAAAKoCAABkcnMvZG93bnJldi54bWxQSwUGAAAAAAQABAD6AAAAmgMAAAAA&#10;">
              <v:shape id="Text Box 343" o:spid="_x0000_s1283" type="#_x0000_t202" style="position:absolute;left:2174;top:6241;width:533;height:5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7KfMIA&#10;AADdAAAADwAAAGRycy9kb3ducmV2LnhtbERPyWrDMBC9F/oPYgq5lFpOqO3GiRLaQkOuWT5gYo0X&#10;ao2MpXr5+ypQ6G0eb53tfjKtGKh3jWUFyygGQVxY3XCl4Hr5enkD4TyyxtYyKZjJwX73+LDFXNuR&#10;TzScfSVCCLscFdTed7mUrqjJoItsRxy40vYGfYB9JXWPYwg3rVzFcSoNNhwaauzos6bi+/xjFJTH&#10;8TlZj7eDv2an1/QDm+xmZ6UWT9P7BoSnyf+L/9xHHeYvkwTu34QT5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rsp8wgAAAN0AAAAPAAAAAAAAAAAAAAAAAJgCAABkcnMvZG93&#10;bnJldi54bWxQSwUGAAAAAAQABAD1AAAAhwMAAAAA&#10;" stroked="f">
                <v:textbox>
                  <w:txbxContent>
                    <w:p w:rsidR="00466BDA" w:rsidRPr="00FF64B6" w:rsidRDefault="00466BDA" w:rsidP="006179E6">
                      <w:pPr>
                        <w:jc w:val="center"/>
                        <w:rPr>
                          <w:b/>
                          <w:sz w:val="28"/>
                          <w:szCs w:val="28"/>
                        </w:rPr>
                      </w:pPr>
                      <w:r w:rsidRPr="00FF64B6">
                        <w:rPr>
                          <w:b/>
                          <w:sz w:val="28"/>
                          <w:szCs w:val="28"/>
                        </w:rPr>
                        <w:t>A</w:t>
                      </w:r>
                    </w:p>
                  </w:txbxContent>
                </v:textbox>
              </v:shape>
              <v:shape id="Text Box 344" o:spid="_x0000_s1284" type="#_x0000_t202" style="position:absolute;left:2129;top:6729;width:693;height:2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xUC8IA&#10;AADdAAAADwAAAGRycy9kb3ducmV2LnhtbERP24rCMBB9F/Yfwiz4IttU0bpWo6wLiq9ePmDajG3Z&#10;ZlKaaOvfbwTBtzmc66w2vanFnVpXWVYwjmIQxLnVFRcKLufd1zcI55E11pZJwYMcbNYfgxWm2nZ8&#10;pPvJFyKEsEtRQel9k0rp8pIMusg2xIG72tagD7AtpG6xC+GmlpM4TqTBikNDiQ39lpT/nW5GwfXQ&#10;jWaLLtv7y/w4TbZYzTP7UGr42f8sQXjq/Vv8ch90mD+eJfD8Jpw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fFQLwgAAAN0AAAAPAAAAAAAAAAAAAAAAAJgCAABkcnMvZG93&#10;bnJldi54bWxQSwUGAAAAAAQABAD1AAAAhwMAAAAA&#10;" stroked="f">
                <v:textbox>
                  <w:txbxContent>
                    <w:p w:rsidR="00466BDA" w:rsidRPr="00E13AA6" w:rsidRDefault="00466BDA" w:rsidP="006179E6">
                      <w:pPr>
                        <w:spacing w:before="0" w:beforeAutospacing="0" w:after="0" w:afterAutospacing="0" w:line="240" w:lineRule="auto"/>
                        <w:jc w:val="center"/>
                        <w:rPr>
                          <w:b/>
                          <w:sz w:val="6"/>
                        </w:rPr>
                      </w:pPr>
                    </w:p>
                    <w:p w:rsidR="00466BDA" w:rsidRPr="00E13AA6" w:rsidRDefault="00466BDA" w:rsidP="006179E6">
                      <w:pPr>
                        <w:spacing w:before="0" w:beforeAutospacing="0" w:after="0" w:afterAutospacing="0" w:line="240" w:lineRule="auto"/>
                        <w:jc w:val="center"/>
                        <w:rPr>
                          <w:b/>
                          <w:sz w:val="16"/>
                          <w:szCs w:val="10"/>
                        </w:rPr>
                      </w:pPr>
                      <w:r w:rsidRPr="00E13AA6">
                        <w:rPr>
                          <w:b/>
                          <w:sz w:val="16"/>
                          <w:szCs w:val="10"/>
                        </w:rPr>
                        <w:t>Kb</w:t>
                      </w:r>
                    </w:p>
                    <w:p w:rsidR="00466BDA" w:rsidRPr="001D7628" w:rsidRDefault="00466BDA" w:rsidP="006179E6">
                      <w:pPr>
                        <w:spacing w:before="0" w:beforeAutospacing="0" w:after="0" w:afterAutospacing="0" w:line="240" w:lineRule="auto"/>
                        <w:jc w:val="center"/>
                        <w:rPr>
                          <w:b/>
                          <w:sz w:val="14"/>
                          <w:szCs w:val="14"/>
                        </w:rPr>
                      </w:pPr>
                      <w:r w:rsidRPr="001D7628">
                        <w:rPr>
                          <w:b/>
                          <w:sz w:val="14"/>
                          <w:szCs w:val="14"/>
                        </w:rPr>
                        <w:t>10.0</w:t>
                      </w:r>
                    </w:p>
                    <w:p w:rsidR="00466BDA" w:rsidRPr="00620388" w:rsidRDefault="00466BDA" w:rsidP="006179E6">
                      <w:pPr>
                        <w:spacing w:before="0" w:beforeAutospacing="0" w:after="0" w:afterAutospacing="0" w:line="240" w:lineRule="auto"/>
                        <w:jc w:val="center"/>
                        <w:rPr>
                          <w:b/>
                          <w:sz w:val="2"/>
                          <w:szCs w:val="14"/>
                        </w:rPr>
                      </w:pPr>
                    </w:p>
                    <w:p w:rsidR="00466BDA" w:rsidRPr="001D7628" w:rsidRDefault="00466BDA" w:rsidP="006179E6">
                      <w:pPr>
                        <w:spacing w:before="0" w:beforeAutospacing="0" w:after="0" w:afterAutospacing="0" w:line="240" w:lineRule="auto"/>
                        <w:jc w:val="center"/>
                        <w:rPr>
                          <w:b/>
                          <w:sz w:val="14"/>
                          <w:szCs w:val="14"/>
                        </w:rPr>
                      </w:pPr>
                      <w:r w:rsidRPr="001D7628">
                        <w:rPr>
                          <w:b/>
                          <w:sz w:val="14"/>
                          <w:szCs w:val="14"/>
                        </w:rPr>
                        <w:t>6.0</w:t>
                      </w:r>
                    </w:p>
                    <w:p w:rsidR="00466BDA" w:rsidRPr="001D7628" w:rsidRDefault="00466BDA" w:rsidP="006179E6">
                      <w:pPr>
                        <w:spacing w:before="0" w:beforeAutospacing="0" w:after="0" w:afterAutospacing="0" w:line="240" w:lineRule="auto"/>
                        <w:jc w:val="center"/>
                        <w:rPr>
                          <w:b/>
                          <w:sz w:val="14"/>
                          <w:szCs w:val="14"/>
                        </w:rPr>
                      </w:pPr>
                      <w:r w:rsidRPr="001D7628">
                        <w:rPr>
                          <w:b/>
                          <w:sz w:val="14"/>
                          <w:szCs w:val="14"/>
                        </w:rPr>
                        <w:t>4.0</w:t>
                      </w:r>
                    </w:p>
                    <w:p w:rsidR="00466BDA" w:rsidRPr="001D7628" w:rsidRDefault="00466BDA" w:rsidP="006179E6">
                      <w:pPr>
                        <w:spacing w:before="0" w:beforeAutospacing="0" w:after="0" w:afterAutospacing="0" w:line="240" w:lineRule="auto"/>
                        <w:jc w:val="center"/>
                        <w:rPr>
                          <w:b/>
                          <w:sz w:val="14"/>
                          <w:szCs w:val="14"/>
                        </w:rPr>
                      </w:pPr>
                      <w:r w:rsidRPr="001D7628">
                        <w:rPr>
                          <w:b/>
                          <w:sz w:val="14"/>
                          <w:szCs w:val="14"/>
                        </w:rPr>
                        <w:t>3.0</w:t>
                      </w:r>
                    </w:p>
                    <w:p w:rsidR="00466BDA" w:rsidRPr="004E6056" w:rsidRDefault="00466BDA" w:rsidP="006179E6">
                      <w:pPr>
                        <w:spacing w:before="0" w:beforeAutospacing="0" w:after="0" w:afterAutospacing="0" w:line="240" w:lineRule="auto"/>
                        <w:jc w:val="center"/>
                        <w:rPr>
                          <w:b/>
                          <w:sz w:val="6"/>
                          <w:szCs w:val="14"/>
                        </w:rPr>
                      </w:pPr>
                    </w:p>
                    <w:p w:rsidR="00466BDA" w:rsidRPr="001D7628" w:rsidRDefault="00466BDA" w:rsidP="006179E6">
                      <w:pPr>
                        <w:spacing w:before="0" w:beforeAutospacing="0" w:after="0" w:afterAutospacing="0" w:line="240" w:lineRule="auto"/>
                        <w:jc w:val="center"/>
                        <w:rPr>
                          <w:b/>
                          <w:sz w:val="14"/>
                          <w:szCs w:val="14"/>
                        </w:rPr>
                      </w:pPr>
                      <w:r w:rsidRPr="001D7628">
                        <w:rPr>
                          <w:b/>
                          <w:sz w:val="14"/>
                          <w:szCs w:val="14"/>
                        </w:rPr>
                        <w:t>2.0</w:t>
                      </w:r>
                    </w:p>
                    <w:p w:rsidR="00466BDA" w:rsidRPr="00467E32" w:rsidRDefault="00466BDA" w:rsidP="006179E6">
                      <w:pPr>
                        <w:spacing w:before="0" w:beforeAutospacing="0" w:after="0" w:afterAutospacing="0" w:line="240" w:lineRule="auto"/>
                        <w:jc w:val="center"/>
                        <w:rPr>
                          <w:b/>
                          <w:sz w:val="2"/>
                          <w:szCs w:val="14"/>
                        </w:rPr>
                      </w:pPr>
                    </w:p>
                    <w:p w:rsidR="00466BDA" w:rsidRPr="001D7628" w:rsidRDefault="00466BDA" w:rsidP="006179E6">
                      <w:pPr>
                        <w:spacing w:before="0" w:beforeAutospacing="0" w:after="0" w:afterAutospacing="0" w:line="240" w:lineRule="auto"/>
                        <w:jc w:val="center"/>
                        <w:rPr>
                          <w:b/>
                          <w:sz w:val="14"/>
                          <w:szCs w:val="14"/>
                        </w:rPr>
                      </w:pPr>
                      <w:r w:rsidRPr="001D7628">
                        <w:rPr>
                          <w:b/>
                          <w:sz w:val="14"/>
                          <w:szCs w:val="14"/>
                        </w:rPr>
                        <w:t>1.5</w:t>
                      </w:r>
                    </w:p>
                    <w:p w:rsidR="00466BDA" w:rsidRPr="00620388" w:rsidRDefault="00466BDA" w:rsidP="006179E6">
                      <w:pPr>
                        <w:spacing w:before="0" w:beforeAutospacing="0" w:after="0" w:afterAutospacing="0" w:line="240" w:lineRule="auto"/>
                        <w:jc w:val="center"/>
                        <w:rPr>
                          <w:b/>
                          <w:sz w:val="6"/>
                          <w:szCs w:val="14"/>
                        </w:rPr>
                      </w:pPr>
                    </w:p>
                    <w:p w:rsidR="00466BDA" w:rsidRPr="001D7628" w:rsidRDefault="00466BDA" w:rsidP="006179E6">
                      <w:pPr>
                        <w:spacing w:before="0" w:beforeAutospacing="0" w:after="0" w:afterAutospacing="0" w:line="240" w:lineRule="auto"/>
                        <w:jc w:val="center"/>
                        <w:rPr>
                          <w:b/>
                          <w:sz w:val="14"/>
                          <w:szCs w:val="14"/>
                        </w:rPr>
                      </w:pPr>
                      <w:r w:rsidRPr="001D7628">
                        <w:rPr>
                          <w:b/>
                          <w:sz w:val="14"/>
                          <w:szCs w:val="14"/>
                        </w:rPr>
                        <w:t>1.0</w:t>
                      </w:r>
                    </w:p>
                    <w:p w:rsidR="00466BDA" w:rsidRPr="00467E32" w:rsidRDefault="00466BDA" w:rsidP="006179E6">
                      <w:pPr>
                        <w:spacing w:before="0" w:beforeAutospacing="0" w:after="0" w:afterAutospacing="0" w:line="240" w:lineRule="auto"/>
                        <w:jc w:val="center"/>
                        <w:rPr>
                          <w:b/>
                          <w:sz w:val="14"/>
                          <w:szCs w:val="14"/>
                        </w:rPr>
                      </w:pPr>
                    </w:p>
                    <w:p w:rsidR="00466BDA" w:rsidRPr="001D7628" w:rsidRDefault="00466BDA" w:rsidP="006179E6">
                      <w:pPr>
                        <w:spacing w:before="0" w:beforeAutospacing="0" w:after="0" w:afterAutospacing="0" w:line="240" w:lineRule="auto"/>
                        <w:jc w:val="center"/>
                        <w:rPr>
                          <w:b/>
                          <w:sz w:val="14"/>
                          <w:szCs w:val="14"/>
                        </w:rPr>
                      </w:pPr>
                      <w:r w:rsidRPr="001D7628">
                        <w:rPr>
                          <w:b/>
                          <w:sz w:val="14"/>
                          <w:szCs w:val="14"/>
                        </w:rPr>
                        <w:t>0.5</w:t>
                      </w:r>
                    </w:p>
                    <w:p w:rsidR="00466BDA" w:rsidRPr="001D7628" w:rsidRDefault="00466BDA" w:rsidP="006179E6">
                      <w:pPr>
                        <w:spacing w:before="0" w:beforeAutospacing="0" w:after="0" w:afterAutospacing="0" w:line="240" w:lineRule="auto"/>
                        <w:jc w:val="center"/>
                        <w:rPr>
                          <w:b/>
                          <w:sz w:val="14"/>
                          <w:szCs w:val="14"/>
                        </w:rPr>
                      </w:pPr>
                    </w:p>
                  </w:txbxContent>
                </v:textbox>
              </v:shape>
              <v:shape id="Text Box 345" o:spid="_x0000_s1285" type="#_x0000_t202" style="position:absolute;left:3402;top:6276;width:6717;height:4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DxkMIA&#10;AADdAAAADwAAAGRycy9kb3ducmV2LnhtbERP24rCMBB9F/Yfwiz4ImuqqF1ro6wLiq9ePmBsphe2&#10;mZQm2vr3G0HwbQ7nOummN7W4U+sqywom4wgEcWZ1xYWCy3n39Q3CeWSNtWVS8CAHm/XHIMVE246P&#10;dD/5QoQQdgkqKL1vEildVpJBN7YNceBy2xr0AbaF1C12IdzUchpFC2mw4tBQYkO/JWV/p5tRkB+6&#10;0XzZXff+Eh9niy1W8dU+lBp+9j8rEJ56/xa/3Acd5k/mMTy/CSfI9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MPGQwgAAAN0AAAAPAAAAAAAAAAAAAAAAAJgCAABkcnMvZG93&#10;bnJldi54bWxQSwUGAAAAAAQABAD1AAAAhwMAAAAA&#10;" stroked="f">
                <v:textbox>
                  <w:txbxContent>
                    <w:p w:rsidR="00466BDA" w:rsidRPr="00620388" w:rsidRDefault="00466BDA" w:rsidP="006179E6">
                      <w:pPr>
                        <w:rPr>
                          <w:b/>
                        </w:rPr>
                      </w:pPr>
                      <w:r>
                        <w:rPr>
                          <w:b/>
                        </w:rPr>
                        <w:t xml:space="preserve">1       </w:t>
                      </w:r>
                      <w:r w:rsidRPr="00620388">
                        <w:rPr>
                          <w:b/>
                        </w:rPr>
                        <w:t xml:space="preserve">2    </w:t>
                      </w:r>
                      <w:r>
                        <w:rPr>
                          <w:b/>
                        </w:rPr>
                        <w:t xml:space="preserve">  3       4      </w:t>
                      </w:r>
                      <w:r w:rsidRPr="00620388">
                        <w:rPr>
                          <w:b/>
                        </w:rPr>
                        <w:t xml:space="preserve">5      </w:t>
                      </w:r>
                      <w:r>
                        <w:rPr>
                          <w:b/>
                        </w:rPr>
                        <w:t xml:space="preserve"> </w:t>
                      </w:r>
                      <w:r w:rsidRPr="00620388">
                        <w:rPr>
                          <w:b/>
                        </w:rPr>
                        <w:t xml:space="preserve">6   </w:t>
                      </w:r>
                      <w:r>
                        <w:rPr>
                          <w:b/>
                        </w:rPr>
                        <w:t xml:space="preserve">   </w:t>
                      </w:r>
                      <w:r w:rsidRPr="00620388">
                        <w:rPr>
                          <w:b/>
                        </w:rPr>
                        <w:t xml:space="preserve">7     </w:t>
                      </w:r>
                      <w:r>
                        <w:rPr>
                          <w:b/>
                        </w:rPr>
                        <w:t xml:space="preserve"> </w:t>
                      </w:r>
                      <w:r w:rsidRPr="00620388">
                        <w:rPr>
                          <w:b/>
                        </w:rPr>
                        <w:t xml:space="preserve"> 8      9    </w:t>
                      </w:r>
                      <w:r>
                        <w:rPr>
                          <w:b/>
                        </w:rPr>
                        <w:t xml:space="preserve"> </w:t>
                      </w:r>
                      <w:r w:rsidRPr="00620388">
                        <w:rPr>
                          <w:b/>
                        </w:rPr>
                        <w:t xml:space="preserve"> 10    </w:t>
                      </w:r>
                      <w:r>
                        <w:rPr>
                          <w:b/>
                        </w:rPr>
                        <w:t xml:space="preserve"> </w:t>
                      </w:r>
                      <w:r w:rsidRPr="00620388">
                        <w:rPr>
                          <w:b/>
                        </w:rPr>
                        <w:t xml:space="preserve">11   </w:t>
                      </w:r>
                      <w:r>
                        <w:rPr>
                          <w:b/>
                        </w:rPr>
                        <w:t xml:space="preserve">  </w:t>
                      </w:r>
                      <w:r w:rsidRPr="00620388">
                        <w:rPr>
                          <w:b/>
                        </w:rPr>
                        <w:t xml:space="preserve">12     </w:t>
                      </w:r>
                    </w:p>
                  </w:txbxContent>
                </v:textbox>
              </v:shape>
              <v:shape id="Picture 346" o:spid="_x0000_s1286" type="#_x0000_t75" alt="xl11" style="position:absolute;left:2739;top:6702;width:7680;height:231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a5XEAAAA3QAAAA8AAABkcnMvZG93bnJldi54bWxEj0FrwkAQhe8F/8MyBW91N0qLpK5SCkXp&#10;pTQKvQ7ZMQlmZ2N21eTfdw6Ct3nM+968WW0G36or9bEJbCGbGVDEZXANVxYO+6+XJaiYkB22gcnC&#10;SBE268nTCnMXbvxL1yJVSkI45mihTqnLtY5lTR7jLHTEsjuG3mMS2Vfa9XiTcN/quTFv2mPDcqHG&#10;jj5rKk/FxUuNY8bb7yw0vviJZhzP5m+xPFk7fR4+3kElGtLDfKd3TrjsVerKNzKCXv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C+a5XEAAAA3QAAAA8AAAAAAAAAAAAAAAAA&#10;nwIAAGRycy9kb3ducmV2LnhtbFBLBQYAAAAABAAEAPcAAACQAwAAAAA=&#10;">
                <v:imagedata r:id="rId59" o:title="xl11"/>
              </v:shape>
            </v:group>
            <v:group id="Group 347" o:spid="_x0000_s1287" style="position:absolute;left:6413;top:4448;width:4208;height:3944" coordorigin="6413,4343" coordsize="4208,39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LgfsMAAADdAAAADwAAAGRycy9kb3ducmV2LnhtbERPS4vCMBC+L/gfwgje&#10;NK2iuF2jiKh4EMEHLHsbmrEtNpPSxLb++82CsLf5+J6zWHWmFA3VrrCsIB5FIIhTqwvOFNyuu+Ec&#10;hPPIGkvLpOBFDlbL3scCE21bPlNz8ZkIIewSVJB7XyVSujQng25kK+LA3W1t0AdYZ1LX2IZwU8px&#10;FM2kwYJDQ44VbXJKH5enUbBvsV1P4m1zfNw3r5/r9PR9jEmpQb9bf4Hw1Pl/8dt90GF+PP2E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b8uB+wwAAAN0AAAAP&#10;AAAAAAAAAAAAAAAAAKoCAABkcnMvZG93bnJldi54bWxQSwUGAAAAAAQABAD6AAAAmgMAAAAA&#10;">
              <v:shape id="Text Box 348" o:spid="_x0000_s1288" type="#_x0000_t202" style="position:absolute;left:6413;top:4343;width:533;height: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WjWcUA&#10;AADdAAAADwAAAGRycy9kb3ducmV2LnhtbESPzW7CQAyE75V4h5WRuFSwAbUBAguiSK248vMAJmuS&#10;iKw3ym5JeHt8qNSbrRnPfF5ve1erB7Wh8mxgOklAEefeVlwYuJy/xwtQISJbrD2TgScF2G4Gb2vM&#10;rO/4SI9TLJSEcMjQQBljk2kd8pIcholviEW7+dZhlLUttG2xk3BX61mSpNphxdJQYkP7kvL76dcZ&#10;uB26989ld/2Jl/nxI/3Can71T2NGw363AhWpj//mv+uDFfxpKvzyjYygN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taNZxQAAAN0AAAAPAAAAAAAAAAAAAAAAAJgCAABkcnMv&#10;ZG93bnJldi54bWxQSwUGAAAAAAQABAD1AAAAigMAAAAA&#10;" stroked="f">
                <v:textbox>
                  <w:txbxContent>
                    <w:p w:rsidR="00466BDA" w:rsidRPr="00FF64B6" w:rsidRDefault="00466BDA" w:rsidP="006179E6">
                      <w:pPr>
                        <w:jc w:val="center"/>
                        <w:rPr>
                          <w:b/>
                          <w:sz w:val="28"/>
                          <w:szCs w:val="28"/>
                        </w:rPr>
                      </w:pPr>
                      <w:r>
                        <w:rPr>
                          <w:b/>
                          <w:sz w:val="28"/>
                          <w:szCs w:val="28"/>
                        </w:rPr>
                        <w:t>C</w:t>
                      </w:r>
                    </w:p>
                  </w:txbxContent>
                </v:textbox>
              </v:shape>
              <v:shape id="Text Box 349" o:spid="_x0000_s1289" type="#_x0000_t202" style="position:absolute;left:6557;top:4818;width:4064;height:34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kGwsMA&#10;AADdAAAADwAAAGRycy9kb3ducmV2LnhtbERP22rCQBB9L/Qflin4UuompY0aXUMrKHnV+gFjdkyC&#10;2dmQ3eby925B6NscznU22Wga0VPnassK4nkEgriwuuZSwfln/7YE4TyyxsYyKZjIQbZ9ftpgqu3A&#10;R+pPvhQhhF2KCirv21RKV1Rk0M1tSxy4q+0M+gC7UuoOhxBuGvkeRYk0WHNoqLClXUXF7fRrFFzz&#10;4fVzNVwO/rw4fiTfWC8udlJq9jJ+rUF4Gv2/+OHOdZgfJzH8fRNOkN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vkGwsMAAADdAAAADwAAAAAAAAAAAAAAAACYAgAAZHJzL2Rv&#10;d25yZXYueG1sUEsFBgAAAAAEAAQA9QAAAIgDAAAAAA==&#10;" stroked="f">
                <v:textbox>
                  <w:txbxContent>
                    <w:tbl>
                      <w:tblPr>
                        <w:tblW w:w="3936" w:type="dxa"/>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384"/>
                        <w:gridCol w:w="2552"/>
                      </w:tblGrid>
                      <w:tr w:rsidR="00466BDA" w:rsidRPr="008F1765" w:rsidTr="006179E6">
                        <w:trPr>
                          <w:trHeight w:val="566"/>
                        </w:trPr>
                        <w:tc>
                          <w:tcPr>
                            <w:tcW w:w="1384" w:type="dxa"/>
                            <w:tcBorders>
                              <w:bottom w:val="single" w:sz="4" w:space="0" w:color="003300"/>
                            </w:tcBorders>
                            <w:shd w:val="clear" w:color="auto" w:fill="auto"/>
                            <w:vAlign w:val="center"/>
                          </w:tcPr>
                          <w:p w:rsidR="00466BDA" w:rsidRPr="008F1765" w:rsidRDefault="00466BDA" w:rsidP="006179E6">
                            <w:pPr>
                              <w:spacing w:line="360" w:lineRule="auto"/>
                              <w:jc w:val="center"/>
                              <w:rPr>
                                <w:b/>
                                <w:color w:val="FF0000"/>
                                <w:sz w:val="21"/>
                                <w:szCs w:val="21"/>
                              </w:rPr>
                            </w:pPr>
                            <w:r w:rsidRPr="008F1765">
                              <w:rPr>
                                <w:b/>
                                <w:color w:val="FF0000"/>
                                <w:sz w:val="21"/>
                                <w:szCs w:val="21"/>
                              </w:rPr>
                              <w:t>Enzymes</w:t>
                            </w:r>
                          </w:p>
                        </w:tc>
                        <w:tc>
                          <w:tcPr>
                            <w:tcW w:w="2552" w:type="dxa"/>
                            <w:vAlign w:val="center"/>
                          </w:tcPr>
                          <w:p w:rsidR="00466BDA" w:rsidRPr="008F1765" w:rsidRDefault="00466BDA" w:rsidP="006179E6">
                            <w:pPr>
                              <w:spacing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584"/>
                        </w:trPr>
                        <w:tc>
                          <w:tcPr>
                            <w:tcW w:w="1384"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Apa</w:t>
                            </w:r>
                            <w:r w:rsidRPr="008F1765">
                              <w:rPr>
                                <w:b/>
                                <w:color w:val="000080"/>
                                <w:sz w:val="21"/>
                                <w:szCs w:val="21"/>
                              </w:rPr>
                              <w:t>I</w:t>
                            </w:r>
                          </w:p>
                        </w:tc>
                        <w:tc>
                          <w:tcPr>
                            <w:tcW w:w="255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8499</w:t>
                            </w:r>
                          </w:p>
                        </w:tc>
                      </w:tr>
                      <w:tr w:rsidR="00466BDA" w:rsidRPr="008F1765" w:rsidTr="006179E6">
                        <w:trPr>
                          <w:trHeight w:val="611"/>
                        </w:trPr>
                        <w:tc>
                          <w:tcPr>
                            <w:tcW w:w="1384"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Blp</w:t>
                            </w:r>
                            <w:r w:rsidRPr="008F1765">
                              <w:rPr>
                                <w:b/>
                                <w:color w:val="000080"/>
                                <w:sz w:val="21"/>
                                <w:szCs w:val="21"/>
                              </w:rPr>
                              <w:t>I+</w:t>
                            </w:r>
                            <w:r w:rsidRPr="008F1765">
                              <w:rPr>
                                <w:b/>
                                <w:i/>
                                <w:color w:val="000080"/>
                                <w:sz w:val="21"/>
                                <w:szCs w:val="21"/>
                              </w:rPr>
                              <w:t>Sna</w:t>
                            </w:r>
                            <w:r w:rsidRPr="008F1765">
                              <w:rPr>
                                <w:b/>
                                <w:color w:val="000080"/>
                                <w:sz w:val="21"/>
                                <w:szCs w:val="21"/>
                              </w:rPr>
                              <w:t>BI</w:t>
                            </w:r>
                          </w:p>
                        </w:tc>
                        <w:tc>
                          <w:tcPr>
                            <w:tcW w:w="255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8050, 449</w:t>
                            </w:r>
                          </w:p>
                        </w:tc>
                      </w:tr>
                      <w:tr w:rsidR="00466BDA" w:rsidRPr="008F1765" w:rsidTr="006179E6">
                        <w:trPr>
                          <w:trHeight w:val="611"/>
                        </w:trPr>
                        <w:tc>
                          <w:tcPr>
                            <w:tcW w:w="1384"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Blp</w:t>
                            </w:r>
                            <w:r w:rsidRPr="008F1765">
                              <w:rPr>
                                <w:b/>
                                <w:color w:val="000080"/>
                                <w:sz w:val="21"/>
                                <w:szCs w:val="21"/>
                              </w:rPr>
                              <w:t>I+</w:t>
                            </w:r>
                            <w:r w:rsidRPr="008F1765">
                              <w:rPr>
                                <w:b/>
                                <w:i/>
                                <w:color w:val="000080"/>
                                <w:sz w:val="21"/>
                                <w:szCs w:val="21"/>
                              </w:rPr>
                              <w:t>Eco</w:t>
                            </w:r>
                            <w:r w:rsidRPr="008F1765">
                              <w:rPr>
                                <w:b/>
                                <w:color w:val="000080"/>
                                <w:sz w:val="21"/>
                                <w:szCs w:val="21"/>
                              </w:rPr>
                              <w:t>RI</w:t>
                            </w:r>
                          </w:p>
                        </w:tc>
                        <w:tc>
                          <w:tcPr>
                            <w:tcW w:w="255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5491, 2051, 957</w:t>
                            </w:r>
                          </w:p>
                        </w:tc>
                      </w:tr>
                      <w:tr w:rsidR="00466BDA" w:rsidRPr="008F1765" w:rsidTr="006179E6">
                        <w:trPr>
                          <w:trHeight w:val="722"/>
                        </w:trPr>
                        <w:tc>
                          <w:tcPr>
                            <w:tcW w:w="1384"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Nco</w:t>
                            </w:r>
                            <w:r w:rsidRPr="008F1765">
                              <w:rPr>
                                <w:b/>
                                <w:color w:val="000080"/>
                                <w:sz w:val="21"/>
                                <w:szCs w:val="21"/>
                              </w:rPr>
                              <w:t>I</w:t>
                            </w:r>
                          </w:p>
                        </w:tc>
                        <w:tc>
                          <w:tcPr>
                            <w:tcW w:w="2552"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5447, 1202, 1097, 753</w:t>
                            </w:r>
                          </w:p>
                        </w:tc>
                      </w:tr>
                    </w:tbl>
                    <w:p w:rsidR="00466BDA" w:rsidRPr="005C3B92" w:rsidRDefault="00466BDA" w:rsidP="006179E6">
                      <w:pPr>
                        <w:rPr>
                          <w:b/>
                          <w:sz w:val="21"/>
                          <w:szCs w:val="21"/>
                        </w:rPr>
                      </w:pPr>
                    </w:p>
                  </w:txbxContent>
                </v:textbox>
              </v:shape>
            </v:group>
            <v:group id="Group 350" o:spid="_x0000_s1290" style="position:absolute;left:1904;top:4331;width:4162;height:3828" coordorigin="1904,4226" coordsize="4162,3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bOriywwAAAN0AAAAP&#10;AAAAAAAAAAAAAAAAAKoCAABkcnMvZG93bnJldi54bWxQSwUGAAAAAAQABAD6AAAAmgMAAAAA&#10;">
              <v:shape id="Text Box 351" o:spid="_x0000_s1291" type="#_x0000_t202" style="position:absolute;left:2080;top:4339;width:533;height: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c9LsEA&#10;AADdAAAADwAAAGRycy9kb3ducmV2LnhtbERP24rCMBB9X/Afwgi+LJqqa9VqFBV28dXLB4zN2Bab&#10;SWmirX+/EQTf5nCus1y3phQPql1hWcFwEIEgTq0uOFNwPv32ZyCcR9ZYWiYFT3KwXnW+lpho2/CB&#10;HkefiRDCLkEFufdVIqVLczLoBrYiDtzV1gZ9gHUmdY1NCDelHEVRLA0WHBpyrGiXU3o73o2C6775&#10;nsyby58/Tw8/8RaL6cU+lep1280ChKfWf8Rv916H+cN4DK9vwgl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nPS7BAAAA3QAAAA8AAAAAAAAAAAAAAAAAmAIAAGRycy9kb3du&#10;cmV2LnhtbFBLBQYAAAAABAAEAPUAAACGAwAAAAA=&#10;" stroked="f">
                <v:textbox>
                  <w:txbxContent>
                    <w:p w:rsidR="00466BDA" w:rsidRPr="00FF64B6" w:rsidRDefault="00466BDA" w:rsidP="006179E6">
                      <w:pPr>
                        <w:jc w:val="center"/>
                        <w:rPr>
                          <w:b/>
                          <w:sz w:val="28"/>
                          <w:szCs w:val="28"/>
                        </w:rPr>
                      </w:pPr>
                      <w:r>
                        <w:rPr>
                          <w:b/>
                          <w:sz w:val="28"/>
                          <w:szCs w:val="28"/>
                        </w:rPr>
                        <w:t>B</w:t>
                      </w:r>
                    </w:p>
                  </w:txbxContent>
                </v:textbox>
              </v:shape>
              <v:group id="Group 352" o:spid="_x0000_s1292" style="position:absolute;left:1904;top:4226;width:4162;height:3828" coordorigin="1392,2108" coordsize="4162,3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5+FXcMAAADdAAAADwAAAGRycy9kb3ducmV2LnhtbERPS4vCMBC+C/6HMII3&#10;Tau7snSNIqLiQRZ8wLK3oRnbYjMpTWzrv98Igrf5+J4zX3amFA3VrrCsIB5HIIhTqwvOFFzO29EX&#10;COeRNZaWScGDHCwX/d4cE21bPlJz8pkIIewSVJB7XyVSujQng25sK+LAXW1t0AdYZ1LX2IZwU8pJ&#10;FM2kwYJDQ44VrXNKb6e7UbBrsV1N401zuF3Xj7/z58/vISalhoNu9Q3CU+ff4pd7r8P8ePYB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n4VdwwAAAN0AAAAP&#10;AAAAAAAAAAAAAAAAAKoCAABkcnMvZG93bnJldi54bWxQSwUGAAAAAAQABAD6AAAAmgMAAAAA&#10;">
                <v:shape id="Text Box 353" o:spid="_x0000_s1293" type="#_x0000_t202" style="position:absolute;left:1392;top:2694;width:857;height:31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IAwcIA&#10;AADdAAAADwAAAGRycy9kb3ducmV2LnhtbERP24rCMBB9F/Yfwiz4IttU0bpWo6wLiq9ePmDajG3Z&#10;ZlKaaOvfbwTBtzmc66w2vanFnVpXWVYwjmIQxLnVFRcKLufd1zcI55E11pZJwYMcbNYfgxWm2nZ8&#10;pPvJFyKEsEtRQel9k0rp8pIMusg2xIG72tagD7AtpG6xC+GmlpM4TqTBikNDiQ39lpT/nW5GwfXQ&#10;jWaLLtv7y/w4TbZYzTP7UGr42f8sQXjq/Vv8ch90mD9OZvD8Jpw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wgDBwgAAAN0AAAAPAAAAAAAAAAAAAAAAAJgCAABkcnMvZG93&#10;bnJldi54bWxQSwUGAAAAAAQABAD1AAAAhwMAAAAA&#10;" stroked="f">
                  <v:textbox>
                    <w:txbxContent>
                      <w:p w:rsidR="00466BDA" w:rsidRPr="005C3B92" w:rsidRDefault="00466BDA" w:rsidP="006179E6">
                        <w:pPr>
                          <w:spacing w:before="0" w:beforeAutospacing="0" w:after="0" w:afterAutospacing="0" w:line="240" w:lineRule="auto"/>
                          <w:jc w:val="center"/>
                          <w:rPr>
                            <w:b/>
                            <w:sz w:val="14"/>
                            <w:szCs w:val="14"/>
                          </w:rPr>
                        </w:pPr>
                      </w:p>
                      <w:p w:rsidR="00466BDA" w:rsidRPr="005C3B92" w:rsidRDefault="00466BDA" w:rsidP="006179E6">
                        <w:pPr>
                          <w:spacing w:before="0" w:beforeAutospacing="0" w:after="0" w:afterAutospacing="0" w:line="240" w:lineRule="auto"/>
                          <w:jc w:val="center"/>
                          <w:rPr>
                            <w:b/>
                            <w:sz w:val="14"/>
                            <w:szCs w:val="14"/>
                          </w:rPr>
                        </w:pPr>
                        <w:r w:rsidRPr="005C3B92">
                          <w:rPr>
                            <w:b/>
                            <w:sz w:val="14"/>
                            <w:szCs w:val="14"/>
                          </w:rPr>
                          <w:t>Kb</w:t>
                        </w:r>
                      </w:p>
                      <w:p w:rsidR="00466BDA" w:rsidRPr="005C3B92" w:rsidRDefault="00466BDA" w:rsidP="006179E6">
                        <w:pPr>
                          <w:spacing w:before="0" w:beforeAutospacing="0" w:after="0" w:afterAutospacing="0" w:line="240" w:lineRule="auto"/>
                          <w:jc w:val="center"/>
                          <w:rPr>
                            <w:b/>
                            <w:sz w:val="14"/>
                            <w:szCs w:val="14"/>
                          </w:rPr>
                        </w:pPr>
                      </w:p>
                      <w:p w:rsidR="00466BDA" w:rsidRPr="005C3B92" w:rsidRDefault="00466BDA" w:rsidP="006179E6">
                        <w:pPr>
                          <w:spacing w:before="0" w:beforeAutospacing="0" w:after="0" w:afterAutospacing="0" w:line="240" w:lineRule="auto"/>
                          <w:jc w:val="center"/>
                          <w:rPr>
                            <w:b/>
                            <w:sz w:val="12"/>
                            <w:szCs w:val="12"/>
                          </w:rPr>
                        </w:pPr>
                        <w:r w:rsidRPr="005C3B92">
                          <w:rPr>
                            <w:b/>
                            <w:sz w:val="12"/>
                            <w:szCs w:val="12"/>
                          </w:rPr>
                          <w:t>10.0</w:t>
                        </w:r>
                      </w:p>
                      <w:p w:rsidR="00466BDA" w:rsidRPr="005C3B92" w:rsidRDefault="00466BDA" w:rsidP="006179E6">
                        <w:pPr>
                          <w:spacing w:before="0" w:beforeAutospacing="0" w:after="0" w:afterAutospacing="0" w:line="240" w:lineRule="auto"/>
                          <w:jc w:val="center"/>
                          <w:rPr>
                            <w:b/>
                            <w:sz w:val="6"/>
                            <w:szCs w:val="12"/>
                          </w:rPr>
                        </w:pPr>
                      </w:p>
                      <w:p w:rsidR="00466BDA" w:rsidRPr="005C3B92" w:rsidRDefault="00466BDA" w:rsidP="006179E6">
                        <w:pPr>
                          <w:spacing w:before="0" w:beforeAutospacing="0" w:after="0" w:afterAutospacing="0" w:line="240" w:lineRule="auto"/>
                          <w:jc w:val="center"/>
                          <w:rPr>
                            <w:b/>
                            <w:sz w:val="12"/>
                            <w:szCs w:val="12"/>
                          </w:rPr>
                        </w:pPr>
                        <w:r w:rsidRPr="005C3B92">
                          <w:rPr>
                            <w:b/>
                            <w:sz w:val="12"/>
                            <w:szCs w:val="12"/>
                          </w:rPr>
                          <w:t>6.0</w:t>
                        </w:r>
                      </w:p>
                      <w:p w:rsidR="00466BDA" w:rsidRPr="005C3B92" w:rsidRDefault="00466BDA" w:rsidP="006179E6">
                        <w:pPr>
                          <w:spacing w:before="0" w:beforeAutospacing="0" w:after="0" w:afterAutospacing="0" w:line="240" w:lineRule="auto"/>
                          <w:jc w:val="center"/>
                          <w:rPr>
                            <w:b/>
                            <w:sz w:val="8"/>
                            <w:szCs w:val="12"/>
                          </w:rPr>
                        </w:pPr>
                      </w:p>
                      <w:p w:rsidR="00466BDA" w:rsidRPr="005C3B92" w:rsidRDefault="00466BDA" w:rsidP="006179E6">
                        <w:pPr>
                          <w:spacing w:before="0" w:beforeAutospacing="0" w:after="0" w:afterAutospacing="0" w:line="240" w:lineRule="auto"/>
                          <w:jc w:val="center"/>
                          <w:rPr>
                            <w:b/>
                            <w:sz w:val="12"/>
                            <w:szCs w:val="12"/>
                          </w:rPr>
                        </w:pPr>
                        <w:r w:rsidRPr="005C3B92">
                          <w:rPr>
                            <w:b/>
                            <w:sz w:val="12"/>
                            <w:szCs w:val="12"/>
                          </w:rPr>
                          <w:t>4.0</w:t>
                        </w:r>
                      </w:p>
                      <w:p w:rsidR="00466BDA" w:rsidRPr="005C3B92" w:rsidRDefault="00466BDA" w:rsidP="006179E6">
                        <w:pPr>
                          <w:spacing w:before="0" w:beforeAutospacing="0" w:after="0" w:afterAutospacing="0" w:line="240" w:lineRule="auto"/>
                          <w:jc w:val="center"/>
                          <w:rPr>
                            <w:b/>
                            <w:sz w:val="4"/>
                            <w:szCs w:val="12"/>
                          </w:rPr>
                        </w:pPr>
                      </w:p>
                      <w:p w:rsidR="00466BDA" w:rsidRPr="005C3B92" w:rsidRDefault="00466BDA" w:rsidP="006179E6">
                        <w:pPr>
                          <w:spacing w:before="0" w:beforeAutospacing="0" w:after="0" w:afterAutospacing="0" w:line="240" w:lineRule="auto"/>
                          <w:jc w:val="center"/>
                          <w:rPr>
                            <w:b/>
                            <w:sz w:val="12"/>
                            <w:szCs w:val="12"/>
                          </w:rPr>
                        </w:pPr>
                        <w:r w:rsidRPr="005C3B92">
                          <w:rPr>
                            <w:b/>
                            <w:sz w:val="12"/>
                            <w:szCs w:val="12"/>
                          </w:rPr>
                          <w:t>3.0</w:t>
                        </w:r>
                      </w:p>
                      <w:p w:rsidR="00466BDA" w:rsidRPr="005C3B92" w:rsidRDefault="00466BDA" w:rsidP="006179E6">
                        <w:pPr>
                          <w:spacing w:before="0" w:beforeAutospacing="0" w:after="0" w:afterAutospacing="0" w:line="240" w:lineRule="auto"/>
                          <w:jc w:val="center"/>
                          <w:rPr>
                            <w:b/>
                            <w:sz w:val="18"/>
                            <w:szCs w:val="12"/>
                          </w:rPr>
                        </w:pPr>
                      </w:p>
                      <w:p w:rsidR="00466BDA" w:rsidRPr="005C3B92" w:rsidRDefault="00466BDA" w:rsidP="006179E6">
                        <w:pPr>
                          <w:spacing w:before="0" w:beforeAutospacing="0" w:after="0" w:afterAutospacing="0" w:line="240" w:lineRule="auto"/>
                          <w:jc w:val="center"/>
                          <w:rPr>
                            <w:b/>
                            <w:sz w:val="12"/>
                            <w:szCs w:val="12"/>
                          </w:rPr>
                        </w:pPr>
                        <w:r w:rsidRPr="005C3B92">
                          <w:rPr>
                            <w:b/>
                            <w:sz w:val="12"/>
                            <w:szCs w:val="12"/>
                          </w:rPr>
                          <w:t>2.0</w:t>
                        </w:r>
                      </w:p>
                      <w:p w:rsidR="00466BDA" w:rsidRPr="005C3B92" w:rsidRDefault="00466BDA" w:rsidP="006179E6">
                        <w:pPr>
                          <w:spacing w:before="0" w:beforeAutospacing="0" w:after="0" w:afterAutospacing="0" w:line="240" w:lineRule="auto"/>
                          <w:jc w:val="center"/>
                          <w:rPr>
                            <w:b/>
                            <w:sz w:val="10"/>
                            <w:szCs w:val="12"/>
                          </w:rPr>
                        </w:pPr>
                      </w:p>
                      <w:p w:rsidR="00466BDA" w:rsidRPr="005C3B92" w:rsidRDefault="00466BDA" w:rsidP="006179E6">
                        <w:pPr>
                          <w:spacing w:before="0" w:beforeAutospacing="0" w:after="0" w:afterAutospacing="0" w:line="240" w:lineRule="auto"/>
                          <w:jc w:val="center"/>
                          <w:rPr>
                            <w:b/>
                            <w:sz w:val="12"/>
                            <w:szCs w:val="12"/>
                          </w:rPr>
                        </w:pPr>
                        <w:r w:rsidRPr="005C3B92">
                          <w:rPr>
                            <w:b/>
                            <w:sz w:val="12"/>
                            <w:szCs w:val="12"/>
                          </w:rPr>
                          <w:t>1.5</w:t>
                        </w:r>
                      </w:p>
                      <w:p w:rsidR="00466BDA" w:rsidRPr="005C3B92" w:rsidRDefault="00466BDA" w:rsidP="006179E6">
                        <w:pPr>
                          <w:spacing w:before="0" w:beforeAutospacing="0" w:after="0" w:afterAutospacing="0" w:line="240" w:lineRule="auto"/>
                          <w:jc w:val="center"/>
                          <w:rPr>
                            <w:b/>
                            <w:sz w:val="12"/>
                            <w:szCs w:val="12"/>
                          </w:rPr>
                        </w:pPr>
                      </w:p>
                      <w:p w:rsidR="00466BDA" w:rsidRPr="005C3B92" w:rsidRDefault="00466BDA" w:rsidP="006179E6">
                        <w:pPr>
                          <w:spacing w:before="0" w:beforeAutospacing="0" w:after="0" w:afterAutospacing="0" w:line="240" w:lineRule="auto"/>
                          <w:jc w:val="center"/>
                          <w:rPr>
                            <w:b/>
                            <w:sz w:val="8"/>
                            <w:szCs w:val="12"/>
                          </w:rPr>
                        </w:pPr>
                      </w:p>
                      <w:p w:rsidR="00466BDA" w:rsidRPr="005C3B92" w:rsidRDefault="00466BDA" w:rsidP="006179E6">
                        <w:pPr>
                          <w:spacing w:before="0" w:beforeAutospacing="0" w:after="0" w:afterAutospacing="0" w:line="240" w:lineRule="auto"/>
                          <w:jc w:val="center"/>
                          <w:rPr>
                            <w:b/>
                            <w:sz w:val="12"/>
                            <w:szCs w:val="12"/>
                          </w:rPr>
                        </w:pPr>
                        <w:r w:rsidRPr="005C3B92">
                          <w:rPr>
                            <w:b/>
                            <w:sz w:val="12"/>
                            <w:szCs w:val="12"/>
                          </w:rPr>
                          <w:t>1.0</w:t>
                        </w:r>
                      </w:p>
                      <w:p w:rsidR="00466BDA" w:rsidRPr="005C3B92" w:rsidRDefault="00466BDA" w:rsidP="006179E6">
                        <w:pPr>
                          <w:spacing w:before="0" w:beforeAutospacing="0" w:after="0" w:afterAutospacing="0" w:line="240" w:lineRule="auto"/>
                          <w:jc w:val="center"/>
                          <w:rPr>
                            <w:b/>
                            <w:sz w:val="12"/>
                            <w:szCs w:val="12"/>
                          </w:rPr>
                        </w:pPr>
                      </w:p>
                      <w:p w:rsidR="00466BDA" w:rsidRPr="005C3B92" w:rsidRDefault="00466BDA" w:rsidP="006179E6">
                        <w:pPr>
                          <w:spacing w:before="0" w:beforeAutospacing="0" w:after="0" w:afterAutospacing="0" w:line="240" w:lineRule="auto"/>
                          <w:jc w:val="center"/>
                          <w:rPr>
                            <w:b/>
                            <w:sz w:val="14"/>
                            <w:szCs w:val="14"/>
                          </w:rPr>
                        </w:pPr>
                      </w:p>
                      <w:p w:rsidR="00466BDA" w:rsidRPr="005C3B92" w:rsidRDefault="00466BDA" w:rsidP="006179E6">
                        <w:pPr>
                          <w:spacing w:before="0" w:beforeAutospacing="0" w:after="0" w:afterAutospacing="0" w:line="240" w:lineRule="auto"/>
                          <w:jc w:val="center"/>
                          <w:rPr>
                            <w:b/>
                            <w:sz w:val="8"/>
                            <w:szCs w:val="14"/>
                          </w:rPr>
                        </w:pPr>
                      </w:p>
                      <w:p w:rsidR="00466BDA" w:rsidRPr="005C3B92" w:rsidRDefault="00466BDA" w:rsidP="006179E6">
                        <w:pPr>
                          <w:spacing w:before="0" w:beforeAutospacing="0" w:after="0" w:afterAutospacing="0" w:line="240" w:lineRule="auto"/>
                          <w:jc w:val="center"/>
                          <w:rPr>
                            <w:b/>
                            <w:sz w:val="14"/>
                            <w:szCs w:val="14"/>
                          </w:rPr>
                        </w:pPr>
                        <w:r w:rsidRPr="005C3B92">
                          <w:rPr>
                            <w:b/>
                            <w:sz w:val="14"/>
                            <w:szCs w:val="14"/>
                          </w:rPr>
                          <w:t>0.5</w:t>
                        </w:r>
                      </w:p>
                      <w:p w:rsidR="00466BDA" w:rsidRPr="005C3B92" w:rsidRDefault="00466BDA" w:rsidP="006179E6">
                        <w:pPr>
                          <w:spacing w:before="0" w:beforeAutospacing="0" w:after="0" w:afterAutospacing="0" w:line="240" w:lineRule="auto"/>
                          <w:jc w:val="center"/>
                          <w:rPr>
                            <w:b/>
                            <w:sz w:val="14"/>
                            <w:szCs w:val="14"/>
                          </w:rPr>
                        </w:pPr>
                      </w:p>
                    </w:txbxContent>
                  </v:textbox>
                </v:shape>
                <v:group id="Group 354" o:spid="_x0000_s1294" style="position:absolute;left:2054;top:2108;width:3500;height:3828" coordorigin="2054,2108" coordsize="3500,3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AG+scQAAADdAAAA&#10;DwAAAAAAAAAAAAAAAACqAgAAZHJzL2Rvd25yZXYueG1sUEsFBgAAAAAEAAQA+gAAAJsDAAAAAA==&#10;">
                  <v:shape id="Text Box 355" o:spid="_x0000_s1295" type="#_x0000_t202" style="position:absolute;left:4301;top:2323;width:757;height:34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7LcEA&#10;AADdAAAADwAAAGRycy9kb3ducmV2LnhtbERPzYrCMBC+C/sOYRb2Ipoq2mo1yrrg4rXqA4zN2Bab&#10;SWmytr69ERa8zcf3O+ttb2pxp9ZVlhVMxhEI4tzqigsF59N+tADhPLLG2jIpeJCD7eZjsMZU244z&#10;uh99IUIIuxQVlN43qZQuL8mgG9uGOHBX2xr0AbaF1C12IdzUchpFsTRYcWgosaGfkvLb8c8ouB66&#10;4XzZXX79Oclm8Q6r5GIfSn199t8rEJ56/xb/uw86zJ/ECby+CS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cOy3BAAAA3QAAAA8AAAAAAAAAAAAAAAAAmAIAAGRycy9kb3du&#10;cmV2LnhtbFBLBQYAAAAABAAEAPUAAACGAwAAAAA=&#10;" stroked="f">
                    <v:textbox>
                      <w:txbxContent>
                        <w:p w:rsidR="00466BDA" w:rsidRPr="005C3B92" w:rsidRDefault="00466BDA" w:rsidP="006179E6">
                          <w:pPr>
                            <w:jc w:val="center"/>
                            <w:rPr>
                              <w:b/>
                              <w:sz w:val="16"/>
                              <w:szCs w:val="16"/>
                            </w:rPr>
                          </w:pPr>
                          <w:r w:rsidRPr="005C3B92">
                            <w:rPr>
                              <w:b/>
                              <w:i/>
                              <w:sz w:val="16"/>
                              <w:szCs w:val="16"/>
                            </w:rPr>
                            <w:t>Nco</w:t>
                          </w:r>
                          <w:r w:rsidRPr="005C3B92">
                            <w:rPr>
                              <w:b/>
                              <w:sz w:val="16"/>
                              <w:szCs w:val="16"/>
                            </w:rPr>
                            <w:t>I</w:t>
                          </w:r>
                        </w:p>
                      </w:txbxContent>
                    </v:textbox>
                  </v:shape>
                  <v:shape id="Text Box 356" o:spid="_x0000_s1296" type="#_x0000_t202" style="position:absolute;left:2580;top:2292;width:731;height:4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OvX8UA&#10;AADdAAAADwAAAGRycy9kb3ducmV2LnhtbESPzW7CQAyE75V4h5WRuFSwAbUBAguiSK248vMAJmuS&#10;iKw3ym5JeHt8qNSbrRnPfF5ve1erB7Wh8mxgOklAEefeVlwYuJy/xwtQISJbrD2TgScF2G4Gb2vM&#10;rO/4SI9TLJSEcMjQQBljk2kd8pIcholviEW7+dZhlLUttG2xk3BX61mSpNphxdJQYkP7kvL76dcZ&#10;uB26989ld/2Jl/nxI/3Can71T2NGw363AhWpj//mv+uDFfxpKrjyjYygN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w69fxQAAAN0AAAAPAAAAAAAAAAAAAAAAAJgCAABkcnMv&#10;ZG93bnJldi54bWxQSwUGAAAAAAQABAD1AAAAigMAAAAA&#10;" stroked="f">
                    <v:textbox>
                      <w:txbxContent>
                        <w:p w:rsidR="00466BDA" w:rsidRPr="005C3B92" w:rsidRDefault="00466BDA" w:rsidP="006179E6">
                          <w:pPr>
                            <w:spacing w:before="0" w:beforeAutospacing="0" w:after="0" w:afterAutospacing="0" w:line="240" w:lineRule="auto"/>
                            <w:jc w:val="center"/>
                            <w:rPr>
                              <w:b/>
                              <w:sz w:val="16"/>
                              <w:szCs w:val="16"/>
                            </w:rPr>
                          </w:pPr>
                          <w:r w:rsidRPr="005C3B92">
                            <w:rPr>
                              <w:b/>
                              <w:i/>
                              <w:sz w:val="16"/>
                              <w:szCs w:val="16"/>
                            </w:rPr>
                            <w:t>Apa</w:t>
                          </w:r>
                          <w:r w:rsidRPr="005C3B92">
                            <w:rPr>
                              <w:b/>
                              <w:sz w:val="16"/>
                              <w:szCs w:val="16"/>
                            </w:rPr>
                            <w:t>I</w:t>
                          </w:r>
                        </w:p>
                      </w:txbxContent>
                    </v:textbox>
                  </v:shape>
                  <v:shape id="Picture 357" o:spid="_x0000_s1297" type="#_x0000_t75" alt="xl10" style="position:absolute;left:2054;top:2717;width:3425;height:321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kvs7DAAAA3QAAAA8AAABkcnMvZG93bnJldi54bWxET01rAjEQvRf8D2EEbzWrB2m3RimK1Pam&#10;FXRv0810s7iZLEm67v77Rij0No/3Oct1bxvRkQ+1YwWzaQaCuHS65krB6XP3+AQiRGSNjWNSMFCA&#10;9Wr0sMRcuxsfqDvGSqQQDjkqMDG2uZShNGQxTF1LnLhv5y3GBH0ltcdbCreNnGfZQlqsOTUYbGlj&#10;qLwef6yCjoaq+Pg6mfN7MfiheOs3l61RajLuX19AROrjv/jPvddp/mzxDPdv0gly9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yS+zsMAAADdAAAADwAAAAAAAAAAAAAAAACf&#10;AgAAZHJzL2Rvd25yZXYueG1sUEsFBgAAAAAEAAQA9wAAAI8DAAAAAA==&#10;">
                    <v:imagedata r:id="rId60" o:title="xl10"/>
                  </v:shape>
                  <v:shape id="Text Box 358" o:spid="_x0000_s1298" type="#_x0000_t202" style="position:absolute;left:3740;top:2108;width:753;height:5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w1hMUA&#10;AADdAAAADwAAAGRycy9kb3ducmV2LnhtbESPzW7CQAyE75V4h5WRuFSwAbUEAguiSK248vMAJmuS&#10;iKw3ym5JeHt8qNSbrRnPfF5ve1erB7Wh8mxgOklAEefeVlwYuJy/xwtQISJbrD2TgScF2G4Gb2vM&#10;rO/4SI9TLJSEcMjQQBljk2kd8pIcholviEW7+dZhlLUttG2xk3BX61mSzLXDiqWhxIb2JeX3068z&#10;cDt075/L7voTL+nxY/6FVXr1T2NGw363AhWpj//mv+uDFfxpKvzyjYygNy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bDWExQAAAN0AAAAPAAAAAAAAAAAAAAAAAJgCAABkcnMv&#10;ZG93bnJldi54bWxQSwUGAAAAAAQABAD1AAAAigMAAAAA&#10;" stroked="f">
                    <v:textbox>
                      <w:txbxContent>
                        <w:p w:rsidR="00466BDA" w:rsidRPr="005C3B92" w:rsidRDefault="00466BDA" w:rsidP="006179E6">
                          <w:pPr>
                            <w:spacing w:before="0" w:beforeAutospacing="0" w:after="0" w:afterAutospacing="0" w:line="240" w:lineRule="auto"/>
                            <w:rPr>
                              <w:b/>
                              <w:sz w:val="16"/>
                              <w:szCs w:val="16"/>
                            </w:rPr>
                          </w:pPr>
                          <w:r w:rsidRPr="005C3B92">
                            <w:rPr>
                              <w:b/>
                              <w:i/>
                              <w:sz w:val="16"/>
                              <w:szCs w:val="16"/>
                            </w:rPr>
                            <w:t>Blp</w:t>
                          </w:r>
                          <w:r w:rsidRPr="005C3B92">
                            <w:rPr>
                              <w:b/>
                              <w:sz w:val="16"/>
                              <w:szCs w:val="16"/>
                            </w:rPr>
                            <w:t>I+</w:t>
                          </w:r>
                          <w:r>
                            <w:rPr>
                              <w:b/>
                              <w:sz w:val="16"/>
                              <w:szCs w:val="16"/>
                            </w:rPr>
                            <w:br/>
                          </w:r>
                          <w:r w:rsidRPr="005C3B92">
                            <w:rPr>
                              <w:b/>
                              <w:i/>
                              <w:sz w:val="16"/>
                              <w:szCs w:val="16"/>
                            </w:rPr>
                            <w:t>Eco</w:t>
                          </w:r>
                          <w:r w:rsidRPr="005C3B92">
                            <w:rPr>
                              <w:b/>
                              <w:sz w:val="16"/>
                              <w:szCs w:val="16"/>
                            </w:rPr>
                            <w:t>RI</w:t>
                          </w:r>
                        </w:p>
                      </w:txbxContent>
                    </v:textbox>
                  </v:shape>
                  <v:shape id="Text Box 359" o:spid="_x0000_s1299" type="#_x0000_t202" style="position:absolute;left:3143;top:2108;width:753;height:5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CQH8EA&#10;AADdAAAADwAAAGRycy9kb3ducmV2LnhtbERPzYrCMBC+L/gOYQQvy5pWXKvVKCooXnV9gLEZ22Iz&#10;KU209e2NIOxtPr7fWaw6U4kHNa60rCAeRiCIM6tLzhWc/3Y/UxDOI2usLJOCJzlYLXtfC0y1bflI&#10;j5PPRQhhl6KCwvs6ldJlBRl0Q1sTB+5qG4M+wCaXusE2hJtKjqJoIg2WHBoKrGlbUHY73Y2C66H9&#10;/p21l70/J8fxZINlcrFPpQb9bj0H4anz/+KP+6DD/DiJ4f1NOEE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8gkB/BAAAA3QAAAA8AAAAAAAAAAAAAAAAAmAIAAGRycy9kb3du&#10;cmV2LnhtbFBLBQYAAAAABAAEAPUAAACGAwAAAAA=&#10;" stroked="f">
                    <v:textbox>
                      <w:txbxContent>
                        <w:p w:rsidR="00466BDA" w:rsidRPr="005C3B92" w:rsidRDefault="00466BDA" w:rsidP="006179E6">
                          <w:pPr>
                            <w:spacing w:before="0" w:beforeAutospacing="0" w:after="0" w:afterAutospacing="0" w:line="240" w:lineRule="auto"/>
                            <w:rPr>
                              <w:b/>
                              <w:sz w:val="16"/>
                              <w:szCs w:val="16"/>
                            </w:rPr>
                          </w:pPr>
                          <w:r w:rsidRPr="005C3B92">
                            <w:rPr>
                              <w:b/>
                              <w:i/>
                              <w:sz w:val="16"/>
                              <w:szCs w:val="16"/>
                            </w:rPr>
                            <w:t>Blp</w:t>
                          </w:r>
                          <w:r w:rsidRPr="005C3B92">
                            <w:rPr>
                              <w:b/>
                              <w:sz w:val="16"/>
                              <w:szCs w:val="16"/>
                            </w:rPr>
                            <w:t>I+</w:t>
                          </w:r>
                          <w:r>
                            <w:rPr>
                              <w:b/>
                              <w:sz w:val="16"/>
                              <w:szCs w:val="16"/>
                            </w:rPr>
                            <w:br/>
                          </w:r>
                          <w:r w:rsidRPr="005C3B92">
                            <w:rPr>
                              <w:b/>
                              <w:i/>
                              <w:sz w:val="16"/>
                              <w:szCs w:val="16"/>
                            </w:rPr>
                            <w:t>SnaB</w:t>
                          </w:r>
                          <w:r w:rsidRPr="005C3B92">
                            <w:rPr>
                              <w:b/>
                              <w:sz w:val="16"/>
                              <w:szCs w:val="16"/>
                            </w:rPr>
                            <w:t>I</w:t>
                          </w:r>
                        </w:p>
                      </w:txbxContent>
                    </v:textbox>
                  </v:shape>
                  <v:shape id="Text Box 360" o:spid="_x0000_s1300" type="#_x0000_t202" style="position:absolute;left:4918;top:2322;width:636;height:34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OaMEA&#10;AADdAAAADwAAAGRycy9kb3ducmV2LnhtbERPy6rCMBDdX/AfwghuLpoqXqvVKCoobn18wNiMbbGZ&#10;lCba+vdGEO5uDuc5i1VrSvGk2hWWFQwHEQji1OqCMwWX864/BeE8ssbSMil4kYPVsvOzwETbho/0&#10;PPlMhBB2CSrIva8SKV2ak0E3sBVx4G62NugDrDOpa2xCuCnlKIom0mDBoSHHirY5pffTwyi4HZrf&#10;v1lz3ftLfBxPNljEV/tSqtdt13MQnlr/L/66DzrMH8Yj+HwTTpD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DmjBAAAA3QAAAA8AAAAAAAAAAAAAAAAAmAIAAGRycy9kb3du&#10;cmV2LnhtbFBLBQYAAAAABAAEAPUAAACGAwAAAAA=&#10;" stroked="f">
                    <v:textbox>
                      <w:txbxContent>
                        <w:p w:rsidR="00466BDA" w:rsidRPr="005C3B92" w:rsidRDefault="00466BDA" w:rsidP="006179E6">
                          <w:pPr>
                            <w:spacing w:before="0" w:beforeAutospacing="0" w:after="0" w:afterAutospacing="0" w:line="240" w:lineRule="auto"/>
                            <w:rPr>
                              <w:b/>
                              <w:sz w:val="16"/>
                              <w:szCs w:val="16"/>
                            </w:rPr>
                          </w:pPr>
                          <w:r w:rsidRPr="005C3B92">
                            <w:rPr>
                              <w:b/>
                              <w:sz w:val="16"/>
                              <w:szCs w:val="16"/>
                            </w:rPr>
                            <w:t>UD</w:t>
                          </w:r>
                        </w:p>
                      </w:txbxContent>
                    </v:textbox>
                  </v:shape>
                </v:group>
              </v:group>
            </v:group>
          </v:group>
        </w:pict>
      </w: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3D306D" w:rsidRDefault="006179E6" w:rsidP="006179E6">
      <w:pPr>
        <w:rPr>
          <w:szCs w:val="23"/>
        </w:rPr>
      </w:pPr>
    </w:p>
    <w:p w:rsidR="006179E6" w:rsidRPr="00B745D1" w:rsidRDefault="006179E6" w:rsidP="006179E6">
      <w:pPr>
        <w:pStyle w:val="Caption"/>
        <w:spacing w:before="100" w:beforeAutospacing="1" w:after="100" w:afterAutospacing="1" w:line="480" w:lineRule="auto"/>
        <w:jc w:val="both"/>
        <w:rPr>
          <w:sz w:val="19"/>
          <w:szCs w:val="23"/>
        </w:rPr>
      </w:pPr>
      <w:bookmarkStart w:id="838" w:name="_Toc337501712"/>
      <w:bookmarkStart w:id="839" w:name="_Toc341039160"/>
    </w:p>
    <w:p w:rsidR="006179E6" w:rsidRPr="009D7C3A" w:rsidRDefault="006179E6" w:rsidP="006179E6">
      <w:pPr>
        <w:pStyle w:val="Caption"/>
        <w:spacing w:before="100" w:beforeAutospacing="1" w:after="100" w:afterAutospacing="1" w:line="360" w:lineRule="auto"/>
        <w:jc w:val="both"/>
      </w:pPr>
      <w:bookmarkStart w:id="840" w:name="_Toc356079761"/>
      <w:r w:rsidRPr="009D7C3A">
        <w:rPr>
          <w:rFonts w:ascii="Century Gothic" w:hAnsi="Century Gothic"/>
        </w:rPr>
        <w:t>Figure 3.</w:t>
      </w:r>
      <w:r w:rsidR="00122438" w:rsidRPr="009D7C3A">
        <w:rPr>
          <w:rFonts w:ascii="Century Gothic" w:hAnsi="Century Gothic"/>
        </w:rPr>
        <w:fldChar w:fldCharType="begin"/>
      </w:r>
      <w:r w:rsidRPr="007A1AF0">
        <w:rPr>
          <w:rFonts w:ascii="Century Gothic" w:hAnsi="Century Gothic"/>
        </w:rPr>
        <w:instrText xml:space="preserve"> SEQ Figure_3. \* ARABIC </w:instrText>
      </w:r>
      <w:r w:rsidR="00122438" w:rsidRPr="009D7C3A">
        <w:rPr>
          <w:rFonts w:ascii="Century Gothic" w:hAnsi="Century Gothic"/>
        </w:rPr>
        <w:fldChar w:fldCharType="separate"/>
      </w:r>
      <w:r w:rsidRPr="009D7C3A">
        <w:rPr>
          <w:rFonts w:ascii="Century Gothic" w:hAnsi="Century Gothic"/>
          <w:noProof/>
        </w:rPr>
        <w:t>11</w:t>
      </w:r>
      <w:r w:rsidR="00122438" w:rsidRPr="009D7C3A">
        <w:rPr>
          <w:rFonts w:ascii="Century Gothic" w:hAnsi="Century Gothic"/>
        </w:rPr>
        <w:fldChar w:fldCharType="end"/>
      </w:r>
      <w:r w:rsidRPr="009D7C3A">
        <w:rPr>
          <w:rFonts w:ascii="Century Gothic" w:hAnsi="Century Gothic"/>
        </w:rPr>
        <w:t>:</w:t>
      </w:r>
      <w:r w:rsidRPr="009D7C3A">
        <w:rPr>
          <w:rStyle w:val="Heading2NgocChar5"/>
          <w:sz w:val="20"/>
          <w:szCs w:val="20"/>
        </w:rPr>
        <w:t xml:space="preserve"> </w:t>
      </w:r>
      <w:r w:rsidRPr="00F90EA6">
        <w:rPr>
          <w:rStyle w:val="Heading2NgocChar5"/>
          <w:b/>
          <w:sz w:val="20"/>
          <w:szCs w:val="20"/>
        </w:rPr>
        <w:t>Screening of plasmid colonies for pRRLsc-SFFVp-</w:t>
      </w:r>
      <w:r w:rsidRPr="00F90EA6">
        <w:rPr>
          <w:rStyle w:val="Heading2NgocChar5"/>
          <w:b/>
          <w:i/>
          <w:sz w:val="20"/>
          <w:szCs w:val="20"/>
        </w:rPr>
        <w:t>eGFP</w:t>
      </w:r>
      <w:r w:rsidRPr="00F90EA6">
        <w:rPr>
          <w:rStyle w:val="Heading2NgocChar5"/>
          <w:b/>
          <w:sz w:val="20"/>
          <w:szCs w:val="20"/>
        </w:rPr>
        <w:t>-CMVp-</w:t>
      </w:r>
      <w:r w:rsidRPr="00F90EA6">
        <w:rPr>
          <w:rStyle w:val="Heading2NgocChar5"/>
          <w:b/>
          <w:i/>
          <w:sz w:val="20"/>
          <w:szCs w:val="20"/>
        </w:rPr>
        <w:t>rIgf-1</w:t>
      </w:r>
      <w:r w:rsidRPr="00F90EA6">
        <w:rPr>
          <w:rStyle w:val="Heading2NgocChar5"/>
          <w:b/>
          <w:sz w:val="20"/>
          <w:szCs w:val="20"/>
        </w:rPr>
        <w:t>-W</w:t>
      </w:r>
      <w:r w:rsidRPr="00F90EA6">
        <w:rPr>
          <w:rStyle w:val="Style2Char2"/>
          <w:rFonts w:ascii="Century Gothic" w:hAnsi="Century Gothic"/>
          <w:b/>
          <w:sz w:val="20"/>
          <w:szCs w:val="20"/>
        </w:rPr>
        <w:t>.</w:t>
      </w:r>
      <w:r w:rsidRPr="009D7C3A">
        <w:t xml:space="preserve"> </w:t>
      </w:r>
      <w:r w:rsidRPr="009D7C3A">
        <w:rPr>
          <w:rStyle w:val="Strong"/>
          <w:b w:val="0"/>
          <w:sz w:val="20"/>
        </w:rPr>
        <w:t>(A) Gel el</w:t>
      </w:r>
      <w:r>
        <w:rPr>
          <w:rStyle w:val="Strong"/>
          <w:b w:val="0"/>
          <w:sz w:val="20"/>
        </w:rPr>
        <w:t>ectrophoresis of pooled plasmid DNA</w:t>
      </w:r>
      <w:r w:rsidRPr="009D7C3A">
        <w:rPr>
          <w:rStyle w:val="Strong"/>
          <w:b w:val="0"/>
          <w:sz w:val="20"/>
        </w:rPr>
        <w:t xml:space="preserve"> cut by </w:t>
      </w:r>
      <w:r w:rsidRPr="009D7C3A">
        <w:rPr>
          <w:rStyle w:val="Strong"/>
          <w:b w:val="0"/>
          <w:i/>
          <w:sz w:val="20"/>
        </w:rPr>
        <w:t>Apa</w:t>
      </w:r>
      <w:r w:rsidRPr="009D7C3A">
        <w:rPr>
          <w:rStyle w:val="Strong"/>
          <w:b w:val="0"/>
          <w:sz w:val="20"/>
        </w:rPr>
        <w:t>I. Digested samples were loaded onto lanes 1-5 whilst corresponding undigested samples were loaded onto lanes 6-10 respectively. Digested and undigested vector plasmids loaded onto lanes 11 and 12 act as digestion controls. (B) Verification of a plasmid clone by digestion with several restriction enzymes. Undigested (UD) plasmid acts as a negative control. (A, B) Size standards are 1kb DNA ladder. (C)</w:t>
      </w:r>
      <w:r>
        <w:rPr>
          <w:rStyle w:val="Strong"/>
          <w:b w:val="0"/>
          <w:sz w:val="20"/>
        </w:rPr>
        <w:t xml:space="preserve"> Corresponding sizes of digestion</w:t>
      </w:r>
      <w:r w:rsidRPr="009D7C3A">
        <w:rPr>
          <w:rStyle w:val="Strong"/>
          <w:b w:val="0"/>
          <w:sz w:val="20"/>
        </w:rPr>
        <w:t xml:space="preserve"> patterns.</w:t>
      </w:r>
      <w:bookmarkEnd w:id="838"/>
      <w:bookmarkEnd w:id="839"/>
      <w:bookmarkEnd w:id="840"/>
      <w:r w:rsidRPr="009D7C3A">
        <w:t xml:space="preserve">          </w:t>
      </w:r>
    </w:p>
    <w:p w:rsidR="006179E6" w:rsidRPr="003D306D" w:rsidRDefault="006179E6" w:rsidP="002148EA">
      <w:pPr>
        <w:pStyle w:val="Heading2"/>
        <w:rPr>
          <w:kern w:val="0"/>
        </w:rPr>
      </w:pPr>
      <w:bookmarkStart w:id="841" w:name="_Toc310948209"/>
      <w:bookmarkStart w:id="842" w:name="_Toc310948210"/>
      <w:bookmarkStart w:id="843" w:name="_Toc337497072"/>
      <w:bookmarkStart w:id="844" w:name="_Toc266813815"/>
      <w:r w:rsidRPr="003D306D">
        <w:br w:type="page"/>
      </w:r>
      <w:bookmarkStart w:id="845" w:name="_Toc341038843"/>
      <w:bookmarkStart w:id="846" w:name="_Toc370678367"/>
      <w:r w:rsidRPr="003D306D">
        <w:lastRenderedPageBreak/>
        <w:t>3.</w:t>
      </w:r>
      <w:r w:rsidR="002317A4">
        <w:t>3</w:t>
      </w:r>
      <w:r w:rsidR="00BF02ED">
        <w:t>.</w:t>
      </w:r>
      <w:r w:rsidRPr="003D306D">
        <w:t xml:space="preserve">4. </w:t>
      </w:r>
      <w:r w:rsidRPr="003D306D">
        <w:rPr>
          <w:kern w:val="0"/>
        </w:rPr>
        <w:t>Cloning of SFFVp-</w:t>
      </w:r>
      <w:r w:rsidRPr="005C5A51">
        <w:rPr>
          <w:i/>
          <w:kern w:val="0"/>
        </w:rPr>
        <w:t>eGFP</w:t>
      </w:r>
      <w:r w:rsidRPr="007B258A">
        <w:rPr>
          <w:kern w:val="0"/>
        </w:rPr>
        <w:t>-</w:t>
      </w:r>
      <w:r w:rsidRPr="005C5A51">
        <w:rPr>
          <w:i/>
          <w:kern w:val="0"/>
        </w:rPr>
        <w:t>rIgf-1</w:t>
      </w:r>
      <w:r w:rsidRPr="003D306D">
        <w:rPr>
          <w:kern w:val="0"/>
        </w:rPr>
        <w:t xml:space="preserve"> plasmid</w:t>
      </w:r>
      <w:bookmarkEnd w:id="841"/>
      <w:bookmarkEnd w:id="842"/>
      <w:bookmarkEnd w:id="843"/>
      <w:bookmarkEnd w:id="845"/>
      <w:bookmarkEnd w:id="846"/>
    </w:p>
    <w:p w:rsidR="006179E6" w:rsidRPr="003D306D" w:rsidRDefault="00DB0C88" w:rsidP="006179E6">
      <w:pPr>
        <w:rPr>
          <w:rFonts w:cs="Arial"/>
          <w:szCs w:val="23"/>
        </w:rPr>
      </w:pPr>
      <w:r>
        <w:rPr>
          <w:rFonts w:cs="Arial"/>
          <w:noProof/>
          <w:szCs w:val="23"/>
          <w:lang w:eastAsia="en-GB"/>
        </w:rPr>
        <w:pict>
          <v:group id="Group 107" o:spid="_x0000_s1301" style="position:absolute;left:0;text-align:left;margin-left:-1.85pt;margin-top:162.2pt;width:417.55pt;height:377.75pt;z-index:251665408" coordorigin="2231,5423" coordsize="8351,755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">
            <v:group id="Group 108" o:spid="_x0000_s1302" style="position:absolute;left:6515;top:9388;width:4067;height:3590" coordorigin="6551,8643" coordsize="4067,35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CyqQMMAAADdAAAADwAAAGRycy9kb3ducmV2LnhtbERPS4vCMBC+L/gfwgje&#10;1rTqilSjiLjiQQQfIN6GZmyLzaQ02bb++82CsLf5+J6zWHWmFA3VrrCsIB5GIIhTqwvOFFwv358z&#10;EM4jaywtk4IXOVgtex8LTLRt+UTN2WcihLBLUEHufZVI6dKcDLqhrYgD97C1QR9gnUldYxvCTSlH&#10;UTSVBgsODTlWtMkpfZ5/jIJdi+16HG+bw/Oxed0vX8fbISalBv1uPQfhqfP/4rd7r8P8eDyB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oLKpAwwAAAN0AAAAP&#10;AAAAAAAAAAAAAAAAAKoCAABkcnMvZG93bnJldi54bWxQSwUGAAAAAAQABAD6AAAAmgMAAAAA&#10;">
              <v:shape id="Picture 109" o:spid="_x0000_s1303" type="#_x0000_t75" style="position:absolute;left:6551;top:8843;width:4067;height:339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KRT7BAAAA3QAAAA8AAABkcnMvZG93bnJldi54bWxET02LwjAQvQv7H8Is7E3TKspaTUUUYdmD&#10;YN2Dx6EZ29JmUppo67/fCIK3ebzPWW8G04g7da6yrCCeRCCIc6srLhT8nQ/jbxDOI2tsLJOCBznY&#10;pB+jNSba9nyie+YLEULYJaig9L5NpHR5SQbdxLbEgbvazqAPsCuk7rAP4aaR0yhaSIMVh4YSW9qV&#10;lNfZzSjo6XFY6unsQryPj9rneML6V6mvz2G7AuFp8G/xy/2jw/x4NofnN+EEmf4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iKRT7BAAAA3QAAAA8AAAAAAAAAAAAAAAAAnwIA&#10;AGRycy9kb3ducmV2LnhtbFBLBQYAAAAABAAEAPcAAACNAwAAAAA=&#10;">
                <v:imagedata r:id="rId61" o:title=""/>
              </v:shape>
              <v:shape id="Text Box 110" o:spid="_x0000_s1304" type="#_x0000_t202" style="position:absolute;left:6653;top:8643;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xq8EA&#10;AADdAAAADwAAAGRycy9kb3ducmV2LnhtbERP24rCMBB9X/Afwgi+LJqqa9VqFBV28dXLB4zN2Bab&#10;SWmirX+/EQTf5nCus1y3phQPql1hWcFwEIEgTq0uOFNwPv32ZyCcR9ZYWiYFT3KwXnW+lpho2/CB&#10;HkefiRDCLkEFufdVIqVLczLoBrYiDtzV1gZ9gHUmdY1NCDelHEVRLA0WHBpyrGiXU3o73o2C6775&#10;nsyby58/Tw8/8RaL6cU+lep1280ChKfWf8Rv916H+cNxDK9vwgl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jsavBAAAA3QAAAA8AAAAAAAAAAAAAAAAAmAIAAGRycy9kb3du&#10;cmV2LnhtbFBLBQYAAAAABAAEAPUAAACGAwAAAAA=&#10;" stroked="f">
                <v:textbox>
                  <w:txbxContent>
                    <w:p w:rsidR="00466BDA" w:rsidRPr="0037324C" w:rsidRDefault="00466BDA" w:rsidP="006179E6">
                      <w:pPr>
                        <w:jc w:val="center"/>
                        <w:rPr>
                          <w:b/>
                          <w:sz w:val="28"/>
                          <w:szCs w:val="28"/>
                        </w:rPr>
                      </w:pPr>
                      <w:r>
                        <w:rPr>
                          <w:b/>
                          <w:sz w:val="28"/>
                          <w:szCs w:val="28"/>
                        </w:rPr>
                        <w:t>C</w:t>
                      </w:r>
                    </w:p>
                  </w:txbxContent>
                </v:textbox>
              </v:shape>
            </v:group>
            <v:group id="Group 111" o:spid="_x0000_s1305" style="position:absolute;left:2231;top:5423;width:7942;height:3908" coordorigin="2231,5423" coordsize="7942,39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40N8MAAADdAAAADwAAAGRycy9kb3ducmV2LnhtbERPS4vCMBC+L/gfwgje&#10;1rSKq1SjiLjiQQQfIN6GZmyLzaQ02bb++82CsLf5+J6zWHWmFA3VrrCsIB5GIIhTqwvOFFwv358z&#10;EM4jaywtk4IXOVgtex8LTLRt+UTN2WcihLBLUEHufZVI6dKcDLqhrYgD97C1QR9gnUldYxvCTSlH&#10;UfQlDRYcGnKsaJNT+jz/GAW7Ftv1ON42h+dj87pfJsfbISalBv1uPQfhqfP/4rd7r8P8eDyF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Y/jQ3wwAAAN0AAAAP&#10;AAAAAAAAAAAAAAAAAKoCAABkcnMvZG93bnJldi54bWxQSwUGAAAAAAQABAD6AAAAmgMAAAAA&#10;">
              <v:group id="Group 112" o:spid="_x0000_s1306" style="position:absolute;left:2231;top:5425;width:3832;height:3648" coordorigin="2267,4965" coordsize="3832,36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YaBFxgAAAN0A&#10;AAAPAAAAAAAAAAAAAAAAAKoCAABkcnMvZG93bnJldi54bWxQSwUGAAAAAAQABAD6AAAAnQMAAAAA&#10;">
                <v:shape id="Picture 113" o:spid="_x0000_s1307" type="#_x0000_t75" style="position:absolute;left:2267;top:5198;width:3832;height:341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RTM/GAAAA3QAAAA8AAABkcnMvZG93bnJldi54bWxET01rwkAQvRf6H5Yp9CK6sYLWNBsRqVbQ&#10;S6NCj0N2moRmZ9PsqrG/3hWE3ubxPieZdaYWJ2pdZVnBcBCBIM6trrhQsN8t+68gnEfWWFsmBRdy&#10;MEsfHxKMtT3zJ50yX4gQwi5GBaX3TSyly0sy6Aa2IQ7ct20N+gDbQuoWzyHc1PIlisbSYMWhocSG&#10;FiXlP9nRKDis9h/LyztPo2ay/drsst+/XjdW6vmpm7+B8NT5f/HdvdZh/nA0hds34QSZ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RFMz8YAAADdAAAADwAAAAAAAAAAAAAA&#10;AACfAgAAZHJzL2Rvd25yZXYueG1sUEsFBgAAAAAEAAQA9wAAAJIDAAAAAA==&#10;">
                  <v:imagedata r:id="rId62" o:title=""/>
                </v:shape>
                <v:shape id="Text Box 114" o:spid="_x0000_s1308" type="#_x0000_t202" style="position:absolute;left:2303;top:4965;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D/OcQA&#10;AADdAAAADwAAAGRycy9kb3ducmV2LnhtbESPzW7CQAyE75V4h5WRuFRlQ0X5CSyIIoG4QnkAkzVJ&#10;RNYbZRcS3h4fkHqzNeOZz8t15yr1oCaUng2Mhgko4szbknMD57/d1wxUiMgWK89k4EkB1qvexxJT&#10;61s+0uMUcyUhHFI0UMRYp1qHrCCHYehrYtGuvnEYZW1ybRtsJdxV+jtJJtphydJQYE3bgrLb6e4M&#10;XA/t58+8vezjeXocT36xnF7805hBv9ssQEXq4r/5fX2wgj8aC798IyPo1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4A/znEAAAA3QAAAA8AAAAAAAAAAAAAAAAAmAIAAGRycy9k&#10;b3ducmV2LnhtbFBLBQYAAAAABAAEAPUAAACJAwAAAAA=&#10;" stroked="f">
                  <v:textbox>
                    <w:txbxContent>
                      <w:p w:rsidR="00466BDA" w:rsidRPr="0037324C" w:rsidRDefault="00466BDA" w:rsidP="006179E6">
                        <w:pPr>
                          <w:jc w:val="center"/>
                          <w:rPr>
                            <w:b/>
                            <w:sz w:val="28"/>
                            <w:szCs w:val="28"/>
                          </w:rPr>
                        </w:pPr>
                        <w:r w:rsidRPr="0037324C">
                          <w:rPr>
                            <w:b/>
                            <w:sz w:val="28"/>
                            <w:szCs w:val="28"/>
                          </w:rPr>
                          <w:t>A</w:t>
                        </w:r>
                      </w:p>
                    </w:txbxContent>
                  </v:textbox>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15" o:spid="_x0000_s1309" type="#_x0000_t67" style="position:absolute;left:8448;top:8508;width:225;height:8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dEMYA&#10;AADdAAAADwAAAGRycy9kb3ducmV2LnhtbESPQWvCQBCF7wX/wzKCt7qJ2CLRVUSwDS2BNgpeh+yY&#10;RLOzIbtN0n/fLRR6m+G9782bzW40jeipc7VlBfE8AkFcWF1zqeB8Oj6uQDiPrLGxTAq+ycFuO3nY&#10;YKLtwJ/U574UIYRdggoq79tESldUZNDNbUsctKvtDPqwdqXUHQ4h3DRyEUXP0mDN4UKFLR0qKu75&#10;l1HQ3vxrFsB39/SWZx9pfX8pL2elZtNxvwbhafT/5j861aF+vIzh95swgt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edEMYAAADdAAAADwAAAAAAAAAAAAAAAACYAgAAZHJz&#10;L2Rvd25yZXYueG1sUEsFBgAAAAAEAAQA9QAAAIsDAAAAAA==&#10;" fillcolor="#0070c0" stroked="f"/>
              <v:group id="Group 116" o:spid="_x0000_s1310" style="position:absolute;left:6034;top:6505;width:1153;height:803" coordorigin="6325,5310" coordsize="1153,8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k0sUAAADdAAAADwAAAGRycy9kb3ducmV2LnhtbERPS2vCQBC+F/wPywi9&#10;1U1iKyV1FREtPUjBRCi9DdkxCWZnQ3bN4993C4Xe5uN7zno7mkb01LnasoJ4EYEgLqyuuVRwyY9P&#10;ryCcR9bYWCYFEznYbmYPa0y1HfhMfeZLEULYpaig8r5NpXRFRQbdwrbEgbvazqAPsCul7nAI4aaR&#10;SRStpMGaQ0OFLe0rKm7Z3Sh4H3DYLeNDf7pd99N3/vL5dYpJqcf5uHsD4Wn0/+I/94cO8+Pn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CP5NLFAAAA3QAA&#10;AA8AAAAAAAAAAAAAAAAAqgIAAGRycy9kb3ducmV2LnhtbFBLBQYAAAAABAAEAPoAAACcAwAAAAA=&#10;">
                <v:shape id="Text Box 117" o:spid="_x0000_s1311" type="#_x0000_t202" style="position:absolute;left:6325;top:5310;width:1153;height:6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JhTsEA&#10;AADdAAAADwAAAGRycy9kb3ducmV2LnhtbERPy6rCMBDdC/5DGOFuRFOvXh/VKCoobn18wNiMbbGZ&#10;lCba+vdGEO5uDuc5i1VjCvGkyuWWFQz6EQjixOqcUwWX8643BeE8ssbCMil4kYPVst1aYKxtzUd6&#10;nnwqQgi7GBVk3pexlC7JyKDr25I4cDdbGfQBVqnUFdYh3BTyN4rG0mDOoSHDkrYZJffTwyi4Heru&#10;36y+7v1lchyNN5hPrval1E+nWc9BeGr8v/jrPugwfzAawuebcIJ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SYU7BAAAA3QAAAA8AAAAAAAAAAAAAAAAAmAIAAGRycy9kb3du&#10;cmV2LnhtbFBLBQYAAAAABAAEAPUAAACGAwAAAAA=&#10;" stroked="f">
                  <v:textbox>
                    <w:txbxContent>
                      <w:p w:rsidR="00466BDA" w:rsidRPr="0010400A" w:rsidRDefault="00466BDA" w:rsidP="006179E6">
                        <w:pPr>
                          <w:spacing w:before="0" w:beforeAutospacing="0" w:after="0" w:afterAutospacing="0" w:line="240" w:lineRule="auto"/>
                          <w:jc w:val="center"/>
                          <w:rPr>
                            <w:b/>
                          </w:rPr>
                        </w:pPr>
                        <w:r w:rsidRPr="0010400A">
                          <w:rPr>
                            <w:b/>
                            <w:sz w:val="20"/>
                            <w:szCs w:val="20"/>
                          </w:rPr>
                          <w:t>CMV</w:t>
                        </w:r>
                        <w:r w:rsidRPr="0010400A">
                          <w:t xml:space="preserve"> </w:t>
                        </w:r>
                        <w:r w:rsidRPr="0010400A">
                          <w:rPr>
                            <w:b/>
                            <w:sz w:val="20"/>
                          </w:rPr>
                          <w:t>removal</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18" o:spid="_x0000_s1312" type="#_x0000_t13" style="position:absolute;left:6505;top:5903;width:884;height:2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3q5MMA&#10;AADdAAAADwAAAGRycy9kb3ducmV2LnhtbERP32vCMBB+H/g/hBvsbaYVEemMIgPBQWFMx9jj2ZxN&#10;sbnUJKv1v18Ewbf7+H7eYjXYVvTkQ+NYQT7OQBBXTjdcK/jeb17nIEJE1tg6JgVXCrBajp4WWGh3&#10;4S/qd7EWKYRDgQpMjF0hZagMWQxj1xEn7ui8xZigr6X2eEnhtpWTLJtJiw2nBoMdvRuqTrs/q8Af&#10;ztdmz5+/Qz43H2X/U07qUCr18jys30BEGuJDfHdvdZqfT6dw+yad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3q5MMAAADdAAAADwAAAAAAAAAAAAAAAACYAgAAZHJzL2Rv&#10;d25yZXYueG1sUEsFBgAAAAAEAAQA9QAAAIgDAAAAAA==&#10;" fillcolor="#0070c0" stroked="f"/>
              </v:group>
              <v:group id="Group 119" o:spid="_x0000_s1313" style="position:absolute;left:7187;top:5423;width:2986;height:3160" coordorigin="7223,4963" coordsize="2986,3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2Z8psMAAADdAAAADwAAAGRycy9kb3ducmV2LnhtbERPS4vCMBC+C/6HMIK3&#10;Na2usnSNIqLiQRZ8wLK3oRnbYjMpTWzrv98Igrf5+J4zX3amFA3VrrCsIB5FIIhTqwvOFFzO248v&#10;EM4jaywtk4IHOVgu+r05Jtq2fKTm5DMRQtglqCD3vkqkdGlOBt3IVsSBu9raoA+wzqSusQ3hppTj&#10;KJpJgwWHhhwrWueU3k53o2DXYruaxJvmcLuuH3/n6c/vISalhoNu9Q3CU+ff4pd7r8P8+HMK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fZnymwwAAAN0AAAAP&#10;AAAAAAAAAAAAAAAAAKoCAABkcnMvZG93bnJldi54bWxQSwUGAAAAAAQABAD6AAAAmgMAAAAA&#10;">
                <v:shape id="Text Box 120" o:spid="_x0000_s1314" type="#_x0000_t202" style="position:absolute;left:7228;top:4963;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XC1sIA&#10;AADdAAAADwAAAGRycy9kb3ducmV2LnhtbERP24rCMBB9X/Afwgj7stjURatWo7iCi69ePmDajG2x&#10;mZQma+vfG2HBtzmc66w2vanFnVpXWVYwjmIQxLnVFRcKLuf9aA7CeWSNtWVS8CAHm/XgY4Wpth0f&#10;6X7yhQgh7FJUUHrfpFK6vCSDLrINceCutjXoA2wLqVvsQrip5XccJ9JgxaGhxIZ2JeW3059RcD10&#10;X9NFl/36y+w4SX6wmmX2odTnsN8uQXjq/Vv87z7oMH88SeD1TThBr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pcLWwgAAAN0AAAAPAAAAAAAAAAAAAAAAAJgCAABkcnMvZG93&#10;bnJldi54bWxQSwUGAAAAAAQABAD1AAAAhwMAAAAA&#10;" stroked="f">
                  <v:textbox>
                    <w:txbxContent>
                      <w:p w:rsidR="00466BDA" w:rsidRPr="0037324C" w:rsidRDefault="00466BDA" w:rsidP="006179E6">
                        <w:pPr>
                          <w:jc w:val="center"/>
                          <w:rPr>
                            <w:b/>
                            <w:sz w:val="28"/>
                            <w:szCs w:val="28"/>
                          </w:rPr>
                        </w:pPr>
                        <w:r>
                          <w:rPr>
                            <w:b/>
                            <w:sz w:val="28"/>
                            <w:szCs w:val="28"/>
                          </w:rPr>
                          <w:t>B</w:t>
                        </w:r>
                      </w:p>
                    </w:txbxContent>
                  </v:textbox>
                </v:shape>
                <v:group id="Group 121" o:spid="_x0000_s1315" style="position:absolute;left:7223;top:5258;width:2986;height:2865" coordorigin="7223,5258" coordsize="2986,28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PhHSsQAAADdAAAA&#10;DwAAAAAAAAAAAAAAAACqAgAAZHJzL2Rvd25yZXYueG1sUEsFBgAAAAAEAAQA+gAAAJsDAAAAAA==&#10;">
                  <v:shape id="Text Box 122" o:spid="_x0000_s1316" type="#_x0000_t202" style="position:absolute;left:9234;top:7542;width:975;height:3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bzP8QA&#10;AADdAAAADwAAAGRycy9kb3ducmV2LnhtbESPzW7CQAyE75V4h5WRuFRlQ0X5CSyIIoG4QnkAkzVJ&#10;RNYbZRcS3h4fkHqzNeOZz8t15yr1oCaUng2Mhgko4szbknMD57/d1wxUiMgWK89k4EkB1qvexxJT&#10;61s+0uMUcyUhHFI0UMRYp1qHrCCHYehrYtGuvnEYZW1ybRtsJdxV+jtJJtphydJQYE3bgrLb6e4M&#10;XA/t58+8vezjeXocT36xnF7805hBv9ssQEXq4r/5fX2wgj8aC658IyPo1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28z/EAAAA3QAAAA8AAAAAAAAAAAAAAAAAmAIAAGRycy9k&#10;b3ducmV2LnhtbFBLBQYAAAAABAAEAPUAAACJAwAAAAA=&#10;" stroked="f">
                    <v:textbox>
                      <w:txbxContent>
                        <w:p w:rsidR="00466BDA" w:rsidRPr="00CE6CAB" w:rsidRDefault="00466BDA" w:rsidP="006179E6">
                          <w:pPr>
                            <w:rPr>
                              <w:b/>
                              <w:sz w:val="16"/>
                              <w:szCs w:val="14"/>
                            </w:rPr>
                          </w:pPr>
                          <w:r w:rsidRPr="00CE6CAB">
                            <w:rPr>
                              <w:b/>
                              <w:sz w:val="16"/>
                              <w:szCs w:val="14"/>
                            </w:rPr>
                            <w:t>638 bp</w:t>
                          </w:r>
                        </w:p>
                      </w:txbxContent>
                    </v:textbox>
                  </v:shape>
                  <v:shape id="Text Box 123" o:spid="_x0000_s1317" type="#_x0000_t202" style="position:absolute;left:9234;top:5697;width:975;height:3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pWpMEA&#10;AADdAAAADwAAAGRycy9kb3ducmV2LnhtbERPy6rCMBDdC/5DmAtuRFPFx7XXKCoobqt+wNiMbbnN&#10;pDTR1r83guBuDuc5y3VrSvGg2hWWFYyGEQji1OqCMwWX837wC8J5ZI2lZVLwJAfrVbezxFjbhhN6&#10;nHwmQgi7GBXk3lexlC7NyaAb2oo4cDdbG/QB1pnUNTYh3JRyHEUzabDg0JBjRbuc0v/T3Si4HZv+&#10;dNFcD/4yTyazLRbzq30q1ftpN38gPLX+K/64jzrMH00W8P4mnCB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6VqTBAAAA3QAAAA8AAAAAAAAAAAAAAAAAmAIAAGRycy9kb3du&#10;cmV2LnhtbFBLBQYAAAAABAAEAPUAAACGAwAAAAA=&#10;" stroked="f">
                    <v:textbox>
                      <w:txbxContent>
                        <w:p w:rsidR="00466BDA" w:rsidRPr="0010400A" w:rsidRDefault="00466BDA" w:rsidP="006179E6">
                          <w:pPr>
                            <w:rPr>
                              <w:b/>
                              <w:color w:val="FF0000"/>
                              <w:sz w:val="16"/>
                              <w:szCs w:val="14"/>
                            </w:rPr>
                          </w:pPr>
                          <w:r w:rsidRPr="0010400A">
                            <w:rPr>
                              <w:b/>
                              <w:color w:val="FF0000"/>
                              <w:sz w:val="16"/>
                              <w:szCs w:val="14"/>
                            </w:rPr>
                            <w:t>7857 bp</w:t>
                          </w:r>
                        </w:p>
                      </w:txbxContent>
                    </v:textbox>
                  </v:shape>
                  <v:shape id="Text Box 124" o:spid="_x0000_s1318" type="#_x0000_t202" style="position:absolute;left:7223;top:5258;width:590;height:28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X5DMgA&#10;AADdAAAADwAAAGRycy9kb3ducmV2LnhtbESPQU8CQQyF7yb+h0lNvMksJIIuDEQJJhhCguCFW92p&#10;Oys7nc3OACu/nh5MvLV5r+99ncw6X6sTtbEKbKDfy0ARF8FWXBr43L09PIGKCdliHZgM/FKE2fT2&#10;ZoK5DWf+oNM2lUpCOOZowKXU5FrHwpHH2AsNsWjfofWYZG1LbVs8S7iv9SDLhtpjxdLgsKG5o+Kw&#10;PXoDo91itXi3g9e1q3428+ev5f5yCMbc33UvY1CJuvRv/rteWsHvPwq/fCMj6OkV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ZfkMyAAAAN0AAAAPAAAAAAAAAAAAAAAAAJgCAABk&#10;cnMvZG93bnJldi54bWxQSwUGAAAAAAQABAD1AAAAjQMAAAAA&#10;" filled="f" fillcolor="#ffd" stroked="f">
                    <v:textbox>
                      <w:txbxContent>
                        <w:p w:rsidR="00466BDA" w:rsidRPr="0010400A" w:rsidRDefault="00466BDA" w:rsidP="006179E6">
                          <w:pPr>
                            <w:autoSpaceDE w:val="0"/>
                            <w:autoSpaceDN w:val="0"/>
                            <w:adjustRightInd w:val="0"/>
                            <w:spacing w:before="0" w:beforeAutospacing="0" w:after="0" w:afterAutospacing="0" w:line="240" w:lineRule="auto"/>
                            <w:jc w:val="center"/>
                            <w:rPr>
                              <w:b/>
                              <w:bCs/>
                              <w:color w:val="000000"/>
                              <w:sz w:val="14"/>
                              <w:szCs w:val="14"/>
                            </w:rPr>
                          </w:pP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4"/>
                              <w:szCs w:val="14"/>
                            </w:rPr>
                          </w:pPr>
                          <w:r w:rsidRPr="0010400A">
                            <w:rPr>
                              <w:rFonts w:cs="Calibri"/>
                              <w:b/>
                              <w:bCs/>
                              <w:color w:val="000000"/>
                              <w:sz w:val="14"/>
                              <w:szCs w:val="14"/>
                            </w:rPr>
                            <w:t>Kb</w:t>
                          </w: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4"/>
                              <w:szCs w:val="12"/>
                            </w:rPr>
                          </w:pP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2"/>
                              <w:szCs w:val="12"/>
                            </w:rPr>
                          </w:pPr>
                          <w:r w:rsidRPr="0010400A">
                            <w:rPr>
                              <w:rFonts w:cs="Calibri"/>
                              <w:b/>
                              <w:bCs/>
                              <w:color w:val="000000"/>
                              <w:sz w:val="12"/>
                              <w:szCs w:val="12"/>
                            </w:rPr>
                            <w:t>10.0</w:t>
                          </w: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8"/>
                              <w:szCs w:val="12"/>
                            </w:rPr>
                          </w:pP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2"/>
                              <w:szCs w:val="12"/>
                            </w:rPr>
                          </w:pPr>
                          <w:r w:rsidRPr="0010400A">
                            <w:rPr>
                              <w:rFonts w:cs="Calibri"/>
                              <w:b/>
                              <w:bCs/>
                              <w:color w:val="000000"/>
                              <w:sz w:val="12"/>
                              <w:szCs w:val="12"/>
                            </w:rPr>
                            <w:t>6.0</w:t>
                          </w: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2"/>
                              <w:szCs w:val="12"/>
                            </w:rPr>
                          </w:pPr>
                          <w:r w:rsidRPr="0010400A">
                            <w:rPr>
                              <w:rFonts w:cs="Calibri"/>
                              <w:b/>
                              <w:bCs/>
                              <w:color w:val="000000"/>
                              <w:sz w:val="12"/>
                              <w:szCs w:val="12"/>
                            </w:rPr>
                            <w:t>5.0</w:t>
                          </w: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2"/>
                              <w:szCs w:val="12"/>
                            </w:rPr>
                          </w:pPr>
                          <w:r w:rsidRPr="0010400A">
                            <w:rPr>
                              <w:rFonts w:cs="Calibri"/>
                              <w:b/>
                              <w:bCs/>
                              <w:color w:val="000000"/>
                              <w:sz w:val="12"/>
                              <w:szCs w:val="12"/>
                            </w:rPr>
                            <w:t>4.0</w:t>
                          </w:r>
                        </w:p>
                        <w:p w:rsidR="00466BDA" w:rsidRPr="0010400A" w:rsidRDefault="00466BDA" w:rsidP="006179E6">
                          <w:pPr>
                            <w:autoSpaceDE w:val="0"/>
                            <w:autoSpaceDN w:val="0"/>
                            <w:adjustRightInd w:val="0"/>
                            <w:spacing w:before="0" w:beforeAutospacing="0" w:after="0" w:afterAutospacing="0" w:line="240" w:lineRule="auto"/>
                            <w:jc w:val="center"/>
                            <w:rPr>
                              <w:b/>
                              <w:bCs/>
                              <w:color w:val="000000"/>
                              <w:sz w:val="6"/>
                              <w:szCs w:val="12"/>
                            </w:rPr>
                          </w:pP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2"/>
                              <w:szCs w:val="12"/>
                            </w:rPr>
                          </w:pPr>
                          <w:r w:rsidRPr="0010400A">
                            <w:rPr>
                              <w:rFonts w:cs="Calibri"/>
                              <w:b/>
                              <w:bCs/>
                              <w:color w:val="000000"/>
                              <w:sz w:val="12"/>
                              <w:szCs w:val="12"/>
                            </w:rPr>
                            <w:t>3.0</w:t>
                          </w:r>
                        </w:p>
                        <w:p w:rsidR="00466BDA" w:rsidRPr="0010400A" w:rsidRDefault="00466BDA" w:rsidP="006179E6">
                          <w:pPr>
                            <w:autoSpaceDE w:val="0"/>
                            <w:autoSpaceDN w:val="0"/>
                            <w:adjustRightInd w:val="0"/>
                            <w:spacing w:before="0" w:beforeAutospacing="0" w:after="0" w:afterAutospacing="0" w:line="240" w:lineRule="auto"/>
                            <w:jc w:val="center"/>
                            <w:rPr>
                              <w:b/>
                              <w:bCs/>
                              <w:color w:val="000000"/>
                              <w:sz w:val="12"/>
                              <w:szCs w:val="12"/>
                            </w:rPr>
                          </w:pP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2"/>
                              <w:szCs w:val="12"/>
                            </w:rPr>
                          </w:pPr>
                          <w:r w:rsidRPr="0010400A">
                            <w:rPr>
                              <w:rFonts w:cs="Calibri"/>
                              <w:b/>
                              <w:bCs/>
                              <w:color w:val="000000"/>
                              <w:sz w:val="12"/>
                              <w:szCs w:val="12"/>
                            </w:rPr>
                            <w:t>2.0</w:t>
                          </w: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8"/>
                              <w:szCs w:val="12"/>
                            </w:rPr>
                          </w:pP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2"/>
                              <w:szCs w:val="12"/>
                            </w:rPr>
                          </w:pPr>
                          <w:r w:rsidRPr="0010400A">
                            <w:rPr>
                              <w:rFonts w:cs="Calibri"/>
                              <w:b/>
                              <w:bCs/>
                              <w:color w:val="000000"/>
                              <w:sz w:val="12"/>
                              <w:szCs w:val="12"/>
                            </w:rPr>
                            <w:t>1.5</w:t>
                          </w:r>
                        </w:p>
                        <w:p w:rsidR="00466BDA" w:rsidRPr="0010400A" w:rsidRDefault="00466BDA" w:rsidP="006179E6">
                          <w:pPr>
                            <w:autoSpaceDE w:val="0"/>
                            <w:autoSpaceDN w:val="0"/>
                            <w:adjustRightInd w:val="0"/>
                            <w:spacing w:before="0" w:beforeAutospacing="0" w:after="0" w:afterAutospacing="0" w:line="240" w:lineRule="auto"/>
                            <w:jc w:val="center"/>
                            <w:rPr>
                              <w:b/>
                              <w:bCs/>
                              <w:color w:val="000000"/>
                              <w:sz w:val="14"/>
                              <w:szCs w:val="14"/>
                            </w:rPr>
                          </w:pP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2"/>
                              <w:szCs w:val="14"/>
                            </w:rPr>
                          </w:pPr>
                          <w:r w:rsidRPr="0010400A">
                            <w:rPr>
                              <w:rFonts w:cs="Calibri"/>
                              <w:b/>
                              <w:bCs/>
                              <w:color w:val="000000"/>
                              <w:sz w:val="12"/>
                              <w:szCs w:val="14"/>
                            </w:rPr>
                            <w:t>1.0</w:t>
                          </w:r>
                        </w:p>
                        <w:p w:rsidR="00466BDA" w:rsidRPr="0010400A" w:rsidRDefault="00466BDA" w:rsidP="006179E6">
                          <w:pPr>
                            <w:autoSpaceDE w:val="0"/>
                            <w:autoSpaceDN w:val="0"/>
                            <w:adjustRightInd w:val="0"/>
                            <w:spacing w:before="0" w:beforeAutospacing="0" w:after="0" w:afterAutospacing="0" w:line="240" w:lineRule="auto"/>
                            <w:jc w:val="center"/>
                            <w:rPr>
                              <w:b/>
                              <w:bCs/>
                              <w:color w:val="000000"/>
                              <w:sz w:val="18"/>
                              <w:szCs w:val="14"/>
                            </w:rPr>
                          </w:pPr>
                        </w:p>
                        <w:p w:rsidR="00466BDA" w:rsidRPr="0010400A" w:rsidRDefault="00466BDA" w:rsidP="006179E6">
                          <w:pPr>
                            <w:autoSpaceDE w:val="0"/>
                            <w:autoSpaceDN w:val="0"/>
                            <w:adjustRightInd w:val="0"/>
                            <w:spacing w:before="0" w:beforeAutospacing="0" w:after="0" w:afterAutospacing="0" w:line="240" w:lineRule="auto"/>
                            <w:jc w:val="center"/>
                            <w:rPr>
                              <w:rFonts w:cs="Calibri"/>
                              <w:b/>
                              <w:bCs/>
                              <w:color w:val="000000"/>
                              <w:sz w:val="12"/>
                              <w:szCs w:val="14"/>
                            </w:rPr>
                          </w:pPr>
                          <w:r w:rsidRPr="0010400A">
                            <w:rPr>
                              <w:b/>
                              <w:bCs/>
                              <w:color w:val="000000"/>
                              <w:sz w:val="12"/>
                              <w:szCs w:val="14"/>
                            </w:rPr>
                            <w:t>0.</w:t>
                          </w:r>
                          <w:r w:rsidRPr="0010400A">
                            <w:rPr>
                              <w:rFonts w:cs="Calibri"/>
                              <w:b/>
                              <w:bCs/>
                              <w:color w:val="000000"/>
                              <w:sz w:val="12"/>
                              <w:szCs w:val="14"/>
                            </w:rPr>
                            <w:t>5</w:t>
                          </w:r>
                        </w:p>
                        <w:p w:rsidR="00466BDA" w:rsidRPr="0010400A" w:rsidRDefault="00466BDA" w:rsidP="006179E6">
                          <w:pPr>
                            <w:autoSpaceDE w:val="0"/>
                            <w:autoSpaceDN w:val="0"/>
                            <w:adjustRightInd w:val="0"/>
                            <w:spacing w:before="0" w:beforeAutospacing="0" w:after="0" w:afterAutospacing="0" w:line="240" w:lineRule="auto"/>
                            <w:rPr>
                              <w:rFonts w:cs="Arial"/>
                              <w:color w:val="000000"/>
                              <w:sz w:val="14"/>
                              <w:szCs w:val="14"/>
                            </w:rPr>
                          </w:pPr>
                        </w:p>
                      </w:txbxContent>
                    </v:textbox>
                  </v:shape>
                  <v:shape id="Picture 125" o:spid="_x0000_s1319" type="#_x0000_t75" alt="505-1" style="position:absolute;left:7764;top:5611;width:1530;height:226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LqZ/EAAAA3QAAAA8AAABkcnMvZG93bnJldi54bWxET01Lw0AQvQv9D8sUvNndFBSJ3ZYiFFIv&#10;YixKb9PsNAlmZ0N2TKO/3hUEb/N4n7PaTL5TIw2xDWwhWxhQxFVwLdcWDq+7m3tQUZAddoHJwhdF&#10;2KxnVyvMXbjwC42l1CqFcMzRQiPS51rHqiGPcRF64sSdw+BREhxq7Qa8pHDf6aUxd9pjy6mhwZ4e&#10;G6o+yk9vQcy4l/fn/dZgUZ6evg/H4i07Wns9n7YPoIQm+Rf/uQuX5me3Gfx+k07Q6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ULqZ/EAAAA3QAAAA8AAAAAAAAAAAAAAAAA&#10;nwIAAGRycy9kb3ducmV2LnhtbFBLBQYAAAAABAAEAPcAAACQAwAAAAA=&#10;">
                    <v:imagedata r:id="rId63" o:title="505-1"/>
                  </v:shape>
                  <v:rect id="Rectangle 126" o:spid="_x0000_s1320" style="position:absolute;left:8529;top:5727;width:765;height:3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fTXsMA&#10;AADdAAAADwAAAGRycy9kb3ducmV2LnhtbERP24rCMBB9F/yHMIJvmipWpGsUEWR3WRQvy7qPQzO2&#10;xWZSmqj1740g+DaHc53pvDGluFLtCssKBv0IBHFqdcGZgt/DqjcB4TyyxtIyKbiTg/ms3Zpiou2N&#10;d3Td+0yEEHYJKsi9rxIpXZqTQde3FXHgTrY26AOsM6lrvIVwU8phFI2lwYJDQ44VLXNKz/uLUbBl&#10;Pf52R736O25GP/FnPErv63+lup1m8QHCU+Pf4pf7S4f5g3gIz2/CCX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fTXsMAAADdAAAADwAAAAAAAAAAAAAAAACYAgAAZHJzL2Rv&#10;d25yZXYueG1sUEsFBgAAAAAEAAQA9QAAAIgDAAAAAA==&#10;" filled="f" strokecolor="red" strokeweight="1pt"/>
                </v:group>
              </v:group>
            </v:group>
          </v:group>
        </w:pict>
      </w:r>
      <w:r w:rsidR="006179E6" w:rsidRPr="003D306D">
        <w:rPr>
          <w:rFonts w:cs="Arial"/>
          <w:szCs w:val="23"/>
        </w:rPr>
        <w:t>pRRLsc-SFFVp-</w:t>
      </w:r>
      <w:r w:rsidR="006179E6" w:rsidRPr="005C5A51">
        <w:rPr>
          <w:rFonts w:cs="Arial"/>
          <w:i/>
          <w:szCs w:val="23"/>
        </w:rPr>
        <w:t>eGFP</w:t>
      </w:r>
      <w:r w:rsidR="006179E6" w:rsidRPr="007B258A">
        <w:rPr>
          <w:rFonts w:cs="Arial"/>
          <w:szCs w:val="23"/>
        </w:rPr>
        <w:t>-CMVp-</w:t>
      </w:r>
      <w:r w:rsidR="006179E6" w:rsidRPr="005C5A51">
        <w:rPr>
          <w:rFonts w:cs="Arial"/>
          <w:i/>
          <w:szCs w:val="23"/>
        </w:rPr>
        <w:t>rIgf</w:t>
      </w:r>
      <w:r w:rsidR="006179E6" w:rsidRPr="008242EE">
        <w:rPr>
          <w:rFonts w:cs="Arial"/>
          <w:i/>
          <w:szCs w:val="23"/>
        </w:rPr>
        <w:t>-1</w:t>
      </w:r>
      <w:r w:rsidR="006179E6" w:rsidRPr="003D306D">
        <w:rPr>
          <w:rFonts w:cs="Arial"/>
          <w:szCs w:val="23"/>
        </w:rPr>
        <w:t>-W (</w:t>
      </w:r>
      <w:r w:rsidR="006179E6" w:rsidRPr="003D306D">
        <w:rPr>
          <w:rFonts w:cs="Arial"/>
          <w:b/>
          <w:szCs w:val="23"/>
        </w:rPr>
        <w:t>Figure 3.12 A</w:t>
      </w:r>
      <w:r w:rsidR="006179E6" w:rsidRPr="003D306D">
        <w:rPr>
          <w:rFonts w:cs="Arial"/>
          <w:szCs w:val="23"/>
        </w:rPr>
        <w:t xml:space="preserve">) </w:t>
      </w:r>
      <w:r w:rsidR="006179E6">
        <w:rPr>
          <w:rFonts w:cs="Arial"/>
          <w:szCs w:val="23"/>
        </w:rPr>
        <w:t>produced in</w:t>
      </w:r>
      <w:r w:rsidR="006179E6" w:rsidRPr="003D306D">
        <w:rPr>
          <w:rFonts w:cs="Arial"/>
          <w:szCs w:val="23"/>
        </w:rPr>
        <w:t xml:space="preserve"> the above step was cut by </w:t>
      </w:r>
      <w:r w:rsidR="006179E6" w:rsidRPr="003D306D">
        <w:rPr>
          <w:rFonts w:cs="Arial"/>
          <w:i/>
          <w:szCs w:val="23"/>
        </w:rPr>
        <w:t>Xho</w:t>
      </w:r>
      <w:r w:rsidR="006179E6" w:rsidRPr="003D306D">
        <w:rPr>
          <w:rFonts w:cs="Arial"/>
          <w:szCs w:val="23"/>
        </w:rPr>
        <w:t xml:space="preserve">I and </w:t>
      </w:r>
      <w:r w:rsidR="006179E6" w:rsidRPr="003D306D">
        <w:rPr>
          <w:rFonts w:cs="Arial"/>
          <w:i/>
          <w:szCs w:val="23"/>
        </w:rPr>
        <w:t>Sbf</w:t>
      </w:r>
      <w:r w:rsidR="006179E6">
        <w:rPr>
          <w:rFonts w:cs="Arial"/>
          <w:szCs w:val="23"/>
        </w:rPr>
        <w:t xml:space="preserve">I to remove </w:t>
      </w:r>
      <w:r w:rsidR="006179E6" w:rsidRPr="003D306D">
        <w:rPr>
          <w:rFonts w:cs="Arial"/>
          <w:szCs w:val="23"/>
        </w:rPr>
        <w:t>CMVp (638 bp)</w:t>
      </w:r>
      <w:r w:rsidR="006179E6">
        <w:rPr>
          <w:rFonts w:cs="Arial"/>
          <w:szCs w:val="23"/>
        </w:rPr>
        <w:t>, as an intermediate cloning step before the introduction of other promoters</w:t>
      </w:r>
      <w:r w:rsidR="006179E6" w:rsidRPr="003D306D">
        <w:rPr>
          <w:rFonts w:cs="Arial"/>
          <w:szCs w:val="23"/>
        </w:rPr>
        <w:t xml:space="preserve">. </w:t>
      </w:r>
      <w:r w:rsidR="006179E6">
        <w:rPr>
          <w:rFonts w:cs="Arial"/>
          <w:szCs w:val="23"/>
        </w:rPr>
        <w:t>The result from g</w:t>
      </w:r>
      <w:r w:rsidR="006179E6" w:rsidRPr="003D306D">
        <w:rPr>
          <w:rFonts w:cs="Arial"/>
          <w:szCs w:val="23"/>
        </w:rPr>
        <w:t xml:space="preserve">el electrophoresis in </w:t>
      </w:r>
      <w:r w:rsidR="006179E6" w:rsidRPr="003D306D">
        <w:rPr>
          <w:rFonts w:cs="Arial"/>
          <w:b/>
          <w:szCs w:val="23"/>
        </w:rPr>
        <w:t xml:space="preserve">Figure 3.12 B </w:t>
      </w:r>
      <w:r w:rsidR="006179E6">
        <w:rPr>
          <w:rFonts w:cs="Arial"/>
          <w:szCs w:val="23"/>
        </w:rPr>
        <w:t>demonstrated</w:t>
      </w:r>
      <w:r w:rsidR="006179E6" w:rsidRPr="003D306D">
        <w:rPr>
          <w:rFonts w:cs="Arial"/>
          <w:szCs w:val="23"/>
        </w:rPr>
        <w:t xml:space="preserve"> successful digestion. The </w:t>
      </w:r>
      <w:r w:rsidR="006179E6">
        <w:rPr>
          <w:rFonts w:cs="Arial"/>
          <w:szCs w:val="23"/>
        </w:rPr>
        <w:t xml:space="preserve">remaining </w:t>
      </w:r>
      <w:r w:rsidR="006179E6" w:rsidRPr="003D306D">
        <w:rPr>
          <w:rFonts w:cs="Arial"/>
          <w:szCs w:val="23"/>
        </w:rPr>
        <w:t xml:space="preserve">plasmid </w:t>
      </w:r>
      <w:r w:rsidR="006179E6">
        <w:rPr>
          <w:rFonts w:cs="Arial"/>
          <w:szCs w:val="23"/>
        </w:rPr>
        <w:t>backbone</w:t>
      </w:r>
      <w:r w:rsidR="006179E6" w:rsidRPr="003D306D">
        <w:rPr>
          <w:rFonts w:cs="Arial"/>
          <w:szCs w:val="23"/>
        </w:rPr>
        <w:t xml:space="preserve"> (785</w:t>
      </w:r>
      <w:r w:rsidR="006179E6">
        <w:rPr>
          <w:rFonts w:cs="Arial"/>
          <w:szCs w:val="23"/>
        </w:rPr>
        <w:t>7 bp) was then blunted and</w:t>
      </w:r>
      <w:r w:rsidR="006179E6" w:rsidRPr="003D306D">
        <w:rPr>
          <w:rFonts w:cs="Arial"/>
          <w:szCs w:val="23"/>
        </w:rPr>
        <w:t xml:space="preserve"> self-ligat</w:t>
      </w:r>
      <w:r w:rsidR="006179E6">
        <w:rPr>
          <w:rFonts w:cs="Arial"/>
          <w:szCs w:val="23"/>
        </w:rPr>
        <w:t>ed</w:t>
      </w:r>
      <w:r w:rsidR="006179E6" w:rsidRPr="003D306D">
        <w:rPr>
          <w:rFonts w:cs="Arial"/>
          <w:szCs w:val="23"/>
        </w:rPr>
        <w:t xml:space="preserve"> to form a new plasmid construct</w:t>
      </w:r>
      <w:r w:rsidR="006179E6">
        <w:rPr>
          <w:rFonts w:cs="Arial"/>
          <w:szCs w:val="23"/>
        </w:rPr>
        <w:t>, pRRLsc-SFFVp-</w:t>
      </w:r>
      <w:r w:rsidR="006179E6" w:rsidRPr="008242EE">
        <w:rPr>
          <w:rFonts w:cs="Arial"/>
          <w:i/>
          <w:szCs w:val="23"/>
        </w:rPr>
        <w:t>eGFP</w:t>
      </w:r>
      <w:r w:rsidR="006179E6" w:rsidRPr="007B258A">
        <w:rPr>
          <w:rFonts w:cs="Arial"/>
          <w:szCs w:val="23"/>
        </w:rPr>
        <w:t>-</w:t>
      </w:r>
      <w:r w:rsidR="006179E6" w:rsidRPr="008242EE">
        <w:rPr>
          <w:rFonts w:cs="Arial"/>
          <w:i/>
          <w:szCs w:val="23"/>
        </w:rPr>
        <w:t>rIgf-1</w:t>
      </w:r>
      <w:r w:rsidR="006179E6">
        <w:rPr>
          <w:rFonts w:cs="Arial"/>
          <w:szCs w:val="23"/>
        </w:rPr>
        <w:t>-W</w:t>
      </w:r>
      <w:r w:rsidR="006179E6" w:rsidRPr="003D306D">
        <w:rPr>
          <w:rFonts w:cs="Arial"/>
          <w:szCs w:val="23"/>
        </w:rPr>
        <w:t xml:space="preserve"> (</w:t>
      </w:r>
      <w:r w:rsidR="006179E6" w:rsidRPr="003D306D">
        <w:rPr>
          <w:rFonts w:cs="Arial"/>
          <w:b/>
          <w:szCs w:val="23"/>
        </w:rPr>
        <w:t>Figure 3.12 C</w:t>
      </w:r>
      <w:r w:rsidR="006179E6" w:rsidRPr="003D306D">
        <w:rPr>
          <w:rFonts w:cs="Arial"/>
          <w:szCs w:val="23"/>
        </w:rPr>
        <w:t xml:space="preserve">). </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5916DD" w:rsidRDefault="006179E6" w:rsidP="006179E6">
      <w:pPr>
        <w:rPr>
          <w:rFonts w:cs="Arial"/>
          <w:sz w:val="28"/>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1E653F" w:rsidRDefault="006179E6" w:rsidP="006179E6">
      <w:pPr>
        <w:rPr>
          <w:rFonts w:cs="Arial"/>
          <w:sz w:val="26"/>
          <w:szCs w:val="23"/>
        </w:rPr>
      </w:pPr>
    </w:p>
    <w:p w:rsidR="006179E6" w:rsidRPr="008242EE" w:rsidRDefault="006179E6" w:rsidP="006179E6">
      <w:pPr>
        <w:pStyle w:val="Caption"/>
        <w:spacing w:before="100" w:beforeAutospacing="1" w:after="100" w:afterAutospacing="1" w:line="360" w:lineRule="auto"/>
        <w:jc w:val="both"/>
        <w:rPr>
          <w:rFonts w:cs="Arial"/>
          <w:b w:val="0"/>
        </w:rPr>
      </w:pPr>
      <w:bookmarkStart w:id="847" w:name="_Toc337501713"/>
      <w:bookmarkStart w:id="848" w:name="_Toc341039161"/>
      <w:bookmarkStart w:id="849" w:name="_Toc356079762"/>
      <w:r w:rsidRPr="008242EE">
        <w:rPr>
          <w:rFonts w:ascii="Century Gothic" w:hAnsi="Century Gothic"/>
        </w:rPr>
        <w:t>Figure 3.</w:t>
      </w:r>
      <w:r w:rsidR="00122438" w:rsidRPr="008242EE">
        <w:rPr>
          <w:rFonts w:ascii="Century Gothic" w:hAnsi="Century Gothic"/>
        </w:rPr>
        <w:fldChar w:fldCharType="begin"/>
      </w:r>
      <w:r w:rsidRPr="008242EE">
        <w:rPr>
          <w:rFonts w:ascii="Century Gothic" w:hAnsi="Century Gothic"/>
        </w:rPr>
        <w:instrText xml:space="preserve"> SEQ Figure_3. \* ARABIC </w:instrText>
      </w:r>
      <w:r w:rsidR="00122438" w:rsidRPr="008242EE">
        <w:rPr>
          <w:rFonts w:ascii="Century Gothic" w:hAnsi="Century Gothic"/>
        </w:rPr>
        <w:fldChar w:fldCharType="separate"/>
      </w:r>
      <w:r w:rsidRPr="008242EE">
        <w:rPr>
          <w:rFonts w:ascii="Century Gothic" w:hAnsi="Century Gothic"/>
          <w:noProof/>
        </w:rPr>
        <w:t>12</w:t>
      </w:r>
      <w:r w:rsidR="00122438" w:rsidRPr="008242EE">
        <w:rPr>
          <w:rFonts w:ascii="Century Gothic" w:hAnsi="Century Gothic"/>
        </w:rPr>
        <w:fldChar w:fldCharType="end"/>
      </w:r>
      <w:r w:rsidRPr="008242EE">
        <w:rPr>
          <w:rFonts w:ascii="Century Gothic" w:hAnsi="Century Gothic"/>
        </w:rPr>
        <w:t>:</w:t>
      </w:r>
      <w:r w:rsidRPr="008242EE">
        <w:rPr>
          <w:rStyle w:val="Heading2NgocChar5"/>
          <w:sz w:val="20"/>
          <w:szCs w:val="20"/>
        </w:rPr>
        <w:t xml:space="preserve"> </w:t>
      </w:r>
      <w:r w:rsidRPr="00F90EA6">
        <w:rPr>
          <w:rStyle w:val="Heading2NgocChar5"/>
          <w:b/>
          <w:sz w:val="20"/>
          <w:szCs w:val="20"/>
        </w:rPr>
        <w:t>Cloning strategy for pRRLsc-SFFVp-</w:t>
      </w:r>
      <w:r w:rsidRPr="00F90EA6">
        <w:rPr>
          <w:rStyle w:val="Heading2NgocChar5"/>
          <w:b/>
          <w:i/>
          <w:sz w:val="20"/>
          <w:szCs w:val="20"/>
        </w:rPr>
        <w:t>eGFP</w:t>
      </w:r>
      <w:r w:rsidRPr="00F90EA6">
        <w:rPr>
          <w:rStyle w:val="Heading2NgocChar5"/>
          <w:b/>
          <w:sz w:val="20"/>
          <w:szCs w:val="20"/>
        </w:rPr>
        <w:t>-</w:t>
      </w:r>
      <w:r w:rsidRPr="00F90EA6">
        <w:rPr>
          <w:rStyle w:val="Heading2NgocChar5"/>
          <w:b/>
          <w:i/>
          <w:sz w:val="20"/>
          <w:szCs w:val="20"/>
        </w:rPr>
        <w:t>rIgf-1</w:t>
      </w:r>
      <w:r w:rsidRPr="00F90EA6">
        <w:rPr>
          <w:rStyle w:val="Heading2NgocChar5"/>
          <w:b/>
          <w:sz w:val="20"/>
          <w:szCs w:val="20"/>
        </w:rPr>
        <w:t>-W</w:t>
      </w:r>
      <w:r w:rsidRPr="00F90EA6">
        <w:rPr>
          <w:rStyle w:val="Style2Char2"/>
          <w:rFonts w:ascii="Century Gothic" w:hAnsi="Century Gothic"/>
          <w:b/>
          <w:sz w:val="20"/>
          <w:szCs w:val="20"/>
        </w:rPr>
        <w:t>.</w:t>
      </w:r>
      <w:r w:rsidRPr="00F90EA6">
        <w:rPr>
          <w:b w:val="0"/>
        </w:rPr>
        <w:t xml:space="preserve"> </w:t>
      </w:r>
      <w:r w:rsidRPr="008242EE">
        <w:rPr>
          <w:rStyle w:val="Strong"/>
          <w:b w:val="0"/>
          <w:sz w:val="20"/>
        </w:rPr>
        <w:t xml:space="preserve">(A) Map of the vector plasmid. (B) Agarose gel electrophoresis of digested vector plasmid with targeted pattern </w:t>
      </w:r>
      <w:r>
        <w:rPr>
          <w:rStyle w:val="Strong"/>
          <w:b w:val="0"/>
          <w:sz w:val="20"/>
        </w:rPr>
        <w:t xml:space="preserve">being </w:t>
      </w:r>
      <w:r w:rsidRPr="008242EE">
        <w:rPr>
          <w:rStyle w:val="Strong"/>
          <w:b w:val="0"/>
          <w:sz w:val="20"/>
        </w:rPr>
        <w:t xml:space="preserve">highlighted by red rectangle. Size standard is 1kb DNA ladder. (C) Construct of the </w:t>
      </w:r>
      <w:r>
        <w:rPr>
          <w:rStyle w:val="Strong"/>
          <w:b w:val="0"/>
          <w:sz w:val="20"/>
        </w:rPr>
        <w:t>expected</w:t>
      </w:r>
      <w:r w:rsidRPr="008242EE">
        <w:rPr>
          <w:rStyle w:val="Strong"/>
          <w:b w:val="0"/>
          <w:sz w:val="20"/>
        </w:rPr>
        <w:t xml:space="preserve"> plasmid. (A, C) Relevant enzymes and their corresponding restriction sites are indicated on plasmid maps</w:t>
      </w:r>
      <w:bookmarkEnd w:id="847"/>
      <w:bookmarkEnd w:id="848"/>
      <w:r w:rsidRPr="008242EE">
        <w:rPr>
          <w:rStyle w:val="Strong"/>
          <w:b w:val="0"/>
          <w:sz w:val="20"/>
        </w:rPr>
        <w:t>.</w:t>
      </w:r>
      <w:bookmarkEnd w:id="849"/>
    </w:p>
    <w:p w:rsidR="006179E6" w:rsidRPr="003D306D" w:rsidRDefault="00DB0C88" w:rsidP="006179E6">
      <w:pPr>
        <w:rPr>
          <w:rFonts w:cs="Arial"/>
          <w:szCs w:val="23"/>
        </w:rPr>
      </w:pPr>
      <w:r>
        <w:rPr>
          <w:rFonts w:cs="Arial"/>
          <w:b/>
          <w:noProof/>
          <w:szCs w:val="23"/>
          <w:lang w:eastAsia="en-GB"/>
        </w:rPr>
        <w:lastRenderedPageBreak/>
        <w:pict>
          <v:group id="Group 361" o:spid="_x0000_s1321" style="position:absolute;left:0;text-align:left;margin-left:-4.55pt;margin-top:240.8pt;width:406.9pt;height:313.8pt;z-index:251676672" coordorigin="2177,6177" coordsize="8138,62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">
            <v:group id="Group 362" o:spid="_x0000_s1322" style="position:absolute;left:2177;top:9007;width:8138;height:3446" coordorigin="2126,8474" coordsize="8138,34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NVTu8QAAADdAAAA&#10;DwAAAAAAAAAAAAAAAACqAgAAZHJzL2Rvd25yZXYueG1sUEsFBgAAAAAEAAQA+gAAAJsDAAAAAA==&#10;">
              <v:group id="Group 363" o:spid="_x0000_s1323" style="position:absolute;left:2126;top:8755;width:8138;height:3165" coordorigin="2257,4399" coordsize="8138,31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8B83MwwAAAN0AAAAP&#10;AAAAAAAAAAAAAAAAAKoCAABkcnMvZG93bnJldi54bWxQSwUGAAAAAAQABAD6AAAAmgMAAAAA&#10;">
                <v:shape id="Text Box 364" o:spid="_x0000_s1324" type="#_x0000_t202" style="position:absolute;left:6730;top:4844;width:3665;height:27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pIUMEA&#10;AADdAAAADwAAAGRycy9kb3ducmV2LnhtbERPzYrCMBC+L/gOYQQvy5pWXKvVKCooXnV9gLEZ22Iz&#10;KU209e2NIOxtPr7fWaw6U4kHNa60rCAeRiCIM6tLzhWc/3Y/UxDOI2usLJOCJzlYLXtfC0y1bflI&#10;j5PPRQhhl6KCwvs6ldJlBRl0Q1sTB+5qG4M+wCaXusE2hJtKjqJoIg2WHBoKrGlbUHY73Y2C66H9&#10;/p21l70/J8fxZINlcrFPpQb9bj0H4anz/+KP+6DD/DhO4P1NOEE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aSFDBAAAA3QAAAA8AAAAAAAAAAAAAAAAAmAIAAGRycy9kb3du&#10;cmV2LnhtbFBLBQYAAAAABAAEAPUAAACGAwAAAAA=&#10;" stroked="f">
                  <v:textbox>
                    <w:txbxContent>
                      <w:tbl>
                        <w:tblPr>
                          <w:tblW w:w="3510" w:type="dxa"/>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242"/>
                          <w:gridCol w:w="2268"/>
                        </w:tblGrid>
                        <w:tr w:rsidR="00466BDA" w:rsidRPr="008F1765" w:rsidTr="006179E6">
                          <w:trPr>
                            <w:trHeight w:val="566"/>
                          </w:trPr>
                          <w:tc>
                            <w:tcPr>
                              <w:tcW w:w="1242" w:type="dxa"/>
                              <w:tcBorders>
                                <w:bottom w:val="single" w:sz="4" w:space="0" w:color="003300"/>
                              </w:tcBorders>
                              <w:shd w:val="clear" w:color="auto" w:fill="auto"/>
                              <w:vAlign w:val="center"/>
                            </w:tcPr>
                            <w:p w:rsidR="00466BDA" w:rsidRPr="008F1765" w:rsidRDefault="00466BDA" w:rsidP="006179E6">
                              <w:pPr>
                                <w:spacing w:line="360" w:lineRule="auto"/>
                                <w:jc w:val="center"/>
                                <w:rPr>
                                  <w:b/>
                                  <w:color w:val="FF0000"/>
                                  <w:sz w:val="21"/>
                                  <w:szCs w:val="21"/>
                                </w:rPr>
                              </w:pPr>
                              <w:r w:rsidRPr="008F1765">
                                <w:rPr>
                                  <w:b/>
                                  <w:color w:val="FF0000"/>
                                  <w:sz w:val="21"/>
                                  <w:szCs w:val="21"/>
                                </w:rPr>
                                <w:t>Enzymes</w:t>
                              </w:r>
                            </w:p>
                          </w:tc>
                          <w:tc>
                            <w:tcPr>
                              <w:tcW w:w="2268" w:type="dxa"/>
                              <w:vAlign w:val="center"/>
                            </w:tcPr>
                            <w:p w:rsidR="00466BDA" w:rsidRPr="008F1765" w:rsidRDefault="00466BDA" w:rsidP="006179E6">
                              <w:pPr>
                                <w:spacing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584"/>
                          </w:trPr>
                          <w:tc>
                            <w:tcPr>
                              <w:tcW w:w="1242"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Blp</w:t>
                              </w:r>
                              <w:r w:rsidRPr="008F1765">
                                <w:rPr>
                                  <w:b/>
                                  <w:color w:val="000080"/>
                                  <w:sz w:val="21"/>
                                  <w:szCs w:val="21"/>
                                </w:rPr>
                                <w:t>I</w:t>
                              </w:r>
                              <w:r w:rsidRPr="008F1765">
                                <w:rPr>
                                  <w:b/>
                                  <w:i/>
                                  <w:color w:val="000080"/>
                                  <w:sz w:val="21"/>
                                  <w:szCs w:val="21"/>
                                </w:rPr>
                                <w:t xml:space="preserve"> </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7857</w:t>
                              </w:r>
                            </w:p>
                          </w:tc>
                        </w:tr>
                        <w:tr w:rsidR="00466BDA" w:rsidRPr="008F1765" w:rsidTr="006179E6">
                          <w:trPr>
                            <w:trHeight w:val="611"/>
                          </w:trPr>
                          <w:tc>
                            <w:tcPr>
                              <w:tcW w:w="1242"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Mlu</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7857</w:t>
                              </w:r>
                            </w:p>
                          </w:tc>
                        </w:tr>
                        <w:tr w:rsidR="00466BDA" w:rsidRPr="008F1765" w:rsidTr="006179E6">
                          <w:trPr>
                            <w:trHeight w:val="593"/>
                          </w:trPr>
                          <w:tc>
                            <w:tcPr>
                              <w:tcW w:w="1242"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Nco</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5447, 1661, 753</w:t>
                              </w:r>
                            </w:p>
                          </w:tc>
                        </w:tr>
                      </w:tbl>
                      <w:p w:rsidR="00466BDA" w:rsidRPr="0055154D" w:rsidRDefault="00466BDA" w:rsidP="006179E6">
                        <w:pPr>
                          <w:rPr>
                            <w:b/>
                            <w:sz w:val="21"/>
                            <w:szCs w:val="21"/>
                          </w:rPr>
                        </w:pPr>
                      </w:p>
                    </w:txbxContent>
                  </v:textbox>
                </v:shape>
                <v:group id="Group 365" o:spid="_x0000_s1325" style="position:absolute;left:2257;top:4399;width:3812;height:3165" coordorigin="2212,4399" coordsize="3812,31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tT8JccAAADd&#10;AAAADwAAAAAAAAAAAAAAAACqAgAAZHJzL2Rvd25yZXYueG1sUEsFBgAAAAAEAAQA+gAAAJ4DAAAA&#10;AA==&#10;">
                  <v:shape id="Text Box 366" o:spid="_x0000_s1326" type="#_x0000_t202" style="position:absolute;left:2212;top:4399;width:857;height:31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l5ucMA&#10;AADdAAAADwAAAGRycy9kb3ducmV2LnhtbERPS2rDMBDdB3oHMYVuQiO7NEnjRDZtoSXbJD7A2JrY&#10;JtbIWKo/t68Khezm8b5zyCbTioF611hWEK8iEMSl1Q1XCvLL1/MbCOeRNbaWScFMDrL0YXHARNuR&#10;TzScfSVCCLsEFdTed4mUrqzJoFvZjjhwV9sb9AH2ldQ9jiHctPIlijbSYMOhocaOPmsqb+cfo+B6&#10;HJfr3Vh8+3x7et18YLMt7KzU0+P0vgfhafJ38b/7qMP8ON7B3zfhBJ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l5ucMAAADdAAAADwAAAAAAAAAAAAAAAACYAgAAZHJzL2Rv&#10;d25yZXYueG1sUEsFBgAAAAAEAAQA9QAAAIgDAAAAAA==&#10;" stroked="f">
                    <v:textbox>
                      <w:txbxContent>
                        <w:p w:rsidR="00466BDA" w:rsidRPr="0055154D" w:rsidRDefault="00466BDA" w:rsidP="006179E6">
                          <w:pPr>
                            <w:spacing w:before="0" w:beforeAutospacing="0" w:after="0" w:afterAutospacing="0" w:line="240" w:lineRule="auto"/>
                            <w:jc w:val="center"/>
                            <w:rPr>
                              <w:b/>
                              <w:sz w:val="14"/>
                              <w:szCs w:val="14"/>
                            </w:rPr>
                          </w:pP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Kb</w:t>
                          </w:r>
                        </w:p>
                        <w:p w:rsidR="00466BDA" w:rsidRPr="0055154D" w:rsidRDefault="00466BDA" w:rsidP="006179E6">
                          <w:pPr>
                            <w:spacing w:before="0" w:beforeAutospacing="0" w:after="0" w:afterAutospacing="0" w:line="240" w:lineRule="auto"/>
                            <w:jc w:val="center"/>
                            <w:rPr>
                              <w:b/>
                              <w:sz w:val="6"/>
                              <w:szCs w:val="14"/>
                            </w:rPr>
                          </w:pP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10.0</w:t>
                          </w: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8.0</w:t>
                          </w: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6.0</w:t>
                          </w:r>
                        </w:p>
                        <w:p w:rsidR="00466BDA" w:rsidRPr="0055154D" w:rsidRDefault="00466BDA" w:rsidP="006179E6">
                          <w:pPr>
                            <w:spacing w:before="0" w:beforeAutospacing="0" w:after="0" w:afterAutospacing="0" w:line="240" w:lineRule="auto"/>
                            <w:jc w:val="center"/>
                            <w:rPr>
                              <w:b/>
                              <w:sz w:val="8"/>
                              <w:szCs w:val="14"/>
                            </w:rPr>
                          </w:pP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4.0</w:t>
                          </w:r>
                        </w:p>
                        <w:p w:rsidR="00466BDA" w:rsidRPr="0055154D" w:rsidRDefault="00466BDA" w:rsidP="006179E6">
                          <w:pPr>
                            <w:spacing w:before="0" w:beforeAutospacing="0" w:after="0" w:afterAutospacing="0" w:line="240" w:lineRule="auto"/>
                            <w:jc w:val="center"/>
                            <w:rPr>
                              <w:b/>
                              <w:sz w:val="6"/>
                              <w:szCs w:val="14"/>
                            </w:rPr>
                          </w:pP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3.0</w:t>
                          </w:r>
                        </w:p>
                        <w:p w:rsidR="00466BDA" w:rsidRPr="0055154D" w:rsidRDefault="00466BDA" w:rsidP="006179E6">
                          <w:pPr>
                            <w:spacing w:before="0" w:beforeAutospacing="0" w:after="0" w:afterAutospacing="0" w:line="240" w:lineRule="auto"/>
                            <w:jc w:val="center"/>
                            <w:rPr>
                              <w:b/>
                              <w:sz w:val="18"/>
                              <w:szCs w:val="14"/>
                            </w:rPr>
                          </w:pP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2.0</w:t>
                          </w:r>
                        </w:p>
                        <w:p w:rsidR="00466BDA" w:rsidRPr="0055154D" w:rsidRDefault="00466BDA" w:rsidP="006179E6">
                          <w:pPr>
                            <w:spacing w:before="0" w:beforeAutospacing="0" w:after="0" w:afterAutospacing="0" w:line="240" w:lineRule="auto"/>
                            <w:jc w:val="center"/>
                            <w:rPr>
                              <w:b/>
                              <w:sz w:val="10"/>
                              <w:szCs w:val="14"/>
                            </w:rPr>
                          </w:pP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1.5</w:t>
                          </w:r>
                        </w:p>
                        <w:p w:rsidR="00466BDA" w:rsidRPr="0055154D" w:rsidRDefault="00466BDA" w:rsidP="006179E6">
                          <w:pPr>
                            <w:spacing w:before="0" w:beforeAutospacing="0" w:after="0" w:afterAutospacing="0" w:line="240" w:lineRule="auto"/>
                            <w:jc w:val="center"/>
                            <w:rPr>
                              <w:b/>
                              <w:sz w:val="14"/>
                              <w:szCs w:val="14"/>
                            </w:rPr>
                          </w:pP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1.0</w:t>
                          </w:r>
                        </w:p>
                        <w:p w:rsidR="00466BDA" w:rsidRPr="0055154D" w:rsidRDefault="00466BDA" w:rsidP="006179E6">
                          <w:pPr>
                            <w:spacing w:before="0" w:beforeAutospacing="0" w:after="0" w:afterAutospacing="0" w:line="240" w:lineRule="auto"/>
                            <w:jc w:val="center"/>
                            <w:rPr>
                              <w:b/>
                              <w:sz w:val="14"/>
                              <w:szCs w:val="14"/>
                            </w:rPr>
                          </w:pPr>
                        </w:p>
                        <w:p w:rsidR="00466BDA" w:rsidRPr="0055154D" w:rsidRDefault="00466BDA" w:rsidP="006179E6">
                          <w:pPr>
                            <w:spacing w:before="0" w:beforeAutospacing="0" w:after="0" w:afterAutospacing="0" w:line="240" w:lineRule="auto"/>
                            <w:jc w:val="center"/>
                            <w:rPr>
                              <w:b/>
                              <w:sz w:val="14"/>
                              <w:szCs w:val="14"/>
                            </w:rPr>
                          </w:pPr>
                        </w:p>
                        <w:p w:rsidR="00466BDA" w:rsidRPr="0055154D" w:rsidRDefault="00466BDA" w:rsidP="006179E6">
                          <w:pPr>
                            <w:spacing w:before="0" w:beforeAutospacing="0" w:after="0" w:afterAutospacing="0" w:line="240" w:lineRule="auto"/>
                            <w:jc w:val="center"/>
                            <w:rPr>
                              <w:b/>
                              <w:sz w:val="14"/>
                              <w:szCs w:val="14"/>
                            </w:rPr>
                          </w:pPr>
                          <w:r w:rsidRPr="0055154D">
                            <w:rPr>
                              <w:b/>
                              <w:sz w:val="14"/>
                              <w:szCs w:val="14"/>
                            </w:rPr>
                            <w:t>0.5</w:t>
                          </w:r>
                        </w:p>
                        <w:p w:rsidR="00466BDA" w:rsidRPr="0055154D" w:rsidRDefault="00466BDA" w:rsidP="006179E6">
                          <w:pPr>
                            <w:spacing w:before="0" w:beforeAutospacing="0" w:after="0" w:afterAutospacing="0" w:line="240" w:lineRule="auto"/>
                            <w:jc w:val="center"/>
                            <w:rPr>
                              <w:b/>
                              <w:sz w:val="14"/>
                              <w:szCs w:val="14"/>
                            </w:rPr>
                          </w:pPr>
                        </w:p>
                      </w:txbxContent>
                    </v:textbox>
                  </v:shape>
                  <v:shape id="Text Box 367" o:spid="_x0000_s1327" type="#_x0000_t202" style="position:absolute;left:3576;top:4417;width:648;height:3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8amcQA&#10;AADdAAAADwAAAGRycy9kb3ducmV2LnhtbESPzW7CQAyE70i8w8pIvaCyAZW/wIIoUiuuUB7AZE0S&#10;kfVG2YWEt8eHStxszXjm83rbuUo9qAmlZwPjUQKKOPO25NzA+e/ncwEqRGSLlWcy8KQA202/t8bU&#10;+paP9DjFXEkIhxQNFDHWqdYhK8hhGPmaWLSrbxxGWZtc2wZbCXeVniTJTDssWRoKrGlfUHY73Z2B&#10;66EdTpft5Tee58ev2TeW84t/GvMx6HYrUJG6+Db/Xx+s4I8nwi/fyAh68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fGpnEAAAA3QAAAA8AAAAAAAAAAAAAAAAAmAIAAGRycy9k&#10;b3ducmV2LnhtbFBLBQYAAAAABAAEAPUAAACJAwAAAAA=&#10;" stroked="f">
                    <v:textbox>
                      <w:txbxContent>
                        <w:p w:rsidR="00466BDA" w:rsidRPr="0055154D" w:rsidRDefault="00466BDA" w:rsidP="006179E6">
                          <w:pPr>
                            <w:rPr>
                              <w:b/>
                              <w:sz w:val="16"/>
                              <w:szCs w:val="16"/>
                            </w:rPr>
                          </w:pPr>
                          <w:r w:rsidRPr="0055154D">
                            <w:rPr>
                              <w:b/>
                              <w:i/>
                              <w:sz w:val="16"/>
                              <w:szCs w:val="16"/>
                            </w:rPr>
                            <w:t>Blp</w:t>
                          </w:r>
                          <w:r w:rsidRPr="0055154D">
                            <w:rPr>
                              <w:b/>
                              <w:sz w:val="16"/>
                              <w:szCs w:val="16"/>
                            </w:rPr>
                            <w:t>I</w:t>
                          </w:r>
                        </w:p>
                      </w:txbxContent>
                    </v:textbox>
                  </v:shape>
                  <v:shape id="Picture 368" o:spid="_x0000_s1328" type="#_x0000_t75" alt="505-3" style="position:absolute;left:2919;top:4784;width:3000;height:27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Bpj3FAAAA3QAAAA8AAABkcnMvZG93bnJldi54bWxEj0FrwzAMhe+F/gejwm6NnbKNkcUtpWMw&#10;6KlZDzlqsZaExHKIvSb59/VgsJvEe9/TU36YbS9uNPrWsYY0USCIK2darjVcP9+3LyB8QDbYOyYN&#10;C3k47NerHDPjJr7QrQi1iCHsM9TQhDBkUvqqIYs+cQNx1L7daDHEdaylGXGK4baXO6WepcWW44UG&#10;Bzo1VHXFj401lCqPp8eny1sa6o7OtvxailLrh818fAURaA7/5j/6w0Qu3aXw+00cQe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waY9xQAAAN0AAAAPAAAAAAAAAAAAAAAA&#10;AJ8CAABkcnMvZG93bnJldi54bWxQSwUGAAAAAAQABAD3AAAAkQMAAAAA&#10;">
                    <v:imagedata r:id="rId64" o:title="505-3" blacklevel="-2621f" grayscale="t"/>
                  </v:shape>
                  <v:shape id="Text Box 369" o:spid="_x0000_s1329" type="#_x0000_t202" style="position:absolute;left:4161;top:4417;width:648;height:3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EhdcIA&#10;AADdAAAADwAAAGRycy9kb3ducmV2LnhtbERP24rCMBB9F/Yfwiz4ItvU4mWtRlkFF1+9fMDYTC9s&#10;MylNtPXvjbDg2xzOdVab3tTiTq2rLCsYRzEI4szqigsFl/P+6xuE88gaa8uk4EEONuuPwQpTbTs+&#10;0v3kCxFC2KWooPS+SaV0WUkGXWQb4sDltjXoA2wLqVvsQripZRLHM2mw4tBQYkO7krK/080oyA/d&#10;aLrorr/+Mj9OZlus5lf7UGr42f8sQXjq/Vv87z7oMH+cJPD6Jpw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QSF1wgAAAN0AAAAPAAAAAAAAAAAAAAAAAJgCAABkcnMvZG93&#10;bnJldi54bWxQSwUGAAAAAAQABAD1AAAAhwMAAAAA&#10;" stroked="f">
                    <v:textbox>
                      <w:txbxContent>
                        <w:p w:rsidR="00466BDA" w:rsidRPr="0055154D" w:rsidRDefault="00466BDA" w:rsidP="006179E6">
                          <w:pPr>
                            <w:rPr>
                              <w:b/>
                              <w:sz w:val="16"/>
                              <w:szCs w:val="16"/>
                            </w:rPr>
                          </w:pPr>
                          <w:r w:rsidRPr="0055154D">
                            <w:rPr>
                              <w:b/>
                              <w:i/>
                              <w:sz w:val="16"/>
                              <w:szCs w:val="16"/>
                            </w:rPr>
                            <w:t>Mlu</w:t>
                          </w:r>
                          <w:r w:rsidRPr="0055154D">
                            <w:rPr>
                              <w:b/>
                              <w:sz w:val="16"/>
                              <w:szCs w:val="16"/>
                            </w:rPr>
                            <w:t>I</w:t>
                          </w:r>
                        </w:p>
                      </w:txbxContent>
                    </v:textbox>
                  </v:shape>
                  <v:shape id="Text Box 370" o:spid="_x0000_s1330" type="#_x0000_t202" style="position:absolute;left:4719;top:4417;width:756;height:3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2E7sEA&#10;AADdAAAADwAAAGRycy9kb3ducmV2LnhtbERPy6rCMBDdX/AfwghuLpqq11c1igpe3Pr4gLEZ22Iz&#10;KU209e+NILibw3nOYtWYQjyocrllBf1eBII4sTrnVMH5tOtOQTiPrLGwTAqe5GC1bP0sMNa25gM9&#10;jj4VIYRdjAoy78tYSpdkZND1bEkcuKutDPoAq1TqCusQbgo5iKKxNJhzaMiwpG1Gye14Nwqu+/p3&#10;NKsv//48OfyNN5hPLvapVKfdrOcgPDX+K/649zrM7w+G8P4mnC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NhO7BAAAA3QAAAA8AAAAAAAAAAAAAAAAAmAIAAGRycy9kb3du&#10;cmV2LnhtbFBLBQYAAAAABAAEAPUAAACGAwAAAAA=&#10;" stroked="f">
                    <v:textbox>
                      <w:txbxContent>
                        <w:p w:rsidR="00466BDA" w:rsidRPr="0055154D" w:rsidRDefault="00466BDA" w:rsidP="006179E6">
                          <w:pPr>
                            <w:rPr>
                              <w:b/>
                              <w:sz w:val="16"/>
                              <w:szCs w:val="16"/>
                            </w:rPr>
                          </w:pPr>
                          <w:r w:rsidRPr="0055154D">
                            <w:rPr>
                              <w:b/>
                              <w:i/>
                              <w:sz w:val="16"/>
                              <w:szCs w:val="16"/>
                            </w:rPr>
                            <w:t>Nco</w:t>
                          </w:r>
                          <w:r w:rsidRPr="0055154D">
                            <w:rPr>
                              <w:b/>
                              <w:sz w:val="16"/>
                              <w:szCs w:val="16"/>
                            </w:rPr>
                            <w:t>I</w:t>
                          </w:r>
                        </w:p>
                      </w:txbxContent>
                    </v:textbox>
                  </v:shape>
                  <v:shape id="Text Box 371" o:spid="_x0000_s1331" type="#_x0000_t202" style="position:absolute;left:5376;top:4417;width:648;height:3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QcmsEA&#10;AADdAAAADwAAAGRycy9kb3ducmV2LnhtbERP24rCMBB9F/yHMIIvsk0Vr9UoKuziq64fMG3GtthM&#10;ShNt/XuzsODbHM51NrvOVOJJjSstKxhHMQjizOqScwXX3++vJQjnkTVWlknBixzstv3eBhNtWz7T&#10;8+JzEULYJaig8L5OpHRZQQZdZGviwN1sY9AH2ORSN9iGcFPJSRzPpcGSQ0OBNR0Lyu6Xh1FwO7Wj&#10;2apNf/x1cZ7OD1guUvtSajjo9msQnjr/Ef+7TzrMH0+m8PdNOEF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kHJrBAAAA3QAAAA8AAAAAAAAAAAAAAAAAmAIAAGRycy9kb3du&#10;cmV2LnhtbFBLBQYAAAAABAAEAPUAAACGAwAAAAA=&#10;" stroked="f">
                    <v:textbox>
                      <w:txbxContent>
                        <w:p w:rsidR="00466BDA" w:rsidRPr="0055154D" w:rsidRDefault="00466BDA" w:rsidP="006179E6">
                          <w:pPr>
                            <w:rPr>
                              <w:b/>
                              <w:sz w:val="16"/>
                              <w:szCs w:val="16"/>
                            </w:rPr>
                          </w:pPr>
                          <w:r w:rsidRPr="0055154D">
                            <w:rPr>
                              <w:b/>
                              <w:sz w:val="16"/>
                              <w:szCs w:val="16"/>
                            </w:rPr>
                            <w:t>UD</w:t>
                          </w:r>
                        </w:p>
                      </w:txbxContent>
                    </v:textbox>
                  </v:shape>
                </v:group>
              </v:group>
              <v:shape id="Text Box 372" o:spid="_x0000_s1332" type="#_x0000_t202" style="position:absolute;left:2285;top:8474;width:533;height:4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i5AcMA&#10;AADdAAAADwAAAGRycy9kb3ducmV2LnhtbERPzWrCQBC+C77DMkIvYjZKjW3qJthCi1ejDzDJjklo&#10;djZkVxPfvlso9DYf3+/s88l04k6Day0rWEcxCOLK6pZrBZfz5+oFhPPIGjvLpOBBDvJsPttjqu3I&#10;J7oXvhYhhF2KChrv+1RKVzVk0EW2Jw7c1Q4GfYBDLfWAYwg3ndzEcSINthwaGuzpo6Hqu7gZBdfj&#10;uNy+juWXv+xOz8k7trvSPpR6WkyHNxCeJv8v/nMfdZi/3mzh95twg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i5AcMAAADdAAAADwAAAAAAAAAAAAAAAACYAgAAZHJzL2Rv&#10;d25yZXYueG1sUEsFBgAAAAAEAAQA9QAAAIgDAAAAAA==&#10;" stroked="f">
                <v:textbox>
                  <w:txbxContent>
                    <w:p w:rsidR="00466BDA" w:rsidRPr="00FF64B6" w:rsidRDefault="00466BDA" w:rsidP="006179E6">
                      <w:pPr>
                        <w:jc w:val="center"/>
                        <w:rPr>
                          <w:b/>
                          <w:sz w:val="28"/>
                          <w:szCs w:val="28"/>
                        </w:rPr>
                      </w:pPr>
                      <w:r>
                        <w:rPr>
                          <w:b/>
                          <w:sz w:val="28"/>
                          <w:szCs w:val="28"/>
                        </w:rPr>
                        <w:t>B</w:t>
                      </w:r>
                    </w:p>
                  </w:txbxContent>
                </v:textbox>
              </v:shape>
              <v:shape id="Text Box 373" o:spid="_x0000_s1333" type="#_x0000_t202" style="position:absolute;left:6479;top:8695;width:533;height:5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ondsMA&#10;AADdAAAADwAAAGRycy9kb3ducmV2LnhtbERPzWqDQBC+B/oOyxR6CXVVGtOYbEJbaMlVkwcY3YlK&#10;3Vlxt9G8fbdQyG0+vt/ZHWbTiyuNrrOsIIliEMS11R03Cs6nz+dXEM4ja+wtk4IbOTjsHxY7zLWd&#10;uKBr6RsRQtjlqKD1fsildHVLBl1kB+LAXexo0Ac4NlKPOIVw08s0jjNpsOPQ0OJAHy3V3+WPUXA5&#10;TsvVZqq+/HldvGTv2K0re1Pq6XF+24LwNPu7+N991GF+kmbw9004Qe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3ondsMAAADdAAAADwAAAAAAAAAAAAAAAACYAgAAZHJzL2Rv&#10;d25yZXYueG1sUEsFBgAAAAAEAAQA9QAAAIgDAAAAAA==&#10;" stroked="f">
                <v:textbox>
                  <w:txbxContent>
                    <w:p w:rsidR="00466BDA" w:rsidRPr="00FF64B6" w:rsidRDefault="00466BDA" w:rsidP="006179E6">
                      <w:pPr>
                        <w:jc w:val="center"/>
                        <w:rPr>
                          <w:b/>
                          <w:sz w:val="28"/>
                          <w:szCs w:val="28"/>
                        </w:rPr>
                      </w:pPr>
                      <w:r>
                        <w:rPr>
                          <w:b/>
                          <w:sz w:val="28"/>
                          <w:szCs w:val="28"/>
                        </w:rPr>
                        <w:t>C</w:t>
                      </w:r>
                    </w:p>
                  </w:txbxContent>
                </v:textbox>
              </v:shape>
            </v:group>
            <v:group id="Group 374" o:spid="_x0000_s1334" style="position:absolute;left:2920;top:6177;width:6818;height:2710" coordorigin="2959,5674" coordsize="6818,2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ei6sUAAADdAAAADwAAAGRycy9kb3ducmV2LnhtbERPS2vCQBC+F/wPywi9&#10;1U0irSV1FREtPUjBRCi9DdkxCWZnQ3bN4993C4Xe5uN7zno7mkb01LnasoJ4EYEgLqyuuVRwyY9P&#10;ryCcR9bYWCYFEznYbmYPa0y1HfhMfeZLEULYpaig8r5NpXRFRQbdwrbEgbvazqAPsCul7nAI4aaR&#10;SRS9SIM1h4YKW9pXVNyyu1HwPuCwW8aH/nS77qfv/Pnz6xSTUo/zcfcGwtPo/8V/7g8d5sfJCn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0nourFAAAA3QAA&#10;AA8AAAAAAAAAAAAAAAAAqgIAAGRycy9kb3ducmV2LnhtbFBLBQYAAAAABAAEAPoAAACcAwAAAAA=&#10;">
              <v:shape id="Text Box 375" o:spid="_x0000_s1335" type="#_x0000_t202" style="position:absolute;left:2959;top:5674;width:533;height:5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kWn8QA&#10;AADdAAAADwAAAGRycy9kb3ducmV2LnhtbESPzW7CQAyE70i8w8pIvaCyAZW/wIIoUiuuUB7AZE0S&#10;kfVG2YWEt8eHStxszXjm83rbuUo9qAmlZwPjUQKKOPO25NzA+e/ncwEqRGSLlWcy8KQA202/t8bU&#10;+paP9DjFXEkIhxQNFDHWqdYhK8hhGPmaWLSrbxxGWZtc2wZbCXeVniTJTDssWRoKrGlfUHY73Z2B&#10;66EdTpft5Tee58ev2TeW84t/GvMx6HYrUJG6+Db/Xx+s4I8ngivfyAh68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pFp/EAAAA3QAAAA8AAAAAAAAAAAAAAAAAmAIAAGRycy9k&#10;b3ducmV2LnhtbFBLBQYAAAAABAAEAPUAAACJAwAAAAA=&#10;" stroked="f">
                <v:textbox>
                  <w:txbxContent>
                    <w:p w:rsidR="00466BDA" w:rsidRPr="00FF64B6" w:rsidRDefault="00466BDA" w:rsidP="006179E6">
                      <w:pPr>
                        <w:jc w:val="center"/>
                        <w:rPr>
                          <w:b/>
                          <w:sz w:val="28"/>
                          <w:szCs w:val="28"/>
                        </w:rPr>
                      </w:pPr>
                      <w:r>
                        <w:rPr>
                          <w:b/>
                          <w:sz w:val="28"/>
                          <w:szCs w:val="28"/>
                        </w:rPr>
                        <w:t>A</w:t>
                      </w:r>
                    </w:p>
                  </w:txbxContent>
                </v:textbox>
              </v:shape>
              <v:group id="Group 376" o:spid="_x0000_s1336" style="position:absolute;left:2983;top:5759;width:6794;height:2625" coordorigin="2980,2871" coordsize="6794,26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TA8UAAADdAAAADwAAAGRycy9kb3ducmV2LnhtbERPS2vCQBC+F/wPywi9&#10;1U0iLTZ1FREtPUjBRCi9DdkxCWZnQ3bN4993C4Xe5uN7zno7mkb01LnasoJ4EYEgLqyuuVRwyY9P&#10;KxDOI2tsLJOCiRxsN7OHNabaDnymPvOlCCHsUlRQed+mUrqiIoNuYVviwF1tZ9AH2JVSdziEcNPI&#10;JIpepMGaQ0OFLe0rKm7Z3Sh4H3DYLeNDf7pd99N3/vz5dYpJqcf5uHsD4Wn0/+I/94cO8+PkFX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P0kwPFAAAA3QAA&#10;AA8AAAAAAAAAAAAAAAAAqgIAAGRycy9kb3ducmV2LnhtbFBLBQYAAAAABAAEAPoAAACcAwAAAAA=&#10;">
                <v:shape id="Text Box 377" o:spid="_x0000_s1337" type="#_x0000_t202" style="position:absolute;left:2980;top:3198;width:536;height:22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MRMYA&#10;AADdAAAADwAAAGRycy9kb3ducmV2LnhtbESPzW7CQAyE75V4h5Ur9VLBhrYQCCyordQqV34ewMma&#10;JGrWG2UXEt6+PlTqzdaMZz5v96Nr1Y360Hg2MJ8loIhLbxuuDJxPX9MVqBCRLbaeycCdAux3k4ct&#10;ZtYPfKDbMVZKQjhkaKCOscu0DmVNDsPMd8SiXXzvMMraV9r2OEi4a/VLkiy1w4alocaOPmsqf45X&#10;Z+CSD8+L9VB8x3N6eFt+YJMW/m7M0+P4vgEVaYz/5r/r3Ar+/FX45RsZQe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gaMRMYAAADdAAAADwAAAAAAAAAAAAAAAACYAgAAZHJz&#10;L2Rvd25yZXYueG1sUEsFBgAAAAAEAAQA9QAAAIsDAAAAAA==&#10;" stroked="f">
                  <v:textbox>
                    <w:txbxContent>
                      <w:p w:rsidR="00466BDA" w:rsidRPr="0010400A" w:rsidRDefault="00466BDA" w:rsidP="006179E6">
                        <w:pPr>
                          <w:spacing w:before="0" w:beforeAutospacing="0" w:after="0" w:afterAutospacing="0" w:line="240" w:lineRule="auto"/>
                          <w:jc w:val="center"/>
                          <w:rPr>
                            <w:b/>
                            <w:sz w:val="6"/>
                          </w:rPr>
                        </w:pPr>
                      </w:p>
                      <w:p w:rsidR="00466BDA" w:rsidRPr="0010400A" w:rsidRDefault="00466BDA" w:rsidP="006179E6">
                        <w:pPr>
                          <w:spacing w:before="0" w:beforeAutospacing="0" w:after="0" w:afterAutospacing="0" w:line="240" w:lineRule="auto"/>
                          <w:jc w:val="center"/>
                          <w:rPr>
                            <w:b/>
                            <w:sz w:val="14"/>
                            <w:szCs w:val="10"/>
                          </w:rPr>
                        </w:pPr>
                        <w:r w:rsidRPr="0010400A">
                          <w:rPr>
                            <w:b/>
                            <w:sz w:val="14"/>
                            <w:szCs w:val="10"/>
                          </w:rPr>
                          <w:t>Kb</w:t>
                        </w:r>
                      </w:p>
                      <w:p w:rsidR="00466BDA" w:rsidRPr="0010400A" w:rsidRDefault="00466BDA" w:rsidP="006179E6">
                        <w:pPr>
                          <w:spacing w:before="0" w:beforeAutospacing="0" w:after="0" w:afterAutospacing="0" w:line="240" w:lineRule="auto"/>
                          <w:jc w:val="center"/>
                          <w:rPr>
                            <w:b/>
                            <w:sz w:val="8"/>
                            <w:szCs w:val="10"/>
                          </w:rPr>
                        </w:pPr>
                      </w:p>
                      <w:p w:rsidR="00466BDA" w:rsidRPr="0010400A" w:rsidRDefault="00466BDA" w:rsidP="006179E6">
                        <w:pPr>
                          <w:spacing w:before="0" w:beforeAutospacing="0" w:after="0" w:afterAutospacing="0" w:line="240" w:lineRule="auto"/>
                          <w:jc w:val="center"/>
                          <w:rPr>
                            <w:b/>
                            <w:sz w:val="10"/>
                            <w:szCs w:val="10"/>
                          </w:rPr>
                        </w:pPr>
                        <w:r w:rsidRPr="0010400A">
                          <w:rPr>
                            <w:b/>
                            <w:sz w:val="10"/>
                            <w:szCs w:val="10"/>
                          </w:rPr>
                          <w:t>10.0</w:t>
                        </w:r>
                      </w:p>
                      <w:p w:rsidR="00466BDA" w:rsidRPr="0010400A" w:rsidRDefault="00466BDA" w:rsidP="006179E6">
                        <w:pPr>
                          <w:spacing w:before="0" w:beforeAutospacing="0" w:after="0" w:afterAutospacing="0" w:line="240" w:lineRule="auto"/>
                          <w:jc w:val="center"/>
                          <w:rPr>
                            <w:b/>
                            <w:sz w:val="10"/>
                            <w:szCs w:val="10"/>
                          </w:rPr>
                        </w:pPr>
                        <w:r w:rsidRPr="0010400A">
                          <w:rPr>
                            <w:b/>
                            <w:sz w:val="10"/>
                            <w:szCs w:val="10"/>
                          </w:rPr>
                          <w:t>8.0</w:t>
                        </w:r>
                      </w:p>
                      <w:p w:rsidR="00466BDA" w:rsidRPr="0010400A" w:rsidRDefault="00466BDA" w:rsidP="006179E6">
                        <w:pPr>
                          <w:spacing w:before="0" w:beforeAutospacing="0" w:after="0" w:afterAutospacing="0" w:line="240" w:lineRule="auto"/>
                          <w:jc w:val="center"/>
                          <w:rPr>
                            <w:b/>
                            <w:sz w:val="10"/>
                            <w:szCs w:val="10"/>
                          </w:rPr>
                        </w:pPr>
                        <w:r w:rsidRPr="0010400A">
                          <w:rPr>
                            <w:b/>
                            <w:sz w:val="10"/>
                            <w:szCs w:val="10"/>
                          </w:rPr>
                          <w:t>6.0</w:t>
                        </w:r>
                      </w:p>
                      <w:p w:rsidR="00466BDA" w:rsidRPr="0010400A" w:rsidRDefault="00466BDA" w:rsidP="006179E6">
                        <w:pPr>
                          <w:spacing w:before="0" w:beforeAutospacing="0" w:after="0" w:afterAutospacing="0" w:line="240" w:lineRule="auto"/>
                          <w:jc w:val="center"/>
                          <w:rPr>
                            <w:b/>
                            <w:sz w:val="10"/>
                            <w:szCs w:val="10"/>
                          </w:rPr>
                        </w:pPr>
                        <w:r w:rsidRPr="0010400A">
                          <w:rPr>
                            <w:b/>
                            <w:sz w:val="10"/>
                            <w:szCs w:val="10"/>
                          </w:rPr>
                          <w:t>5.0</w:t>
                        </w:r>
                      </w:p>
                      <w:p w:rsidR="00466BDA" w:rsidRPr="0010400A" w:rsidRDefault="00466BDA" w:rsidP="006179E6">
                        <w:pPr>
                          <w:spacing w:before="0" w:beforeAutospacing="0" w:after="0" w:afterAutospacing="0" w:line="240" w:lineRule="auto"/>
                          <w:jc w:val="center"/>
                          <w:rPr>
                            <w:b/>
                            <w:sz w:val="10"/>
                            <w:szCs w:val="10"/>
                          </w:rPr>
                        </w:pPr>
                        <w:r w:rsidRPr="0010400A">
                          <w:rPr>
                            <w:b/>
                            <w:sz w:val="10"/>
                            <w:szCs w:val="10"/>
                          </w:rPr>
                          <w:t>4.0</w:t>
                        </w:r>
                      </w:p>
                      <w:p w:rsidR="00466BDA" w:rsidRPr="0010400A" w:rsidRDefault="00466BDA" w:rsidP="006179E6">
                        <w:pPr>
                          <w:spacing w:before="0" w:beforeAutospacing="0" w:after="0" w:afterAutospacing="0" w:line="240" w:lineRule="auto"/>
                          <w:jc w:val="center"/>
                          <w:rPr>
                            <w:b/>
                            <w:sz w:val="10"/>
                            <w:szCs w:val="10"/>
                          </w:rPr>
                        </w:pPr>
                      </w:p>
                      <w:p w:rsidR="00466BDA" w:rsidRPr="0010400A" w:rsidRDefault="00466BDA" w:rsidP="006179E6">
                        <w:pPr>
                          <w:spacing w:before="0" w:beforeAutospacing="0" w:after="0" w:afterAutospacing="0" w:line="240" w:lineRule="auto"/>
                          <w:jc w:val="center"/>
                          <w:rPr>
                            <w:b/>
                            <w:sz w:val="10"/>
                            <w:szCs w:val="10"/>
                          </w:rPr>
                        </w:pPr>
                        <w:r w:rsidRPr="0010400A">
                          <w:rPr>
                            <w:b/>
                            <w:sz w:val="10"/>
                            <w:szCs w:val="10"/>
                          </w:rPr>
                          <w:t>3.0</w:t>
                        </w:r>
                      </w:p>
                      <w:p w:rsidR="00466BDA" w:rsidRPr="0010400A" w:rsidRDefault="00466BDA" w:rsidP="006179E6">
                        <w:pPr>
                          <w:spacing w:before="0" w:beforeAutospacing="0" w:after="0" w:afterAutospacing="0" w:line="240" w:lineRule="auto"/>
                          <w:jc w:val="center"/>
                          <w:rPr>
                            <w:b/>
                            <w:sz w:val="16"/>
                            <w:szCs w:val="10"/>
                          </w:rPr>
                        </w:pPr>
                      </w:p>
                      <w:p w:rsidR="00466BDA" w:rsidRPr="0010400A" w:rsidRDefault="00466BDA" w:rsidP="006179E6">
                        <w:pPr>
                          <w:spacing w:before="0" w:beforeAutospacing="0" w:after="0" w:afterAutospacing="0" w:line="240" w:lineRule="auto"/>
                          <w:jc w:val="center"/>
                          <w:rPr>
                            <w:b/>
                            <w:sz w:val="10"/>
                            <w:szCs w:val="10"/>
                          </w:rPr>
                        </w:pPr>
                        <w:r w:rsidRPr="0010400A">
                          <w:rPr>
                            <w:b/>
                            <w:sz w:val="10"/>
                            <w:szCs w:val="10"/>
                          </w:rPr>
                          <w:t>2.0</w:t>
                        </w:r>
                      </w:p>
                      <w:p w:rsidR="00466BDA" w:rsidRPr="0010400A" w:rsidRDefault="00466BDA" w:rsidP="006179E6">
                        <w:pPr>
                          <w:spacing w:before="0" w:beforeAutospacing="0" w:after="0" w:afterAutospacing="0" w:line="240" w:lineRule="auto"/>
                          <w:jc w:val="center"/>
                          <w:rPr>
                            <w:b/>
                            <w:sz w:val="10"/>
                            <w:szCs w:val="10"/>
                          </w:rPr>
                        </w:pPr>
                      </w:p>
                      <w:p w:rsidR="00466BDA" w:rsidRPr="0010400A" w:rsidRDefault="00466BDA" w:rsidP="006179E6">
                        <w:pPr>
                          <w:spacing w:before="0" w:beforeAutospacing="0" w:after="0" w:afterAutospacing="0" w:line="240" w:lineRule="auto"/>
                          <w:jc w:val="center"/>
                          <w:rPr>
                            <w:b/>
                            <w:sz w:val="10"/>
                            <w:szCs w:val="10"/>
                          </w:rPr>
                        </w:pPr>
                        <w:r w:rsidRPr="0010400A">
                          <w:rPr>
                            <w:b/>
                            <w:sz w:val="10"/>
                            <w:szCs w:val="10"/>
                          </w:rPr>
                          <w:t>1.5</w:t>
                        </w:r>
                      </w:p>
                      <w:p w:rsidR="00466BDA" w:rsidRPr="0010400A" w:rsidRDefault="00466BDA" w:rsidP="006179E6">
                        <w:pPr>
                          <w:spacing w:before="0" w:beforeAutospacing="0" w:after="0" w:afterAutospacing="0" w:line="240" w:lineRule="auto"/>
                          <w:jc w:val="center"/>
                          <w:rPr>
                            <w:b/>
                            <w:sz w:val="6"/>
                            <w:szCs w:val="10"/>
                          </w:rPr>
                        </w:pPr>
                      </w:p>
                      <w:p w:rsidR="00466BDA" w:rsidRPr="0010400A" w:rsidRDefault="00466BDA" w:rsidP="006179E6">
                        <w:pPr>
                          <w:spacing w:before="0" w:beforeAutospacing="0" w:after="0" w:afterAutospacing="0" w:line="240" w:lineRule="auto"/>
                          <w:jc w:val="center"/>
                          <w:rPr>
                            <w:b/>
                            <w:sz w:val="10"/>
                            <w:szCs w:val="10"/>
                          </w:rPr>
                        </w:pPr>
                      </w:p>
                      <w:p w:rsidR="00466BDA" w:rsidRPr="0010400A" w:rsidRDefault="00466BDA" w:rsidP="006179E6">
                        <w:pPr>
                          <w:spacing w:before="0" w:beforeAutospacing="0" w:after="0" w:afterAutospacing="0" w:line="240" w:lineRule="auto"/>
                          <w:jc w:val="center"/>
                          <w:rPr>
                            <w:b/>
                            <w:sz w:val="10"/>
                            <w:szCs w:val="10"/>
                          </w:rPr>
                        </w:pPr>
                        <w:r w:rsidRPr="0010400A">
                          <w:rPr>
                            <w:b/>
                            <w:sz w:val="10"/>
                            <w:szCs w:val="10"/>
                          </w:rPr>
                          <w:t>1.0</w:t>
                        </w:r>
                      </w:p>
                      <w:p w:rsidR="00466BDA" w:rsidRPr="0010400A" w:rsidRDefault="00466BDA" w:rsidP="006179E6">
                        <w:pPr>
                          <w:spacing w:before="0" w:beforeAutospacing="0" w:after="0" w:afterAutospacing="0" w:line="240" w:lineRule="auto"/>
                          <w:jc w:val="center"/>
                          <w:rPr>
                            <w:b/>
                            <w:sz w:val="10"/>
                            <w:szCs w:val="10"/>
                          </w:rPr>
                        </w:pPr>
                      </w:p>
                      <w:p w:rsidR="00466BDA" w:rsidRPr="0010400A" w:rsidRDefault="00466BDA" w:rsidP="006179E6">
                        <w:pPr>
                          <w:spacing w:before="0" w:beforeAutospacing="0" w:after="0" w:afterAutospacing="0" w:line="240" w:lineRule="auto"/>
                          <w:jc w:val="center"/>
                          <w:rPr>
                            <w:b/>
                            <w:sz w:val="10"/>
                            <w:szCs w:val="10"/>
                          </w:rPr>
                        </w:pPr>
                      </w:p>
                      <w:p w:rsidR="00466BDA" w:rsidRPr="0010400A" w:rsidRDefault="00466BDA" w:rsidP="006179E6">
                        <w:pPr>
                          <w:spacing w:before="0" w:beforeAutospacing="0" w:after="0" w:afterAutospacing="0" w:line="240" w:lineRule="auto"/>
                          <w:jc w:val="center"/>
                          <w:rPr>
                            <w:b/>
                            <w:sz w:val="10"/>
                            <w:szCs w:val="10"/>
                          </w:rPr>
                        </w:pPr>
                      </w:p>
                    </w:txbxContent>
                  </v:textbox>
                </v:shape>
                <v:shape id="Picture 378" o:spid="_x0000_s1338" type="#_x0000_t75" alt="screen 505" style="position:absolute;left:3444;top:3291;width:6285;height:22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nAmDEAAAA3QAAAA8AAABkcnMvZG93bnJldi54bWxET9tqwkAQfRf6D8sU+qabNFQkupEitAht&#10;sUYR+zZkJxfMzobsVtO/dwWhb3M411ksB9OKM/WusawgnkQgiAurG64U7Hdv4xkI55E1tpZJwR85&#10;WGYPowWm2l54S+fcVyKEsEtRQe19l0rpipoMuontiANX2t6gD7CvpO7xEsJNK5+jaCoNNhwaauxo&#10;VVNxyn+NgmL7cdwkPwmXZuOGw/rTv3+/fCn19Di8zkF4Gvy/+O5e6zA/TmK4fRNOkNkV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bnAmDEAAAA3QAAAA8AAAAAAAAAAAAAAAAA&#10;nwIAAGRycy9kb3ducmV2LnhtbFBLBQYAAAAABAAEAPcAAACQAwAAAAA=&#10;">
                  <v:imagedata r:id="rId65" o:title="screen 505" gain="72818f" blacklevel="3277f" grayscale="t"/>
                </v:shape>
                <v:shape id="Text Box 379" o:spid="_x0000_s1339" type="#_x0000_t202" style="position:absolute;left:3846;top:2871;width:5928;height: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3qMEA&#10;AADdAAAADwAAAGRycy9kb3ducmV2LnhtbERPy6rCMBDdX/AfwghuLpqq11c1igpe3Pr4gLEZ22Iz&#10;KU209e+NILibw3nOYtWYQjyocrllBf1eBII4sTrnVMH5tOtOQTiPrLGwTAqe5GC1bP0sMNa25gM9&#10;jj4VIYRdjAoy78tYSpdkZND1bEkcuKutDPoAq1TqCusQbgo5iKKxNJhzaMiwpG1Gye14Nwqu+/p3&#10;NKsv//48OfyNN5hPLvapVKfdrOcgPDX+K/649zrM7w8H8P4mnC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Yt6jBAAAA3QAAAA8AAAAAAAAAAAAAAAAAmAIAAGRycy9kb3du&#10;cmV2LnhtbFBLBQYAAAAABAAEAPUAAACGAwAAAAA=&#10;" stroked="f">
                  <v:textbox>
                    <w:txbxContent>
                      <w:p w:rsidR="00466BDA" w:rsidRPr="0010400A" w:rsidRDefault="00466BDA" w:rsidP="006179E6">
                        <w:pPr>
                          <w:rPr>
                            <w:b/>
                            <w:sz w:val="20"/>
                          </w:rPr>
                        </w:pPr>
                        <w:r>
                          <w:rPr>
                            <w:b/>
                            <w:sz w:val="20"/>
                          </w:rPr>
                          <w:t>1     2     3     4    5     6     7</w:t>
                        </w:r>
                        <w:r w:rsidRPr="0010400A">
                          <w:rPr>
                            <w:b/>
                            <w:sz w:val="20"/>
                          </w:rPr>
                          <w:t xml:space="preserve">    8     9    10   11   12   13   14</w:t>
                        </w:r>
                      </w:p>
                    </w:txbxContent>
                  </v:textbox>
                </v:shape>
              </v:group>
            </v:group>
          </v:group>
        </w:pict>
      </w:r>
      <w:r w:rsidR="006179E6">
        <w:rPr>
          <w:rFonts w:cs="Arial"/>
          <w:szCs w:val="23"/>
        </w:rPr>
        <w:t>Following ligation and transformation, random colonies were screened for the presence of the correct plasmid. For this, colonies w</w:t>
      </w:r>
      <w:r w:rsidR="006179E6" w:rsidRPr="003D306D">
        <w:rPr>
          <w:rFonts w:cs="Arial"/>
          <w:szCs w:val="23"/>
        </w:rPr>
        <w:t xml:space="preserve">ere </w:t>
      </w:r>
      <w:r w:rsidR="006179E6">
        <w:rPr>
          <w:rFonts w:cs="Arial"/>
          <w:szCs w:val="23"/>
        </w:rPr>
        <w:t>expanded in small liquid cultures, plasmid DNA was purified and digested</w:t>
      </w:r>
      <w:r w:rsidR="006179E6" w:rsidRPr="003D306D">
        <w:rPr>
          <w:rFonts w:cs="Arial"/>
          <w:szCs w:val="23"/>
        </w:rPr>
        <w:t xml:space="preserve"> </w:t>
      </w:r>
      <w:r w:rsidR="006179E6">
        <w:rPr>
          <w:rFonts w:cs="Arial"/>
          <w:szCs w:val="23"/>
        </w:rPr>
        <w:t>with</w:t>
      </w:r>
      <w:r w:rsidR="006179E6" w:rsidRPr="003D306D">
        <w:rPr>
          <w:rFonts w:cs="Arial"/>
          <w:szCs w:val="23"/>
        </w:rPr>
        <w:t xml:space="preserve"> an enzyme </w:t>
      </w:r>
      <w:r w:rsidR="006179E6">
        <w:rPr>
          <w:rFonts w:cs="Arial"/>
          <w:szCs w:val="23"/>
        </w:rPr>
        <w:t>expected to have a</w:t>
      </w:r>
      <w:r w:rsidR="006179E6" w:rsidRPr="003D306D">
        <w:rPr>
          <w:rFonts w:cs="Arial"/>
          <w:szCs w:val="23"/>
        </w:rPr>
        <w:t xml:space="preserve"> unique restriction site, </w:t>
      </w:r>
      <w:r w:rsidR="006179E6" w:rsidRPr="003D306D">
        <w:rPr>
          <w:rFonts w:cs="Arial"/>
          <w:i/>
          <w:szCs w:val="23"/>
        </w:rPr>
        <w:t>Mlu</w:t>
      </w:r>
      <w:r w:rsidR="006179E6" w:rsidRPr="003D306D">
        <w:rPr>
          <w:rFonts w:cs="Arial"/>
          <w:szCs w:val="23"/>
        </w:rPr>
        <w:t>I</w:t>
      </w:r>
      <w:r w:rsidR="006179E6">
        <w:rPr>
          <w:rFonts w:cs="Arial"/>
          <w:szCs w:val="23"/>
        </w:rPr>
        <w:t xml:space="preserve"> (</w:t>
      </w:r>
      <w:r w:rsidR="006179E6" w:rsidRPr="003D306D">
        <w:rPr>
          <w:rFonts w:cs="Arial"/>
          <w:b/>
          <w:szCs w:val="23"/>
        </w:rPr>
        <w:t>Figure</w:t>
      </w:r>
      <w:r w:rsidR="006179E6" w:rsidRPr="003D306D">
        <w:rPr>
          <w:rFonts w:cs="Arial"/>
          <w:szCs w:val="23"/>
        </w:rPr>
        <w:t xml:space="preserve"> </w:t>
      </w:r>
      <w:r w:rsidR="006179E6" w:rsidRPr="003D306D">
        <w:rPr>
          <w:rFonts w:cs="Arial"/>
          <w:b/>
          <w:szCs w:val="23"/>
        </w:rPr>
        <w:t>3.13</w:t>
      </w:r>
      <w:r w:rsidR="006179E6" w:rsidRPr="003D306D">
        <w:rPr>
          <w:rFonts w:cs="Arial"/>
          <w:szCs w:val="23"/>
        </w:rPr>
        <w:t xml:space="preserve"> </w:t>
      </w:r>
      <w:r w:rsidR="006179E6" w:rsidRPr="003D306D">
        <w:rPr>
          <w:rFonts w:cs="Arial"/>
          <w:b/>
          <w:szCs w:val="23"/>
        </w:rPr>
        <w:t>A</w:t>
      </w:r>
      <w:r w:rsidR="006179E6" w:rsidRPr="003D306D">
        <w:rPr>
          <w:rFonts w:cs="Arial"/>
          <w:szCs w:val="23"/>
        </w:rPr>
        <w:t>). Lineari</w:t>
      </w:r>
      <w:r w:rsidR="006179E6">
        <w:rPr>
          <w:rFonts w:cs="Arial"/>
          <w:szCs w:val="23"/>
        </w:rPr>
        <w:t>s</w:t>
      </w:r>
      <w:r w:rsidR="006179E6" w:rsidRPr="003D306D">
        <w:rPr>
          <w:rFonts w:cs="Arial"/>
          <w:szCs w:val="23"/>
        </w:rPr>
        <w:t xml:space="preserve">ed samples providing </w:t>
      </w:r>
      <w:r w:rsidR="006179E6">
        <w:rPr>
          <w:rFonts w:cs="Arial"/>
          <w:szCs w:val="23"/>
        </w:rPr>
        <w:t xml:space="preserve">a </w:t>
      </w:r>
      <w:r w:rsidR="006179E6" w:rsidRPr="003D306D">
        <w:rPr>
          <w:rFonts w:cs="Arial"/>
          <w:szCs w:val="23"/>
        </w:rPr>
        <w:t xml:space="preserve">~7.8 kb band </w:t>
      </w:r>
      <w:r w:rsidR="006179E6">
        <w:rPr>
          <w:rFonts w:cs="Arial"/>
          <w:szCs w:val="23"/>
        </w:rPr>
        <w:t xml:space="preserve">on agarose gel </w:t>
      </w:r>
      <w:r w:rsidR="006179E6" w:rsidRPr="003D306D">
        <w:rPr>
          <w:rFonts w:cs="Arial"/>
          <w:szCs w:val="23"/>
        </w:rPr>
        <w:t xml:space="preserve">were </w:t>
      </w:r>
      <w:r w:rsidR="006179E6">
        <w:rPr>
          <w:rFonts w:cs="Arial"/>
          <w:szCs w:val="23"/>
        </w:rPr>
        <w:t>then</w:t>
      </w:r>
      <w:r w:rsidR="006179E6" w:rsidRPr="003D306D">
        <w:rPr>
          <w:rFonts w:cs="Arial"/>
          <w:szCs w:val="23"/>
        </w:rPr>
        <w:t xml:space="preserve"> digested by </w:t>
      </w:r>
      <w:r w:rsidR="006179E6" w:rsidRPr="003D306D">
        <w:rPr>
          <w:rFonts w:cs="Arial"/>
          <w:i/>
          <w:szCs w:val="23"/>
        </w:rPr>
        <w:t>Blp</w:t>
      </w:r>
      <w:r w:rsidR="006179E6">
        <w:rPr>
          <w:rFonts w:cs="Arial"/>
          <w:szCs w:val="23"/>
        </w:rPr>
        <w:t>I</w:t>
      </w:r>
      <w:r w:rsidR="006179E6" w:rsidRPr="003D306D">
        <w:rPr>
          <w:rFonts w:cs="Arial"/>
          <w:szCs w:val="23"/>
        </w:rPr>
        <w:t xml:space="preserve"> </w:t>
      </w:r>
      <w:r w:rsidR="006179E6">
        <w:rPr>
          <w:rFonts w:cs="Arial"/>
          <w:szCs w:val="23"/>
        </w:rPr>
        <w:t>which</w:t>
      </w:r>
      <w:r w:rsidR="006179E6" w:rsidRPr="003D306D">
        <w:rPr>
          <w:rFonts w:cs="Arial"/>
          <w:szCs w:val="23"/>
        </w:rPr>
        <w:t xml:space="preserve"> h</w:t>
      </w:r>
      <w:r w:rsidR="006179E6">
        <w:rPr>
          <w:rFonts w:cs="Arial"/>
          <w:szCs w:val="23"/>
        </w:rPr>
        <w:t xml:space="preserve">as a restriction site within </w:t>
      </w:r>
      <w:r w:rsidR="006179E6" w:rsidRPr="00ED7471">
        <w:rPr>
          <w:rFonts w:cs="Arial"/>
          <w:i/>
          <w:szCs w:val="23"/>
        </w:rPr>
        <w:t>rIgf-1</w:t>
      </w:r>
      <w:r w:rsidR="006179E6" w:rsidRPr="003D306D">
        <w:rPr>
          <w:rFonts w:cs="Arial"/>
          <w:szCs w:val="23"/>
        </w:rPr>
        <w:t xml:space="preserve">, and by </w:t>
      </w:r>
      <w:r w:rsidR="006179E6" w:rsidRPr="003D306D">
        <w:rPr>
          <w:rFonts w:cs="Arial"/>
          <w:i/>
          <w:szCs w:val="23"/>
        </w:rPr>
        <w:t>Nco</w:t>
      </w:r>
      <w:r w:rsidR="006179E6" w:rsidRPr="003D306D">
        <w:rPr>
          <w:rFonts w:cs="Arial"/>
          <w:szCs w:val="23"/>
        </w:rPr>
        <w:t>I which has 3 restriction s</w:t>
      </w:r>
      <w:r w:rsidR="006179E6">
        <w:rPr>
          <w:rFonts w:cs="Arial"/>
          <w:szCs w:val="23"/>
        </w:rPr>
        <w:t>ites around the plasmid. The result</w:t>
      </w:r>
      <w:r w:rsidR="006179E6" w:rsidRPr="003D306D">
        <w:rPr>
          <w:rFonts w:cs="Arial"/>
          <w:szCs w:val="23"/>
        </w:rPr>
        <w:t xml:space="preserve"> from gel electrophoresis (</w:t>
      </w:r>
      <w:r w:rsidR="006179E6" w:rsidRPr="003D306D">
        <w:rPr>
          <w:rFonts w:cs="Arial"/>
          <w:b/>
          <w:szCs w:val="23"/>
        </w:rPr>
        <w:t>Figure 3.13 B</w:t>
      </w:r>
      <w:r w:rsidR="006179E6" w:rsidRPr="003D306D">
        <w:rPr>
          <w:rFonts w:cs="Arial"/>
          <w:szCs w:val="23"/>
        </w:rPr>
        <w:t xml:space="preserve">) </w:t>
      </w:r>
      <w:r w:rsidR="006179E6">
        <w:rPr>
          <w:rFonts w:cs="Arial"/>
          <w:szCs w:val="23"/>
        </w:rPr>
        <w:t>showing</w:t>
      </w:r>
      <w:r w:rsidR="006179E6" w:rsidRPr="003D306D">
        <w:rPr>
          <w:rFonts w:cs="Arial"/>
          <w:szCs w:val="23"/>
        </w:rPr>
        <w:t xml:space="preserve"> digested patterns </w:t>
      </w:r>
      <w:r w:rsidR="006179E6">
        <w:rPr>
          <w:rFonts w:cs="Arial"/>
          <w:szCs w:val="23"/>
        </w:rPr>
        <w:t xml:space="preserve">as expected </w:t>
      </w:r>
      <w:r w:rsidR="006179E6" w:rsidRPr="003D306D">
        <w:rPr>
          <w:rFonts w:cs="Arial"/>
          <w:szCs w:val="23"/>
        </w:rPr>
        <w:t>(</w:t>
      </w:r>
      <w:r w:rsidR="006179E6" w:rsidRPr="003D306D">
        <w:rPr>
          <w:rFonts w:cs="Arial"/>
          <w:b/>
          <w:szCs w:val="23"/>
        </w:rPr>
        <w:t>Figure 3.13 C</w:t>
      </w:r>
      <w:r w:rsidR="006179E6" w:rsidRPr="003D306D">
        <w:rPr>
          <w:rFonts w:cs="Arial"/>
          <w:szCs w:val="23"/>
        </w:rPr>
        <w:t xml:space="preserve">) </w:t>
      </w:r>
      <w:r w:rsidR="006179E6" w:rsidRPr="003D306D">
        <w:rPr>
          <w:szCs w:val="23"/>
        </w:rPr>
        <w:t>c</w:t>
      </w:r>
      <w:r w:rsidR="006179E6">
        <w:rPr>
          <w:rFonts w:cs="Arial"/>
          <w:szCs w:val="23"/>
        </w:rPr>
        <w:t>onfirmed</w:t>
      </w:r>
      <w:r w:rsidR="006179E6" w:rsidRPr="003D306D">
        <w:rPr>
          <w:rFonts w:cs="Arial"/>
          <w:szCs w:val="23"/>
        </w:rPr>
        <w:t xml:space="preserve"> the presence of </w:t>
      </w:r>
      <w:r w:rsidR="006179E6" w:rsidRPr="00ED7471">
        <w:rPr>
          <w:rFonts w:cs="Arial"/>
          <w:i/>
          <w:szCs w:val="23"/>
        </w:rPr>
        <w:t>rIgf-1</w:t>
      </w:r>
      <w:r w:rsidR="006179E6" w:rsidRPr="003D306D">
        <w:rPr>
          <w:rFonts w:cs="Arial"/>
          <w:szCs w:val="23"/>
        </w:rPr>
        <w:t xml:space="preserve">, the size and orientation of a </w:t>
      </w:r>
      <w:r w:rsidR="006179E6">
        <w:rPr>
          <w:rFonts w:cs="Arial"/>
          <w:szCs w:val="23"/>
        </w:rPr>
        <w:t>correct</w:t>
      </w:r>
      <w:r w:rsidR="006179E6" w:rsidRPr="003D306D">
        <w:rPr>
          <w:rFonts w:cs="Arial"/>
          <w:szCs w:val="23"/>
        </w:rPr>
        <w:t xml:space="preserve"> plasmid</w:t>
      </w:r>
      <w:r w:rsidR="006179E6">
        <w:rPr>
          <w:rFonts w:cs="Arial"/>
          <w:szCs w:val="23"/>
        </w:rPr>
        <w:t xml:space="preserve"> clone</w:t>
      </w:r>
      <w:r w:rsidR="006179E6" w:rsidRPr="003D306D">
        <w:rPr>
          <w:rFonts w:cs="Arial"/>
          <w:szCs w:val="23"/>
        </w:rPr>
        <w:t xml:space="preserve">.  </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5916DD" w:rsidRDefault="006179E6" w:rsidP="006179E6">
      <w:pPr>
        <w:rPr>
          <w:rFonts w:cs="Arial"/>
          <w:sz w:val="32"/>
          <w:szCs w:val="23"/>
        </w:rPr>
      </w:pPr>
    </w:p>
    <w:p w:rsidR="006179E6" w:rsidRPr="003D306D" w:rsidRDefault="006179E6" w:rsidP="006179E6">
      <w:pPr>
        <w:pStyle w:val="Caption"/>
        <w:spacing w:before="100" w:beforeAutospacing="1" w:after="100" w:afterAutospacing="1" w:line="480" w:lineRule="auto"/>
        <w:rPr>
          <w:sz w:val="7"/>
          <w:szCs w:val="23"/>
        </w:rPr>
      </w:pPr>
    </w:p>
    <w:p w:rsidR="006179E6" w:rsidRPr="00461CCD" w:rsidRDefault="006179E6" w:rsidP="006179E6">
      <w:pPr>
        <w:pStyle w:val="Caption"/>
        <w:spacing w:before="100" w:beforeAutospacing="1" w:after="100" w:afterAutospacing="1" w:line="360" w:lineRule="auto"/>
        <w:jc w:val="both"/>
        <w:rPr>
          <w:rStyle w:val="Strong"/>
          <w:b w:val="0"/>
          <w:sz w:val="20"/>
        </w:rPr>
      </w:pPr>
      <w:bookmarkStart w:id="850" w:name="_Toc337501714"/>
      <w:bookmarkStart w:id="851" w:name="_Toc341039162"/>
      <w:bookmarkStart w:id="852" w:name="_Toc356079763"/>
      <w:r w:rsidRPr="00461CCD">
        <w:rPr>
          <w:rFonts w:ascii="Century Gothic" w:hAnsi="Century Gothic"/>
        </w:rPr>
        <w:t>Figure 3.</w:t>
      </w:r>
      <w:r w:rsidR="00122438" w:rsidRPr="00461CCD">
        <w:rPr>
          <w:rFonts w:ascii="Century Gothic" w:hAnsi="Century Gothic"/>
        </w:rPr>
        <w:fldChar w:fldCharType="begin"/>
      </w:r>
      <w:r w:rsidRPr="00461CCD">
        <w:rPr>
          <w:rFonts w:ascii="Century Gothic" w:hAnsi="Century Gothic"/>
        </w:rPr>
        <w:instrText xml:space="preserve"> SEQ Figure_3. \* ARABIC </w:instrText>
      </w:r>
      <w:r w:rsidR="00122438" w:rsidRPr="00461CCD">
        <w:rPr>
          <w:rFonts w:ascii="Century Gothic" w:hAnsi="Century Gothic"/>
        </w:rPr>
        <w:fldChar w:fldCharType="separate"/>
      </w:r>
      <w:r w:rsidRPr="00461CCD">
        <w:rPr>
          <w:rFonts w:ascii="Century Gothic" w:hAnsi="Century Gothic"/>
          <w:noProof/>
        </w:rPr>
        <w:t>13</w:t>
      </w:r>
      <w:r w:rsidR="00122438" w:rsidRPr="00461CCD">
        <w:rPr>
          <w:rFonts w:ascii="Century Gothic" w:hAnsi="Century Gothic"/>
        </w:rPr>
        <w:fldChar w:fldCharType="end"/>
      </w:r>
      <w:r w:rsidRPr="00461CCD">
        <w:rPr>
          <w:rFonts w:ascii="Century Gothic" w:hAnsi="Century Gothic"/>
        </w:rPr>
        <w:t>:</w:t>
      </w:r>
      <w:r w:rsidRPr="00461CCD">
        <w:t xml:space="preserve"> </w:t>
      </w:r>
      <w:r w:rsidRPr="00F90EA6">
        <w:rPr>
          <w:rStyle w:val="Heading2NgocChar5"/>
          <w:b/>
          <w:sz w:val="20"/>
          <w:szCs w:val="20"/>
        </w:rPr>
        <w:t>Screening of plasmid colonies for pRRLsc-SFFVp-</w:t>
      </w:r>
      <w:r w:rsidRPr="00F90EA6">
        <w:rPr>
          <w:rStyle w:val="Heading2NgocChar5"/>
          <w:b/>
          <w:i/>
          <w:sz w:val="20"/>
          <w:szCs w:val="20"/>
        </w:rPr>
        <w:t>eGFP</w:t>
      </w:r>
      <w:r w:rsidRPr="00F90EA6">
        <w:rPr>
          <w:rStyle w:val="Heading2NgocChar5"/>
          <w:b/>
          <w:sz w:val="20"/>
          <w:szCs w:val="20"/>
        </w:rPr>
        <w:t>-</w:t>
      </w:r>
      <w:r w:rsidRPr="00F90EA6">
        <w:rPr>
          <w:rStyle w:val="Heading2NgocChar5"/>
          <w:b/>
          <w:i/>
          <w:sz w:val="20"/>
          <w:szCs w:val="20"/>
        </w:rPr>
        <w:t>rIgf-1</w:t>
      </w:r>
      <w:r w:rsidRPr="00F90EA6">
        <w:rPr>
          <w:rStyle w:val="Heading2NgocChar5"/>
          <w:b/>
          <w:sz w:val="20"/>
          <w:szCs w:val="20"/>
        </w:rPr>
        <w:t>-W.</w:t>
      </w:r>
      <w:r w:rsidRPr="00461CCD">
        <w:t xml:space="preserve"> </w:t>
      </w:r>
      <w:r w:rsidRPr="00461CCD">
        <w:rPr>
          <w:rStyle w:val="Strong"/>
          <w:b w:val="0"/>
          <w:sz w:val="20"/>
        </w:rPr>
        <w:t>(A) Gel</w:t>
      </w:r>
      <w:r>
        <w:rPr>
          <w:rStyle w:val="Strong"/>
          <w:b w:val="0"/>
          <w:sz w:val="20"/>
        </w:rPr>
        <w:t xml:space="preserve"> electrophoresis of plasmid</w:t>
      </w:r>
      <w:r w:rsidRPr="00461CCD">
        <w:rPr>
          <w:rStyle w:val="Strong"/>
          <w:b w:val="0"/>
          <w:sz w:val="20"/>
        </w:rPr>
        <w:t xml:space="preserve"> </w:t>
      </w:r>
      <w:r>
        <w:rPr>
          <w:rStyle w:val="Strong"/>
          <w:b w:val="0"/>
          <w:sz w:val="20"/>
        </w:rPr>
        <w:t xml:space="preserve">DNA </w:t>
      </w:r>
      <w:r w:rsidRPr="00461CCD">
        <w:rPr>
          <w:rStyle w:val="Strong"/>
          <w:b w:val="0"/>
          <w:sz w:val="20"/>
        </w:rPr>
        <w:t xml:space="preserve">cut by </w:t>
      </w:r>
      <w:r w:rsidRPr="00461CCD">
        <w:rPr>
          <w:rStyle w:val="Strong"/>
          <w:b w:val="0"/>
          <w:i/>
          <w:sz w:val="20"/>
        </w:rPr>
        <w:t>Mlu</w:t>
      </w:r>
      <w:r w:rsidRPr="00461CCD">
        <w:rPr>
          <w:rStyle w:val="Strong"/>
          <w:b w:val="0"/>
          <w:sz w:val="20"/>
        </w:rPr>
        <w:t xml:space="preserve">I. Digested samples were loaded </w:t>
      </w:r>
      <w:r>
        <w:rPr>
          <w:rStyle w:val="Strong"/>
          <w:b w:val="0"/>
          <w:sz w:val="20"/>
        </w:rPr>
        <w:t>o</w:t>
      </w:r>
      <w:r w:rsidRPr="00461CCD">
        <w:rPr>
          <w:rStyle w:val="Strong"/>
          <w:b w:val="0"/>
          <w:sz w:val="20"/>
        </w:rPr>
        <w:t xml:space="preserve">nto lanes 1-6 whilst corresponding undigested samples were loaded </w:t>
      </w:r>
      <w:r>
        <w:rPr>
          <w:rStyle w:val="Strong"/>
          <w:b w:val="0"/>
          <w:sz w:val="20"/>
        </w:rPr>
        <w:t>o</w:t>
      </w:r>
      <w:r w:rsidRPr="00461CCD">
        <w:rPr>
          <w:rStyle w:val="Strong"/>
          <w:b w:val="0"/>
          <w:sz w:val="20"/>
        </w:rPr>
        <w:t xml:space="preserve">nto lanes 8-13 respectively. Digested and undigested vector plasmids loaded </w:t>
      </w:r>
      <w:r>
        <w:rPr>
          <w:rStyle w:val="Strong"/>
          <w:b w:val="0"/>
          <w:sz w:val="20"/>
        </w:rPr>
        <w:t>o</w:t>
      </w:r>
      <w:r w:rsidRPr="00461CCD">
        <w:rPr>
          <w:rStyle w:val="Strong"/>
          <w:b w:val="0"/>
          <w:sz w:val="20"/>
        </w:rPr>
        <w:t xml:space="preserve">nto lanes 7 and 14 act as </w:t>
      </w:r>
      <w:r>
        <w:rPr>
          <w:rStyle w:val="Strong"/>
          <w:b w:val="0"/>
          <w:sz w:val="20"/>
        </w:rPr>
        <w:t xml:space="preserve">digestion </w:t>
      </w:r>
      <w:r w:rsidRPr="00461CCD">
        <w:rPr>
          <w:rStyle w:val="Strong"/>
          <w:b w:val="0"/>
          <w:sz w:val="20"/>
        </w:rPr>
        <w:t>controls. (B) Verif</w:t>
      </w:r>
      <w:r>
        <w:rPr>
          <w:rStyle w:val="Strong"/>
          <w:b w:val="0"/>
          <w:sz w:val="20"/>
        </w:rPr>
        <w:t>ication of a plasmid clone</w:t>
      </w:r>
      <w:r w:rsidRPr="00461CCD">
        <w:rPr>
          <w:rStyle w:val="Strong"/>
          <w:b w:val="0"/>
          <w:sz w:val="20"/>
        </w:rPr>
        <w:t xml:space="preserve"> by digestion with several restriction enzymes. Undigested (UD) plasmid acts as a negative control. (A, B) </w:t>
      </w:r>
      <w:r>
        <w:rPr>
          <w:rStyle w:val="Strong"/>
          <w:b w:val="0"/>
          <w:sz w:val="20"/>
        </w:rPr>
        <w:t xml:space="preserve">Size </w:t>
      </w:r>
      <w:r w:rsidRPr="00461CCD">
        <w:rPr>
          <w:rStyle w:val="Strong"/>
          <w:b w:val="0"/>
          <w:sz w:val="20"/>
        </w:rPr>
        <w:t xml:space="preserve">standards are </w:t>
      </w:r>
      <w:r>
        <w:rPr>
          <w:rStyle w:val="Strong"/>
          <w:b w:val="0"/>
          <w:sz w:val="20"/>
        </w:rPr>
        <w:t>1kb DNA ladder</w:t>
      </w:r>
      <w:r w:rsidRPr="00461CCD">
        <w:rPr>
          <w:rStyle w:val="Strong"/>
          <w:b w:val="0"/>
          <w:sz w:val="20"/>
        </w:rPr>
        <w:t>. (C)</w:t>
      </w:r>
      <w:r>
        <w:rPr>
          <w:rStyle w:val="Strong"/>
          <w:b w:val="0"/>
          <w:sz w:val="20"/>
        </w:rPr>
        <w:t xml:space="preserve"> Corresponding sizes of digestion</w:t>
      </w:r>
      <w:r w:rsidRPr="00461CCD">
        <w:rPr>
          <w:rStyle w:val="Strong"/>
          <w:b w:val="0"/>
          <w:sz w:val="20"/>
        </w:rPr>
        <w:t xml:space="preserve"> patterns.</w:t>
      </w:r>
      <w:bookmarkEnd w:id="850"/>
      <w:bookmarkEnd w:id="851"/>
      <w:bookmarkEnd w:id="852"/>
    </w:p>
    <w:p w:rsidR="006179E6" w:rsidRPr="003D306D" w:rsidRDefault="006179E6" w:rsidP="002148EA">
      <w:pPr>
        <w:pStyle w:val="Heading2"/>
      </w:pPr>
      <w:bookmarkStart w:id="853" w:name="_Toc310948211"/>
      <w:bookmarkStart w:id="854" w:name="_Toc337497073"/>
      <w:bookmarkStart w:id="855" w:name="_Toc341038844"/>
      <w:bookmarkStart w:id="856" w:name="_Toc370678368"/>
      <w:r w:rsidRPr="003D306D">
        <w:lastRenderedPageBreak/>
        <w:t>3.</w:t>
      </w:r>
      <w:r w:rsidR="002317A4">
        <w:t>3</w:t>
      </w:r>
      <w:r w:rsidR="00BF02ED">
        <w:t>.</w:t>
      </w:r>
      <w:r w:rsidRPr="003D306D">
        <w:t xml:space="preserve">5. Cloning of </w:t>
      </w:r>
      <w:r>
        <w:t>SFFVp-</w:t>
      </w:r>
      <w:r>
        <w:rPr>
          <w:i/>
        </w:rPr>
        <w:t>eGFP</w:t>
      </w:r>
      <w:r>
        <w:rPr>
          <w:i/>
        </w:rPr>
        <w:softHyphen/>
        <w:t>-</w:t>
      </w:r>
      <w:r w:rsidRPr="003D306D">
        <w:t>SYNp-</w:t>
      </w:r>
      <w:r w:rsidRPr="00816B43">
        <w:rPr>
          <w:i/>
        </w:rPr>
        <w:t>rIgf-1</w:t>
      </w:r>
      <w:r w:rsidRPr="003D306D">
        <w:t xml:space="preserve"> plasmid</w:t>
      </w:r>
      <w:bookmarkEnd w:id="853"/>
      <w:bookmarkEnd w:id="854"/>
      <w:bookmarkEnd w:id="855"/>
      <w:bookmarkEnd w:id="856"/>
    </w:p>
    <w:p w:rsidR="006179E6" w:rsidRPr="003D306D" w:rsidRDefault="006179E6" w:rsidP="006179E6">
      <w:pPr>
        <w:rPr>
          <w:rFonts w:cs="Arial"/>
          <w:szCs w:val="23"/>
        </w:rPr>
      </w:pPr>
      <w:r w:rsidRPr="003D306D">
        <w:rPr>
          <w:rFonts w:cs="Arial"/>
          <w:szCs w:val="23"/>
        </w:rPr>
        <w:t>PCR was emp</w:t>
      </w:r>
      <w:r>
        <w:rPr>
          <w:rFonts w:cs="Arial"/>
          <w:szCs w:val="23"/>
        </w:rPr>
        <w:t>loyed in this cloning as no</w:t>
      </w:r>
      <w:r w:rsidRPr="003D306D">
        <w:rPr>
          <w:rFonts w:cs="Arial"/>
          <w:szCs w:val="23"/>
        </w:rPr>
        <w:t xml:space="preserve"> restriction enzymes</w:t>
      </w:r>
      <w:r>
        <w:rPr>
          <w:rFonts w:cs="Arial"/>
          <w:szCs w:val="23"/>
        </w:rPr>
        <w:t xml:space="preserve"> within SYNp donor plasmid, </w:t>
      </w:r>
      <w:r w:rsidRPr="003D306D">
        <w:rPr>
          <w:rFonts w:cs="Arial"/>
          <w:szCs w:val="23"/>
        </w:rPr>
        <w:t>pRRLsc-SYNp-</w:t>
      </w:r>
      <w:r w:rsidRPr="00816B43">
        <w:rPr>
          <w:rFonts w:cs="Arial"/>
          <w:i/>
          <w:szCs w:val="23"/>
        </w:rPr>
        <w:t>eGFP</w:t>
      </w:r>
      <w:r>
        <w:rPr>
          <w:rFonts w:cs="Arial"/>
          <w:szCs w:val="23"/>
        </w:rPr>
        <w:t>-W</w:t>
      </w:r>
      <w:r w:rsidRPr="003D306D">
        <w:rPr>
          <w:rFonts w:cs="Arial"/>
          <w:szCs w:val="23"/>
        </w:rPr>
        <w:t xml:space="preserve"> </w:t>
      </w:r>
      <w:r>
        <w:rPr>
          <w:rFonts w:cs="Arial"/>
          <w:szCs w:val="23"/>
        </w:rPr>
        <w:t>(</w:t>
      </w:r>
      <w:r w:rsidRPr="003D306D">
        <w:rPr>
          <w:rFonts w:cs="Arial"/>
          <w:b/>
          <w:szCs w:val="23"/>
        </w:rPr>
        <w:t>Figure 3.14 A</w:t>
      </w:r>
      <w:r>
        <w:rPr>
          <w:rFonts w:cs="Arial"/>
          <w:szCs w:val="23"/>
        </w:rPr>
        <w:t>) are</w:t>
      </w:r>
      <w:r w:rsidRPr="003D306D">
        <w:rPr>
          <w:rFonts w:cs="Arial"/>
          <w:szCs w:val="23"/>
        </w:rPr>
        <w:t xml:space="preserve"> suitable for isolating and inserting this promoter into the ve</w:t>
      </w:r>
      <w:r>
        <w:rPr>
          <w:rFonts w:cs="Arial"/>
          <w:szCs w:val="23"/>
        </w:rPr>
        <w:t xml:space="preserve">ctor plasmid, </w:t>
      </w:r>
      <w:r w:rsidRPr="003D306D">
        <w:rPr>
          <w:rFonts w:cs="Arial"/>
          <w:szCs w:val="23"/>
        </w:rPr>
        <w:t>pRRLsc-SFFVp-</w:t>
      </w:r>
      <w:r w:rsidRPr="00816B43">
        <w:rPr>
          <w:rFonts w:cs="Arial"/>
          <w:i/>
          <w:szCs w:val="23"/>
        </w:rPr>
        <w:t>eGFP</w:t>
      </w:r>
      <w:r w:rsidRPr="007B258A">
        <w:rPr>
          <w:rFonts w:cs="Arial"/>
          <w:szCs w:val="23"/>
        </w:rPr>
        <w:t>-</w:t>
      </w:r>
      <w:r w:rsidRPr="00816B43">
        <w:rPr>
          <w:rFonts w:cs="Arial"/>
          <w:i/>
          <w:szCs w:val="23"/>
        </w:rPr>
        <w:t>rIgf-1</w:t>
      </w:r>
      <w:r>
        <w:rPr>
          <w:rFonts w:cs="Arial"/>
          <w:szCs w:val="23"/>
        </w:rPr>
        <w:t>-W</w:t>
      </w:r>
      <w:r w:rsidRPr="003D306D">
        <w:rPr>
          <w:rFonts w:cs="Arial"/>
          <w:szCs w:val="23"/>
        </w:rPr>
        <w:t xml:space="preserve"> </w:t>
      </w:r>
      <w:r>
        <w:rPr>
          <w:rFonts w:cs="Arial"/>
          <w:szCs w:val="23"/>
        </w:rPr>
        <w:t>(</w:t>
      </w:r>
      <w:r w:rsidRPr="003D306D">
        <w:rPr>
          <w:rFonts w:cs="Arial"/>
          <w:b/>
          <w:szCs w:val="23"/>
        </w:rPr>
        <w:t>Figure 3.14 B</w:t>
      </w:r>
      <w:r w:rsidRPr="003D306D">
        <w:rPr>
          <w:rFonts w:cs="Arial"/>
          <w:szCs w:val="23"/>
        </w:rPr>
        <w:t xml:space="preserve">). </w:t>
      </w:r>
      <w:r>
        <w:rPr>
          <w:rFonts w:cs="Arial"/>
          <w:szCs w:val="23"/>
        </w:rPr>
        <w:t xml:space="preserve">PCR was performed according to an optimised programme (see section 2.1.2), with </w:t>
      </w:r>
      <w:r w:rsidRPr="005916DD">
        <w:rPr>
          <w:rStyle w:val="Normal1"/>
        </w:rPr>
        <w:t>GCGCGCACGCGTCTAGACTGCAGAGGGCCCTG</w:t>
      </w:r>
      <w:r>
        <w:rPr>
          <w:rStyle w:val="Normal1"/>
        </w:rPr>
        <w:t xml:space="preserve"> and </w:t>
      </w:r>
      <w:r w:rsidRPr="005916DD">
        <w:rPr>
          <w:rStyle w:val="Normal1"/>
        </w:rPr>
        <w:t>GCGCGCCGCCGGCGTTGAATTCTCGACTGCG</w:t>
      </w:r>
      <w:r>
        <w:rPr>
          <w:rStyle w:val="Normal1"/>
        </w:rPr>
        <w:t xml:space="preserve"> in turn being used as forward and reverse</w:t>
      </w:r>
      <w:r>
        <w:rPr>
          <w:rFonts w:cs="Arial"/>
          <w:szCs w:val="23"/>
        </w:rPr>
        <w:t xml:space="preserve"> primers. Agarose g</w:t>
      </w:r>
      <w:r w:rsidRPr="003D306D">
        <w:rPr>
          <w:rFonts w:cs="Arial"/>
          <w:szCs w:val="23"/>
        </w:rPr>
        <w:t>el electrophoresis (</w:t>
      </w:r>
      <w:r w:rsidRPr="003D306D">
        <w:rPr>
          <w:rFonts w:cs="Arial"/>
          <w:b/>
          <w:szCs w:val="23"/>
        </w:rPr>
        <w:t xml:space="preserve">Figures </w:t>
      </w:r>
      <w:r>
        <w:rPr>
          <w:rFonts w:cs="Arial"/>
          <w:b/>
          <w:szCs w:val="23"/>
        </w:rPr>
        <w:t xml:space="preserve">3.14 </w:t>
      </w:r>
      <w:r w:rsidRPr="003D306D">
        <w:rPr>
          <w:rFonts w:cs="Arial"/>
          <w:b/>
          <w:szCs w:val="23"/>
        </w:rPr>
        <w:t>C, D</w:t>
      </w:r>
      <w:r>
        <w:rPr>
          <w:rFonts w:cs="Arial"/>
          <w:szCs w:val="23"/>
        </w:rPr>
        <w:t>) displays</w:t>
      </w:r>
      <w:r w:rsidRPr="003D306D">
        <w:rPr>
          <w:rFonts w:cs="Arial"/>
          <w:szCs w:val="23"/>
        </w:rPr>
        <w:t xml:space="preserve"> digestion</w:t>
      </w:r>
      <w:r>
        <w:rPr>
          <w:rFonts w:cs="Arial"/>
          <w:szCs w:val="23"/>
        </w:rPr>
        <w:t xml:space="preserve"> results of SYNp </w:t>
      </w:r>
      <w:r w:rsidRPr="003D306D">
        <w:rPr>
          <w:rFonts w:cs="Arial"/>
          <w:szCs w:val="23"/>
        </w:rPr>
        <w:t xml:space="preserve">PCR product </w:t>
      </w:r>
      <w:r>
        <w:rPr>
          <w:rFonts w:cs="Arial"/>
          <w:szCs w:val="23"/>
        </w:rPr>
        <w:t>(a 493 bp band on 1.3</w:t>
      </w:r>
      <w:r w:rsidRPr="003D306D">
        <w:rPr>
          <w:rFonts w:cs="Arial"/>
          <w:szCs w:val="23"/>
        </w:rPr>
        <w:t>% agarose gel</w:t>
      </w:r>
      <w:r>
        <w:rPr>
          <w:rFonts w:cs="Arial"/>
          <w:szCs w:val="23"/>
        </w:rPr>
        <w:t>)</w:t>
      </w:r>
      <w:r w:rsidRPr="003D306D">
        <w:rPr>
          <w:rFonts w:cs="Arial"/>
          <w:szCs w:val="23"/>
        </w:rPr>
        <w:t xml:space="preserve"> and the vector </w:t>
      </w:r>
      <w:r>
        <w:rPr>
          <w:rFonts w:cs="Arial"/>
          <w:szCs w:val="23"/>
        </w:rPr>
        <w:t>plasmid (a 7850 bp band on 0.8</w:t>
      </w:r>
      <w:r w:rsidRPr="003D306D">
        <w:rPr>
          <w:rFonts w:cs="Arial"/>
          <w:szCs w:val="23"/>
        </w:rPr>
        <w:t>% agarose gel</w:t>
      </w:r>
      <w:r>
        <w:rPr>
          <w:rFonts w:cs="Arial"/>
          <w:szCs w:val="23"/>
        </w:rPr>
        <w:t>)</w:t>
      </w:r>
      <w:r w:rsidRPr="003D306D">
        <w:rPr>
          <w:rFonts w:cs="Arial"/>
          <w:szCs w:val="23"/>
        </w:rPr>
        <w:t xml:space="preserve"> by </w:t>
      </w:r>
      <w:r w:rsidRPr="003D306D">
        <w:rPr>
          <w:rFonts w:cs="Arial"/>
          <w:i/>
          <w:szCs w:val="23"/>
        </w:rPr>
        <w:t>Mlu</w:t>
      </w:r>
      <w:r w:rsidRPr="003D306D">
        <w:rPr>
          <w:rFonts w:cs="Arial"/>
          <w:szCs w:val="23"/>
        </w:rPr>
        <w:t xml:space="preserve">I and </w:t>
      </w:r>
      <w:r w:rsidRPr="003D306D">
        <w:rPr>
          <w:rFonts w:cs="Arial"/>
          <w:i/>
          <w:szCs w:val="23"/>
        </w:rPr>
        <w:t>Sgr</w:t>
      </w:r>
      <w:r w:rsidRPr="003D306D">
        <w:rPr>
          <w:rFonts w:cs="Arial"/>
          <w:szCs w:val="23"/>
        </w:rPr>
        <w:t xml:space="preserve">AI. </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Default="006179E6" w:rsidP="006179E6">
      <w:pPr>
        <w:rPr>
          <w:rFonts w:cs="Arial"/>
          <w:sz w:val="41"/>
          <w:szCs w:val="23"/>
        </w:rPr>
      </w:pPr>
    </w:p>
    <w:p w:rsidR="006179E6" w:rsidRDefault="006179E6" w:rsidP="006179E6">
      <w:pPr>
        <w:rPr>
          <w:rFonts w:cs="Arial"/>
          <w:sz w:val="41"/>
          <w:szCs w:val="23"/>
        </w:rPr>
      </w:pPr>
    </w:p>
    <w:p w:rsidR="006179E6" w:rsidRDefault="00DB0C88" w:rsidP="006179E6">
      <w:pPr>
        <w:rPr>
          <w:rFonts w:cs="Arial"/>
          <w:sz w:val="41"/>
          <w:szCs w:val="23"/>
        </w:rPr>
      </w:pPr>
      <w:r>
        <w:rPr>
          <w:rFonts w:cs="Arial"/>
          <w:b/>
          <w:noProof/>
          <w:szCs w:val="23"/>
          <w:lang w:eastAsia="en-GB"/>
        </w:rPr>
        <w:lastRenderedPageBreak/>
        <w:pict>
          <v:group id="Group 266" o:spid="_x0000_s1340" style="position:absolute;left:0;text-align:left;margin-left:-25.8pt;margin-top:-5.3pt;width:454.1pt;height:346.95pt;z-index:251672576" coordorigin="1797,1285" coordsize="9082,693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PD94cGFja2V0IGVuZD0ndyc/Pv/bAEMAAwICAwICAwMDAwQDAwQFCAUFBAQFCgcHBggMCgwM&#10;CwoLCw0OEhANDhEOCwsQFhARExQVFRUMDxcYFhQYEhQVFP/bAEMBAwQEBQQFCQUFCRQNCw0UFBQU&#10;FBQUFBQUFBQUFBQUFBQUFBQUFBQUFBQUFBQUFBQUFBQUFBQUFBQUFBQUFBQUFP/AABEIARcAl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PD94cGFja2V0IGVuZD0ndyc/Pv/bAEMAAwICAwIC&#10;AwMDAwQDAwQFCAUFBAQFCgcHBggMCgwMCwoLCw0OEhANDhEOCwsQFhARExQVFRUMDxcYFhQYEhQV&#10;FP/bAEMBAwQEBQQFCQUFCRQNCw0UFBQUFBQUFBQUFBQUFBQUFBQUFBQUFBQUFBQUFBQUFBQUFBQU&#10;FBQUFBQUFBQUFBQUFP/AABEIAUAAk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">
            <v:group id="Group 267" o:spid="_x0000_s1341" style="position:absolute;left:7409;top:3219;width:3470;height:3310" coordorigin="7507,8506" coordsize="3470,33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i7FfWwwAAAN0AAAAP&#10;AAAAAAAAAAAAAAAAAKoCAABkcnMvZG93bnJldi54bWxQSwUGAAAAAAQABAD6AAAAmgMAAAAA&#10;">
              <v:shape id="Picture 268" o:spid="_x0000_s1342" type="#_x0000_t75" style="position:absolute;left:7507;top:8712;width:3470;height:310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8s6jLEAAAA3QAAAA8AAABkcnMvZG93bnJldi54bWxET01rAjEQvRf8D2EKvWlWS9WuRlGhtSAU&#10;1B48DpvpbnAzWTapG/31plDobR7vc+bLaGtxodYbxwqGgwwEceG04VLB1/GtPwXhA7LG2jEpuJKH&#10;5aL3MMdcu473dDmEUqQQ9jkqqEJocil9UZFFP3ANceK+XWsxJNiWUrfYpXBby1GWjaVFw6mhwoY2&#10;FRXnw49VEHfv9ep23uLx9fnFdJ+7aE7DtVJPj3E1AxEohn/xn/tDp/nZdAK/36QT5OIO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8s6jLEAAAA3QAAAA8AAAAAAAAAAAAAAAAA&#10;nwIAAGRycy9kb3ducmV2LnhtbFBLBQYAAAAABAAEAPcAAACQAwAAAAA=&#10;">
                <v:imagedata r:id="rId66" o:title=""/>
              </v:shape>
              <v:shape id="Text Box 269" o:spid="_x0000_s1343" type="#_x0000_t202" style="position:absolute;left:9955;top:8506;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5GOMUA&#10;AADdAAAADwAAAGRycy9kb3ducmV2LnhtbESPzW7CQAyE75V4h5WRuFSwAbX8BBYElYq48vMAJmuS&#10;iKw3yi4kvH19QOrN1oxnPq82navUk5pQejYwHiWgiDNvS84NXM6/wzmoEJEtVp7JwIsCbNa9jxWm&#10;1rd8pOcp5kpCOKRooIixTrUOWUEOw8jXxKLdfOMwytrk2jbYSrir9CRJptphydJQYE0/BWX308MZ&#10;uB3az+9Fe93Hy+z4Nd1hObv6lzGDfrddgorUxX/z+/pgBT+ZC658IyPo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LkY4xQAAAN0AAAAPAAAAAAAAAAAAAAAAAJgCAABkcnMv&#10;ZG93bnJldi54bWxQSwUGAAAAAAQABAD1AAAAigMAAAAA&#10;" stroked="f">
                <v:textbox>
                  <w:txbxContent>
                    <w:p w:rsidR="00466BDA" w:rsidRPr="0037324C" w:rsidRDefault="00466BDA" w:rsidP="006179E6">
                      <w:pPr>
                        <w:jc w:val="center"/>
                        <w:rPr>
                          <w:b/>
                          <w:sz w:val="28"/>
                          <w:szCs w:val="28"/>
                        </w:rPr>
                      </w:pPr>
                      <w:r>
                        <w:rPr>
                          <w:b/>
                          <w:sz w:val="28"/>
                          <w:szCs w:val="28"/>
                        </w:rPr>
                        <w:t>E</w:t>
                      </w:r>
                    </w:p>
                  </w:txbxContent>
                </v:textbox>
              </v:shape>
            </v:group>
            <v:shape id="Text Box 270" o:spid="_x0000_s1344" type="#_x0000_t202" style="position:absolute;left:5448;top:4327;width:707;height:10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Ljo8EA&#10;AADdAAAADwAAAGRycy9kb3ducmV2LnhtbERP24rCMBB9X/Afwgi+LJoqrtZqlFVQfPXyAdNmbIvN&#10;pDRZW//eCMK+zeFcZ7XpTCUe1LjSsoLxKAJBnFldcq7getkPYxDOI2usLJOCJznYrHtfK0y0bflE&#10;j7PPRQhhl6CCwvs6kdJlBRl0I1sTB+5mG4M+wCaXusE2hJtKTqJoJg2WHBoKrGlXUHY//xkFt2P7&#10;/bNo04O/zk/T2RbLeWqfSg363e8ShKfO/4s/7qMO86N4Ae9vwgl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i46PBAAAA3QAAAA8AAAAAAAAAAAAAAAAAmAIAAGRycy9kb3du&#10;cmV2LnhtbFBLBQYAAAAABAAEAPUAAACGAwAAAAA=&#10;" stroked="f">
              <v:textbox>
                <w:txbxContent>
                  <w:p w:rsidR="00466BDA" w:rsidRPr="00374D3C" w:rsidRDefault="00466BDA" w:rsidP="006179E6">
                    <w:pPr>
                      <w:rPr>
                        <w:sz w:val="72"/>
                      </w:rPr>
                    </w:pPr>
                    <w:r w:rsidRPr="00374D3C">
                      <w:rPr>
                        <w:sz w:val="72"/>
                      </w:rPr>
                      <w:t>+</w:t>
                    </w:r>
                  </w:p>
                </w:txbxContent>
              </v:textbox>
            </v:shape>
            <v:group id="Group 271" o:spid="_x0000_s1345" style="position:absolute;left:4076;top:5197;width:3474;height:3027" coordorigin="4333,9844" coordsize="3474,30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5D85McAAADdAAAADwAAAGRycy9kb3ducmV2LnhtbESPQWvCQBCF70L/wzKF&#10;3nSTFqWNriLSlh5EMBaKtyE7JsHsbMhuk/jvnUOhtxnem/e+WW1G16ieulB7NpDOElDEhbc1lwa+&#10;Tx/TV1AhIltsPJOBGwXYrB8mK8ysH/hIfR5LJSEcMjRQxdhmWoeiIodh5lti0S6+cxhl7UptOxwk&#10;3DX6OUkW2mHN0lBhS7uKimv+6wx8DjhsX9L3fn+97G7n0/zws0/JmKfHcbsEFWmM/+a/6y8r+Mmb&#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5D85McAAADd&#10;AAAADwAAAAAAAAAAAAAAAACqAgAAZHJzL2Rvd25yZXYueG1sUEsFBgAAAAAEAAQA+gAAAJ4DAAAA&#10;AA==&#10;">
              <v:shape id="Picture 272" o:spid="_x0000_s1346" type="#_x0000_t75" style="position:absolute;left:4333;top:10007;width:3474;height:286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fUG7FAAAA3QAAAA8AAABkcnMvZG93bnJldi54bWxET0trwkAQvhf8D8sIXopuIqRq6hqkUGg9&#10;FHwcmtuQnSap2dmQ3Sbpv3eFQm/z8T1nm42mET11rrasIF5EIIgLq2suFVzOr/M1COeRNTaWScEv&#10;Och2k4ctptoOfKT+5EsRQtilqKDyvk2ldEVFBt3CtsSB+7KdQR9gV0rd4RDCTSOXUfQkDdYcGips&#10;6aWi4nr6MQo2H5+ufIzj70N+OWiT58kqke9Kzabj/hmEp9H/i//cbzrMjzYx3L8JJ8jd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H1BuxQAAAN0AAAAPAAAAAAAAAAAAAAAA&#10;AJ8CAABkcnMvZG93bnJldi54bWxQSwUGAAAAAAQABAD3AAAAkQMAAAAA&#10;">
                <v:imagedata r:id="rId67" o:title=""/>
              </v:shape>
              <v:shape id="Text Box 273" o:spid="_x0000_s1347" type="#_x0000_t202" style="position:absolute;left:4377;top:9844;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nD8MA&#10;AADdAAAADwAAAGRycy9kb3ducmV2LnhtbERPzWqDQBC+F/oOyxR6KXFtaExiXUNbSMlVkwcY3YlK&#10;3Vlxt9G8fbZQyG0+vt/JdrPpxYVG11lW8BrFIIhrqztuFJyO+8UGhPPIGnvLpOBKDnb540OGqbYT&#10;F3QpfSNCCLsUFbTeD6mUrm7JoIvsQBy4sx0N+gDHRuoRpxBuermM40Qa7Dg0tDjQV0v1T/lrFJwP&#10;08tqO1Xf/rQu3pJP7NaVvSr1/DR/vIPwNPu7+N990GF+vF3C3zfhBJ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nD8MAAADdAAAADwAAAAAAAAAAAAAAAACYAgAAZHJzL2Rv&#10;d25yZXYueG1sUEsFBgAAAAAEAAQA9QAAAIgDAAAAAA==&#10;" stroked="f">
                <v:textbox>
                  <w:txbxContent>
                    <w:p w:rsidR="00466BDA" w:rsidRPr="0037324C" w:rsidRDefault="00466BDA" w:rsidP="006179E6">
                      <w:pPr>
                        <w:jc w:val="center"/>
                        <w:rPr>
                          <w:b/>
                          <w:sz w:val="28"/>
                          <w:szCs w:val="28"/>
                        </w:rPr>
                      </w:pPr>
                      <w:r>
                        <w:rPr>
                          <w:b/>
                          <w:sz w:val="28"/>
                          <w:szCs w:val="28"/>
                        </w:rPr>
                        <w:t>B</w:t>
                      </w:r>
                    </w:p>
                  </w:txbxContent>
                </v:textbox>
              </v:shape>
            </v:group>
            <v:group id="Group 274" o:spid="_x0000_s1348" style="position:absolute;left:4108;top:1296;width:3498;height:2821" coordorigin="4365,5943" coordsize="3498,2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0Jik8MAAADdAAAADwAAAGRycy9kb3ducmV2LnhtbERPS4vCMBC+L/gfwgje&#10;1rSKi1ajiLjiQQQfIN6GZmyLzaQ02bb++82CsLf5+J6zWHWmFA3VrrCsIB5GIIhTqwvOFFwv359T&#10;EM4jaywtk4IXOVgtex8LTLRt+UTN2WcihLBLUEHufZVI6dKcDLqhrYgD97C1QR9gnUldYxvCTSlH&#10;UfQlDRYcGnKsaJNT+jz/GAW7Ftv1ON42h+dj87pfJsfbISalBv1uPQfhqfP/4rd7r8P8aDa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3QmKTwwAAAN0AAAAP&#10;AAAAAAAAAAAAAAAAAKoCAABkcnMvZG93bnJldi54bWxQSwUGAAAAAAQABAD6AAAAmgMAAAAA&#10;">
              <v:shape id="Text Box 275" o:spid="_x0000_s1349" type="#_x0000_t202" style="position:absolute;left:4365;top:5943;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ra4MIA&#10;AADdAAAADwAAAGRycy9kb3ducmV2LnhtbERP24rCMBB9X/Afwgi+LDZVXC9do+iC4mvVD5g2Y1u2&#10;mZQm2vr3G0HYtzmc66y3vanFg1pXWVYwiWIQxLnVFRcKrpfDeAnCeWSNtWVS8CQH283gY42Jth2n&#10;9Dj7QoQQdgkqKL1vEildXpJBF9mGOHA32xr0AbaF1C12IdzUchrHc2mw4tBQYkM/JeW/57tRcDt1&#10;n1+rLjv66yKdzfdYLTL7VGo07HffIDz1/l/8dp90mB+vZvD6Jpw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utrgwgAAAN0AAAAPAAAAAAAAAAAAAAAAAJgCAABkcnMvZG93&#10;bnJldi54bWxQSwUGAAAAAAQABAD1AAAAhwMAAAAA&#10;" stroked="f">
                <v:textbox>
                  <w:txbxContent>
                    <w:p w:rsidR="00466BDA" w:rsidRPr="0037324C" w:rsidRDefault="00466BDA" w:rsidP="006179E6">
                      <w:pPr>
                        <w:jc w:val="center"/>
                        <w:rPr>
                          <w:b/>
                          <w:sz w:val="28"/>
                          <w:szCs w:val="28"/>
                        </w:rPr>
                      </w:pPr>
                      <w:r>
                        <w:rPr>
                          <w:b/>
                          <w:sz w:val="28"/>
                          <w:szCs w:val="28"/>
                        </w:rPr>
                        <w:t>A</w:t>
                      </w:r>
                    </w:p>
                  </w:txbxContent>
                </v:textbox>
              </v:shape>
              <v:shape id="Picture 276" o:spid="_x0000_s1350" type="#_x0000_t75" style="position:absolute;left:4578;top:6334;width:3285;height:243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RWfnFAAAA3QAAAA8AAABkcnMvZG93bnJldi54bWxET01rwkAQvRf6H5YpeCm6aaHSRlcpBaUU&#10;hFa9eBuz02xsdjZkRxP7692C0Ns83udM572v1YnaWAU28DDKQBEXwVZcGthuFsNnUFGQLdaBycCZ&#10;IsxntzdTzG3o+ItOaylVCuGYowEn0uRax8KRxzgKDXHivkPrURJsS21b7FK4r/Vjlo21x4pTg8OG&#10;3hwVP+ujN7DfbZbye/7YHlzV38ti2R2K1acxg7v+dQJKqJd/8dX9btP87OUJ/r5JJ+jZ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kVn5xQAAAN0AAAAPAAAAAAAAAAAAAAAA&#10;AJ8CAABkcnMvZG93bnJldi54bWxQSwUGAAAAAAQABAD3AAAAkQMAAAAA&#10;">
                <v:imagedata r:id="rId68" o:title=""/>
              </v:shape>
            </v:group>
            <v:line id="Line 277" o:spid="_x0000_s1351" style="position:absolute;visibility:visible" from="7096,3261" to="7685,37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2058MAAADdAAAADwAAAGRycy9kb3ducmV2LnhtbERPTWsCMRC9F/wPYQRvNasH7W6NIi6C&#10;B1tQS8/TzXSzdDNZNnGN/94UCr3N433OahNtKwbqfeNYwWyagSCunG64VvBx2T+/gPABWWPrmBTc&#10;ycNmPXpaYaHdjU80nEMtUgj7AhWYELpCSl8ZsuinriNO3LfrLYYE+1rqHm8p3LZynmULabHh1GCw&#10;o52h6ud8tQqWpjzJpSyPl/dyaGZ5fIufX7lSk3HcvoIIFMO/+M990Gl+li/g95t0gl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NtOfDAAAA3QAAAA8AAAAAAAAAAAAA&#10;AAAAoQIAAGRycy9kb3ducmV2LnhtbFBLBQYAAAAABAAEAPkAAACRAwAAAAA=&#10;">
              <v:stroke endarrow="block"/>
            </v:line>
            <v:line id="Line 278" o:spid="_x0000_s1352" style="position:absolute;flip:y;visibility:visible" from="7276,5944" to="7880,6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JzcYAAADdAAAADwAAAGRycy9kb3ducmV2LnhtbESPQWvCQBCF74L/YRmhl1B3rVBr6ira&#10;VhDEQ20PPQ7ZaRLMzobsVNN/3xUK3mZ473vzZrHqfaPO1MU6sIXJ2IAiLoKrubTw+bG9fwIVBdlh&#10;E5gs/FKE1XI4WGDuwoXf6XyUUqUQjjlaqETaXOtYVOQxjkNLnLTv0HmUtHaldh1eUrhv9IMxj9pj&#10;zelChS29VFScjj8+1dge+HU6zTZeZ9mc3r5kb7RYezfq18+ghHq5mf/pnUucmc/g+k0aQ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Bvic3GAAAA3QAAAA8AAAAAAAAA&#10;AAAAAAAAoQIAAGRycy9kb3ducmV2LnhtbFBLBQYAAAAABAAEAPkAAACUAwAAAAA=&#10;">
              <v:stroke endarrow="block"/>
            </v:line>
            <v:group id="Group 279" o:spid="_x0000_s1353" style="position:absolute;left:1797;top:1285;width:2341;height:2796" coordorigin="1707,1285" coordsize="2341,27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bw4scAAADdAAAADwAAAGRycy9kb3ducmV2LnhtbESPQWvCQBCF70L/wzKF&#10;3nSTFqWNriLSlh5EMBaKtyE7JsHsbMhuk/jvnUOhtxnem/e+WW1G16ieulB7NpDOElDEhbc1lwa+&#10;Tx/TV1AhIltsPJOBGwXYrB8mK8ysH/hIfR5LJSEcMjRQxdhmWoeiIodh5lti0S6+cxhl7UptOxwk&#10;3DX6OUkW2mHN0lBhS7uKimv+6wx8DjhsX9L3fn+97G7n0/zws0/JmKfHcbsEFWmM/+a/6y8r+Mmb&#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eebw4scAAADd&#10;AAAADwAAAAAAAAAAAAAAAACqAgAAZHJzL2Rvd25yZXYueG1sUEsFBgAAAAAEAAQA+gAAAJ4DAAAA&#10;AA==&#10;">
              <v:shape id="Text Box 280" o:spid="_x0000_s1354" type="#_x0000_t202" style="position:absolute;left:1707;top:1285;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t1fsAA&#10;AADdAAAADwAAAGRycy9kb3ducmV2LnhtbERPy6rCMBDdC/cfwghuRNN78dVqFK+guPXxAWMztsVm&#10;Uppo698bQXA3h/Ocxao1pXhQ7QrLCn6HEQji1OqCMwXn03YwA+E8ssbSMil4koPV8qezwETbhg/0&#10;OPpMhBB2CSrIva8SKV2ak0E3tBVx4K62NugDrDOpa2xCuCnlXxRNpMGCQ0OOFW1ySm/Hu1Fw3Tf9&#10;cdxcdv48PYwm/1hML/apVK/brucgPLX+K/649zrMj+IY3t+EE+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7t1fsAAAADdAAAADwAAAAAAAAAAAAAAAACYAgAAZHJzL2Rvd25y&#10;ZXYueG1sUEsFBgAAAAAEAAQA9QAAAIUDAAAAAA==&#10;" stroked="f">
                <v:textbox>
                  <w:txbxContent>
                    <w:p w:rsidR="00466BDA" w:rsidRPr="0037324C" w:rsidRDefault="00466BDA" w:rsidP="006179E6">
                      <w:pPr>
                        <w:ind w:right="-14"/>
                        <w:jc w:val="center"/>
                        <w:rPr>
                          <w:b/>
                          <w:sz w:val="28"/>
                          <w:szCs w:val="28"/>
                        </w:rPr>
                      </w:pPr>
                      <w:r>
                        <w:rPr>
                          <w:b/>
                          <w:sz w:val="28"/>
                          <w:szCs w:val="28"/>
                        </w:rPr>
                        <w:t>C</w:t>
                      </w:r>
                    </w:p>
                  </w:txbxContent>
                </v:textbox>
              </v:shape>
              <v:group id="Group 281" o:spid="_x0000_s1355" style="position:absolute;left:1718;top:1741;width:2330;height:2340" coordorigin="1763,1741" coordsize="2330,23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Xtm/scAAADd&#10;AAAADwAAAAAAAAAAAAAAAACqAgAAZHJzL2Rvd25yZXYueG1sUEsFBgAAAAAEAAQA+gAAAJ4DAAAA&#10;AA==&#10;">
                <v:shape id="Text Box 282" o:spid="_x0000_s1356" type="#_x0000_t202" style="position:absolute;left:3214;top:2757;width:879;height:33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bjYsIA&#10;AADdAAAADwAAAGRycy9kb3ducmV2LnhtbERPzWrCQBC+C32HZQq9SN1EbNKmrqIFxas2DzDJjklo&#10;djZkVxPf3hWE3ubj+53lejStuFLvGssK4lkEgri0uuFKQf67e/8E4TyyxtYyKbiRg/XqZbLETNuB&#10;j3Q9+UqEEHYZKqi97zIpXVmTQTezHXHgzrY36APsK6l7HEK4aeU8ihJpsOHQUGNHPzWVf6eLUXA+&#10;DNOPr6HY+zw9LpItNmlhb0q9vY6bbxCeRv8vfroPOsyPoxge34QT5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JuNiwgAAAN0AAAAPAAAAAAAAAAAAAAAAAJgCAABkcnMvZG93&#10;bnJldi54bWxQSwUGAAAAAAQABAD1AAAAhwMAAAAA&#10;" stroked="f">
                  <v:textbox>
                    <w:txbxContent>
                      <w:p w:rsidR="00466BDA" w:rsidRPr="00737417" w:rsidRDefault="00466BDA" w:rsidP="006179E6">
                        <w:pPr>
                          <w:rPr>
                            <w:b/>
                            <w:color w:val="FF0000"/>
                            <w:sz w:val="16"/>
                            <w:szCs w:val="16"/>
                          </w:rPr>
                        </w:pPr>
                        <w:r w:rsidRPr="00737417">
                          <w:rPr>
                            <w:b/>
                            <w:color w:val="FF0000"/>
                            <w:sz w:val="16"/>
                            <w:szCs w:val="16"/>
                          </w:rPr>
                          <w:t>493 bp</w:t>
                        </w:r>
                      </w:p>
                    </w:txbxContent>
                  </v:textbox>
                </v:shape>
                <v:shape id="Text Box 283" o:spid="_x0000_s1357" type="#_x0000_t202" style="position:absolute;left:1763;top:1741;width:536;height:23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jt/cUA&#10;AADdAAAADwAAAGRycy9kb3ducmV2LnhtbERPTWvCQBC9C/6HZQredGMO1aauUsWCUgo29tLbNDvN&#10;pmZnQ3bV1F/vFgRv83ifM1t0thYnan3lWMF4lIAgLpyuuFTwuX8dTkH4gKyxdkwK/sjDYt7vzTDT&#10;7swfdMpDKWII+wwVmBCaTEpfGLLoR64hjtyPay2GCNtS6hbPMdzWMk2SR2mx4thgsKGVoeKQH62C&#10;yX79tt7qdPluqt/d6ul783U5OKUGD93LM4hAXbiLb+6NjvPHSQr/38QT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SO39xQAAAN0AAAAPAAAAAAAAAAAAAAAAAJgCAABkcnMv&#10;ZG93bnJldi54bWxQSwUGAAAAAAQABAD1AAAAigMAAAAA&#10;" filled="f" fillcolor="#ffd" stroked="f">
                  <v:textbox>
                    <w:txbxContent>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Arial"/>
                            <w:b/>
                            <w:color w:val="000000"/>
                            <w:sz w:val="14"/>
                            <w:szCs w:val="14"/>
                          </w:rPr>
                        </w:pPr>
                        <w:r w:rsidRPr="00737417">
                          <w:rPr>
                            <w:rFonts w:cs="Arial"/>
                            <w:b/>
                            <w:color w:val="000000"/>
                            <w:sz w:val="14"/>
                            <w:szCs w:val="14"/>
                          </w:rPr>
                          <w:t>Bp</w:t>
                        </w:r>
                      </w:p>
                      <w:p w:rsidR="00466BDA" w:rsidRPr="00737417" w:rsidRDefault="00466BDA" w:rsidP="006179E6">
                        <w:pPr>
                          <w:autoSpaceDE w:val="0"/>
                          <w:autoSpaceDN w:val="0"/>
                          <w:adjustRightInd w:val="0"/>
                          <w:spacing w:before="0" w:beforeAutospacing="0" w:after="0" w:afterAutospacing="0" w:line="240" w:lineRule="auto"/>
                          <w:jc w:val="center"/>
                          <w:rPr>
                            <w:rFonts w:cs="Arial"/>
                            <w:b/>
                            <w:color w:val="000000"/>
                            <w:sz w:val="10"/>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r w:rsidRPr="00737417">
                          <w:rPr>
                            <w:rFonts w:cs="Arial"/>
                            <w:b/>
                            <w:bCs/>
                            <w:color w:val="000000"/>
                            <w:sz w:val="10"/>
                            <w:szCs w:val="10"/>
                          </w:rPr>
                          <w:t>1200</w:t>
                        </w:r>
                      </w:p>
                      <w:p w:rsidR="00466BDA" w:rsidRPr="000436DC" w:rsidRDefault="00466BDA" w:rsidP="006179E6">
                        <w:pPr>
                          <w:autoSpaceDE w:val="0"/>
                          <w:autoSpaceDN w:val="0"/>
                          <w:adjustRightInd w:val="0"/>
                          <w:spacing w:before="0" w:beforeAutospacing="0" w:after="0" w:afterAutospacing="0" w:line="240" w:lineRule="auto"/>
                          <w:jc w:val="center"/>
                          <w:rPr>
                            <w:rFonts w:cs="Arial"/>
                            <w:b/>
                            <w:bCs/>
                            <w:color w:val="000000"/>
                            <w:sz w:val="2"/>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r w:rsidRPr="00737417">
                          <w:rPr>
                            <w:rFonts w:cs="Arial"/>
                            <w:b/>
                            <w:bCs/>
                            <w:color w:val="000000"/>
                            <w:sz w:val="10"/>
                            <w:szCs w:val="10"/>
                          </w:rPr>
                          <w:t>1000</w:t>
                        </w: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4"/>
                            <w:szCs w:val="10"/>
                          </w:rPr>
                        </w:pPr>
                      </w:p>
                      <w:p w:rsidR="00466BDA"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r w:rsidRPr="00737417">
                          <w:rPr>
                            <w:rFonts w:cs="Arial"/>
                            <w:b/>
                            <w:bCs/>
                            <w:color w:val="000000"/>
                            <w:sz w:val="10"/>
                            <w:szCs w:val="10"/>
                          </w:rPr>
                          <w:t>800</w:t>
                        </w:r>
                      </w:p>
                      <w:p w:rsidR="00466BDA" w:rsidRPr="009047DC" w:rsidRDefault="00466BDA" w:rsidP="006179E6">
                        <w:pPr>
                          <w:autoSpaceDE w:val="0"/>
                          <w:autoSpaceDN w:val="0"/>
                          <w:adjustRightInd w:val="0"/>
                          <w:spacing w:before="0" w:beforeAutospacing="0" w:after="0" w:afterAutospacing="0" w:line="240" w:lineRule="auto"/>
                          <w:jc w:val="center"/>
                          <w:rPr>
                            <w:rFonts w:cs="Arial"/>
                            <w:b/>
                            <w:bCs/>
                            <w:color w:val="000000"/>
                            <w:sz w:val="4"/>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r>
                          <w:rPr>
                            <w:rFonts w:cs="Arial"/>
                            <w:b/>
                            <w:bCs/>
                            <w:color w:val="000000"/>
                            <w:sz w:val="10"/>
                            <w:szCs w:val="10"/>
                          </w:rPr>
                          <w:t>600</w:t>
                        </w: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r w:rsidRPr="00737417">
                          <w:rPr>
                            <w:rFonts w:cs="Arial"/>
                            <w:b/>
                            <w:bCs/>
                            <w:color w:val="000000"/>
                            <w:sz w:val="10"/>
                            <w:szCs w:val="10"/>
                          </w:rPr>
                          <w:t>500</w:t>
                        </w: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2"/>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r w:rsidRPr="00737417">
                          <w:rPr>
                            <w:rFonts w:cs="Arial"/>
                            <w:b/>
                            <w:bCs/>
                            <w:color w:val="000000"/>
                            <w:sz w:val="10"/>
                            <w:szCs w:val="10"/>
                          </w:rPr>
                          <w:t>400</w:t>
                        </w: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4"/>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r w:rsidRPr="00737417">
                          <w:rPr>
                            <w:rFonts w:cs="Arial"/>
                            <w:b/>
                            <w:bCs/>
                            <w:color w:val="000000"/>
                            <w:sz w:val="10"/>
                            <w:szCs w:val="10"/>
                          </w:rPr>
                          <w:t>300</w:t>
                        </w:r>
                      </w:p>
                      <w:p w:rsidR="00466BDA" w:rsidRPr="000436DC" w:rsidRDefault="00466BDA" w:rsidP="006179E6">
                        <w:pPr>
                          <w:autoSpaceDE w:val="0"/>
                          <w:autoSpaceDN w:val="0"/>
                          <w:adjustRightInd w:val="0"/>
                          <w:spacing w:before="0" w:beforeAutospacing="0" w:after="0" w:afterAutospacing="0" w:line="240" w:lineRule="auto"/>
                          <w:jc w:val="center"/>
                          <w:rPr>
                            <w:rFonts w:cs="Arial"/>
                            <w:b/>
                            <w:bCs/>
                            <w:color w:val="000000"/>
                            <w:sz w:val="8"/>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r w:rsidRPr="00737417">
                          <w:rPr>
                            <w:rFonts w:cs="Arial"/>
                            <w:b/>
                            <w:bCs/>
                            <w:color w:val="000000"/>
                            <w:sz w:val="10"/>
                            <w:szCs w:val="10"/>
                          </w:rPr>
                          <w:t>200</w:t>
                        </w:r>
                      </w:p>
                      <w:p w:rsidR="00466BDA" w:rsidRPr="000436DC" w:rsidRDefault="00466BDA" w:rsidP="006179E6">
                        <w:pPr>
                          <w:autoSpaceDE w:val="0"/>
                          <w:autoSpaceDN w:val="0"/>
                          <w:adjustRightInd w:val="0"/>
                          <w:spacing w:before="0" w:beforeAutospacing="0" w:after="0" w:afterAutospacing="0" w:line="240" w:lineRule="auto"/>
                          <w:jc w:val="center"/>
                          <w:rPr>
                            <w:rFonts w:cs="Arial"/>
                            <w:b/>
                            <w:bCs/>
                            <w:color w:val="000000"/>
                            <w:sz w:val="12"/>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Arial"/>
                            <w:b/>
                            <w:bCs/>
                            <w:color w:val="000000"/>
                            <w:sz w:val="10"/>
                            <w:szCs w:val="10"/>
                          </w:rPr>
                        </w:pPr>
                        <w:r w:rsidRPr="00737417">
                          <w:rPr>
                            <w:rFonts w:cs="Arial"/>
                            <w:b/>
                            <w:bCs/>
                            <w:color w:val="000000"/>
                            <w:sz w:val="10"/>
                            <w:szCs w:val="10"/>
                          </w:rPr>
                          <w:t>100</w:t>
                        </w:r>
                      </w:p>
                    </w:txbxContent>
                  </v:textbox>
                </v:shape>
                <v:group id="Group 284" o:spid="_x0000_s1358" style="position:absolute;left:2254;top:2036;width:1034;height:1830" coordorigin="610,3611" coordsize="1034,18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qfiJwwAAAN0AAAAP&#10;AAAAAAAAAAAAAAAAAKoCAABkcnMvZG93bnJldi54bWxQSwUGAAAAAAQABAD6AAAAmgMAAAAA&#10;">
                  <v:shape id="Picture 285" o:spid="_x0000_s1359" type="#_x0000_t75" alt="3" style="position:absolute;left:610;top:3611;width:1034;height:183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6APPEAAAA3QAAAA8AAABkcnMvZG93bnJldi54bWxET0trAjEQvhf8D2EEL0WTtcUuW6OIINiD&#10;FLXgddhM9+Fmsm5S3f57Uyh4m4/vOfNlbxtxpc5XjjUkEwWCOHem4kLD13EzTkH4gGywcUwafsnD&#10;cjF4mmNm3I33dD2EQsQQ9hlqKENoMyl9XpJFP3EtceS+XWcxRNgV0nR4i+G2kVOlZtJixbGhxJbW&#10;JeXnw4/V8Jk8v/nTi9urJv24bHBXb9O61no07FfvIAL14SH+d29NnJ+oV/j7Jp4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6APPEAAAA3QAAAA8AAAAAAAAAAAAAAAAA&#10;nwIAAGRycy9kb3ducmV2LnhtbFBLBQYAAAAABAAEAPcAAACQAwAAAAA=&#10;">
                    <v:imagedata r:id="rId69" o:title="3" gain="1.25" grayscale="t"/>
                  </v:shape>
                  <v:rect id="Rectangle 286" o:spid="_x0000_s1360" style="position:absolute;left:1212;top:4405;width:363;height:1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1kN8MA&#10;AADdAAAADwAAAGRycy9kb3ducmV2LnhtbERPTYvCMBC9C/6HMIK3NXWxIl2jyIKoiKLusnocmrEt&#10;NpPSRK3/3ggL3ubxPmc8bUwpblS7wrKCfi8CQZxaXXCm4Pdn/jEC4TyyxtIyKXiQg+mk3Rpjou2d&#10;93Q7+EyEEHYJKsi9rxIpXZqTQdezFXHgzrY26AOsM6lrvIdwU8rPKBpKgwWHhhwr+s4pvRyuRsGO&#10;9XDljnr+d9wO1vEiHqSPzUmpbqeZfYHw1Pi3+N+91GF+P4rh9U04QU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1kN8MAAADdAAAADwAAAAAAAAAAAAAAAACYAgAAZHJzL2Rv&#10;d25yZXYueG1sUEsFBgAAAAAEAAQA9QAAAIgDAAAAAA==&#10;" filled="f" strokecolor="red" strokeweight="1pt"/>
                </v:group>
              </v:group>
            </v:group>
            <v:group id="Group 287" o:spid="_x0000_s1361" style="position:absolute;left:1813;top:5210;width:2382;height:2895" coordorigin="1723,5210" coordsize="2382,2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5bEcQAAADdAAAA&#10;DwAAAAAAAAAAAAAAAACqAgAAZHJzL2Rvd25yZXYueG1sUEsFBgAAAAAEAAQA+gAAAJsDAAAAAA==&#10;">
              <v:shape id="Text Box 288" o:spid="_x0000_s1362" type="#_x0000_t202" style="position:absolute;left:1723;top:5210;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PejcEA&#10;AADdAAAADwAAAGRycy9kb3ducmV2LnhtbERP24rCMBB9X/Afwgi+LJq6rFZro7iCi69ePmBsphds&#10;JqWJtv69WVjwbQ7nOummN7V4UOsqywqmkwgEcWZ1xYWCy3k/XoBwHlljbZkUPMnBZj34SDHRtuMj&#10;PU6+ECGEXYIKSu+bREqXlWTQTWxDHLjctgZ9gG0hdYtdCDe1/IqiuTRYcWgosaFdSdntdDcK8kP3&#10;OVt2119/iY/f8x+s4qt9KjUa9tsVCE+9f4v/3Qcd5k+jGP6+CSf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D3o3BAAAA3QAAAA8AAAAAAAAAAAAAAAAAmAIAAGRycy9kb3du&#10;cmV2LnhtbFBLBQYAAAAABAAEAPUAAACGAwAAAAA=&#10;" stroked="f">
                <v:textbox>
                  <w:txbxContent>
                    <w:p w:rsidR="00466BDA" w:rsidRPr="0037324C" w:rsidRDefault="00466BDA" w:rsidP="006179E6">
                      <w:pPr>
                        <w:jc w:val="center"/>
                        <w:rPr>
                          <w:b/>
                          <w:sz w:val="28"/>
                          <w:szCs w:val="28"/>
                        </w:rPr>
                      </w:pPr>
                      <w:r>
                        <w:rPr>
                          <w:b/>
                          <w:sz w:val="28"/>
                          <w:szCs w:val="28"/>
                        </w:rPr>
                        <w:t>D</w:t>
                      </w:r>
                    </w:p>
                  </w:txbxContent>
                </v:textbox>
              </v:shape>
              <v:group id="Group 289" o:spid="_x0000_s1363" style="position:absolute;left:1737;top:5598;width:2368;height:2507" coordorigin="1647,5628" coordsize="2368,25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5w1q+McAAADd&#10;AAAADwAAAAAAAAAAAAAAAACqAgAAZHJzL2Rvd25yZXYueG1sUEsFBgAAAAAEAAQA+gAAAJ4DAAAA&#10;AA==&#10;">
                <v:shape id="Text Box 290" o:spid="_x0000_s1364" type="#_x0000_t202" style="position:absolute;left:3078;top:6154;width:937;height:4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DvZMMA&#10;AADdAAAADwAAAGRycy9kb3ducmV2LnhtbERPzWqDQBC+F/oOyxR6KXFNaUxiXUNaaMlVkwcY3YlK&#10;3VlxN9G8fbdQyG0+vt/JdrPpxZVG11lWsIxiEMS11R03Ck7Hr8UGhPPIGnvLpOBGDnb540OGqbYT&#10;F3QtfSNCCLsUFbTeD6mUrm7JoIvsQBy4sx0N+gDHRuoRpxBuevkax4k02HFoaHGgz5bqn/JiFJwP&#10;08tqO1Xf/rQu3pIP7NaVvSn1/DTv30F4mv1d/O8+6DB/GW/h75t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DvZMMAAADdAAAADwAAAAAAAAAAAAAAAACYAgAAZHJzL2Rv&#10;d25yZXYueG1sUEsFBgAAAAAEAAQA9QAAAIgDAAAAAA==&#10;" stroked="f">
                  <v:textbox>
                    <w:txbxContent>
                      <w:p w:rsidR="00466BDA" w:rsidRPr="00737417" w:rsidRDefault="00466BDA" w:rsidP="006179E6">
                        <w:pPr>
                          <w:rPr>
                            <w:b/>
                            <w:color w:val="FF0000"/>
                            <w:sz w:val="16"/>
                            <w:szCs w:val="16"/>
                          </w:rPr>
                        </w:pPr>
                        <w:r w:rsidRPr="00737417">
                          <w:rPr>
                            <w:b/>
                            <w:color w:val="FF0000"/>
                            <w:sz w:val="16"/>
                            <w:szCs w:val="16"/>
                          </w:rPr>
                          <w:t>7850 bp</w:t>
                        </w:r>
                      </w:p>
                    </w:txbxContent>
                  </v:textbox>
                </v:shape>
                <v:shape id="Text Box 291" o:spid="_x0000_s1365" type="#_x0000_t202" style="position:absolute;left:1647;top:5628;width:545;height:2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9AzMgA&#10;AADdAAAADwAAAGRycy9kb3ducmV2LnhtbESPQU/CQBCF7yb+h82YcJNtOaBWFiIEEggxQfDibeyO&#10;3Up3tukuUPn1zsHE20zem/e+mcx636gzdbEObCAfZqCIy2Brrgy8H1b3j6BiQrbYBCYDPxRhNr29&#10;mWBhw4Xf6LxPlZIQjgUacCm1hdaxdOQxDkNLLNpX6DwmWbtK2w4vEu4bPcqysfZYszQ4bGnhqDzu&#10;T97Aw2G5XW7saP7q6u/d4ulz/XE9BmMGd/3LM6hEffo3/12vreDnufDLNzKCnv4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D0DMyAAAAN0AAAAPAAAAAAAAAAAAAAAAAJgCAABk&#10;cnMvZG93bnJldi54bWxQSwUGAAAAAAQABAD1AAAAjQMAAAAA&#10;" filled="f" fillcolor="#ffd" stroked="f">
                  <v:textbox>
                    <w:txbxContent>
                      <w:p w:rsidR="00466BDA" w:rsidRPr="00737417"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Default="00466BDA" w:rsidP="006179E6">
                        <w:pPr>
                          <w:autoSpaceDE w:val="0"/>
                          <w:autoSpaceDN w:val="0"/>
                          <w:adjustRightInd w:val="0"/>
                          <w:spacing w:before="0" w:beforeAutospacing="0" w:after="0" w:afterAutospacing="0" w:line="240" w:lineRule="auto"/>
                          <w:jc w:val="center"/>
                          <w:rPr>
                            <w:rFonts w:cs="Calibri"/>
                            <w:b/>
                            <w:bCs/>
                            <w:color w:val="000000"/>
                            <w:sz w:val="14"/>
                            <w:szCs w:val="12"/>
                          </w:rPr>
                        </w:pPr>
                        <w:r w:rsidRPr="00737417">
                          <w:rPr>
                            <w:rFonts w:cs="Calibri"/>
                            <w:b/>
                            <w:bCs/>
                            <w:color w:val="000000"/>
                            <w:sz w:val="14"/>
                            <w:szCs w:val="12"/>
                          </w:rPr>
                          <w:t>Kb</w:t>
                        </w:r>
                      </w:p>
                      <w:p w:rsidR="00466BDA" w:rsidRPr="00D46112" w:rsidRDefault="00466BDA" w:rsidP="006179E6">
                        <w:pPr>
                          <w:autoSpaceDE w:val="0"/>
                          <w:autoSpaceDN w:val="0"/>
                          <w:adjustRightInd w:val="0"/>
                          <w:spacing w:before="0" w:beforeAutospacing="0" w:after="0" w:afterAutospacing="0" w:line="240" w:lineRule="auto"/>
                          <w:jc w:val="center"/>
                          <w:rPr>
                            <w:rFonts w:cs="Calibri"/>
                            <w:b/>
                            <w:bCs/>
                            <w:color w:val="000000"/>
                            <w:sz w:val="8"/>
                            <w:szCs w:val="12"/>
                          </w:rPr>
                        </w:pPr>
                      </w:p>
                      <w:p w:rsidR="00466BDA" w:rsidRPr="00737417" w:rsidRDefault="00466BDA" w:rsidP="006179E6">
                        <w:pPr>
                          <w:autoSpaceDE w:val="0"/>
                          <w:autoSpaceDN w:val="0"/>
                          <w:adjustRightInd w:val="0"/>
                          <w:spacing w:before="0" w:beforeAutospacing="0" w:after="0" w:afterAutospacing="0" w:line="240" w:lineRule="auto"/>
                          <w:jc w:val="center"/>
                          <w:rPr>
                            <w:b/>
                            <w:bCs/>
                            <w:color w:val="000000"/>
                            <w:sz w:val="2"/>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37417">
                          <w:rPr>
                            <w:rFonts w:cs="Calibri"/>
                            <w:b/>
                            <w:bCs/>
                            <w:color w:val="000000"/>
                            <w:sz w:val="10"/>
                            <w:szCs w:val="10"/>
                          </w:rPr>
                          <w:t>10.0</w:t>
                        </w:r>
                      </w:p>
                      <w:p w:rsidR="00466BDA" w:rsidRPr="0073741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37417">
                          <w:rPr>
                            <w:rFonts w:cs="Calibri"/>
                            <w:b/>
                            <w:bCs/>
                            <w:color w:val="000000"/>
                            <w:sz w:val="10"/>
                            <w:szCs w:val="10"/>
                          </w:rPr>
                          <w:t>8.0</w:t>
                        </w:r>
                      </w:p>
                      <w:p w:rsidR="00466BDA" w:rsidRPr="0073741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37417">
                          <w:rPr>
                            <w:rFonts w:cs="Calibri"/>
                            <w:b/>
                            <w:bCs/>
                            <w:color w:val="000000"/>
                            <w:sz w:val="10"/>
                            <w:szCs w:val="10"/>
                          </w:rPr>
                          <w:t>6.0</w:t>
                        </w:r>
                      </w:p>
                      <w:p w:rsidR="00466BDA" w:rsidRPr="00D46112"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73741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37417">
                          <w:rPr>
                            <w:rFonts w:cs="Calibri"/>
                            <w:b/>
                            <w:bCs/>
                            <w:color w:val="000000"/>
                            <w:sz w:val="10"/>
                            <w:szCs w:val="10"/>
                          </w:rPr>
                          <w:t>4.0</w:t>
                        </w:r>
                      </w:p>
                      <w:p w:rsidR="00466BDA" w:rsidRPr="00D46112" w:rsidRDefault="00466BDA" w:rsidP="006179E6">
                        <w:pPr>
                          <w:autoSpaceDE w:val="0"/>
                          <w:autoSpaceDN w:val="0"/>
                          <w:adjustRightInd w:val="0"/>
                          <w:spacing w:before="0" w:beforeAutospacing="0" w:after="0" w:afterAutospacing="0" w:line="240" w:lineRule="auto"/>
                          <w:jc w:val="center"/>
                          <w:rPr>
                            <w:b/>
                            <w:bCs/>
                            <w:color w:val="000000"/>
                            <w:sz w:val="4"/>
                            <w:szCs w:val="4"/>
                          </w:rPr>
                        </w:pPr>
                      </w:p>
                      <w:p w:rsidR="00466BDA" w:rsidRPr="0073741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37417">
                          <w:rPr>
                            <w:rFonts w:cs="Calibri"/>
                            <w:b/>
                            <w:bCs/>
                            <w:color w:val="000000"/>
                            <w:sz w:val="10"/>
                            <w:szCs w:val="10"/>
                          </w:rPr>
                          <w:t>3.0</w:t>
                        </w:r>
                      </w:p>
                      <w:p w:rsidR="00466BDA" w:rsidRPr="00D46112" w:rsidRDefault="00466BDA" w:rsidP="006179E6">
                        <w:pPr>
                          <w:autoSpaceDE w:val="0"/>
                          <w:autoSpaceDN w:val="0"/>
                          <w:adjustRightInd w:val="0"/>
                          <w:spacing w:before="0" w:beforeAutospacing="0" w:after="0" w:afterAutospacing="0" w:line="240" w:lineRule="auto"/>
                          <w:jc w:val="center"/>
                          <w:rPr>
                            <w:b/>
                            <w:bCs/>
                            <w:color w:val="000000"/>
                            <w:sz w:val="10"/>
                            <w:szCs w:val="16"/>
                          </w:rPr>
                        </w:pPr>
                      </w:p>
                      <w:p w:rsidR="00466BDA" w:rsidRPr="0073741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37417">
                          <w:rPr>
                            <w:rFonts w:cs="Calibri"/>
                            <w:b/>
                            <w:bCs/>
                            <w:color w:val="000000"/>
                            <w:sz w:val="10"/>
                            <w:szCs w:val="10"/>
                          </w:rPr>
                          <w:t>2.0</w:t>
                        </w:r>
                      </w:p>
                      <w:p w:rsidR="00466BDA" w:rsidRPr="00737417"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Pr>
                            <w:rFonts w:cs="Calibri"/>
                            <w:b/>
                            <w:bCs/>
                            <w:color w:val="000000"/>
                            <w:sz w:val="10"/>
                            <w:szCs w:val="10"/>
                          </w:rPr>
                          <w:t>1.5</w:t>
                        </w:r>
                      </w:p>
                      <w:p w:rsidR="00466BDA"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D46112"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Pr>
                            <w:rFonts w:cs="Calibri"/>
                            <w:b/>
                            <w:bCs/>
                            <w:color w:val="000000"/>
                            <w:sz w:val="10"/>
                            <w:szCs w:val="10"/>
                          </w:rPr>
                          <w:t>1.0</w:t>
                        </w:r>
                      </w:p>
                      <w:p w:rsidR="00466BDA"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737417" w:rsidRDefault="00466BDA" w:rsidP="006179E6">
                        <w:pPr>
                          <w:autoSpaceDE w:val="0"/>
                          <w:autoSpaceDN w:val="0"/>
                          <w:adjustRightInd w:val="0"/>
                          <w:spacing w:before="0" w:beforeAutospacing="0" w:after="0" w:afterAutospacing="0" w:line="240" w:lineRule="auto"/>
                          <w:jc w:val="center"/>
                          <w:rPr>
                            <w:b/>
                            <w:bCs/>
                            <w:color w:val="000000"/>
                            <w:sz w:val="10"/>
                            <w:szCs w:val="10"/>
                          </w:rPr>
                        </w:pPr>
                        <w:r>
                          <w:rPr>
                            <w:b/>
                            <w:bCs/>
                            <w:color w:val="000000"/>
                            <w:sz w:val="10"/>
                            <w:szCs w:val="10"/>
                          </w:rPr>
                          <w:t>0.5</w:t>
                        </w:r>
                      </w:p>
                      <w:p w:rsidR="00466BDA" w:rsidRPr="00737417"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737417" w:rsidRDefault="00466BDA" w:rsidP="006179E6">
                        <w:pPr>
                          <w:autoSpaceDE w:val="0"/>
                          <w:autoSpaceDN w:val="0"/>
                          <w:adjustRightInd w:val="0"/>
                          <w:spacing w:before="0" w:beforeAutospacing="0" w:after="0" w:afterAutospacing="0" w:line="240" w:lineRule="auto"/>
                          <w:jc w:val="center"/>
                          <w:rPr>
                            <w:b/>
                            <w:bCs/>
                            <w:color w:val="000000"/>
                            <w:sz w:val="16"/>
                            <w:szCs w:val="10"/>
                          </w:rPr>
                        </w:pPr>
                      </w:p>
                    </w:txbxContent>
                  </v:textbox>
                </v:shape>
                <v:group id="Group 292" o:spid="_x0000_s1366" style="position:absolute;left:2135;top:6118;width:1034;height:1830" coordorigin="2135,5833" coordsize="1034,18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PuVbjFAAAA3QAA&#10;AA8AAAAAAAAAAAAAAAAAqgIAAGRycy9kb3ducmV2LnhtbFBLBQYAAAAABAAEAPoAAACcAwAAAAA=&#10;">
                  <v:shape id="Picture 293" o:spid="_x0000_s1367" type="#_x0000_t75" alt="3" style="position:absolute;left:2135;top:5833;width:1034;height:183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fz7FAAAA3QAAAA8AAABkcnMvZG93bnJldi54bWxEj0FrwkAQhe8F/8Mygre6iYiU6Coi2Hjw&#10;0kT0OmTHbDA7G7Jbjf76bqHQ2wzvzfverDaDbcWdet84VpBOExDEldMN1wpO5f79A4QPyBpbx6Tg&#10;SR4269HbCjPtHvxF9yLUIoawz1CBCaHLpPSVIYt+6jriqF1dbzHEta+l7vERw20rZ0mykBYbjgSD&#10;He0MVbfi20bIYZ4f80KWn8+8NOcF5+nLXpSajIftEkSgIfyb/64POtZP0xn8fhNHkO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v38+xQAAAN0AAAAPAAAAAAAAAAAAAAAA&#10;AJ8CAABkcnMvZG93bnJldi54bWxQSwUGAAAAAAQABAD3AAAAkQMAAAAA&#10;">
                    <v:imagedata r:id="rId70" o:title="3"/>
                  </v:shape>
                  <v:rect id="Rectangle 294" o:spid="_x0000_s1368" style="position:absolute;left:2687;top:5929;width:418;height:1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PBcQA&#10;AADdAAAADwAAAGRycy9kb3ducmV2LnhtbERP22rCQBB9F/yHZQp9002siqSuIoKoSIs3tI9DdpoE&#10;s7Mhu2r8e1co9G0O5zrjaWNKcaPaFZYVxN0IBHFqdcGZguNh0RmBcB5ZY2mZFDzIwXTSbo0x0fbO&#10;O7rtfSZCCLsEFeTeV4mULs3JoOvaijhwv7Y26AOsM6lrvIdwU8peFA2lwYJDQ44VzXNKL/urUbBl&#10;PVy7s16czt/9zWA56KePrx+l3t+a2ScIT43/F/+5VzrMj+MPeH0TTpCT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xzwXEAAAA3QAAAA8AAAAAAAAAAAAAAAAAmAIAAGRycy9k&#10;b3ducmV2LnhtbFBLBQYAAAAABAAEAPUAAACJAwAAAAA=&#10;" filled="f" strokecolor="red" strokeweight="1pt"/>
                </v:group>
              </v:group>
            </v:group>
          </v:group>
        </w:pict>
      </w:r>
    </w:p>
    <w:p w:rsidR="006179E6" w:rsidRDefault="006179E6" w:rsidP="006179E6">
      <w:pPr>
        <w:rPr>
          <w:rFonts w:cs="Arial"/>
          <w:sz w:val="41"/>
          <w:szCs w:val="23"/>
        </w:rPr>
      </w:pPr>
    </w:p>
    <w:p w:rsidR="006179E6" w:rsidRDefault="006179E6" w:rsidP="006179E6">
      <w:pPr>
        <w:rPr>
          <w:rFonts w:cs="Arial"/>
          <w:sz w:val="41"/>
          <w:szCs w:val="23"/>
        </w:rPr>
      </w:pPr>
    </w:p>
    <w:p w:rsidR="006179E6" w:rsidRDefault="006179E6" w:rsidP="006179E6">
      <w:pPr>
        <w:rPr>
          <w:rFonts w:cs="Arial"/>
          <w:sz w:val="41"/>
          <w:szCs w:val="23"/>
        </w:rPr>
      </w:pPr>
    </w:p>
    <w:p w:rsidR="006179E6" w:rsidRDefault="006179E6" w:rsidP="006179E6">
      <w:pPr>
        <w:rPr>
          <w:rFonts w:cs="Arial"/>
          <w:sz w:val="41"/>
          <w:szCs w:val="23"/>
        </w:rPr>
      </w:pPr>
    </w:p>
    <w:p w:rsidR="006179E6" w:rsidRPr="009047DC" w:rsidRDefault="006179E6" w:rsidP="006179E6">
      <w:pPr>
        <w:rPr>
          <w:rFonts w:cs="Arial"/>
          <w:sz w:val="27"/>
          <w:szCs w:val="23"/>
        </w:rPr>
      </w:pPr>
    </w:p>
    <w:p w:rsidR="006179E6" w:rsidRDefault="006179E6" w:rsidP="006179E6">
      <w:pPr>
        <w:spacing w:before="480" w:line="360" w:lineRule="auto"/>
        <w:rPr>
          <w:rStyle w:val="Strong"/>
          <w:sz w:val="20"/>
          <w:szCs w:val="20"/>
        </w:rPr>
      </w:pPr>
      <w:bookmarkStart w:id="857" w:name="_Toc337501715"/>
      <w:bookmarkStart w:id="858" w:name="_Toc341039163"/>
      <w:bookmarkStart w:id="859" w:name="_Toc356079764"/>
      <w:r w:rsidRPr="00024A49">
        <w:rPr>
          <w:b/>
          <w:sz w:val="20"/>
          <w:szCs w:val="20"/>
        </w:rPr>
        <w:t>Figure 3.</w:t>
      </w:r>
      <w:r w:rsidR="00122438" w:rsidRPr="00024A49">
        <w:rPr>
          <w:b/>
          <w:sz w:val="20"/>
          <w:szCs w:val="20"/>
        </w:rPr>
        <w:fldChar w:fldCharType="begin"/>
      </w:r>
      <w:r w:rsidRPr="00024A49">
        <w:rPr>
          <w:b/>
          <w:sz w:val="20"/>
          <w:szCs w:val="20"/>
        </w:rPr>
        <w:instrText xml:space="preserve"> SEQ Figure_3. \* ARABIC </w:instrText>
      </w:r>
      <w:r w:rsidR="00122438" w:rsidRPr="00024A49">
        <w:rPr>
          <w:b/>
          <w:sz w:val="20"/>
          <w:szCs w:val="20"/>
        </w:rPr>
        <w:fldChar w:fldCharType="separate"/>
      </w:r>
      <w:r w:rsidRPr="00024A49">
        <w:rPr>
          <w:b/>
          <w:noProof/>
          <w:sz w:val="20"/>
          <w:szCs w:val="20"/>
        </w:rPr>
        <w:t>14</w:t>
      </w:r>
      <w:r w:rsidR="00122438" w:rsidRPr="00024A49">
        <w:rPr>
          <w:b/>
          <w:sz w:val="20"/>
          <w:szCs w:val="20"/>
        </w:rPr>
        <w:fldChar w:fldCharType="end"/>
      </w:r>
      <w:r w:rsidRPr="00024A49">
        <w:rPr>
          <w:b/>
          <w:sz w:val="20"/>
          <w:szCs w:val="20"/>
        </w:rPr>
        <w:t>:</w:t>
      </w:r>
      <w:r w:rsidRPr="00024A49">
        <w:rPr>
          <w:sz w:val="20"/>
          <w:szCs w:val="20"/>
        </w:rPr>
        <w:t xml:space="preserve"> </w:t>
      </w:r>
      <w:r w:rsidRPr="00024A49">
        <w:rPr>
          <w:rStyle w:val="Heading2NgocChar5"/>
          <w:sz w:val="20"/>
          <w:szCs w:val="20"/>
        </w:rPr>
        <w:t>Cloning strate</w:t>
      </w:r>
      <w:r>
        <w:rPr>
          <w:rStyle w:val="Heading2NgocChar5"/>
          <w:sz w:val="20"/>
          <w:szCs w:val="20"/>
        </w:rPr>
        <w:t xml:space="preserve">gy for </w:t>
      </w:r>
      <w:r w:rsidRPr="00024A49">
        <w:rPr>
          <w:rStyle w:val="Heading2NgocChar5"/>
          <w:sz w:val="20"/>
          <w:szCs w:val="20"/>
        </w:rPr>
        <w:t>pRRLsc-SFFVp-</w:t>
      </w:r>
      <w:r w:rsidRPr="00024A49">
        <w:rPr>
          <w:rStyle w:val="Heading2NgocChar5"/>
          <w:i/>
          <w:sz w:val="20"/>
          <w:szCs w:val="20"/>
        </w:rPr>
        <w:t>eGFP</w:t>
      </w:r>
      <w:r w:rsidRPr="00024A49">
        <w:rPr>
          <w:rStyle w:val="Heading2NgocChar5"/>
          <w:sz w:val="20"/>
          <w:szCs w:val="20"/>
        </w:rPr>
        <w:t>-SYNp-</w:t>
      </w:r>
      <w:r w:rsidRPr="00024A49">
        <w:rPr>
          <w:rStyle w:val="Heading2NgocChar5"/>
          <w:i/>
          <w:sz w:val="20"/>
          <w:szCs w:val="20"/>
        </w:rPr>
        <w:t>rIgf-1</w:t>
      </w:r>
      <w:r w:rsidRPr="00024A49">
        <w:rPr>
          <w:rStyle w:val="Heading2NgocChar5"/>
          <w:sz w:val="20"/>
          <w:szCs w:val="20"/>
        </w:rPr>
        <w:t>-W</w:t>
      </w:r>
      <w:r w:rsidRPr="00024A49">
        <w:rPr>
          <w:rStyle w:val="Style2Char2"/>
          <w:rFonts w:ascii="Century Gothic" w:hAnsi="Century Gothic"/>
          <w:sz w:val="20"/>
          <w:szCs w:val="20"/>
        </w:rPr>
        <w:t>.</w:t>
      </w:r>
      <w:r w:rsidRPr="00024A49">
        <w:rPr>
          <w:sz w:val="20"/>
          <w:szCs w:val="20"/>
        </w:rPr>
        <w:t xml:space="preserve"> </w:t>
      </w:r>
      <w:r>
        <w:rPr>
          <w:rStyle w:val="Strong"/>
          <w:sz w:val="20"/>
          <w:szCs w:val="20"/>
        </w:rPr>
        <w:t>Diagram</w:t>
      </w:r>
      <w:r w:rsidRPr="00024A49">
        <w:rPr>
          <w:rStyle w:val="Strong"/>
          <w:sz w:val="20"/>
          <w:szCs w:val="20"/>
        </w:rPr>
        <w:t>s of (A) SYNp donor p</w:t>
      </w:r>
      <w:r>
        <w:rPr>
          <w:rStyle w:val="Strong"/>
          <w:sz w:val="20"/>
          <w:szCs w:val="20"/>
        </w:rPr>
        <w:t>lasmid and (B) vector plasmid. Agarose g</w:t>
      </w:r>
      <w:r w:rsidRPr="00024A49">
        <w:rPr>
          <w:rStyle w:val="Strong"/>
          <w:sz w:val="20"/>
          <w:szCs w:val="20"/>
        </w:rPr>
        <w:t>el electrophoresis of digested (C) SYNp PCR product and (D) vector plasmid</w:t>
      </w:r>
      <w:r>
        <w:rPr>
          <w:rStyle w:val="Strong"/>
          <w:sz w:val="20"/>
          <w:szCs w:val="20"/>
        </w:rPr>
        <w:t>;</w:t>
      </w:r>
      <w:r w:rsidRPr="00024A49">
        <w:rPr>
          <w:rStyle w:val="Strong"/>
          <w:sz w:val="20"/>
          <w:szCs w:val="20"/>
        </w:rPr>
        <w:t xml:space="preserve"> targeted patterns </w:t>
      </w:r>
      <w:r>
        <w:rPr>
          <w:rStyle w:val="Strong"/>
          <w:sz w:val="20"/>
          <w:szCs w:val="20"/>
        </w:rPr>
        <w:t xml:space="preserve">are </w:t>
      </w:r>
      <w:r w:rsidRPr="00024A49">
        <w:rPr>
          <w:rStyle w:val="Strong"/>
          <w:sz w:val="20"/>
          <w:szCs w:val="20"/>
        </w:rPr>
        <w:t xml:space="preserve">highlighted by red rectangles. (C, D) </w:t>
      </w:r>
      <w:r>
        <w:rPr>
          <w:rStyle w:val="Strong"/>
          <w:sz w:val="20"/>
          <w:szCs w:val="20"/>
        </w:rPr>
        <w:t>Size</w:t>
      </w:r>
      <w:r w:rsidRPr="00024A49">
        <w:rPr>
          <w:rStyle w:val="Strong"/>
          <w:sz w:val="20"/>
          <w:szCs w:val="20"/>
        </w:rPr>
        <w:t xml:space="preserve"> standards are</w:t>
      </w:r>
      <w:r w:rsidRPr="00024A49">
        <w:rPr>
          <w:rStyle w:val="Strong"/>
          <w:b/>
          <w:sz w:val="20"/>
          <w:szCs w:val="20"/>
        </w:rPr>
        <w:t xml:space="preserve"> </w:t>
      </w:r>
      <w:r w:rsidRPr="00024A49">
        <w:rPr>
          <w:rStyle w:val="Strong"/>
          <w:sz w:val="20"/>
          <w:szCs w:val="20"/>
        </w:rPr>
        <w:t xml:space="preserve">100 bp and 1 kb DNA ladders respectively. (E) </w:t>
      </w:r>
      <w:r>
        <w:rPr>
          <w:rStyle w:val="Strong"/>
          <w:sz w:val="20"/>
          <w:szCs w:val="20"/>
        </w:rPr>
        <w:t>Map</w:t>
      </w:r>
      <w:r w:rsidRPr="00024A49">
        <w:rPr>
          <w:rStyle w:val="Strong"/>
          <w:sz w:val="20"/>
          <w:szCs w:val="20"/>
        </w:rPr>
        <w:t xml:space="preserve"> of the </w:t>
      </w:r>
      <w:r>
        <w:rPr>
          <w:rStyle w:val="Strong"/>
          <w:sz w:val="20"/>
          <w:szCs w:val="20"/>
        </w:rPr>
        <w:t>expected</w:t>
      </w:r>
      <w:r w:rsidRPr="00024A49">
        <w:rPr>
          <w:rStyle w:val="Strong"/>
          <w:sz w:val="20"/>
          <w:szCs w:val="20"/>
        </w:rPr>
        <w:t xml:space="preserve"> plasmid. (A, B, E) Relevant enzymes and their corres</w:t>
      </w:r>
      <w:r>
        <w:rPr>
          <w:rStyle w:val="Strong"/>
          <w:sz w:val="20"/>
          <w:szCs w:val="20"/>
        </w:rPr>
        <w:t>ponding restriction sites are indicated on plasmid maps</w:t>
      </w:r>
      <w:r w:rsidRPr="00024A49">
        <w:rPr>
          <w:rStyle w:val="Strong"/>
          <w:sz w:val="20"/>
          <w:szCs w:val="20"/>
        </w:rPr>
        <w:t>.</w:t>
      </w:r>
      <w:bookmarkEnd w:id="857"/>
      <w:bookmarkEnd w:id="858"/>
      <w:bookmarkEnd w:id="859"/>
      <w:r w:rsidRPr="00024A49">
        <w:rPr>
          <w:rStyle w:val="Strong"/>
          <w:sz w:val="20"/>
          <w:szCs w:val="20"/>
        </w:rPr>
        <w:t xml:space="preserve"> </w:t>
      </w:r>
    </w:p>
    <w:p w:rsidR="006179E6" w:rsidRPr="00946BE1" w:rsidRDefault="006179E6" w:rsidP="006179E6">
      <w:pPr>
        <w:rPr>
          <w:rFonts w:cs="Arial"/>
          <w:sz w:val="4"/>
          <w:szCs w:val="23"/>
        </w:rPr>
      </w:pPr>
    </w:p>
    <w:p w:rsidR="006179E6" w:rsidRPr="003D306D" w:rsidRDefault="006179E6" w:rsidP="006179E6">
      <w:pPr>
        <w:rPr>
          <w:rFonts w:cs="Arial"/>
          <w:szCs w:val="23"/>
        </w:rPr>
      </w:pPr>
      <w:r>
        <w:rPr>
          <w:rFonts w:cs="Arial"/>
          <w:szCs w:val="23"/>
        </w:rPr>
        <w:t>Following ligation and transformation, random colonies were screened for the presence of the correct plasmid. For this, colonies w</w:t>
      </w:r>
      <w:r w:rsidRPr="003D306D">
        <w:rPr>
          <w:rFonts w:cs="Arial"/>
          <w:szCs w:val="23"/>
        </w:rPr>
        <w:t xml:space="preserve">ere </w:t>
      </w:r>
      <w:r>
        <w:rPr>
          <w:rFonts w:cs="Arial"/>
          <w:szCs w:val="23"/>
        </w:rPr>
        <w:t>expanded in small liquid cultures, plasmid DNA was purified and digested</w:t>
      </w:r>
      <w:r w:rsidRPr="003D306D">
        <w:rPr>
          <w:rFonts w:cs="Arial"/>
          <w:szCs w:val="23"/>
        </w:rPr>
        <w:t xml:space="preserve"> </w:t>
      </w:r>
      <w:r>
        <w:rPr>
          <w:rFonts w:cs="Arial"/>
          <w:szCs w:val="23"/>
        </w:rPr>
        <w:t>with</w:t>
      </w:r>
      <w:r w:rsidRPr="003D306D">
        <w:rPr>
          <w:rFonts w:cs="Arial"/>
          <w:szCs w:val="23"/>
        </w:rPr>
        <w:t xml:space="preserve"> </w:t>
      </w:r>
      <w:r w:rsidRPr="003D306D">
        <w:rPr>
          <w:rFonts w:cs="Arial"/>
          <w:i/>
          <w:szCs w:val="23"/>
        </w:rPr>
        <w:t>Apa</w:t>
      </w:r>
      <w:r w:rsidRPr="003D306D">
        <w:rPr>
          <w:rFonts w:cs="Arial"/>
          <w:szCs w:val="23"/>
        </w:rPr>
        <w:t xml:space="preserve">I, </w:t>
      </w:r>
      <w:r>
        <w:rPr>
          <w:rFonts w:cs="Arial"/>
          <w:szCs w:val="23"/>
        </w:rPr>
        <w:t>which</w:t>
      </w:r>
      <w:r w:rsidRPr="003D306D">
        <w:rPr>
          <w:rFonts w:cs="Arial"/>
          <w:szCs w:val="23"/>
        </w:rPr>
        <w:t xml:space="preserve"> has a restriction site within </w:t>
      </w:r>
      <w:r w:rsidRPr="00024A49">
        <w:rPr>
          <w:rFonts w:cs="Arial"/>
          <w:i/>
          <w:szCs w:val="23"/>
        </w:rPr>
        <w:t>rIgf-1</w:t>
      </w:r>
      <w:r w:rsidRPr="003D306D">
        <w:rPr>
          <w:rFonts w:cs="Arial"/>
          <w:szCs w:val="23"/>
        </w:rPr>
        <w:t xml:space="preserve"> and another site within SYNp. Promising samples providing </w:t>
      </w:r>
      <w:r>
        <w:rPr>
          <w:rFonts w:cs="Arial"/>
          <w:szCs w:val="23"/>
        </w:rPr>
        <w:t>7.5 kb and 0.8 kb bands on agarose gel</w:t>
      </w:r>
      <w:r w:rsidRPr="003D306D">
        <w:rPr>
          <w:rFonts w:cs="Arial"/>
          <w:szCs w:val="23"/>
        </w:rPr>
        <w:t xml:space="preserve"> </w:t>
      </w:r>
      <w:r>
        <w:rPr>
          <w:rFonts w:cs="Arial"/>
          <w:szCs w:val="23"/>
        </w:rPr>
        <w:t>(e.g., lanes 1,</w:t>
      </w:r>
      <w:r w:rsidRPr="003D306D">
        <w:rPr>
          <w:rFonts w:cs="Arial"/>
          <w:szCs w:val="23"/>
        </w:rPr>
        <w:t xml:space="preserve"> 3</w:t>
      </w:r>
      <w:r>
        <w:rPr>
          <w:rFonts w:cs="Arial"/>
          <w:szCs w:val="23"/>
        </w:rPr>
        <w:t>)</w:t>
      </w:r>
      <w:r w:rsidRPr="003D306D">
        <w:rPr>
          <w:rFonts w:cs="Arial"/>
          <w:szCs w:val="23"/>
        </w:rPr>
        <w:t xml:space="preserve"> were subsequently digested by </w:t>
      </w:r>
      <w:r w:rsidRPr="003D306D">
        <w:rPr>
          <w:rFonts w:cs="Arial"/>
          <w:i/>
          <w:szCs w:val="23"/>
        </w:rPr>
        <w:t>Mlu</w:t>
      </w:r>
      <w:r w:rsidRPr="003D306D">
        <w:rPr>
          <w:rFonts w:cs="Arial"/>
          <w:szCs w:val="23"/>
        </w:rPr>
        <w:t xml:space="preserve">I and </w:t>
      </w:r>
      <w:r w:rsidRPr="003D306D">
        <w:rPr>
          <w:rFonts w:cs="Arial"/>
          <w:i/>
          <w:szCs w:val="23"/>
        </w:rPr>
        <w:t>Nco</w:t>
      </w:r>
      <w:r>
        <w:rPr>
          <w:rFonts w:cs="Arial"/>
          <w:szCs w:val="23"/>
        </w:rPr>
        <w:t xml:space="preserve">I </w:t>
      </w:r>
      <w:r w:rsidRPr="003D306D">
        <w:rPr>
          <w:rFonts w:cs="Arial"/>
          <w:szCs w:val="23"/>
        </w:rPr>
        <w:t>(</w:t>
      </w:r>
      <w:r w:rsidRPr="003D306D">
        <w:rPr>
          <w:rFonts w:cs="Arial"/>
          <w:b/>
          <w:szCs w:val="23"/>
        </w:rPr>
        <w:t>Figure 3.15 A</w:t>
      </w:r>
      <w:r w:rsidRPr="003D306D">
        <w:rPr>
          <w:rFonts w:cs="Arial"/>
          <w:szCs w:val="23"/>
        </w:rPr>
        <w:t>)</w:t>
      </w:r>
      <w:r>
        <w:rPr>
          <w:rFonts w:cs="Arial"/>
          <w:szCs w:val="23"/>
        </w:rPr>
        <w:t>. Result from agarose gel electrophoresis</w:t>
      </w:r>
      <w:r w:rsidRPr="003D306D">
        <w:rPr>
          <w:rFonts w:cs="Arial"/>
          <w:szCs w:val="23"/>
        </w:rPr>
        <w:t xml:space="preserve"> (</w:t>
      </w:r>
      <w:r w:rsidRPr="003D306D">
        <w:rPr>
          <w:rFonts w:cs="Arial"/>
          <w:b/>
          <w:szCs w:val="23"/>
        </w:rPr>
        <w:t>Figure 3.15 B</w:t>
      </w:r>
      <w:r w:rsidRPr="003D306D">
        <w:rPr>
          <w:rFonts w:cs="Arial"/>
          <w:szCs w:val="23"/>
        </w:rPr>
        <w:t xml:space="preserve">) and </w:t>
      </w:r>
      <w:r>
        <w:rPr>
          <w:rFonts w:cs="Arial"/>
          <w:szCs w:val="23"/>
        </w:rPr>
        <w:t>corresponding digestion</w:t>
      </w:r>
      <w:r w:rsidRPr="003D306D">
        <w:rPr>
          <w:rFonts w:cs="Arial"/>
          <w:szCs w:val="23"/>
        </w:rPr>
        <w:t xml:space="preserve"> patterns </w:t>
      </w:r>
      <w:r w:rsidRPr="003D306D">
        <w:rPr>
          <w:rFonts w:cs="Arial"/>
          <w:szCs w:val="23"/>
        </w:rPr>
        <w:lastRenderedPageBreak/>
        <w:t>(</w:t>
      </w:r>
      <w:r w:rsidRPr="003D306D">
        <w:rPr>
          <w:rFonts w:cs="Arial"/>
          <w:b/>
          <w:szCs w:val="23"/>
        </w:rPr>
        <w:t>Figure 3.15 C</w:t>
      </w:r>
      <w:r>
        <w:rPr>
          <w:rFonts w:cs="Arial"/>
          <w:szCs w:val="23"/>
        </w:rPr>
        <w:t>) indicated</w:t>
      </w:r>
      <w:r w:rsidRPr="003D306D">
        <w:rPr>
          <w:rFonts w:cs="Arial"/>
          <w:szCs w:val="23"/>
        </w:rPr>
        <w:t xml:space="preserve"> a successfully-synthesized plasmid</w:t>
      </w:r>
      <w:r>
        <w:rPr>
          <w:rFonts w:cs="Arial"/>
          <w:szCs w:val="23"/>
        </w:rPr>
        <w:t>,</w:t>
      </w:r>
      <w:r w:rsidRPr="003D306D">
        <w:rPr>
          <w:rFonts w:cs="Arial"/>
          <w:szCs w:val="23"/>
        </w:rPr>
        <w:t xml:space="preserve"> with the presence </w:t>
      </w:r>
      <w:r w:rsidR="00F90EA6" w:rsidRPr="003D306D">
        <w:rPr>
          <w:rFonts w:cs="Arial"/>
          <w:szCs w:val="23"/>
        </w:rPr>
        <w:t xml:space="preserve">and </w:t>
      </w:r>
      <w:r w:rsidR="00F90EA6">
        <w:rPr>
          <w:rFonts w:cs="Arial"/>
          <w:szCs w:val="23"/>
        </w:rPr>
        <w:t>the orientation</w:t>
      </w:r>
      <w:r w:rsidR="00F90EA6" w:rsidRPr="003D306D">
        <w:rPr>
          <w:rFonts w:cs="Arial"/>
          <w:szCs w:val="23"/>
        </w:rPr>
        <w:t xml:space="preserve"> </w:t>
      </w:r>
      <w:r w:rsidR="00F90EA6">
        <w:rPr>
          <w:rFonts w:cs="Arial"/>
          <w:szCs w:val="23"/>
        </w:rPr>
        <w:t xml:space="preserve">of </w:t>
      </w:r>
      <w:r w:rsidRPr="003D306D">
        <w:rPr>
          <w:rFonts w:cs="Arial"/>
          <w:szCs w:val="23"/>
        </w:rPr>
        <w:t xml:space="preserve">SYNp </w:t>
      </w:r>
      <w:r>
        <w:rPr>
          <w:rFonts w:cs="Arial"/>
          <w:szCs w:val="23"/>
        </w:rPr>
        <w:t>being</w:t>
      </w:r>
      <w:r w:rsidRPr="003D306D">
        <w:rPr>
          <w:rFonts w:cs="Arial"/>
          <w:szCs w:val="23"/>
        </w:rPr>
        <w:t xml:space="preserve"> confirmed by </w:t>
      </w:r>
      <w:r w:rsidRPr="003D306D">
        <w:rPr>
          <w:rFonts w:cs="Arial"/>
          <w:i/>
          <w:szCs w:val="23"/>
        </w:rPr>
        <w:t>Apa</w:t>
      </w:r>
      <w:r w:rsidRPr="003D306D">
        <w:rPr>
          <w:rFonts w:cs="Arial"/>
          <w:szCs w:val="23"/>
        </w:rPr>
        <w:t xml:space="preserve">I whilst the size of the new plasmid were confirmed by </w:t>
      </w:r>
      <w:r w:rsidRPr="003D306D">
        <w:rPr>
          <w:rFonts w:cs="Arial"/>
          <w:i/>
          <w:szCs w:val="23"/>
        </w:rPr>
        <w:t>Mlu</w:t>
      </w:r>
      <w:r w:rsidRPr="003D306D">
        <w:rPr>
          <w:rFonts w:cs="Arial"/>
          <w:szCs w:val="23"/>
        </w:rPr>
        <w:t xml:space="preserve">I and </w:t>
      </w:r>
      <w:r w:rsidRPr="003D306D">
        <w:rPr>
          <w:rFonts w:cs="Arial"/>
          <w:i/>
          <w:szCs w:val="23"/>
        </w:rPr>
        <w:t>Nco</w:t>
      </w:r>
      <w:r w:rsidRPr="003D306D">
        <w:rPr>
          <w:rFonts w:cs="Arial"/>
          <w:szCs w:val="23"/>
        </w:rPr>
        <w:t>I.</w:t>
      </w:r>
      <w:r>
        <w:rPr>
          <w:rFonts w:cs="Arial"/>
          <w:szCs w:val="23"/>
        </w:rPr>
        <w:t xml:space="preserve"> </w:t>
      </w:r>
      <w:r>
        <w:t>The sequence of SYNp was confirmed</w:t>
      </w:r>
      <w:r w:rsidRPr="003D306D">
        <w:t xml:space="preserve"> </w:t>
      </w:r>
      <w:r>
        <w:t>by DNA sequencing</w:t>
      </w:r>
      <w:r w:rsidRPr="003D306D">
        <w:t xml:space="preserve"> (data not shown).</w:t>
      </w:r>
    </w:p>
    <w:p w:rsidR="006179E6" w:rsidRPr="003D306D" w:rsidRDefault="00DB0C88" w:rsidP="006179E6">
      <w:pPr>
        <w:rPr>
          <w:rFonts w:cs="Arial"/>
          <w:szCs w:val="23"/>
        </w:rPr>
      </w:pPr>
      <w:r>
        <w:rPr>
          <w:rFonts w:cs="Arial"/>
          <w:b/>
          <w:noProof/>
          <w:szCs w:val="23"/>
          <w:lang w:eastAsia="en-GB"/>
        </w:rPr>
        <w:pict>
          <v:group id="Group 380" o:spid="_x0000_s1369" style="position:absolute;left:0;text-align:left;margin-left:-10.2pt;margin-top:-11.7pt;width:410.7pt;height:325.45pt;z-index:251677696" coordorigin="2064,4104" coordsize="8214,65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">
            <v:group id="Group 381" o:spid="_x0000_s1370" style="position:absolute;left:2178;top:7091;width:8100;height:3522" coordorigin="2169,10021" coordsize="8100,35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uCxLMQAAADdAAAA&#10;DwAAAAAAAAAAAAAAAACqAgAAZHJzL2Rvd25yZXYueG1sUEsFBgAAAAAEAAQA+gAAAJsDAAAAAA==&#10;">
              <v:shape id="Text Box 382" o:spid="_x0000_s1371" type="#_x0000_t202" style="position:absolute;left:6370;top:10264;width:533;height:4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00sMMA&#10;AADdAAAADwAAAGRycy9kb3ducmV2LnhtbERPyWrDMBC9F/IPYgK9lEROaO3EiWyaQkuuWT5gYk1s&#10;E2tkLNXL31eFQm/zeOvs89E0oqfO1ZYVrJYRCOLC6ppLBdfL52IDwnlkjY1lUjCRgzybPe0x1Xbg&#10;E/VnX4oQwi5FBZX3bSqlKyoy6Ja2JQ7c3XYGfYBdKXWHQwg3jVxHUSwN1hwaKmzpo6Licf42Cu7H&#10;4eVtO9y+/DU5vcYHrJObnZR6no/vOxCeRv8v/nMfdZgfxQn8fhNOkN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00sMMAAADdAAAADwAAAAAAAAAAAAAAAACYAgAAZHJzL2Rv&#10;d25yZXYueG1sUEsFBgAAAAAEAAQA9QAAAIgDAAAAAA==&#10;" stroked="f">
                <v:textbox>
                  <w:txbxContent>
                    <w:p w:rsidR="00466BDA" w:rsidRPr="00FF64B6" w:rsidRDefault="00466BDA" w:rsidP="006179E6">
                      <w:pPr>
                        <w:jc w:val="center"/>
                        <w:rPr>
                          <w:b/>
                          <w:sz w:val="28"/>
                          <w:szCs w:val="28"/>
                        </w:rPr>
                      </w:pPr>
                      <w:r>
                        <w:rPr>
                          <w:b/>
                          <w:sz w:val="28"/>
                          <w:szCs w:val="28"/>
                        </w:rPr>
                        <w:t>C</w:t>
                      </w:r>
                    </w:p>
                  </w:txbxContent>
                </v:textbox>
              </v:shape>
              <v:group id="Group 383" o:spid="_x0000_s1372" style="position:absolute;left:2169;top:10174;width:8100;height:3369" coordorigin="2308,4957" coordsize="8100,3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OAxccAAADdAAAADwAAAGRycy9kb3ducmV2LnhtbESPT2vCQBDF7wW/wzKC&#10;t7pJS0VSNyJSiwcpVAultyE7+YPZ2ZBdk/jtO4dCbzO8N+/9ZrOdXKsG6kPj2UC6TEARF942XBn4&#10;uhwe16BCRLbYeiYDdwqwzWcPG8ysH/mThnOslIRwyNBAHWOXaR2KmhyGpe+IRSt97zDK2lfa9jhK&#10;uGv1U5KstMOGpaHGjvY1FdfzzRl4H3HcPadvw+la7u8/l5eP71NKxizm0+4VVKQp/pv/ro9W8JOV&#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DOAxccAAADd&#10;AAAADwAAAAAAAAAAAAAAAACqAgAAZHJzL2Rvd25yZXYueG1sUEsFBgAAAAAEAAQA+gAAAJ4DAAAA&#10;AA==&#10;">
                <v:shape id="Text Box 384" o:spid="_x0000_s1373" type="#_x0000_t202" style="position:absolute;left:6629;top:5527;width:3779;height:267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4FWcAA&#10;AADdAAAADwAAAGRycy9kb3ducmV2LnhtbERPy6rCMBDdC/5DGOFuRFNFq1aj6IUrbn18wNiMbbGZ&#10;lCba+vc3guBuDuc5q01rSvGk2hWWFYyGEQji1OqCMwWX899gDsJ5ZI2lZVLwIgebdbezwkTbho/0&#10;PPlMhBB2CSrIva8SKV2ak0E3tBVx4G62NugDrDOpa2xCuCnlOIpiabDg0JBjRb85pffTwyi4HZr+&#10;dNFc9/4yO07iHRazq30p9dNrt0sQnlr/FX/cBx3mR/EC3t+EE+T6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m4FWcAAAADdAAAADwAAAAAAAAAAAAAAAACYAgAAZHJzL2Rvd25y&#10;ZXYueG1sUEsFBgAAAAAEAAQA9QAAAIUDAAAAAA==&#10;" stroked="f">
                  <v:textbox>
                    <w:txbxContent>
                      <w:tbl>
                        <w:tblPr>
                          <w:tblW w:w="3652" w:type="dxa"/>
                          <w:tblBorders>
                            <w:top w:val="single" w:sz="4" w:space="0" w:color="003300"/>
                            <w:left w:val="single" w:sz="4" w:space="0" w:color="003300"/>
                            <w:bottom w:val="single" w:sz="4" w:space="0" w:color="003300"/>
                            <w:right w:val="single" w:sz="4" w:space="0" w:color="003300"/>
                            <w:insideH w:val="single" w:sz="4" w:space="0" w:color="003300"/>
                            <w:insideV w:val="single" w:sz="4" w:space="0" w:color="003300"/>
                          </w:tblBorders>
                          <w:shd w:val="clear" w:color="auto" w:fill="DDFFE1"/>
                          <w:tblLook w:val="01E0" w:firstRow="1" w:lastRow="1" w:firstColumn="1" w:lastColumn="1" w:noHBand="0" w:noVBand="0"/>
                        </w:tblPr>
                        <w:tblGrid>
                          <w:gridCol w:w="1384"/>
                          <w:gridCol w:w="2268"/>
                        </w:tblGrid>
                        <w:tr w:rsidR="00466BDA" w:rsidRPr="008F1765" w:rsidTr="006179E6">
                          <w:trPr>
                            <w:trHeight w:val="566"/>
                          </w:trPr>
                          <w:tc>
                            <w:tcPr>
                              <w:tcW w:w="1384" w:type="dxa"/>
                              <w:tcBorders>
                                <w:bottom w:val="single" w:sz="4" w:space="0" w:color="003300"/>
                              </w:tcBorders>
                              <w:shd w:val="clear" w:color="auto" w:fill="auto"/>
                              <w:vAlign w:val="center"/>
                            </w:tcPr>
                            <w:p w:rsidR="00466BDA" w:rsidRPr="008F1765" w:rsidRDefault="00466BDA" w:rsidP="006179E6">
                              <w:pPr>
                                <w:spacing w:line="360" w:lineRule="auto"/>
                                <w:jc w:val="center"/>
                                <w:rPr>
                                  <w:b/>
                                  <w:color w:val="FF0000"/>
                                  <w:sz w:val="21"/>
                                  <w:szCs w:val="21"/>
                                </w:rPr>
                              </w:pPr>
                              <w:r w:rsidRPr="008F1765">
                                <w:rPr>
                                  <w:b/>
                                  <w:color w:val="FF0000"/>
                                  <w:sz w:val="21"/>
                                  <w:szCs w:val="21"/>
                                </w:rPr>
                                <w:t>Enzymes</w:t>
                              </w:r>
                            </w:p>
                          </w:tc>
                          <w:tc>
                            <w:tcPr>
                              <w:tcW w:w="2268" w:type="dxa"/>
                              <w:vAlign w:val="center"/>
                            </w:tcPr>
                            <w:p w:rsidR="00466BDA" w:rsidRPr="008F1765" w:rsidRDefault="00466BDA" w:rsidP="006179E6">
                              <w:pPr>
                                <w:spacing w:line="360" w:lineRule="auto"/>
                                <w:jc w:val="center"/>
                                <w:rPr>
                                  <w:b/>
                                  <w:color w:val="FF0000"/>
                                  <w:sz w:val="21"/>
                                  <w:szCs w:val="21"/>
                                </w:rPr>
                              </w:pPr>
                              <w:r>
                                <w:rPr>
                                  <w:b/>
                                  <w:color w:val="FF0000"/>
                                  <w:sz w:val="21"/>
                                  <w:szCs w:val="21"/>
                                </w:rPr>
                                <w:t>Expected s</w:t>
                              </w:r>
                              <w:r w:rsidRPr="008F1765">
                                <w:rPr>
                                  <w:b/>
                                  <w:color w:val="FF0000"/>
                                  <w:sz w:val="21"/>
                                  <w:szCs w:val="21"/>
                                </w:rPr>
                                <w:t>izes (bp)</w:t>
                              </w:r>
                            </w:p>
                          </w:tc>
                        </w:tr>
                        <w:tr w:rsidR="00466BDA" w:rsidRPr="008F1765" w:rsidTr="006179E6">
                          <w:trPr>
                            <w:trHeight w:val="584"/>
                          </w:trPr>
                          <w:tc>
                            <w:tcPr>
                              <w:tcW w:w="1384"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Mlu</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8343</w:t>
                              </w:r>
                            </w:p>
                          </w:tc>
                        </w:tr>
                        <w:tr w:rsidR="00466BDA" w:rsidRPr="008F1765" w:rsidTr="006179E6">
                          <w:trPr>
                            <w:trHeight w:val="611"/>
                          </w:trPr>
                          <w:tc>
                            <w:tcPr>
                              <w:tcW w:w="1384"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Apa</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7545, 798</w:t>
                              </w:r>
                            </w:p>
                          </w:tc>
                        </w:tr>
                        <w:tr w:rsidR="00466BDA" w:rsidRPr="008F1765" w:rsidTr="006179E6">
                          <w:trPr>
                            <w:trHeight w:val="593"/>
                          </w:trPr>
                          <w:tc>
                            <w:tcPr>
                              <w:tcW w:w="1384" w:type="dxa"/>
                              <w:shd w:val="clear" w:color="auto" w:fill="FFFFCC"/>
                              <w:vAlign w:val="center"/>
                            </w:tcPr>
                            <w:p w:rsidR="00466BDA" w:rsidRPr="008F1765" w:rsidRDefault="00466BDA" w:rsidP="006179E6">
                              <w:pPr>
                                <w:spacing w:before="120" w:after="120" w:line="360" w:lineRule="auto"/>
                                <w:jc w:val="center"/>
                                <w:rPr>
                                  <w:b/>
                                  <w:color w:val="000080"/>
                                  <w:sz w:val="21"/>
                                  <w:szCs w:val="21"/>
                                </w:rPr>
                              </w:pPr>
                              <w:r w:rsidRPr="008F1765">
                                <w:rPr>
                                  <w:b/>
                                  <w:i/>
                                  <w:color w:val="000080"/>
                                  <w:sz w:val="21"/>
                                  <w:szCs w:val="21"/>
                                </w:rPr>
                                <w:t>Nco</w:t>
                              </w:r>
                              <w:r w:rsidRPr="008F1765">
                                <w:rPr>
                                  <w:b/>
                                  <w:color w:val="000080"/>
                                  <w:sz w:val="21"/>
                                  <w:szCs w:val="21"/>
                                </w:rPr>
                                <w:t>I</w:t>
                              </w:r>
                            </w:p>
                          </w:tc>
                          <w:tc>
                            <w:tcPr>
                              <w:tcW w:w="2268" w:type="dxa"/>
                              <w:shd w:val="clear" w:color="auto" w:fill="DDFFE1"/>
                              <w:vAlign w:val="center"/>
                            </w:tcPr>
                            <w:p w:rsidR="00466BDA" w:rsidRPr="008F1765" w:rsidRDefault="00466BDA" w:rsidP="006179E6">
                              <w:pPr>
                                <w:spacing w:before="120" w:after="120" w:line="360" w:lineRule="auto"/>
                                <w:jc w:val="center"/>
                                <w:rPr>
                                  <w:b/>
                                  <w:sz w:val="21"/>
                                  <w:szCs w:val="21"/>
                                </w:rPr>
                              </w:pPr>
                              <w:r w:rsidRPr="008F1765">
                                <w:rPr>
                                  <w:b/>
                                  <w:sz w:val="21"/>
                                  <w:szCs w:val="21"/>
                                </w:rPr>
                                <w:t>5447, 2143, 753</w:t>
                              </w:r>
                            </w:p>
                          </w:tc>
                        </w:tr>
                      </w:tbl>
                      <w:p w:rsidR="00466BDA" w:rsidRPr="00103F2F" w:rsidRDefault="00466BDA" w:rsidP="006179E6">
                        <w:pPr>
                          <w:rPr>
                            <w:b/>
                            <w:sz w:val="21"/>
                            <w:szCs w:val="21"/>
                          </w:rPr>
                        </w:pPr>
                      </w:p>
                    </w:txbxContent>
                  </v:textbox>
                </v:shape>
                <v:group id="Group 385" o:spid="_x0000_s1374" style="position:absolute;left:2308;top:4957;width:3740;height:3369" coordorigin="2113,4957" coordsize="3740,3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N5waHscAAADd&#10;AAAADwAAAAAAAAAAAAAAAACqAgAAZHJzL2Rvd25yZXYueG1sUEsFBgAAAAAEAAQA+gAAAJ4DAAAA&#10;AA==&#10;">
                  <v:shape id="Text Box 386" o:spid="_x0000_s1375" type="#_x0000_t202" style="position:absolute;left:2113;top:5116;width:639;height:31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GfgsEA&#10;AADdAAAADwAAAGRycy9kb3ducmV2LnhtbERP24rCMBB9X/Afwgi+LJq6rFZro7iCi69ePmBsphds&#10;JqWJtv69WVjwbQ7nOummN7V4UOsqywqmkwgEcWZ1xYWCy3k/XoBwHlljbZkUPMnBZj34SDHRtuMj&#10;PU6+ECGEXYIKSu+bREqXlWTQTWxDHLjctgZ9gG0hdYtdCDe1/IqiuTRYcWgosaFdSdntdDcK8kP3&#10;OVt2119/iY/f8x+s4qt9KjUa9tsVCE+9f4v/3Qcd5kfxFP6+CSfI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nBn4LBAAAA3QAAAA8AAAAAAAAAAAAAAAAAmAIAAGRycy9kb3du&#10;cmV2LnhtbFBLBQYAAAAABAAEAPUAAACGAwAAAAA=&#10;" stroked="f">
                    <v:textbox>
                      <w:txbxContent>
                        <w:p w:rsidR="00466BDA" w:rsidRPr="00103F2F" w:rsidRDefault="00466BDA" w:rsidP="006179E6">
                          <w:pPr>
                            <w:spacing w:before="0" w:beforeAutospacing="0" w:after="0" w:afterAutospacing="0" w:line="240" w:lineRule="auto"/>
                            <w:jc w:val="center"/>
                            <w:rPr>
                              <w:b/>
                              <w:sz w:val="11"/>
                              <w:szCs w:val="11"/>
                            </w:rPr>
                          </w:pPr>
                        </w:p>
                        <w:p w:rsidR="00466BDA" w:rsidRPr="00F8241E" w:rsidRDefault="00466BDA" w:rsidP="006179E6">
                          <w:pPr>
                            <w:spacing w:before="0" w:beforeAutospacing="0" w:after="0" w:afterAutospacing="0" w:line="240" w:lineRule="auto"/>
                            <w:jc w:val="center"/>
                            <w:rPr>
                              <w:b/>
                              <w:sz w:val="14"/>
                              <w:szCs w:val="14"/>
                            </w:rPr>
                          </w:pPr>
                          <w:r w:rsidRPr="00F8241E">
                            <w:rPr>
                              <w:b/>
                              <w:sz w:val="14"/>
                              <w:szCs w:val="14"/>
                            </w:rPr>
                            <w:t>Kb</w:t>
                          </w:r>
                        </w:p>
                        <w:p w:rsidR="00466BDA" w:rsidRPr="00F8241E" w:rsidRDefault="00466BDA" w:rsidP="006179E6">
                          <w:pPr>
                            <w:spacing w:before="0" w:beforeAutospacing="0" w:after="0" w:afterAutospacing="0" w:line="240" w:lineRule="auto"/>
                            <w:jc w:val="center"/>
                            <w:rPr>
                              <w:b/>
                              <w:sz w:val="10"/>
                              <w:szCs w:val="14"/>
                            </w:rPr>
                          </w:pPr>
                        </w:p>
                        <w:p w:rsidR="00466BDA" w:rsidRPr="00F8241E" w:rsidRDefault="00466BDA" w:rsidP="006179E6">
                          <w:pPr>
                            <w:spacing w:before="0" w:beforeAutospacing="0" w:after="0" w:afterAutospacing="0" w:line="240" w:lineRule="auto"/>
                            <w:jc w:val="center"/>
                            <w:rPr>
                              <w:b/>
                              <w:sz w:val="14"/>
                              <w:szCs w:val="14"/>
                            </w:rPr>
                          </w:pPr>
                          <w:r w:rsidRPr="00F8241E">
                            <w:rPr>
                              <w:b/>
                              <w:sz w:val="14"/>
                              <w:szCs w:val="14"/>
                            </w:rPr>
                            <w:t>10.0</w:t>
                          </w:r>
                        </w:p>
                        <w:p w:rsidR="00466BDA" w:rsidRPr="00F8241E" w:rsidRDefault="00466BDA" w:rsidP="006179E6">
                          <w:pPr>
                            <w:spacing w:before="0" w:beforeAutospacing="0" w:after="0" w:afterAutospacing="0" w:line="240" w:lineRule="auto"/>
                            <w:jc w:val="center"/>
                            <w:rPr>
                              <w:b/>
                              <w:sz w:val="6"/>
                              <w:szCs w:val="14"/>
                            </w:rPr>
                          </w:pPr>
                        </w:p>
                        <w:p w:rsidR="00466BDA" w:rsidRPr="00F8241E" w:rsidRDefault="00466BDA" w:rsidP="006179E6">
                          <w:pPr>
                            <w:spacing w:before="0" w:beforeAutospacing="0" w:after="0" w:afterAutospacing="0" w:line="240" w:lineRule="auto"/>
                            <w:jc w:val="center"/>
                            <w:rPr>
                              <w:b/>
                              <w:sz w:val="14"/>
                              <w:szCs w:val="14"/>
                            </w:rPr>
                          </w:pPr>
                          <w:r w:rsidRPr="00F8241E">
                            <w:rPr>
                              <w:b/>
                              <w:sz w:val="14"/>
                              <w:szCs w:val="14"/>
                            </w:rPr>
                            <w:t>6.0</w:t>
                          </w:r>
                        </w:p>
                        <w:p w:rsidR="00466BDA" w:rsidRPr="00F8241E" w:rsidRDefault="00466BDA" w:rsidP="006179E6">
                          <w:pPr>
                            <w:spacing w:before="0" w:beforeAutospacing="0" w:after="0" w:afterAutospacing="0" w:line="240" w:lineRule="auto"/>
                            <w:jc w:val="center"/>
                            <w:rPr>
                              <w:b/>
                              <w:sz w:val="4"/>
                              <w:szCs w:val="14"/>
                            </w:rPr>
                          </w:pPr>
                        </w:p>
                        <w:p w:rsidR="00466BDA" w:rsidRPr="00F8241E" w:rsidRDefault="00466BDA" w:rsidP="006179E6">
                          <w:pPr>
                            <w:spacing w:before="0" w:beforeAutospacing="0" w:after="0" w:afterAutospacing="0" w:line="240" w:lineRule="auto"/>
                            <w:jc w:val="center"/>
                            <w:rPr>
                              <w:b/>
                              <w:sz w:val="14"/>
                              <w:szCs w:val="14"/>
                            </w:rPr>
                          </w:pPr>
                          <w:r w:rsidRPr="00F8241E">
                            <w:rPr>
                              <w:b/>
                              <w:sz w:val="14"/>
                              <w:szCs w:val="14"/>
                            </w:rPr>
                            <w:t>4.0</w:t>
                          </w:r>
                        </w:p>
                        <w:p w:rsidR="00466BDA" w:rsidRPr="00F8241E" w:rsidRDefault="00466BDA" w:rsidP="006179E6">
                          <w:pPr>
                            <w:spacing w:before="0" w:beforeAutospacing="0" w:after="0" w:afterAutospacing="0" w:line="240" w:lineRule="auto"/>
                            <w:jc w:val="center"/>
                            <w:rPr>
                              <w:b/>
                              <w:sz w:val="4"/>
                              <w:szCs w:val="14"/>
                            </w:rPr>
                          </w:pPr>
                        </w:p>
                        <w:p w:rsidR="00466BDA" w:rsidRPr="00F8241E" w:rsidRDefault="00466BDA" w:rsidP="006179E6">
                          <w:pPr>
                            <w:spacing w:before="0" w:beforeAutospacing="0" w:after="0" w:afterAutospacing="0" w:line="240" w:lineRule="auto"/>
                            <w:jc w:val="center"/>
                            <w:rPr>
                              <w:b/>
                              <w:sz w:val="14"/>
                              <w:szCs w:val="14"/>
                            </w:rPr>
                          </w:pPr>
                          <w:r w:rsidRPr="00F8241E">
                            <w:rPr>
                              <w:b/>
                              <w:sz w:val="14"/>
                              <w:szCs w:val="14"/>
                            </w:rPr>
                            <w:t>3.0</w:t>
                          </w:r>
                        </w:p>
                        <w:p w:rsidR="00466BDA" w:rsidRPr="00F8241E" w:rsidRDefault="00466BDA" w:rsidP="006179E6">
                          <w:pPr>
                            <w:spacing w:before="0" w:beforeAutospacing="0" w:after="0" w:afterAutospacing="0" w:line="240" w:lineRule="auto"/>
                            <w:jc w:val="center"/>
                            <w:rPr>
                              <w:b/>
                              <w:sz w:val="14"/>
                              <w:szCs w:val="14"/>
                            </w:rPr>
                          </w:pPr>
                        </w:p>
                        <w:p w:rsidR="00466BDA" w:rsidRPr="00F8241E" w:rsidRDefault="00466BDA" w:rsidP="006179E6">
                          <w:pPr>
                            <w:spacing w:before="0" w:beforeAutospacing="0" w:after="0" w:afterAutospacing="0" w:line="240" w:lineRule="auto"/>
                            <w:jc w:val="center"/>
                            <w:rPr>
                              <w:b/>
                              <w:sz w:val="14"/>
                              <w:szCs w:val="14"/>
                            </w:rPr>
                          </w:pPr>
                          <w:r w:rsidRPr="00F8241E">
                            <w:rPr>
                              <w:b/>
                              <w:sz w:val="14"/>
                              <w:szCs w:val="14"/>
                            </w:rPr>
                            <w:t>2.0</w:t>
                          </w:r>
                        </w:p>
                        <w:p w:rsidR="00466BDA" w:rsidRPr="00F8241E" w:rsidRDefault="00466BDA" w:rsidP="006179E6">
                          <w:pPr>
                            <w:spacing w:before="0" w:beforeAutospacing="0" w:after="0" w:afterAutospacing="0" w:line="240" w:lineRule="auto"/>
                            <w:jc w:val="center"/>
                            <w:rPr>
                              <w:b/>
                              <w:sz w:val="8"/>
                              <w:szCs w:val="14"/>
                            </w:rPr>
                          </w:pPr>
                        </w:p>
                        <w:p w:rsidR="00466BDA" w:rsidRPr="00F8241E" w:rsidRDefault="00466BDA" w:rsidP="006179E6">
                          <w:pPr>
                            <w:spacing w:before="0" w:beforeAutospacing="0" w:after="0" w:afterAutospacing="0" w:line="240" w:lineRule="auto"/>
                            <w:jc w:val="center"/>
                            <w:rPr>
                              <w:b/>
                              <w:sz w:val="14"/>
                              <w:szCs w:val="14"/>
                            </w:rPr>
                          </w:pPr>
                          <w:r w:rsidRPr="00F8241E">
                            <w:rPr>
                              <w:b/>
                              <w:sz w:val="14"/>
                              <w:szCs w:val="14"/>
                            </w:rPr>
                            <w:t>1.5</w:t>
                          </w:r>
                        </w:p>
                        <w:p w:rsidR="00466BDA" w:rsidRPr="00F8241E" w:rsidRDefault="00466BDA" w:rsidP="006179E6">
                          <w:pPr>
                            <w:spacing w:before="0" w:beforeAutospacing="0" w:after="0" w:afterAutospacing="0" w:line="240" w:lineRule="auto"/>
                            <w:jc w:val="center"/>
                            <w:rPr>
                              <w:b/>
                              <w:sz w:val="16"/>
                              <w:szCs w:val="14"/>
                            </w:rPr>
                          </w:pPr>
                        </w:p>
                        <w:p w:rsidR="00466BDA" w:rsidRPr="00F8241E" w:rsidRDefault="00466BDA" w:rsidP="006179E6">
                          <w:pPr>
                            <w:spacing w:before="0" w:beforeAutospacing="0" w:after="0" w:afterAutospacing="0" w:line="240" w:lineRule="auto"/>
                            <w:jc w:val="center"/>
                            <w:rPr>
                              <w:b/>
                              <w:sz w:val="14"/>
                              <w:szCs w:val="14"/>
                            </w:rPr>
                          </w:pPr>
                          <w:r w:rsidRPr="00F8241E">
                            <w:rPr>
                              <w:b/>
                              <w:sz w:val="14"/>
                              <w:szCs w:val="14"/>
                            </w:rPr>
                            <w:t>1.0</w:t>
                          </w:r>
                        </w:p>
                        <w:p w:rsidR="00466BDA" w:rsidRPr="00F8241E" w:rsidRDefault="00466BDA" w:rsidP="006179E6">
                          <w:pPr>
                            <w:spacing w:before="0" w:beforeAutospacing="0" w:after="0" w:afterAutospacing="0" w:line="240" w:lineRule="auto"/>
                            <w:jc w:val="center"/>
                            <w:rPr>
                              <w:b/>
                              <w:sz w:val="14"/>
                              <w:szCs w:val="14"/>
                            </w:rPr>
                          </w:pPr>
                        </w:p>
                        <w:p w:rsidR="00466BDA" w:rsidRPr="00F8241E" w:rsidRDefault="00466BDA" w:rsidP="006179E6">
                          <w:pPr>
                            <w:spacing w:before="0" w:beforeAutospacing="0" w:after="0" w:afterAutospacing="0" w:line="240" w:lineRule="auto"/>
                            <w:jc w:val="center"/>
                            <w:rPr>
                              <w:b/>
                              <w:sz w:val="16"/>
                              <w:szCs w:val="14"/>
                            </w:rPr>
                          </w:pPr>
                        </w:p>
                        <w:p w:rsidR="00466BDA" w:rsidRPr="00F8241E" w:rsidRDefault="00466BDA" w:rsidP="006179E6">
                          <w:pPr>
                            <w:spacing w:before="0" w:beforeAutospacing="0" w:after="0" w:afterAutospacing="0" w:line="240" w:lineRule="auto"/>
                            <w:jc w:val="center"/>
                            <w:rPr>
                              <w:b/>
                              <w:sz w:val="14"/>
                              <w:szCs w:val="14"/>
                            </w:rPr>
                          </w:pPr>
                          <w:r w:rsidRPr="00F8241E">
                            <w:rPr>
                              <w:b/>
                              <w:sz w:val="14"/>
                              <w:szCs w:val="14"/>
                            </w:rPr>
                            <w:t>0.5</w:t>
                          </w:r>
                        </w:p>
                        <w:p w:rsidR="00466BDA" w:rsidRPr="00103F2F" w:rsidRDefault="00466BDA" w:rsidP="006179E6">
                          <w:pPr>
                            <w:spacing w:before="0" w:beforeAutospacing="0" w:after="0" w:afterAutospacing="0" w:line="240" w:lineRule="auto"/>
                            <w:jc w:val="center"/>
                            <w:rPr>
                              <w:b/>
                              <w:sz w:val="11"/>
                              <w:szCs w:val="11"/>
                            </w:rPr>
                          </w:pPr>
                        </w:p>
                      </w:txbxContent>
                    </v:textbox>
                  </v:shape>
                  <v:group id="Group 387" o:spid="_x0000_s1376" style="position:absolute;left:2655;top:4957;width:3198;height:3369" coordorigin="2655,4957" coordsize="3198,3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gCIfLFAAAA3QAA&#10;AA8AAAAAAAAAAAAAAAAAqgIAAGRycy9kb3ducmV2LnhtbFBLBQYAAAAABAAEAPoAAACcAwAAAAA=&#10;">
                    <v:shape id="Text Box 388" o:spid="_x0000_s1377" type="#_x0000_t202" style="position:absolute;left:3810;top:4962;width:747;height:3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kbsMA&#10;AADdAAAADwAAAGRycy9kb3ducmV2LnhtbERP22rCQBB9F/oPyxT6InVjbY1G19AKLXmN9QPG7JgE&#10;s7Mhu+by991CoW9zONfZp6NpRE+dqy0rWC4iEMSF1TWXCs7fn88bEM4ja2wsk4KJHKSHh9keE20H&#10;zqk/+VKEEHYJKqi8bxMpXVGRQbewLXHgrrYz6APsSqk7HEK4aeRLFK2lwZpDQ4UtHSsqbqe7UXDN&#10;hvnbdrh8+XOcv64/sI4vdlLq6XF834HwNPp/8Z8702F+FK/g95twgj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kbsMAAADdAAAADwAAAAAAAAAAAAAAAACYAgAAZHJzL2Rv&#10;d25yZXYueG1sUEsFBgAAAAAEAAQA9QAAAIgDAAAAAA==&#10;" stroked="f">
                      <v:textbox>
                        <w:txbxContent>
                          <w:p w:rsidR="00466BDA" w:rsidRPr="00103F2F" w:rsidRDefault="00466BDA" w:rsidP="006179E6">
                            <w:pPr>
                              <w:rPr>
                                <w:b/>
                                <w:sz w:val="18"/>
                              </w:rPr>
                            </w:pPr>
                            <w:r w:rsidRPr="00103F2F">
                              <w:rPr>
                                <w:b/>
                                <w:i/>
                                <w:sz w:val="18"/>
                              </w:rPr>
                              <w:t>Apa</w:t>
                            </w:r>
                            <w:r w:rsidRPr="00103F2F">
                              <w:rPr>
                                <w:b/>
                                <w:sz w:val="18"/>
                              </w:rPr>
                              <w:t>I</w:t>
                            </w:r>
                          </w:p>
                        </w:txbxContent>
                      </v:textbox>
                    </v:shape>
                    <v:shape id="Text Box 389" o:spid="_x0000_s1378" type="#_x0000_t202" style="position:absolute;left:3180;top:4962;width:757;height:3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Y8GsEA&#10;AADdAAAADwAAAGRycy9kb3ducmV2LnhtbERP24rCMBB9X/Afwgi+LGuqqN3tNooKiq+6fsDYTC9s&#10;MylNtPXvjSD4NodznXTVm1rcqHWVZQWTcQSCOLO64kLB+W/39Q3CeWSNtWVScCcHq+XgI8VE246P&#10;dDv5QoQQdgkqKL1vEildVpJBN7YNceBy2xr0AbaF1C12IdzUchpFC2mw4tBQYkPbkrL/09UoyA/d&#10;5/ynu+z9OT7OFhus4ou9KzUa9utfEJ56/xa/3Acd5kfxDJ7fhB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2PBrBAAAA3QAAAA8AAAAAAAAAAAAAAAAAmAIAAGRycy9kb3du&#10;cmV2LnhtbFBLBQYAAAAABAAEAPUAAACGAwAAAAA=&#10;" stroked="f">
                      <v:textbox>
                        <w:txbxContent>
                          <w:p w:rsidR="00466BDA" w:rsidRPr="00103F2F" w:rsidRDefault="00466BDA" w:rsidP="006179E6">
                            <w:pPr>
                              <w:rPr>
                                <w:b/>
                                <w:sz w:val="18"/>
                              </w:rPr>
                            </w:pPr>
                            <w:r w:rsidRPr="00103F2F">
                              <w:rPr>
                                <w:b/>
                                <w:i/>
                                <w:sz w:val="18"/>
                              </w:rPr>
                              <w:t>Mlu</w:t>
                            </w:r>
                            <w:r w:rsidRPr="00103F2F">
                              <w:rPr>
                                <w:b/>
                                <w:sz w:val="18"/>
                              </w:rPr>
                              <w:t>I</w:t>
                            </w:r>
                          </w:p>
                        </w:txbxContent>
                      </v:textbox>
                    </v:shape>
                    <v:shape id="Text Box 390" o:spid="_x0000_s1379" type="#_x0000_t202" style="position:absolute;left:4488;top:4957;width:765;height:3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qZgcAA&#10;AADdAAAADwAAAGRycy9kb3ducmV2LnhtbERPy6rCMBDdX/AfwghuLpoqV6vVKCpccevjA8ZmbIvN&#10;pDTR1r83guBuDuc5i1VrSvGg2hWWFQwHEQji1OqCMwXn039/CsJ5ZI2lZVLwJAerZedngYm2DR/o&#10;cfSZCCHsElSQe18lUro0J4NuYCviwF1tbdAHWGdS19iEcFPKURRNpMGCQ0OOFW1zSm/Hu1Fw3Te/&#10;41lz2flzfPibbLCIL/apVK/brucgPLX+K/649zrMj+IxvL8JJ8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vqZgcAAAADdAAAADwAAAAAAAAAAAAAAAACYAgAAZHJzL2Rvd25y&#10;ZXYueG1sUEsFBgAAAAAEAAQA9QAAAIUDAAAAAA==&#10;" stroked="f">
                      <v:textbox>
                        <w:txbxContent>
                          <w:p w:rsidR="00466BDA" w:rsidRPr="00103F2F" w:rsidRDefault="00466BDA" w:rsidP="006179E6">
                            <w:pPr>
                              <w:rPr>
                                <w:b/>
                                <w:sz w:val="18"/>
                              </w:rPr>
                            </w:pPr>
                            <w:r w:rsidRPr="00103F2F">
                              <w:rPr>
                                <w:b/>
                                <w:i/>
                                <w:sz w:val="18"/>
                              </w:rPr>
                              <w:t>Nco</w:t>
                            </w:r>
                            <w:r w:rsidRPr="00103F2F">
                              <w:rPr>
                                <w:b/>
                                <w:sz w:val="18"/>
                              </w:rPr>
                              <w:t>I</w:t>
                            </w:r>
                          </w:p>
                        </w:txbxContent>
                      </v:textbox>
                    </v:shape>
                    <v:shape id="Text Box 391" o:spid="_x0000_s1380" type="#_x0000_t202" style="position:absolute;left:5205;top:4962;width:648;height:3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gH9sMA&#10;AADdAAAADwAAAGRycy9kb3ducmV2LnhtbERPyWrDMBC9F/IPYgK9lEROaO3EiWyaQkuuWT5gYk1s&#10;E2tkLNXL31eFQm/zeOvs89E0oqfO1ZYVrJYRCOLC6ppLBdfL52IDwnlkjY1lUjCRgzybPe0x1Xbg&#10;E/VnX4oQwi5FBZX3bSqlKyoy6Ja2JQ7c3XYGfYBdKXWHQwg3jVxHUSwN1hwaKmzpo6Licf42Cu7H&#10;4eVtO9y+/DU5vcYHrJObnZR6no/vOxCeRv8v/nMfdZgfJTH8fhNOkN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igH9sMAAADdAAAADwAAAAAAAAAAAAAAAACYAgAAZHJzL2Rv&#10;d25yZXYueG1sUEsFBgAAAAAEAAQA9QAAAIgDAAAAAA==&#10;" stroked="f">
                      <v:textbox>
                        <w:txbxContent>
                          <w:p w:rsidR="00466BDA" w:rsidRPr="00103F2F" w:rsidRDefault="00466BDA" w:rsidP="006179E6">
                            <w:pPr>
                              <w:rPr>
                                <w:b/>
                                <w:sz w:val="18"/>
                              </w:rPr>
                            </w:pPr>
                            <w:r w:rsidRPr="00103F2F">
                              <w:rPr>
                                <w:b/>
                                <w:sz w:val="18"/>
                              </w:rPr>
                              <w:t>UD</w:t>
                            </w:r>
                          </w:p>
                        </w:txbxContent>
                      </v:textbox>
                    </v:shape>
                    <v:shape id="Picture 392" o:spid="_x0000_s1381" type="#_x0000_t75" alt="506-2" style="position:absolute;left:2655;top:5329;width:3138;height:299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zuTPFAAAA3QAAAA8AAABkcnMvZG93bnJldi54bWxET01rwkAQvQv+h2WEXqRubKmW6CbUpKW9&#10;KFQL4m3IjkkwOxuyq8Z/7xYKvc3jfc4y7U0jLtS52rKC6SQCQVxYXXOp4Gf38fgKwnlkjY1lUnAj&#10;B2kyHCwx1vbK33TZ+lKEEHYxKqi8b2MpXVGRQTexLXHgjrYz6APsSqk7vIZw08inKJpJgzWHhgpb&#10;yioqTtuzUbCZva+m2eq8fx4zfa5f8sMu54NSD6P+bQHCU+//xX/uLx3mR/M5/H4TTpDJ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RM7kzxQAAAN0AAAAPAAAAAAAAAAAAAAAA&#10;AJ8CAABkcnMvZG93bnJldi54bWxQSwUGAAAAAAQABAD3AAAAkQMAAAAA&#10;">
                      <v:imagedata r:id="rId71" o:title="506-2" grayscale="t"/>
                    </v:shape>
                  </v:group>
                </v:group>
              </v:group>
              <v:shape id="Text Box 393" o:spid="_x0000_s1382" type="#_x0000_t202" style="position:absolute;left:2215;top:10021;width:496;height:4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s2H8QA&#10;AADdAAAADwAAAGRycy9kb3ducmV2LnhtbESPwW7CQAxE75X4h5WRuFRlA2oJBBYElYq4QvkAkzVJ&#10;RNYbZRcS/r4+IPVma8Yzz6tN72r1oDZUng1Mxgko4tzbigsD59+fjzmoEJEt1p7JwJMCbNaDtxVm&#10;1nd8pMcpFkpCOGRooIyxybQOeUkOw9g3xKJdfeswytoW2rbYSbir9TRJZtphxdJQYkPfJeW3090Z&#10;uB66969Fd9nHc3r8nO2wSi/+acxo2G+XoCL18d/8uj5YwU9SwZVvZAS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7Nh/EAAAA3QAAAA8AAAAAAAAAAAAAAAAAmAIAAGRycy9k&#10;b3ducmV2LnhtbFBLBQYAAAAABAAEAPUAAACJAwAAAAA=&#10;" stroked="f">
                <v:textbox>
                  <w:txbxContent>
                    <w:p w:rsidR="00466BDA" w:rsidRPr="00FF64B6" w:rsidRDefault="00466BDA" w:rsidP="006179E6">
                      <w:pPr>
                        <w:jc w:val="center"/>
                        <w:rPr>
                          <w:b/>
                          <w:sz w:val="28"/>
                          <w:szCs w:val="28"/>
                        </w:rPr>
                      </w:pPr>
                      <w:r>
                        <w:rPr>
                          <w:b/>
                          <w:sz w:val="28"/>
                          <w:szCs w:val="28"/>
                        </w:rPr>
                        <w:t>B</w:t>
                      </w:r>
                    </w:p>
                  </w:txbxContent>
                </v:textbox>
              </v:shape>
            </v:group>
            <v:group id="Group 394" o:spid="_x0000_s1383" style="position:absolute;left:2064;top:4104;width:8124;height:2630" coordorigin="2175,5620" coordsize="8124,2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qazg8QAAADdAAAA&#10;DwAAAAAAAAAAAAAAAACqAgAAZHJzL2Rvd25yZXYueG1sUEsFBgAAAAAEAAQA+gAAAJsDAAAAAA==&#10;">
              <v:group id="Group 395" o:spid="_x0000_s1384" style="position:absolute;left:2175;top:5747;width:8124;height:2503" coordorigin="2175,5747" coordsize="8124,25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SWo5xgAAAN0A&#10;AAAPAAAAAAAAAAAAAAAAAKoCAABkcnMvZG93bnJldi54bWxQSwUGAAAAAAQABAD6AAAAnQMAAAAA&#10;">
                <v:shape id="Text Box 396" o:spid="_x0000_s1385" type="#_x0000_t202" style="position:absolute;left:2175;top:5839;width:778;height:23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TvpcMA&#10;AADdAAAADwAAAGRycy9kb3ducmV2LnhtbERPzWqDQBC+F/oOyxR6Kcma0hhjXUNaaMlVkwcY3YlK&#10;3VlxN9G8fbdQyG0+vt/JdrPpxZVG11lWsFpGIIhrqztuFJyOX4sEhPPIGnvLpOBGDnb540OGqbYT&#10;F3QtfSNCCLsUFbTeD6mUrm7JoFvagThwZzsa9AGOjdQjTiHc9PI1imJpsOPQ0OJAny3VP+XFKDgf&#10;ppf1dqq+/WlTvMUf2G0qe1Pq+Wnev4PwNPu7+N990GF+lKzg75t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TvpcMAAADdAAAADwAAAAAAAAAAAAAAAACYAgAAZHJzL2Rv&#10;d25yZXYueG1sUEsFBgAAAAAEAAQA9QAAAIgDAAAAAA==&#10;" stroked="f">
                  <v:textbox>
                    <w:txbxContent>
                      <w:p w:rsidR="00466BDA" w:rsidRPr="00103F2F" w:rsidRDefault="00466BDA" w:rsidP="006179E6">
                        <w:pPr>
                          <w:spacing w:before="0" w:beforeAutospacing="0" w:after="0" w:afterAutospacing="0" w:line="240" w:lineRule="auto"/>
                          <w:jc w:val="center"/>
                          <w:rPr>
                            <w:b/>
                            <w:sz w:val="16"/>
                            <w:szCs w:val="16"/>
                          </w:rPr>
                        </w:pPr>
                      </w:p>
                      <w:p w:rsidR="00466BDA" w:rsidRPr="00103F2F" w:rsidRDefault="00466BDA" w:rsidP="006179E6">
                        <w:pPr>
                          <w:spacing w:before="0" w:beforeAutospacing="0" w:after="0" w:afterAutospacing="0" w:line="240" w:lineRule="auto"/>
                          <w:jc w:val="center"/>
                          <w:rPr>
                            <w:b/>
                            <w:sz w:val="16"/>
                            <w:szCs w:val="16"/>
                          </w:rPr>
                        </w:pPr>
                        <w:r w:rsidRPr="00103F2F">
                          <w:rPr>
                            <w:b/>
                            <w:sz w:val="16"/>
                            <w:szCs w:val="16"/>
                          </w:rPr>
                          <w:t>Kb</w:t>
                        </w:r>
                      </w:p>
                      <w:p w:rsidR="00466BDA" w:rsidRPr="00103F2F" w:rsidRDefault="00466BDA" w:rsidP="006179E6">
                        <w:pPr>
                          <w:spacing w:before="0" w:beforeAutospacing="0" w:after="0" w:afterAutospacing="0" w:line="240" w:lineRule="auto"/>
                          <w:jc w:val="center"/>
                          <w:rPr>
                            <w:b/>
                            <w:sz w:val="12"/>
                            <w:szCs w:val="12"/>
                          </w:rPr>
                        </w:pPr>
                        <w:r w:rsidRPr="00103F2F">
                          <w:rPr>
                            <w:b/>
                            <w:sz w:val="12"/>
                            <w:szCs w:val="12"/>
                          </w:rPr>
                          <w:t>10.0</w:t>
                        </w:r>
                      </w:p>
                      <w:p w:rsidR="00466BDA" w:rsidRPr="00225C0F" w:rsidRDefault="00466BDA" w:rsidP="006179E6">
                        <w:pPr>
                          <w:spacing w:before="0" w:beforeAutospacing="0" w:after="0" w:afterAutospacing="0" w:line="240" w:lineRule="auto"/>
                          <w:jc w:val="center"/>
                          <w:rPr>
                            <w:b/>
                            <w:sz w:val="6"/>
                            <w:szCs w:val="12"/>
                          </w:rPr>
                        </w:pPr>
                      </w:p>
                      <w:p w:rsidR="00466BDA" w:rsidRPr="00103F2F" w:rsidRDefault="00466BDA" w:rsidP="006179E6">
                        <w:pPr>
                          <w:spacing w:before="0" w:beforeAutospacing="0" w:after="0" w:afterAutospacing="0" w:line="240" w:lineRule="auto"/>
                          <w:jc w:val="center"/>
                          <w:rPr>
                            <w:b/>
                            <w:sz w:val="12"/>
                            <w:szCs w:val="12"/>
                          </w:rPr>
                        </w:pPr>
                        <w:r w:rsidRPr="00103F2F">
                          <w:rPr>
                            <w:b/>
                            <w:sz w:val="12"/>
                            <w:szCs w:val="12"/>
                          </w:rPr>
                          <w:t>6.0</w:t>
                        </w:r>
                      </w:p>
                      <w:p w:rsidR="00466BDA" w:rsidRPr="00225C0F" w:rsidRDefault="00466BDA" w:rsidP="006179E6">
                        <w:pPr>
                          <w:spacing w:before="0" w:beforeAutospacing="0" w:after="0" w:afterAutospacing="0" w:line="240" w:lineRule="auto"/>
                          <w:jc w:val="center"/>
                          <w:rPr>
                            <w:b/>
                            <w:sz w:val="4"/>
                            <w:szCs w:val="12"/>
                          </w:rPr>
                        </w:pPr>
                      </w:p>
                      <w:p w:rsidR="00466BDA" w:rsidRPr="00103F2F" w:rsidRDefault="00466BDA" w:rsidP="006179E6">
                        <w:pPr>
                          <w:spacing w:before="0" w:beforeAutospacing="0" w:after="0" w:afterAutospacing="0" w:line="240" w:lineRule="auto"/>
                          <w:jc w:val="center"/>
                          <w:rPr>
                            <w:b/>
                            <w:sz w:val="12"/>
                            <w:szCs w:val="12"/>
                          </w:rPr>
                        </w:pPr>
                        <w:r w:rsidRPr="00103F2F">
                          <w:rPr>
                            <w:b/>
                            <w:sz w:val="12"/>
                            <w:szCs w:val="12"/>
                          </w:rPr>
                          <w:t>4.0</w:t>
                        </w:r>
                      </w:p>
                      <w:p w:rsidR="00466BDA" w:rsidRPr="00620388" w:rsidRDefault="00466BDA" w:rsidP="006179E6">
                        <w:pPr>
                          <w:spacing w:before="0" w:beforeAutospacing="0" w:after="0" w:afterAutospacing="0" w:line="240" w:lineRule="auto"/>
                          <w:jc w:val="center"/>
                          <w:rPr>
                            <w:b/>
                            <w:sz w:val="2"/>
                            <w:szCs w:val="12"/>
                          </w:rPr>
                        </w:pPr>
                      </w:p>
                      <w:p w:rsidR="00466BDA" w:rsidRPr="00103F2F" w:rsidRDefault="00466BDA" w:rsidP="006179E6">
                        <w:pPr>
                          <w:spacing w:before="0" w:beforeAutospacing="0" w:after="0" w:afterAutospacing="0" w:line="240" w:lineRule="auto"/>
                          <w:jc w:val="center"/>
                          <w:rPr>
                            <w:b/>
                            <w:sz w:val="12"/>
                            <w:szCs w:val="12"/>
                          </w:rPr>
                        </w:pPr>
                        <w:r w:rsidRPr="00103F2F">
                          <w:rPr>
                            <w:b/>
                            <w:sz w:val="12"/>
                            <w:szCs w:val="12"/>
                          </w:rPr>
                          <w:t>3.0</w:t>
                        </w:r>
                      </w:p>
                      <w:p w:rsidR="00466BDA" w:rsidRPr="00620388" w:rsidRDefault="00466BDA" w:rsidP="006179E6">
                        <w:pPr>
                          <w:spacing w:before="0" w:beforeAutospacing="0" w:after="0" w:afterAutospacing="0" w:line="240" w:lineRule="auto"/>
                          <w:jc w:val="center"/>
                          <w:rPr>
                            <w:b/>
                            <w:sz w:val="8"/>
                            <w:szCs w:val="12"/>
                          </w:rPr>
                        </w:pPr>
                      </w:p>
                      <w:p w:rsidR="00466BDA" w:rsidRPr="00103F2F" w:rsidRDefault="00466BDA" w:rsidP="006179E6">
                        <w:pPr>
                          <w:spacing w:before="0" w:beforeAutospacing="0" w:after="0" w:afterAutospacing="0" w:line="240" w:lineRule="auto"/>
                          <w:jc w:val="center"/>
                          <w:rPr>
                            <w:b/>
                            <w:sz w:val="12"/>
                            <w:szCs w:val="12"/>
                          </w:rPr>
                        </w:pPr>
                        <w:r w:rsidRPr="00103F2F">
                          <w:rPr>
                            <w:b/>
                            <w:sz w:val="12"/>
                            <w:szCs w:val="12"/>
                          </w:rPr>
                          <w:t>2.0</w:t>
                        </w:r>
                      </w:p>
                      <w:p w:rsidR="00466BDA" w:rsidRPr="00620388" w:rsidRDefault="00466BDA" w:rsidP="006179E6">
                        <w:pPr>
                          <w:spacing w:before="0" w:beforeAutospacing="0" w:after="0" w:afterAutospacing="0" w:line="240" w:lineRule="auto"/>
                          <w:jc w:val="center"/>
                          <w:rPr>
                            <w:b/>
                            <w:sz w:val="4"/>
                            <w:szCs w:val="12"/>
                          </w:rPr>
                        </w:pPr>
                      </w:p>
                      <w:p w:rsidR="00466BDA" w:rsidRPr="00103F2F" w:rsidRDefault="00466BDA" w:rsidP="006179E6">
                        <w:pPr>
                          <w:spacing w:before="0" w:beforeAutospacing="0" w:after="0" w:afterAutospacing="0" w:line="240" w:lineRule="auto"/>
                          <w:jc w:val="center"/>
                          <w:rPr>
                            <w:b/>
                            <w:sz w:val="12"/>
                            <w:szCs w:val="12"/>
                          </w:rPr>
                        </w:pPr>
                        <w:r w:rsidRPr="00103F2F">
                          <w:rPr>
                            <w:b/>
                            <w:sz w:val="12"/>
                            <w:szCs w:val="12"/>
                          </w:rPr>
                          <w:t>1.5</w:t>
                        </w:r>
                      </w:p>
                      <w:p w:rsidR="00466BDA" w:rsidRPr="00225C0F" w:rsidRDefault="00466BDA" w:rsidP="006179E6">
                        <w:pPr>
                          <w:spacing w:before="0" w:beforeAutospacing="0" w:after="0" w:afterAutospacing="0" w:line="240" w:lineRule="auto"/>
                          <w:jc w:val="center"/>
                          <w:rPr>
                            <w:b/>
                            <w:sz w:val="4"/>
                            <w:szCs w:val="16"/>
                          </w:rPr>
                        </w:pPr>
                      </w:p>
                      <w:p w:rsidR="00466BDA" w:rsidRPr="00103F2F" w:rsidRDefault="00466BDA" w:rsidP="006179E6">
                        <w:pPr>
                          <w:spacing w:before="0" w:beforeAutospacing="0" w:after="0" w:afterAutospacing="0" w:line="240" w:lineRule="auto"/>
                          <w:jc w:val="center"/>
                          <w:rPr>
                            <w:b/>
                            <w:sz w:val="14"/>
                            <w:szCs w:val="16"/>
                          </w:rPr>
                        </w:pPr>
                        <w:r w:rsidRPr="00103F2F">
                          <w:rPr>
                            <w:b/>
                            <w:sz w:val="14"/>
                            <w:szCs w:val="16"/>
                          </w:rPr>
                          <w:t>1.0</w:t>
                        </w:r>
                      </w:p>
                      <w:p w:rsidR="00466BDA" w:rsidRPr="00620388" w:rsidRDefault="00466BDA" w:rsidP="006179E6">
                        <w:pPr>
                          <w:spacing w:before="0" w:beforeAutospacing="0" w:after="0" w:afterAutospacing="0" w:line="240" w:lineRule="auto"/>
                          <w:jc w:val="center"/>
                          <w:rPr>
                            <w:b/>
                            <w:sz w:val="6"/>
                            <w:szCs w:val="16"/>
                          </w:rPr>
                        </w:pPr>
                      </w:p>
                      <w:p w:rsidR="00466BDA" w:rsidRPr="00103F2F" w:rsidRDefault="00466BDA" w:rsidP="006179E6">
                        <w:pPr>
                          <w:spacing w:before="0" w:beforeAutospacing="0" w:after="0" w:afterAutospacing="0" w:line="240" w:lineRule="auto"/>
                          <w:jc w:val="center"/>
                          <w:rPr>
                            <w:b/>
                            <w:sz w:val="6"/>
                            <w:szCs w:val="16"/>
                          </w:rPr>
                        </w:pPr>
                      </w:p>
                      <w:p w:rsidR="00466BDA" w:rsidRPr="00103F2F" w:rsidRDefault="00466BDA" w:rsidP="006179E6">
                        <w:pPr>
                          <w:spacing w:before="0" w:beforeAutospacing="0" w:after="0" w:afterAutospacing="0" w:line="240" w:lineRule="auto"/>
                          <w:jc w:val="center"/>
                          <w:rPr>
                            <w:b/>
                            <w:sz w:val="14"/>
                            <w:szCs w:val="16"/>
                          </w:rPr>
                        </w:pPr>
                        <w:r w:rsidRPr="00103F2F">
                          <w:rPr>
                            <w:b/>
                            <w:sz w:val="14"/>
                            <w:szCs w:val="16"/>
                          </w:rPr>
                          <w:t>0.5</w:t>
                        </w:r>
                      </w:p>
                    </w:txbxContent>
                  </v:textbox>
                </v:shape>
                <v:shape id="Picture 397" o:spid="_x0000_s1386" type="#_x0000_t75" alt="506-1" style="position:absolute;left:2829;top:6185;width:7470;height:206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aDLHCAAAA3QAAAA8AAABkcnMvZG93bnJldi54bWxET0uLwjAQvi/sfwgj7EXWVA9SqmkRQRBh&#10;BR/gdWhmm9Jm0m2i1n9vBGFv8/E9Z1kMthU36n3tWMF0koAgLp2uuVJwPm2+UxA+IGtsHZOCB3ko&#10;8s+PJWba3flAt2OoRAxhn6ECE0KXSelLQxb9xHXEkft1vcUQYV9J3eM9httWzpJkLi3WHBsMdrQ2&#10;VDbHq1VwvVTDuJnvmvVf6sb7iw6nzvwo9TUaVgsQgYbwL367tzrOT9IZvL6JJ8j8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PGgyxwgAAAN0AAAAPAAAAAAAAAAAAAAAAAJ8C&#10;AABkcnMvZG93bnJldi54bWxQSwUGAAAAAAQABAD3AAAAjgMAAAAA&#10;">
                  <v:imagedata r:id="rId72" o:title="506-1" grayscale="t"/>
                </v:shape>
                <v:shape id="Text Box 398" o:spid="_x0000_s1387" type="#_x0000_t202" style="position:absolute;left:3501;top:5747;width:6423;height:4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rUScMA&#10;AADdAAAADwAAAGRycy9kb3ducmV2LnhtbERP22rCQBB9L/gPywi+lGZjrZqmbkIVWnz18gFjdkxC&#10;s7Mhu5r4911B8G0O5zqrfDCNuFLnassKplEMgriwuuZSwfHw85aAcB5ZY2OZFNzIQZ6NXlaYatvz&#10;jq57X4oQwi5FBZX3bSqlKyoy6CLbEgfubDuDPsCulLrDPoSbRr7H8UIarDk0VNjSpqLib38xCs7b&#10;/nX+2Z9+/XG5+1issV6e7E2pyXj4/gLhafBP8cO91WF+nMzg/k04QW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4rUScMAAADdAAAADwAAAAAAAAAAAAAAAACYAgAAZHJzL2Rv&#10;d25yZXYueG1sUEsFBgAAAAAEAAQA9QAAAIgDAAAAAA==&#10;" stroked="f">
                  <v:textbox>
                    <w:txbxContent>
                      <w:p w:rsidR="00466BDA" w:rsidRPr="00103F2F" w:rsidRDefault="00466BDA" w:rsidP="006179E6">
                        <w:pPr>
                          <w:rPr>
                            <w:b/>
                          </w:rPr>
                        </w:pPr>
                        <w:r>
                          <w:rPr>
                            <w:b/>
                          </w:rPr>
                          <w:t xml:space="preserve">1       </w:t>
                        </w:r>
                        <w:r w:rsidRPr="00103F2F">
                          <w:rPr>
                            <w:b/>
                          </w:rPr>
                          <w:t xml:space="preserve">2      3      4    </w:t>
                        </w:r>
                        <w:r>
                          <w:rPr>
                            <w:b/>
                          </w:rPr>
                          <w:t xml:space="preserve"> </w:t>
                        </w:r>
                        <w:r w:rsidRPr="00103F2F">
                          <w:rPr>
                            <w:b/>
                          </w:rPr>
                          <w:t xml:space="preserve"> 5       6       7      8      </w:t>
                        </w:r>
                        <w:r>
                          <w:rPr>
                            <w:b/>
                          </w:rPr>
                          <w:t xml:space="preserve"> 9  </w:t>
                        </w:r>
                        <w:r w:rsidRPr="00103F2F">
                          <w:rPr>
                            <w:b/>
                          </w:rPr>
                          <w:t xml:space="preserve">   10    11     12   </w:t>
                        </w:r>
                      </w:p>
                    </w:txbxContent>
                  </v:textbox>
                </v:shape>
              </v:group>
              <v:shape id="Text Box 399" o:spid="_x0000_s1388" type="#_x0000_t202" style="position:absolute;left:2335;top:5620;width:436;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NMPcIA&#10;AADdAAAADwAAAGRycy9kb3ducmV2LnhtbERPzYrCMBC+L/gOYQQvi6aKq7VrFF1QvFZ9gGkztmWb&#10;SWmirW+/EYS9zcf3O+ttb2rxoNZVlhVMJxEI4tzqigsF18thHINwHlljbZkUPMnBdjP4WGOibccp&#10;Pc6+ECGEXYIKSu+bREqXl2TQTWxDHLibbQ36ANtC6ha7EG5qOYuihTRYcWgosaGfkvLf890ouJ26&#10;z69Vlx39dZnOF3uslpl9KjUa9rtvEJ56/y9+u086zI/iOby+CSfIz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Y0w9wgAAAN0AAAAPAAAAAAAAAAAAAAAAAJgCAABkcnMvZG93&#10;bnJldi54bWxQSwUGAAAAAAQABAD1AAAAhwMAAAAA&#10;" stroked="f">
                <v:textbox>
                  <w:txbxContent>
                    <w:p w:rsidR="00466BDA" w:rsidRPr="00FF64B6" w:rsidRDefault="00466BDA" w:rsidP="006179E6">
                      <w:pPr>
                        <w:jc w:val="center"/>
                        <w:rPr>
                          <w:b/>
                          <w:sz w:val="28"/>
                          <w:szCs w:val="28"/>
                        </w:rPr>
                      </w:pPr>
                      <w:r>
                        <w:rPr>
                          <w:b/>
                          <w:sz w:val="28"/>
                          <w:szCs w:val="28"/>
                        </w:rPr>
                        <w:t>A</w:t>
                      </w:r>
                    </w:p>
                  </w:txbxContent>
                </v:textbox>
              </v:shape>
            </v:group>
          </v:group>
        </w:pic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B745D1" w:rsidRDefault="006179E6" w:rsidP="006179E6">
      <w:pPr>
        <w:rPr>
          <w:rFonts w:cs="Arial"/>
          <w:sz w:val="64"/>
          <w:szCs w:val="23"/>
        </w:rPr>
      </w:pPr>
    </w:p>
    <w:p w:rsidR="006179E6" w:rsidRPr="00024A49" w:rsidRDefault="006179E6" w:rsidP="006179E6">
      <w:pPr>
        <w:spacing w:line="360" w:lineRule="auto"/>
        <w:rPr>
          <w:sz w:val="20"/>
          <w:szCs w:val="20"/>
        </w:rPr>
      </w:pPr>
      <w:bookmarkStart w:id="860" w:name="_Toc337501716"/>
      <w:bookmarkStart w:id="861" w:name="_Toc341039164"/>
      <w:bookmarkStart w:id="862" w:name="_Toc356079765"/>
      <w:r w:rsidRPr="00024A49">
        <w:rPr>
          <w:b/>
          <w:sz w:val="20"/>
          <w:szCs w:val="20"/>
        </w:rPr>
        <w:t>Figure 3.</w:t>
      </w:r>
      <w:r w:rsidR="00122438" w:rsidRPr="00024A49">
        <w:rPr>
          <w:b/>
          <w:sz w:val="20"/>
          <w:szCs w:val="20"/>
        </w:rPr>
        <w:fldChar w:fldCharType="begin"/>
      </w:r>
      <w:r w:rsidRPr="00024A49">
        <w:rPr>
          <w:b/>
          <w:sz w:val="20"/>
          <w:szCs w:val="20"/>
        </w:rPr>
        <w:instrText xml:space="preserve"> SEQ Figure_3. \* ARABIC </w:instrText>
      </w:r>
      <w:r w:rsidR="00122438" w:rsidRPr="00024A49">
        <w:rPr>
          <w:b/>
          <w:sz w:val="20"/>
          <w:szCs w:val="20"/>
        </w:rPr>
        <w:fldChar w:fldCharType="separate"/>
      </w:r>
      <w:r w:rsidRPr="00024A49">
        <w:rPr>
          <w:b/>
          <w:noProof/>
          <w:sz w:val="20"/>
          <w:szCs w:val="20"/>
        </w:rPr>
        <w:t>15</w:t>
      </w:r>
      <w:r w:rsidR="00122438" w:rsidRPr="00024A49">
        <w:rPr>
          <w:b/>
          <w:sz w:val="20"/>
          <w:szCs w:val="20"/>
        </w:rPr>
        <w:fldChar w:fldCharType="end"/>
      </w:r>
      <w:r w:rsidRPr="00024A49">
        <w:rPr>
          <w:rStyle w:val="Heading2NgocChar5"/>
          <w:b w:val="0"/>
          <w:sz w:val="20"/>
          <w:szCs w:val="20"/>
        </w:rPr>
        <w:t xml:space="preserve">: </w:t>
      </w:r>
      <w:r w:rsidRPr="00024A49">
        <w:rPr>
          <w:rStyle w:val="Heading2NgocChar5"/>
          <w:sz w:val="20"/>
          <w:szCs w:val="20"/>
        </w:rPr>
        <w:t xml:space="preserve">Screening of </w:t>
      </w:r>
      <w:r>
        <w:rPr>
          <w:rStyle w:val="Heading2NgocChar5"/>
          <w:sz w:val="20"/>
          <w:szCs w:val="20"/>
        </w:rPr>
        <w:t>plasmid colonies for</w:t>
      </w:r>
      <w:r w:rsidRPr="00024A49">
        <w:rPr>
          <w:rStyle w:val="Heading2NgocChar5"/>
          <w:sz w:val="20"/>
          <w:szCs w:val="20"/>
        </w:rPr>
        <w:t xml:space="preserve"> pRRLsc-SFFVp-</w:t>
      </w:r>
      <w:r w:rsidRPr="002A26C3">
        <w:rPr>
          <w:rStyle w:val="Heading2NgocChar5"/>
          <w:i/>
          <w:sz w:val="20"/>
          <w:szCs w:val="20"/>
        </w:rPr>
        <w:t>eGFP</w:t>
      </w:r>
      <w:r w:rsidRPr="00024A49">
        <w:rPr>
          <w:rStyle w:val="Heading2NgocChar5"/>
          <w:sz w:val="20"/>
          <w:szCs w:val="20"/>
        </w:rPr>
        <w:t>-SYNp-</w:t>
      </w:r>
      <w:r w:rsidRPr="002A26C3">
        <w:rPr>
          <w:rStyle w:val="Heading2NgocChar5"/>
          <w:i/>
          <w:sz w:val="20"/>
          <w:szCs w:val="20"/>
        </w:rPr>
        <w:t>rIgf-1</w:t>
      </w:r>
      <w:r w:rsidRPr="00024A49">
        <w:rPr>
          <w:rStyle w:val="Heading2NgocChar5"/>
          <w:sz w:val="20"/>
          <w:szCs w:val="20"/>
        </w:rPr>
        <w:t>-W</w:t>
      </w:r>
      <w:r w:rsidRPr="00024A49">
        <w:rPr>
          <w:rStyle w:val="Style2Char2"/>
          <w:rFonts w:ascii="Century Gothic" w:hAnsi="Century Gothic"/>
          <w:sz w:val="20"/>
          <w:szCs w:val="20"/>
        </w:rPr>
        <w:t>.</w:t>
      </w:r>
      <w:r w:rsidRPr="00024A49">
        <w:rPr>
          <w:sz w:val="20"/>
          <w:szCs w:val="20"/>
        </w:rPr>
        <w:t xml:space="preserve"> </w:t>
      </w:r>
      <w:r w:rsidRPr="00024A49">
        <w:rPr>
          <w:rStyle w:val="Strong"/>
          <w:sz w:val="20"/>
          <w:szCs w:val="20"/>
        </w:rPr>
        <w:t xml:space="preserve">(A) </w:t>
      </w:r>
      <w:r>
        <w:rPr>
          <w:rStyle w:val="Strong"/>
          <w:sz w:val="20"/>
          <w:szCs w:val="20"/>
        </w:rPr>
        <w:t>G</w:t>
      </w:r>
      <w:r w:rsidRPr="00024A49">
        <w:rPr>
          <w:rStyle w:val="Strong"/>
          <w:sz w:val="20"/>
          <w:szCs w:val="20"/>
        </w:rPr>
        <w:t xml:space="preserve">el electrophoresis </w:t>
      </w:r>
      <w:r>
        <w:rPr>
          <w:rStyle w:val="Strong"/>
          <w:sz w:val="20"/>
          <w:szCs w:val="20"/>
        </w:rPr>
        <w:t xml:space="preserve">result from digestion </w:t>
      </w:r>
      <w:r w:rsidRPr="00024A49">
        <w:rPr>
          <w:rStyle w:val="Strong"/>
          <w:sz w:val="20"/>
          <w:szCs w:val="20"/>
        </w:rPr>
        <w:t xml:space="preserve">of </w:t>
      </w:r>
      <w:r>
        <w:rPr>
          <w:rStyle w:val="Strong"/>
          <w:sz w:val="20"/>
          <w:szCs w:val="20"/>
        </w:rPr>
        <w:t>plasmid DNA</w:t>
      </w:r>
      <w:r w:rsidRPr="00024A49">
        <w:rPr>
          <w:rStyle w:val="Strong"/>
          <w:sz w:val="20"/>
          <w:szCs w:val="20"/>
        </w:rPr>
        <w:t xml:space="preserve"> </w:t>
      </w:r>
      <w:r>
        <w:rPr>
          <w:rStyle w:val="Strong"/>
          <w:sz w:val="20"/>
          <w:szCs w:val="20"/>
        </w:rPr>
        <w:t>with</w:t>
      </w:r>
      <w:r w:rsidRPr="00024A49">
        <w:rPr>
          <w:rStyle w:val="Strong"/>
          <w:sz w:val="20"/>
          <w:szCs w:val="20"/>
        </w:rPr>
        <w:t xml:space="preserve"> </w:t>
      </w:r>
      <w:r w:rsidRPr="00024A49">
        <w:rPr>
          <w:rStyle w:val="Strong"/>
          <w:i/>
          <w:sz w:val="20"/>
          <w:szCs w:val="20"/>
        </w:rPr>
        <w:t>Apa</w:t>
      </w:r>
      <w:r w:rsidRPr="00024A49">
        <w:rPr>
          <w:rStyle w:val="Strong"/>
          <w:sz w:val="20"/>
          <w:szCs w:val="20"/>
        </w:rPr>
        <w:t xml:space="preserve">I. Digested samples were </w:t>
      </w:r>
      <w:r>
        <w:rPr>
          <w:rStyle w:val="Strong"/>
          <w:sz w:val="20"/>
          <w:szCs w:val="20"/>
        </w:rPr>
        <w:t>loaded o</w:t>
      </w:r>
      <w:r w:rsidRPr="00024A49">
        <w:rPr>
          <w:rStyle w:val="Strong"/>
          <w:sz w:val="20"/>
          <w:szCs w:val="20"/>
        </w:rPr>
        <w:t xml:space="preserve">nto lanes 1-5 whilst corresponding </w:t>
      </w:r>
      <w:r>
        <w:rPr>
          <w:rStyle w:val="Strong"/>
          <w:sz w:val="20"/>
          <w:szCs w:val="20"/>
        </w:rPr>
        <w:t>undigested samples were loaded o</w:t>
      </w:r>
      <w:r w:rsidRPr="00024A49">
        <w:rPr>
          <w:rStyle w:val="Strong"/>
          <w:sz w:val="20"/>
          <w:szCs w:val="20"/>
        </w:rPr>
        <w:t xml:space="preserve">nto lanes 7-11 respectively. Digested and undigested vector plasmids </w:t>
      </w:r>
      <w:r>
        <w:rPr>
          <w:rStyle w:val="Strong"/>
          <w:sz w:val="20"/>
          <w:szCs w:val="20"/>
        </w:rPr>
        <w:t>loaded o</w:t>
      </w:r>
      <w:r w:rsidRPr="00024A49">
        <w:rPr>
          <w:rStyle w:val="Strong"/>
          <w:sz w:val="20"/>
          <w:szCs w:val="20"/>
        </w:rPr>
        <w:t xml:space="preserve">nto lanes 6 and 12 act as </w:t>
      </w:r>
      <w:r>
        <w:rPr>
          <w:rStyle w:val="Strong"/>
          <w:sz w:val="20"/>
          <w:szCs w:val="20"/>
        </w:rPr>
        <w:t xml:space="preserve">digestion </w:t>
      </w:r>
      <w:r w:rsidRPr="00024A49">
        <w:rPr>
          <w:rStyle w:val="Strong"/>
          <w:sz w:val="20"/>
          <w:szCs w:val="20"/>
        </w:rPr>
        <w:t>co</w:t>
      </w:r>
      <w:r>
        <w:rPr>
          <w:rStyle w:val="Strong"/>
          <w:sz w:val="20"/>
          <w:szCs w:val="20"/>
        </w:rPr>
        <w:t>ntrols. (B) Verification of a plasmid clone</w:t>
      </w:r>
      <w:r w:rsidRPr="00024A49">
        <w:rPr>
          <w:rStyle w:val="Strong"/>
          <w:sz w:val="20"/>
          <w:szCs w:val="20"/>
        </w:rPr>
        <w:t xml:space="preserve"> by digestion with several restriction enzymes. Undigested (UD) plasmid acts as a negative control. (A, B) </w:t>
      </w:r>
      <w:r>
        <w:rPr>
          <w:rStyle w:val="Strong"/>
          <w:sz w:val="20"/>
          <w:szCs w:val="20"/>
        </w:rPr>
        <w:t>Size</w:t>
      </w:r>
      <w:r w:rsidRPr="00024A49">
        <w:rPr>
          <w:rStyle w:val="Strong"/>
          <w:sz w:val="20"/>
          <w:szCs w:val="20"/>
        </w:rPr>
        <w:t xml:space="preserve"> standards are </w:t>
      </w:r>
      <w:r>
        <w:rPr>
          <w:rStyle w:val="Strong"/>
          <w:sz w:val="20"/>
          <w:szCs w:val="20"/>
        </w:rPr>
        <w:t>1kb DNA ladder</w:t>
      </w:r>
      <w:r w:rsidRPr="00024A49">
        <w:rPr>
          <w:rStyle w:val="Strong"/>
          <w:sz w:val="20"/>
          <w:szCs w:val="20"/>
        </w:rPr>
        <w:t>. (C)</w:t>
      </w:r>
      <w:r>
        <w:rPr>
          <w:rStyle w:val="Strong"/>
          <w:sz w:val="20"/>
          <w:szCs w:val="20"/>
        </w:rPr>
        <w:t xml:space="preserve"> Corresponding sizes of digestion</w:t>
      </w:r>
      <w:r w:rsidRPr="00024A49">
        <w:rPr>
          <w:rStyle w:val="Strong"/>
          <w:sz w:val="20"/>
          <w:szCs w:val="20"/>
        </w:rPr>
        <w:t xml:space="preserve"> patterns.</w:t>
      </w:r>
      <w:bookmarkEnd w:id="860"/>
      <w:bookmarkEnd w:id="861"/>
      <w:bookmarkEnd w:id="862"/>
      <w:r w:rsidRPr="00024A49">
        <w:rPr>
          <w:sz w:val="20"/>
          <w:szCs w:val="20"/>
        </w:rPr>
        <w:t xml:space="preserve">          </w:t>
      </w:r>
    </w:p>
    <w:p w:rsidR="006179E6" w:rsidRPr="003D306D" w:rsidRDefault="006179E6" w:rsidP="002148EA">
      <w:pPr>
        <w:pStyle w:val="Heading2"/>
      </w:pPr>
      <w:bookmarkStart w:id="863" w:name="_Toc310948213"/>
      <w:bookmarkStart w:id="864" w:name="_Toc337497074"/>
      <w:bookmarkStart w:id="865" w:name="_Toc341038845"/>
      <w:r>
        <w:br w:type="page"/>
      </w:r>
      <w:bookmarkStart w:id="866" w:name="_Toc370678369"/>
      <w:r w:rsidRPr="003D306D">
        <w:lastRenderedPageBreak/>
        <w:t>3.</w:t>
      </w:r>
      <w:r w:rsidR="002317A4">
        <w:t>3</w:t>
      </w:r>
      <w:r w:rsidR="00BF02ED">
        <w:t>.</w:t>
      </w:r>
      <w:r w:rsidRPr="003D306D">
        <w:t xml:space="preserve">6. Cloning of </w:t>
      </w:r>
      <w:r>
        <w:t>SFFVp-</w:t>
      </w:r>
      <w:r>
        <w:rPr>
          <w:i/>
        </w:rPr>
        <w:t>eGFP</w:t>
      </w:r>
      <w:r>
        <w:t>-</w:t>
      </w:r>
      <w:r w:rsidRPr="003D306D">
        <w:t>GFAPp-</w:t>
      </w:r>
      <w:r w:rsidRPr="006C2C83">
        <w:rPr>
          <w:i/>
        </w:rPr>
        <w:t>rIgf-1</w:t>
      </w:r>
      <w:r w:rsidRPr="003D306D">
        <w:t xml:space="preserve"> plasmid</w:t>
      </w:r>
      <w:bookmarkEnd w:id="863"/>
      <w:bookmarkEnd w:id="864"/>
      <w:bookmarkEnd w:id="865"/>
      <w:bookmarkEnd w:id="866"/>
    </w:p>
    <w:p w:rsidR="006179E6" w:rsidRPr="003D306D" w:rsidRDefault="00DB0C88" w:rsidP="006179E6">
      <w:pPr>
        <w:rPr>
          <w:rFonts w:cs="Arial"/>
          <w:szCs w:val="23"/>
        </w:rPr>
      </w:pPr>
      <w:r>
        <w:rPr>
          <w:rFonts w:cs="Arial"/>
          <w:noProof/>
          <w:szCs w:val="23"/>
          <w:lang w:eastAsia="en-GB"/>
        </w:rPr>
        <w:pict>
          <v:group id="Group 295" o:spid="_x0000_s1389" style="position:absolute;left:0;text-align:left;margin-left:-23.9pt;margin-top:164.85pt;width:453.35pt;height:334.75pt;z-index:251673600" coordorigin="1790,5417" coordsize="9067,669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8P3hwYWNrZXQgZW5kPSd3Jz8+/9sAQwADAgIDAgIDAwMDBAMDBAUI&#10;BQUEBAUKBwcGCAwKDAwLCgsLDQ4SEA0OEQ4LCxAWEBETFBUVFQwPFxgWFBgSFBUU/9sAQwEDBAQF&#10;BAUJBQUJFA0LDRQUFBQUFBQUFBQUFBQUFBQUFBQUFBQUFBQUFBQUFBQUFBQUFBQUFBQUFBQUFBQU&#10;FBQU/8AAEQgBHQDM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">
            <v:group id="Group 296" o:spid="_x0000_s1390" style="position:absolute;left:4020;top:5417;width:3549;height:2977" coordorigin="4020,5417" coordsize="3549,2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FTnjHCAAAA3QAAAA8A&#10;AAAAAAAAAAAAAAAAqgIAAGRycy9kb3ducmV2LnhtbFBLBQYAAAAABAAEAPoAAACZAwAAAAA=&#10;">
              <v:shape id="Picture 297" o:spid="_x0000_s1391" type="#_x0000_t75" style="position:absolute;left:4112;top:5544;width:3457;height:285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itw7FAAAA3QAAAA8AAABkcnMvZG93bnJldi54bWxET0trAjEQvhf8D2EK3mqyra26GqUUbEWh&#10;4OPgcdhMN4ubybKJ7vbfN4VCb/PxPWex6l0tbtSGyrOGbKRAEBfeVFxqOB3XD1MQISIbrD2Thm8K&#10;sFoO7haYG9/xnm6HWIoUwiFHDTbGJpcyFJYchpFviBP35VuHMcG2lKbFLoW7Wj4q9SIdVpwaLDb0&#10;Zqm4HK5Ow/Mm232O1fvk1Nntumg+xudZ5rUe3vevcxCR+vgv/nNvTJqvnibw+006QS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IrcOxQAAAN0AAAAPAAAAAAAAAAAAAAAA&#10;AJ8CAABkcnMvZG93bnJldi54bWxQSwUGAAAAAAQABAD3AAAAkQMAAAAA&#10;">
                <v:imagedata r:id="rId73" o:title=""/>
              </v:shape>
              <v:shape id="Text Box 298" o:spid="_x0000_s1392" type="#_x0000_t202" style="position:absolute;left:4020;top:541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GP38QA&#10;AADdAAAADwAAAGRycy9kb3ducmV2LnhtbESPzW7CQAyE75V4h5WRuFRl0/IfWFBBAnGF8gAma5KI&#10;rDfKbkl4e3yo1JutGc98Xm06V6kHNaH0bOBzmIAizrwtOTdw+dl/zEGFiGyx8kwGnhRgs+69rTC1&#10;vuUTPc4xVxLCIUUDRYx1qnXICnIYhr4mFu3mG4dR1ibXtsFWwl2lv5Jkqh2WLA0F1rQrKLuff52B&#10;27F9nyza6yFeZqfxdIvl7Oqfxgz63fcSVKQu/pv/ro9W8JOR4Mo3MoJe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Rj9/EAAAA3QAAAA8AAAAAAAAAAAAAAAAAmAIAAGRycy9k&#10;b3ducmV2LnhtbFBLBQYAAAAABAAEAPUAAACJAwAAAAA=&#10;" stroked="f">
                <v:textbox>
                  <w:txbxContent>
                    <w:p w:rsidR="00466BDA" w:rsidRPr="0037324C" w:rsidRDefault="00466BDA" w:rsidP="006179E6">
                      <w:pPr>
                        <w:jc w:val="center"/>
                        <w:rPr>
                          <w:b/>
                          <w:sz w:val="28"/>
                          <w:szCs w:val="28"/>
                        </w:rPr>
                      </w:pPr>
                      <w:r w:rsidRPr="0037324C">
                        <w:rPr>
                          <w:b/>
                          <w:sz w:val="28"/>
                          <w:szCs w:val="28"/>
                        </w:rPr>
                        <w:t>A</w:t>
                      </w:r>
                    </w:p>
                  </w:txbxContent>
                </v:textbox>
              </v:shape>
            </v:group>
            <v:shape id="Text Box 299" o:spid="_x0000_s1393" type="#_x0000_t202" style="position:absolute;left:9679;top:705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0qRMIA&#10;AADdAAAADwAAAGRycy9kb3ducmV2LnhtbERPyWrDMBC9B/oPYgq9hFhus9qJbNpAQ65ZPmBiTWwT&#10;a2QsNXb+vioUcpvHW2eTD6YRd+pcbVnBexSDIC6srrlUcD59T1YgnEfW2FgmBQ9ykGcvow2m2vZ8&#10;oPvRlyKEsEtRQeV9m0rpiooMusi2xIG72s6gD7Arpe6wD+GmkR9xvJAGaw4NFba0rai4HX+Mguu+&#10;H8+T/rLz5+VhtvjCenmxD6XeXofPNQhPg3+K/917HebH0wT+vgknyO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3SpEwgAAAN0AAAAPAAAAAAAAAAAAAAAAAJgCAABkcnMvZG93&#10;bnJldi54bWxQSwUGAAAAAAQABAD1AAAAhwMAAAAA&#10;" stroked="f">
              <v:textbox>
                <w:txbxContent>
                  <w:p w:rsidR="00466BDA" w:rsidRPr="0037324C" w:rsidRDefault="00466BDA" w:rsidP="006179E6">
                    <w:pPr>
                      <w:jc w:val="center"/>
                      <w:rPr>
                        <w:b/>
                        <w:sz w:val="28"/>
                        <w:szCs w:val="28"/>
                      </w:rPr>
                    </w:pPr>
                    <w:r>
                      <w:rPr>
                        <w:b/>
                        <w:sz w:val="28"/>
                        <w:szCs w:val="28"/>
                      </w:rPr>
                      <w:t>E</w:t>
                    </w:r>
                  </w:p>
                </w:txbxContent>
              </v:textbox>
            </v:shape>
            <v:shape id="Picture 300" o:spid="_x0000_s1394" type="#_x0000_t75" style="position:absolute;left:7444;top:7609;width:3413;height:27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50+HFAAAA3QAAAA8AAABkcnMvZG93bnJldi54bWxEj0FrwkAQhe+C/2EZwZtuLK2U6CrBYrF4&#10;sI0Fr0N2moRmZ8Puqum/7xwKvb1h3nzz3no7uE7dKMTWs4HFPANFXHnbcm3g87yfPYOKCdli55kM&#10;/FCE7WY8WmNu/Z0/6FamWgmEY44GmpT6XOtYNeQwzn1PLLsvHxwmGUOtbcC7wF2nH7JsqR22LB8a&#10;7GnXUPVdXp1QLhz6p/Dyen4/utIfi+LtRIUx08lQrEAlGtK/+e/6YCV+9ij5pY1I0J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dPhxQAAAN0AAAAPAAAAAAAAAAAAAAAA&#10;AJ8CAABkcnMvZG93bnJldi54bWxQSwUGAAAAAAQABAD3AAAAkQMAAAAA&#10;">
              <v:imagedata r:id="rId74" o:title=""/>
            </v:shape>
            <v:shape id="Text Box 301" o:spid="_x0000_s1395" type="#_x0000_t202" style="position:absolute;left:5455;top:8394;width:707;height:10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1VP8EA&#10;AADdAAAADwAAAGRycy9kb3ducmV2LnhtbERP24rCMBB9X/Afwgi+LDZVXC/VKCqs+OrlA6bN2Bab&#10;SWmirX9vFoR9m8O5zmrTmUo8qXGlZQWjKAZBnFldcq7gevkdzkE4j6yxskwKXuRgs+59rTDRtuUT&#10;Pc8+FyGEXYIKCu/rREqXFWTQRbYmDtzNNgZ9gE0udYNtCDeVHMfxVBosOTQUWNO+oOx+fhgFt2P7&#10;/bNo04O/zk6T6Q7LWWpfSg363XYJwlPn/8Uf91GH+fFkBH/fhBPk+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tVT/BAAAA3QAAAA8AAAAAAAAAAAAAAAAAmAIAAGRycy9kb3du&#10;cmV2LnhtbFBLBQYAAAAABAAEAPUAAACGAwAAAAA=&#10;" stroked="f">
              <v:textbox>
                <w:txbxContent>
                  <w:p w:rsidR="00466BDA" w:rsidRPr="00374D3C" w:rsidRDefault="00466BDA" w:rsidP="006179E6">
                    <w:pPr>
                      <w:rPr>
                        <w:sz w:val="72"/>
                      </w:rPr>
                    </w:pPr>
                    <w:r w:rsidRPr="00374D3C">
                      <w:rPr>
                        <w:sz w:val="72"/>
                      </w:rPr>
                      <w:t>+</w:t>
                    </w:r>
                  </w:p>
                </w:txbxContent>
              </v:textbox>
            </v:shape>
            <v:line id="Line 302" o:spid="_x0000_s1396" style="position:absolute;visibility:visible" from="7220,7240" to="7809,7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aeo8MAAADdAAAADwAAAGRycy9kb3ducmV2LnhtbERPS2sCMRC+F/ofwhS81awiVVejlC6C&#10;B1vwgedxM26WbibLJl3jv28KBW/z8T1nuY62ET11vnasYDTMQBCXTtdcKTgdN68zED4ga2wck4I7&#10;eVivnp+WmGt34z31h1CJFMI+RwUmhDaX0peGLPqha4kTd3WdxZBgV0nd4S2F20aOs+xNWqw5NRhs&#10;6cNQ+X34sQqmptjLqSx2x6+ir0fz+BnPl7lSg5f4vgARKIaH+N+91Wl+NhnD3zfpB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WnqPDAAAA3QAAAA8AAAAAAAAAAAAA&#10;AAAAoQIAAGRycy9kb3ducmV2LnhtbFBLBQYAAAAABAAEAPkAAACRAwAAAAA=&#10;">
              <v:stroke endarrow="block"/>
            </v:line>
            <v:group id="Group 303" o:spid="_x0000_s1397" style="position:absolute;left:1801;top:5424;width:2574;height:2874" coordorigin="1801,5424" coordsize="2574,28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SJO1MMAAADdAAAADwAAAGRycy9kb3ducmV2LnhtbERPS4vCMBC+L/gfwgje&#10;1rTqilSjiLjiQQQfIN6GZmyLzaQ02bb++82CsLf5+J6zWHWmFA3VrrCsIB5GIIhTqwvOFFwv358z&#10;EM4jaywtk4IXOVgtex8LTLRt+UTN2WcihLBLUEHufZVI6dKcDLqhrYgD97C1QR9gnUldYxvCTSlH&#10;UTSVBgsODTlWtMkpfZ5/jIJdi+16HG+bw/Oxed0vX8fbISalBv1uPQfhqfP/4rd7r8P8aDK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JIk7UwwAAAN0AAAAP&#10;AAAAAAAAAAAAAAAAAKoCAABkcnMvZG93bnJldi54bWxQSwUGAAAAAAQABAD6AAAAmgMAAAAA&#10;">
              <v:shape id="Text Box 304" o:spid="_x0000_s1398" type="#_x0000_t202" style="position:absolute;left:1811;top:5424;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r2p8AA&#10;AADdAAAADwAAAGRycy9kb3ducmV2LnhtbERPy6rCMBDdC/5DGMGNaKrUVzWKV/Di1scHjM3YFptJ&#10;aXJt/XsjXHA3h/Oc9bY1pXhS7QrLCsajCARxanXBmYLr5TBcgHAeWWNpmRS8yMF20+2sMdG24RM9&#10;zz4TIYRdggpy76tESpfmZNCNbEUcuLutDfoA60zqGpsQbko5iaKZNFhwaMixon1O6eP8ZxTcj81g&#10;umxuv/46P8WzHyzmN/tSqt9rdysQnlr/Ff+7jzrMj+IYPt+EE+Tm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9r2p8AAAADdAAAADwAAAAAAAAAAAAAAAACYAgAAZHJzL2Rvd25y&#10;ZXYueG1sUEsFBgAAAAAEAAQA9QAAAIUDAAAAAA==&#10;" stroked="f">
                <v:textbox>
                  <w:txbxContent>
                    <w:p w:rsidR="00466BDA" w:rsidRPr="0037324C" w:rsidRDefault="00466BDA" w:rsidP="006179E6">
                      <w:pPr>
                        <w:jc w:val="center"/>
                        <w:rPr>
                          <w:b/>
                          <w:sz w:val="28"/>
                          <w:szCs w:val="28"/>
                        </w:rPr>
                      </w:pPr>
                      <w:r>
                        <w:rPr>
                          <w:b/>
                          <w:sz w:val="28"/>
                          <w:szCs w:val="28"/>
                        </w:rPr>
                        <w:t>C</w:t>
                      </w:r>
                    </w:p>
                  </w:txbxContent>
                </v:textbox>
              </v:shape>
              <v:shape id="Text Box 305" o:spid="_x0000_s1399" type="#_x0000_t202" style="position:absolute;left:3548;top:6254;width:827;height:4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ZTPMIA&#10;AADdAAAADwAAAGRycy9kb3ducmV2LnhtbERP24rCMBB9F/yHMMK+iE0Vb9s1ii6s+Fr1A6bN2Bab&#10;SWmirX+/ERb2bQ7nOptdb2rxpNZVlhVMoxgEcW51xYWC6+VnsgbhPLLG2jIpeJGD3XY42GCibccp&#10;Pc++ECGEXYIKSu+bREqXl2TQRbYhDtzNtgZ9gG0hdYtdCDe1nMXxUhqsODSU2NB3Sfn9/DAKbqdu&#10;vPjssqO/rtL58oDVKrMvpT5G/f4LhKfe/4v/3Ccd5sfzBby/CSf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llM8wgAAAN0AAAAPAAAAAAAAAAAAAAAAAJgCAABkcnMvZG93&#10;bnJldi54bWxQSwUGAAAAAAQABAD1AAAAhwMAAAAA&#10;" stroked="f">
                <v:textbox>
                  <w:txbxContent>
                    <w:p w:rsidR="00466BDA" w:rsidRPr="007576B0" w:rsidRDefault="00466BDA" w:rsidP="006179E6">
                      <w:pPr>
                        <w:rPr>
                          <w:b/>
                          <w:color w:val="FF0000"/>
                          <w:sz w:val="14"/>
                          <w:szCs w:val="14"/>
                        </w:rPr>
                      </w:pPr>
                      <w:r w:rsidRPr="007576B0">
                        <w:rPr>
                          <w:b/>
                          <w:color w:val="FF0000"/>
                          <w:sz w:val="14"/>
                          <w:szCs w:val="14"/>
                        </w:rPr>
                        <w:t>7850</w:t>
                      </w:r>
                      <w:r>
                        <w:rPr>
                          <w:b/>
                          <w:color w:val="FF0000"/>
                          <w:sz w:val="14"/>
                          <w:szCs w:val="14"/>
                        </w:rPr>
                        <w:t xml:space="preserve"> </w:t>
                      </w:r>
                      <w:r w:rsidRPr="007576B0">
                        <w:rPr>
                          <w:b/>
                          <w:color w:val="FF0000"/>
                          <w:sz w:val="14"/>
                          <w:szCs w:val="14"/>
                        </w:rPr>
                        <w:t>bp</w:t>
                      </w:r>
                    </w:p>
                  </w:txbxContent>
                </v:textbox>
              </v:shape>
              <v:shape id="Text Box 306" o:spid="_x0000_s1400" type="#_x0000_t202" style="position:absolute;left:1801;top:5849;width:545;height:22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do8UA&#10;AADdAAAADwAAAGRycy9kb3ducmV2LnhtbERPTWsCMRC9F/wPYYTealYp2m6NomLBUoS69tLbuBk3&#10;q5vJskl19dc3BcHbPN7njKetrcSJGl86VtDvJSCIc6dLLhR8b9+fXkD4gKyxckwKLuRhOuk8jDHV&#10;7swbOmWhEDGEfYoKTAh1KqXPDVn0PVcTR27vGoshwqaQusFzDLeVHCTJUFosOTYYrGlhKD9mv1bB&#10;aLv8XH7owXxtysPX4nW3+rkenVKP3Xb2BiJQG+7im3ul4/zkeQj/38QT5O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F2jxQAAAN0AAAAPAAAAAAAAAAAAAAAAAJgCAABkcnMv&#10;ZG93bnJldi54bWxQSwUGAAAAAAQABAD1AAAAigMAAAAA&#10;" filled="f" fillcolor="#ffd" stroked="f">
                <v:textbox>
                  <w:txbxContent>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4"/>
                          <w:szCs w:val="12"/>
                        </w:rPr>
                      </w:pPr>
                      <w:r w:rsidRPr="007576B0">
                        <w:rPr>
                          <w:rFonts w:cs="Calibri"/>
                          <w:b/>
                          <w:bCs/>
                          <w:color w:val="000000"/>
                          <w:sz w:val="14"/>
                          <w:szCs w:val="12"/>
                        </w:rPr>
                        <w:t>Kb</w:t>
                      </w: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2"/>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10.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8.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6.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5.0</w:t>
                      </w:r>
                    </w:p>
                    <w:p w:rsidR="00466BDA" w:rsidRPr="00D46112"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4.0</w:t>
                      </w:r>
                    </w:p>
                    <w:p w:rsidR="00466BDA" w:rsidRPr="00D46112" w:rsidRDefault="00466BDA" w:rsidP="006179E6">
                      <w:pPr>
                        <w:autoSpaceDE w:val="0"/>
                        <w:autoSpaceDN w:val="0"/>
                        <w:adjustRightInd w:val="0"/>
                        <w:spacing w:before="0" w:beforeAutospacing="0" w:after="0" w:afterAutospacing="0" w:line="240" w:lineRule="auto"/>
                        <w:jc w:val="center"/>
                        <w:rPr>
                          <w:b/>
                          <w:bCs/>
                          <w:color w:val="000000"/>
                          <w:sz w:val="10"/>
                          <w:szCs w:val="4"/>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3.0</w:t>
                      </w:r>
                    </w:p>
                    <w:p w:rsidR="00466BDA" w:rsidRPr="00D46112" w:rsidRDefault="00466BDA" w:rsidP="006179E6">
                      <w:pPr>
                        <w:autoSpaceDE w:val="0"/>
                        <w:autoSpaceDN w:val="0"/>
                        <w:adjustRightInd w:val="0"/>
                        <w:spacing w:before="0" w:beforeAutospacing="0" w:after="0" w:afterAutospacing="0" w:line="240" w:lineRule="auto"/>
                        <w:jc w:val="center"/>
                        <w:rPr>
                          <w:b/>
                          <w:bCs/>
                          <w:color w:val="000000"/>
                          <w:sz w:val="18"/>
                          <w:szCs w:val="16"/>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2.0</w:t>
                      </w:r>
                    </w:p>
                    <w:p w:rsidR="00466BDA" w:rsidRPr="00D46112" w:rsidRDefault="00466BDA" w:rsidP="006179E6">
                      <w:pPr>
                        <w:autoSpaceDE w:val="0"/>
                        <w:autoSpaceDN w:val="0"/>
                        <w:adjustRightInd w:val="0"/>
                        <w:spacing w:before="0" w:beforeAutospacing="0" w:after="0" w:afterAutospacing="0" w:line="240" w:lineRule="auto"/>
                        <w:jc w:val="center"/>
                        <w:rPr>
                          <w:rFonts w:cs="Calibri"/>
                          <w:b/>
                          <w:bCs/>
                          <w:color w:val="000000"/>
                          <w:sz w:val="12"/>
                          <w:szCs w:val="10"/>
                        </w:rPr>
                      </w:pPr>
                    </w:p>
                    <w:p w:rsidR="00466BDA"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Pr>
                          <w:rFonts w:cs="Calibri"/>
                          <w:b/>
                          <w:bCs/>
                          <w:color w:val="000000"/>
                          <w:sz w:val="10"/>
                          <w:szCs w:val="10"/>
                        </w:rPr>
                        <w:t>1.5</w:t>
                      </w:r>
                    </w:p>
                    <w:p w:rsidR="00466BDA" w:rsidRPr="00D46112" w:rsidRDefault="00466BDA" w:rsidP="006179E6">
                      <w:pPr>
                        <w:autoSpaceDE w:val="0"/>
                        <w:autoSpaceDN w:val="0"/>
                        <w:adjustRightInd w:val="0"/>
                        <w:spacing w:before="0" w:beforeAutospacing="0" w:after="0" w:afterAutospacing="0" w:line="240" w:lineRule="auto"/>
                        <w:jc w:val="center"/>
                        <w:rPr>
                          <w:rFonts w:cs="Calibri"/>
                          <w:b/>
                          <w:bCs/>
                          <w:color w:val="000000"/>
                          <w:sz w:val="16"/>
                          <w:szCs w:val="10"/>
                        </w:rPr>
                      </w:pPr>
                    </w:p>
                    <w:p w:rsidR="00466BDA" w:rsidRPr="00D46112"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Pr>
                          <w:rFonts w:cs="Calibri"/>
                          <w:b/>
                          <w:bCs/>
                          <w:color w:val="000000"/>
                          <w:sz w:val="10"/>
                          <w:szCs w:val="10"/>
                        </w:rPr>
                        <w:t>1.0</w:t>
                      </w: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8"/>
                          <w:szCs w:val="6"/>
                        </w:rPr>
                      </w:pP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16"/>
                          <w:szCs w:val="10"/>
                        </w:rPr>
                      </w:pPr>
                    </w:p>
                  </w:txbxContent>
                </v:textbox>
              </v:shape>
              <v:group id="Group 307" o:spid="_x0000_s1401" style="position:absolute;left:2290;top:6089;width:1337;height:2209" coordorigin="2185,5864" coordsize="1337,2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hlI18QAAADdAAAA&#10;DwAAAAAAAAAAAAAAAACqAgAAZHJzL2Rvd25yZXYueG1sUEsFBgAAAAAEAAQA+gAAAJsDAAAAAA==&#10;">
                <v:shape id="Picture 308" o:spid="_x0000_s1402" type="#_x0000_t75" alt="3" style="position:absolute;left:2185;top:5864;width:1322;height:220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W8n7FAAAA3QAAAA8AAABkcnMvZG93bnJldi54bWxEj0FrwkAQhe8F/8MyBW91UylSoquI1iJ4&#10;kKoI3sbsmASzsyG71eivdw6Ctxnem/e+GU1aV6kLNaH0bOCzl4AizrwtOTew2y4+vkGFiGyx8kwG&#10;bhRgMu68jTC1/sp/dNnEXEkIhxQNFDHWqdYhK8hh6PmaWLSTbxxGWZtc2wavEu4q3U+SgXZYsjQU&#10;WNOsoOy8+XcGFqv77PfQXx/PjOh/tnvE+xyN6b630yGoSG18mZ/XSyv4yZfgyjcygh4/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7FvJ+xQAAAN0AAAAPAAAAAAAAAAAAAAAA&#10;AJ8CAABkcnMvZG93bnJldi54bWxQSwUGAAAAAAQABAD3AAAAkQMAAAAA&#10;">
                  <v:imagedata r:id="rId75" o:title="3" grayscale="t"/>
                </v:shape>
                <v:rect id="Rectangle 309" o:spid="_x0000_s1403" style="position:absolute;left:2805;top:6006;width:717;height:3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vYb8UA&#10;AADdAAAADwAAAGRycy9kb3ducmV2LnhtbERP22rCQBB9F/oPyxT6ZjYtUWqajYggbRGlXqh9HLLT&#10;JDQ7G7JbjX/vCoJvczjXyaa9acSROldbVvAcxSCIC6trLhXsd4vhKwjnkTU2lknBmRxM84dBhqm2&#10;J97QcetLEULYpaig8r5NpXRFRQZdZFviwP3azqAPsCul7vAUwk0jX+J4LA3WHBoqbGleUfG3/TcK&#10;vliPP91BL74P62Q5eh8lxXn1o9TTYz97A+Gp93fxzf2hw/w4mcD1m3CCzC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9hvxQAAAN0AAAAPAAAAAAAAAAAAAAAAAJgCAABkcnMv&#10;ZG93bnJldi54bWxQSwUGAAAAAAQABAD1AAAAigMAAAAA&#10;" filled="f" strokecolor="red" strokeweight="1pt"/>
              </v:group>
            </v:group>
            <v:group id="Group 310" o:spid="_x0000_s1404" style="position:absolute;left:3895;top:9076;width:3520;height:3036" coordorigin="3895,9076" coordsize="3520,30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ClGfscAAADd&#10;AAAADwAAAAAAAAAAAAAAAACqAgAAZHJzL2Rvd25yZXYueG1sUEsFBgAAAAAEAAQA+gAAAJ4DAAAA&#10;AA==&#10;">
              <v:shape id="Text Box 311" o:spid="_x0000_s1405" type="#_x0000_t202" style="position:absolute;left:4140;top:9076;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TD4sEA&#10;AADdAAAADwAAAGRycy9kb3ducmV2LnhtbERP24rCMBB9X/Afwgi+LDZV1ls1iius+OrlA6bN2Bab&#10;SWmytv69EQTf5nCus9p0phJ3alxpWcEoikEQZ1aXnCu4nP+GcxDOI2usLJOCBznYrHtfK0y0bflI&#10;95PPRQhhl6CCwvs6kdJlBRl0ka2JA3e1jUEfYJNL3WAbwk0lx3E8lQZLDg0F1rQrKLud/o2C66H9&#10;nizadO8vs+PP9BfLWWofSg363XYJwlPnP+K3+6DD/Hgygtc34QS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0w+LBAAAA3QAAAA8AAAAAAAAAAAAAAAAAmAIAAGRycy9kb3du&#10;cmV2LnhtbFBLBQYAAAAABAAEAPUAAACGAwAAAAA=&#10;" stroked="f">
                <v:textbox>
                  <w:txbxContent>
                    <w:p w:rsidR="00466BDA" w:rsidRPr="0037324C" w:rsidRDefault="00466BDA" w:rsidP="006179E6">
                      <w:pPr>
                        <w:jc w:val="center"/>
                        <w:rPr>
                          <w:b/>
                          <w:sz w:val="28"/>
                          <w:szCs w:val="28"/>
                        </w:rPr>
                      </w:pPr>
                      <w:r>
                        <w:rPr>
                          <w:b/>
                          <w:sz w:val="28"/>
                          <w:szCs w:val="28"/>
                        </w:rPr>
                        <w:t>B</w:t>
                      </w:r>
                    </w:p>
                  </w:txbxContent>
                </v:textbox>
              </v:shape>
              <v:shape id="Picture 312" o:spid="_x0000_s1406" type="#_x0000_t75" style="position:absolute;left:3895;top:9472;width:3520;height:26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8jXTEAAAA3QAAAA8AAABkcnMvZG93bnJldi54bWxET01rAjEQvRf8D2EEL6VmFZS6NYpYikLt&#10;wVV6nm7G3eBmsiRZ3f77plDobR7vc5br3jbiRj4Yxwom4wwEcem04UrB+fT29AwiRGSNjWNS8E0B&#10;1qvBwxJz7e58pFsRK5FCOOSooI6xzaUMZU0Ww9i1xIm7OG8xJugrqT3eU7ht5DTL5tKi4dRQY0vb&#10;mspr0VkFn4X58Ifj7nXenbdfj+/d4uCMVmo07DcvICL18V/8597rND+bTeH3m3SC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W8jXTEAAAA3QAAAA8AAAAAAAAAAAAAAAAA&#10;nwIAAGRycy9kb3ducmV2LnhtbFBLBQYAAAAABAAEAPcAAACQAwAAAAA=&#10;">
                <v:imagedata r:id="rId76" o:title=""/>
              </v:shape>
            </v:group>
            <v:group id="Group 313" o:spid="_x0000_s1407" style="position:absolute;left:1790;top:9091;width:3010;height:2822" coordorigin="1790,9091" coordsize="3010,28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M+9gJwwAAAN0AAAAP&#10;AAAAAAAAAAAAAAAAAKoCAABkcnMvZG93bnJldi54bWxQSwUGAAAAAAQABAD6AAAAmgMAAAAA&#10;">
              <v:shape id="Text Box 314" o:spid="_x0000_s1408" type="#_x0000_t202" style="position:absolute;left:1790;top:9091;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NgesIA&#10;AADdAAAADwAAAGRycy9kb3ducmV2LnhtbERP24rCMBB9F/yHMMK+iE0Vb9s1ii6s+Fr1A6bN2Bab&#10;SWmirX+/ERb2bQ7nOptdb2rxpNZVlhVMoxgEcW51xYWC6+VnsgbhPLLG2jIpeJGD3XY42GCibccp&#10;Pc++ECGEXYIKSu+bREqXl2TQRbYhDtzNtgZ9gG0hdYtdCDe1nMXxUhqsODSU2NB3Sfn9/DAKbqdu&#10;vPjssqO/rtL58oDVKrMvpT5G/f4LhKfe/4v/3Ccd5seLOby/CSf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A2B6wgAAAN0AAAAPAAAAAAAAAAAAAAAAAJgCAABkcnMvZG93&#10;bnJldi54bWxQSwUGAAAAAAQABAD1AAAAhwMAAAAA&#10;" stroked="f">
                <v:textbox>
                  <w:txbxContent>
                    <w:p w:rsidR="00466BDA" w:rsidRPr="0037324C" w:rsidRDefault="00466BDA" w:rsidP="006179E6">
                      <w:pPr>
                        <w:jc w:val="center"/>
                        <w:rPr>
                          <w:b/>
                          <w:sz w:val="28"/>
                          <w:szCs w:val="28"/>
                        </w:rPr>
                      </w:pPr>
                      <w:r>
                        <w:rPr>
                          <w:b/>
                          <w:sz w:val="28"/>
                          <w:szCs w:val="28"/>
                        </w:rPr>
                        <w:t>D</w:t>
                      </w:r>
                    </w:p>
                  </w:txbxContent>
                </v:textbox>
              </v:shape>
              <v:group id="Group 315" o:spid="_x0000_s1409" style="position:absolute;left:1800;top:9423;width:3000;height:2490" coordorigin="1896,9638" coordsize="3000,24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F7l5sQAAADdAAAA&#10;DwAAAAAAAAAAAAAAAACqAgAAZHJzL2Rvd25yZXYueG1sUEsFBgAAAAAEAAQA+gAAAJsDAAAAAA==&#10;">
                <v:group id="Group 316" o:spid="_x0000_s1410" style="position:absolute;left:1896;top:9638;width:2895;height:2490" coordorigin="1896,9638" coordsize="2895,24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Ix7kcQAAADdAAAA&#10;DwAAAAAAAAAAAAAAAACqAgAAZHJzL2Rvd25yZXYueG1sUEsFBgAAAAAEAAQA+gAAAJsDAAAAAA==&#10;">
                  <v:shape id="Text Box 317" o:spid="_x0000_s1411" type="#_x0000_t202" style="position:absolute;left:3603;top:10726;width:1188;height:2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H+DcAA&#10;AADdAAAADwAAAGRycy9kb3ducmV2LnhtbERPy6rCMBDdX/AfwghuLpoqV6vVKCpccevjA8ZmbIvN&#10;pDTR1r83guBuDuc5i1VrSvGg2hWWFQwHEQji1OqCMwXn039/CsJ5ZI2lZVLwJAerZedngYm2DR/o&#10;cfSZCCHsElSQe18lUro0J4NuYCviwF1tbdAHWGdS19iEcFPKURRNpMGCQ0OOFW1zSm/Hu1Fw3Te/&#10;41lz2flzfPibbLCIL/apVK/brucgPLX+K/649zrMj8YxvL8JJ8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tH+DcAAAADdAAAADwAAAAAAAAAAAAAAAACYAgAAZHJzL2Rvd25y&#10;ZXYueG1sUEsFBgAAAAAEAAQA9QAAAIUDAAAAAA==&#10;" stroked="f">
                    <v:textbox>
                      <w:txbxContent>
                        <w:p w:rsidR="00466BDA" w:rsidRPr="007576B0" w:rsidRDefault="00466BDA" w:rsidP="006179E6">
                          <w:pPr>
                            <w:rPr>
                              <w:b/>
                              <w:color w:val="FF0000"/>
                              <w:sz w:val="14"/>
                              <w:szCs w:val="14"/>
                            </w:rPr>
                          </w:pPr>
                          <w:r w:rsidRPr="007576B0">
                            <w:rPr>
                              <w:b/>
                              <w:color w:val="FF0000"/>
                              <w:sz w:val="14"/>
                              <w:szCs w:val="14"/>
                            </w:rPr>
                            <w:t>2289</w:t>
                          </w:r>
                          <w:r>
                            <w:rPr>
                              <w:b/>
                              <w:color w:val="FF0000"/>
                              <w:sz w:val="14"/>
                              <w:szCs w:val="14"/>
                            </w:rPr>
                            <w:t xml:space="preserve"> </w:t>
                          </w:r>
                          <w:r w:rsidRPr="007576B0">
                            <w:rPr>
                              <w:b/>
                              <w:color w:val="FF0000"/>
                              <w:sz w:val="14"/>
                              <w:szCs w:val="14"/>
                            </w:rPr>
                            <w:t>bp</w:t>
                          </w:r>
                        </w:p>
                      </w:txbxContent>
                    </v:textbox>
                  </v:shape>
                  <v:group id="Group 318" o:spid="_x0000_s1412" style="position:absolute;left:2381;top:9919;width:1311;height:2209" coordorigin="1696,7623" coordsize="1311,2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gl9KeMcAAADd&#10;AAAADwAAAAAAAAAAAAAAAACqAgAAZHJzL2Rvd25yZXYueG1sUEsFBgAAAAAEAAQA+gAAAJ4DAAAA&#10;AA==&#10;">
                    <v:shape id="Picture 319" o:spid="_x0000_s1413" type="#_x0000_t75" alt="461" style="position:absolute;left:1696;top:7623;width:1311;height:220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dzw/FAAAA3QAAAA8AAABkcnMvZG93bnJldi54bWxET99rwjAQfhf8H8IJexFN3Zhs1SgibMgY&#10;gp0MfTubM+3WXEoTtf73ZjDw7T6+nzedt7YSZ2p86VjBaJiAIM6dLtko2H69DV5A+ICssXJMCq7k&#10;YT7rdqaYanfhDZ2zYEQMYZ+igiKEOpXS5wVZ9ENXE0fu6BqLIcLGSN3gJYbbSj4myVhaLDk2FFjT&#10;sqD8NztZBQfznl3xe59no6fP9c/HaWdcf6fUQ69dTEAEasNd/O9e6Tg/eX6Fv2/iCXJ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7Xc8PxQAAAN0AAAAPAAAAAAAAAAAAAAAA&#10;AJ8CAABkcnMvZG93bnJldi54bWxQSwUGAAAAAAQABAD3AAAAkQMAAAAA&#10;">
                      <v:imagedata r:id="rId77" o:title="461" blacklevel="-6554f" grayscale="t"/>
                    </v:shape>
                    <v:rect id="Rectangle 320" o:spid="_x0000_s1414" style="position:absolute;left:2366;top:8445;width:629;height: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QtksYA&#10;AADdAAAADwAAAGRycy9kb3ducmV2LnhtbESPQWvCQBCF74L/YRnBW920aJDoKkWQWkqL2qIeh+yY&#10;BLOzIbvV+O87h4K3Gd6b976ZLztXqyu1ofJs4HmUgCLOva24MPDzvX6aggoR2WLtmQzcKcBy0e/N&#10;MbP+xju67mOhJIRDhgbKGJtM65CX5DCMfEMs2tm3DqOsbaFtizcJd7V+SZJUO6xYGkpsaFVSftn/&#10;OgNbtul7ONr14fg1/pi8Tcb5/fNkzHDQvc5AReriw/x/vbGCn6TCL9/ICHr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kQtksYAAADdAAAADwAAAAAAAAAAAAAAAACYAgAAZHJz&#10;L2Rvd25yZXYueG1sUEsFBgAAAAAEAAQA9QAAAIsDAAAAAA==&#10;" filled="f" strokecolor="red" strokeweight="1pt"/>
                  </v:group>
                  <v:shape id="Text Box 321" o:spid="_x0000_s1415" type="#_x0000_t202" style="position:absolute;left:1896;top:9638;width:545;height:24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SZt8UA&#10;AADdAAAADwAAAGRycy9kb3ducmV2LnhtbERPTWvCQBC9C/0PyxR60008aI2uoRULShGsevE2zU6z&#10;qdnZkN1q6q93hUJv83ifM8s7W4sztb5yrCAdJCCIC6crLhUc9m/9ZxA+IGusHZOCX/KQzx96M8y0&#10;u/AHnXehFDGEfYYKTAhNJqUvDFn0A9cQR+7LtRZDhG0pdYuXGG5rOUySkbRYcWww2NDCUHHa/VgF&#10;4/3yfbnWw9eNqb63i8nn6ng9OaWeHruXKYhAXfgX/7lXOs5PRincv4kny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pJm3xQAAAN0AAAAPAAAAAAAAAAAAAAAAAJgCAABkcnMv&#10;ZG93bnJldi54bWxQSwUGAAAAAAQABAD1AAAAigMAAAAA&#10;" filled="f" fillcolor="#ffd" stroked="f">
                    <v:textbox>
                      <w:txbxContent>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4"/>
                              <w:szCs w:val="12"/>
                            </w:rPr>
                          </w:pPr>
                          <w:r w:rsidRPr="007576B0">
                            <w:rPr>
                              <w:rFonts w:cs="Calibri"/>
                              <w:b/>
                              <w:bCs/>
                              <w:color w:val="000000"/>
                              <w:sz w:val="14"/>
                              <w:szCs w:val="12"/>
                            </w:rPr>
                            <w:t>Kb</w:t>
                          </w: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2"/>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10.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8.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6.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5.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4.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2"/>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3.0</w:t>
                          </w: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14"/>
                              <w:szCs w:val="16"/>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2.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1.5</w:t>
                          </w: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4"/>
                              <w:szCs w:val="6"/>
                            </w:rPr>
                          </w:pP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7576B0">
                            <w:rPr>
                              <w:rFonts w:cs="Calibri"/>
                              <w:b/>
                              <w:bCs/>
                              <w:color w:val="000000"/>
                              <w:sz w:val="10"/>
                              <w:szCs w:val="10"/>
                            </w:rPr>
                            <w:t>1.0</w:t>
                          </w: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8"/>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7576B0"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7576B0">
                            <w:rPr>
                              <w:b/>
                              <w:bCs/>
                              <w:color w:val="000000"/>
                              <w:sz w:val="10"/>
                              <w:szCs w:val="10"/>
                            </w:rPr>
                            <w:t>0.5</w:t>
                          </w:r>
                        </w:p>
                        <w:p w:rsidR="00466BDA" w:rsidRPr="007576B0" w:rsidRDefault="00466BDA" w:rsidP="006179E6">
                          <w:pPr>
                            <w:autoSpaceDE w:val="0"/>
                            <w:autoSpaceDN w:val="0"/>
                            <w:adjustRightInd w:val="0"/>
                            <w:spacing w:before="0" w:beforeAutospacing="0" w:after="0" w:afterAutospacing="0" w:line="240" w:lineRule="auto"/>
                            <w:jc w:val="center"/>
                            <w:rPr>
                              <w:b/>
                              <w:bCs/>
                              <w:color w:val="000000"/>
                              <w:sz w:val="16"/>
                              <w:szCs w:val="10"/>
                            </w:rPr>
                          </w:pPr>
                        </w:p>
                      </w:txbxContent>
                    </v:textbox>
                  </v:shape>
                </v:group>
                <v:shape id="Text Box 322" o:spid="_x0000_s1416" type="#_x0000_t202" style="position:absolute;left:4171;top:10493;width:725;height:2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qXKMMA&#10;AADdAAAADwAAAGRycy9kb3ducmV2LnhtbERPzWqDQBC+F/oOyxRyKXGtNKa12YQ2kJKrJg8wuhOV&#10;urPibtW8fbZQyG0+vt/Z7GbTiZEG11pW8BLFIIgrq1uuFZxPh+UbCOeRNXaWScGVHOy2jw8bzLSd&#10;OKex8LUIIewyVNB432dSuqohgy6yPXHgLnYw6AMcaqkHnEK46WQSx6k02HJoaLCnfUPVT/FrFFyO&#10;0/PqfSq//Xmdv6Zf2K5Le1Vq8TR/foDwNPu7+N991GF+nCbw9004QW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MqXKMMAAADdAAAADwAAAAAAAAAAAAAAAACYAgAAZHJzL2Rv&#10;d25yZXYueG1sUEsFBgAAAAAEAAQA9QAAAIgDAAAAAA==&#10;" stroked="f">
                  <v:textbox>
                    <w:txbxContent>
                      <w:p w:rsidR="00466BDA" w:rsidRPr="00CA01FB" w:rsidRDefault="00466BDA" w:rsidP="006179E6">
                        <w:pPr>
                          <w:rPr>
                            <w:rFonts w:ascii="Verdana" w:hAnsi="Verdana"/>
                            <w:b/>
                            <w:color w:val="595959"/>
                            <w:sz w:val="12"/>
                            <w:szCs w:val="12"/>
                          </w:rPr>
                        </w:pPr>
                        <w:r w:rsidRPr="00CA01FB">
                          <w:rPr>
                            <w:rFonts w:ascii="Verdana" w:hAnsi="Verdana"/>
                            <w:b/>
                            <w:color w:val="595959"/>
                            <w:sz w:val="12"/>
                            <w:szCs w:val="12"/>
                          </w:rPr>
                          <w:t>GFAPp</w:t>
                        </w:r>
                      </w:p>
                    </w:txbxContent>
                  </v:textbox>
                </v:shape>
                <v:shape id="AutoShape 323" o:spid="_x0000_s1417" type="#_x0000_t32" style="position:absolute;left:4575;top:10741;width:231;height:240;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gCBsQAAADdAAAADwAAAGRycy9kb3ducmV2LnhtbERPTWsCMRC9C/6HMAVvmlRB261RRLD0&#10;VOzaQ4/DZnaz3c1k2aS69tc3QsHbPN7nrLeDa8WZ+lB71vA4UyCIC29qrjR8ng7TJxAhIhtsPZOG&#10;KwXYbsajNWbGX/iDznmsRArhkKEGG2OXSRkKSw7DzHfEiSt97zAm2FfS9HhJ4a6Vc6WW0mHNqcFi&#10;R3tLRZP/OA3vq1WOx+fyu/0tm/yr2Sv7em20njwMuxcQkYZ4F/+730yar5YLuH2TTp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KAIGxAAAAN0AAAAPAAAAAAAAAAAA&#10;AAAAAKECAABkcnMvZG93bnJldi54bWxQSwUGAAAAAAQABAD5AAAAkgMAAAAA&#10;" strokecolor="#7f7f7f" strokeweight=".25pt"/>
              </v:group>
            </v:group>
            <v:line id="Line 324" o:spid="_x0000_s1418" style="position:absolute;flip:y;visibility:visible" from="7205,10405" to="7809,109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hnncYAAADdAAAADwAAAGRycy9kb3ducmV2LnhtbESPQWvCQBCF74L/YRmhl1B3rUXa1FW0&#10;rSCIB20PPQ7ZaRLMzobsVNN/3xUK3mZ473vzZr7sfaPO1MU6sIXJ2IAiLoKrubTw+bG5fwIVBdlh&#10;E5gs/FKE5WI4mGPuwoUPdD5KqVIIxxwtVCJtrnUsKvIYx6ElTtp36DxKWrtSuw4vKdw3+sGYmfZY&#10;c7pQYUuvFRWn449PNTZ7fptOs7XXWfZM71+yM1qsvRv1qxdQQr3czP/01iXOzB7h+k0aQ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oZ53GAAAA3QAAAA8AAAAAAAAA&#10;AAAAAAAAoQIAAGRycy9kb3ducmV2LnhtbFBLBQYAAAAABAAEAPkAAACUAwAAAAA=&#10;">
              <v:stroke endarrow="block"/>
            </v:line>
          </v:group>
        </w:pict>
      </w:r>
      <w:r w:rsidR="006179E6" w:rsidRPr="003D306D">
        <w:rPr>
          <w:rFonts w:cs="Arial"/>
          <w:noProof/>
          <w:szCs w:val="23"/>
          <w:lang w:val="en-US"/>
        </w:rPr>
        <w:t>The</w:t>
      </w:r>
      <w:r w:rsidR="006179E6" w:rsidRPr="003D306D">
        <w:rPr>
          <w:rFonts w:cs="Arial"/>
          <w:szCs w:val="23"/>
        </w:rPr>
        <w:t xml:space="preserve"> vector plasmid pRRLsc-SFFVp-</w:t>
      </w:r>
      <w:r w:rsidR="006179E6" w:rsidRPr="006C2C83">
        <w:rPr>
          <w:rFonts w:cs="Arial"/>
          <w:i/>
          <w:szCs w:val="23"/>
        </w:rPr>
        <w:t>eGFP</w:t>
      </w:r>
      <w:r w:rsidR="006179E6" w:rsidRPr="007B258A">
        <w:rPr>
          <w:rFonts w:cs="Arial"/>
          <w:szCs w:val="23"/>
        </w:rPr>
        <w:t>-</w:t>
      </w:r>
      <w:r w:rsidR="006179E6" w:rsidRPr="006C2C83">
        <w:rPr>
          <w:rFonts w:cs="Arial"/>
          <w:i/>
          <w:szCs w:val="23"/>
        </w:rPr>
        <w:t>rIgf</w:t>
      </w:r>
      <w:r w:rsidR="006179E6" w:rsidRPr="007B258A">
        <w:rPr>
          <w:rFonts w:cs="Arial"/>
          <w:szCs w:val="23"/>
        </w:rPr>
        <w:t>-1-</w:t>
      </w:r>
      <w:r w:rsidR="006179E6" w:rsidRPr="003D306D">
        <w:rPr>
          <w:rFonts w:cs="Arial"/>
          <w:szCs w:val="23"/>
        </w:rPr>
        <w:t>W (</w:t>
      </w:r>
      <w:r w:rsidR="006179E6" w:rsidRPr="003D306D">
        <w:rPr>
          <w:rFonts w:cs="Arial"/>
          <w:b/>
          <w:szCs w:val="23"/>
        </w:rPr>
        <w:t>Figure 3.16 A</w:t>
      </w:r>
      <w:r w:rsidR="006179E6" w:rsidRPr="003D306D">
        <w:rPr>
          <w:rFonts w:cs="Arial"/>
          <w:szCs w:val="23"/>
        </w:rPr>
        <w:t xml:space="preserve">) was cut by </w:t>
      </w:r>
      <w:r w:rsidR="006179E6" w:rsidRPr="003D306D">
        <w:rPr>
          <w:rFonts w:cs="Arial"/>
          <w:i/>
          <w:szCs w:val="23"/>
        </w:rPr>
        <w:t>Sgr</w:t>
      </w:r>
      <w:r w:rsidR="006179E6" w:rsidRPr="003D306D">
        <w:rPr>
          <w:rFonts w:cs="Arial"/>
          <w:szCs w:val="23"/>
        </w:rPr>
        <w:t xml:space="preserve">AI </w:t>
      </w:r>
      <w:r w:rsidR="006179E6">
        <w:rPr>
          <w:rFonts w:cs="Arial"/>
          <w:szCs w:val="23"/>
        </w:rPr>
        <w:t>whilst</w:t>
      </w:r>
      <w:r w:rsidR="006179E6" w:rsidRPr="003D306D">
        <w:rPr>
          <w:rFonts w:cs="Arial"/>
          <w:szCs w:val="23"/>
        </w:rPr>
        <w:t xml:space="preserve"> GFAPp donor plasmid pAAV-GFAPp-</w:t>
      </w:r>
      <w:r w:rsidR="006179E6" w:rsidRPr="006C2C83">
        <w:rPr>
          <w:rFonts w:cs="Arial"/>
          <w:i/>
          <w:szCs w:val="23"/>
        </w:rPr>
        <w:t>rGdnf</w:t>
      </w:r>
      <w:r w:rsidR="006179E6" w:rsidRPr="003D306D">
        <w:rPr>
          <w:rFonts w:cs="Arial"/>
          <w:szCs w:val="23"/>
        </w:rPr>
        <w:t>-W (</w:t>
      </w:r>
      <w:r w:rsidR="006179E6" w:rsidRPr="003D306D">
        <w:rPr>
          <w:rFonts w:cs="Arial"/>
          <w:b/>
          <w:szCs w:val="23"/>
        </w:rPr>
        <w:t>Figure 3.16 B</w:t>
      </w:r>
      <w:r w:rsidR="006179E6" w:rsidRPr="003D306D">
        <w:rPr>
          <w:rFonts w:cs="Arial"/>
          <w:szCs w:val="23"/>
        </w:rPr>
        <w:t xml:space="preserve">) was cut by </w:t>
      </w:r>
      <w:r w:rsidR="006179E6" w:rsidRPr="003D306D">
        <w:rPr>
          <w:rFonts w:cs="Arial"/>
          <w:i/>
          <w:szCs w:val="23"/>
        </w:rPr>
        <w:t>Age</w:t>
      </w:r>
      <w:r w:rsidR="006179E6" w:rsidRPr="003D306D">
        <w:rPr>
          <w:rFonts w:cs="Arial"/>
          <w:szCs w:val="23"/>
        </w:rPr>
        <w:t xml:space="preserve">I. </w:t>
      </w:r>
      <w:r w:rsidR="006179E6">
        <w:rPr>
          <w:rFonts w:cs="Arial"/>
          <w:szCs w:val="23"/>
        </w:rPr>
        <w:t>Digested</w:t>
      </w:r>
      <w:r w:rsidR="006179E6" w:rsidRPr="003D306D">
        <w:rPr>
          <w:rFonts w:cs="Arial"/>
          <w:szCs w:val="23"/>
        </w:rPr>
        <w:t xml:space="preserve"> plasmids were </w:t>
      </w:r>
      <w:r w:rsidR="006179E6">
        <w:rPr>
          <w:rFonts w:cs="Arial"/>
          <w:szCs w:val="23"/>
        </w:rPr>
        <w:t xml:space="preserve">then </w:t>
      </w:r>
      <w:r w:rsidR="006179E6" w:rsidRPr="003D306D">
        <w:rPr>
          <w:rFonts w:cs="Arial"/>
          <w:szCs w:val="23"/>
        </w:rPr>
        <w:t xml:space="preserve">blunted and subsequently </w:t>
      </w:r>
      <w:r w:rsidR="006179E6">
        <w:rPr>
          <w:rFonts w:cs="Arial"/>
          <w:szCs w:val="23"/>
        </w:rPr>
        <w:t>cut</w:t>
      </w:r>
      <w:r w:rsidR="006179E6" w:rsidRPr="003D306D">
        <w:rPr>
          <w:rFonts w:cs="Arial"/>
          <w:szCs w:val="23"/>
        </w:rPr>
        <w:t xml:space="preserve"> </w:t>
      </w:r>
      <w:r w:rsidR="006179E6">
        <w:rPr>
          <w:rFonts w:cs="Arial"/>
          <w:szCs w:val="23"/>
        </w:rPr>
        <w:t>by</w:t>
      </w:r>
      <w:r w:rsidR="006179E6" w:rsidRPr="003D306D">
        <w:rPr>
          <w:rFonts w:cs="Arial"/>
          <w:szCs w:val="23"/>
        </w:rPr>
        <w:t xml:space="preserve"> </w:t>
      </w:r>
      <w:r w:rsidR="006179E6" w:rsidRPr="003D306D">
        <w:rPr>
          <w:rFonts w:cs="Arial"/>
          <w:i/>
          <w:szCs w:val="23"/>
        </w:rPr>
        <w:t>Mlu</w:t>
      </w:r>
      <w:r w:rsidR="006179E6" w:rsidRPr="003D306D">
        <w:rPr>
          <w:rFonts w:cs="Arial"/>
          <w:szCs w:val="23"/>
        </w:rPr>
        <w:t>I. Results from gel electrophoresis (</w:t>
      </w:r>
      <w:r w:rsidR="006179E6" w:rsidRPr="003D306D">
        <w:rPr>
          <w:rFonts w:cs="Arial"/>
          <w:b/>
          <w:szCs w:val="23"/>
        </w:rPr>
        <w:t>Figures 3.16</w:t>
      </w:r>
      <w:r w:rsidR="006179E6" w:rsidRPr="003D306D">
        <w:rPr>
          <w:rFonts w:cs="Arial"/>
          <w:szCs w:val="23"/>
        </w:rPr>
        <w:t xml:space="preserve"> </w:t>
      </w:r>
      <w:r w:rsidR="006179E6" w:rsidRPr="003D306D">
        <w:rPr>
          <w:rFonts w:cs="Arial"/>
          <w:b/>
          <w:szCs w:val="23"/>
        </w:rPr>
        <w:t>C, D</w:t>
      </w:r>
      <w:r w:rsidR="006179E6" w:rsidRPr="003D306D">
        <w:rPr>
          <w:rFonts w:cs="Arial"/>
          <w:szCs w:val="23"/>
        </w:rPr>
        <w:t xml:space="preserve">) </w:t>
      </w:r>
      <w:r w:rsidR="006179E6">
        <w:rPr>
          <w:rFonts w:cs="Arial"/>
          <w:szCs w:val="23"/>
        </w:rPr>
        <w:t xml:space="preserve">in turn </w:t>
      </w:r>
      <w:r w:rsidR="006179E6" w:rsidRPr="003D306D">
        <w:rPr>
          <w:rFonts w:cs="Arial"/>
          <w:szCs w:val="23"/>
        </w:rPr>
        <w:t>showing digested vector plasmid (7850 bp) and GFAPp</w:t>
      </w:r>
      <w:r w:rsidR="006179E6">
        <w:rPr>
          <w:rFonts w:cs="Arial"/>
          <w:szCs w:val="23"/>
        </w:rPr>
        <w:t xml:space="preserve"> fragment (2285 bp) demonstrated</w:t>
      </w:r>
      <w:r w:rsidR="006179E6" w:rsidRPr="003D306D">
        <w:rPr>
          <w:rFonts w:cs="Arial"/>
          <w:szCs w:val="23"/>
        </w:rPr>
        <w:t xml:space="preserve"> successful digestion</w:t>
      </w:r>
      <w:r w:rsidR="006179E6">
        <w:rPr>
          <w:rFonts w:cs="Arial"/>
          <w:szCs w:val="23"/>
        </w:rPr>
        <w:t>s</w:t>
      </w:r>
      <w:r w:rsidR="006179E6" w:rsidRPr="003D306D">
        <w:rPr>
          <w:rFonts w:cs="Arial"/>
          <w:szCs w:val="23"/>
        </w:rPr>
        <w:t>.</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 w:val="21"/>
          <w:szCs w:val="23"/>
        </w:rPr>
      </w:pPr>
    </w:p>
    <w:p w:rsidR="006179E6" w:rsidRPr="009047DC" w:rsidRDefault="006179E6" w:rsidP="006179E6">
      <w:pPr>
        <w:pStyle w:val="Caption"/>
        <w:spacing w:before="100" w:beforeAutospacing="1" w:after="100" w:afterAutospacing="1" w:line="360" w:lineRule="auto"/>
        <w:jc w:val="both"/>
        <w:rPr>
          <w:sz w:val="6"/>
          <w:szCs w:val="21"/>
        </w:rPr>
      </w:pPr>
      <w:bookmarkStart w:id="867" w:name="_Toc337501717"/>
      <w:bookmarkStart w:id="868" w:name="_Toc341039165"/>
    </w:p>
    <w:p w:rsidR="006179E6" w:rsidRPr="00A956BA" w:rsidRDefault="006179E6" w:rsidP="006179E6">
      <w:pPr>
        <w:pStyle w:val="Caption"/>
        <w:spacing w:before="100" w:beforeAutospacing="1" w:after="100" w:afterAutospacing="1" w:line="360" w:lineRule="auto"/>
        <w:jc w:val="both"/>
        <w:rPr>
          <w:rStyle w:val="Strong"/>
          <w:b w:val="0"/>
          <w:sz w:val="20"/>
        </w:rPr>
      </w:pPr>
      <w:bookmarkStart w:id="869" w:name="_Toc356079766"/>
      <w:r w:rsidRPr="00A956BA">
        <w:rPr>
          <w:rFonts w:ascii="Century Gothic" w:hAnsi="Century Gothic"/>
        </w:rPr>
        <w:t>Figure 3.</w:t>
      </w:r>
      <w:r w:rsidR="00122438" w:rsidRPr="00A956BA">
        <w:rPr>
          <w:rFonts w:ascii="Century Gothic" w:hAnsi="Century Gothic"/>
        </w:rPr>
        <w:fldChar w:fldCharType="begin"/>
      </w:r>
      <w:r w:rsidRPr="00A956BA">
        <w:rPr>
          <w:rFonts w:ascii="Century Gothic" w:hAnsi="Century Gothic"/>
        </w:rPr>
        <w:instrText xml:space="preserve"> SEQ Figure_3. \* ARABIC </w:instrText>
      </w:r>
      <w:r w:rsidR="00122438" w:rsidRPr="00A956BA">
        <w:rPr>
          <w:rFonts w:ascii="Century Gothic" w:hAnsi="Century Gothic"/>
        </w:rPr>
        <w:fldChar w:fldCharType="separate"/>
      </w:r>
      <w:r w:rsidRPr="00A956BA">
        <w:rPr>
          <w:rFonts w:ascii="Century Gothic" w:hAnsi="Century Gothic"/>
          <w:noProof/>
        </w:rPr>
        <w:t>16</w:t>
      </w:r>
      <w:r w:rsidR="00122438" w:rsidRPr="00A956BA">
        <w:rPr>
          <w:rFonts w:ascii="Century Gothic" w:hAnsi="Century Gothic"/>
        </w:rPr>
        <w:fldChar w:fldCharType="end"/>
      </w:r>
      <w:r w:rsidRPr="00A956BA">
        <w:rPr>
          <w:rFonts w:ascii="Century Gothic" w:hAnsi="Century Gothic"/>
        </w:rPr>
        <w:t>:</w:t>
      </w:r>
      <w:r w:rsidRPr="00A956BA">
        <w:t xml:space="preserve"> </w:t>
      </w:r>
      <w:r w:rsidRPr="00F90EA6">
        <w:rPr>
          <w:rStyle w:val="Heading2NgocChar5"/>
          <w:b/>
          <w:sz w:val="20"/>
          <w:szCs w:val="20"/>
        </w:rPr>
        <w:t>Cloning strategy for pRRLsc-SFFVp-</w:t>
      </w:r>
      <w:r w:rsidRPr="00F90EA6">
        <w:rPr>
          <w:rStyle w:val="Heading2NgocChar5"/>
          <w:b/>
          <w:i/>
          <w:sz w:val="20"/>
          <w:szCs w:val="20"/>
        </w:rPr>
        <w:t>eGFP</w:t>
      </w:r>
      <w:r w:rsidRPr="00F90EA6">
        <w:rPr>
          <w:rStyle w:val="Heading2NgocChar5"/>
          <w:b/>
          <w:sz w:val="20"/>
          <w:szCs w:val="20"/>
        </w:rPr>
        <w:t>-GFAPp-</w:t>
      </w:r>
      <w:r w:rsidRPr="00F90EA6">
        <w:rPr>
          <w:rStyle w:val="Heading2NgocChar5"/>
          <w:b/>
          <w:i/>
          <w:sz w:val="20"/>
          <w:szCs w:val="20"/>
        </w:rPr>
        <w:t>rIgf-1</w:t>
      </w:r>
      <w:r w:rsidRPr="00F90EA6">
        <w:rPr>
          <w:rStyle w:val="Heading2NgocChar5"/>
          <w:b/>
          <w:sz w:val="20"/>
          <w:szCs w:val="20"/>
        </w:rPr>
        <w:t>-W</w:t>
      </w:r>
      <w:r w:rsidRPr="00F90EA6">
        <w:rPr>
          <w:rStyle w:val="Style2Char2"/>
          <w:rFonts w:ascii="Century Gothic" w:hAnsi="Century Gothic"/>
          <w:b/>
          <w:sz w:val="20"/>
          <w:szCs w:val="20"/>
        </w:rPr>
        <w:t>.</w:t>
      </w:r>
      <w:r w:rsidRPr="00A956BA">
        <w:t xml:space="preserve"> </w:t>
      </w:r>
      <w:r w:rsidRPr="00A956BA">
        <w:rPr>
          <w:rStyle w:val="Strong"/>
          <w:b w:val="0"/>
          <w:sz w:val="20"/>
        </w:rPr>
        <w:t xml:space="preserve">Diagrams of (A) vector plasmid and (B) GFAPp donor plasmid. (C, D) Agarose gel electrophoresis of digested plasmids; targeted patterns are highlighted by red rectangles. Size standards are 1kb DNA ladder. (E) Map of the </w:t>
      </w:r>
      <w:r>
        <w:rPr>
          <w:rStyle w:val="Strong"/>
          <w:b w:val="0"/>
          <w:sz w:val="20"/>
        </w:rPr>
        <w:t>expected</w:t>
      </w:r>
      <w:r w:rsidRPr="00A956BA">
        <w:rPr>
          <w:rStyle w:val="Strong"/>
          <w:b w:val="0"/>
          <w:sz w:val="20"/>
        </w:rPr>
        <w:t xml:space="preserve"> plasmid. (A, B, E) Relevant enzymes and their corresponding restriction sites are indicated on plasmid maps</w:t>
      </w:r>
      <w:bookmarkEnd w:id="867"/>
      <w:bookmarkEnd w:id="868"/>
      <w:r w:rsidRPr="00A956BA">
        <w:rPr>
          <w:rStyle w:val="Strong"/>
          <w:b w:val="0"/>
          <w:sz w:val="20"/>
        </w:rPr>
        <w:t>.</w:t>
      </w:r>
      <w:bookmarkEnd w:id="869"/>
    </w:p>
    <w:p w:rsidR="006179E6" w:rsidRDefault="006179E6" w:rsidP="006179E6">
      <w:pPr>
        <w:pStyle w:val="StyleHeading113pt21"/>
        <w:rPr>
          <w:rFonts w:cs="Arial"/>
          <w:b w:val="0"/>
          <w:sz w:val="22"/>
          <w:szCs w:val="22"/>
        </w:rPr>
      </w:pPr>
      <w:bookmarkStart w:id="870" w:name="_Toc310948215"/>
      <w:bookmarkStart w:id="871" w:name="_Toc337497075"/>
      <w:r>
        <w:rPr>
          <w:rFonts w:cs="Arial"/>
          <w:b w:val="0"/>
          <w:sz w:val="22"/>
          <w:szCs w:val="22"/>
        </w:rPr>
        <w:br w:type="page"/>
      </w:r>
      <w:bookmarkStart w:id="872" w:name="_Toc364081134"/>
      <w:r w:rsidR="00DB0C88">
        <w:rPr>
          <w:rFonts w:cs="Arial"/>
          <w:b w:val="0"/>
          <w:noProof/>
          <w:sz w:val="22"/>
          <w:szCs w:val="22"/>
          <w:lang w:eastAsia="en-GB"/>
        </w:rPr>
        <w:lastRenderedPageBreak/>
        <w:pict>
          <v:group id="Group 79" o:spid="_x0000_s1419" style="position:absolute;left:0;text-align:left;margin-left:23.05pt;margin-top:163.3pt;width:330.55pt;height:139.25pt;z-index:251661312" coordorigin="3308,4574" coordsize="6611,27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">
            <v:shape id="Text Box 80" o:spid="_x0000_s1420" type="#_x0000_t202" style="position:absolute;left:3308;top:4759;width:536;height:26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m4NcMA&#10;AADdAAAADwAAAGRycy9kb3ducmV2LnhtbERP22rCQBB9L/gPywh9Kbox1lt0Da3Q4muiHzBmxySY&#10;nQ3ZrYl/3y0UfJvDuc4uHUwj7tS52rKC2TQCQVxYXXOp4Hz6mqxBOI+ssbFMCh7kIN2PXnaYaNtz&#10;RvfclyKEsEtQQeV9m0jpiooMuqltiQN3tZ1BH2BXSt1hH8JNI+MoWkqDNYeGCls6VFTc8h+j4Hrs&#10;3xab/vLtz6vsffmJ9epiH0q9joePLQhPg3+K/91HHeZH8xj+vgkn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m4NcMAAADdAAAADwAAAAAAAAAAAAAAAACYAgAAZHJzL2Rv&#10;d25yZXYueG1sUEsFBgAAAAAEAAQA9QAAAIgDAAAAAA==&#10;" stroked="f">
              <v:textbox>
                <w:txbxContent>
                  <w:p w:rsidR="00466BDA" w:rsidRPr="005049E3" w:rsidRDefault="00466BDA" w:rsidP="006179E6">
                    <w:pPr>
                      <w:spacing w:before="0" w:beforeAutospacing="0" w:after="0" w:afterAutospacing="0" w:line="240" w:lineRule="auto"/>
                      <w:jc w:val="center"/>
                      <w:rPr>
                        <w:b/>
                        <w:sz w:val="6"/>
                      </w:rPr>
                    </w:pPr>
                  </w:p>
                  <w:p w:rsidR="00466BDA" w:rsidRPr="005049E3" w:rsidRDefault="00466BDA" w:rsidP="006179E6">
                    <w:pPr>
                      <w:spacing w:before="0" w:beforeAutospacing="0" w:after="0" w:afterAutospacing="0" w:line="240" w:lineRule="auto"/>
                      <w:jc w:val="center"/>
                      <w:rPr>
                        <w:b/>
                        <w:sz w:val="14"/>
                        <w:szCs w:val="10"/>
                      </w:rPr>
                    </w:pPr>
                    <w:r w:rsidRPr="005049E3">
                      <w:rPr>
                        <w:b/>
                        <w:sz w:val="14"/>
                        <w:szCs w:val="10"/>
                      </w:rPr>
                      <w:t>Kb</w:t>
                    </w:r>
                  </w:p>
                  <w:p w:rsidR="00466BDA" w:rsidRPr="005049E3" w:rsidRDefault="00466BDA" w:rsidP="006179E6">
                    <w:pPr>
                      <w:spacing w:before="0" w:beforeAutospacing="0" w:after="0" w:afterAutospacing="0" w:line="240" w:lineRule="auto"/>
                      <w:jc w:val="center"/>
                      <w:rPr>
                        <w:b/>
                        <w:sz w:val="8"/>
                        <w:szCs w:val="10"/>
                      </w:rPr>
                    </w:pPr>
                  </w:p>
                  <w:p w:rsidR="00466BDA" w:rsidRPr="005049E3" w:rsidRDefault="00466BDA" w:rsidP="006179E6">
                    <w:pPr>
                      <w:spacing w:before="0" w:beforeAutospacing="0" w:after="0" w:afterAutospacing="0" w:line="240" w:lineRule="auto"/>
                      <w:jc w:val="center"/>
                      <w:rPr>
                        <w:b/>
                        <w:sz w:val="10"/>
                        <w:szCs w:val="10"/>
                      </w:rPr>
                    </w:pPr>
                    <w:r w:rsidRPr="005049E3">
                      <w:rPr>
                        <w:b/>
                        <w:sz w:val="10"/>
                        <w:szCs w:val="10"/>
                      </w:rPr>
                      <w:t>10.0</w:t>
                    </w:r>
                  </w:p>
                  <w:p w:rsidR="00466BDA" w:rsidRPr="005049E3" w:rsidRDefault="00466BDA" w:rsidP="006179E6">
                    <w:pPr>
                      <w:spacing w:before="0" w:beforeAutospacing="0" w:after="0" w:afterAutospacing="0" w:line="240" w:lineRule="auto"/>
                      <w:jc w:val="center"/>
                      <w:rPr>
                        <w:b/>
                        <w:sz w:val="10"/>
                        <w:szCs w:val="10"/>
                      </w:rPr>
                    </w:pPr>
                    <w:r w:rsidRPr="005049E3">
                      <w:rPr>
                        <w:b/>
                        <w:sz w:val="10"/>
                        <w:szCs w:val="10"/>
                      </w:rPr>
                      <w:t>8.0</w:t>
                    </w:r>
                  </w:p>
                  <w:p w:rsidR="00466BDA" w:rsidRPr="005049E3" w:rsidRDefault="00466BDA" w:rsidP="006179E6">
                    <w:pPr>
                      <w:spacing w:before="0" w:beforeAutospacing="0" w:after="0" w:afterAutospacing="0" w:line="240" w:lineRule="auto"/>
                      <w:jc w:val="center"/>
                      <w:rPr>
                        <w:b/>
                        <w:sz w:val="10"/>
                        <w:szCs w:val="10"/>
                      </w:rPr>
                    </w:pPr>
                    <w:r w:rsidRPr="005049E3">
                      <w:rPr>
                        <w:b/>
                        <w:sz w:val="10"/>
                        <w:szCs w:val="10"/>
                      </w:rPr>
                      <w:t>6.0</w:t>
                    </w:r>
                  </w:p>
                  <w:p w:rsidR="00466BDA" w:rsidRPr="005049E3" w:rsidRDefault="00466BDA" w:rsidP="006179E6">
                    <w:pPr>
                      <w:spacing w:before="0" w:beforeAutospacing="0" w:after="0" w:afterAutospacing="0" w:line="240" w:lineRule="auto"/>
                      <w:jc w:val="center"/>
                      <w:rPr>
                        <w:b/>
                        <w:sz w:val="4"/>
                        <w:szCs w:val="10"/>
                      </w:rPr>
                    </w:pPr>
                  </w:p>
                  <w:p w:rsidR="00466BDA" w:rsidRPr="005049E3" w:rsidRDefault="00466BDA" w:rsidP="006179E6">
                    <w:pPr>
                      <w:spacing w:before="0" w:beforeAutospacing="0" w:after="0" w:afterAutospacing="0" w:line="240" w:lineRule="auto"/>
                      <w:jc w:val="center"/>
                      <w:rPr>
                        <w:b/>
                        <w:sz w:val="10"/>
                        <w:szCs w:val="10"/>
                      </w:rPr>
                    </w:pPr>
                    <w:r w:rsidRPr="005049E3">
                      <w:rPr>
                        <w:b/>
                        <w:sz w:val="10"/>
                        <w:szCs w:val="10"/>
                      </w:rPr>
                      <w:t>4.0</w:t>
                    </w:r>
                  </w:p>
                  <w:p w:rsidR="00466BDA" w:rsidRPr="005049E3" w:rsidRDefault="00466BDA" w:rsidP="006179E6">
                    <w:pPr>
                      <w:spacing w:before="0" w:beforeAutospacing="0" w:after="0" w:afterAutospacing="0" w:line="240" w:lineRule="auto"/>
                      <w:jc w:val="center"/>
                      <w:rPr>
                        <w:b/>
                        <w:sz w:val="4"/>
                        <w:szCs w:val="10"/>
                      </w:rPr>
                    </w:pPr>
                  </w:p>
                  <w:p w:rsidR="00466BDA" w:rsidRPr="005049E3" w:rsidRDefault="00466BDA" w:rsidP="006179E6">
                    <w:pPr>
                      <w:spacing w:before="0" w:beforeAutospacing="0" w:after="0" w:afterAutospacing="0" w:line="240" w:lineRule="auto"/>
                      <w:jc w:val="center"/>
                      <w:rPr>
                        <w:b/>
                        <w:sz w:val="10"/>
                        <w:szCs w:val="10"/>
                      </w:rPr>
                    </w:pPr>
                    <w:r w:rsidRPr="005049E3">
                      <w:rPr>
                        <w:b/>
                        <w:sz w:val="10"/>
                        <w:szCs w:val="10"/>
                      </w:rPr>
                      <w:t>3.0</w:t>
                    </w:r>
                  </w:p>
                  <w:p w:rsidR="00466BDA" w:rsidRPr="005049E3" w:rsidRDefault="00466BDA" w:rsidP="006179E6">
                    <w:pPr>
                      <w:spacing w:before="0" w:beforeAutospacing="0" w:after="0" w:afterAutospacing="0" w:line="240" w:lineRule="auto"/>
                      <w:jc w:val="center"/>
                      <w:rPr>
                        <w:b/>
                        <w:sz w:val="10"/>
                        <w:szCs w:val="10"/>
                      </w:rPr>
                    </w:pPr>
                  </w:p>
                  <w:p w:rsidR="00466BDA" w:rsidRPr="005049E3" w:rsidRDefault="00466BDA" w:rsidP="006179E6">
                    <w:pPr>
                      <w:spacing w:before="0" w:beforeAutospacing="0" w:after="0" w:afterAutospacing="0" w:line="240" w:lineRule="auto"/>
                      <w:jc w:val="center"/>
                      <w:rPr>
                        <w:b/>
                        <w:sz w:val="10"/>
                        <w:szCs w:val="10"/>
                      </w:rPr>
                    </w:pPr>
                    <w:r w:rsidRPr="005049E3">
                      <w:rPr>
                        <w:b/>
                        <w:sz w:val="10"/>
                        <w:szCs w:val="10"/>
                      </w:rPr>
                      <w:t>2.0</w:t>
                    </w:r>
                  </w:p>
                  <w:p w:rsidR="00466BDA" w:rsidRPr="005049E3" w:rsidRDefault="00466BDA" w:rsidP="006179E6">
                    <w:pPr>
                      <w:spacing w:before="0" w:beforeAutospacing="0" w:after="0" w:afterAutospacing="0" w:line="240" w:lineRule="auto"/>
                      <w:jc w:val="center"/>
                      <w:rPr>
                        <w:b/>
                        <w:sz w:val="4"/>
                        <w:szCs w:val="10"/>
                      </w:rPr>
                    </w:pPr>
                  </w:p>
                  <w:p w:rsidR="00466BDA" w:rsidRPr="005049E3" w:rsidRDefault="00466BDA" w:rsidP="006179E6">
                    <w:pPr>
                      <w:spacing w:before="0" w:beforeAutospacing="0" w:after="0" w:afterAutospacing="0" w:line="240" w:lineRule="auto"/>
                      <w:jc w:val="center"/>
                      <w:rPr>
                        <w:b/>
                        <w:sz w:val="10"/>
                        <w:szCs w:val="10"/>
                      </w:rPr>
                    </w:pPr>
                    <w:r w:rsidRPr="005049E3">
                      <w:rPr>
                        <w:b/>
                        <w:sz w:val="10"/>
                        <w:szCs w:val="10"/>
                      </w:rPr>
                      <w:t>1.5</w:t>
                    </w:r>
                  </w:p>
                  <w:p w:rsidR="00466BDA" w:rsidRPr="005049E3" w:rsidRDefault="00466BDA" w:rsidP="006179E6">
                    <w:pPr>
                      <w:spacing w:before="0" w:beforeAutospacing="0" w:after="0" w:afterAutospacing="0" w:line="240" w:lineRule="auto"/>
                      <w:jc w:val="center"/>
                      <w:rPr>
                        <w:b/>
                        <w:sz w:val="8"/>
                        <w:szCs w:val="10"/>
                      </w:rPr>
                    </w:pPr>
                  </w:p>
                  <w:p w:rsidR="00466BDA" w:rsidRPr="005049E3" w:rsidRDefault="00466BDA" w:rsidP="006179E6">
                    <w:pPr>
                      <w:spacing w:before="0" w:beforeAutospacing="0" w:after="0" w:afterAutospacing="0" w:line="240" w:lineRule="auto"/>
                      <w:jc w:val="center"/>
                      <w:rPr>
                        <w:b/>
                        <w:sz w:val="10"/>
                        <w:szCs w:val="10"/>
                      </w:rPr>
                    </w:pPr>
                    <w:r w:rsidRPr="005049E3">
                      <w:rPr>
                        <w:b/>
                        <w:sz w:val="10"/>
                        <w:szCs w:val="10"/>
                      </w:rPr>
                      <w:t>1.0</w:t>
                    </w:r>
                  </w:p>
                  <w:p w:rsidR="00466BDA" w:rsidRPr="005049E3" w:rsidRDefault="00466BDA" w:rsidP="006179E6">
                    <w:pPr>
                      <w:spacing w:before="0" w:beforeAutospacing="0" w:after="0" w:afterAutospacing="0" w:line="240" w:lineRule="auto"/>
                      <w:jc w:val="center"/>
                      <w:rPr>
                        <w:b/>
                        <w:sz w:val="16"/>
                        <w:szCs w:val="10"/>
                      </w:rPr>
                    </w:pPr>
                  </w:p>
                  <w:p w:rsidR="00466BDA" w:rsidRPr="005049E3" w:rsidRDefault="00466BDA" w:rsidP="006179E6">
                    <w:pPr>
                      <w:spacing w:before="0" w:beforeAutospacing="0" w:after="0" w:afterAutospacing="0" w:line="240" w:lineRule="auto"/>
                      <w:jc w:val="center"/>
                      <w:rPr>
                        <w:b/>
                        <w:sz w:val="10"/>
                        <w:szCs w:val="10"/>
                      </w:rPr>
                    </w:pPr>
                    <w:r w:rsidRPr="005049E3">
                      <w:rPr>
                        <w:b/>
                        <w:sz w:val="10"/>
                        <w:szCs w:val="10"/>
                      </w:rPr>
                      <w:t>0.5</w:t>
                    </w:r>
                  </w:p>
                </w:txbxContent>
              </v:textbox>
            </v:shape>
            <v:shape id="Picture 81" o:spid="_x0000_s1421" type="#_x0000_t75" alt="GFAP-IGF1" style="position:absolute;left:3829;top:4994;width:6090;height:222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cXOzAAAAA3QAAAA8AAABkcnMvZG93bnJldi54bWxET02LwjAQvQv7H8Is7E3TVRGpRhGXsh68&#10;2Op9bMam2ExKE7X77zeC4G0e73OW69424k6drx0r+B4lIIhLp2uuFByLbDgH4QOyxsYxKfgjD+vV&#10;x2CJqXYPPtA9D5WIIexTVGBCaFMpfWnIoh+5ljhyF9dZDBF2ldQdPmK4beQ4SWbSYs2xwWBLW0Pl&#10;Nb9ZBcUPnafM2+I325tdls+a4MuTUl+f/WYBIlAf3uKXe6fj/GQygec38QS5+g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Bxc7MAAAADdAAAADwAAAAAAAAAAAAAAAACfAgAA&#10;ZHJzL2Rvd25yZXYueG1sUEsFBgAAAAAEAAQA9wAAAIwDAAAAAA==&#10;">
              <v:imagedata r:id="rId78" o:title="GFAP-IGF1" blacklevel="-3277f"/>
            </v:shape>
            <v:shape id="Text Box 82" o:spid="_x0000_s1422" type="#_x0000_t202" style="position:absolute;left:4591;top:4574;width:5313;height: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yF2sMA&#10;AADdAAAADwAAAGRycy9kb3ducmV2LnhtbERPyWrDMBC9F/oPYgq9lFhu68SJEyW0hZRcs3zA2Bov&#10;1BoZS43tv68Chdzm8dbZ7EbTiiv1rrGs4DWKQRAXVjdcKbic97MlCOeRNbaWScFEDnbbx4cNZtoO&#10;fKTryVcihLDLUEHtfZdJ6YqaDLrIdsSBK21v0AfYV1L3OIRw08q3OF5Igw2Hhho7+qqp+Dn9GgXl&#10;YXiZr4b821/SY7L4xCbN7aTU89P4sQbhafR38b/7oMP8+D2B2zfhBL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9yF2sMAAADdAAAADwAAAAAAAAAAAAAAAACYAgAAZHJzL2Rv&#10;d25yZXYueG1sUEsFBgAAAAAEAAQA9QAAAIgDAAAAAA==&#10;" stroked="f">
              <v:textbox>
                <w:txbxContent>
                  <w:p w:rsidR="00466BDA" w:rsidRPr="005049E3" w:rsidRDefault="00466BDA" w:rsidP="006179E6">
                    <w:pPr>
                      <w:rPr>
                        <w:b/>
                      </w:rPr>
                    </w:pPr>
                    <w:r>
                      <w:rPr>
                        <w:b/>
                      </w:rPr>
                      <w:t xml:space="preserve">1         </w:t>
                    </w:r>
                    <w:r w:rsidRPr="005049E3">
                      <w:rPr>
                        <w:b/>
                      </w:rPr>
                      <w:t>2       3        4        5       6       7        8</w:t>
                    </w:r>
                  </w:p>
                </w:txbxContent>
              </v:textbox>
            </v:shape>
          </v:group>
        </w:pict>
      </w:r>
      <w:bookmarkStart w:id="873" w:name="_Toc356078808"/>
      <w:bookmarkStart w:id="874" w:name="_Toc364181203"/>
      <w:bookmarkStart w:id="875" w:name="_Toc364587313"/>
      <w:bookmarkStart w:id="876" w:name="_Toc370678370"/>
      <w:r w:rsidRPr="00C5123A">
        <w:rPr>
          <w:rFonts w:cs="Arial"/>
          <w:b w:val="0"/>
          <w:sz w:val="22"/>
          <w:szCs w:val="22"/>
        </w:rPr>
        <w:t xml:space="preserve">Following ligation and transformation, random colonies were screened for the presence of the correct plasmid. For this, colonies were expanded in small liquid cultures, plasmid DNA </w:t>
      </w:r>
      <w:r>
        <w:rPr>
          <w:rFonts w:cs="Arial"/>
          <w:b w:val="0"/>
          <w:sz w:val="22"/>
          <w:szCs w:val="22"/>
        </w:rPr>
        <w:t xml:space="preserve">was </w:t>
      </w:r>
      <w:r w:rsidRPr="00C5123A">
        <w:rPr>
          <w:rFonts w:cs="Arial"/>
          <w:b w:val="0"/>
          <w:sz w:val="22"/>
          <w:szCs w:val="22"/>
        </w:rPr>
        <w:t xml:space="preserve">purified and digested with </w:t>
      </w:r>
      <w:bookmarkStart w:id="877" w:name="_Toc341038846"/>
      <w:bookmarkStart w:id="878" w:name="_Toc341090209"/>
      <w:bookmarkStart w:id="879" w:name="_Toc341625402"/>
      <w:bookmarkStart w:id="880" w:name="_Toc341730358"/>
      <w:bookmarkStart w:id="881" w:name="_Toc344887773"/>
      <w:bookmarkStart w:id="882" w:name="_Toc346472800"/>
      <w:bookmarkStart w:id="883" w:name="_Toc349400137"/>
      <w:r w:rsidRPr="005916DD">
        <w:rPr>
          <w:rFonts w:cs="Arial"/>
          <w:b w:val="0"/>
          <w:i/>
          <w:sz w:val="22"/>
          <w:szCs w:val="22"/>
        </w:rPr>
        <w:t>Pst</w:t>
      </w:r>
      <w:r w:rsidRPr="005916DD">
        <w:rPr>
          <w:rFonts w:cs="Arial"/>
          <w:b w:val="0"/>
          <w:sz w:val="22"/>
          <w:szCs w:val="22"/>
        </w:rPr>
        <w:t xml:space="preserve">I, an enzyme </w:t>
      </w:r>
      <w:r>
        <w:rPr>
          <w:rFonts w:cs="Arial"/>
          <w:b w:val="0"/>
          <w:sz w:val="22"/>
          <w:szCs w:val="22"/>
        </w:rPr>
        <w:t>with</w:t>
      </w:r>
      <w:r w:rsidRPr="005916DD">
        <w:rPr>
          <w:rFonts w:cs="Arial"/>
          <w:b w:val="0"/>
          <w:sz w:val="22"/>
          <w:szCs w:val="22"/>
        </w:rPr>
        <w:t xml:space="preserve"> 3 restriction sites within GFAPp and 2 other </w:t>
      </w:r>
      <w:r>
        <w:rPr>
          <w:rFonts w:cs="Arial"/>
          <w:b w:val="0"/>
          <w:sz w:val="22"/>
          <w:szCs w:val="22"/>
        </w:rPr>
        <w:t xml:space="preserve">sites within SFFVp. No </w:t>
      </w:r>
      <w:r w:rsidRPr="005916DD">
        <w:rPr>
          <w:rFonts w:cs="Arial"/>
          <w:b w:val="0"/>
          <w:sz w:val="22"/>
          <w:szCs w:val="22"/>
        </w:rPr>
        <w:t>samples provided expected patterns</w:t>
      </w:r>
      <w:r>
        <w:rPr>
          <w:rFonts w:cs="Arial"/>
          <w:b w:val="0"/>
          <w:sz w:val="22"/>
          <w:szCs w:val="22"/>
        </w:rPr>
        <w:t>, which are 7106</w:t>
      </w:r>
      <w:r w:rsidRPr="005916DD">
        <w:rPr>
          <w:rFonts w:cs="Arial"/>
          <w:b w:val="0"/>
          <w:sz w:val="22"/>
          <w:szCs w:val="22"/>
        </w:rPr>
        <w:t>, 1538, 822, 586, and 87</w:t>
      </w:r>
      <w:r>
        <w:rPr>
          <w:rFonts w:cs="Arial"/>
          <w:b w:val="0"/>
          <w:sz w:val="22"/>
          <w:szCs w:val="22"/>
        </w:rPr>
        <w:t>-</w:t>
      </w:r>
      <w:r w:rsidRPr="005916DD">
        <w:rPr>
          <w:rFonts w:cs="Arial"/>
          <w:b w:val="0"/>
          <w:sz w:val="22"/>
          <w:szCs w:val="22"/>
        </w:rPr>
        <w:t>bp. A representative screening of these samples</w:t>
      </w:r>
      <w:bookmarkEnd w:id="870"/>
      <w:r w:rsidRPr="005916DD">
        <w:rPr>
          <w:rFonts w:cs="Arial"/>
          <w:b w:val="0"/>
          <w:sz w:val="22"/>
          <w:szCs w:val="22"/>
        </w:rPr>
        <w:t xml:space="preserve"> is shown in </w:t>
      </w:r>
      <w:r w:rsidRPr="005916DD">
        <w:rPr>
          <w:rFonts w:cs="Arial"/>
          <w:sz w:val="22"/>
          <w:szCs w:val="22"/>
        </w:rPr>
        <w:t>Figure 3.17</w:t>
      </w:r>
      <w:r w:rsidRPr="005916DD">
        <w:rPr>
          <w:rFonts w:cs="Arial"/>
          <w:b w:val="0"/>
          <w:sz w:val="22"/>
          <w:szCs w:val="22"/>
        </w:rPr>
        <w:t>.</w:t>
      </w:r>
      <w:bookmarkEnd w:id="871"/>
      <w:bookmarkEnd w:id="872"/>
      <w:bookmarkEnd w:id="873"/>
      <w:bookmarkEnd w:id="874"/>
      <w:bookmarkEnd w:id="875"/>
      <w:bookmarkEnd w:id="876"/>
      <w:bookmarkEnd w:id="877"/>
      <w:bookmarkEnd w:id="878"/>
      <w:bookmarkEnd w:id="879"/>
      <w:bookmarkEnd w:id="880"/>
      <w:bookmarkEnd w:id="881"/>
      <w:bookmarkEnd w:id="882"/>
      <w:bookmarkEnd w:id="883"/>
      <w:r w:rsidRPr="005916DD">
        <w:rPr>
          <w:rFonts w:cs="Arial"/>
          <w:b w:val="0"/>
          <w:sz w:val="22"/>
          <w:szCs w:val="22"/>
        </w:rPr>
        <w:t xml:space="preserve">  </w:t>
      </w:r>
    </w:p>
    <w:p w:rsidR="006179E6" w:rsidRDefault="006179E6" w:rsidP="006179E6">
      <w:pPr>
        <w:pStyle w:val="StyleHeading113pt21"/>
        <w:rPr>
          <w:rFonts w:cs="Arial"/>
          <w:b w:val="0"/>
          <w:sz w:val="22"/>
          <w:szCs w:val="22"/>
        </w:rPr>
      </w:pPr>
    </w:p>
    <w:p w:rsidR="006179E6" w:rsidRDefault="006179E6" w:rsidP="006179E6">
      <w:pPr>
        <w:pStyle w:val="StyleHeading113pt21"/>
        <w:rPr>
          <w:rFonts w:cs="Arial"/>
          <w:b w:val="0"/>
          <w:sz w:val="22"/>
          <w:szCs w:val="22"/>
        </w:rPr>
      </w:pPr>
    </w:p>
    <w:p w:rsidR="006179E6" w:rsidRPr="00BA71CB" w:rsidRDefault="006179E6" w:rsidP="006179E6">
      <w:pPr>
        <w:pStyle w:val="StyleHeading113pt21"/>
        <w:rPr>
          <w:rFonts w:cs="Arial"/>
          <w:b w:val="0"/>
          <w:sz w:val="30"/>
          <w:szCs w:val="22"/>
        </w:rPr>
      </w:pPr>
    </w:p>
    <w:p w:rsidR="006179E6" w:rsidRPr="003D306D" w:rsidRDefault="006179E6" w:rsidP="006179E6">
      <w:pPr>
        <w:pStyle w:val="StyleHeading113pt21"/>
        <w:rPr>
          <w:rFonts w:cs="Arial"/>
          <w:b w:val="0"/>
          <w:sz w:val="2"/>
          <w:szCs w:val="23"/>
        </w:rPr>
      </w:pPr>
    </w:p>
    <w:p w:rsidR="006179E6" w:rsidRPr="00A956BA" w:rsidRDefault="006179E6" w:rsidP="006179E6">
      <w:pPr>
        <w:pStyle w:val="Caption"/>
        <w:spacing w:before="100" w:beforeAutospacing="1" w:after="100" w:afterAutospacing="1" w:line="360" w:lineRule="auto"/>
        <w:jc w:val="both"/>
        <w:rPr>
          <w:rFonts w:cs="Arial"/>
          <w:b w:val="0"/>
        </w:rPr>
      </w:pPr>
      <w:bookmarkStart w:id="884" w:name="_Toc337501718"/>
      <w:bookmarkStart w:id="885" w:name="_Toc341039166"/>
      <w:bookmarkStart w:id="886" w:name="_Toc356079767"/>
      <w:r w:rsidRPr="00A956BA">
        <w:rPr>
          <w:rFonts w:ascii="Century Gothic" w:hAnsi="Century Gothic"/>
        </w:rPr>
        <w:t>Figure 3.</w:t>
      </w:r>
      <w:r w:rsidR="00122438" w:rsidRPr="00A956BA">
        <w:rPr>
          <w:rFonts w:ascii="Century Gothic" w:hAnsi="Century Gothic"/>
        </w:rPr>
        <w:fldChar w:fldCharType="begin"/>
      </w:r>
      <w:r w:rsidRPr="00A956BA">
        <w:rPr>
          <w:rFonts w:ascii="Century Gothic" w:hAnsi="Century Gothic"/>
        </w:rPr>
        <w:instrText xml:space="preserve"> SEQ Figure_3. \* ARABIC </w:instrText>
      </w:r>
      <w:r w:rsidR="00122438" w:rsidRPr="00A956BA">
        <w:rPr>
          <w:rFonts w:ascii="Century Gothic" w:hAnsi="Century Gothic"/>
        </w:rPr>
        <w:fldChar w:fldCharType="separate"/>
      </w:r>
      <w:r w:rsidRPr="00A956BA">
        <w:rPr>
          <w:rFonts w:ascii="Century Gothic" w:hAnsi="Century Gothic"/>
          <w:noProof/>
        </w:rPr>
        <w:t>17</w:t>
      </w:r>
      <w:r w:rsidR="00122438" w:rsidRPr="00A956BA">
        <w:rPr>
          <w:rFonts w:ascii="Century Gothic" w:hAnsi="Century Gothic"/>
        </w:rPr>
        <w:fldChar w:fldCharType="end"/>
      </w:r>
      <w:r w:rsidRPr="00A956BA">
        <w:rPr>
          <w:rFonts w:ascii="Century Gothic" w:hAnsi="Century Gothic"/>
        </w:rPr>
        <w:t>:</w:t>
      </w:r>
      <w:r w:rsidRPr="00A956BA">
        <w:t xml:space="preserve"> </w:t>
      </w:r>
      <w:r w:rsidRPr="00F90EA6">
        <w:rPr>
          <w:rStyle w:val="Heading2NgocChar5"/>
          <w:b/>
          <w:sz w:val="20"/>
          <w:szCs w:val="20"/>
        </w:rPr>
        <w:t>Screening of plasmid colonies from cloning of pRRLsc-SFFVp-</w:t>
      </w:r>
      <w:r w:rsidRPr="00F90EA6">
        <w:rPr>
          <w:rStyle w:val="Heading2NgocChar5"/>
          <w:b/>
          <w:i/>
          <w:sz w:val="20"/>
          <w:szCs w:val="20"/>
        </w:rPr>
        <w:t>eGFP</w:t>
      </w:r>
      <w:r w:rsidRPr="00F90EA6">
        <w:rPr>
          <w:rStyle w:val="Heading2NgocChar5"/>
          <w:b/>
          <w:sz w:val="20"/>
          <w:szCs w:val="20"/>
        </w:rPr>
        <w:t>-GFAPp-</w:t>
      </w:r>
      <w:r w:rsidRPr="00F90EA6">
        <w:rPr>
          <w:rStyle w:val="Heading2NgocChar5"/>
          <w:b/>
          <w:i/>
          <w:sz w:val="20"/>
          <w:szCs w:val="20"/>
        </w:rPr>
        <w:t>rIgf-1</w:t>
      </w:r>
      <w:r w:rsidRPr="00F90EA6">
        <w:rPr>
          <w:rStyle w:val="Heading2NgocChar5"/>
          <w:b/>
          <w:sz w:val="20"/>
          <w:szCs w:val="20"/>
        </w:rPr>
        <w:t>-W</w:t>
      </w:r>
      <w:r w:rsidRPr="00F90EA6">
        <w:rPr>
          <w:rStyle w:val="Style2Char2"/>
          <w:rFonts w:ascii="Century Gothic" w:hAnsi="Century Gothic"/>
          <w:b/>
          <w:sz w:val="20"/>
          <w:szCs w:val="20"/>
        </w:rPr>
        <w:t>.</w:t>
      </w:r>
      <w:r w:rsidRPr="00A956BA">
        <w:rPr>
          <w:rStyle w:val="Style2Char2"/>
          <w:rFonts w:ascii="Century Gothic" w:hAnsi="Century Gothic"/>
          <w:b/>
          <w:sz w:val="20"/>
          <w:szCs w:val="20"/>
        </w:rPr>
        <w:t xml:space="preserve"> </w:t>
      </w:r>
      <w:r w:rsidRPr="00A956BA">
        <w:rPr>
          <w:rStyle w:val="Strong"/>
          <w:b w:val="0"/>
          <w:sz w:val="20"/>
        </w:rPr>
        <w:t xml:space="preserve">Digested samples were loaded onto lanes 1-3 and corresponding undigested samples were loaded onto lanes 5-7 respectively. Digested and undigested vector plasmids loaded onto lanes 4 and 8 act as </w:t>
      </w:r>
      <w:r>
        <w:rPr>
          <w:rStyle w:val="Strong"/>
          <w:b w:val="0"/>
          <w:sz w:val="20"/>
        </w:rPr>
        <w:t xml:space="preserve">digestion </w:t>
      </w:r>
      <w:r w:rsidRPr="00A956BA">
        <w:rPr>
          <w:rStyle w:val="Strong"/>
          <w:b w:val="0"/>
          <w:sz w:val="20"/>
        </w:rPr>
        <w:t>controls. Samples were run on 0.8% agarose gel. Size standard is 1kb DNA ladder.</w:t>
      </w:r>
      <w:bookmarkEnd w:id="884"/>
      <w:bookmarkEnd w:id="885"/>
      <w:bookmarkEnd w:id="886"/>
      <w:r w:rsidRPr="00A956BA">
        <w:t xml:space="preserve">         </w:t>
      </w:r>
    </w:p>
    <w:p w:rsidR="006179E6" w:rsidRPr="00804575" w:rsidRDefault="006179E6" w:rsidP="006179E6">
      <w:pPr>
        <w:pStyle w:val="Heading1"/>
        <w:rPr>
          <w:sz w:val="6"/>
        </w:rPr>
      </w:pPr>
      <w:bookmarkStart w:id="887" w:name="_Toc337497078"/>
      <w:bookmarkStart w:id="888" w:name="_Toc341038849"/>
    </w:p>
    <w:p w:rsidR="00804575" w:rsidRPr="00804575" w:rsidRDefault="00804575" w:rsidP="00804575">
      <w:r>
        <w:t>Unfortunately, there were no other suitable enzymes to isolate GFAPp and to</w:t>
      </w:r>
      <w:r w:rsidR="00E101B5">
        <w:t xml:space="preserve"> i</w:t>
      </w:r>
      <w:r>
        <w:t xml:space="preserve">nsert this promoter into the vector plasmid. Moreover, the length of GFAPp (2.2 kb) is an obstacle for this promoter to be amplified by PCR without generating any mutation. This failure was indeed a disadvantage. However, IGF-1 is mainly produced by neurons and SYNp has been suggested to be neuronal specific. Hence, </w:t>
      </w:r>
      <w:r w:rsidR="00EB1320">
        <w:t xml:space="preserve">the </w:t>
      </w:r>
      <w:r w:rsidR="007279F6">
        <w:t xml:space="preserve">newly-synthesized </w:t>
      </w:r>
      <w:r>
        <w:t>SYNp-</w:t>
      </w:r>
      <w:r>
        <w:rPr>
          <w:i/>
        </w:rPr>
        <w:t>rIgf-1</w:t>
      </w:r>
      <w:r>
        <w:t xml:space="preserve"> and CMVp-</w:t>
      </w:r>
      <w:r>
        <w:rPr>
          <w:i/>
        </w:rPr>
        <w:t>rIgf-1</w:t>
      </w:r>
      <w:r>
        <w:t xml:space="preserve"> plasmids (see sections 3.2.3 and 3.2.5) could be </w:t>
      </w:r>
      <w:r w:rsidR="007279F6">
        <w:t xml:space="preserve">enough for testing </w:t>
      </w:r>
      <w:r w:rsidR="00EB1320">
        <w:t xml:space="preserve">the hypotheses </w:t>
      </w:r>
      <w:r w:rsidR="00D56B8B">
        <w:t xml:space="preserve">and aims </w:t>
      </w:r>
      <w:r w:rsidR="00EB1320">
        <w:t>of this study</w:t>
      </w:r>
      <w:r>
        <w:t>.</w:t>
      </w:r>
    </w:p>
    <w:p w:rsidR="00804575" w:rsidRDefault="00804575" w:rsidP="002148EA">
      <w:pPr>
        <w:pStyle w:val="Heading2"/>
      </w:pPr>
    </w:p>
    <w:p w:rsidR="006179E6" w:rsidRPr="003D306D" w:rsidRDefault="006179E6" w:rsidP="002148EA">
      <w:pPr>
        <w:pStyle w:val="Heading2"/>
        <w:rPr>
          <w:rFonts w:cs="Arial"/>
          <w:kern w:val="0"/>
        </w:rPr>
      </w:pPr>
      <w:bookmarkStart w:id="889" w:name="_Toc370678371"/>
      <w:r w:rsidRPr="003D306D">
        <w:lastRenderedPageBreak/>
        <w:t>3.</w:t>
      </w:r>
      <w:r w:rsidR="002317A4">
        <w:t>3</w:t>
      </w:r>
      <w:r w:rsidR="00BF02ED">
        <w:t>.</w:t>
      </w:r>
      <w:r>
        <w:t>7</w:t>
      </w:r>
      <w:r w:rsidRPr="003D306D">
        <w:t xml:space="preserve">. Cloning of </w:t>
      </w:r>
      <w:r>
        <w:t>SYN</w:t>
      </w:r>
      <w:r w:rsidRPr="003D306D">
        <w:t>p-</w:t>
      </w:r>
      <w:r w:rsidRPr="006C2C83">
        <w:rPr>
          <w:i/>
        </w:rPr>
        <w:t>r</w:t>
      </w:r>
      <w:r>
        <w:rPr>
          <w:i/>
        </w:rPr>
        <w:t>Gdnf</w:t>
      </w:r>
      <w:r w:rsidRPr="003D306D">
        <w:t xml:space="preserve"> plasmid</w:t>
      </w:r>
      <w:bookmarkEnd w:id="887"/>
      <w:bookmarkEnd w:id="888"/>
      <w:bookmarkEnd w:id="889"/>
    </w:p>
    <w:p w:rsidR="006179E6" w:rsidRDefault="006179E6" w:rsidP="006179E6">
      <w:pPr>
        <w:rPr>
          <w:rFonts w:cs="Arial"/>
          <w:szCs w:val="23"/>
        </w:rPr>
      </w:pPr>
      <w:r w:rsidRPr="003D306D">
        <w:rPr>
          <w:rFonts w:cs="Arial"/>
          <w:szCs w:val="23"/>
        </w:rPr>
        <w:t xml:space="preserve">PCR was </w:t>
      </w:r>
      <w:r>
        <w:rPr>
          <w:rFonts w:cs="Arial"/>
          <w:szCs w:val="23"/>
        </w:rPr>
        <w:t>us</w:t>
      </w:r>
      <w:r w:rsidRPr="003D306D">
        <w:rPr>
          <w:rFonts w:cs="Arial"/>
          <w:szCs w:val="23"/>
        </w:rPr>
        <w:t xml:space="preserve">ed in this cloning as </w:t>
      </w:r>
      <w:r>
        <w:rPr>
          <w:rFonts w:cs="Arial"/>
          <w:szCs w:val="23"/>
        </w:rPr>
        <w:t>no</w:t>
      </w:r>
      <w:r w:rsidRPr="003D306D">
        <w:rPr>
          <w:rFonts w:cs="Arial"/>
          <w:szCs w:val="23"/>
        </w:rPr>
        <w:t xml:space="preserve"> restriction enzymes within </w:t>
      </w:r>
      <w:r w:rsidRPr="00667692">
        <w:rPr>
          <w:rFonts w:cs="Arial"/>
          <w:i/>
          <w:szCs w:val="23"/>
        </w:rPr>
        <w:t>rGdnf</w:t>
      </w:r>
      <w:r w:rsidRPr="007B258A">
        <w:rPr>
          <w:rFonts w:cs="Arial"/>
          <w:szCs w:val="23"/>
        </w:rPr>
        <w:t xml:space="preserve"> </w:t>
      </w:r>
      <w:r w:rsidRPr="003D306D">
        <w:rPr>
          <w:rFonts w:cs="Arial"/>
          <w:szCs w:val="23"/>
        </w:rPr>
        <w:t>donor plasmid (pAAV-GFAPp-</w:t>
      </w:r>
      <w:r w:rsidRPr="00667692">
        <w:rPr>
          <w:rFonts w:cs="Arial"/>
          <w:i/>
          <w:szCs w:val="23"/>
        </w:rPr>
        <w:t>rGdnf</w:t>
      </w:r>
      <w:r w:rsidRPr="003D306D">
        <w:rPr>
          <w:rFonts w:cs="Arial"/>
          <w:szCs w:val="23"/>
        </w:rPr>
        <w:t xml:space="preserve">-W, </w:t>
      </w:r>
      <w:r w:rsidRPr="003D306D">
        <w:rPr>
          <w:rFonts w:cs="Arial"/>
          <w:b/>
          <w:szCs w:val="23"/>
        </w:rPr>
        <w:t>Figure 3.18 A</w:t>
      </w:r>
      <w:r>
        <w:rPr>
          <w:rFonts w:cs="Arial"/>
          <w:szCs w:val="23"/>
        </w:rPr>
        <w:t>) are</w:t>
      </w:r>
      <w:r w:rsidRPr="003D306D">
        <w:rPr>
          <w:rFonts w:cs="Arial"/>
          <w:szCs w:val="23"/>
        </w:rPr>
        <w:t xml:space="preserve"> suitable for isolating and inserting </w:t>
      </w:r>
      <w:r w:rsidRPr="00667692">
        <w:rPr>
          <w:rFonts w:cs="Arial"/>
          <w:i/>
          <w:szCs w:val="23"/>
        </w:rPr>
        <w:t>rGdnf</w:t>
      </w:r>
      <w:r>
        <w:rPr>
          <w:rFonts w:cs="Arial"/>
          <w:szCs w:val="23"/>
        </w:rPr>
        <w:t xml:space="preserve"> into the vector plasmid (pRRLsc-SYN</w:t>
      </w:r>
      <w:r w:rsidRPr="003D306D">
        <w:rPr>
          <w:rFonts w:cs="Arial"/>
          <w:szCs w:val="23"/>
        </w:rPr>
        <w:t>p-</w:t>
      </w:r>
      <w:r w:rsidRPr="00667692">
        <w:rPr>
          <w:rFonts w:cs="Arial"/>
          <w:i/>
          <w:szCs w:val="23"/>
        </w:rPr>
        <w:t>eGFP</w:t>
      </w:r>
      <w:r w:rsidRPr="007B258A">
        <w:rPr>
          <w:rFonts w:cs="Arial"/>
          <w:szCs w:val="23"/>
        </w:rPr>
        <w:t>-</w:t>
      </w:r>
      <w:r w:rsidRPr="003D306D">
        <w:rPr>
          <w:rFonts w:cs="Arial"/>
          <w:szCs w:val="23"/>
        </w:rPr>
        <w:t xml:space="preserve">W, </w:t>
      </w:r>
      <w:r w:rsidRPr="003D306D">
        <w:rPr>
          <w:rFonts w:cs="Arial"/>
          <w:b/>
          <w:szCs w:val="23"/>
        </w:rPr>
        <w:t>Figure 3.18 B</w:t>
      </w:r>
      <w:r w:rsidRPr="003D306D">
        <w:rPr>
          <w:rFonts w:cs="Arial"/>
          <w:szCs w:val="23"/>
        </w:rPr>
        <w:t xml:space="preserve">). </w:t>
      </w:r>
      <w:r>
        <w:rPr>
          <w:rFonts w:cs="Arial"/>
          <w:szCs w:val="23"/>
        </w:rPr>
        <w:t xml:space="preserve">PCR was performed according to an optimised programme (see section 2.1.2); forward and reverse primers in turn were </w:t>
      </w:r>
      <w:r>
        <w:rPr>
          <w:rStyle w:val="Normal1"/>
        </w:rPr>
        <w:t xml:space="preserve">GCGCGCACCGGTATGGGAAAGTTATGGGATG </w:t>
      </w:r>
      <w:r w:rsidRPr="005916DD">
        <w:rPr>
          <w:rStyle w:val="Normal1"/>
        </w:rPr>
        <w:t>and GCGCGCTGTACATCAGATACATCCACACCG</w:t>
      </w:r>
      <w:r>
        <w:rPr>
          <w:rStyle w:val="Normal1"/>
        </w:rPr>
        <w:t>. G</w:t>
      </w:r>
      <w:r w:rsidRPr="003D306D">
        <w:rPr>
          <w:rFonts w:cs="Arial"/>
          <w:szCs w:val="23"/>
        </w:rPr>
        <w:t>el electrophoresis</w:t>
      </w:r>
      <w:r>
        <w:rPr>
          <w:rFonts w:cs="Arial"/>
          <w:szCs w:val="23"/>
        </w:rPr>
        <w:t xml:space="preserve"> results from digestion of </w:t>
      </w:r>
      <w:r w:rsidRPr="007E0186">
        <w:rPr>
          <w:rFonts w:cs="Arial"/>
          <w:i/>
          <w:szCs w:val="23"/>
        </w:rPr>
        <w:t>rGdnf</w:t>
      </w:r>
      <w:r w:rsidRPr="003D306D">
        <w:rPr>
          <w:rFonts w:cs="Arial"/>
          <w:szCs w:val="23"/>
        </w:rPr>
        <w:t xml:space="preserve"> PCR product (a 6</w:t>
      </w:r>
      <w:r>
        <w:rPr>
          <w:rFonts w:cs="Arial"/>
          <w:szCs w:val="23"/>
        </w:rPr>
        <w:t>48 bp band on 1.3 % agarose gel</w:t>
      </w:r>
      <w:r w:rsidRPr="003D306D">
        <w:rPr>
          <w:rFonts w:cs="Arial"/>
          <w:szCs w:val="23"/>
        </w:rPr>
        <w:t xml:space="preserve">) </w:t>
      </w:r>
      <w:r>
        <w:rPr>
          <w:rFonts w:cs="Arial"/>
          <w:szCs w:val="23"/>
        </w:rPr>
        <w:t xml:space="preserve">and plasmid backbone lacking </w:t>
      </w:r>
      <w:r>
        <w:rPr>
          <w:rFonts w:cs="Arial"/>
          <w:i/>
          <w:szCs w:val="23"/>
        </w:rPr>
        <w:t xml:space="preserve">eGFP </w:t>
      </w:r>
      <w:r>
        <w:rPr>
          <w:rFonts w:cs="Arial"/>
          <w:szCs w:val="23"/>
        </w:rPr>
        <w:t>(a 6701 bp band on 0.8 % agarose gel</w:t>
      </w:r>
      <w:r w:rsidRPr="003D306D">
        <w:rPr>
          <w:rFonts w:cs="Arial"/>
          <w:szCs w:val="23"/>
        </w:rPr>
        <w:t>)</w:t>
      </w:r>
      <w:r>
        <w:rPr>
          <w:rFonts w:cs="Arial"/>
          <w:szCs w:val="23"/>
        </w:rPr>
        <w:t xml:space="preserve"> </w:t>
      </w:r>
      <w:r w:rsidRPr="003D306D">
        <w:rPr>
          <w:rFonts w:cs="Arial"/>
          <w:szCs w:val="23"/>
        </w:rPr>
        <w:t xml:space="preserve">by </w:t>
      </w:r>
      <w:r w:rsidRPr="003D306D">
        <w:rPr>
          <w:rFonts w:cs="Arial"/>
          <w:i/>
          <w:szCs w:val="23"/>
        </w:rPr>
        <w:t>Age</w:t>
      </w:r>
      <w:r w:rsidRPr="003D306D">
        <w:rPr>
          <w:rFonts w:cs="Arial"/>
          <w:szCs w:val="23"/>
        </w:rPr>
        <w:t xml:space="preserve">I and </w:t>
      </w:r>
      <w:r w:rsidRPr="003D306D">
        <w:rPr>
          <w:rFonts w:cs="Arial"/>
          <w:i/>
          <w:szCs w:val="23"/>
        </w:rPr>
        <w:t>Bsr</w:t>
      </w:r>
      <w:r>
        <w:rPr>
          <w:rFonts w:cs="Arial"/>
          <w:szCs w:val="23"/>
        </w:rPr>
        <w:t xml:space="preserve">GI are shown in </w:t>
      </w:r>
      <w:r w:rsidRPr="003D306D">
        <w:rPr>
          <w:rFonts w:cs="Arial"/>
          <w:b/>
          <w:szCs w:val="23"/>
        </w:rPr>
        <w:t>Figure</w:t>
      </w:r>
      <w:r>
        <w:rPr>
          <w:rFonts w:cs="Arial"/>
          <w:b/>
          <w:szCs w:val="23"/>
        </w:rPr>
        <w:t>s</w:t>
      </w:r>
      <w:r w:rsidRPr="003D306D">
        <w:rPr>
          <w:rFonts w:cs="Arial"/>
          <w:b/>
          <w:szCs w:val="23"/>
        </w:rPr>
        <w:t xml:space="preserve"> 3.18 </w:t>
      </w:r>
      <w:r>
        <w:rPr>
          <w:rFonts w:cs="Arial"/>
          <w:b/>
          <w:szCs w:val="23"/>
        </w:rPr>
        <w:t xml:space="preserve">C, D </w:t>
      </w:r>
      <w:r>
        <w:rPr>
          <w:rFonts w:cs="Arial"/>
          <w:szCs w:val="23"/>
        </w:rPr>
        <w:t>respectively</w:t>
      </w:r>
      <w:r w:rsidRPr="003D306D">
        <w:rPr>
          <w:rFonts w:cs="Arial"/>
          <w:szCs w:val="23"/>
        </w:rPr>
        <w:t xml:space="preserve">. </w:t>
      </w:r>
    </w:p>
    <w:p w:rsidR="00804575" w:rsidRDefault="00804575" w:rsidP="006179E6">
      <w:pPr>
        <w:rPr>
          <w:rFonts w:cs="Arial"/>
          <w:szCs w:val="23"/>
        </w:rPr>
      </w:pPr>
    </w:p>
    <w:p w:rsidR="00804575" w:rsidRDefault="00804575" w:rsidP="006179E6">
      <w:pPr>
        <w:rPr>
          <w:rFonts w:cs="Arial"/>
          <w:szCs w:val="23"/>
        </w:rPr>
      </w:pPr>
    </w:p>
    <w:p w:rsidR="00804575" w:rsidRDefault="00804575" w:rsidP="006179E6">
      <w:pPr>
        <w:rPr>
          <w:rFonts w:cs="Arial"/>
          <w:szCs w:val="23"/>
        </w:rPr>
      </w:pPr>
    </w:p>
    <w:p w:rsidR="00804575" w:rsidRDefault="00804575" w:rsidP="006179E6">
      <w:pPr>
        <w:rPr>
          <w:rFonts w:cs="Arial"/>
          <w:szCs w:val="23"/>
        </w:rPr>
      </w:pPr>
    </w:p>
    <w:p w:rsidR="00804575" w:rsidRDefault="00804575" w:rsidP="006179E6">
      <w:pPr>
        <w:rPr>
          <w:rFonts w:cs="Arial"/>
          <w:szCs w:val="23"/>
        </w:rPr>
      </w:pPr>
    </w:p>
    <w:p w:rsidR="00804575" w:rsidRDefault="00804575" w:rsidP="006179E6">
      <w:pPr>
        <w:rPr>
          <w:rFonts w:cs="Arial"/>
          <w:szCs w:val="23"/>
        </w:rPr>
      </w:pPr>
    </w:p>
    <w:p w:rsidR="00804575" w:rsidRDefault="00804575" w:rsidP="006179E6">
      <w:pPr>
        <w:rPr>
          <w:rFonts w:cs="Arial"/>
          <w:szCs w:val="23"/>
        </w:rPr>
      </w:pPr>
    </w:p>
    <w:p w:rsidR="00804575" w:rsidRDefault="00804575" w:rsidP="006179E6">
      <w:pPr>
        <w:rPr>
          <w:rFonts w:cs="Arial"/>
          <w:szCs w:val="23"/>
        </w:rPr>
      </w:pPr>
    </w:p>
    <w:p w:rsidR="00804575" w:rsidRDefault="00804575" w:rsidP="006179E6">
      <w:pPr>
        <w:rPr>
          <w:rFonts w:cs="Arial"/>
          <w:szCs w:val="23"/>
        </w:rPr>
      </w:pPr>
    </w:p>
    <w:p w:rsidR="006179E6" w:rsidRPr="003D306D" w:rsidRDefault="00DB0C88" w:rsidP="006179E6">
      <w:pPr>
        <w:rPr>
          <w:rFonts w:cs="Arial"/>
          <w:szCs w:val="23"/>
        </w:rPr>
      </w:pPr>
      <w:r>
        <w:rPr>
          <w:rFonts w:cs="Arial"/>
          <w:noProof/>
          <w:szCs w:val="23"/>
          <w:lang w:eastAsia="en-GB"/>
        </w:rPr>
        <w:lastRenderedPageBreak/>
        <w:pict>
          <v:group id="Group 127" o:spid="_x0000_s1423" style="position:absolute;left:0;text-align:left;margin-left:-24.3pt;margin-top:-10.45pt;width:454.85pt;height:337pt;z-index:251666432" coordorigin="1746,5938" coordsize="9097,674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">
            <v:shape id="Text Box 128" o:spid="_x0000_s1424" type="#_x0000_t202" style="position:absolute;left:1766;top:5938;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LREMMA&#10;AADdAAAADwAAAGRycy9kb3ducmV2LnhtbERP22rCQBB9F/oPyxT6InW3RZM2dRVbaPFVzQeM2TEJ&#10;zc6G7JrL33eFgm9zONdZb0fbiJ46XzvW8LJQIIgLZ2ouNeSn7+c3ED4gG2wck4aJPGw3D7M1ZsYN&#10;fKD+GEoRQ9hnqKEKoc2k9EVFFv3CtcSRu7jOYoiwK6XpcIjhtpGvSiXSYs2xocKWvioqfo9Xq+Gy&#10;H+ar9+H8E/L0sEw+sU7PbtL66XHcfYAINIa7+N+9N3G+Uincvokn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LREMMAAADdAAAADwAAAAAAAAAAAAAAAACYAgAAZHJzL2Rv&#10;d25yZXYueG1sUEsFBgAAAAAEAAQA9QAAAIgDAAAAAA==&#10;" stroked="f">
              <v:textbox>
                <w:txbxContent>
                  <w:p w:rsidR="00466BDA" w:rsidRPr="0037324C" w:rsidRDefault="00466BDA" w:rsidP="006179E6">
                    <w:pPr>
                      <w:jc w:val="center"/>
                      <w:rPr>
                        <w:b/>
                        <w:sz w:val="28"/>
                        <w:szCs w:val="28"/>
                      </w:rPr>
                    </w:pPr>
                    <w:r>
                      <w:rPr>
                        <w:b/>
                        <w:sz w:val="28"/>
                        <w:szCs w:val="28"/>
                      </w:rPr>
                      <w:t>C</w:t>
                    </w:r>
                  </w:p>
                </w:txbxContent>
              </v:textbox>
            </v:shape>
            <v:shape id="Text Box 129" o:spid="_x0000_s1425" type="#_x0000_t202" style="position:absolute;left:1746;top:956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1FYsUA&#10;AADdAAAADwAAAGRycy9kb3ducmV2LnhtbESPzW7CQAyE75V4h5WRuFRlF9TyE1gQVGrFFcoDmKxJ&#10;IrLeKLuQ8Pb1oVJvtmY883m97X2tHtTGKrCFydiAIs6Dq7iwcP75eluAignZYR2YLDwpwnYzeFlj&#10;5kLHR3qcUqEkhGOGFsqUmkzrmJfkMY5DQyzaNbQek6xtoV2LnYT7Wk+NmWmPFUtDiQ19lpTfTndv&#10;4XroXj+W3eU7nefH99keq/klPK0dDfvdClSiPv2b/64PTvCNEVz5Rkb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UVixQAAAN0AAAAPAAAAAAAAAAAAAAAAAJgCAABkcnMv&#10;ZG93bnJldi54bWxQSwUGAAAAAAQABAD1AAAAigMAAAAA&#10;" stroked="f">
              <v:textbox>
                <w:txbxContent>
                  <w:p w:rsidR="00466BDA" w:rsidRPr="0037324C" w:rsidRDefault="00466BDA" w:rsidP="006179E6">
                    <w:pPr>
                      <w:jc w:val="center"/>
                      <w:rPr>
                        <w:b/>
                        <w:sz w:val="28"/>
                        <w:szCs w:val="28"/>
                      </w:rPr>
                    </w:pPr>
                    <w:r>
                      <w:rPr>
                        <w:b/>
                        <w:sz w:val="28"/>
                        <w:szCs w:val="28"/>
                      </w:rPr>
                      <w:t>D</w:t>
                    </w:r>
                  </w:p>
                </w:txbxContent>
              </v:textbox>
            </v:shape>
            <v:group id="Group 130" o:spid="_x0000_s1426" style="position:absolute;left:1760;top:5938;width:9083;height:6740" coordorigin="1760,5938" coordsize="9083,6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DA/sQAAADdAAAA&#10;DwAAAAAAAAAAAAAAAACqAgAAZHJzL2Rvd25yZXYueG1sUEsFBgAAAAAEAAQA+gAAAJsDAAAAAA==&#10;">
              <v:shape id="Text Box 131" o:spid="_x0000_s1427" type="#_x0000_t202" style="position:absolute;left:4313;top:5938;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LfucUA&#10;AADdAAAADwAAAGRycy9kb3ducmV2LnhtbESPzW7CQAyE75V4h5WRuFSwAbX8BBZEkYq48vMAJmuS&#10;iKw3ym5JeHt8QOrN1oxnPq82navUg5pQejYwHiWgiDNvS84NXM6/wzmoEJEtVp7JwJMCbNa9jxWm&#10;1rd8pMcp5kpCOKRooIixTrUOWUEOw8jXxKLdfOMwytrk2jbYSrir9CRJptphydJQYE27grL76c8Z&#10;uB3az+9Fe93Hy+z4Nf3Bcnb1T2MG/W67BBWpi//m9/XBCn4yFn75RkbQ6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Ut+5xQAAAN0AAAAPAAAAAAAAAAAAAAAAAJgCAABkcnMv&#10;ZG93bnJldi54bWxQSwUGAAAAAAQABAD1AAAAigMAAAAA&#10;" stroked="f">
                <v:textbox>
                  <w:txbxContent>
                    <w:p w:rsidR="00466BDA" w:rsidRPr="0037324C" w:rsidRDefault="00466BDA" w:rsidP="006179E6">
                      <w:pPr>
                        <w:jc w:val="center"/>
                        <w:rPr>
                          <w:b/>
                          <w:sz w:val="28"/>
                          <w:szCs w:val="28"/>
                        </w:rPr>
                      </w:pPr>
                      <w:r w:rsidRPr="0037324C">
                        <w:rPr>
                          <w:b/>
                          <w:sz w:val="28"/>
                          <w:szCs w:val="28"/>
                        </w:rPr>
                        <w:t>A</w:t>
                      </w:r>
                    </w:p>
                  </w:txbxContent>
                </v:textbox>
              </v:shape>
              <v:shape id="Text Box 132" o:spid="_x0000_s1428" type="#_x0000_t202" style="position:absolute;left:4410;top:9570;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56IsIA&#10;AADdAAAADwAAAGRycy9kb3ducmV2LnhtbERPzWrCQBC+C32HZQq9SN1EbNKmrqIFxas2DzDJjklo&#10;djZkVxPf3hWE3ubj+53lejStuFLvGssK4lkEgri0uuFKQf67e/8E4TyyxtYyKbiRg/XqZbLETNuB&#10;j3Q9+UqEEHYZKqi97zIpXVmTQTezHXHgzrY36APsK6l7HEK4aeU8ihJpsOHQUGNHPzWVf6eLUXA+&#10;DNOPr6HY+zw9LpItNmlhb0q9vY6bbxCeRv8vfroPOsyP4hge34QT5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HnoiwgAAAN0AAAAPAAAAAAAAAAAAAAAAAJgCAABkcnMvZG93&#10;bnJldi54bWxQSwUGAAAAAAQABAD1AAAAhwMAAAAA&#10;" stroked="f">
                <v:textbox>
                  <w:txbxContent>
                    <w:p w:rsidR="00466BDA" w:rsidRPr="0037324C" w:rsidRDefault="00466BDA" w:rsidP="006179E6">
                      <w:pPr>
                        <w:ind w:right="-14"/>
                        <w:jc w:val="center"/>
                        <w:rPr>
                          <w:b/>
                          <w:sz w:val="28"/>
                          <w:szCs w:val="28"/>
                        </w:rPr>
                      </w:pPr>
                      <w:r>
                        <w:rPr>
                          <w:b/>
                          <w:sz w:val="28"/>
                          <w:szCs w:val="28"/>
                        </w:rPr>
                        <w:t>B</w:t>
                      </w:r>
                    </w:p>
                  </w:txbxContent>
                </v:textbox>
              </v:shape>
              <v:shape id="Text Box 133" o:spid="_x0000_s1429" type="#_x0000_t202" style="position:absolute;left:9349;top:764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zkVcEA&#10;AADdAAAADwAAAGRycy9kb3ducmV2LnhtbERP24rCMBB9F/yHMIIvsk0VV9dqFBVcfPXyAdNmbIvN&#10;pDTR1r83wsK+zeFcZ7XpTCWe1LjSsoJxFIMgzqwuOVdwvRy+fkA4j6yxskwKXuRgs+73Vpho2/KJ&#10;nmefixDCLkEFhfd1IqXLCjLoIlsTB+5mG4M+wCaXusE2hJtKTuJ4Jg2WHBoKrGlfUHY/P4yC27Ed&#10;fS/a9Ndf56fpbIflPLUvpYaDbrsE4anz/+I/91GH+fF4Ap9vwgly/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TM5FXBAAAA3QAAAA8AAAAAAAAAAAAAAAAAmAIAAGRycy9kb3du&#10;cmV2LnhtbFBLBQYAAAAABAAEAPUAAACGAwAAAAA=&#10;" stroked="f">
                <v:textbox>
                  <w:txbxContent>
                    <w:p w:rsidR="00466BDA" w:rsidRPr="0037324C" w:rsidRDefault="00466BDA" w:rsidP="006179E6">
                      <w:pPr>
                        <w:jc w:val="center"/>
                        <w:rPr>
                          <w:b/>
                          <w:sz w:val="28"/>
                          <w:szCs w:val="28"/>
                        </w:rPr>
                      </w:pPr>
                      <w:r>
                        <w:rPr>
                          <w:b/>
                          <w:sz w:val="28"/>
                          <w:szCs w:val="28"/>
                        </w:rPr>
                        <w:t>E</w:t>
                      </w:r>
                    </w:p>
                  </w:txbxContent>
                </v:textbox>
              </v:shape>
              <v:shape id="Picture 134" o:spid="_x0000_s1430" type="#_x0000_t75" style="position:absolute;left:7504;top:8311;width:3339;height:247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eUsPFAAAA3QAAAA8AAABkcnMvZG93bnJldi54bWxET01rwkAQvRf8D8sUvJS6UVFKmo2oKIji&#10;QQ3tdchOk9DsbMiuJvn33UKht3m8z0lWvanFg1pXWVYwnUQgiHOrKy4UZLf96xsI55E11pZJwUAO&#10;VunoKcFY244v9Lj6QoQQdjEqKL1vYildXpJBN7ENceC+bGvQB9gWUrfYhXBTy1kULaXBikNDiQ1t&#10;S8q/r3ej4OO8yQbbfS7saV0NL7f77njcZ0qNn/v1OwhPvf8X/7kPOsyPpnP4/SacIN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zHlLDxQAAAN0AAAAPAAAAAAAAAAAAAAAA&#10;AJ8CAABkcnMvZG93bnJldi54bWxQSwUGAAAAAAQABAD3AAAAkQMAAAAA&#10;">
                <v:imagedata r:id="rId79" o:title=""/>
              </v:shape>
              <v:shape id="Text Box 135" o:spid="_x0000_s1431" type="#_x0000_t202" style="position:absolute;left:5352;top:8979;width:707;height:10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nZusEA&#10;AADdAAAADwAAAGRycy9kb3ducmV2LnhtbERP24rCMBB9X/Afwgi+LDZVXC/VKCqs+OrlA6bN2Bab&#10;SWmirX9vFoR9m8O5zmrTmUo8qXGlZQWjKAZBnFldcq7gevkdzkE4j6yxskwKXuRgs+59rTDRtuUT&#10;Pc8+FyGEXYIKCu/rREqXFWTQRbYmDtzNNgZ9gE0udYNtCDeVHMfxVBosOTQUWNO+oOx+fhgFt2P7&#10;/bNo04O/zk6T6Q7LWWpfSg363XYJwlPn/8Uf91GH+fFoAn/fhBPk+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p2brBAAAA3QAAAA8AAAAAAAAAAAAAAAAAmAIAAGRycy9kb3du&#10;cmV2LnhtbFBLBQYAAAAABAAEAPUAAACGAwAAAAA=&#10;" stroked="f">
                <v:textbox>
                  <w:txbxContent>
                    <w:p w:rsidR="00466BDA" w:rsidRPr="00374D3C" w:rsidRDefault="00466BDA" w:rsidP="006179E6">
                      <w:pPr>
                        <w:rPr>
                          <w:sz w:val="72"/>
                        </w:rPr>
                      </w:pPr>
                      <w:r w:rsidRPr="00374D3C">
                        <w:rPr>
                          <w:sz w:val="72"/>
                        </w:rPr>
                        <w:t>+</w:t>
                      </w:r>
                    </w:p>
                  </w:txbxContent>
                </v:textbox>
              </v:shape>
              <v:shape id="Picture 136" o:spid="_x0000_s1432" type="#_x0000_t75" style="position:absolute;left:4094;top:6491;width:3215;height:270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znq3BAAAA3QAAAA8AAABkcnMvZG93bnJldi54bWxET91qwjAUvh/4DuEI3s20E4dUoxTHcANh&#10;WH2AQ3Nsis1JSTLt3n4RBO/Ox/d7VpvBduJKPrSOFeTTDARx7XTLjYLT8fN1ASJEZI2dY1LwRwE2&#10;69HLCgvtbnygaxUbkUI4FKjAxNgXUobakMUwdT1x4s7OW4wJ+kZqj7cUbjv5lmXv0mLLqcFgT1tD&#10;9aX6tQp2FeezuJ/Rt/c8/5Ef5cJ0pVKT8VAuQUQa4lP8cH/pND/L53D/Jp0g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bznq3BAAAA3QAAAA8AAAAAAAAAAAAAAAAAnwIA&#10;AGRycy9kb3ducmV2LnhtbFBLBQYAAAAABAAEAPcAAACNAwAAAAA=&#10;">
                <v:imagedata r:id="rId80" o:title=""/>
              </v:shape>
              <v:group id="Group 137" o:spid="_x0000_s1433" style="position:absolute;left:1781;top:6394;width:2658;height:2572" coordorigin="1497,9785" coordsize="2658,2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ubCUcQAAADdAAAA&#10;DwAAAAAAAAAAAAAAAACqAgAAZHJzL2Rvd25yZXYueG1sUEsFBgAAAAAEAAQA+gAAAJsDAAAAAA==&#10;">
                <v:shape id="Text Box 138" o:spid="_x0000_s1434" type="#_x0000_t202" style="position:absolute;left:1497;top:9785;width:545;height:23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fXJcUA&#10;AADdAAAADwAAAGRycy9kb3ducmV2LnhtbERPTWvCQBC9C/6HZYTedBMPtU1dgxULFilY7aW3MTtm&#10;o9nZkN1q9Ne7hUJv83ifM807W4sztb5yrCAdJSCIC6crLhV87d6GTyB8QNZYOyYFV/KQz/q9KWba&#10;XfiTzttQihjCPkMFJoQmk9IXhiz6kWuII3dwrcUQYVtK3eIlhttajpPkUVqsODYYbGhhqDhtf6yC&#10;yW65Xr7r8euHqY6bxfN+9X07OaUeBt38BUSgLvyL/9wrHecn6QR+v4kny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9clxQAAAN0AAAAPAAAAAAAAAAAAAAAAAJgCAABkcnMv&#10;ZG93bnJldi54bWxQSwUGAAAAAAQABAD1AAAAigMAAAAA&#10;" filled="f" fillcolor="#ffd" stroked="f">
                  <v:textbox>
                    <w:txbxContent>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4"/>
                            <w:szCs w:val="12"/>
                          </w:rPr>
                        </w:pPr>
                        <w:r w:rsidRPr="00624F67">
                          <w:rPr>
                            <w:rFonts w:cs="Calibri"/>
                            <w:b/>
                            <w:bCs/>
                            <w:color w:val="000000"/>
                            <w:sz w:val="14"/>
                            <w:szCs w:val="12"/>
                          </w:rPr>
                          <w:t>Kb</w:t>
                        </w: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2"/>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10.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2"/>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8.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6.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5.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4.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3.0</w:t>
                        </w: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6"/>
                            <w:szCs w:val="16"/>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2.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4"/>
                            <w:szCs w:val="6"/>
                          </w:rPr>
                        </w:pP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1.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624F67">
                          <w:rPr>
                            <w:b/>
                            <w:bCs/>
                            <w:color w:val="000000"/>
                            <w:sz w:val="10"/>
                            <w:szCs w:val="10"/>
                          </w:rPr>
                          <w:t>0.5</w:t>
                        </w: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6"/>
                            <w:szCs w:val="10"/>
                          </w:rPr>
                        </w:pPr>
                      </w:p>
                    </w:txbxContent>
                  </v:textbox>
                </v:shape>
                <v:shape id="Text Box 139" o:spid="_x0000_s1435" type="#_x0000_t202" style="position:absolute;left:3317;top:12042;width:838;height:3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TTv8UA&#10;AADdAAAADwAAAGRycy9kb3ducmV2LnhtbESPzW7CQAyE75V4h5WRuFSwAbX8BBZEkYq48vMAJmuS&#10;iKw3ym5JeHt8QOrN1oxnPq82navUg5pQejYwHiWgiDNvS84NXM6/wzmoEJEtVp7JwJMCbNa9jxWm&#10;1rd8pMcp5kpCOKRooIixTrUOWUEOw8jXxKLdfOMwytrk2jbYSrir9CRJptphydJQYE27grL76c8Z&#10;uB3az+9Fe93Hy+z4Nf3Bcnb1T2MG/W67BBWpi//m9/XBCn4yFlz5RkbQ6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JNO/xQAAAN0AAAAPAAAAAAAAAAAAAAAAAJgCAABkcnMv&#10;ZG93bnJldi54bWxQSwUGAAAAAAQABAD1AAAAigMAAAAA&#10;" stroked="f">
                  <v:textbox>
                    <w:txbxContent>
                      <w:p w:rsidR="00466BDA" w:rsidRPr="00624F67" w:rsidRDefault="00466BDA" w:rsidP="006179E6">
                        <w:pPr>
                          <w:rPr>
                            <w:b/>
                            <w:color w:val="FF0000"/>
                            <w:sz w:val="14"/>
                            <w:szCs w:val="14"/>
                          </w:rPr>
                        </w:pPr>
                        <w:r w:rsidRPr="00624F67">
                          <w:rPr>
                            <w:b/>
                            <w:color w:val="FF0000"/>
                            <w:sz w:val="14"/>
                            <w:szCs w:val="14"/>
                          </w:rPr>
                          <w:t>648</w:t>
                        </w:r>
                        <w:r>
                          <w:rPr>
                            <w:b/>
                            <w:color w:val="FF0000"/>
                            <w:sz w:val="14"/>
                            <w:szCs w:val="14"/>
                          </w:rPr>
                          <w:t xml:space="preserve"> </w:t>
                        </w:r>
                        <w:r w:rsidRPr="00624F67">
                          <w:rPr>
                            <w:b/>
                            <w:color w:val="FF0000"/>
                            <w:sz w:val="14"/>
                            <w:szCs w:val="14"/>
                          </w:rPr>
                          <w:t>bp</w:t>
                        </w:r>
                      </w:p>
                    </w:txbxContent>
                  </v:textbox>
                </v:shape>
                <v:group id="Group 140" o:spid="_x0000_s1436" style="position:absolute;left:1982;top:10151;width:1425;height:2206" coordorigin="1982,10151" coordsize="1425,2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3lWI8QAAADdAAAA&#10;DwAAAAAAAAAAAAAAAACqAgAAZHJzL2Rvd25yZXYueG1sUEsFBgAAAAAEAAQA+gAAAJsDAAAAAA==&#10;">
                  <v:shape id="Picture 141" o:spid="_x0000_s1437" type="#_x0000_t75" alt="GDNF PCR" style="position:absolute;left:1982;top:10151;width:1425;height:22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76p67FAAAA3QAAAA8AAABkcnMvZG93bnJldi54bWxEjzFvwkAMhXek/oeTK3WDC2mFaMqBEFLV&#10;LgwlLGwmZ5KInC/KuZD++3qo1M3We37v82ozhs7caEhtZAfzWQaGuIq+5drBsXyfLsEkQfbYRSYH&#10;P5Rgs36YrLDw8c5fdDtIbTSEU4EOGpG+sDZVDQVMs9gTq3aJQ0DRdaitH/Cu4aGzeZYtbMCWtaHB&#10;nnYNVdfDd3Dw8eoX+5OEXp4x37906Tyn8uzc0+O4fQMjNMq/+e/60yt+liu/fqMj2P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e+qeuxQAAAN0AAAAPAAAAAAAAAAAAAAAA&#10;AJ8CAABkcnMvZG93bnJldi54bWxQSwUGAAAAAAQABAD3AAAAkQMAAAAA&#10;">
                    <v:imagedata r:id="rId81" o:title="GDNF PCR" blacklevel="2621f"/>
                  </v:shape>
                  <v:rect id="Rectangle 142" o:spid="_x0000_s1438" style="position:absolute;left:2748;top:12042;width:629;height: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IxycMA&#10;AADdAAAADwAAAGRycy9kb3ducmV2LnhtbERPTYvCMBC9C/sfwizsTVNFRapRFkFURNG6rB6HZrYt&#10;NpPSZLX+eyMI3ubxPmcya0wprlS7wrKCbicCQZxaXXCm4Oe4aI9AOI+ssbRMCu7kYDb9aE0w1vbG&#10;B7omPhMhhF2MCnLvq1hKl+Zk0HVsRRy4P1sb9AHWmdQ13kK4KWUviobSYMGhIceK5jmll+TfKNiz&#10;Hq7dSS9+T7v+ZrAc9NP79qzU12fzPQbhqfFv8cu90mF+1OvC85twgp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2IxycMAAADdAAAADwAAAAAAAAAAAAAAAACYAgAAZHJzL2Rv&#10;d25yZXYueG1sUEsFBgAAAAAEAAQA9QAAAIgDAAAAAA==&#10;" filled="f" strokecolor="red" strokeweight="1pt"/>
                </v:group>
              </v:group>
              <v:shape id="Picture 143" o:spid="_x0000_s1439" type="#_x0000_t75" style="position:absolute;left:4217;top:10077;width:3330;height:26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4IlzDAAAA3QAAAA8AAABkcnMvZG93bnJldi54bWxET01rg0AQvRfyH5YJ9FbXCCli3ISktFDo&#10;Kdb2PLgTlbizxt2q6a/vBgK9zeN9Tr6bTSdGGlxrWcEqikEQV1a3XCsoP9+eUhDOI2vsLJOCKznY&#10;bRcPOWbaTnyksfC1CCHsMlTQeN9nUrqqIYMusj1x4E52MOgDHGqpB5xCuOlkEsfP0mDLoaHBnl4a&#10;qs7Fj1Hwfbnq8ms68Dopy3Qtx+Pr78dBqcflvN+A8DT7f/Hd/a7D/DhJ4PZNOEF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TgiXMMAAADdAAAADwAAAAAAAAAAAAAAAACf&#10;AgAAZHJzL2Rvd25yZXYueG1sUEsFBgAAAAAEAAQA9wAAAI8DAAAAAA==&#10;">
                <v:imagedata r:id="rId82" o:title=""/>
              </v:shape>
              <v:group id="Group 144" o:spid="_x0000_s1440" style="position:absolute;left:1760;top:10017;width:2698;height:2516" coordorigin="1472,5624" coordsize="2698,25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P2rdMQAAADdAAAA&#10;DwAAAAAAAAAAAAAAAACqAgAAZHJzL2Rvd25yZXYueG1sUEsFBgAAAAAEAAQA+gAAAJsDAAAAAA==&#10;">
                <v:shape id="Text Box 145" o:spid="_x0000_s1441" type="#_x0000_t202" style="position:absolute;left:1472;top:5624;width:545;height:23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mD78UA&#10;AADdAAAADwAAAGRycy9kb3ducmV2LnhtbERPTWsCMRC9F/ofwhR6q1kXse1qFBULShGs9tLbuBk3&#10;q5vJsom6+utNodDbPN7nDMetrcSZGl86VtDtJCCIc6dLLhR8bz9e3kD4gKyxckwKruRhPHp8GGKm&#10;3YW/6LwJhYgh7DNUYEKoMyl9bsii77iaOHJ711gMETaF1A1eYritZJokfWmx5NhgsKaZofy4OVkF&#10;r9v553yp0+nKlIf17H23+LkdnVLPT+1kACJQG/7Ff+6FjvOTtAe/38QT5Og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uYPvxQAAAN0AAAAPAAAAAAAAAAAAAAAAAJgCAABkcnMv&#10;ZG93bnJldi54bWxQSwUGAAAAAAQABAD1AAAAigMAAAAA&#10;" filled="f" fillcolor="#ffd" stroked="f">
                  <v:textbox>
                    <w:txbxContent>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4"/>
                            <w:szCs w:val="12"/>
                          </w:rPr>
                        </w:pPr>
                        <w:r w:rsidRPr="00624F67">
                          <w:rPr>
                            <w:rFonts w:cs="Calibri"/>
                            <w:b/>
                            <w:bCs/>
                            <w:color w:val="000000"/>
                            <w:sz w:val="14"/>
                            <w:szCs w:val="12"/>
                          </w:rPr>
                          <w:t>Kb</w:t>
                        </w: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2"/>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10.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2"/>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8.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6.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5.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4.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3.0</w:t>
                        </w: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4"/>
                            <w:szCs w:val="16"/>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2.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4"/>
                            <w:szCs w:val="6"/>
                          </w:rPr>
                        </w:pP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624F67">
                          <w:rPr>
                            <w:rFonts w:cs="Calibri"/>
                            <w:b/>
                            <w:bCs/>
                            <w:color w:val="000000"/>
                            <w:sz w:val="10"/>
                            <w:szCs w:val="10"/>
                          </w:rPr>
                          <w:t>1.0</w:t>
                        </w: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624F67"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624F67">
                          <w:rPr>
                            <w:b/>
                            <w:bCs/>
                            <w:color w:val="000000"/>
                            <w:sz w:val="10"/>
                            <w:szCs w:val="10"/>
                          </w:rPr>
                          <w:t>0.5</w:t>
                        </w:r>
                      </w:p>
                      <w:p w:rsidR="00466BDA" w:rsidRPr="00624F67" w:rsidRDefault="00466BDA" w:rsidP="006179E6">
                        <w:pPr>
                          <w:autoSpaceDE w:val="0"/>
                          <w:autoSpaceDN w:val="0"/>
                          <w:adjustRightInd w:val="0"/>
                          <w:spacing w:before="0" w:beforeAutospacing="0" w:after="0" w:afterAutospacing="0" w:line="240" w:lineRule="auto"/>
                          <w:jc w:val="center"/>
                          <w:rPr>
                            <w:b/>
                            <w:bCs/>
                            <w:color w:val="000000"/>
                            <w:sz w:val="16"/>
                            <w:szCs w:val="10"/>
                          </w:rPr>
                        </w:pPr>
                      </w:p>
                    </w:txbxContent>
                  </v:textbox>
                </v:shape>
                <v:shape id="Text Box 146" o:spid="_x0000_s1442" type="#_x0000_t202" style="position:absolute;left:3317;top:6100;width:853;height:3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m2nMEA&#10;AADdAAAADwAAAGRycy9kb3ducmV2LnhtbERP24rCMBB9F/yHMMK+iE0Vr9Uo7oKLr1U/YNqMbbGZ&#10;lCba+vebhYV9m8O5zu7Qm1q8qHWVZQXTKAZBnFtdcaHgdj1N1iCcR9ZYWyYFb3Jw2A8HO0y07Til&#10;18UXIoSwS1BB6X2TSOnykgy6yDbEgbvb1qAPsC2kbrEL4aaWszheSoMVh4YSG/oqKX9cnkbB/dyN&#10;F5su+/a3VTpffmK1yuxbqY9Rf9yC8NT7f/Gf+6zD/Hi2gN9vwgl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JtpzBAAAA3QAAAA8AAAAAAAAAAAAAAAAAmAIAAGRycy9kb3du&#10;cmV2LnhtbFBLBQYAAAAABAAEAPUAAACGAwAAAAA=&#10;" stroked="f">
                  <v:textbox>
                    <w:txbxContent>
                      <w:p w:rsidR="00466BDA" w:rsidRPr="00624F67" w:rsidRDefault="00466BDA" w:rsidP="006179E6">
                        <w:pPr>
                          <w:rPr>
                            <w:b/>
                            <w:color w:val="FF0000"/>
                            <w:sz w:val="14"/>
                            <w:szCs w:val="14"/>
                          </w:rPr>
                        </w:pPr>
                        <w:r w:rsidRPr="00624F67">
                          <w:rPr>
                            <w:b/>
                            <w:color w:val="FF0000"/>
                            <w:sz w:val="14"/>
                            <w:szCs w:val="14"/>
                          </w:rPr>
                          <w:t>6701</w:t>
                        </w:r>
                        <w:r>
                          <w:rPr>
                            <w:b/>
                            <w:color w:val="FF0000"/>
                            <w:sz w:val="14"/>
                            <w:szCs w:val="14"/>
                          </w:rPr>
                          <w:t xml:space="preserve"> </w:t>
                        </w:r>
                        <w:r w:rsidRPr="00624F67">
                          <w:rPr>
                            <w:b/>
                            <w:color w:val="FF0000"/>
                            <w:sz w:val="14"/>
                            <w:szCs w:val="14"/>
                          </w:rPr>
                          <w:t>bp</w:t>
                        </w:r>
                      </w:p>
                    </w:txbxContent>
                  </v:textbox>
                </v:shape>
                <v:group id="Group 147" o:spid="_x0000_s1443" style="position:absolute;left:1962;top:5949;width:1440;height:2191" coordorigin="2595,7499" coordsize="1440,2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igjswwAAAN0AAAAP&#10;AAAAAAAAAAAAAAAAAKoCAABkcnMvZG93bnJldi54bWxQSwUGAAAAAAQABAD6AAAAmgMAAAAA&#10;">
                  <v:shape id="Picture 148" o:spid="_x0000_s1444" type="#_x0000_t75" alt="493 AgeI BsrGI" style="position:absolute;left:2595;top:7499;width:1440;height:219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tOZzBAAAA3QAAAA8AAABkcnMvZG93bnJldi54bWxET02LwjAQvQv+hzCCN0314Eo1yqqoe6tW&#10;2fPQzKZlm0lponb//UYQvM3jfc5y3dla3Kn1lWMFk3ECgrhwumKj4HrZj+YgfEDWWDsmBX/kYb3q&#10;95aYavfgM93zYEQMYZ+igjKEJpXSFyVZ9GPXEEfux7UWQ4StkbrFRwy3tZwmyUxarDg2lNjQtqTi&#10;N79ZBZvMzi8Tc+CjM3qXXbvDd3aySg0H3ecCRKAuvMUv95eO85PpBzy/iSfI1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WtOZzBAAAA3QAAAA8AAAAAAAAAAAAAAAAAnwIA&#10;AGRycy9kb3ducmV2LnhtbFBLBQYAAAAABAAEAPcAAACNAwAAAAA=&#10;">
                    <v:imagedata r:id="rId83" o:title="493 AgeI BsrGI"/>
                  </v:shape>
                  <v:rect id="Rectangle 149" o:spid="_x0000_s1445" style="position:absolute;left:3376;top:7664;width:629;height: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iYVMYA&#10;AADdAAAADwAAAGRycy9kb3ducmV2LnhtbESPT2vCQBDF7wW/wzJCb3WjqEh0FSlIW8TiP9TjkB2T&#10;YHY2ZLcav33nUOhthvfmvd/MFq2r1J2aUHo20O8loIgzb0vODRwPq7cJqBCRLVaeycCTAizmnZcZ&#10;ptY/eEf3fcyVhHBI0UARY51qHbKCHIaer4lFu/rGYZS1ybVt8CHhrtKDJBlrhyVLQ4E1vReU3fY/&#10;zsCW7fgrnO3qdP4erkcfo2H23FyMee22yymoSG38N/9df1rBTwaCK9/ICHr+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liYVMYAAADdAAAADwAAAAAAAAAAAAAAAACYAgAAZHJz&#10;L2Rvd25yZXYueG1sUEsFBgAAAAAEAAQA9QAAAIsDAAAAAA==&#10;" filled="f" strokecolor="red" strokeweight="1pt"/>
                </v:group>
              </v:group>
              <v:line id="Line 150" o:spid="_x0000_s1446" style="position:absolute;flip:y;visibility:visible" from="7343,10802" to="7906,11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Nxw8UAAADdAAAADwAAAGRycy9kb3ducmV2LnhtbESPQWvCQBCF7wX/wzIFL6HuqlA0dRWt&#10;FYTiQdtDj0N2moRmZ0N2qum/dwWhtxne+968Wax636gzdbEObGE8MqCIi+BqLi18fuyeZqCiIDts&#10;ApOFP4qwWg4eFpi7cOEjnU9SqhTCMUcLlUibax2LijzGUWiJk/YdOo+S1q7UrsNLCveNnhjzrD3W&#10;nC5U2NJrRcXP6denGrsDb6fTbON1ls3p7UvejRZrh4/9+gWUUC//5ju9d4kzkzncvkkj6O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QNxw8UAAADdAAAADwAAAAAAAAAA&#10;AAAAAAChAgAAZHJzL2Rvd25yZXYueG1sUEsFBgAAAAAEAAQA+QAAAJMDAAAAAA==&#10;">
                <v:stroke endarrow="block"/>
              </v:line>
              <v:line id="Line 151" o:spid="_x0000_s1447" style="position:absolute;visibility:visible" from="7356,7811" to="7906,8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7WMsYAAADdAAAADwAAAGRycy9kb3ducmV2LnhtbESPQUsDMRCF70L/Q5iCN5utgm23TUvp&#10;InhQoa14nm7GzeJmsmziNv575yB4m+G9ee+bzS77To00xDawgfmsAEVcB9tyY+D9/HS3BBUTssUu&#10;MBn4oQi77eRmg6UNVz7SeEqNkhCOJRpwKfWl1rF25DHOQk8s2mcYPCZZh0bbAa8S7jt9XxSP2mPL&#10;0uCwp4Oj+uv07Q0sXHXUC129nN+qsZ2v8mv+uKyMuZ3m/RpUopz+zX/Xz1bwiwfhl29kBL39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JO1jLGAAAA3QAAAA8AAAAAAAAA&#10;AAAAAAAAoQIAAGRycy9kb3ducmV2LnhtbFBLBQYAAAAABAAEAPkAAACUAwAAAAA=&#10;">
                <v:stroke endarrow="block"/>
              </v:line>
            </v:group>
          </v:group>
        </w:pic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B745D1" w:rsidRDefault="006179E6" w:rsidP="006179E6">
      <w:pPr>
        <w:rPr>
          <w:rFonts w:cs="Arial"/>
          <w:sz w:val="11"/>
          <w:szCs w:val="23"/>
        </w:rPr>
      </w:pPr>
    </w:p>
    <w:p w:rsidR="006179E6" w:rsidRPr="00A956BA" w:rsidRDefault="006179E6" w:rsidP="006179E6">
      <w:pPr>
        <w:pStyle w:val="Caption"/>
        <w:spacing w:before="100" w:beforeAutospacing="1" w:after="100" w:afterAutospacing="1" w:line="360" w:lineRule="auto"/>
        <w:jc w:val="both"/>
        <w:rPr>
          <w:rFonts w:ascii="Century Gothic" w:hAnsi="Century Gothic"/>
          <w:b w:val="0"/>
        </w:rPr>
      </w:pPr>
      <w:bookmarkStart w:id="890" w:name="_Toc337501721"/>
      <w:bookmarkStart w:id="891" w:name="_Toc341039169"/>
      <w:bookmarkStart w:id="892" w:name="_Toc356079768"/>
      <w:r w:rsidRPr="00A956BA">
        <w:rPr>
          <w:rFonts w:ascii="Century Gothic" w:hAnsi="Century Gothic"/>
        </w:rPr>
        <w:t>Figure 3.</w:t>
      </w:r>
      <w:r w:rsidR="00122438" w:rsidRPr="00A956BA">
        <w:rPr>
          <w:rFonts w:ascii="Century Gothic" w:hAnsi="Century Gothic"/>
        </w:rPr>
        <w:fldChar w:fldCharType="begin"/>
      </w:r>
      <w:r w:rsidRPr="00A956BA">
        <w:rPr>
          <w:rFonts w:ascii="Century Gothic" w:hAnsi="Century Gothic"/>
        </w:rPr>
        <w:instrText xml:space="preserve"> SEQ Figure_3. \* ARABIC </w:instrText>
      </w:r>
      <w:r w:rsidR="00122438" w:rsidRPr="00A956BA">
        <w:rPr>
          <w:rFonts w:ascii="Century Gothic" w:hAnsi="Century Gothic"/>
        </w:rPr>
        <w:fldChar w:fldCharType="separate"/>
      </w:r>
      <w:r w:rsidRPr="00A956BA">
        <w:rPr>
          <w:rFonts w:ascii="Century Gothic" w:hAnsi="Century Gothic"/>
          <w:noProof/>
        </w:rPr>
        <w:t>18</w:t>
      </w:r>
      <w:r w:rsidR="00122438" w:rsidRPr="00A956BA">
        <w:rPr>
          <w:rFonts w:ascii="Century Gothic" w:hAnsi="Century Gothic"/>
        </w:rPr>
        <w:fldChar w:fldCharType="end"/>
      </w:r>
      <w:r w:rsidRPr="00A956BA">
        <w:rPr>
          <w:rFonts w:ascii="Century Gothic" w:hAnsi="Century Gothic"/>
        </w:rPr>
        <w:t xml:space="preserve">: </w:t>
      </w:r>
      <w:r w:rsidRPr="00F90EA6">
        <w:rPr>
          <w:rStyle w:val="Heading3Char2"/>
          <w:rFonts w:ascii="Century Gothic" w:eastAsia="Batang" w:hAnsi="Century Gothic"/>
          <w:b/>
          <w:sz w:val="20"/>
          <w:szCs w:val="20"/>
        </w:rPr>
        <w:t>Cloning strategy for pRRLsc-SYNp-</w:t>
      </w:r>
      <w:r w:rsidRPr="00F90EA6">
        <w:rPr>
          <w:rStyle w:val="Heading3Char2"/>
          <w:rFonts w:ascii="Century Gothic" w:eastAsia="Batang" w:hAnsi="Century Gothic"/>
          <w:b/>
          <w:i/>
          <w:sz w:val="20"/>
          <w:szCs w:val="20"/>
        </w:rPr>
        <w:t>rGdnf</w:t>
      </w:r>
      <w:r w:rsidRPr="00F90EA6">
        <w:rPr>
          <w:rStyle w:val="Heading3Char2"/>
          <w:rFonts w:ascii="Century Gothic" w:eastAsia="Batang" w:hAnsi="Century Gothic"/>
          <w:b/>
          <w:sz w:val="20"/>
          <w:szCs w:val="20"/>
        </w:rPr>
        <w:t>-W</w:t>
      </w:r>
      <w:r w:rsidRPr="00F90EA6">
        <w:rPr>
          <w:rStyle w:val="Strong"/>
          <w:b w:val="0"/>
          <w:sz w:val="20"/>
        </w:rPr>
        <w:t>.</w:t>
      </w:r>
      <w:r w:rsidRPr="00A956BA">
        <w:rPr>
          <w:rStyle w:val="Strong"/>
          <w:b w:val="0"/>
          <w:sz w:val="20"/>
        </w:rPr>
        <w:t xml:space="preserve"> Diagrams of (A) </w:t>
      </w:r>
      <w:r w:rsidRPr="00A956BA">
        <w:rPr>
          <w:rStyle w:val="Strong"/>
          <w:b w:val="0"/>
          <w:i/>
          <w:sz w:val="20"/>
        </w:rPr>
        <w:t>rGdnf</w:t>
      </w:r>
      <w:r w:rsidRPr="00A956BA">
        <w:rPr>
          <w:rStyle w:val="Strong"/>
          <w:b w:val="0"/>
          <w:sz w:val="20"/>
        </w:rPr>
        <w:t xml:space="preserve"> donor plasmid and (B) vector plasmid. (C, D) Gel electrophoresis </w:t>
      </w:r>
      <w:r>
        <w:rPr>
          <w:rStyle w:val="Strong"/>
          <w:b w:val="0"/>
          <w:sz w:val="20"/>
        </w:rPr>
        <w:t>from digestion of</w:t>
      </w:r>
      <w:r w:rsidRPr="00A956BA">
        <w:rPr>
          <w:rStyle w:val="Strong"/>
          <w:b w:val="0"/>
          <w:sz w:val="20"/>
        </w:rPr>
        <w:t xml:space="preserve"> </w:t>
      </w:r>
      <w:r w:rsidRPr="00A956BA">
        <w:rPr>
          <w:rStyle w:val="Strong"/>
          <w:b w:val="0"/>
          <w:i/>
          <w:sz w:val="20"/>
        </w:rPr>
        <w:t>rGdnf</w:t>
      </w:r>
      <w:r w:rsidRPr="00A956BA">
        <w:rPr>
          <w:rStyle w:val="Strong"/>
          <w:b w:val="0"/>
          <w:sz w:val="20"/>
        </w:rPr>
        <w:t xml:space="preserve"> PCR product and vector plasmid respectively; targeted patterns are highlighted by red rectangles. Size standards are 1kb DNA ladder. (E) Map of the </w:t>
      </w:r>
      <w:r>
        <w:rPr>
          <w:rStyle w:val="Strong"/>
          <w:b w:val="0"/>
          <w:sz w:val="20"/>
        </w:rPr>
        <w:t xml:space="preserve">expected </w:t>
      </w:r>
      <w:r w:rsidRPr="00A956BA">
        <w:rPr>
          <w:rStyle w:val="Strong"/>
          <w:b w:val="0"/>
          <w:sz w:val="20"/>
        </w:rPr>
        <w:t>plasmid. (A, B, E) Relevant enzymes and their corresponding restriction sites are indicated on plasmid maps.</w:t>
      </w:r>
      <w:bookmarkEnd w:id="890"/>
      <w:bookmarkEnd w:id="891"/>
      <w:bookmarkEnd w:id="892"/>
      <w:r w:rsidRPr="00A956BA">
        <w:rPr>
          <w:rStyle w:val="Strong"/>
          <w:b w:val="0"/>
          <w:sz w:val="20"/>
        </w:rPr>
        <w:t xml:space="preserve"> </w:t>
      </w:r>
    </w:p>
    <w:p w:rsidR="006179E6" w:rsidRPr="005916DD" w:rsidRDefault="006179E6" w:rsidP="006179E6">
      <w:pPr>
        <w:pStyle w:val="StyleHeading113pt21"/>
        <w:rPr>
          <w:rFonts w:cs="Arial"/>
          <w:b w:val="0"/>
          <w:sz w:val="22"/>
          <w:szCs w:val="22"/>
        </w:rPr>
      </w:pPr>
      <w:bookmarkStart w:id="893" w:name="_Toc310948219"/>
      <w:bookmarkStart w:id="894" w:name="_Toc356078810"/>
      <w:bookmarkStart w:id="895" w:name="_Toc364081136"/>
      <w:bookmarkStart w:id="896" w:name="_Toc364181205"/>
      <w:bookmarkStart w:id="897" w:name="_Toc364587315"/>
      <w:bookmarkStart w:id="898" w:name="_Toc370678372"/>
      <w:r w:rsidRPr="00C5123A">
        <w:rPr>
          <w:rFonts w:cs="Arial"/>
          <w:b w:val="0"/>
          <w:sz w:val="22"/>
          <w:szCs w:val="22"/>
        </w:rPr>
        <w:lastRenderedPageBreak/>
        <w:t xml:space="preserve">Following ligation and transformation, random colonies were screened for the presence of the correct plasmid. For this, colonies were expanded in small liquid cultures, plasmid DNA </w:t>
      </w:r>
      <w:r>
        <w:rPr>
          <w:rFonts w:cs="Arial"/>
          <w:b w:val="0"/>
          <w:sz w:val="22"/>
          <w:szCs w:val="22"/>
        </w:rPr>
        <w:t xml:space="preserve">was </w:t>
      </w:r>
      <w:r w:rsidRPr="00C5123A">
        <w:rPr>
          <w:rFonts w:cs="Arial"/>
          <w:b w:val="0"/>
          <w:sz w:val="22"/>
          <w:szCs w:val="22"/>
        </w:rPr>
        <w:t xml:space="preserve">purified and digested with </w:t>
      </w:r>
      <w:bookmarkStart w:id="899" w:name="_Toc337497079"/>
      <w:bookmarkStart w:id="900" w:name="_Toc341038850"/>
      <w:bookmarkStart w:id="901" w:name="_Toc341090213"/>
      <w:bookmarkStart w:id="902" w:name="_Toc341625406"/>
      <w:bookmarkStart w:id="903" w:name="_Toc341730362"/>
      <w:bookmarkStart w:id="904" w:name="_Toc344887775"/>
      <w:bookmarkStart w:id="905" w:name="_Toc346472802"/>
      <w:bookmarkStart w:id="906" w:name="_Toc349400139"/>
      <w:r w:rsidRPr="005916DD">
        <w:rPr>
          <w:rFonts w:cs="Arial"/>
          <w:b w:val="0"/>
          <w:i/>
          <w:sz w:val="22"/>
          <w:szCs w:val="22"/>
        </w:rPr>
        <w:t>Eco</w:t>
      </w:r>
      <w:r w:rsidRPr="005916DD">
        <w:rPr>
          <w:rFonts w:cs="Arial"/>
          <w:b w:val="0"/>
          <w:sz w:val="22"/>
          <w:szCs w:val="22"/>
        </w:rPr>
        <w:t xml:space="preserve">RI, an enzyme </w:t>
      </w:r>
      <w:r>
        <w:rPr>
          <w:rFonts w:cs="Arial"/>
          <w:b w:val="0"/>
          <w:sz w:val="22"/>
          <w:szCs w:val="22"/>
        </w:rPr>
        <w:t>with</w:t>
      </w:r>
      <w:r w:rsidRPr="005916DD">
        <w:rPr>
          <w:rFonts w:cs="Arial"/>
          <w:b w:val="0"/>
          <w:sz w:val="22"/>
          <w:szCs w:val="22"/>
        </w:rPr>
        <w:t xml:space="preserve"> a restriction site within </w:t>
      </w:r>
      <w:r w:rsidRPr="00E25F74">
        <w:rPr>
          <w:rFonts w:cs="Arial"/>
          <w:b w:val="0"/>
          <w:i/>
          <w:sz w:val="22"/>
          <w:szCs w:val="22"/>
        </w:rPr>
        <w:t>rGdnf</w:t>
      </w:r>
      <w:r w:rsidRPr="005916DD">
        <w:rPr>
          <w:rFonts w:cs="Arial"/>
          <w:b w:val="0"/>
          <w:sz w:val="22"/>
          <w:szCs w:val="22"/>
        </w:rPr>
        <w:t xml:space="preserve"> and 2 </w:t>
      </w:r>
      <w:r>
        <w:rPr>
          <w:rFonts w:cs="Arial"/>
          <w:b w:val="0"/>
          <w:sz w:val="22"/>
          <w:szCs w:val="22"/>
        </w:rPr>
        <w:t>other sites around the plasmid. No</w:t>
      </w:r>
      <w:r w:rsidRPr="005916DD">
        <w:rPr>
          <w:rFonts w:cs="Arial"/>
          <w:b w:val="0"/>
          <w:sz w:val="22"/>
          <w:szCs w:val="22"/>
        </w:rPr>
        <w:t xml:space="preserve"> </w:t>
      </w:r>
      <w:r>
        <w:rPr>
          <w:rFonts w:cs="Arial"/>
          <w:b w:val="0"/>
          <w:sz w:val="22"/>
          <w:szCs w:val="22"/>
        </w:rPr>
        <w:t>sa</w:t>
      </w:r>
      <w:r w:rsidRPr="005916DD">
        <w:rPr>
          <w:rFonts w:cs="Arial"/>
          <w:b w:val="0"/>
          <w:sz w:val="22"/>
          <w:szCs w:val="22"/>
        </w:rPr>
        <w:t xml:space="preserve">mples </w:t>
      </w:r>
      <w:r>
        <w:rPr>
          <w:rFonts w:cs="Arial"/>
          <w:b w:val="0"/>
          <w:sz w:val="22"/>
          <w:szCs w:val="22"/>
        </w:rPr>
        <w:t>could provide digestion</w:t>
      </w:r>
      <w:r w:rsidRPr="005916DD">
        <w:rPr>
          <w:rFonts w:cs="Arial"/>
          <w:b w:val="0"/>
          <w:sz w:val="22"/>
          <w:szCs w:val="22"/>
        </w:rPr>
        <w:t xml:space="preserve"> patterns</w:t>
      </w:r>
      <w:r>
        <w:rPr>
          <w:rFonts w:cs="Arial"/>
          <w:b w:val="0"/>
          <w:sz w:val="22"/>
          <w:szCs w:val="22"/>
        </w:rPr>
        <w:t xml:space="preserve"> as </w:t>
      </w:r>
      <w:r w:rsidR="00E101B5">
        <w:rPr>
          <w:rFonts w:cs="Arial"/>
          <w:b w:val="0"/>
          <w:sz w:val="22"/>
          <w:szCs w:val="22"/>
        </w:rPr>
        <w:t>expected, including</w:t>
      </w:r>
      <w:r>
        <w:rPr>
          <w:rFonts w:cs="Arial"/>
          <w:b w:val="0"/>
          <w:sz w:val="22"/>
          <w:szCs w:val="22"/>
        </w:rPr>
        <w:t xml:space="preserve"> 5982</w:t>
      </w:r>
      <w:r w:rsidRPr="005916DD">
        <w:rPr>
          <w:rFonts w:cs="Arial"/>
          <w:b w:val="0"/>
          <w:sz w:val="22"/>
          <w:szCs w:val="22"/>
        </w:rPr>
        <w:t>, 952</w:t>
      </w:r>
      <w:r>
        <w:rPr>
          <w:rFonts w:cs="Arial"/>
          <w:b w:val="0"/>
          <w:sz w:val="22"/>
          <w:szCs w:val="22"/>
        </w:rPr>
        <w:t xml:space="preserve"> and 336-</w:t>
      </w:r>
      <w:r w:rsidRPr="005916DD">
        <w:rPr>
          <w:rFonts w:cs="Arial"/>
          <w:b w:val="0"/>
          <w:sz w:val="22"/>
          <w:szCs w:val="22"/>
        </w:rPr>
        <w:t>bp. A representative screening of these samples</w:t>
      </w:r>
      <w:bookmarkEnd w:id="893"/>
      <w:r w:rsidRPr="005916DD">
        <w:rPr>
          <w:rFonts w:cs="Arial"/>
          <w:b w:val="0"/>
          <w:sz w:val="22"/>
          <w:szCs w:val="22"/>
        </w:rPr>
        <w:t xml:space="preserve"> is shown in </w:t>
      </w:r>
      <w:r w:rsidRPr="005916DD">
        <w:rPr>
          <w:rFonts w:cs="Arial"/>
          <w:sz w:val="22"/>
          <w:szCs w:val="22"/>
        </w:rPr>
        <w:t>Figure 3.</w:t>
      </w:r>
      <w:r>
        <w:rPr>
          <w:rFonts w:cs="Arial"/>
          <w:sz w:val="22"/>
          <w:szCs w:val="22"/>
        </w:rPr>
        <w:t>19</w:t>
      </w:r>
      <w:r w:rsidRPr="005916DD">
        <w:rPr>
          <w:rFonts w:cs="Arial"/>
          <w:b w:val="0"/>
          <w:sz w:val="22"/>
          <w:szCs w:val="22"/>
        </w:rPr>
        <w:t>.</w:t>
      </w:r>
      <w:bookmarkEnd w:id="894"/>
      <w:bookmarkEnd w:id="895"/>
      <w:bookmarkEnd w:id="896"/>
      <w:bookmarkEnd w:id="897"/>
      <w:bookmarkEnd w:id="898"/>
      <w:bookmarkEnd w:id="899"/>
      <w:bookmarkEnd w:id="900"/>
      <w:bookmarkEnd w:id="901"/>
      <w:bookmarkEnd w:id="902"/>
      <w:bookmarkEnd w:id="903"/>
      <w:bookmarkEnd w:id="904"/>
      <w:bookmarkEnd w:id="905"/>
      <w:bookmarkEnd w:id="906"/>
    </w:p>
    <w:p w:rsidR="006179E6" w:rsidRPr="003D306D" w:rsidRDefault="00DB0C88" w:rsidP="006179E6">
      <w:pPr>
        <w:pStyle w:val="StyleHeading113pt21"/>
        <w:rPr>
          <w:rFonts w:cs="Arial"/>
          <w:b w:val="0"/>
          <w:sz w:val="23"/>
          <w:szCs w:val="23"/>
        </w:rPr>
      </w:pPr>
      <w:bookmarkStart w:id="907" w:name="_Toc364081137"/>
      <w:r>
        <w:rPr>
          <w:rFonts w:cs="Arial"/>
          <w:b w:val="0"/>
          <w:noProof/>
          <w:sz w:val="22"/>
          <w:szCs w:val="22"/>
          <w:lang w:eastAsia="en-GB"/>
        </w:rPr>
        <w:pict>
          <v:group id="Group 87" o:spid="_x0000_s1448" style="position:absolute;left:0;text-align:left;margin-left:48.4pt;margin-top:-10.65pt;width:287.15pt;height:127.65pt;z-index:251663360" coordorigin="3493,4580" coordsize="5743,255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">
            <v:shape id="Text Box 88" o:spid="_x0000_s1449" type="#_x0000_t202" style="position:absolute;left:3493;top:4760;width:536;height:23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nXE8MA&#10;AADdAAAADwAAAGRycy9kb3ducmV2LnhtbERPyW7CMBC9V+IfrEHqpSI2XQIEDGorteIK5AOGeLKI&#10;eBzFhoS/rytV6m2e3jqb3WhbcaPeN441zBMFgrhwpuFKQ376mi1B+IBssHVMGu7kYbedPGwwM27g&#10;A92OoRIxhH2GGuoQukxKX9Rk0SeuI45c6XqLIcK+kqbHIYbbVj4rlUqLDceGGjv6rKm4HK9WQ7kf&#10;nt5Ww/k75IvDa/qBzeLs7lo/Tsf3NYhAY/gX/7n3Js5X6gV+v4kn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lnXE8MAAADdAAAADwAAAAAAAAAAAAAAAACYAgAAZHJzL2Rv&#10;d25yZXYueG1sUEsFBgAAAAAEAAQA9QAAAIgDAAAAAA==&#10;" stroked="f">
              <v:textbox>
                <w:txbxContent>
                  <w:p w:rsidR="00466BDA" w:rsidRPr="00AA585E" w:rsidRDefault="00466BDA" w:rsidP="006179E6">
                    <w:pPr>
                      <w:spacing w:before="0" w:beforeAutospacing="0" w:after="0" w:afterAutospacing="0" w:line="240" w:lineRule="auto"/>
                      <w:jc w:val="center"/>
                      <w:rPr>
                        <w:b/>
                        <w:sz w:val="6"/>
                      </w:rPr>
                    </w:pPr>
                  </w:p>
                  <w:p w:rsidR="00466BDA" w:rsidRPr="00AA585E" w:rsidRDefault="00466BDA" w:rsidP="006179E6">
                    <w:pPr>
                      <w:spacing w:before="0" w:beforeAutospacing="0" w:after="0" w:afterAutospacing="0" w:line="240" w:lineRule="auto"/>
                      <w:jc w:val="center"/>
                      <w:rPr>
                        <w:b/>
                        <w:sz w:val="14"/>
                        <w:szCs w:val="10"/>
                      </w:rPr>
                    </w:pPr>
                    <w:r w:rsidRPr="00AA585E">
                      <w:rPr>
                        <w:b/>
                        <w:sz w:val="14"/>
                        <w:szCs w:val="10"/>
                      </w:rPr>
                      <w:t>Kb</w:t>
                    </w:r>
                  </w:p>
                  <w:p w:rsidR="00466BDA" w:rsidRPr="00AA585E" w:rsidRDefault="00466BDA" w:rsidP="006179E6">
                    <w:pPr>
                      <w:spacing w:before="0" w:beforeAutospacing="0" w:after="0" w:afterAutospacing="0" w:line="240" w:lineRule="auto"/>
                      <w:jc w:val="center"/>
                      <w:rPr>
                        <w:b/>
                        <w:sz w:val="6"/>
                        <w:szCs w:val="10"/>
                      </w:rPr>
                    </w:pPr>
                  </w:p>
                  <w:p w:rsidR="00466BDA" w:rsidRPr="00AA585E" w:rsidRDefault="00466BDA" w:rsidP="006179E6">
                    <w:pPr>
                      <w:spacing w:before="0" w:beforeAutospacing="0" w:after="0" w:afterAutospacing="0" w:line="240" w:lineRule="auto"/>
                      <w:jc w:val="center"/>
                      <w:rPr>
                        <w:b/>
                        <w:sz w:val="10"/>
                        <w:szCs w:val="10"/>
                      </w:rPr>
                    </w:pPr>
                    <w:r w:rsidRPr="00AA585E">
                      <w:rPr>
                        <w:b/>
                        <w:sz w:val="10"/>
                        <w:szCs w:val="10"/>
                      </w:rPr>
                      <w:t>10.0</w:t>
                    </w:r>
                  </w:p>
                  <w:p w:rsidR="00466BDA" w:rsidRPr="00AA585E" w:rsidRDefault="00466BDA" w:rsidP="006179E6">
                    <w:pPr>
                      <w:spacing w:before="0" w:beforeAutospacing="0" w:after="0" w:afterAutospacing="0" w:line="240" w:lineRule="auto"/>
                      <w:jc w:val="center"/>
                      <w:rPr>
                        <w:b/>
                        <w:sz w:val="10"/>
                        <w:szCs w:val="10"/>
                      </w:rPr>
                    </w:pPr>
                    <w:r w:rsidRPr="00AA585E">
                      <w:rPr>
                        <w:b/>
                        <w:sz w:val="10"/>
                        <w:szCs w:val="10"/>
                      </w:rPr>
                      <w:t>8.0</w:t>
                    </w:r>
                  </w:p>
                  <w:p w:rsidR="00466BDA" w:rsidRPr="00AA585E" w:rsidRDefault="00466BDA" w:rsidP="006179E6">
                    <w:pPr>
                      <w:spacing w:before="0" w:beforeAutospacing="0" w:after="0" w:afterAutospacing="0" w:line="240" w:lineRule="auto"/>
                      <w:jc w:val="center"/>
                      <w:rPr>
                        <w:b/>
                        <w:sz w:val="6"/>
                        <w:szCs w:val="10"/>
                      </w:rPr>
                    </w:pPr>
                  </w:p>
                  <w:p w:rsidR="00466BDA" w:rsidRPr="00AA585E" w:rsidRDefault="00466BDA" w:rsidP="006179E6">
                    <w:pPr>
                      <w:spacing w:before="0" w:beforeAutospacing="0" w:after="0" w:afterAutospacing="0" w:line="240" w:lineRule="auto"/>
                      <w:jc w:val="center"/>
                      <w:rPr>
                        <w:b/>
                        <w:sz w:val="10"/>
                        <w:szCs w:val="10"/>
                      </w:rPr>
                    </w:pPr>
                    <w:r w:rsidRPr="00AA585E">
                      <w:rPr>
                        <w:b/>
                        <w:sz w:val="10"/>
                        <w:szCs w:val="10"/>
                      </w:rPr>
                      <w:t>6.0</w:t>
                    </w:r>
                  </w:p>
                  <w:p w:rsidR="00466BDA" w:rsidRPr="00AA585E" w:rsidRDefault="00466BDA" w:rsidP="006179E6">
                    <w:pPr>
                      <w:spacing w:before="0" w:beforeAutospacing="0" w:after="0" w:afterAutospacing="0" w:line="240" w:lineRule="auto"/>
                      <w:jc w:val="center"/>
                      <w:rPr>
                        <w:b/>
                        <w:sz w:val="10"/>
                        <w:szCs w:val="10"/>
                      </w:rPr>
                    </w:pPr>
                    <w:r w:rsidRPr="00AA585E">
                      <w:rPr>
                        <w:b/>
                        <w:sz w:val="10"/>
                        <w:szCs w:val="10"/>
                      </w:rPr>
                      <w:t>5.0</w:t>
                    </w:r>
                  </w:p>
                  <w:p w:rsidR="00466BDA" w:rsidRPr="00AA585E" w:rsidRDefault="00466BDA" w:rsidP="006179E6">
                    <w:pPr>
                      <w:spacing w:before="0" w:beforeAutospacing="0" w:after="0" w:afterAutospacing="0" w:line="240" w:lineRule="auto"/>
                      <w:jc w:val="center"/>
                      <w:rPr>
                        <w:b/>
                        <w:sz w:val="2"/>
                        <w:szCs w:val="10"/>
                      </w:rPr>
                    </w:pPr>
                  </w:p>
                  <w:p w:rsidR="00466BDA" w:rsidRPr="00AA585E" w:rsidRDefault="00466BDA" w:rsidP="006179E6">
                    <w:pPr>
                      <w:spacing w:before="0" w:beforeAutospacing="0" w:after="0" w:afterAutospacing="0" w:line="240" w:lineRule="auto"/>
                      <w:jc w:val="center"/>
                      <w:rPr>
                        <w:b/>
                        <w:sz w:val="2"/>
                        <w:szCs w:val="10"/>
                      </w:rPr>
                    </w:pPr>
                  </w:p>
                  <w:p w:rsidR="00466BDA" w:rsidRPr="00AA585E" w:rsidRDefault="00466BDA" w:rsidP="006179E6">
                    <w:pPr>
                      <w:spacing w:before="0" w:beforeAutospacing="0" w:after="0" w:afterAutospacing="0" w:line="240" w:lineRule="auto"/>
                      <w:jc w:val="center"/>
                      <w:rPr>
                        <w:b/>
                        <w:sz w:val="10"/>
                        <w:szCs w:val="10"/>
                      </w:rPr>
                    </w:pPr>
                    <w:r w:rsidRPr="00AA585E">
                      <w:rPr>
                        <w:b/>
                        <w:sz w:val="10"/>
                        <w:szCs w:val="10"/>
                      </w:rPr>
                      <w:t>4.0</w:t>
                    </w:r>
                  </w:p>
                  <w:p w:rsidR="00466BDA" w:rsidRPr="00AA585E" w:rsidRDefault="00466BDA" w:rsidP="006179E6">
                    <w:pPr>
                      <w:spacing w:before="0" w:beforeAutospacing="0" w:after="0" w:afterAutospacing="0" w:line="240" w:lineRule="auto"/>
                      <w:jc w:val="center"/>
                      <w:rPr>
                        <w:b/>
                        <w:sz w:val="8"/>
                        <w:szCs w:val="10"/>
                      </w:rPr>
                    </w:pPr>
                  </w:p>
                  <w:p w:rsidR="00466BDA" w:rsidRPr="00AA585E" w:rsidRDefault="00466BDA" w:rsidP="006179E6">
                    <w:pPr>
                      <w:spacing w:before="0" w:beforeAutospacing="0" w:after="0" w:afterAutospacing="0" w:line="240" w:lineRule="auto"/>
                      <w:jc w:val="center"/>
                      <w:rPr>
                        <w:b/>
                        <w:sz w:val="10"/>
                        <w:szCs w:val="10"/>
                      </w:rPr>
                    </w:pPr>
                    <w:r w:rsidRPr="00AA585E">
                      <w:rPr>
                        <w:b/>
                        <w:sz w:val="10"/>
                        <w:szCs w:val="10"/>
                      </w:rPr>
                      <w:t>3.0</w:t>
                    </w:r>
                  </w:p>
                  <w:p w:rsidR="00466BDA" w:rsidRPr="00AA585E" w:rsidRDefault="00466BDA" w:rsidP="006179E6">
                    <w:pPr>
                      <w:spacing w:before="0" w:beforeAutospacing="0" w:after="0" w:afterAutospacing="0" w:line="240" w:lineRule="auto"/>
                      <w:jc w:val="center"/>
                      <w:rPr>
                        <w:b/>
                        <w:sz w:val="18"/>
                        <w:szCs w:val="10"/>
                      </w:rPr>
                    </w:pPr>
                  </w:p>
                  <w:p w:rsidR="00466BDA" w:rsidRPr="00AA585E" w:rsidRDefault="00466BDA" w:rsidP="006179E6">
                    <w:pPr>
                      <w:spacing w:before="0" w:beforeAutospacing="0" w:after="0" w:afterAutospacing="0" w:line="240" w:lineRule="auto"/>
                      <w:jc w:val="center"/>
                      <w:rPr>
                        <w:b/>
                        <w:sz w:val="10"/>
                        <w:szCs w:val="10"/>
                      </w:rPr>
                    </w:pPr>
                    <w:r w:rsidRPr="00AA585E">
                      <w:rPr>
                        <w:b/>
                        <w:sz w:val="10"/>
                        <w:szCs w:val="10"/>
                      </w:rPr>
                      <w:t>2.0</w:t>
                    </w:r>
                  </w:p>
                  <w:p w:rsidR="00466BDA" w:rsidRPr="00AA585E" w:rsidRDefault="00466BDA" w:rsidP="006179E6">
                    <w:pPr>
                      <w:spacing w:before="0" w:beforeAutospacing="0" w:after="0" w:afterAutospacing="0" w:line="240" w:lineRule="auto"/>
                      <w:jc w:val="center"/>
                      <w:rPr>
                        <w:b/>
                        <w:sz w:val="4"/>
                        <w:szCs w:val="10"/>
                      </w:rPr>
                    </w:pPr>
                  </w:p>
                  <w:p w:rsidR="00466BDA" w:rsidRPr="00AA585E" w:rsidRDefault="00466BDA" w:rsidP="006179E6">
                    <w:pPr>
                      <w:spacing w:before="0" w:beforeAutospacing="0" w:after="0" w:afterAutospacing="0" w:line="240" w:lineRule="auto"/>
                      <w:jc w:val="center"/>
                      <w:rPr>
                        <w:b/>
                        <w:sz w:val="10"/>
                        <w:szCs w:val="10"/>
                      </w:rPr>
                    </w:pPr>
                  </w:p>
                  <w:p w:rsidR="00466BDA" w:rsidRPr="00AA585E" w:rsidRDefault="00466BDA" w:rsidP="006179E6">
                    <w:pPr>
                      <w:spacing w:before="0" w:beforeAutospacing="0" w:after="0" w:afterAutospacing="0" w:line="240" w:lineRule="auto"/>
                      <w:jc w:val="center"/>
                      <w:rPr>
                        <w:b/>
                        <w:sz w:val="12"/>
                        <w:szCs w:val="10"/>
                      </w:rPr>
                    </w:pPr>
                  </w:p>
                  <w:p w:rsidR="00466BDA" w:rsidRPr="00AA585E" w:rsidRDefault="00466BDA" w:rsidP="006179E6">
                    <w:pPr>
                      <w:spacing w:before="0" w:beforeAutospacing="0" w:after="0" w:afterAutospacing="0" w:line="240" w:lineRule="auto"/>
                      <w:jc w:val="center"/>
                      <w:rPr>
                        <w:b/>
                        <w:sz w:val="10"/>
                        <w:szCs w:val="10"/>
                      </w:rPr>
                    </w:pPr>
                  </w:p>
                  <w:p w:rsidR="00466BDA" w:rsidRPr="00AA585E" w:rsidRDefault="00466BDA" w:rsidP="006179E6">
                    <w:pPr>
                      <w:spacing w:before="0" w:beforeAutospacing="0" w:after="0" w:afterAutospacing="0" w:line="240" w:lineRule="auto"/>
                      <w:jc w:val="center"/>
                      <w:rPr>
                        <w:b/>
                        <w:sz w:val="10"/>
                        <w:szCs w:val="10"/>
                      </w:rPr>
                    </w:pPr>
                    <w:r w:rsidRPr="00AA585E">
                      <w:rPr>
                        <w:b/>
                        <w:sz w:val="10"/>
                        <w:szCs w:val="10"/>
                      </w:rPr>
                      <w:t>1.0</w:t>
                    </w:r>
                  </w:p>
                  <w:p w:rsidR="00466BDA" w:rsidRPr="00AA585E" w:rsidRDefault="00466BDA" w:rsidP="006179E6">
                    <w:pPr>
                      <w:spacing w:before="0" w:beforeAutospacing="0" w:after="0" w:afterAutospacing="0" w:line="240" w:lineRule="auto"/>
                      <w:jc w:val="center"/>
                      <w:rPr>
                        <w:b/>
                        <w:sz w:val="18"/>
                        <w:szCs w:val="10"/>
                      </w:rPr>
                    </w:pPr>
                  </w:p>
                  <w:p w:rsidR="00466BDA" w:rsidRPr="00AA585E" w:rsidRDefault="00466BDA" w:rsidP="006179E6">
                    <w:pPr>
                      <w:spacing w:before="0" w:beforeAutospacing="0" w:after="0" w:afterAutospacing="0" w:line="240" w:lineRule="auto"/>
                      <w:rPr>
                        <w:b/>
                        <w:sz w:val="10"/>
                        <w:szCs w:val="10"/>
                      </w:rPr>
                    </w:pPr>
                  </w:p>
                </w:txbxContent>
              </v:textbox>
            </v:shape>
            <v:shape id="Text Box 89" o:spid="_x0000_s1450" type="#_x0000_t202" style="position:absolute;left:4759;top:4580;width:4151;height: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BPZ8IA&#10;AADdAAAADwAAAGRycy9kb3ducmV2LnhtbERP22rCQBB9L/gPywh9KXXXknqJrmKFlrxq/YAxOybB&#10;7GzIbnP5e7dQ6NscznW2+8HWoqPWV441zGcKBHHuTMWFhsv35+sKhA/IBmvHpGEkD/vd5GmLqXE9&#10;n6g7h0LEEPYpaihDaFIpfV6SRT9zDXHkbq61GCJsC2la7GO4reWbUgtpseLYUGJDx5Ly+/nHarhl&#10;/cv7ur9+hcvylCw+sFpe3aj183Q4bEAEGsK/+M+dmThfqQR+v4kny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sE9nwgAAAN0AAAAPAAAAAAAAAAAAAAAAAJgCAABkcnMvZG93&#10;bnJldi54bWxQSwUGAAAAAAQABAD1AAAAhwMAAAAA&#10;" stroked="f">
              <v:textbox>
                <w:txbxContent>
                  <w:p w:rsidR="00466BDA" w:rsidRPr="00AA585E" w:rsidRDefault="00466BDA" w:rsidP="006179E6">
                    <w:pPr>
                      <w:rPr>
                        <w:b/>
                      </w:rPr>
                    </w:pPr>
                    <w:r>
                      <w:rPr>
                        <w:b/>
                      </w:rPr>
                      <w:t xml:space="preserve">1         </w:t>
                    </w:r>
                    <w:r w:rsidRPr="00AA585E">
                      <w:rPr>
                        <w:b/>
                      </w:rPr>
                      <w:t xml:space="preserve">2  </w:t>
                    </w:r>
                    <w:r>
                      <w:rPr>
                        <w:b/>
                      </w:rPr>
                      <w:t xml:space="preserve"> </w:t>
                    </w:r>
                    <w:r w:rsidRPr="00AA585E">
                      <w:rPr>
                        <w:b/>
                      </w:rPr>
                      <w:t xml:space="preserve">      3  </w:t>
                    </w:r>
                    <w:r>
                      <w:rPr>
                        <w:b/>
                      </w:rPr>
                      <w:t xml:space="preserve"> </w:t>
                    </w:r>
                    <w:r w:rsidRPr="00AA585E">
                      <w:rPr>
                        <w:b/>
                      </w:rPr>
                      <w:t xml:space="preserve">      4        5        6</w:t>
                    </w:r>
                  </w:p>
                </w:txbxContent>
              </v:textbox>
            </v:shape>
            <v:shape id="Picture 90" o:spid="_x0000_s1451" type="#_x0000_t75" alt="493 461" style="position:absolute;left:3973;top:5028;width:5263;height:209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RBynDAAAA3QAAAA8AAABkcnMvZG93bnJldi54bWxET9tqAjEQfS/4D2EEX4omCq2yGsVbodAH&#10;qfUDhs24Wd1M1k1ct3/fFAp9m8O5zmLVuUq01ITSs4bxSIEgzr0pudBw+nobzkCEiGyw8kwavinA&#10;atl7WmBm/IM/qT3GQqQQDhlqsDHWmZQht+QwjHxNnLizbxzGBJtCmgYfKdxVcqLUq3RYcmqwWNPW&#10;Un493p2G6fp5317Orf24baZFvcHdwU92Wg/63XoOIlIX/8V/7neT5iv1Ar/fpBPk8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dEHKcMAAADdAAAADwAAAAAAAAAAAAAAAACf&#10;AgAAZHJzL2Rvd25yZXYueG1sUEsFBgAAAAAEAAQA9wAAAI8DAAAAAA==&#10;">
              <v:imagedata r:id="rId84" o:title="493 461" blacklevel="5243f" grayscale="t"/>
            </v:shape>
          </v:group>
        </w:pict>
      </w:r>
      <w:bookmarkEnd w:id="907"/>
    </w:p>
    <w:p w:rsidR="006179E6" w:rsidRPr="003D306D" w:rsidRDefault="006179E6" w:rsidP="006179E6">
      <w:pPr>
        <w:pStyle w:val="StyleHeading113pt21"/>
        <w:rPr>
          <w:rFonts w:cs="Arial"/>
          <w:b w:val="0"/>
          <w:sz w:val="23"/>
          <w:szCs w:val="23"/>
        </w:rPr>
      </w:pPr>
    </w:p>
    <w:p w:rsidR="006179E6" w:rsidRPr="005916DD" w:rsidRDefault="006179E6" w:rsidP="006179E6">
      <w:pPr>
        <w:pStyle w:val="StyleHeading113pt21"/>
        <w:rPr>
          <w:rFonts w:cs="Arial"/>
          <w:b w:val="0"/>
          <w:sz w:val="21"/>
          <w:szCs w:val="23"/>
        </w:rPr>
      </w:pPr>
    </w:p>
    <w:p w:rsidR="006179E6" w:rsidRPr="003D306D" w:rsidRDefault="006179E6" w:rsidP="006179E6">
      <w:pPr>
        <w:pStyle w:val="StyleHeading113pt21"/>
        <w:rPr>
          <w:rFonts w:cs="Arial"/>
          <w:b w:val="0"/>
          <w:sz w:val="2"/>
          <w:szCs w:val="23"/>
        </w:rPr>
      </w:pPr>
    </w:p>
    <w:p w:rsidR="006179E6" w:rsidRPr="00A956BA" w:rsidRDefault="006179E6" w:rsidP="006179E6">
      <w:pPr>
        <w:pStyle w:val="Heading1"/>
        <w:spacing w:line="360" w:lineRule="auto"/>
        <w:rPr>
          <w:b w:val="0"/>
          <w:sz w:val="20"/>
          <w:szCs w:val="20"/>
        </w:rPr>
      </w:pPr>
      <w:bookmarkStart w:id="908" w:name="_Toc337501722"/>
      <w:bookmarkStart w:id="909" w:name="_Toc341039170"/>
      <w:bookmarkStart w:id="910" w:name="_Toc344887776"/>
      <w:bookmarkStart w:id="911" w:name="_Toc346472803"/>
      <w:bookmarkStart w:id="912" w:name="_Toc349400140"/>
      <w:bookmarkStart w:id="913" w:name="_Toc356078811"/>
      <w:bookmarkStart w:id="914" w:name="_Toc356079769"/>
      <w:bookmarkStart w:id="915" w:name="_Toc364081138"/>
      <w:bookmarkStart w:id="916" w:name="_Toc364181206"/>
      <w:bookmarkStart w:id="917" w:name="_Toc364587316"/>
      <w:bookmarkStart w:id="918" w:name="_Toc370678373"/>
      <w:r w:rsidRPr="00A956BA">
        <w:rPr>
          <w:sz w:val="20"/>
          <w:szCs w:val="20"/>
        </w:rPr>
        <w:t>Figure 3.</w:t>
      </w:r>
      <w:r w:rsidR="00122438" w:rsidRPr="00A956BA">
        <w:rPr>
          <w:sz w:val="20"/>
          <w:szCs w:val="20"/>
        </w:rPr>
        <w:fldChar w:fldCharType="begin"/>
      </w:r>
      <w:r w:rsidRPr="00A956BA">
        <w:rPr>
          <w:sz w:val="20"/>
          <w:szCs w:val="20"/>
        </w:rPr>
        <w:instrText xml:space="preserve"> SEQ Figure_3. \* ARABIC </w:instrText>
      </w:r>
      <w:r w:rsidR="00122438" w:rsidRPr="00A956BA">
        <w:rPr>
          <w:sz w:val="20"/>
          <w:szCs w:val="20"/>
        </w:rPr>
        <w:fldChar w:fldCharType="separate"/>
      </w:r>
      <w:r w:rsidRPr="00A956BA">
        <w:rPr>
          <w:noProof/>
          <w:sz w:val="20"/>
          <w:szCs w:val="20"/>
        </w:rPr>
        <w:t>19</w:t>
      </w:r>
      <w:r w:rsidR="00122438" w:rsidRPr="00A956BA">
        <w:rPr>
          <w:sz w:val="20"/>
          <w:szCs w:val="20"/>
        </w:rPr>
        <w:fldChar w:fldCharType="end"/>
      </w:r>
      <w:r w:rsidRPr="00A956BA">
        <w:rPr>
          <w:sz w:val="20"/>
          <w:szCs w:val="20"/>
        </w:rPr>
        <w:t xml:space="preserve">: </w:t>
      </w:r>
      <w:r w:rsidRPr="00F90EA6">
        <w:rPr>
          <w:rStyle w:val="Heading2NgocChar5"/>
          <w:b/>
          <w:sz w:val="20"/>
          <w:szCs w:val="20"/>
        </w:rPr>
        <w:t>Screening of plasmid colonies from cloning of pRRLsc-SYNp-</w:t>
      </w:r>
      <w:r w:rsidRPr="00F90EA6">
        <w:rPr>
          <w:rStyle w:val="Heading2NgocChar5"/>
          <w:b/>
          <w:i/>
          <w:sz w:val="20"/>
          <w:szCs w:val="20"/>
        </w:rPr>
        <w:t>rGdnf</w:t>
      </w:r>
      <w:r w:rsidRPr="00F90EA6">
        <w:rPr>
          <w:rStyle w:val="Heading2NgocChar5"/>
          <w:b/>
          <w:sz w:val="20"/>
          <w:szCs w:val="20"/>
        </w:rPr>
        <w:t>-W</w:t>
      </w:r>
      <w:r w:rsidRPr="00F90EA6">
        <w:rPr>
          <w:rStyle w:val="Style2Char2"/>
          <w:rFonts w:ascii="Century Gothic" w:hAnsi="Century Gothic"/>
          <w:b/>
          <w:sz w:val="20"/>
          <w:szCs w:val="20"/>
        </w:rPr>
        <w:t>.</w:t>
      </w:r>
      <w:r w:rsidRPr="00A956BA">
        <w:rPr>
          <w:rStyle w:val="Style2Char2"/>
          <w:rFonts w:ascii="Century Gothic" w:hAnsi="Century Gothic"/>
          <w:b/>
          <w:sz w:val="20"/>
          <w:szCs w:val="20"/>
        </w:rPr>
        <w:t xml:space="preserve"> </w:t>
      </w:r>
      <w:r w:rsidRPr="00A956BA">
        <w:rPr>
          <w:rStyle w:val="Strong"/>
          <w:rFonts w:eastAsia="Batang"/>
          <w:b w:val="0"/>
          <w:sz w:val="20"/>
          <w:szCs w:val="20"/>
        </w:rPr>
        <w:t>D</w:t>
      </w:r>
      <w:r>
        <w:rPr>
          <w:rStyle w:val="Strong"/>
          <w:b w:val="0"/>
          <w:sz w:val="20"/>
          <w:szCs w:val="20"/>
        </w:rPr>
        <w:t>igested samples were loaded o</w:t>
      </w:r>
      <w:r w:rsidRPr="00A956BA">
        <w:rPr>
          <w:rStyle w:val="Strong"/>
          <w:b w:val="0"/>
          <w:sz w:val="20"/>
          <w:szCs w:val="20"/>
        </w:rPr>
        <w:t xml:space="preserve">nto lanes 1-5 whilst </w:t>
      </w:r>
      <w:r>
        <w:rPr>
          <w:rStyle w:val="Strong"/>
          <w:b w:val="0"/>
          <w:sz w:val="20"/>
          <w:szCs w:val="20"/>
        </w:rPr>
        <w:t xml:space="preserve">control </w:t>
      </w:r>
      <w:r w:rsidRPr="00A956BA">
        <w:rPr>
          <w:rStyle w:val="Strong"/>
          <w:b w:val="0"/>
          <w:sz w:val="20"/>
          <w:szCs w:val="20"/>
        </w:rPr>
        <w:t xml:space="preserve">digested vector plasmid was loaded </w:t>
      </w:r>
      <w:r>
        <w:rPr>
          <w:rStyle w:val="Strong"/>
          <w:b w:val="0"/>
          <w:sz w:val="20"/>
          <w:szCs w:val="20"/>
        </w:rPr>
        <w:t>o</w:t>
      </w:r>
      <w:r w:rsidRPr="00A956BA">
        <w:rPr>
          <w:rStyle w:val="Strong"/>
          <w:b w:val="0"/>
          <w:sz w:val="20"/>
          <w:szCs w:val="20"/>
        </w:rPr>
        <w:t xml:space="preserve">nto lane 6. Samples were run on 0.8% agarose gel with 1kb DNA ladder </w:t>
      </w:r>
      <w:r>
        <w:rPr>
          <w:rStyle w:val="Strong"/>
          <w:b w:val="0"/>
          <w:sz w:val="20"/>
          <w:szCs w:val="20"/>
        </w:rPr>
        <w:t xml:space="preserve">being </w:t>
      </w:r>
      <w:r w:rsidRPr="00A956BA">
        <w:rPr>
          <w:rStyle w:val="Strong"/>
          <w:b w:val="0"/>
          <w:sz w:val="20"/>
          <w:szCs w:val="20"/>
        </w:rPr>
        <w:t xml:space="preserve">used as a </w:t>
      </w:r>
      <w:r>
        <w:rPr>
          <w:rStyle w:val="Strong"/>
          <w:b w:val="0"/>
          <w:sz w:val="20"/>
          <w:szCs w:val="20"/>
        </w:rPr>
        <w:t>size</w:t>
      </w:r>
      <w:r w:rsidRPr="00A956BA">
        <w:rPr>
          <w:rStyle w:val="Strong"/>
          <w:b w:val="0"/>
          <w:sz w:val="20"/>
          <w:szCs w:val="20"/>
        </w:rPr>
        <w:t xml:space="preserve"> standard.</w:t>
      </w:r>
      <w:bookmarkEnd w:id="908"/>
      <w:bookmarkEnd w:id="909"/>
      <w:bookmarkEnd w:id="910"/>
      <w:bookmarkEnd w:id="911"/>
      <w:bookmarkEnd w:id="912"/>
      <w:bookmarkEnd w:id="913"/>
      <w:bookmarkEnd w:id="914"/>
      <w:bookmarkEnd w:id="915"/>
      <w:bookmarkEnd w:id="916"/>
      <w:bookmarkEnd w:id="917"/>
      <w:bookmarkEnd w:id="918"/>
      <w:r w:rsidRPr="00A956BA">
        <w:rPr>
          <w:b w:val="0"/>
          <w:sz w:val="20"/>
          <w:szCs w:val="20"/>
        </w:rPr>
        <w:t xml:space="preserve"> </w:t>
      </w:r>
    </w:p>
    <w:p w:rsidR="006179E6" w:rsidRPr="003D306D" w:rsidRDefault="006179E6" w:rsidP="002148EA">
      <w:pPr>
        <w:pStyle w:val="Heading2"/>
        <w:rPr>
          <w:kern w:val="0"/>
        </w:rPr>
      </w:pPr>
      <w:r w:rsidRPr="003D306D">
        <w:rPr>
          <w:kern w:val="0"/>
        </w:rPr>
        <w:br w:type="page"/>
      </w:r>
      <w:bookmarkStart w:id="919" w:name="_Toc310948216"/>
      <w:bookmarkStart w:id="920" w:name="_Toc337497076"/>
      <w:bookmarkStart w:id="921" w:name="_Toc341038847"/>
      <w:bookmarkStart w:id="922" w:name="_Toc370678374"/>
      <w:r>
        <w:lastRenderedPageBreak/>
        <w:t>3.</w:t>
      </w:r>
      <w:r w:rsidR="002317A4">
        <w:t>3</w:t>
      </w:r>
      <w:r w:rsidR="00BF02ED">
        <w:t>.</w:t>
      </w:r>
      <w:r>
        <w:t>8</w:t>
      </w:r>
      <w:r w:rsidRPr="003D306D">
        <w:t>. Cloning of GFAPp-</w:t>
      </w:r>
      <w:r w:rsidRPr="00A956BA">
        <w:rPr>
          <w:i/>
        </w:rPr>
        <w:t>rGdnf</w:t>
      </w:r>
      <w:r w:rsidRPr="003D306D">
        <w:t xml:space="preserve"> plasmid</w:t>
      </w:r>
      <w:bookmarkEnd w:id="919"/>
      <w:bookmarkEnd w:id="920"/>
      <w:bookmarkEnd w:id="921"/>
      <w:bookmarkEnd w:id="922"/>
      <w:r w:rsidRPr="003D306D">
        <w:rPr>
          <w:kern w:val="0"/>
        </w:rPr>
        <w:t xml:space="preserve"> </w:t>
      </w:r>
    </w:p>
    <w:p w:rsidR="006179E6" w:rsidRDefault="00DB0C88" w:rsidP="006179E6">
      <w:pPr>
        <w:rPr>
          <w:rFonts w:cs="Arial"/>
          <w:szCs w:val="23"/>
        </w:rPr>
      </w:pPr>
      <w:r>
        <w:rPr>
          <w:rFonts w:cs="Arial"/>
          <w:noProof/>
          <w:szCs w:val="23"/>
          <w:lang w:eastAsia="en-GB"/>
        </w:rPr>
        <w:pict>
          <v:group id="Group 152" o:spid="_x0000_s1452" style="position:absolute;left:0;text-align:left;margin-left:-22.5pt;margin-top:136.45pt;width:440.6pt;height:331.3pt;z-index:251667456" coordorigin="1818,4909" coordsize="8812,662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">
            <v:shape id="Text Box 153" o:spid="_x0000_s1453" type="#_x0000_t202" style="position:absolute;left:1848;top:4923;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7MwsMA&#10;AADcAAAADwAAAGRycy9kb3ducmV2LnhtbESP0YrCMBRE34X9h3CFfRFNd1G77RrFXVB8rfoB1+ba&#10;Fpub0kRb/94Igo/DzJxhFqve1OJGrassK/iaRCCIc6srLhQcD5vxDwjnkTXWlknBnRyslh+DBaba&#10;dpzRbe8LESDsUlRQet+kUrq8JINuYhvi4J1ta9AH2RZSt9gFuKnldxTNpcGKw0KJDf2XlF/2V6Pg&#10;vOtGs6Q7bf0xzqbzP6zik70r9Tns178gPPX+HX61d1pBEifwPBOO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7MwsMAAADcAAAADwAAAAAAAAAAAAAAAACYAgAAZHJzL2Rv&#10;d25yZXYueG1sUEsFBgAAAAAEAAQA9QAAAIgDAAAAAA==&#10;" stroked="f">
              <v:textbox>
                <w:txbxContent>
                  <w:p w:rsidR="00466BDA" w:rsidRPr="0037324C" w:rsidRDefault="00466BDA" w:rsidP="006179E6">
                    <w:pPr>
                      <w:jc w:val="center"/>
                      <w:rPr>
                        <w:b/>
                        <w:sz w:val="28"/>
                        <w:szCs w:val="28"/>
                      </w:rPr>
                    </w:pPr>
                    <w:r>
                      <w:rPr>
                        <w:b/>
                        <w:sz w:val="28"/>
                        <w:szCs w:val="28"/>
                      </w:rPr>
                      <w:t>C</w:t>
                    </w:r>
                  </w:p>
                </w:txbxContent>
              </v:textbox>
            </v:shape>
            <v:shape id="Text Box 154" o:spid="_x0000_s1454" type="#_x0000_t202" style="position:absolute;left:1818;top:844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EVeL0A&#10;AADcAAAADwAAAGRycy9kb3ducmV2LnhtbERPSwrCMBDdC94hjOBGNFX8VqOooLj1c4CxGdtiMylN&#10;tPX2ZiG4fLz/atOYQrypcrllBcNBBII4sTrnVMHteujPQTiPrLGwTAo+5GCzbrdWGGtb85neF5+K&#10;EMIuRgWZ92UspUsyMugGtiQO3MNWBn2AVSp1hXUIN4UcRdFUGsw5NGRY0j6j5Hl5GQWPU92bLOr7&#10;0d9m5/F0h/nsbj9KdTvNdgnCU+P/4p/7pBUs5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FEVeL0AAADcAAAADwAAAAAAAAAAAAAAAACYAgAAZHJzL2Rvd25yZXYu&#10;eG1sUEsFBgAAAAAEAAQA9QAAAIIDAAAAAA==&#10;" stroked="f">
              <v:textbox>
                <w:txbxContent>
                  <w:p w:rsidR="00466BDA" w:rsidRPr="0037324C" w:rsidRDefault="00466BDA" w:rsidP="006179E6">
                    <w:pPr>
                      <w:jc w:val="center"/>
                      <w:rPr>
                        <w:b/>
                        <w:sz w:val="28"/>
                        <w:szCs w:val="28"/>
                      </w:rPr>
                    </w:pPr>
                    <w:r>
                      <w:rPr>
                        <w:b/>
                        <w:sz w:val="28"/>
                        <w:szCs w:val="28"/>
                      </w:rPr>
                      <w:t>D</w:t>
                    </w:r>
                  </w:p>
                </w:txbxContent>
              </v:textbox>
            </v:shape>
            <v:group id="Group 155" o:spid="_x0000_s1455" style="position:absolute;left:1827;top:4909;width:8803;height:6626" coordorigin="1857,4909" coordsize="8803,66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VlrsYAAADcAAAADwAAAGRycy9kb3ducmV2LnhtbESPT2vCQBTE7wW/w/KE&#10;3uomlhabuoqIlh5CwUQovT2yzySYfRuya/58+26h4HGYmd8w6+1oGtFT52rLCuJFBIK4sLrmUsE5&#10;Pz6tQDiPrLGxTAomcrDdzB7WmGg78In6zJciQNglqKDyvk2kdEVFBt3CtsTBu9jOoA+yK6XucAhw&#10;08hlFL1KgzWHhQpb2ldUXLObUfAx4LB7jg99er3sp5/85es7jUmpx/m4ewfhafT38H/7Uyt4W8X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WWuxgAAANwA&#10;AAAPAAAAAAAAAAAAAAAAAKoCAABkcnMvZG93bnJldi54bWxQSwUGAAAAAAQABAD6AAAAnQMAAAAA&#10;">
              <v:shape id="Text Box 156" o:spid="_x0000_s1456" type="#_x0000_t202" style="position:absolute;left:4305;top:4909;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8ulMQA&#10;AADcAAAADwAAAGRycy9kb3ducmV2LnhtbESP3WrCQBSE74W+w3IKvRHdKPUvzSbYgsXbqA9wzJ78&#10;0OzZkN2a+PZuoeDlMDPfMEk2mlbcqHeNZQWLeQSCuLC64UrB5XyYbUE4j6yxtUwK7uQgS18mCcba&#10;DpzT7eQrESDsYlRQe9/FUrqiJoNubjvi4JW2N+iD7CupexwC3LRyGUVrabDhsFBjR181FT+nX6Og&#10;PA7T1W64fvvLJn9ff2Kzudq7Um+v4/4DhKfRP8P/7aNWsNsu4e9MOAI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PLpTEAAAA3AAAAA8AAAAAAAAAAAAAAAAAmAIAAGRycy9k&#10;b3ducmV2LnhtbFBLBQYAAAAABAAEAPUAAACJAwAAAAA=&#10;" stroked="f">
                <v:textbox>
                  <w:txbxContent>
                    <w:p w:rsidR="00466BDA" w:rsidRPr="0037324C" w:rsidRDefault="00466BDA" w:rsidP="006179E6">
                      <w:pPr>
                        <w:jc w:val="center"/>
                        <w:rPr>
                          <w:b/>
                          <w:sz w:val="28"/>
                          <w:szCs w:val="28"/>
                        </w:rPr>
                      </w:pPr>
                      <w:r w:rsidRPr="0037324C">
                        <w:rPr>
                          <w:b/>
                          <w:sz w:val="28"/>
                          <w:szCs w:val="28"/>
                        </w:rPr>
                        <w:t>A</w:t>
                      </w:r>
                    </w:p>
                  </w:txbxContent>
                </v:textbox>
              </v:shape>
              <v:shape id="Text Box 157" o:spid="_x0000_s1457" type="#_x0000_t202" style="position:absolute;left:4275;top:8447;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OLD8QA&#10;AADcAAAADwAAAGRycy9kb3ducmV2LnhtbESP3YrCMBSE7wXfIRzBG9FU17XaNYourHjrzwOcNse2&#10;bHNSmmjr228EYS+HmfmGWW87U4kHNa60rGA6iUAQZ1aXnCu4Xn7GSxDOI2usLJOCJznYbvq9NSba&#10;tnyix9nnIkDYJaig8L5OpHRZQQbdxNbEwbvZxqAPssmlbrANcFPJWRQtpMGSw0KBNX0XlP2e70bB&#10;7diOPldtevDX+DRf7LGMU/tUajjodl8gPHX+P/xuH7WC1fIDXmfCEZ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Diw/EAAAA3AAAAA8AAAAAAAAAAAAAAAAAmAIAAGRycy9k&#10;b3ducmV2LnhtbFBLBQYAAAAABAAEAPUAAACJAwAAAAA=&#10;" stroked="f">
                <v:textbox>
                  <w:txbxContent>
                    <w:p w:rsidR="00466BDA" w:rsidRPr="0037324C" w:rsidRDefault="00466BDA" w:rsidP="006179E6">
                      <w:pPr>
                        <w:jc w:val="center"/>
                        <w:rPr>
                          <w:b/>
                          <w:sz w:val="28"/>
                          <w:szCs w:val="28"/>
                        </w:rPr>
                      </w:pPr>
                      <w:r>
                        <w:rPr>
                          <w:b/>
                          <w:sz w:val="28"/>
                          <w:szCs w:val="28"/>
                        </w:rPr>
                        <w:t>B</w:t>
                      </w:r>
                    </w:p>
                  </w:txbxContent>
                </v:textbox>
              </v:shape>
              <v:shape id="Text Box 158" o:spid="_x0000_s1458" type="#_x0000_t202" style="position:absolute;left:9294;top:6449;width:555;height:5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oTe8MA&#10;AADcAAAADwAAAGRycy9kb3ducmV2LnhtbESP3YrCMBSE7wXfIRzBG9FU8ad2jaILK9768wCnzbEt&#10;25yUJtr69psFwcthZr5hNrvOVOJJjSstK5hOIhDEmdUl5wpu159xDMJ5ZI2VZVLwIge7bb+3wUTb&#10;ls/0vPhcBAi7BBUU3teJlC4ryKCb2Jo4eHfbGPRBNrnUDbYBbio5i6KlNFhyWCiwpu+Cst/Lwyi4&#10;n9rRYt2mR39bnefLA5ar1L6UGg66/RcIT53/hN/tk1awjufwfyYcAb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2oTe8MAAADcAAAADwAAAAAAAAAAAAAAAACYAgAAZHJzL2Rv&#10;d25yZXYueG1sUEsFBgAAAAAEAAQA9QAAAIgDAAAAAA==&#10;" stroked="f">
                <v:textbox>
                  <w:txbxContent>
                    <w:p w:rsidR="00466BDA" w:rsidRPr="0037324C" w:rsidRDefault="00466BDA" w:rsidP="006179E6">
                      <w:pPr>
                        <w:jc w:val="center"/>
                        <w:rPr>
                          <w:b/>
                          <w:sz w:val="28"/>
                          <w:szCs w:val="28"/>
                        </w:rPr>
                      </w:pPr>
                      <w:r>
                        <w:rPr>
                          <w:b/>
                          <w:sz w:val="28"/>
                          <w:szCs w:val="28"/>
                        </w:rPr>
                        <w:t>E</w:t>
                      </w:r>
                    </w:p>
                  </w:txbxContent>
                </v:textbox>
              </v:shape>
              <v:group id="Group 159" o:spid="_x0000_s1459" style="position:absolute;left:1857;top:5235;width:8803;height:6300" coordorigin="1953,5691" coordsize="8803,6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5jrcYAAADcAAAADwAAAGRycy9kb3ducmV2LnhtbESPT2vCQBTE7wW/w/IK&#10;3uomSoqmriJSpQcpNBFKb4/sMwlm34bsNn++fbdQ6HGYmd8w2/1oGtFT52rLCuJFBIK4sLrmUsE1&#10;Pz2tQTiPrLGxTAomcrDfzR62mGo78Af1mS9FgLBLUUHlfZtK6YqKDLqFbYmDd7OdQR9kV0rd4RDg&#10;ppHLKHqWBmsOCxW2dKyouGffRsF5wOGwil/7y/12nL7y5P3zEpNS88fx8ALC0+j/w3/tN61gs07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fmOtxgAAANwA&#10;AAAPAAAAAAAAAAAAAAAAAKoCAABkcnMvZG93bnJldi54bWxQSwUGAAAAAAQABAD6AAAAnQMAAAAA&#10;">
                <v:shape id="Picture 160" o:spid="_x0000_s1460" type="#_x0000_t75" style="position:absolute;left:7412;top:7577;width:3344;height:257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I+8HFAAAA3AAAAA8AAABkcnMvZG93bnJldi54bWxEj0FrwkAUhO8F/8PyBG91o9Roo6tIQRCU&#10;gtYeentkn5tg9m3MrjH+e7dQ6HGYmW+YxaqzlWip8aVjBaNhAoI4d7pko+D0tXmdgfABWWPlmBQ8&#10;yMNq2XtZYKbdnQ/UHoMREcI+QwVFCHUmpc8LsuiHriaO3tk1FkOUjZG6wXuE20qOkySVFkuOCwXW&#10;9FFQfjnebKTs377l1Jjd5PqTXtvNydef271Sg363noMI1IX/8F97qxW8z1L4PROPgF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SPvBxQAAANwAAAAPAAAAAAAAAAAAAAAA&#10;AJ8CAABkcnMvZG93bnJldi54bWxQSwUGAAAAAAQABAD3AAAAkQMAAAAA&#10;">
                  <v:imagedata r:id="rId85" o:title=""/>
                </v:shape>
                <v:shape id="Picture 161" o:spid="_x0000_s1461" type="#_x0000_t75" style="position:absolute;left:4230;top:5841;width:3334;height:246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PqiLGAAAA3AAAAA8AAABkcnMvZG93bnJldi54bWxEj1FLwzAUhd8F/0O4wl5kS3WgW7dsiLCt&#10;iKDr9gMuzbUtNjehydrs3xtB8PFwzvkOZ72NphMD9b61rOBhloEgrqxuuVZwPu2mCxA+IGvsLJOC&#10;K3nYbm5v1phrO/KRhjLUIkHY56igCcHlUvqqIYN+Zh1x8r5sbzAk2ddS9zgmuOnkY5Y9SYMtp4UG&#10;Hb02VH2XF6OgGN7282sxus+Pefl+2Onosvuo1OQuvqxABIrhP/zXLrSC5eIZfs+kIyA3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0+qIsYAAADcAAAADwAAAAAAAAAAAAAA&#10;AACfAgAAZHJzL2Rvd25yZXYueG1sUEsFBgAAAAAEAAQA9wAAAJIDAAAAAA==&#10;">
                  <v:imagedata r:id="rId86" o:title=""/>
                </v:shape>
                <v:shape id="Picture 162" o:spid="_x0000_s1462" type="#_x0000_t75" style="position:absolute;left:4340;top:9410;width:3041;height:258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n6PvDAAAA3AAAAA8AAABkcnMvZG93bnJldi54bWxET01rwkAQvQv+h2UEL1I39dBq6irSIkgR&#10;ippDexuyYxLMzobsNKb99e5B8Ph438t172rVURsqzwaepwko4tzbigsD2Wn7NAcVBNli7ZkM/FGA&#10;9Wo4WGJq/ZUP1B2lUDGEQ4oGSpEm1TrkJTkMU98QR+7sW4cSYVto2+I1hrtaz5LkRTusODaU2NB7&#10;Sfnl+OsMXD6/5f9rJpPdT7fH148s84t9Ysx41G/eQAn18hDf3TtrYDGPa+OZeAT06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2fo+8MAAADcAAAADwAAAAAAAAAAAAAAAACf&#10;AgAAZHJzL2Rvd25yZXYueG1sUEsFBgAAAAAEAAQA9wAAAI8DAAAAAA==&#10;">
                  <v:imagedata r:id="rId87" o:title=""/>
                </v:shape>
                <v:line id="Line 163" o:spid="_x0000_s1463" style="position:absolute;visibility:visible" from="7505,7126" to="8094,75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YjvsUAAADcAAAADwAAAGRycy9kb3ducmV2LnhtbESPT2sCMRTE7wW/Q3hCbzVrD9VdjSIu&#10;hR7agn/w/Nw8N4ubl2WTrum3bwqCx2FmfsMs19G2YqDeN44VTCcZCOLK6YZrBcfD+8schA/IGlvH&#10;pOCXPKxXo6clFtrdeEfDPtQiQdgXqMCE0BVS+sqQRT9xHXHyLq63GJLsa6l7vCW4beVrlr1Jiw2n&#10;BYMdbQ1V1/2PVTAz5U7OZPl5+C6HZprHr3g650o9j+NmASJQDI/wvf2hFeTzHP7PpCM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DYjvsUAAADcAAAADwAAAAAAAAAA&#10;AAAAAAChAgAAZHJzL2Rvd25yZXYueG1sUEsFBgAAAAAEAAQA+QAAAJMDAAAAAA==&#10;">
                  <v:stroke endarrow="block"/>
                </v:line>
                <v:shape id="Text Box 164" o:spid="_x0000_s1464" type="#_x0000_t202" style="position:absolute;left:5504;top:8347;width:707;height:10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iDpcEA&#10;AADcAAAADwAAAGRycy9kb3ducmV2LnhtbERPzWrCQBC+F3yHZQQvRTdKG010E7TQ4tXoA4zZMQlm&#10;Z0N2NfHtu4dCjx/f/y4fTSue1LvGsoLlIgJBXFrdcKXgcv6eb0A4j6yxtUwKXuQgzyZvO0y1HfhE&#10;z8JXIoSwS1FB7X2XSunKmgy6he2IA3ezvUEfYF9J3eMQwk0rV1EUS4MNh4YaO/qqqbwXD6Pgdhze&#10;P5Ph+uMv69NHfMBmfbUvpWbTcb8F4Wn0/+I/91ErSJIwP5wJR0Bm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Ig6XBAAAA3AAAAA8AAAAAAAAAAAAAAAAAmAIAAGRycy9kb3du&#10;cmV2LnhtbFBLBQYAAAAABAAEAPUAAACGAwAAAAA=&#10;" stroked="f">
                  <v:textbox>
                    <w:txbxContent>
                      <w:p w:rsidR="00466BDA" w:rsidRPr="00374D3C" w:rsidRDefault="00466BDA" w:rsidP="006179E6">
                        <w:pPr>
                          <w:rPr>
                            <w:sz w:val="72"/>
                          </w:rPr>
                        </w:pPr>
                        <w:r w:rsidRPr="00374D3C">
                          <w:rPr>
                            <w:sz w:val="72"/>
                          </w:rPr>
                          <w:t>+</w:t>
                        </w:r>
                      </w:p>
                    </w:txbxContent>
                  </v:textbox>
                </v:shape>
                <v:line id="Line 165" o:spid="_x0000_s1465" style="position:absolute;flip:y;visibility:visible" from="7464,10413" to="8068,108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b+9sUAAADcAAAADwAAAGRycy9kb3ducmV2LnhtbESPT2vCQBDF74V+h2UKvQTdWEFMdJVq&#10;KwjiwT8Hj0N2TEKzsyE71fTbu4VCj4837/fmzZe9a9SNulB7NjAapqCIC29rLg2cT5vBFFQQZIuN&#10;ZzLwQwGWi+enOebW3/lAt6OUKkI45GigEmlzrUNRkcMw9C1x9K6+cyhRdqW2Hd4j3DX6LU0n2mHN&#10;saHCltYVFV/Hbxff2Oz5YzxOVk4nSUafF9mlWox5fenfZ6CEevk//ktvrYEsG8HvmEgAvXg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Ob+9sUAAADcAAAADwAAAAAAAAAA&#10;AAAAAAChAgAAZHJzL2Rvd25yZXYueG1sUEsFBgAAAAAEAAQA+QAAAJMDAAAAAA==&#10;">
                  <v:stroke endarrow="block"/>
                </v:line>
                <v:group id="Group 166" o:spid="_x0000_s1466" style="position:absolute;left:1998;top:5691;width:2582;height:2456" coordorigin="1438,6603" coordsize="2582,2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5tBMUAAADcAAAADwAAAGRycy9kb3ducmV2LnhtbESPT4vCMBTE78J+h/AW&#10;9qZpXRStRhHZXTyI4B8Qb4/m2Rabl9Jk2/rtjSB4HGbmN8x82ZlSNFS7wrKCeBCBIE6tLjhTcDr+&#10;9icgnEfWWFomBXdysFx89OaYaNvynpqDz0SAsEtQQe59lUjp0pwMuoGtiIN3tbVBH2SdSV1jG+Cm&#10;lMMoGkuDBYeFHCta55TeDv9GwV+L7eo7/mm2t+v6fjmOdudtTEp9fXarGQhPnX+HX+2NVjCdD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pObQTFAAAA3AAA&#10;AA8AAAAAAAAAAAAAAAAAqgIAAGRycy9kb3ducmV2LnhtbFBLBQYAAAAABAAEAPoAAACcAwAAAAA=&#10;">
                  <v:shape id="Text Box 167" o:spid="_x0000_s1467" type="#_x0000_t202" style="position:absolute;left:3183;top:6964;width:837;height:3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od0sQA&#10;AADcAAAADwAAAGRycy9kb3ducmV2LnhtbESP3YrCMBSE74V9h3AW9kbWVNefbTWKu6B4W/UBjs2x&#10;LTYnpYm2vr0RBC+HmfmGWaw6U4kbNa60rGA4iEAQZ1aXnCs4HjbfvyCcR9ZYWSYFd3KwWn70Fpho&#10;23JKt73PRYCwS1BB4X2dSOmyggy6ga2Jg3e2jUEfZJNL3WAb4KaSoyiaSoMlh4UCa/ovKLvsr0bB&#10;edf2J3F72vrjLB1P/7Ccnexdqa/Pbj0H4anz7/CrvdMK4vgHnm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aHdLEAAAA3AAAAA8AAAAAAAAAAAAAAAAAmAIAAGRycy9k&#10;b3ducmV2LnhtbFBLBQYAAAAABAAEAPUAAACJAwAAAAA=&#10;" stroked="f">
                    <v:textbox>
                      <w:txbxContent>
                        <w:p w:rsidR="00466BDA" w:rsidRPr="00E00667" w:rsidRDefault="00466BDA" w:rsidP="006179E6">
                          <w:pPr>
                            <w:rPr>
                              <w:b/>
                              <w:color w:val="FF0000"/>
                              <w:sz w:val="14"/>
                              <w:szCs w:val="14"/>
                            </w:rPr>
                          </w:pPr>
                          <w:r w:rsidRPr="00E00667">
                            <w:rPr>
                              <w:b/>
                              <w:color w:val="FF0000"/>
                              <w:sz w:val="14"/>
                              <w:szCs w:val="14"/>
                            </w:rPr>
                            <w:t>8377</w:t>
                          </w:r>
                          <w:r>
                            <w:rPr>
                              <w:b/>
                              <w:color w:val="FF0000"/>
                              <w:sz w:val="14"/>
                              <w:szCs w:val="14"/>
                            </w:rPr>
                            <w:t xml:space="preserve"> </w:t>
                          </w:r>
                          <w:r w:rsidRPr="00E00667">
                            <w:rPr>
                              <w:b/>
                              <w:color w:val="FF0000"/>
                              <w:sz w:val="14"/>
                              <w:szCs w:val="14"/>
                            </w:rPr>
                            <w:t>bp</w:t>
                          </w:r>
                        </w:p>
                      </w:txbxContent>
                    </v:textbox>
                  </v:shape>
                  <v:shape id="Picture 168" o:spid="_x0000_s1468" type="#_x0000_t75" alt="478 AgeI BsrGI" style="position:absolute;left:1878;top:6903;width:1380;height:215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N1j3HAAAA3AAAAA8AAABkcnMvZG93bnJldi54bWxEj0FrwkAUhO+F/oflFbyUulEkNNFVRBAF&#10;pVgrgrdH9pkEs29jdjWxv75bKPQ4zMw3zGTWmUrcqXGlZQWDfgSCOLO65FzB4Wv59g7CeWSNlWVS&#10;8CAHs+nz0wRTbVv+pPve5yJA2KWooPC+TqV0WUEGXd/WxME728agD7LJpW6wDXBTyWEUxdJgyWGh&#10;wJoWBWWX/c0o2MTtaZUY95pd48v6Q59339vjXKneSzcfg/DU+f/wX3utFSTJCH7PhCMgpz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N1j3HAAAA3AAAAA8AAAAAAAAAAAAA&#10;AAAAnwIAAGRycy9kb3ducmV2LnhtbFBLBQYAAAAABAAEAPcAAACTAwAAAAA=&#10;">
                    <v:imagedata r:id="rId88" o:title="478 AgeI BsrGI"/>
                  </v:shape>
                  <v:shape id="Text Box 169" o:spid="_x0000_s1469" type="#_x0000_t202" style="position:absolute;left:1438;top:6603;width:545;height:23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dIFccA&#10;AADcAAAADwAAAGRycy9kb3ducmV2LnhtbESPQWsCMRSE7wX/Q3iCt5pVaHW3RmlFwVIEq168vW6e&#10;m62bl2WT6uqvbwpCj8PMfMNMZq2txJkaXzpWMOgnIIhzp0suFOx3y8cxCB+QNVaOScGVPMymnYcJ&#10;Ztpd+JPO21CICGGfoQITQp1J6XNDFn3f1cTRO7rGYoiyKaRu8BLhtpLDJHmWFkuOCwZrmhvKT9sf&#10;q2C0W3ws3vXwbW3K7808/VodbienVK/bvr6ACNSG//C9vdIK0vQJ/s7EIyC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XSBXHAAAA3AAAAA8AAAAAAAAAAAAAAAAAmAIAAGRy&#10;cy9kb3ducmV2LnhtbFBLBQYAAAAABAAEAPUAAACMAwAAAAA=&#10;" filled="f" fillcolor="#ffd" stroked="f">
                    <v:textbox>
                      <w:txbxContent>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4"/>
                              <w:szCs w:val="12"/>
                            </w:rPr>
                          </w:pPr>
                          <w:r w:rsidRPr="00E00667">
                            <w:rPr>
                              <w:rFonts w:cs="Calibri"/>
                              <w:b/>
                              <w:bCs/>
                              <w:color w:val="000000"/>
                              <w:sz w:val="14"/>
                              <w:szCs w:val="12"/>
                            </w:rPr>
                            <w:t>Kb</w:t>
                          </w: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2"/>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10.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8.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6.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5.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2"/>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4.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3.0</w:t>
                          </w: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14"/>
                              <w:szCs w:val="16"/>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2.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4"/>
                              <w:szCs w:val="6"/>
                            </w:rPr>
                          </w:pP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1.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E00667">
                            <w:rPr>
                              <w:b/>
                              <w:bCs/>
                              <w:color w:val="000000"/>
                              <w:sz w:val="10"/>
                              <w:szCs w:val="10"/>
                            </w:rPr>
                            <w:t>0.5</w:t>
                          </w: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16"/>
                              <w:szCs w:val="10"/>
                            </w:rPr>
                          </w:pPr>
                        </w:p>
                      </w:txbxContent>
                    </v:textbox>
                  </v:shape>
                  <v:rect id="Rectangle 170" o:spid="_x0000_s1470" style="position:absolute;left:2599;top:6979;width:629;height: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9qeMUA&#10;AADcAAAADwAAAGRycy9kb3ducmV2LnhtbESPQWvCQBSE74L/YXmCN90oGjR1lVIQLWKptlSPj+wz&#10;CWbfhuxW4793BcHjMDPfMLNFY0pxodoVlhUM+hEI4tTqgjMFvz/L3gSE88gaS8uk4EYOFvN2a4aJ&#10;tlfe0WXvMxEg7BJUkHtfJVK6NCeDrm8r4uCdbG3QB1lnUtd4DXBTymEUxdJgwWEhx4o+ckrP+3+j&#10;4Jt1/OkOevl3+BptxqvxKL1tj0p1O837GwhPjX+Fn+21VjCdxvA4E46An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f2p4xQAAANwAAAAPAAAAAAAAAAAAAAAAAJgCAABkcnMv&#10;ZG93bnJldi54bWxQSwUGAAAAAAQABAD1AAAAigMAAAAA&#10;" filled="f" strokecolor="red" strokeweight="1pt"/>
                </v:group>
                <v:group id="Group 171" o:spid="_x0000_s1471" style="position:absolute;left:1953;top:9242;width:2612;height:2572" coordorigin="1408,10589" coordsize="2612,2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nOnMYAAADcAAAADwAAAGRycy9kb3ducmV2LnhtbESPT2vCQBTE74LfYXlC&#10;b3UTi9WkriKi0oMUqoXS2yP78gezb0N2TeK37xYKHoeZ+Q2z2gymFh21rrKsIJ5GIIgzqysuFHxd&#10;Ds9LEM4ja6wtk4I7Odisx6MVptr2/End2RciQNilqKD0vkmldFlJBt3UNsTBy21r0AfZFlK32Ae4&#10;qeUsil6lwYrDQokN7UrKruebUXDssd++xPvudM1395/L/OP7FJNST5Nh+wbC0+Af4f/2u1aQJAv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aOc6cxgAAANwA&#10;AAAPAAAAAAAAAAAAAAAAAKoCAABkcnMvZG93bnJldi54bWxQSwUGAAAAAAQABAD6AAAAnQMAAAAA&#10;">
                  <v:shape id="Text Box 172" o:spid="_x0000_s1472" type="#_x0000_t202" style="position:absolute;left:3228;top:12846;width:792;height:3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Po8EA&#10;AADcAAAADwAAAGRycy9kb3ducmV2LnhtbERPzWrCQBC+F3yHZQQvRTdKG010E7TQ4tXoA4zZMQlm&#10;Z0N2NfHtu4dCjx/f/y4fTSue1LvGsoLlIgJBXFrdcKXgcv6eb0A4j6yxtUwKXuQgzyZvO0y1HfhE&#10;z8JXIoSwS1FB7X2XSunKmgy6he2IA3ezvUEfYF9J3eMQwk0rV1EUS4MNh4YaO/qqqbwXD6Pgdhze&#10;P5Ph+uMv69NHfMBmfbUvpWbTcb8F4Wn0/+I/91ErSJKwNpwJR0Bm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6PBAAAA3AAAAA8AAAAAAAAAAAAAAAAAmAIAAGRycy9kb3du&#10;cmV2LnhtbFBLBQYAAAAABAAEAPUAAACGAwAAAAA=&#10;" stroked="f">
                    <v:textbox>
                      <w:txbxContent>
                        <w:p w:rsidR="00466BDA" w:rsidRPr="00E00667" w:rsidRDefault="00466BDA" w:rsidP="006179E6">
                          <w:pPr>
                            <w:rPr>
                              <w:b/>
                              <w:color w:val="FF0000"/>
                              <w:sz w:val="14"/>
                              <w:szCs w:val="14"/>
                            </w:rPr>
                          </w:pPr>
                          <w:r w:rsidRPr="00E00667">
                            <w:rPr>
                              <w:b/>
                              <w:color w:val="FF0000"/>
                              <w:sz w:val="14"/>
                              <w:szCs w:val="14"/>
                            </w:rPr>
                            <w:t>648</w:t>
                          </w:r>
                          <w:r>
                            <w:rPr>
                              <w:b/>
                              <w:color w:val="FF0000"/>
                              <w:sz w:val="14"/>
                              <w:szCs w:val="14"/>
                            </w:rPr>
                            <w:t xml:space="preserve"> </w:t>
                          </w:r>
                          <w:r w:rsidRPr="00E00667">
                            <w:rPr>
                              <w:b/>
                              <w:color w:val="FF0000"/>
                              <w:sz w:val="14"/>
                              <w:szCs w:val="14"/>
                            </w:rPr>
                            <w:t>bp</w:t>
                          </w:r>
                        </w:p>
                      </w:txbxContent>
                    </v:textbox>
                  </v:shape>
                  <v:shape id="Picture 173" o:spid="_x0000_s1473" type="#_x0000_t75" alt="GDNF PCR" style="position:absolute;left:1878;top:10955;width:1425;height:22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Vim5TCAAAA3AAAAA8AAABkcnMvZG93bnJldi54bWxEj91qAjEUhO8LvkM4gnc1q1JxV6OIUCiU&#10;Qqs+wCE5+4ObkyXJruvbm0Khl8PMfMPsDqNtxUA+NI4VLOYZCGLtTMOVguvl/XUDIkRkg61jUvCg&#10;AIf95GWHhXF3/qHhHCuRIBwKVFDH2BVSBl2TxTB3HXHySuctxiR9JY3He4LbVi6zbC0tNpwWauzo&#10;VJO+nXurYPUl/Vt5ol73cVjj5jN861IrNZuOxy2ISGP8D/+1P4yCPM/h90w6AnL/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YpuUwgAAANwAAAAPAAAAAAAAAAAAAAAAAJ8C&#10;AABkcnMvZG93bnJldi54bWxQSwUGAAAAAAQABAD3AAAAjgMAAAAA&#10;">
                    <v:imagedata r:id="rId81" o:title="GDNF PCR"/>
                  </v:shape>
                  <v:shape id="Text Box 174" o:spid="_x0000_s1474" type="#_x0000_t202" style="position:absolute;left:1408;top:10589;width:545;height:23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fZjMgA&#10;AADdAAAADwAAAGRycy9kb3ducmV2LnhtbESPQU8CMRCF7yb+h2ZMuEkLB9SVQoBAAjEmCl68jdtx&#10;u7KdbrYFVn+9czDxNpP35r1vpvM+NOpMXaojWxgNDSjiMrqaKwtvh83tPaiUkR02kcnCNyWYz66v&#10;pli4eOFXOu9zpSSEU4EWfM5toXUqPQVMw9gSi/YZu4BZ1q7SrsOLhIdGj42Z6IA1S4PHllaeyuP+&#10;FCzcHdZP650bL599/fWyevjYvv8co7WDm37xCCpTn//Nf9dbJ/jGCL98IyPo2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1N9mMyAAAAN0AAAAPAAAAAAAAAAAAAAAAAJgCAABk&#10;cnMvZG93bnJldi54bWxQSwUGAAAAAAQABAD1AAAAjQMAAAAA&#10;" filled="f" fillcolor="#ffd" stroked="f">
                    <v:textbox>
                      <w:txbxContent>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4"/>
                              <w:szCs w:val="12"/>
                            </w:rPr>
                          </w:pPr>
                          <w:r w:rsidRPr="00E00667">
                            <w:rPr>
                              <w:rFonts w:cs="Calibri"/>
                              <w:b/>
                              <w:bCs/>
                              <w:color w:val="000000"/>
                              <w:sz w:val="14"/>
                              <w:szCs w:val="12"/>
                            </w:rPr>
                            <w:t>Kb</w:t>
                          </w: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2"/>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10.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2"/>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8.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6.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5.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4.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3.0</w:t>
                          </w: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16"/>
                              <w:szCs w:val="16"/>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2.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4"/>
                              <w:szCs w:val="10"/>
                            </w:rPr>
                          </w:pP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4"/>
                              <w:szCs w:val="6"/>
                            </w:rPr>
                          </w:pP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8"/>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r w:rsidRPr="00E00667">
                            <w:rPr>
                              <w:rFonts w:cs="Calibri"/>
                              <w:b/>
                              <w:bCs/>
                              <w:color w:val="000000"/>
                              <w:sz w:val="10"/>
                              <w:szCs w:val="10"/>
                            </w:rPr>
                            <w:t>1.0</w:t>
                          </w: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10"/>
                              <w:szCs w:val="10"/>
                            </w:rPr>
                          </w:pPr>
                        </w:p>
                        <w:p w:rsidR="00466BDA" w:rsidRPr="00E00667" w:rsidRDefault="00466BDA" w:rsidP="006179E6">
                          <w:pPr>
                            <w:autoSpaceDE w:val="0"/>
                            <w:autoSpaceDN w:val="0"/>
                            <w:adjustRightInd w:val="0"/>
                            <w:spacing w:before="0" w:beforeAutospacing="0" w:after="0" w:afterAutospacing="0" w:line="240" w:lineRule="auto"/>
                            <w:jc w:val="center"/>
                            <w:rPr>
                              <w:rFonts w:cs="Calibri"/>
                              <w:b/>
                              <w:bCs/>
                              <w:color w:val="000000"/>
                              <w:sz w:val="6"/>
                              <w:szCs w:val="10"/>
                            </w:rPr>
                          </w:pP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10"/>
                              <w:szCs w:val="10"/>
                            </w:rPr>
                          </w:pPr>
                          <w:r w:rsidRPr="00E00667">
                            <w:rPr>
                              <w:b/>
                              <w:bCs/>
                              <w:color w:val="000000"/>
                              <w:sz w:val="10"/>
                              <w:szCs w:val="10"/>
                            </w:rPr>
                            <w:t>0.5</w:t>
                          </w:r>
                        </w:p>
                        <w:p w:rsidR="00466BDA" w:rsidRPr="00E00667" w:rsidRDefault="00466BDA" w:rsidP="006179E6">
                          <w:pPr>
                            <w:autoSpaceDE w:val="0"/>
                            <w:autoSpaceDN w:val="0"/>
                            <w:adjustRightInd w:val="0"/>
                            <w:spacing w:before="0" w:beforeAutospacing="0" w:after="0" w:afterAutospacing="0" w:line="240" w:lineRule="auto"/>
                            <w:jc w:val="center"/>
                            <w:rPr>
                              <w:b/>
                              <w:bCs/>
                              <w:color w:val="000000"/>
                              <w:sz w:val="16"/>
                              <w:szCs w:val="10"/>
                            </w:rPr>
                          </w:pPr>
                        </w:p>
                      </w:txbxContent>
                    </v:textbox>
                  </v:shape>
                  <v:rect id="Rectangle 175" o:spid="_x0000_s1475" style="position:absolute;left:2644;top:12846;width:629;height: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dtqcMA&#10;AADdAAAADwAAAGRycy9kb3ducmV2LnhtbERP22oCMRB9F/oPYYS+aWJRkdUoUpC2FMUb6uOwGXeX&#10;bibLJtX1740g+DaHc53JrLGluFDtC8cael0Fgjh1puBMw3636IxA+IBssHRMGm7kYTZ9a00wMe7K&#10;G7psQyZiCPsENeQhVImUPs3Jou+6ijhyZ1dbDBHWmTQ1XmO4LeWHUkNpseDYkGNFnzmlf9t/q2HN&#10;Zvjjj2ZxOK76v4OvQT+9LU9av7eb+RhEoCa8xE/3t4nzlerB45t4gp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dtqcMAAADdAAAADwAAAAAAAAAAAAAAAACYAgAAZHJzL2Rv&#10;d25yZXYueG1sUEsFBgAAAAAEAAQA9QAAAIgDAAAAAA==&#10;" filled="f" strokecolor="red" strokeweight="1pt"/>
                </v:group>
              </v:group>
            </v:group>
          </v:group>
        </w:pict>
      </w:r>
      <w:r w:rsidR="006179E6" w:rsidRPr="003D306D">
        <w:rPr>
          <w:rFonts w:cs="Arial"/>
          <w:szCs w:val="23"/>
        </w:rPr>
        <w:t xml:space="preserve">A similar cloning strategy employing PCR as described in </w:t>
      </w:r>
      <w:r w:rsidR="006179E6">
        <w:rPr>
          <w:rFonts w:cs="Arial"/>
          <w:szCs w:val="23"/>
        </w:rPr>
        <w:t>section 3.7</w:t>
      </w:r>
      <w:r w:rsidR="006179E6" w:rsidRPr="003D306D">
        <w:rPr>
          <w:rFonts w:cs="Arial"/>
          <w:szCs w:val="23"/>
        </w:rPr>
        <w:t xml:space="preserve"> was used. Bot</w:t>
      </w:r>
      <w:r w:rsidR="006179E6">
        <w:rPr>
          <w:rFonts w:cs="Arial"/>
          <w:szCs w:val="23"/>
        </w:rPr>
        <w:t>h vector plasmid (pRRLsc-GFAP</w:t>
      </w:r>
      <w:r w:rsidR="006179E6" w:rsidRPr="003D306D">
        <w:rPr>
          <w:rFonts w:cs="Arial"/>
          <w:szCs w:val="23"/>
        </w:rPr>
        <w:t>p-</w:t>
      </w:r>
      <w:r w:rsidR="006179E6" w:rsidRPr="00A956BA">
        <w:rPr>
          <w:rFonts w:cs="Arial"/>
          <w:i/>
          <w:szCs w:val="23"/>
        </w:rPr>
        <w:t>eGFP</w:t>
      </w:r>
      <w:r w:rsidR="006179E6" w:rsidRPr="003D306D">
        <w:rPr>
          <w:rFonts w:cs="Arial"/>
          <w:szCs w:val="23"/>
        </w:rPr>
        <w:t xml:space="preserve">-W, </w:t>
      </w:r>
      <w:r w:rsidR="006179E6" w:rsidRPr="003D306D">
        <w:rPr>
          <w:rFonts w:cs="Arial"/>
          <w:b/>
          <w:szCs w:val="23"/>
        </w:rPr>
        <w:t>Figure 3.20 A</w:t>
      </w:r>
      <w:r w:rsidR="006179E6" w:rsidRPr="003D306D">
        <w:rPr>
          <w:rFonts w:cs="Arial"/>
          <w:szCs w:val="23"/>
        </w:rPr>
        <w:t xml:space="preserve">) and </w:t>
      </w:r>
      <w:r w:rsidR="006179E6" w:rsidRPr="00A956BA">
        <w:rPr>
          <w:rFonts w:cs="Arial"/>
          <w:i/>
          <w:szCs w:val="23"/>
        </w:rPr>
        <w:t>rGdnf</w:t>
      </w:r>
      <w:r w:rsidR="006179E6" w:rsidRPr="003D306D">
        <w:rPr>
          <w:rFonts w:cs="Arial"/>
          <w:szCs w:val="23"/>
        </w:rPr>
        <w:t xml:space="preserve"> PCR product (648 bp) amplified from donor plasmid (pAAV-GFAPp-</w:t>
      </w:r>
      <w:r w:rsidR="006179E6" w:rsidRPr="009B330A">
        <w:rPr>
          <w:rFonts w:cs="Arial"/>
          <w:i/>
          <w:szCs w:val="23"/>
        </w:rPr>
        <w:t xml:space="preserve"> </w:t>
      </w:r>
      <w:r w:rsidR="006179E6" w:rsidRPr="00A956BA">
        <w:rPr>
          <w:rFonts w:cs="Arial"/>
          <w:i/>
          <w:szCs w:val="23"/>
        </w:rPr>
        <w:t>rGdnf</w:t>
      </w:r>
      <w:r w:rsidR="006179E6" w:rsidRPr="003D306D">
        <w:rPr>
          <w:rFonts w:cs="Arial"/>
          <w:szCs w:val="23"/>
        </w:rPr>
        <w:t xml:space="preserve">-W, </w:t>
      </w:r>
      <w:r w:rsidR="006179E6" w:rsidRPr="003D306D">
        <w:rPr>
          <w:rFonts w:cs="Arial"/>
          <w:b/>
          <w:szCs w:val="23"/>
        </w:rPr>
        <w:t>Figure 3.20 B</w:t>
      </w:r>
      <w:r w:rsidR="006179E6" w:rsidRPr="003D306D">
        <w:rPr>
          <w:rFonts w:cs="Arial"/>
          <w:szCs w:val="23"/>
        </w:rPr>
        <w:t xml:space="preserve">) were cut by </w:t>
      </w:r>
      <w:r w:rsidR="006179E6" w:rsidRPr="003D306D">
        <w:rPr>
          <w:rFonts w:cs="Arial"/>
          <w:i/>
          <w:szCs w:val="23"/>
        </w:rPr>
        <w:t>Age</w:t>
      </w:r>
      <w:r w:rsidR="006179E6" w:rsidRPr="003D306D">
        <w:rPr>
          <w:rFonts w:cs="Arial"/>
          <w:szCs w:val="23"/>
        </w:rPr>
        <w:t xml:space="preserve">I and </w:t>
      </w:r>
      <w:r w:rsidR="006179E6" w:rsidRPr="003D306D">
        <w:rPr>
          <w:rFonts w:cs="Arial"/>
          <w:i/>
          <w:szCs w:val="23"/>
        </w:rPr>
        <w:t>Bsr</w:t>
      </w:r>
      <w:r w:rsidR="006179E6" w:rsidRPr="003D306D">
        <w:rPr>
          <w:rFonts w:cs="Arial"/>
          <w:szCs w:val="23"/>
        </w:rPr>
        <w:t xml:space="preserve">GI. </w:t>
      </w:r>
      <w:r w:rsidR="006179E6">
        <w:rPr>
          <w:rFonts w:cs="Arial"/>
          <w:szCs w:val="23"/>
        </w:rPr>
        <w:t>G</w:t>
      </w:r>
      <w:r w:rsidR="006179E6" w:rsidRPr="003D306D">
        <w:rPr>
          <w:rFonts w:cs="Arial"/>
          <w:szCs w:val="23"/>
        </w:rPr>
        <w:t>el electrophoresis</w:t>
      </w:r>
      <w:r w:rsidR="006179E6">
        <w:rPr>
          <w:rFonts w:cs="Arial"/>
          <w:szCs w:val="23"/>
        </w:rPr>
        <w:t xml:space="preserve"> results from such digestion are shown in </w:t>
      </w:r>
      <w:r w:rsidR="006179E6" w:rsidRPr="003D306D">
        <w:rPr>
          <w:rFonts w:cs="Arial"/>
          <w:b/>
          <w:szCs w:val="23"/>
        </w:rPr>
        <w:t>Figures 3.20 C, D</w:t>
      </w:r>
      <w:r w:rsidR="006179E6">
        <w:rPr>
          <w:rFonts w:cs="Arial"/>
          <w:szCs w:val="23"/>
        </w:rPr>
        <w:t>.</w:t>
      </w:r>
    </w:p>
    <w:p w:rsidR="006179E6" w:rsidRPr="003D306D" w:rsidRDefault="006179E6" w:rsidP="006179E6">
      <w:pPr>
        <w:rPr>
          <w:rFonts w:cs="Arial"/>
          <w:szCs w:val="23"/>
        </w:rPr>
      </w:pPr>
    </w:p>
    <w:p w:rsidR="006179E6" w:rsidRPr="003D306D" w:rsidRDefault="006179E6" w:rsidP="006179E6">
      <w:pPr>
        <w:rPr>
          <w:rFonts w:cs="Arial"/>
          <w:szCs w:val="23"/>
        </w:rPr>
      </w:pPr>
      <w:r w:rsidRPr="003D306D">
        <w:rPr>
          <w:rFonts w:cs="Arial"/>
          <w:szCs w:val="23"/>
        </w:rPr>
        <w:t xml:space="preserve"> </w:t>
      </w: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3D306D" w:rsidRDefault="006179E6" w:rsidP="006179E6">
      <w:pPr>
        <w:rPr>
          <w:rFonts w:cs="Arial"/>
          <w:szCs w:val="23"/>
        </w:rPr>
      </w:pPr>
    </w:p>
    <w:p w:rsidR="006179E6" w:rsidRPr="00B745D1" w:rsidRDefault="006179E6" w:rsidP="006179E6">
      <w:pPr>
        <w:rPr>
          <w:rFonts w:cs="Arial"/>
          <w:sz w:val="33"/>
          <w:szCs w:val="23"/>
        </w:rPr>
      </w:pPr>
    </w:p>
    <w:p w:rsidR="006179E6" w:rsidRPr="009B330A" w:rsidRDefault="006179E6" w:rsidP="006179E6">
      <w:pPr>
        <w:pStyle w:val="Caption"/>
        <w:spacing w:before="100" w:beforeAutospacing="1" w:after="100" w:afterAutospacing="1" w:line="360" w:lineRule="auto"/>
        <w:jc w:val="both"/>
        <w:rPr>
          <w:rStyle w:val="Strong"/>
          <w:b w:val="0"/>
          <w:sz w:val="20"/>
        </w:rPr>
      </w:pPr>
      <w:bookmarkStart w:id="923" w:name="_Toc337501719"/>
      <w:bookmarkStart w:id="924" w:name="_Toc341039167"/>
      <w:bookmarkStart w:id="925" w:name="_Toc356079770"/>
      <w:r w:rsidRPr="009B330A">
        <w:rPr>
          <w:rFonts w:ascii="Century Gothic" w:hAnsi="Century Gothic"/>
        </w:rPr>
        <w:t>Figure 3.</w:t>
      </w:r>
      <w:r w:rsidR="00122438" w:rsidRPr="009B330A">
        <w:rPr>
          <w:rFonts w:ascii="Century Gothic" w:hAnsi="Century Gothic"/>
        </w:rPr>
        <w:fldChar w:fldCharType="begin"/>
      </w:r>
      <w:r w:rsidRPr="009B330A">
        <w:rPr>
          <w:rFonts w:ascii="Century Gothic" w:hAnsi="Century Gothic"/>
        </w:rPr>
        <w:instrText xml:space="preserve"> SEQ Figure_3. \* ARABIC </w:instrText>
      </w:r>
      <w:r w:rsidR="00122438" w:rsidRPr="009B330A">
        <w:rPr>
          <w:rFonts w:ascii="Century Gothic" w:hAnsi="Century Gothic"/>
        </w:rPr>
        <w:fldChar w:fldCharType="separate"/>
      </w:r>
      <w:r w:rsidRPr="009B330A">
        <w:rPr>
          <w:rFonts w:ascii="Century Gothic" w:hAnsi="Century Gothic"/>
          <w:noProof/>
        </w:rPr>
        <w:t>20</w:t>
      </w:r>
      <w:r w:rsidR="00122438" w:rsidRPr="009B330A">
        <w:rPr>
          <w:rFonts w:ascii="Century Gothic" w:hAnsi="Century Gothic"/>
        </w:rPr>
        <w:fldChar w:fldCharType="end"/>
      </w:r>
      <w:r w:rsidRPr="009B330A">
        <w:rPr>
          <w:rFonts w:ascii="Century Gothic" w:hAnsi="Century Gothic"/>
        </w:rPr>
        <w:t xml:space="preserve">: </w:t>
      </w:r>
      <w:r w:rsidRPr="00F90EA6">
        <w:rPr>
          <w:rStyle w:val="Heading2NgocChar5"/>
          <w:b/>
          <w:sz w:val="20"/>
          <w:szCs w:val="20"/>
        </w:rPr>
        <w:t>Cloning strategy for pRRLsc-GFAPp-</w:t>
      </w:r>
      <w:r w:rsidRPr="00F90EA6">
        <w:rPr>
          <w:rStyle w:val="Heading2NgocChar5"/>
          <w:b/>
          <w:i/>
          <w:sz w:val="20"/>
          <w:szCs w:val="20"/>
        </w:rPr>
        <w:t>rGdnf</w:t>
      </w:r>
      <w:r w:rsidRPr="00F90EA6">
        <w:rPr>
          <w:rStyle w:val="Heading2NgocChar5"/>
          <w:b/>
          <w:sz w:val="20"/>
          <w:szCs w:val="20"/>
        </w:rPr>
        <w:t>-W</w:t>
      </w:r>
      <w:r w:rsidRPr="00F90EA6">
        <w:rPr>
          <w:rStyle w:val="Style2Char2"/>
          <w:rFonts w:ascii="Century Gothic" w:hAnsi="Century Gothic"/>
          <w:b/>
          <w:sz w:val="20"/>
          <w:szCs w:val="20"/>
        </w:rPr>
        <w:t>.</w:t>
      </w:r>
      <w:r w:rsidRPr="009B330A">
        <w:rPr>
          <w:rFonts w:ascii="Century Gothic" w:hAnsi="Century Gothic"/>
        </w:rPr>
        <w:t xml:space="preserve"> </w:t>
      </w:r>
      <w:r>
        <w:rPr>
          <w:rStyle w:val="Strong"/>
          <w:b w:val="0"/>
          <w:sz w:val="20"/>
        </w:rPr>
        <w:t>Diagram</w:t>
      </w:r>
      <w:r w:rsidRPr="009B330A">
        <w:rPr>
          <w:rStyle w:val="Strong"/>
          <w:b w:val="0"/>
          <w:sz w:val="20"/>
        </w:rPr>
        <w:t xml:space="preserve">s of (A) vector plasmid and (B) </w:t>
      </w:r>
      <w:r w:rsidRPr="009B330A">
        <w:rPr>
          <w:rStyle w:val="Strong"/>
          <w:b w:val="0"/>
          <w:i/>
          <w:sz w:val="20"/>
        </w:rPr>
        <w:t>rGdnf</w:t>
      </w:r>
      <w:r w:rsidRPr="009B330A">
        <w:rPr>
          <w:rStyle w:val="Strong"/>
          <w:b w:val="0"/>
          <w:sz w:val="20"/>
        </w:rPr>
        <w:t xml:space="preserve"> donor plasmid. </w:t>
      </w:r>
      <w:r>
        <w:rPr>
          <w:rStyle w:val="Strong"/>
          <w:b w:val="0"/>
          <w:sz w:val="20"/>
        </w:rPr>
        <w:t>G</w:t>
      </w:r>
      <w:r w:rsidRPr="009B330A">
        <w:rPr>
          <w:rStyle w:val="Strong"/>
          <w:b w:val="0"/>
          <w:sz w:val="20"/>
        </w:rPr>
        <w:t xml:space="preserve">el electrophoresis </w:t>
      </w:r>
      <w:r>
        <w:rPr>
          <w:rStyle w:val="Strong"/>
          <w:b w:val="0"/>
          <w:sz w:val="20"/>
        </w:rPr>
        <w:t xml:space="preserve">results from digestion </w:t>
      </w:r>
      <w:r w:rsidRPr="009B330A">
        <w:rPr>
          <w:rStyle w:val="Strong"/>
          <w:b w:val="0"/>
          <w:sz w:val="20"/>
        </w:rPr>
        <w:t xml:space="preserve">of </w:t>
      </w:r>
      <w:r>
        <w:rPr>
          <w:rStyle w:val="Strong"/>
          <w:b w:val="0"/>
          <w:sz w:val="20"/>
        </w:rPr>
        <w:t xml:space="preserve">(C) </w:t>
      </w:r>
      <w:r w:rsidRPr="009B330A">
        <w:rPr>
          <w:rStyle w:val="Strong"/>
          <w:b w:val="0"/>
          <w:sz w:val="20"/>
        </w:rPr>
        <w:t xml:space="preserve">vector plasmid and (D) </w:t>
      </w:r>
      <w:r>
        <w:rPr>
          <w:rStyle w:val="Strong"/>
          <w:b w:val="0"/>
          <w:i/>
          <w:sz w:val="20"/>
        </w:rPr>
        <w:t xml:space="preserve">rGdnf </w:t>
      </w:r>
      <w:r w:rsidRPr="009B330A">
        <w:rPr>
          <w:rStyle w:val="Strong"/>
          <w:b w:val="0"/>
          <w:sz w:val="20"/>
        </w:rPr>
        <w:t xml:space="preserve">PCR product; targeted patterns are highlighted by red rectangles. </w:t>
      </w:r>
      <w:r>
        <w:rPr>
          <w:rStyle w:val="Strong"/>
          <w:b w:val="0"/>
          <w:sz w:val="20"/>
        </w:rPr>
        <w:t>Size</w:t>
      </w:r>
      <w:r w:rsidRPr="009B330A">
        <w:rPr>
          <w:rStyle w:val="Strong"/>
          <w:b w:val="0"/>
          <w:sz w:val="20"/>
        </w:rPr>
        <w:t xml:space="preserve"> standards are </w:t>
      </w:r>
      <w:r>
        <w:rPr>
          <w:rStyle w:val="Strong"/>
          <w:b w:val="0"/>
          <w:sz w:val="20"/>
        </w:rPr>
        <w:t>1kb DNA ladder</w:t>
      </w:r>
      <w:r w:rsidRPr="009B330A">
        <w:rPr>
          <w:rStyle w:val="Strong"/>
          <w:b w:val="0"/>
          <w:sz w:val="20"/>
        </w:rPr>
        <w:t xml:space="preserve">. (E) </w:t>
      </w:r>
      <w:r>
        <w:rPr>
          <w:rStyle w:val="Strong"/>
          <w:b w:val="0"/>
          <w:sz w:val="20"/>
        </w:rPr>
        <w:t>Map</w:t>
      </w:r>
      <w:r w:rsidRPr="009B330A">
        <w:rPr>
          <w:rStyle w:val="Strong"/>
          <w:b w:val="0"/>
          <w:sz w:val="20"/>
        </w:rPr>
        <w:t xml:space="preserve"> of the </w:t>
      </w:r>
      <w:r>
        <w:rPr>
          <w:rStyle w:val="Strong"/>
          <w:b w:val="0"/>
          <w:sz w:val="20"/>
        </w:rPr>
        <w:t>expected</w:t>
      </w:r>
      <w:r w:rsidRPr="009B330A">
        <w:rPr>
          <w:rStyle w:val="Strong"/>
          <w:b w:val="0"/>
          <w:sz w:val="20"/>
        </w:rPr>
        <w:t xml:space="preserve"> plasmid. (A, B, E) Relevant enzymes and their corresponding restriction sites are indicated on plasmid maps.</w:t>
      </w:r>
      <w:bookmarkEnd w:id="923"/>
      <w:bookmarkEnd w:id="924"/>
      <w:bookmarkEnd w:id="925"/>
    </w:p>
    <w:p w:rsidR="006179E6" w:rsidRPr="005916DD" w:rsidRDefault="006179E6" w:rsidP="006179E6">
      <w:pPr>
        <w:pStyle w:val="Heading1"/>
        <w:rPr>
          <w:rFonts w:cs="Arial"/>
          <w:b w:val="0"/>
          <w:kern w:val="0"/>
          <w:szCs w:val="22"/>
        </w:rPr>
      </w:pPr>
      <w:bookmarkStart w:id="926" w:name="_Toc310948217"/>
      <w:bookmarkStart w:id="927" w:name="_Toc337497077"/>
      <w:bookmarkStart w:id="928" w:name="_Toc341038848"/>
      <w:bookmarkStart w:id="929" w:name="_Toc341090211"/>
      <w:bookmarkStart w:id="930" w:name="_Toc341625404"/>
      <w:bookmarkStart w:id="931" w:name="_Toc341730360"/>
      <w:bookmarkStart w:id="932" w:name="_Toc344887778"/>
      <w:r>
        <w:rPr>
          <w:rFonts w:cs="Arial"/>
          <w:b w:val="0"/>
          <w:szCs w:val="22"/>
        </w:rPr>
        <w:br w:type="page"/>
      </w:r>
      <w:bookmarkStart w:id="933" w:name="_Toc346472805"/>
      <w:bookmarkStart w:id="934" w:name="_Toc349400142"/>
      <w:bookmarkStart w:id="935" w:name="_Toc356078813"/>
      <w:bookmarkStart w:id="936" w:name="_Toc364081140"/>
      <w:bookmarkStart w:id="937" w:name="_Toc364181208"/>
      <w:bookmarkStart w:id="938" w:name="_Toc364587318"/>
      <w:bookmarkStart w:id="939" w:name="_Toc370678375"/>
      <w:r w:rsidRPr="009B330A">
        <w:rPr>
          <w:b w:val="0"/>
        </w:rPr>
        <w:lastRenderedPageBreak/>
        <w:t>Following ligation and transformation, random colonies were screened for the presence of the correct plasmid. For this</w:t>
      </w:r>
      <w:r>
        <w:rPr>
          <w:b w:val="0"/>
        </w:rPr>
        <w:t>,</w:t>
      </w:r>
      <w:r w:rsidRPr="009B330A">
        <w:rPr>
          <w:b w:val="0"/>
        </w:rPr>
        <w:t xml:space="preserve"> colonies were expanded in small liquid cultures, plasmid DNA </w:t>
      </w:r>
      <w:r>
        <w:rPr>
          <w:b w:val="0"/>
        </w:rPr>
        <w:t xml:space="preserve">was </w:t>
      </w:r>
      <w:r w:rsidRPr="009B330A">
        <w:rPr>
          <w:b w:val="0"/>
        </w:rPr>
        <w:t xml:space="preserve">purified and digested with </w:t>
      </w:r>
      <w:r w:rsidRPr="005916DD">
        <w:rPr>
          <w:rFonts w:cs="Arial"/>
          <w:b w:val="0"/>
          <w:i/>
          <w:szCs w:val="22"/>
        </w:rPr>
        <w:t>Eco</w:t>
      </w:r>
      <w:r>
        <w:rPr>
          <w:rFonts w:cs="Arial"/>
          <w:b w:val="0"/>
          <w:szCs w:val="22"/>
        </w:rPr>
        <w:t>RI, an enzyme with</w:t>
      </w:r>
      <w:r w:rsidRPr="005916DD">
        <w:rPr>
          <w:rFonts w:cs="Arial"/>
          <w:b w:val="0"/>
          <w:szCs w:val="22"/>
        </w:rPr>
        <w:t xml:space="preserve"> a restriction site within </w:t>
      </w:r>
      <w:r>
        <w:rPr>
          <w:rFonts w:cs="Arial"/>
          <w:b w:val="0"/>
          <w:i/>
          <w:szCs w:val="22"/>
        </w:rPr>
        <w:t>rGdnf</w:t>
      </w:r>
      <w:r w:rsidRPr="004B20CE">
        <w:rPr>
          <w:rFonts w:cs="Arial"/>
          <w:b w:val="0"/>
          <w:szCs w:val="22"/>
        </w:rPr>
        <w:t xml:space="preserve"> </w:t>
      </w:r>
      <w:r w:rsidRPr="005916DD">
        <w:rPr>
          <w:rFonts w:cs="Arial"/>
          <w:b w:val="0"/>
          <w:szCs w:val="22"/>
        </w:rPr>
        <w:t xml:space="preserve">and another site on the plasmid. </w:t>
      </w:r>
      <w:r>
        <w:rPr>
          <w:rFonts w:cs="Arial"/>
          <w:b w:val="0"/>
          <w:szCs w:val="22"/>
        </w:rPr>
        <w:t>No samples could provide</w:t>
      </w:r>
      <w:r w:rsidRPr="005916DD">
        <w:rPr>
          <w:rFonts w:cs="Arial"/>
          <w:b w:val="0"/>
          <w:szCs w:val="22"/>
        </w:rPr>
        <w:t xml:space="preserve"> </w:t>
      </w:r>
      <w:r>
        <w:rPr>
          <w:rFonts w:cs="Arial"/>
          <w:b w:val="0"/>
          <w:kern w:val="0"/>
          <w:szCs w:val="22"/>
        </w:rPr>
        <w:t>digestion</w:t>
      </w:r>
      <w:r w:rsidRPr="005916DD">
        <w:rPr>
          <w:rFonts w:cs="Arial"/>
          <w:b w:val="0"/>
          <w:kern w:val="0"/>
          <w:szCs w:val="22"/>
        </w:rPr>
        <w:t xml:space="preserve"> patterns</w:t>
      </w:r>
      <w:r>
        <w:rPr>
          <w:rFonts w:cs="Arial"/>
          <w:b w:val="0"/>
          <w:kern w:val="0"/>
          <w:szCs w:val="22"/>
        </w:rPr>
        <w:t xml:space="preserve"> as expected: </w:t>
      </w:r>
      <w:r w:rsidRPr="005916DD">
        <w:rPr>
          <w:rFonts w:cs="Arial"/>
          <w:b w:val="0"/>
          <w:kern w:val="0"/>
          <w:szCs w:val="22"/>
        </w:rPr>
        <w:t>8070</w:t>
      </w:r>
      <w:r>
        <w:rPr>
          <w:rFonts w:cs="Arial"/>
          <w:b w:val="0"/>
          <w:kern w:val="0"/>
          <w:szCs w:val="22"/>
        </w:rPr>
        <w:t xml:space="preserve"> bp</w:t>
      </w:r>
      <w:r w:rsidRPr="005916DD">
        <w:rPr>
          <w:rFonts w:cs="Arial"/>
          <w:b w:val="0"/>
          <w:kern w:val="0"/>
          <w:szCs w:val="22"/>
        </w:rPr>
        <w:t xml:space="preserve"> and 952 bp. A representative screening of these samples</w:t>
      </w:r>
      <w:bookmarkEnd w:id="926"/>
      <w:r w:rsidRPr="005916DD">
        <w:rPr>
          <w:rFonts w:cs="Arial"/>
          <w:b w:val="0"/>
          <w:kern w:val="0"/>
          <w:szCs w:val="22"/>
        </w:rPr>
        <w:t xml:space="preserve"> is shown in </w:t>
      </w:r>
      <w:r w:rsidRPr="005916DD">
        <w:rPr>
          <w:rFonts w:cs="Arial"/>
          <w:kern w:val="0"/>
          <w:szCs w:val="22"/>
        </w:rPr>
        <w:t>Figure 3.</w:t>
      </w:r>
      <w:r>
        <w:rPr>
          <w:rFonts w:cs="Arial"/>
          <w:kern w:val="0"/>
          <w:szCs w:val="22"/>
        </w:rPr>
        <w:t>21</w:t>
      </w:r>
      <w:r w:rsidRPr="005916DD">
        <w:rPr>
          <w:rFonts w:cs="Arial"/>
          <w:b w:val="0"/>
          <w:kern w:val="0"/>
          <w:szCs w:val="22"/>
        </w:rPr>
        <w:t>.</w:t>
      </w:r>
      <w:bookmarkEnd w:id="927"/>
      <w:bookmarkEnd w:id="928"/>
      <w:bookmarkEnd w:id="929"/>
      <w:bookmarkEnd w:id="930"/>
      <w:bookmarkEnd w:id="931"/>
      <w:bookmarkEnd w:id="932"/>
      <w:bookmarkEnd w:id="933"/>
      <w:bookmarkEnd w:id="934"/>
      <w:bookmarkEnd w:id="935"/>
      <w:bookmarkEnd w:id="936"/>
      <w:bookmarkEnd w:id="937"/>
      <w:bookmarkEnd w:id="938"/>
      <w:bookmarkEnd w:id="939"/>
    </w:p>
    <w:p w:rsidR="006179E6" w:rsidRPr="003D306D" w:rsidRDefault="00DB0C88" w:rsidP="006179E6">
      <w:pPr>
        <w:rPr>
          <w:szCs w:val="23"/>
        </w:rPr>
      </w:pPr>
      <w:r>
        <w:rPr>
          <w:rFonts w:cs="Arial"/>
          <w:noProof/>
          <w:szCs w:val="23"/>
          <w:lang w:eastAsia="en-GB"/>
        </w:rPr>
        <w:pict>
          <v:group id="Group 83" o:spid="_x0000_s1476" style="position:absolute;left:0;text-align:left;margin-left:55.8pt;margin-top:-16.7pt;width:277.5pt;height:132.9pt;z-index:251662336" coordorigin="3315,4166" coordsize="5550,26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">
            <v:shape id="Text Box 84" o:spid="_x0000_s1477" type="#_x0000_t202" style="position:absolute;left:3315;top:4241;width:620;height:23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PGx8QA&#10;AADcAAAADwAAAGRycy9kb3ducmV2LnhtbESP0WrCQBRE3wv+w3IFX0rdKNXU6Bq00OJroh9wzV6T&#10;YPZuyK5J/PtuodDHYWbOMLt0NI3oqXO1ZQWLeQSCuLC65lLB5fz19gHCeWSNjWVS8CQH6X7yssNE&#10;24Ez6nNfigBhl6CCyvs2kdIVFRl0c9sSB+9mO4M+yK6UusMhwE0jl1G0lgZrDgsVtvRZUXHPH0bB&#10;7TS8rjbD9dtf4ux9fcQ6vtqnUrPpeNiC8DT6//Bf+6QVbOIV/J4JR0D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zxsfEAAAA3AAAAA8AAAAAAAAAAAAAAAAAmAIAAGRycy9k&#10;b3ducmV2LnhtbFBLBQYAAAAABAAEAPUAAACJAwAAAAA=&#10;" stroked="f">
              <v:textbox>
                <w:txbxContent>
                  <w:p w:rsidR="00466BDA" w:rsidRPr="00A57313" w:rsidRDefault="00466BDA" w:rsidP="006179E6">
                    <w:pPr>
                      <w:spacing w:before="0" w:beforeAutospacing="0" w:after="0" w:afterAutospacing="0" w:line="240" w:lineRule="auto"/>
                      <w:jc w:val="center"/>
                      <w:rPr>
                        <w:b/>
                        <w:sz w:val="14"/>
                        <w:szCs w:val="14"/>
                      </w:rPr>
                    </w:pPr>
                  </w:p>
                  <w:p w:rsidR="00466BDA" w:rsidRPr="00A57313" w:rsidRDefault="00466BDA" w:rsidP="006179E6">
                    <w:pPr>
                      <w:spacing w:before="0" w:beforeAutospacing="0" w:after="0" w:afterAutospacing="0" w:line="240" w:lineRule="auto"/>
                      <w:jc w:val="center"/>
                      <w:rPr>
                        <w:b/>
                        <w:sz w:val="14"/>
                        <w:szCs w:val="14"/>
                      </w:rPr>
                    </w:pPr>
                    <w:r w:rsidRPr="00A57313">
                      <w:rPr>
                        <w:b/>
                        <w:sz w:val="14"/>
                        <w:szCs w:val="14"/>
                      </w:rPr>
                      <w:t>Kb</w:t>
                    </w:r>
                  </w:p>
                  <w:p w:rsidR="00466BDA" w:rsidRPr="00A57313" w:rsidRDefault="00466BDA" w:rsidP="006179E6">
                    <w:pPr>
                      <w:spacing w:before="0" w:beforeAutospacing="0" w:after="0" w:afterAutospacing="0" w:line="240" w:lineRule="auto"/>
                      <w:jc w:val="center"/>
                      <w:rPr>
                        <w:b/>
                        <w:sz w:val="14"/>
                        <w:szCs w:val="14"/>
                      </w:rPr>
                    </w:pPr>
                  </w:p>
                  <w:p w:rsidR="00466BDA" w:rsidRPr="00A57313" w:rsidRDefault="00466BDA" w:rsidP="006179E6">
                    <w:pPr>
                      <w:spacing w:before="0" w:beforeAutospacing="0" w:after="0" w:afterAutospacing="0" w:line="240" w:lineRule="auto"/>
                      <w:jc w:val="center"/>
                      <w:rPr>
                        <w:b/>
                        <w:sz w:val="14"/>
                        <w:szCs w:val="14"/>
                      </w:rPr>
                    </w:pPr>
                    <w:r w:rsidRPr="00A57313">
                      <w:rPr>
                        <w:b/>
                        <w:sz w:val="14"/>
                        <w:szCs w:val="14"/>
                      </w:rPr>
                      <w:t>10.0</w:t>
                    </w:r>
                  </w:p>
                  <w:p w:rsidR="00466BDA" w:rsidRPr="00A57313" w:rsidRDefault="00466BDA" w:rsidP="006179E6">
                    <w:pPr>
                      <w:spacing w:before="0" w:beforeAutospacing="0" w:after="0" w:afterAutospacing="0" w:line="240" w:lineRule="auto"/>
                      <w:jc w:val="center"/>
                      <w:rPr>
                        <w:b/>
                        <w:sz w:val="14"/>
                        <w:szCs w:val="14"/>
                      </w:rPr>
                    </w:pPr>
                    <w:r w:rsidRPr="00A57313">
                      <w:rPr>
                        <w:b/>
                        <w:sz w:val="14"/>
                        <w:szCs w:val="14"/>
                      </w:rPr>
                      <w:t>8.0</w:t>
                    </w:r>
                  </w:p>
                  <w:p w:rsidR="00466BDA" w:rsidRPr="00A57313" w:rsidRDefault="00466BDA" w:rsidP="006179E6">
                    <w:pPr>
                      <w:spacing w:before="0" w:beforeAutospacing="0" w:after="0" w:afterAutospacing="0" w:line="240" w:lineRule="auto"/>
                      <w:jc w:val="center"/>
                      <w:rPr>
                        <w:b/>
                        <w:sz w:val="2"/>
                        <w:szCs w:val="14"/>
                      </w:rPr>
                    </w:pPr>
                  </w:p>
                  <w:p w:rsidR="00466BDA" w:rsidRPr="00A57313" w:rsidRDefault="00466BDA" w:rsidP="006179E6">
                    <w:pPr>
                      <w:spacing w:before="0" w:beforeAutospacing="0" w:after="0" w:afterAutospacing="0" w:line="240" w:lineRule="auto"/>
                      <w:jc w:val="center"/>
                      <w:rPr>
                        <w:b/>
                        <w:sz w:val="14"/>
                        <w:szCs w:val="14"/>
                      </w:rPr>
                    </w:pPr>
                    <w:r w:rsidRPr="00A57313">
                      <w:rPr>
                        <w:b/>
                        <w:sz w:val="14"/>
                        <w:szCs w:val="14"/>
                      </w:rPr>
                      <w:t>5.0</w:t>
                    </w:r>
                  </w:p>
                  <w:p w:rsidR="00466BDA" w:rsidRPr="00A57313" w:rsidRDefault="00466BDA" w:rsidP="006179E6">
                    <w:pPr>
                      <w:spacing w:before="0" w:beforeAutospacing="0" w:after="0" w:afterAutospacing="0" w:line="240" w:lineRule="auto"/>
                      <w:jc w:val="center"/>
                      <w:rPr>
                        <w:b/>
                        <w:sz w:val="14"/>
                        <w:szCs w:val="14"/>
                      </w:rPr>
                    </w:pPr>
                    <w:r w:rsidRPr="00A57313">
                      <w:rPr>
                        <w:b/>
                        <w:sz w:val="14"/>
                        <w:szCs w:val="14"/>
                      </w:rPr>
                      <w:t>4.0</w:t>
                    </w:r>
                  </w:p>
                  <w:p w:rsidR="00466BDA" w:rsidRPr="00A57313" w:rsidRDefault="00466BDA" w:rsidP="006179E6">
                    <w:pPr>
                      <w:spacing w:before="0" w:beforeAutospacing="0" w:after="0" w:afterAutospacing="0" w:line="240" w:lineRule="auto"/>
                      <w:jc w:val="center"/>
                      <w:rPr>
                        <w:b/>
                        <w:sz w:val="2"/>
                        <w:szCs w:val="14"/>
                      </w:rPr>
                    </w:pPr>
                  </w:p>
                  <w:p w:rsidR="00466BDA" w:rsidRPr="00A57313" w:rsidRDefault="00466BDA" w:rsidP="006179E6">
                    <w:pPr>
                      <w:spacing w:before="0" w:beforeAutospacing="0" w:after="0" w:afterAutospacing="0" w:line="240" w:lineRule="auto"/>
                      <w:jc w:val="center"/>
                      <w:rPr>
                        <w:b/>
                        <w:sz w:val="14"/>
                        <w:szCs w:val="14"/>
                      </w:rPr>
                    </w:pPr>
                    <w:r w:rsidRPr="00A57313">
                      <w:rPr>
                        <w:b/>
                        <w:sz w:val="14"/>
                        <w:szCs w:val="14"/>
                      </w:rPr>
                      <w:t>3.0</w:t>
                    </w:r>
                  </w:p>
                  <w:p w:rsidR="00466BDA" w:rsidRPr="00A57313" w:rsidRDefault="00466BDA" w:rsidP="006179E6">
                    <w:pPr>
                      <w:spacing w:before="0" w:beforeAutospacing="0" w:after="0" w:afterAutospacing="0" w:line="240" w:lineRule="auto"/>
                      <w:jc w:val="center"/>
                      <w:rPr>
                        <w:b/>
                        <w:sz w:val="10"/>
                        <w:szCs w:val="14"/>
                      </w:rPr>
                    </w:pPr>
                  </w:p>
                  <w:p w:rsidR="00466BDA" w:rsidRPr="00A57313" w:rsidRDefault="00466BDA" w:rsidP="006179E6">
                    <w:pPr>
                      <w:spacing w:before="0" w:beforeAutospacing="0" w:after="0" w:afterAutospacing="0" w:line="240" w:lineRule="auto"/>
                      <w:jc w:val="center"/>
                      <w:rPr>
                        <w:b/>
                        <w:sz w:val="14"/>
                        <w:szCs w:val="14"/>
                      </w:rPr>
                    </w:pPr>
                    <w:r w:rsidRPr="00A57313">
                      <w:rPr>
                        <w:b/>
                        <w:sz w:val="14"/>
                        <w:szCs w:val="14"/>
                      </w:rPr>
                      <w:t>2.0</w:t>
                    </w:r>
                  </w:p>
                  <w:p w:rsidR="00466BDA" w:rsidRPr="00A57313" w:rsidRDefault="00466BDA" w:rsidP="006179E6">
                    <w:pPr>
                      <w:spacing w:before="0" w:beforeAutospacing="0" w:after="0" w:afterAutospacing="0" w:line="240" w:lineRule="auto"/>
                      <w:jc w:val="center"/>
                      <w:rPr>
                        <w:b/>
                        <w:sz w:val="14"/>
                        <w:szCs w:val="14"/>
                      </w:rPr>
                    </w:pPr>
                  </w:p>
                  <w:p w:rsidR="00466BDA" w:rsidRPr="00A57313" w:rsidRDefault="00466BDA" w:rsidP="006179E6">
                    <w:pPr>
                      <w:spacing w:before="0" w:beforeAutospacing="0" w:after="0" w:afterAutospacing="0" w:line="240" w:lineRule="auto"/>
                      <w:jc w:val="center"/>
                      <w:rPr>
                        <w:b/>
                        <w:sz w:val="14"/>
                        <w:szCs w:val="14"/>
                      </w:rPr>
                    </w:pPr>
                  </w:p>
                  <w:p w:rsidR="00466BDA" w:rsidRPr="00A57313" w:rsidRDefault="00466BDA" w:rsidP="006179E6">
                    <w:pPr>
                      <w:spacing w:before="0" w:beforeAutospacing="0" w:after="0" w:afterAutospacing="0" w:line="240" w:lineRule="auto"/>
                      <w:jc w:val="center"/>
                      <w:rPr>
                        <w:b/>
                        <w:sz w:val="14"/>
                        <w:szCs w:val="14"/>
                      </w:rPr>
                    </w:pPr>
                    <w:r w:rsidRPr="00A57313">
                      <w:rPr>
                        <w:b/>
                        <w:sz w:val="14"/>
                        <w:szCs w:val="14"/>
                      </w:rPr>
                      <w:t>1.0</w:t>
                    </w:r>
                  </w:p>
                  <w:p w:rsidR="00466BDA" w:rsidRPr="00A57313" w:rsidRDefault="00466BDA" w:rsidP="006179E6">
                    <w:pPr>
                      <w:spacing w:before="0" w:beforeAutospacing="0" w:after="0" w:afterAutospacing="0" w:line="240" w:lineRule="auto"/>
                      <w:jc w:val="center"/>
                      <w:rPr>
                        <w:b/>
                        <w:sz w:val="14"/>
                        <w:szCs w:val="14"/>
                      </w:rPr>
                    </w:pPr>
                  </w:p>
                  <w:p w:rsidR="00466BDA" w:rsidRPr="00A57313" w:rsidRDefault="00466BDA" w:rsidP="006179E6">
                    <w:pPr>
                      <w:spacing w:before="0" w:beforeAutospacing="0" w:after="0" w:afterAutospacing="0" w:line="240" w:lineRule="auto"/>
                      <w:rPr>
                        <w:b/>
                        <w:sz w:val="14"/>
                        <w:szCs w:val="14"/>
                      </w:rPr>
                    </w:pPr>
                  </w:p>
                </w:txbxContent>
              </v:textbox>
            </v:shape>
            <v:shape id="Picture 85" o:spid="_x0000_s1478" type="#_x0000_t75" alt="478 461" style="position:absolute;left:3909;top:4596;width:4956;height:222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RtS/GAAAA3AAAAA8AAABkcnMvZG93bnJldi54bWxEj0FrwkAUhO+F/oflCd7qxqKmTV2lVSwe&#10;bSqF3h7Z100w+zZkVxP99W5B8DjMzDfMfNnbWpyo9ZVjBeNRAoK4cLpio2D/vXl6AeEDssbaMSk4&#10;k4fl4vFhjpl2HX/RKQ9GRAj7DBWUITSZlL4oyaIfuYY4en+utRiibI3ULXYRbmv5nCQzabHiuFBi&#10;Q6uSikN+tApMetmmPxPZ/U531YfZjy99/blWajjo399ABOrDPXxrb7WC13QG/2fiEZCL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1G1L8YAAADcAAAADwAAAAAAAAAAAAAA&#10;AACfAgAAZHJzL2Rvd25yZXYueG1sUEsFBgAAAAAEAAQA9wAAAJIDAAAAAA==&#10;">
              <v:imagedata r:id="rId89" o:title="478 461"/>
            </v:shape>
            <v:shape id="Text Box 86" o:spid="_x0000_s1479" type="#_x0000_t202" style="position:absolute;left:4739;top:4166;width:4021;height: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39K8MA&#10;AADcAAAADwAAAGRycy9kb3ducmV2LnhtbESP3YrCMBSE7xd8h3AEb5Y1VVxrq1FWQfFW1wc4Nqc/&#10;2JyUJmvr2xtB2MthZr5hVpve1OJOrassK5iMIxDEmdUVFwouv/uvBQjnkTXWlknBgxxs1oOPFaba&#10;dnyi+9kXIkDYpaig9L5JpXRZSQbd2DbEwctta9AH2RZSt9gFuKnlNIrm0mDFYaHEhnYlZbfzn1GQ&#10;H7vP76S7HvwlPs3mW6ziq30oNRr2P0sQnnr/H363j1pBEsfwOhOO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m39K8MAAADcAAAADwAAAAAAAAAAAAAAAACYAgAAZHJzL2Rv&#10;d25yZXYueG1sUEsFBgAAAAAEAAQA9QAAAIgDAAAAAA==&#10;" stroked="f">
              <v:textbox>
                <w:txbxContent>
                  <w:p w:rsidR="00466BDA" w:rsidRPr="00E00667" w:rsidRDefault="00466BDA" w:rsidP="006179E6">
                    <w:pPr>
                      <w:rPr>
                        <w:b/>
                      </w:rPr>
                    </w:pPr>
                    <w:r>
                      <w:rPr>
                        <w:b/>
                      </w:rPr>
                      <w:t xml:space="preserve">1          </w:t>
                    </w:r>
                    <w:r w:rsidRPr="00E00667">
                      <w:rPr>
                        <w:b/>
                      </w:rPr>
                      <w:t xml:space="preserve">2 </w:t>
                    </w:r>
                    <w:r>
                      <w:rPr>
                        <w:b/>
                      </w:rPr>
                      <w:t xml:space="preserve"> </w:t>
                    </w:r>
                    <w:r w:rsidRPr="00E00667">
                      <w:rPr>
                        <w:b/>
                      </w:rPr>
                      <w:t xml:space="preserve">       3     </w:t>
                    </w:r>
                    <w:r>
                      <w:rPr>
                        <w:b/>
                      </w:rPr>
                      <w:t xml:space="preserve">  </w:t>
                    </w:r>
                    <w:r w:rsidRPr="00E00667">
                      <w:rPr>
                        <w:b/>
                      </w:rPr>
                      <w:t xml:space="preserve">   4   </w:t>
                    </w:r>
                    <w:r>
                      <w:rPr>
                        <w:b/>
                      </w:rPr>
                      <w:t xml:space="preserve">  </w:t>
                    </w:r>
                    <w:r w:rsidRPr="00E00667">
                      <w:rPr>
                        <w:b/>
                      </w:rPr>
                      <w:t xml:space="preserve">    5         </w:t>
                    </w:r>
                  </w:p>
                </w:txbxContent>
              </v:textbox>
            </v:shape>
          </v:group>
        </w:pict>
      </w:r>
    </w:p>
    <w:p w:rsidR="006179E6" w:rsidRPr="003D306D" w:rsidRDefault="006179E6" w:rsidP="006179E6">
      <w:pPr>
        <w:rPr>
          <w:szCs w:val="23"/>
        </w:rPr>
      </w:pPr>
    </w:p>
    <w:p w:rsidR="006179E6" w:rsidRPr="00E101B5" w:rsidRDefault="006179E6" w:rsidP="006179E6">
      <w:pPr>
        <w:rPr>
          <w:rFonts w:cs="Arial"/>
          <w:sz w:val="33"/>
          <w:szCs w:val="23"/>
        </w:rPr>
      </w:pPr>
    </w:p>
    <w:p w:rsidR="006179E6" w:rsidRDefault="006179E6" w:rsidP="006179E6">
      <w:pPr>
        <w:pStyle w:val="Caption"/>
        <w:spacing w:before="100" w:beforeAutospacing="1" w:after="100" w:afterAutospacing="1" w:line="360" w:lineRule="auto"/>
        <w:jc w:val="both"/>
      </w:pPr>
      <w:bookmarkStart w:id="940" w:name="_Toc337501720"/>
      <w:bookmarkStart w:id="941" w:name="_Toc341039168"/>
      <w:bookmarkStart w:id="942" w:name="_Toc356079771"/>
      <w:r w:rsidRPr="009B330A">
        <w:rPr>
          <w:rFonts w:ascii="Century Gothic" w:hAnsi="Century Gothic"/>
        </w:rPr>
        <w:t>Figure 3.</w:t>
      </w:r>
      <w:r w:rsidR="00122438" w:rsidRPr="009B330A">
        <w:rPr>
          <w:rFonts w:ascii="Century Gothic" w:hAnsi="Century Gothic"/>
        </w:rPr>
        <w:fldChar w:fldCharType="begin"/>
      </w:r>
      <w:r w:rsidRPr="009B330A">
        <w:rPr>
          <w:rFonts w:ascii="Century Gothic" w:hAnsi="Century Gothic"/>
        </w:rPr>
        <w:instrText xml:space="preserve"> SEQ Figure_3. \* ARABIC </w:instrText>
      </w:r>
      <w:r w:rsidR="00122438" w:rsidRPr="009B330A">
        <w:rPr>
          <w:rFonts w:ascii="Century Gothic" w:hAnsi="Century Gothic"/>
        </w:rPr>
        <w:fldChar w:fldCharType="separate"/>
      </w:r>
      <w:r w:rsidRPr="009B330A">
        <w:rPr>
          <w:rFonts w:ascii="Century Gothic" w:hAnsi="Century Gothic"/>
          <w:noProof/>
        </w:rPr>
        <w:t>21</w:t>
      </w:r>
      <w:r w:rsidR="00122438" w:rsidRPr="009B330A">
        <w:rPr>
          <w:rFonts w:ascii="Century Gothic" w:hAnsi="Century Gothic"/>
        </w:rPr>
        <w:fldChar w:fldCharType="end"/>
      </w:r>
      <w:r w:rsidRPr="009B330A">
        <w:rPr>
          <w:rFonts w:ascii="Century Gothic" w:hAnsi="Century Gothic"/>
        </w:rPr>
        <w:t>:</w:t>
      </w:r>
      <w:r w:rsidRPr="009B330A">
        <w:t xml:space="preserve"> </w:t>
      </w:r>
      <w:r w:rsidRPr="00F90EA6">
        <w:rPr>
          <w:rStyle w:val="Heading2NgocChar5"/>
          <w:b/>
          <w:sz w:val="20"/>
          <w:szCs w:val="20"/>
        </w:rPr>
        <w:t>Screening of plasmid colonies from cloning of pRRLsc-GFAPp-</w:t>
      </w:r>
      <w:r w:rsidRPr="00F90EA6">
        <w:rPr>
          <w:rStyle w:val="Heading2NgocChar5"/>
          <w:b/>
          <w:i/>
          <w:sz w:val="20"/>
          <w:szCs w:val="20"/>
        </w:rPr>
        <w:t>rGdnf</w:t>
      </w:r>
      <w:r w:rsidRPr="00F90EA6">
        <w:rPr>
          <w:rStyle w:val="Heading2NgocChar5"/>
          <w:b/>
          <w:sz w:val="20"/>
          <w:szCs w:val="20"/>
        </w:rPr>
        <w:t>-W</w:t>
      </w:r>
      <w:r w:rsidRPr="00F90EA6">
        <w:rPr>
          <w:rStyle w:val="Style2Char2"/>
          <w:rFonts w:ascii="Century Gothic" w:hAnsi="Century Gothic"/>
          <w:b/>
          <w:sz w:val="20"/>
          <w:szCs w:val="20"/>
        </w:rPr>
        <w:t>.</w:t>
      </w:r>
      <w:r w:rsidRPr="009B330A">
        <w:rPr>
          <w:rStyle w:val="Style2Char2"/>
          <w:rFonts w:ascii="Century Gothic" w:hAnsi="Century Gothic"/>
          <w:b/>
          <w:sz w:val="20"/>
          <w:szCs w:val="20"/>
        </w:rPr>
        <w:t xml:space="preserve"> </w:t>
      </w:r>
      <w:r w:rsidRPr="009B330A">
        <w:rPr>
          <w:rStyle w:val="Strong"/>
          <w:b w:val="0"/>
          <w:sz w:val="20"/>
        </w:rPr>
        <w:t xml:space="preserve">Digested samples were loaded </w:t>
      </w:r>
      <w:r>
        <w:rPr>
          <w:rStyle w:val="Strong"/>
          <w:b w:val="0"/>
          <w:sz w:val="20"/>
        </w:rPr>
        <w:t>o</w:t>
      </w:r>
      <w:r w:rsidRPr="009B330A">
        <w:rPr>
          <w:rStyle w:val="Strong"/>
          <w:b w:val="0"/>
          <w:sz w:val="20"/>
        </w:rPr>
        <w:t xml:space="preserve">nto lanes 1-4 and </w:t>
      </w:r>
      <w:r>
        <w:rPr>
          <w:rStyle w:val="Strong"/>
          <w:b w:val="0"/>
          <w:sz w:val="20"/>
        </w:rPr>
        <w:t xml:space="preserve">control </w:t>
      </w:r>
      <w:r w:rsidRPr="009B330A">
        <w:rPr>
          <w:rStyle w:val="Strong"/>
          <w:b w:val="0"/>
          <w:sz w:val="20"/>
        </w:rPr>
        <w:t xml:space="preserve">digested vector plasmid was loaded </w:t>
      </w:r>
      <w:r>
        <w:rPr>
          <w:rStyle w:val="Strong"/>
          <w:b w:val="0"/>
          <w:sz w:val="20"/>
        </w:rPr>
        <w:t>o</w:t>
      </w:r>
      <w:r w:rsidRPr="009B330A">
        <w:rPr>
          <w:rStyle w:val="Strong"/>
          <w:b w:val="0"/>
          <w:sz w:val="20"/>
        </w:rPr>
        <w:t xml:space="preserve">nto lane 5. Samples were run on 0.8% agarose gel with 1kb DNA ladder </w:t>
      </w:r>
      <w:r>
        <w:rPr>
          <w:rStyle w:val="Strong"/>
          <w:b w:val="0"/>
          <w:sz w:val="20"/>
        </w:rPr>
        <w:t xml:space="preserve">being </w:t>
      </w:r>
      <w:r w:rsidRPr="009B330A">
        <w:rPr>
          <w:rStyle w:val="Strong"/>
          <w:b w:val="0"/>
          <w:sz w:val="20"/>
        </w:rPr>
        <w:t xml:space="preserve">used as a </w:t>
      </w:r>
      <w:r>
        <w:rPr>
          <w:rStyle w:val="Strong"/>
          <w:b w:val="0"/>
          <w:sz w:val="20"/>
        </w:rPr>
        <w:t>size</w:t>
      </w:r>
      <w:r w:rsidRPr="009B330A">
        <w:rPr>
          <w:rStyle w:val="Strong"/>
          <w:b w:val="0"/>
          <w:sz w:val="20"/>
        </w:rPr>
        <w:t xml:space="preserve"> standard.</w:t>
      </w:r>
      <w:bookmarkEnd w:id="940"/>
      <w:bookmarkEnd w:id="941"/>
      <w:bookmarkEnd w:id="942"/>
      <w:r w:rsidRPr="009B330A">
        <w:t xml:space="preserve">         </w:t>
      </w:r>
    </w:p>
    <w:p w:rsidR="002148EA" w:rsidRPr="002148EA" w:rsidRDefault="002148EA" w:rsidP="002148EA">
      <w:pPr>
        <w:rPr>
          <w:sz w:val="2"/>
          <w:lang w:eastAsia="ko-KR"/>
        </w:rPr>
      </w:pPr>
    </w:p>
    <w:p w:rsidR="00B424CD" w:rsidRDefault="00D11646" w:rsidP="00946BE1">
      <w:bookmarkStart w:id="943" w:name="_Toc310948218"/>
      <w:r>
        <w:t xml:space="preserve">Another attempt to clone </w:t>
      </w:r>
      <w:r w:rsidR="00AD3BCC">
        <w:t>SYNp-</w:t>
      </w:r>
      <w:r w:rsidR="00092BC7" w:rsidRPr="00092BC7">
        <w:rPr>
          <w:i/>
        </w:rPr>
        <w:t>r</w:t>
      </w:r>
      <w:r w:rsidR="00AD3BCC">
        <w:rPr>
          <w:i/>
        </w:rPr>
        <w:t>G</w:t>
      </w:r>
      <w:r w:rsidR="0080289B">
        <w:rPr>
          <w:i/>
        </w:rPr>
        <w:t>dnf</w:t>
      </w:r>
      <w:r w:rsidR="00AD3BCC">
        <w:t xml:space="preserve"> and GFAPp-</w:t>
      </w:r>
      <w:r w:rsidR="00AD3BCC">
        <w:rPr>
          <w:i/>
        </w:rPr>
        <w:t>rG</w:t>
      </w:r>
      <w:r w:rsidR="0080289B">
        <w:rPr>
          <w:i/>
        </w:rPr>
        <w:t>dnf</w:t>
      </w:r>
      <w:r w:rsidR="00081C34">
        <w:t xml:space="preserve"> plasmids</w:t>
      </w:r>
      <w:r>
        <w:t xml:space="preserve"> was </w:t>
      </w:r>
      <w:r w:rsidR="003471BF">
        <w:t>carri</w:t>
      </w:r>
      <w:r w:rsidR="00B424CD">
        <w:t>ed</w:t>
      </w:r>
      <w:r w:rsidR="003471BF">
        <w:t xml:space="preserve"> out</w:t>
      </w:r>
      <w:r w:rsidR="00B424CD">
        <w:t>, with</w:t>
      </w:r>
      <w:r w:rsidR="00081C34">
        <w:t xml:space="preserve"> </w:t>
      </w:r>
      <w:r w:rsidR="00B424CD">
        <w:t>e</w:t>
      </w:r>
      <w:r w:rsidR="00081C34">
        <w:t xml:space="preserve">xtended removal of </w:t>
      </w:r>
      <w:r w:rsidR="0080289B">
        <w:rPr>
          <w:i/>
        </w:rPr>
        <w:t>eGFP-WPRE</w:t>
      </w:r>
      <w:r w:rsidR="00081C34">
        <w:t xml:space="preserve"> </w:t>
      </w:r>
      <w:r w:rsidR="007D3714">
        <w:t xml:space="preserve">from vector plasmids </w:t>
      </w:r>
      <w:r w:rsidR="00081C34">
        <w:t xml:space="preserve">and amplification of </w:t>
      </w:r>
      <w:r w:rsidR="0080289B">
        <w:rPr>
          <w:i/>
        </w:rPr>
        <w:t>Gdnf-WPRE</w:t>
      </w:r>
      <w:r w:rsidR="0080289B">
        <w:t xml:space="preserve"> </w:t>
      </w:r>
      <w:r w:rsidR="007D3714">
        <w:t>from the donor plasmid</w:t>
      </w:r>
      <w:r w:rsidR="00B424CD">
        <w:t>.</w:t>
      </w:r>
      <w:r w:rsidR="00841698">
        <w:t xml:space="preserve"> H</w:t>
      </w:r>
      <w:r w:rsidR="00B424CD">
        <w:t>owever, this latter strategy could not so</w:t>
      </w:r>
      <w:r w:rsidR="00841698">
        <w:t xml:space="preserve">lve the problem. </w:t>
      </w:r>
      <w:r w:rsidR="00B424CD">
        <w:t>Since</w:t>
      </w:r>
      <w:r w:rsidR="00B91590">
        <w:t xml:space="preserve"> </w:t>
      </w:r>
      <w:r w:rsidR="00841698">
        <w:t>GFAPp has been reported to target astrocytes</w:t>
      </w:r>
      <w:r w:rsidR="003471BF">
        <w:t xml:space="preserve"> -</w:t>
      </w:r>
      <w:r w:rsidR="00841698">
        <w:t xml:space="preserve"> </w:t>
      </w:r>
      <w:r w:rsidR="005D732F">
        <w:t xml:space="preserve">the main source of GDNF, it was </w:t>
      </w:r>
      <w:r w:rsidR="00B424CD">
        <w:t xml:space="preserve">more </w:t>
      </w:r>
      <w:r w:rsidR="005D732F">
        <w:t>necessary to obtain</w:t>
      </w:r>
      <w:r w:rsidR="00841698">
        <w:t xml:space="preserve"> GFAPp-</w:t>
      </w:r>
      <w:r w:rsidR="00841698">
        <w:rPr>
          <w:i/>
        </w:rPr>
        <w:t xml:space="preserve">Gdnf </w:t>
      </w:r>
      <w:r w:rsidR="00B424CD">
        <w:t>than SYNp-</w:t>
      </w:r>
      <w:r w:rsidR="00B424CD">
        <w:rPr>
          <w:i/>
        </w:rPr>
        <w:t>Gdnf</w:t>
      </w:r>
      <w:r w:rsidR="00B424CD">
        <w:t xml:space="preserve"> </w:t>
      </w:r>
      <w:r w:rsidR="005D732F">
        <w:t>plasmid</w:t>
      </w:r>
      <w:r w:rsidR="00841698">
        <w:t xml:space="preserve">. </w:t>
      </w:r>
      <w:r w:rsidR="005D732F">
        <w:t>Fortunate</w:t>
      </w:r>
      <w:r w:rsidR="00841698">
        <w:t xml:space="preserve">ly, Dr </w:t>
      </w:r>
      <w:r w:rsidR="00B424CD">
        <w:t xml:space="preserve">Cecilia </w:t>
      </w:r>
      <w:r w:rsidR="00841698">
        <w:t xml:space="preserve">Lundberg (University of Lund, Sweden) kindly gifted </w:t>
      </w:r>
      <w:r w:rsidR="005D732F">
        <w:t>GFAPp-</w:t>
      </w:r>
      <w:r w:rsidR="00092BC7" w:rsidRPr="00092BC7">
        <w:rPr>
          <w:i/>
        </w:rPr>
        <w:t>hGDNF</w:t>
      </w:r>
      <w:r w:rsidR="005D732F">
        <w:t xml:space="preserve"> plasmid</w:t>
      </w:r>
      <w:r w:rsidR="00B91590">
        <w:t xml:space="preserve"> (see </w:t>
      </w:r>
      <w:r w:rsidR="00B424CD">
        <w:t xml:space="preserve">plasmid verification in section </w:t>
      </w:r>
      <w:r w:rsidR="00B91590">
        <w:t>3.2.1)</w:t>
      </w:r>
      <w:r w:rsidR="005D732F">
        <w:t xml:space="preserve">.  </w:t>
      </w:r>
      <w:r w:rsidR="00841698">
        <w:t xml:space="preserve"> </w:t>
      </w:r>
      <w:bookmarkStart w:id="944" w:name="_Toc310948220"/>
      <w:bookmarkStart w:id="945" w:name="_Toc337497080"/>
      <w:bookmarkStart w:id="946" w:name="_Toc341038851"/>
      <w:bookmarkEnd w:id="943"/>
    </w:p>
    <w:p w:rsidR="00946BE1" w:rsidRDefault="00946BE1">
      <w:pPr>
        <w:spacing w:before="0" w:beforeAutospacing="0" w:after="200" w:afterAutospacing="0" w:line="276" w:lineRule="auto"/>
        <w:jc w:val="left"/>
        <w:rPr>
          <w:rFonts w:eastAsia="Times New Roman"/>
          <w:b/>
          <w:bCs/>
          <w:kern w:val="32"/>
          <w:szCs w:val="36"/>
          <w:lang w:eastAsia="zh-CN"/>
        </w:rPr>
      </w:pPr>
      <w:r>
        <w:br w:type="page"/>
      </w:r>
    </w:p>
    <w:p w:rsidR="008A4543" w:rsidRDefault="006179E6" w:rsidP="007E0617">
      <w:pPr>
        <w:pStyle w:val="Heading2"/>
        <w:rPr>
          <w:kern w:val="0"/>
        </w:rPr>
      </w:pPr>
      <w:bookmarkStart w:id="947" w:name="_Toc370678376"/>
      <w:r w:rsidRPr="003D306D">
        <w:lastRenderedPageBreak/>
        <w:t>3.</w:t>
      </w:r>
      <w:r w:rsidR="002317A4">
        <w:t>3</w:t>
      </w:r>
      <w:r w:rsidR="00B424CD">
        <w:t>.9</w:t>
      </w:r>
      <w:r w:rsidRPr="003D306D">
        <w:t xml:space="preserve">. Production and titration of </w:t>
      </w:r>
      <w:bookmarkEnd w:id="944"/>
      <w:bookmarkEnd w:id="945"/>
      <w:bookmarkEnd w:id="946"/>
      <w:r w:rsidRPr="003D306D">
        <w:t>LVs</w:t>
      </w:r>
      <w:bookmarkEnd w:id="947"/>
      <w:r w:rsidRPr="003D306D">
        <w:rPr>
          <w:kern w:val="0"/>
        </w:rPr>
        <w:t xml:space="preserve"> </w:t>
      </w:r>
      <w:bookmarkEnd w:id="844"/>
    </w:p>
    <w:p w:rsidR="006179E6" w:rsidRDefault="006179E6" w:rsidP="007D3714">
      <w:pPr>
        <w:spacing w:after="0" w:afterAutospacing="0"/>
        <w:rPr>
          <w:rFonts w:cs="Arial"/>
          <w:szCs w:val="23"/>
        </w:rPr>
      </w:pPr>
      <w:r>
        <w:rPr>
          <w:rFonts w:cs="Arial"/>
          <w:szCs w:val="23"/>
        </w:rPr>
        <w:t>P</w:t>
      </w:r>
      <w:r w:rsidRPr="003D306D">
        <w:rPr>
          <w:rFonts w:cs="Arial"/>
          <w:szCs w:val="23"/>
        </w:rPr>
        <w:t xml:space="preserve">lasmids </w:t>
      </w:r>
      <w:r>
        <w:rPr>
          <w:rFonts w:cs="Arial"/>
          <w:szCs w:val="23"/>
        </w:rPr>
        <w:t>generat</w:t>
      </w:r>
      <w:r w:rsidRPr="003D306D">
        <w:rPr>
          <w:rFonts w:cs="Arial"/>
          <w:szCs w:val="23"/>
        </w:rPr>
        <w:t xml:space="preserve">ed from the above cloning strategies and </w:t>
      </w:r>
      <w:r>
        <w:rPr>
          <w:rFonts w:cs="Arial"/>
          <w:szCs w:val="23"/>
        </w:rPr>
        <w:t>others already available</w:t>
      </w:r>
      <w:r w:rsidRPr="003D306D">
        <w:rPr>
          <w:rFonts w:cs="Arial"/>
          <w:szCs w:val="23"/>
        </w:rPr>
        <w:t xml:space="preserve"> in our laboratory (</w:t>
      </w:r>
      <w:r>
        <w:rPr>
          <w:rFonts w:cs="Arial"/>
          <w:szCs w:val="23"/>
        </w:rPr>
        <w:t xml:space="preserve">summarised in </w:t>
      </w:r>
      <w:r w:rsidRPr="003D306D">
        <w:rPr>
          <w:rFonts w:cs="Arial"/>
          <w:b/>
          <w:szCs w:val="23"/>
        </w:rPr>
        <w:t>Table 3.1</w:t>
      </w:r>
      <w:r w:rsidRPr="003D306D">
        <w:rPr>
          <w:rFonts w:cs="Arial"/>
          <w:szCs w:val="23"/>
        </w:rPr>
        <w:t>) were used as transfer plasmids</w:t>
      </w:r>
      <w:r>
        <w:rPr>
          <w:rFonts w:cs="Arial"/>
          <w:szCs w:val="23"/>
        </w:rPr>
        <w:t xml:space="preserve"> for</w:t>
      </w:r>
      <w:r w:rsidRPr="003D306D">
        <w:rPr>
          <w:rFonts w:cs="Arial"/>
          <w:szCs w:val="23"/>
        </w:rPr>
        <w:t xml:space="preserve"> </w:t>
      </w:r>
      <w:r>
        <w:rPr>
          <w:rFonts w:cs="Arial"/>
          <w:szCs w:val="23"/>
        </w:rPr>
        <w:t xml:space="preserve">the </w:t>
      </w:r>
      <w:r w:rsidRPr="003D306D">
        <w:rPr>
          <w:rFonts w:cs="Arial"/>
          <w:szCs w:val="23"/>
        </w:rPr>
        <w:t>production of LVs</w:t>
      </w:r>
      <w:r>
        <w:rPr>
          <w:rFonts w:cs="Arial"/>
          <w:szCs w:val="23"/>
        </w:rPr>
        <w:t xml:space="preserve">. </w:t>
      </w:r>
    </w:p>
    <w:p w:rsidR="007D3714" w:rsidRPr="007D3714" w:rsidRDefault="007D3714" w:rsidP="007D3714">
      <w:pPr>
        <w:spacing w:after="0" w:afterAutospacing="0"/>
        <w:rPr>
          <w:rFonts w:cs="Arial"/>
          <w:sz w:val="2"/>
          <w:szCs w:val="23"/>
        </w:rPr>
      </w:pPr>
    </w:p>
    <w:p w:rsidR="006179E6" w:rsidRDefault="006179E6" w:rsidP="007D3714">
      <w:pPr>
        <w:pStyle w:val="Heading1"/>
        <w:spacing w:before="0" w:beforeAutospacing="0" w:after="240" w:afterAutospacing="0" w:line="360" w:lineRule="auto"/>
        <w:jc w:val="center"/>
      </w:pPr>
      <w:bookmarkStart w:id="948" w:name="_Toc337502355"/>
      <w:bookmarkStart w:id="949" w:name="_Toc341040358"/>
      <w:bookmarkStart w:id="950" w:name="_Toc346472807"/>
      <w:bookmarkStart w:id="951" w:name="_Toc349400144"/>
      <w:bookmarkStart w:id="952" w:name="_Toc356078815"/>
      <w:bookmarkStart w:id="953" w:name="_Toc356080254"/>
      <w:bookmarkStart w:id="954" w:name="_Toc364081142"/>
      <w:bookmarkStart w:id="955" w:name="_Toc364181210"/>
      <w:bookmarkStart w:id="956" w:name="_Toc364587320"/>
      <w:bookmarkStart w:id="957" w:name="_Toc370678377"/>
      <w:r w:rsidRPr="003D306D">
        <w:t>Table 3.</w:t>
      </w:r>
      <w:r w:rsidR="00122438">
        <w:fldChar w:fldCharType="begin"/>
      </w:r>
      <w:r w:rsidR="005A25D9" w:rsidRPr="007D3714">
        <w:instrText xml:space="preserve"> SEQ Table_3. \* ARABIC </w:instrText>
      </w:r>
      <w:r w:rsidR="00122438">
        <w:fldChar w:fldCharType="separate"/>
      </w:r>
      <w:r>
        <w:rPr>
          <w:noProof/>
        </w:rPr>
        <w:t>1</w:t>
      </w:r>
      <w:r w:rsidR="00122438">
        <w:fldChar w:fldCharType="end"/>
      </w:r>
      <w:r w:rsidRPr="003D306D">
        <w:t>: Summary of transfer plasmids</w:t>
      </w:r>
      <w:bookmarkEnd w:id="948"/>
      <w:bookmarkEnd w:id="949"/>
      <w:r>
        <w:t xml:space="preserve"> used in production of LVs</w:t>
      </w:r>
      <w:bookmarkEnd w:id="950"/>
      <w:bookmarkEnd w:id="951"/>
      <w:bookmarkEnd w:id="952"/>
      <w:bookmarkEnd w:id="953"/>
      <w:bookmarkEnd w:id="954"/>
      <w:bookmarkEnd w:id="955"/>
      <w:bookmarkEnd w:id="956"/>
      <w:bookmarkEnd w:id="957"/>
    </w:p>
    <w:tbl>
      <w:tblPr>
        <w:tblW w:w="8506" w:type="dxa"/>
        <w:tblInd w:w="-34" w:type="dxa"/>
        <w:tblBorders>
          <w:top w:val="single" w:sz="8" w:space="0" w:color="365F91"/>
          <w:left w:val="single" w:sz="8" w:space="0" w:color="365F91"/>
          <w:bottom w:val="single" w:sz="8" w:space="0" w:color="365F91"/>
          <w:right w:val="single" w:sz="8" w:space="0" w:color="365F91"/>
          <w:insideH w:val="single" w:sz="8" w:space="0" w:color="365F91"/>
          <w:insideV w:val="single" w:sz="8" w:space="0" w:color="365F91"/>
        </w:tblBorders>
        <w:tblLayout w:type="fixed"/>
        <w:tblLook w:val="04A0" w:firstRow="1" w:lastRow="0" w:firstColumn="1" w:lastColumn="0" w:noHBand="0" w:noVBand="1"/>
      </w:tblPr>
      <w:tblGrid>
        <w:gridCol w:w="1668"/>
        <w:gridCol w:w="3724"/>
        <w:gridCol w:w="3114"/>
      </w:tblGrid>
      <w:tr w:rsidR="006179E6" w:rsidRPr="00441BBD" w:rsidTr="007D3714">
        <w:tc>
          <w:tcPr>
            <w:tcW w:w="1668" w:type="dxa"/>
            <w:shd w:val="clear" w:color="auto" w:fill="4BACC6"/>
          </w:tcPr>
          <w:p w:rsidR="006179E6" w:rsidRPr="00BE6A5D" w:rsidRDefault="006179E6" w:rsidP="006179E6">
            <w:pPr>
              <w:spacing w:before="120" w:beforeAutospacing="0" w:line="360" w:lineRule="auto"/>
              <w:jc w:val="left"/>
              <w:rPr>
                <w:rFonts w:cs="Arial"/>
                <w:b/>
                <w:bCs/>
                <w:color w:val="FFFFFF"/>
                <w:sz w:val="20"/>
                <w:szCs w:val="20"/>
              </w:rPr>
            </w:pPr>
            <w:r w:rsidRPr="00BE6A5D">
              <w:rPr>
                <w:rFonts w:cs="Arial"/>
                <w:b/>
                <w:bCs/>
                <w:color w:val="FFFFFF"/>
                <w:sz w:val="20"/>
                <w:szCs w:val="20"/>
              </w:rPr>
              <w:t>Vectors</w:t>
            </w:r>
          </w:p>
        </w:tc>
        <w:tc>
          <w:tcPr>
            <w:tcW w:w="3724" w:type="dxa"/>
            <w:shd w:val="clear" w:color="auto" w:fill="4BACC6"/>
          </w:tcPr>
          <w:p w:rsidR="006179E6" w:rsidRPr="00BE6A5D" w:rsidRDefault="007D3714" w:rsidP="006179E6">
            <w:pPr>
              <w:spacing w:before="120" w:beforeAutospacing="0" w:line="360" w:lineRule="auto"/>
              <w:jc w:val="left"/>
              <w:rPr>
                <w:rFonts w:cs="Arial"/>
                <w:b/>
                <w:bCs/>
                <w:color w:val="FFFFFF"/>
                <w:sz w:val="20"/>
                <w:szCs w:val="20"/>
              </w:rPr>
            </w:pPr>
            <w:r>
              <w:rPr>
                <w:rFonts w:cs="Arial"/>
                <w:b/>
                <w:bCs/>
                <w:color w:val="FFFFFF"/>
                <w:sz w:val="20"/>
                <w:szCs w:val="20"/>
              </w:rPr>
              <w:t>P</w:t>
            </w:r>
            <w:r w:rsidR="006179E6" w:rsidRPr="00BE6A5D">
              <w:rPr>
                <w:rFonts w:cs="Arial"/>
                <w:b/>
                <w:bCs/>
                <w:color w:val="FFFFFF"/>
                <w:sz w:val="20"/>
                <w:szCs w:val="20"/>
              </w:rPr>
              <w:t>lasmids</w:t>
            </w:r>
            <w:r w:rsidR="006179E6">
              <w:rPr>
                <w:rFonts w:cs="Arial"/>
                <w:b/>
                <w:bCs/>
                <w:color w:val="FFFFFF"/>
                <w:sz w:val="20"/>
                <w:szCs w:val="20"/>
              </w:rPr>
              <w:t xml:space="preserve"> (species of origin of transgene, NCBI accession number)</w:t>
            </w:r>
          </w:p>
        </w:tc>
        <w:tc>
          <w:tcPr>
            <w:tcW w:w="3114" w:type="dxa"/>
            <w:shd w:val="clear" w:color="auto" w:fill="4BACC6"/>
          </w:tcPr>
          <w:p w:rsidR="006179E6" w:rsidRPr="00BE6A5D" w:rsidRDefault="006179E6" w:rsidP="006179E6">
            <w:pPr>
              <w:spacing w:before="120" w:beforeAutospacing="0" w:line="360" w:lineRule="auto"/>
              <w:jc w:val="left"/>
              <w:rPr>
                <w:rFonts w:cs="Arial"/>
                <w:b/>
                <w:bCs/>
                <w:color w:val="FFFFFF"/>
                <w:sz w:val="20"/>
                <w:szCs w:val="20"/>
              </w:rPr>
            </w:pPr>
            <w:r w:rsidRPr="00BE6A5D">
              <w:rPr>
                <w:rFonts w:cs="Arial"/>
                <w:b/>
                <w:bCs/>
                <w:color w:val="FFFFFF"/>
                <w:sz w:val="20"/>
                <w:szCs w:val="20"/>
              </w:rPr>
              <w:t>Source of plasmid</w:t>
            </w:r>
            <w:r>
              <w:rPr>
                <w:rFonts w:cs="Arial"/>
                <w:b/>
                <w:bCs/>
                <w:color w:val="FFFFFF"/>
                <w:sz w:val="20"/>
                <w:szCs w:val="20"/>
              </w:rPr>
              <w:t>s</w:t>
            </w:r>
          </w:p>
        </w:tc>
      </w:tr>
      <w:tr w:rsidR="006179E6" w:rsidRPr="00BE6A5D" w:rsidTr="007D3714">
        <w:trPr>
          <w:trHeight w:val="1123"/>
        </w:trPr>
        <w:tc>
          <w:tcPr>
            <w:tcW w:w="1668" w:type="dxa"/>
          </w:tcPr>
          <w:p w:rsidR="006179E6" w:rsidRPr="000855A1" w:rsidRDefault="006179E6" w:rsidP="006179E6">
            <w:pPr>
              <w:spacing w:before="120" w:beforeAutospacing="0" w:line="360" w:lineRule="auto"/>
              <w:rPr>
                <w:rFonts w:cs="Arial"/>
                <w:b/>
                <w:bCs/>
                <w:sz w:val="20"/>
                <w:szCs w:val="20"/>
              </w:rPr>
            </w:pPr>
            <w:r w:rsidRPr="000855A1">
              <w:rPr>
                <w:rFonts w:cs="Arial"/>
                <w:b/>
                <w:bCs/>
                <w:sz w:val="20"/>
                <w:szCs w:val="20"/>
              </w:rPr>
              <w:t>CMVp-eGFP</w:t>
            </w:r>
          </w:p>
        </w:tc>
        <w:tc>
          <w:tcPr>
            <w:tcW w:w="3724" w:type="dxa"/>
          </w:tcPr>
          <w:p w:rsidR="006179E6" w:rsidRPr="00A347DD" w:rsidRDefault="006179E6" w:rsidP="006179E6">
            <w:pPr>
              <w:spacing w:before="120" w:beforeAutospacing="0" w:line="360" w:lineRule="auto"/>
              <w:rPr>
                <w:rFonts w:cs="Arial"/>
                <w:sz w:val="20"/>
                <w:szCs w:val="20"/>
              </w:rPr>
            </w:pPr>
            <w:r w:rsidRPr="00A347DD">
              <w:rPr>
                <w:rFonts w:cs="Arial"/>
                <w:sz w:val="20"/>
                <w:szCs w:val="20"/>
              </w:rPr>
              <w:t>pRRLsc-CMVp-</w:t>
            </w:r>
            <w:r w:rsidRPr="00840371">
              <w:rPr>
                <w:rFonts w:cs="Arial"/>
                <w:b/>
                <w:i/>
                <w:sz w:val="20"/>
                <w:szCs w:val="20"/>
              </w:rPr>
              <w:t>eGFP</w:t>
            </w:r>
            <w:r w:rsidRPr="00A347DD">
              <w:rPr>
                <w:rFonts w:cs="Arial"/>
                <w:sz w:val="20"/>
                <w:szCs w:val="20"/>
              </w:rPr>
              <w:t xml:space="preserve">-W </w:t>
            </w:r>
            <w:r>
              <w:rPr>
                <w:rFonts w:cs="Arial"/>
                <w:sz w:val="20"/>
                <w:szCs w:val="20"/>
              </w:rPr>
              <w:br/>
            </w:r>
            <w:r w:rsidRPr="00A347DD">
              <w:rPr>
                <w:rFonts w:cs="Arial"/>
                <w:sz w:val="20"/>
                <w:szCs w:val="20"/>
              </w:rPr>
              <w:t xml:space="preserve">(synthetic construct, </w:t>
            </w:r>
            <w:r w:rsidRPr="00A347DD">
              <w:rPr>
                <w:rFonts w:cs="Arial"/>
                <w:sz w:val="20"/>
                <w:szCs w:val="20"/>
                <w:shd w:val="clear" w:color="auto" w:fill="FFFFFF"/>
              </w:rPr>
              <w:t>JQ693016.1)</w:t>
            </w:r>
            <w:r w:rsidRPr="00A347DD">
              <w:rPr>
                <w:rFonts w:cs="Arial"/>
                <w:sz w:val="20"/>
                <w:szCs w:val="20"/>
              </w:rPr>
              <w:t xml:space="preserve"> </w:t>
            </w:r>
          </w:p>
        </w:tc>
        <w:tc>
          <w:tcPr>
            <w:tcW w:w="3114" w:type="dxa"/>
          </w:tcPr>
          <w:p w:rsidR="006179E6" w:rsidRPr="00BE6A5D" w:rsidRDefault="006179E6" w:rsidP="006179E6">
            <w:pPr>
              <w:spacing w:before="120" w:beforeAutospacing="0" w:line="360" w:lineRule="auto"/>
              <w:jc w:val="left"/>
              <w:rPr>
                <w:rFonts w:cs="Arial"/>
                <w:sz w:val="20"/>
                <w:szCs w:val="20"/>
              </w:rPr>
            </w:pPr>
            <w:r w:rsidRPr="00BE6A5D">
              <w:rPr>
                <w:rFonts w:cs="Arial"/>
                <w:sz w:val="20"/>
                <w:szCs w:val="20"/>
              </w:rPr>
              <w:t xml:space="preserve">Kindly provided by </w:t>
            </w:r>
            <w:r>
              <w:rPr>
                <w:rFonts w:cs="Arial"/>
                <w:sz w:val="20"/>
                <w:szCs w:val="20"/>
              </w:rPr>
              <w:t xml:space="preserve">Prof. </w:t>
            </w:r>
            <w:r w:rsidRPr="00BE6A5D">
              <w:rPr>
                <w:rFonts w:cs="Arial"/>
                <w:sz w:val="20"/>
                <w:szCs w:val="20"/>
              </w:rPr>
              <w:t>Luigi Naldini, available in Yáñez lab</w:t>
            </w:r>
          </w:p>
        </w:tc>
      </w:tr>
      <w:tr w:rsidR="006179E6" w:rsidRPr="00BE6A5D" w:rsidTr="007D3714">
        <w:tc>
          <w:tcPr>
            <w:tcW w:w="1668" w:type="dxa"/>
          </w:tcPr>
          <w:p w:rsidR="006179E6" w:rsidRPr="000855A1" w:rsidRDefault="006179E6" w:rsidP="006179E6">
            <w:pPr>
              <w:spacing w:before="120" w:beforeAutospacing="0" w:line="360" w:lineRule="auto"/>
              <w:rPr>
                <w:rFonts w:cs="Arial"/>
                <w:b/>
                <w:bCs/>
                <w:sz w:val="20"/>
                <w:szCs w:val="20"/>
              </w:rPr>
            </w:pPr>
            <w:r w:rsidRPr="000855A1">
              <w:rPr>
                <w:rFonts w:cs="Arial"/>
                <w:b/>
                <w:bCs/>
                <w:sz w:val="20"/>
                <w:szCs w:val="20"/>
              </w:rPr>
              <w:t>GFAPp-eGFP</w:t>
            </w:r>
          </w:p>
        </w:tc>
        <w:tc>
          <w:tcPr>
            <w:tcW w:w="3724" w:type="dxa"/>
          </w:tcPr>
          <w:p w:rsidR="006179E6" w:rsidRPr="00A347DD" w:rsidRDefault="006179E6" w:rsidP="006179E6">
            <w:pPr>
              <w:spacing w:before="120" w:beforeAutospacing="0" w:line="360" w:lineRule="auto"/>
              <w:rPr>
                <w:rFonts w:cs="Arial"/>
                <w:sz w:val="20"/>
                <w:szCs w:val="20"/>
              </w:rPr>
            </w:pPr>
            <w:r w:rsidRPr="00A347DD">
              <w:rPr>
                <w:rFonts w:cs="Arial"/>
                <w:sz w:val="20"/>
                <w:szCs w:val="20"/>
              </w:rPr>
              <w:t>pRRLsc-GFAPp-</w:t>
            </w:r>
            <w:r w:rsidRPr="00840371">
              <w:rPr>
                <w:rFonts w:cs="Arial"/>
                <w:b/>
                <w:i/>
                <w:sz w:val="20"/>
                <w:szCs w:val="20"/>
              </w:rPr>
              <w:t>eGFP</w:t>
            </w:r>
            <w:r w:rsidRPr="00A347DD">
              <w:rPr>
                <w:rFonts w:cs="Arial"/>
                <w:sz w:val="20"/>
                <w:szCs w:val="20"/>
              </w:rPr>
              <w:t xml:space="preserve">-W </w:t>
            </w:r>
            <w:r>
              <w:rPr>
                <w:rFonts w:cs="Arial"/>
                <w:sz w:val="20"/>
                <w:szCs w:val="20"/>
              </w:rPr>
              <w:br/>
            </w:r>
            <w:r w:rsidRPr="00A347DD">
              <w:rPr>
                <w:rFonts w:cs="Arial"/>
                <w:sz w:val="20"/>
                <w:szCs w:val="20"/>
              </w:rPr>
              <w:t xml:space="preserve">(synthetic construct, </w:t>
            </w:r>
            <w:r w:rsidRPr="00A347DD">
              <w:rPr>
                <w:rFonts w:cs="Arial"/>
                <w:sz w:val="20"/>
                <w:szCs w:val="20"/>
                <w:shd w:val="clear" w:color="auto" w:fill="FFFFFF"/>
              </w:rPr>
              <w:t>JQ693016.1)</w:t>
            </w:r>
          </w:p>
        </w:tc>
        <w:tc>
          <w:tcPr>
            <w:tcW w:w="3114" w:type="dxa"/>
          </w:tcPr>
          <w:p w:rsidR="006179E6" w:rsidRPr="00BE6A5D" w:rsidRDefault="006179E6" w:rsidP="006179E6">
            <w:pPr>
              <w:spacing w:before="120" w:beforeAutospacing="0" w:line="360" w:lineRule="auto"/>
              <w:jc w:val="left"/>
              <w:rPr>
                <w:rFonts w:cs="Arial"/>
                <w:sz w:val="20"/>
                <w:szCs w:val="20"/>
              </w:rPr>
            </w:pPr>
            <w:r w:rsidRPr="00BE6A5D">
              <w:rPr>
                <w:rFonts w:cs="Arial"/>
                <w:sz w:val="20"/>
                <w:szCs w:val="20"/>
              </w:rPr>
              <w:t>Cloned in this work</w:t>
            </w:r>
          </w:p>
        </w:tc>
      </w:tr>
      <w:tr w:rsidR="006179E6" w:rsidRPr="00BE6A5D" w:rsidTr="007D3714">
        <w:tc>
          <w:tcPr>
            <w:tcW w:w="1668" w:type="dxa"/>
          </w:tcPr>
          <w:p w:rsidR="006179E6" w:rsidRPr="000855A1" w:rsidRDefault="006179E6" w:rsidP="006179E6">
            <w:pPr>
              <w:spacing w:before="120" w:beforeAutospacing="0" w:line="360" w:lineRule="auto"/>
              <w:rPr>
                <w:rFonts w:cs="Arial"/>
                <w:b/>
                <w:bCs/>
                <w:sz w:val="20"/>
                <w:szCs w:val="20"/>
              </w:rPr>
            </w:pPr>
            <w:r w:rsidRPr="000855A1">
              <w:rPr>
                <w:rFonts w:cs="Arial"/>
                <w:b/>
                <w:bCs/>
                <w:sz w:val="20"/>
                <w:szCs w:val="20"/>
              </w:rPr>
              <w:t>SYNp-eGFP</w:t>
            </w:r>
          </w:p>
        </w:tc>
        <w:tc>
          <w:tcPr>
            <w:tcW w:w="3724" w:type="dxa"/>
          </w:tcPr>
          <w:p w:rsidR="006179E6" w:rsidRPr="00A347DD" w:rsidRDefault="006179E6" w:rsidP="006179E6">
            <w:pPr>
              <w:spacing w:before="120" w:beforeAutospacing="0" w:line="360" w:lineRule="auto"/>
              <w:rPr>
                <w:rFonts w:cs="Arial"/>
                <w:sz w:val="20"/>
                <w:szCs w:val="20"/>
              </w:rPr>
            </w:pPr>
            <w:r w:rsidRPr="00A347DD">
              <w:rPr>
                <w:rFonts w:cs="Arial"/>
                <w:sz w:val="20"/>
                <w:szCs w:val="20"/>
              </w:rPr>
              <w:t>pRRLsc-SYNp-</w:t>
            </w:r>
            <w:r w:rsidRPr="00840371">
              <w:rPr>
                <w:rFonts w:cs="Arial"/>
                <w:b/>
                <w:i/>
                <w:sz w:val="20"/>
                <w:szCs w:val="20"/>
              </w:rPr>
              <w:t>eGFP</w:t>
            </w:r>
            <w:r w:rsidRPr="00A347DD">
              <w:rPr>
                <w:rFonts w:cs="Arial"/>
                <w:sz w:val="20"/>
                <w:szCs w:val="20"/>
              </w:rPr>
              <w:t xml:space="preserve">-W </w:t>
            </w:r>
            <w:r>
              <w:rPr>
                <w:rFonts w:cs="Arial"/>
                <w:sz w:val="20"/>
                <w:szCs w:val="20"/>
              </w:rPr>
              <w:br/>
            </w:r>
            <w:r w:rsidRPr="00A347DD">
              <w:rPr>
                <w:rFonts w:cs="Arial"/>
                <w:sz w:val="20"/>
                <w:szCs w:val="20"/>
              </w:rPr>
              <w:t xml:space="preserve">(synthetic construct, </w:t>
            </w:r>
            <w:r w:rsidRPr="00A347DD">
              <w:rPr>
                <w:rFonts w:cs="Arial"/>
                <w:sz w:val="20"/>
                <w:szCs w:val="20"/>
                <w:shd w:val="clear" w:color="auto" w:fill="FFFFFF"/>
              </w:rPr>
              <w:t>JQ693016.1)</w:t>
            </w:r>
          </w:p>
        </w:tc>
        <w:tc>
          <w:tcPr>
            <w:tcW w:w="3114" w:type="dxa"/>
          </w:tcPr>
          <w:p w:rsidR="006179E6" w:rsidRPr="00BE6A5D" w:rsidRDefault="006179E6" w:rsidP="006179E6">
            <w:pPr>
              <w:spacing w:before="120" w:beforeAutospacing="0" w:line="360" w:lineRule="auto"/>
              <w:jc w:val="left"/>
              <w:rPr>
                <w:rFonts w:cs="Arial"/>
                <w:sz w:val="20"/>
                <w:szCs w:val="20"/>
              </w:rPr>
            </w:pPr>
            <w:r w:rsidRPr="00BE6A5D">
              <w:rPr>
                <w:rFonts w:cs="Arial"/>
                <w:sz w:val="20"/>
                <w:szCs w:val="20"/>
              </w:rPr>
              <w:t xml:space="preserve">Cloned by </w:t>
            </w:r>
            <w:r>
              <w:rPr>
                <w:rFonts w:cs="Arial"/>
                <w:sz w:val="20"/>
                <w:szCs w:val="20"/>
              </w:rPr>
              <w:t xml:space="preserve">Dr </w:t>
            </w:r>
            <w:r w:rsidRPr="00BE6A5D">
              <w:rPr>
                <w:rFonts w:cs="Arial"/>
                <w:sz w:val="20"/>
                <w:szCs w:val="20"/>
              </w:rPr>
              <w:t xml:space="preserve">Martin Broadstock in </w:t>
            </w:r>
            <w:r>
              <w:rPr>
                <w:rFonts w:cs="Arial"/>
                <w:sz w:val="20"/>
                <w:szCs w:val="20"/>
              </w:rPr>
              <w:t xml:space="preserve">Dr </w:t>
            </w:r>
            <w:r w:rsidRPr="00BE6A5D">
              <w:rPr>
                <w:rFonts w:cs="Arial"/>
                <w:sz w:val="20"/>
                <w:szCs w:val="20"/>
              </w:rPr>
              <w:t>Yáñez lab</w:t>
            </w:r>
          </w:p>
        </w:tc>
      </w:tr>
      <w:tr w:rsidR="006179E6" w:rsidRPr="00BE6A5D" w:rsidTr="007D3714">
        <w:tc>
          <w:tcPr>
            <w:tcW w:w="1668" w:type="dxa"/>
          </w:tcPr>
          <w:p w:rsidR="006179E6" w:rsidRPr="000855A1" w:rsidRDefault="006179E6" w:rsidP="006179E6">
            <w:pPr>
              <w:spacing w:before="120" w:beforeAutospacing="0" w:line="360" w:lineRule="auto"/>
              <w:rPr>
                <w:rFonts w:cs="Arial"/>
                <w:b/>
                <w:bCs/>
                <w:sz w:val="20"/>
                <w:szCs w:val="20"/>
              </w:rPr>
            </w:pPr>
            <w:r>
              <w:rPr>
                <w:rFonts w:cs="Arial"/>
                <w:b/>
                <w:bCs/>
                <w:sz w:val="20"/>
                <w:szCs w:val="20"/>
              </w:rPr>
              <w:t>CMVp-GDNF</w:t>
            </w:r>
          </w:p>
        </w:tc>
        <w:tc>
          <w:tcPr>
            <w:tcW w:w="3724" w:type="dxa"/>
          </w:tcPr>
          <w:p w:rsidR="006179E6" w:rsidRPr="00A347DD" w:rsidRDefault="006179E6" w:rsidP="006179E6">
            <w:pPr>
              <w:spacing w:before="120" w:beforeAutospacing="0" w:line="360" w:lineRule="auto"/>
              <w:rPr>
                <w:rFonts w:cs="Arial"/>
                <w:sz w:val="20"/>
                <w:szCs w:val="20"/>
              </w:rPr>
            </w:pPr>
            <w:r w:rsidRPr="00A347DD">
              <w:rPr>
                <w:rFonts w:cs="Arial"/>
                <w:sz w:val="20"/>
                <w:szCs w:val="20"/>
              </w:rPr>
              <w:t>pRRLsc-CMVp-</w:t>
            </w:r>
            <w:r w:rsidRPr="00840371">
              <w:rPr>
                <w:rFonts w:cs="Arial"/>
                <w:b/>
                <w:i/>
                <w:sz w:val="20"/>
                <w:szCs w:val="20"/>
              </w:rPr>
              <w:t>rGdnf</w:t>
            </w:r>
            <w:r w:rsidRPr="00A347DD">
              <w:rPr>
                <w:rFonts w:cs="Arial"/>
                <w:sz w:val="20"/>
                <w:szCs w:val="20"/>
              </w:rPr>
              <w:t>-IRES-</w:t>
            </w:r>
            <w:r w:rsidRPr="00A347DD">
              <w:rPr>
                <w:rFonts w:cs="Arial"/>
                <w:i/>
                <w:sz w:val="20"/>
                <w:szCs w:val="20"/>
              </w:rPr>
              <w:t>eGFP</w:t>
            </w:r>
            <w:r w:rsidRPr="00A347DD">
              <w:rPr>
                <w:rFonts w:cs="Arial"/>
                <w:sz w:val="20"/>
                <w:szCs w:val="20"/>
              </w:rPr>
              <w:t>-W (</w:t>
            </w:r>
            <w:r w:rsidRPr="00A347DD">
              <w:rPr>
                <w:rFonts w:cs="Arial"/>
                <w:i/>
                <w:sz w:val="20"/>
                <w:szCs w:val="20"/>
                <w:shd w:val="clear" w:color="auto" w:fill="FFFFFF"/>
              </w:rPr>
              <w:t>Rattus norvegicus</w:t>
            </w:r>
            <w:r w:rsidRPr="00A347DD">
              <w:rPr>
                <w:rFonts w:cs="Arial"/>
                <w:sz w:val="20"/>
                <w:szCs w:val="20"/>
              </w:rPr>
              <w:t xml:space="preserve">, </w:t>
            </w:r>
            <w:r w:rsidRPr="00A347DD">
              <w:rPr>
                <w:rFonts w:cs="Arial"/>
                <w:sz w:val="20"/>
                <w:szCs w:val="20"/>
                <w:shd w:val="clear" w:color="auto" w:fill="FFFFFF"/>
              </w:rPr>
              <w:t>NM_019139.1)</w:t>
            </w:r>
            <w:r w:rsidRPr="00A347DD">
              <w:rPr>
                <w:rFonts w:cs="Arial"/>
                <w:sz w:val="20"/>
                <w:szCs w:val="20"/>
              </w:rPr>
              <w:t xml:space="preserve"> </w:t>
            </w:r>
          </w:p>
        </w:tc>
        <w:tc>
          <w:tcPr>
            <w:tcW w:w="3114" w:type="dxa"/>
          </w:tcPr>
          <w:p w:rsidR="006179E6" w:rsidRPr="00BE6A5D" w:rsidRDefault="006179E6" w:rsidP="006179E6">
            <w:pPr>
              <w:spacing w:before="120" w:beforeAutospacing="0" w:line="360" w:lineRule="auto"/>
              <w:jc w:val="left"/>
              <w:rPr>
                <w:rFonts w:cs="Arial"/>
                <w:sz w:val="20"/>
                <w:szCs w:val="20"/>
              </w:rPr>
            </w:pPr>
            <w:r w:rsidRPr="00BE6A5D">
              <w:rPr>
                <w:rFonts w:cs="Arial"/>
                <w:sz w:val="20"/>
                <w:szCs w:val="20"/>
              </w:rPr>
              <w:t xml:space="preserve">Cloned by </w:t>
            </w:r>
            <w:r>
              <w:rPr>
                <w:rFonts w:cs="Arial"/>
                <w:sz w:val="20"/>
                <w:szCs w:val="20"/>
              </w:rPr>
              <w:t xml:space="preserve">Dr </w:t>
            </w:r>
            <w:r w:rsidRPr="00BE6A5D">
              <w:rPr>
                <w:rFonts w:cs="Arial"/>
                <w:sz w:val="20"/>
                <w:szCs w:val="20"/>
              </w:rPr>
              <w:t xml:space="preserve">Sherif Ahmed in </w:t>
            </w:r>
            <w:r>
              <w:rPr>
                <w:rFonts w:cs="Arial"/>
                <w:sz w:val="20"/>
                <w:szCs w:val="20"/>
              </w:rPr>
              <w:t xml:space="preserve">Dr </w:t>
            </w:r>
            <w:r w:rsidRPr="00BE6A5D">
              <w:rPr>
                <w:rFonts w:cs="Arial"/>
                <w:sz w:val="20"/>
                <w:szCs w:val="20"/>
              </w:rPr>
              <w:t>Yáñez lab</w:t>
            </w:r>
          </w:p>
        </w:tc>
      </w:tr>
      <w:tr w:rsidR="006179E6" w:rsidRPr="00BE6A5D" w:rsidTr="007D3714">
        <w:tc>
          <w:tcPr>
            <w:tcW w:w="1668" w:type="dxa"/>
          </w:tcPr>
          <w:p w:rsidR="006179E6" w:rsidRPr="000855A1" w:rsidRDefault="006179E6" w:rsidP="006179E6">
            <w:pPr>
              <w:spacing w:before="120" w:beforeAutospacing="0" w:line="360" w:lineRule="auto"/>
              <w:rPr>
                <w:rFonts w:cs="Arial"/>
                <w:b/>
                <w:bCs/>
                <w:sz w:val="20"/>
                <w:szCs w:val="20"/>
              </w:rPr>
            </w:pPr>
            <w:r>
              <w:rPr>
                <w:rFonts w:cs="Arial"/>
                <w:b/>
                <w:bCs/>
                <w:sz w:val="20"/>
                <w:szCs w:val="20"/>
              </w:rPr>
              <w:t>CMVp-IGF</w:t>
            </w:r>
            <w:r w:rsidRPr="000855A1">
              <w:rPr>
                <w:rFonts w:cs="Arial"/>
                <w:b/>
                <w:bCs/>
                <w:sz w:val="20"/>
                <w:szCs w:val="20"/>
              </w:rPr>
              <w:t>-1</w:t>
            </w:r>
          </w:p>
        </w:tc>
        <w:tc>
          <w:tcPr>
            <w:tcW w:w="3724" w:type="dxa"/>
          </w:tcPr>
          <w:p w:rsidR="006179E6" w:rsidRPr="00A347DD" w:rsidRDefault="006179E6" w:rsidP="006179E6">
            <w:pPr>
              <w:spacing w:before="120" w:beforeAutospacing="0" w:line="360" w:lineRule="auto"/>
              <w:rPr>
                <w:rFonts w:cs="Arial"/>
                <w:sz w:val="20"/>
                <w:szCs w:val="20"/>
              </w:rPr>
            </w:pPr>
            <w:r w:rsidRPr="00A347DD">
              <w:rPr>
                <w:rFonts w:cs="Arial"/>
                <w:sz w:val="20"/>
                <w:szCs w:val="20"/>
              </w:rPr>
              <w:t>pRRLsc-SFFVp-</w:t>
            </w:r>
            <w:r w:rsidRPr="00A347DD">
              <w:rPr>
                <w:rFonts w:cs="Arial"/>
                <w:i/>
                <w:sz w:val="20"/>
                <w:szCs w:val="20"/>
              </w:rPr>
              <w:t>eGFP</w:t>
            </w:r>
            <w:r w:rsidRPr="00A347DD">
              <w:rPr>
                <w:rFonts w:cs="Arial"/>
                <w:sz w:val="20"/>
                <w:szCs w:val="20"/>
              </w:rPr>
              <w:t>-CMVp-</w:t>
            </w:r>
            <w:r w:rsidRPr="00840371">
              <w:rPr>
                <w:rFonts w:cs="Arial"/>
                <w:b/>
                <w:i/>
                <w:sz w:val="20"/>
                <w:szCs w:val="20"/>
              </w:rPr>
              <w:t>rIgf-1</w:t>
            </w:r>
            <w:r w:rsidRPr="00A347DD">
              <w:rPr>
                <w:rFonts w:cs="Arial"/>
                <w:sz w:val="20"/>
                <w:szCs w:val="20"/>
              </w:rPr>
              <w:t>-W (</w:t>
            </w:r>
            <w:r w:rsidRPr="00A347DD">
              <w:rPr>
                <w:rFonts w:cs="Arial"/>
                <w:i/>
                <w:sz w:val="20"/>
                <w:szCs w:val="20"/>
                <w:shd w:val="clear" w:color="auto" w:fill="FFFFFF"/>
              </w:rPr>
              <w:t>Rattus norvegicus</w:t>
            </w:r>
            <w:r w:rsidRPr="00A347DD">
              <w:rPr>
                <w:rFonts w:cs="Arial"/>
                <w:sz w:val="20"/>
                <w:szCs w:val="20"/>
              </w:rPr>
              <w:t xml:space="preserve">, </w:t>
            </w:r>
            <w:r w:rsidRPr="00A347DD">
              <w:rPr>
                <w:rFonts w:cs="Arial"/>
                <w:sz w:val="20"/>
                <w:szCs w:val="20"/>
                <w:shd w:val="clear" w:color="auto" w:fill="FFFFFF"/>
              </w:rPr>
              <w:t>BC086374.1)</w:t>
            </w:r>
          </w:p>
        </w:tc>
        <w:tc>
          <w:tcPr>
            <w:tcW w:w="3114" w:type="dxa"/>
          </w:tcPr>
          <w:p w:rsidR="006179E6" w:rsidRPr="00BE6A5D" w:rsidRDefault="006179E6" w:rsidP="006179E6">
            <w:pPr>
              <w:spacing w:before="120" w:beforeAutospacing="0" w:line="360" w:lineRule="auto"/>
              <w:jc w:val="left"/>
              <w:rPr>
                <w:rFonts w:cs="Arial"/>
                <w:sz w:val="20"/>
                <w:szCs w:val="20"/>
              </w:rPr>
            </w:pPr>
            <w:r w:rsidRPr="00BE6A5D">
              <w:rPr>
                <w:rFonts w:cs="Arial"/>
                <w:sz w:val="20"/>
                <w:szCs w:val="20"/>
              </w:rPr>
              <w:t>Cloned in this work</w:t>
            </w:r>
          </w:p>
        </w:tc>
      </w:tr>
      <w:tr w:rsidR="006179E6" w:rsidRPr="00BE6A5D" w:rsidTr="007D3714">
        <w:tc>
          <w:tcPr>
            <w:tcW w:w="1668" w:type="dxa"/>
          </w:tcPr>
          <w:p w:rsidR="006179E6" w:rsidRPr="000855A1" w:rsidRDefault="006179E6" w:rsidP="006179E6">
            <w:pPr>
              <w:spacing w:before="120" w:beforeAutospacing="0" w:line="360" w:lineRule="auto"/>
              <w:rPr>
                <w:rFonts w:cs="Arial"/>
                <w:b/>
                <w:bCs/>
                <w:sz w:val="20"/>
                <w:szCs w:val="20"/>
              </w:rPr>
            </w:pPr>
            <w:r>
              <w:rPr>
                <w:rFonts w:cs="Arial"/>
                <w:b/>
                <w:bCs/>
                <w:sz w:val="20"/>
                <w:szCs w:val="20"/>
              </w:rPr>
              <w:t>SYNp-IGF</w:t>
            </w:r>
            <w:r w:rsidRPr="000855A1">
              <w:rPr>
                <w:rFonts w:cs="Arial"/>
                <w:b/>
                <w:bCs/>
                <w:sz w:val="20"/>
                <w:szCs w:val="20"/>
              </w:rPr>
              <w:t>-1</w:t>
            </w:r>
          </w:p>
        </w:tc>
        <w:tc>
          <w:tcPr>
            <w:tcW w:w="3724" w:type="dxa"/>
          </w:tcPr>
          <w:p w:rsidR="006179E6" w:rsidRPr="00A347DD" w:rsidRDefault="006179E6" w:rsidP="006179E6">
            <w:pPr>
              <w:spacing w:before="120" w:beforeAutospacing="0" w:line="360" w:lineRule="auto"/>
              <w:rPr>
                <w:rFonts w:cs="Arial"/>
                <w:sz w:val="20"/>
                <w:szCs w:val="20"/>
              </w:rPr>
            </w:pPr>
            <w:r w:rsidRPr="00A347DD">
              <w:rPr>
                <w:rFonts w:cs="Arial"/>
                <w:sz w:val="20"/>
                <w:szCs w:val="20"/>
              </w:rPr>
              <w:t>pRRLsc-SFFVp-</w:t>
            </w:r>
            <w:r w:rsidRPr="00A347DD">
              <w:rPr>
                <w:rFonts w:cs="Arial"/>
                <w:i/>
                <w:sz w:val="20"/>
                <w:szCs w:val="20"/>
              </w:rPr>
              <w:t>eGFP</w:t>
            </w:r>
            <w:r w:rsidRPr="00A347DD">
              <w:rPr>
                <w:rFonts w:cs="Arial"/>
                <w:sz w:val="20"/>
                <w:szCs w:val="20"/>
              </w:rPr>
              <w:t>-SYNp-</w:t>
            </w:r>
            <w:r w:rsidRPr="00840371">
              <w:rPr>
                <w:rFonts w:cs="Arial"/>
                <w:b/>
                <w:i/>
                <w:sz w:val="20"/>
                <w:szCs w:val="20"/>
              </w:rPr>
              <w:t>rIgf-1</w:t>
            </w:r>
            <w:r w:rsidRPr="00A347DD">
              <w:rPr>
                <w:rFonts w:cs="Arial"/>
                <w:sz w:val="20"/>
                <w:szCs w:val="20"/>
              </w:rPr>
              <w:t>-W (</w:t>
            </w:r>
            <w:r w:rsidRPr="00A347DD">
              <w:rPr>
                <w:rFonts w:cs="Arial"/>
                <w:i/>
                <w:sz w:val="20"/>
                <w:szCs w:val="20"/>
                <w:shd w:val="clear" w:color="auto" w:fill="FFFFFF"/>
              </w:rPr>
              <w:t>Rattus norvegicus</w:t>
            </w:r>
            <w:r w:rsidRPr="00A347DD">
              <w:rPr>
                <w:rFonts w:cs="Arial"/>
                <w:sz w:val="20"/>
                <w:szCs w:val="20"/>
              </w:rPr>
              <w:t xml:space="preserve">, </w:t>
            </w:r>
            <w:r w:rsidRPr="00A347DD">
              <w:rPr>
                <w:rFonts w:cs="Arial"/>
                <w:sz w:val="20"/>
                <w:szCs w:val="20"/>
                <w:shd w:val="clear" w:color="auto" w:fill="FFFFFF"/>
              </w:rPr>
              <w:t>BC086374.1)</w:t>
            </w:r>
          </w:p>
        </w:tc>
        <w:tc>
          <w:tcPr>
            <w:tcW w:w="3114" w:type="dxa"/>
          </w:tcPr>
          <w:p w:rsidR="006179E6" w:rsidRPr="00BE6A5D" w:rsidRDefault="006179E6" w:rsidP="006179E6">
            <w:pPr>
              <w:spacing w:before="120" w:beforeAutospacing="0" w:line="360" w:lineRule="auto"/>
              <w:jc w:val="left"/>
              <w:rPr>
                <w:rFonts w:cs="Arial"/>
                <w:sz w:val="20"/>
                <w:szCs w:val="20"/>
              </w:rPr>
            </w:pPr>
            <w:r w:rsidRPr="00BE6A5D">
              <w:rPr>
                <w:rFonts w:cs="Arial"/>
                <w:sz w:val="20"/>
                <w:szCs w:val="20"/>
              </w:rPr>
              <w:t>Cloned in this work</w:t>
            </w:r>
          </w:p>
        </w:tc>
      </w:tr>
      <w:tr w:rsidR="006179E6" w:rsidRPr="00BE6A5D" w:rsidTr="007D3714">
        <w:tc>
          <w:tcPr>
            <w:tcW w:w="1668" w:type="dxa"/>
          </w:tcPr>
          <w:p w:rsidR="006179E6" w:rsidRPr="000855A1" w:rsidRDefault="006179E6" w:rsidP="006179E6">
            <w:pPr>
              <w:spacing w:before="120" w:beforeAutospacing="0" w:line="360" w:lineRule="auto"/>
              <w:rPr>
                <w:rFonts w:cs="Arial"/>
                <w:b/>
                <w:bCs/>
                <w:sz w:val="20"/>
                <w:szCs w:val="20"/>
              </w:rPr>
            </w:pPr>
            <w:r w:rsidRPr="000855A1">
              <w:rPr>
                <w:rFonts w:cs="Arial"/>
                <w:b/>
                <w:bCs/>
                <w:sz w:val="20"/>
                <w:szCs w:val="20"/>
              </w:rPr>
              <w:t>GFAPp-</w:t>
            </w:r>
            <w:r>
              <w:rPr>
                <w:rFonts w:cs="Arial"/>
                <w:b/>
                <w:bCs/>
                <w:sz w:val="20"/>
                <w:szCs w:val="20"/>
              </w:rPr>
              <w:t>h</w:t>
            </w:r>
            <w:r w:rsidRPr="000855A1">
              <w:rPr>
                <w:rFonts w:cs="Arial"/>
                <w:b/>
                <w:bCs/>
                <w:sz w:val="20"/>
                <w:szCs w:val="20"/>
              </w:rPr>
              <w:t>GDNF</w:t>
            </w:r>
          </w:p>
        </w:tc>
        <w:tc>
          <w:tcPr>
            <w:tcW w:w="3724" w:type="dxa"/>
          </w:tcPr>
          <w:p w:rsidR="006179E6" w:rsidRPr="00A347DD" w:rsidRDefault="006179E6" w:rsidP="006179E6">
            <w:pPr>
              <w:spacing w:before="120" w:beforeAutospacing="0" w:line="360" w:lineRule="auto"/>
              <w:rPr>
                <w:rFonts w:cs="Arial"/>
                <w:sz w:val="20"/>
                <w:szCs w:val="20"/>
              </w:rPr>
            </w:pPr>
            <w:r w:rsidRPr="00A347DD">
              <w:rPr>
                <w:rFonts w:cs="Arial"/>
                <w:sz w:val="20"/>
                <w:szCs w:val="20"/>
              </w:rPr>
              <w:t>pHR'-GFAPp-</w:t>
            </w:r>
            <w:r w:rsidRPr="00840371">
              <w:rPr>
                <w:rFonts w:cs="Arial"/>
                <w:b/>
                <w:i/>
                <w:sz w:val="20"/>
                <w:szCs w:val="20"/>
              </w:rPr>
              <w:t>hGDNF</w:t>
            </w:r>
            <w:r w:rsidRPr="00A347DD">
              <w:rPr>
                <w:rFonts w:cs="Arial"/>
                <w:sz w:val="20"/>
                <w:szCs w:val="20"/>
              </w:rPr>
              <w:t xml:space="preserve">-W </w:t>
            </w:r>
            <w:r>
              <w:rPr>
                <w:rFonts w:cs="Arial"/>
                <w:sz w:val="20"/>
                <w:szCs w:val="20"/>
              </w:rPr>
              <w:br/>
            </w:r>
            <w:r w:rsidRPr="00A347DD">
              <w:rPr>
                <w:rFonts w:cs="Arial"/>
                <w:sz w:val="20"/>
                <w:szCs w:val="20"/>
              </w:rPr>
              <w:t>(</w:t>
            </w:r>
            <w:r w:rsidRPr="00A347DD">
              <w:rPr>
                <w:rFonts w:cs="Arial"/>
                <w:i/>
                <w:sz w:val="20"/>
                <w:szCs w:val="20"/>
              </w:rPr>
              <w:t>Homo sapiens</w:t>
            </w:r>
            <w:r w:rsidRPr="00A347DD">
              <w:rPr>
                <w:rFonts w:cs="Arial"/>
                <w:sz w:val="20"/>
                <w:szCs w:val="20"/>
              </w:rPr>
              <w:t xml:space="preserve">, </w:t>
            </w:r>
            <w:r w:rsidRPr="00A347DD">
              <w:rPr>
                <w:rStyle w:val="apple-converted-space"/>
                <w:rFonts w:cs="Arial"/>
                <w:sz w:val="20"/>
                <w:szCs w:val="20"/>
                <w:shd w:val="clear" w:color="auto" w:fill="FFFFFF"/>
              </w:rPr>
              <w:t> </w:t>
            </w:r>
            <w:r w:rsidRPr="00A347DD">
              <w:rPr>
                <w:rFonts w:cs="Arial"/>
                <w:sz w:val="20"/>
                <w:szCs w:val="20"/>
                <w:shd w:val="clear" w:color="auto" w:fill="FFFFFF"/>
              </w:rPr>
              <w:t>BC128108.1)</w:t>
            </w:r>
          </w:p>
        </w:tc>
        <w:tc>
          <w:tcPr>
            <w:tcW w:w="3114" w:type="dxa"/>
          </w:tcPr>
          <w:p w:rsidR="006179E6" w:rsidRPr="00BE6A5D" w:rsidRDefault="006179E6" w:rsidP="006179E6">
            <w:pPr>
              <w:spacing w:before="120" w:beforeAutospacing="0" w:line="360" w:lineRule="auto"/>
              <w:jc w:val="left"/>
              <w:rPr>
                <w:rFonts w:cs="Arial"/>
                <w:sz w:val="20"/>
                <w:szCs w:val="20"/>
              </w:rPr>
            </w:pPr>
            <w:r w:rsidRPr="00BE6A5D">
              <w:rPr>
                <w:rFonts w:cs="Arial"/>
                <w:sz w:val="20"/>
                <w:szCs w:val="20"/>
              </w:rPr>
              <w:t xml:space="preserve">Kindly provided by </w:t>
            </w:r>
            <w:r>
              <w:rPr>
                <w:rFonts w:cs="Arial"/>
                <w:sz w:val="20"/>
                <w:szCs w:val="20"/>
              </w:rPr>
              <w:t xml:space="preserve">Dr </w:t>
            </w:r>
            <w:r w:rsidRPr="00BE6A5D">
              <w:rPr>
                <w:rFonts w:cs="Arial"/>
                <w:sz w:val="20"/>
                <w:szCs w:val="20"/>
              </w:rPr>
              <w:t xml:space="preserve">Cecilia Lundberg, available in </w:t>
            </w:r>
            <w:r>
              <w:rPr>
                <w:rFonts w:cs="Arial"/>
                <w:sz w:val="20"/>
                <w:szCs w:val="20"/>
              </w:rPr>
              <w:t xml:space="preserve">Dr </w:t>
            </w:r>
            <w:r w:rsidRPr="00BE6A5D">
              <w:rPr>
                <w:rFonts w:cs="Arial"/>
                <w:sz w:val="20"/>
                <w:szCs w:val="20"/>
              </w:rPr>
              <w:t>Yáñez lab</w:t>
            </w:r>
          </w:p>
        </w:tc>
      </w:tr>
    </w:tbl>
    <w:p w:rsidR="006179E6" w:rsidRPr="007F1B21" w:rsidRDefault="006179E6" w:rsidP="006179E6">
      <w:pPr>
        <w:rPr>
          <w:rFonts w:cs="Arial"/>
          <w:b/>
          <w:szCs w:val="23"/>
        </w:rPr>
      </w:pPr>
      <w:r>
        <w:rPr>
          <w:rFonts w:cs="Arial"/>
          <w:szCs w:val="23"/>
        </w:rPr>
        <w:t xml:space="preserve">A third- or four-plasmid system, including transfer plasmid, packaging plasmid, envelope plasmid, and/or Rev plasmid, was transferred into HEK 293T cell cultures by calcium phosphate transfection to produce the second or third generation LVs, respectively. Integrase-proficient second- or third-generation packaging plasmid was used for IPLVs whereas its counterpart </w:t>
      </w:r>
      <w:r>
        <w:rPr>
          <w:rFonts w:cs="Arial"/>
          <w:szCs w:val="23"/>
        </w:rPr>
        <w:lastRenderedPageBreak/>
        <w:t xml:space="preserve">having a </w:t>
      </w:r>
      <w:r>
        <w:t xml:space="preserve">mutant D64V integrase (valine replaces aspartic acid at residue 64) was used for IDLVs. Viral particles released in cell supernatant were collected after 40-64 hours following plasmid transfection and concentrated by ultracentrifugation. </w:t>
      </w:r>
      <w:r>
        <w:rPr>
          <w:rFonts w:cs="Arial"/>
          <w:szCs w:val="23"/>
        </w:rPr>
        <w:t xml:space="preserve">Newly-synthesized LVs were either directly quantified by p24 ELISA or indirectly through vector transduction into HeLa cells following </w:t>
      </w:r>
      <w:r w:rsidRPr="003D306D">
        <w:rPr>
          <w:rFonts w:cs="Arial"/>
          <w:szCs w:val="23"/>
        </w:rPr>
        <w:t>flow cy</w:t>
      </w:r>
      <w:r>
        <w:rPr>
          <w:rFonts w:cs="Arial"/>
          <w:szCs w:val="23"/>
        </w:rPr>
        <w:t>tometry or qPCR</w:t>
      </w:r>
      <w:r w:rsidRPr="003D306D">
        <w:rPr>
          <w:rFonts w:cs="Arial"/>
          <w:szCs w:val="23"/>
        </w:rPr>
        <w:t>.</w:t>
      </w:r>
      <w:r>
        <w:rPr>
          <w:rFonts w:cs="Arial"/>
          <w:szCs w:val="23"/>
        </w:rPr>
        <w:t xml:space="preserve"> In average, p24 ELISA titres are 100-fold higher than qPCR titres; in turn qPCR titres are 5-fold higher than eGFP titres (</w:t>
      </w:r>
      <w:r w:rsidRPr="003D306D">
        <w:rPr>
          <w:rFonts w:cs="Arial"/>
          <w:b/>
          <w:szCs w:val="23"/>
        </w:rPr>
        <w:t>Figure 3.</w:t>
      </w:r>
      <w:r>
        <w:rPr>
          <w:rFonts w:cs="Arial"/>
          <w:b/>
          <w:szCs w:val="23"/>
        </w:rPr>
        <w:t>22</w:t>
      </w:r>
      <w:r>
        <w:rPr>
          <w:rFonts w:cs="Arial"/>
          <w:szCs w:val="23"/>
        </w:rPr>
        <w:t xml:space="preserve">). </w:t>
      </w:r>
    </w:p>
    <w:p w:rsidR="00963EE4" w:rsidRDefault="00DB0C88" w:rsidP="006179E6">
      <w:pPr>
        <w:rPr>
          <w:rFonts w:cs="Arial"/>
          <w:sz w:val="54"/>
          <w:szCs w:val="23"/>
        </w:rPr>
      </w:pPr>
      <w:r>
        <w:rPr>
          <w:rFonts w:cs="Arial"/>
          <w:noProof/>
          <w:szCs w:val="23"/>
          <w:lang w:eastAsia="en-GB"/>
        </w:rPr>
        <w:pict>
          <v:group id="_x0000_s2550" style="position:absolute;left:0;text-align:left;margin-left:-20.4pt;margin-top:-16.8pt;width:443.25pt;height:438pt;z-index:251683840" coordorigin="1995,5062" coordsize="8865,8760">
            <v:group id="_x0000_s2551" style="position:absolute;left:1995;top:5062;width:8865;height:4111" coordorigin="1995,5182" coordsize="8865,4111">
              <v:group id="_x0000_s2552" style="position:absolute;left:1995;top:5212;width:4368;height:4055" coordorigin="1995,5212" coordsize="4368,4055">
                <v:shape id="_x0000_s1480" type="#_x0000_t75" style="position:absolute;left:1995;top:5572;width:4368;height:3695;mso-wrap-style:none;v-text-anchor:middle" fillcolor="#fffff7">
                  <v:fill color2="#ffffd9"/>
                  <v:imagedata r:id="rId90" o:title=""/>
                  <v:shadow color="#777"/>
                </v:shape>
                <v:shape id="_x0000_s1481" type="#_x0000_t202" style="position:absolute;left:2274;top:5212;width:540;height:510" stroked="f">
                  <v:textbox style="mso-next-textbox:#_x0000_s1481">
                    <w:txbxContent>
                      <w:p w:rsidR="00466BDA" w:rsidRPr="007D28AC" w:rsidRDefault="00466BDA" w:rsidP="006179E6">
                        <w:pPr>
                          <w:rPr>
                            <w:b/>
                            <w:sz w:val="28"/>
                            <w:szCs w:val="28"/>
                          </w:rPr>
                        </w:pPr>
                        <w:r w:rsidRPr="007D28AC">
                          <w:rPr>
                            <w:b/>
                            <w:sz w:val="28"/>
                            <w:szCs w:val="28"/>
                          </w:rPr>
                          <w:t>A</w:t>
                        </w:r>
                      </w:p>
                    </w:txbxContent>
                  </v:textbox>
                </v:shape>
              </v:group>
              <v:group id="_x0000_s1482" style="position:absolute;left:6307;top:5182;width:4553;height:4111" coordorigin="6307,5182" coordsize="4553,4111">
                <v:shape id="_x0000_s1483" type="#_x0000_t75" style="position:absolute;left:6307;top:5571;width:4553;height:3722;mso-wrap-style:none;v-text-anchor:middle" fillcolor="#fffff7">
                  <v:fill color2="#ffffd9"/>
                  <v:imagedata r:id="rId91" o:title=""/>
                  <v:shadow color="#777"/>
                </v:shape>
                <v:shape id="_x0000_s1484" type="#_x0000_t202" style="position:absolute;left:6639;top:5182;width:540;height:510" stroked="f">
                  <v:textbox style="mso-next-textbox:#_x0000_s1484">
                    <w:txbxContent>
                      <w:p w:rsidR="00466BDA" w:rsidRPr="007D28AC" w:rsidRDefault="00466BDA" w:rsidP="006179E6">
                        <w:pPr>
                          <w:rPr>
                            <w:b/>
                            <w:sz w:val="28"/>
                            <w:szCs w:val="28"/>
                          </w:rPr>
                        </w:pPr>
                        <w:r>
                          <w:rPr>
                            <w:b/>
                            <w:sz w:val="28"/>
                            <w:szCs w:val="28"/>
                          </w:rPr>
                          <w:t>B</w:t>
                        </w:r>
                      </w:p>
                    </w:txbxContent>
                  </v:textbox>
                </v:shape>
              </v:group>
            </v:group>
            <v:group id="_x0000_s1485" style="position:absolute;left:3255;top:9323;width:5599;height:4499" coordorigin="3255,9413" coordsize="5599,4499">
              <v:shape id="_x0000_s1486" type="#_x0000_t75" style="position:absolute;left:3255;top:9795;width:5599;height:4117;mso-wrap-style:none;v-text-anchor:middle" fillcolor="#fffff7">
                <v:fill color2="#ffffd9"/>
                <v:imagedata r:id="rId92" o:title=""/>
                <v:shadow color="#777"/>
              </v:shape>
              <v:shape id="_x0000_s1487" type="#_x0000_t202" style="position:absolute;left:3572;top:9413;width:667;height:542" stroked="f">
                <v:textbox style="mso-next-textbox:#_x0000_s1487">
                  <w:txbxContent>
                    <w:p w:rsidR="00466BDA" w:rsidRPr="007D28AC" w:rsidRDefault="00466BDA" w:rsidP="006179E6">
                      <w:pPr>
                        <w:jc w:val="center"/>
                        <w:rPr>
                          <w:b/>
                          <w:sz w:val="28"/>
                          <w:szCs w:val="28"/>
                        </w:rPr>
                      </w:pPr>
                      <w:r>
                        <w:rPr>
                          <w:b/>
                          <w:sz w:val="28"/>
                          <w:szCs w:val="28"/>
                        </w:rPr>
                        <w:t>C</w:t>
                      </w:r>
                    </w:p>
                  </w:txbxContent>
                </v:textbox>
              </v:shape>
            </v:group>
          </v:group>
          <o:OLEObject Type="Embed" ProgID="Prism5.Document" ShapeID="_x0000_s1480" DrawAspect="Content" ObjectID="_1445242524" r:id="rId93"/>
        </w:pict>
      </w:r>
    </w:p>
    <w:p w:rsidR="00963EE4" w:rsidRDefault="00963EE4" w:rsidP="006179E6">
      <w:pPr>
        <w:rPr>
          <w:rFonts w:cs="Arial"/>
          <w:sz w:val="54"/>
          <w:szCs w:val="23"/>
        </w:rPr>
      </w:pPr>
    </w:p>
    <w:p w:rsidR="00963EE4" w:rsidRDefault="00963EE4" w:rsidP="006179E6">
      <w:pPr>
        <w:rPr>
          <w:rFonts w:cs="Arial"/>
          <w:sz w:val="54"/>
          <w:szCs w:val="23"/>
        </w:rPr>
      </w:pPr>
    </w:p>
    <w:p w:rsidR="00963EE4" w:rsidRDefault="00963EE4" w:rsidP="006179E6">
      <w:pPr>
        <w:rPr>
          <w:rFonts w:cs="Arial"/>
          <w:sz w:val="54"/>
          <w:szCs w:val="23"/>
        </w:rPr>
      </w:pPr>
    </w:p>
    <w:p w:rsidR="008329F9" w:rsidRDefault="008329F9" w:rsidP="006179E6">
      <w:pPr>
        <w:rPr>
          <w:rFonts w:cs="Arial"/>
          <w:sz w:val="54"/>
          <w:szCs w:val="23"/>
        </w:rPr>
      </w:pPr>
    </w:p>
    <w:p w:rsidR="008329F9" w:rsidRPr="00B424CD" w:rsidRDefault="008329F9" w:rsidP="006179E6">
      <w:pPr>
        <w:rPr>
          <w:rFonts w:cs="Arial"/>
          <w:sz w:val="16"/>
          <w:szCs w:val="23"/>
        </w:rPr>
      </w:pPr>
    </w:p>
    <w:p w:rsidR="006179E6" w:rsidRPr="00433C15" w:rsidRDefault="006179E6" w:rsidP="006179E6">
      <w:pPr>
        <w:spacing w:line="360" w:lineRule="auto"/>
        <w:rPr>
          <w:b/>
          <w:sz w:val="20"/>
          <w:szCs w:val="20"/>
        </w:rPr>
      </w:pPr>
      <w:bookmarkStart w:id="958" w:name="_Toc337501723"/>
      <w:bookmarkStart w:id="959" w:name="_Toc341039171"/>
      <w:bookmarkStart w:id="960" w:name="_Toc356079772"/>
      <w:r w:rsidRPr="00433C15">
        <w:rPr>
          <w:b/>
          <w:sz w:val="20"/>
          <w:szCs w:val="20"/>
        </w:rPr>
        <w:t>Figure 3.</w:t>
      </w:r>
      <w:r w:rsidR="00122438" w:rsidRPr="00433C15">
        <w:rPr>
          <w:b/>
          <w:sz w:val="20"/>
          <w:szCs w:val="20"/>
        </w:rPr>
        <w:fldChar w:fldCharType="begin"/>
      </w:r>
      <w:r w:rsidRPr="00433C15">
        <w:rPr>
          <w:b/>
          <w:sz w:val="20"/>
          <w:szCs w:val="20"/>
        </w:rPr>
        <w:instrText xml:space="preserve"> SEQ Figure_3. \* ARABIC </w:instrText>
      </w:r>
      <w:r w:rsidR="00122438" w:rsidRPr="00433C15">
        <w:rPr>
          <w:b/>
          <w:sz w:val="20"/>
          <w:szCs w:val="20"/>
        </w:rPr>
        <w:fldChar w:fldCharType="separate"/>
      </w:r>
      <w:r w:rsidRPr="00433C15">
        <w:rPr>
          <w:b/>
          <w:noProof/>
          <w:sz w:val="20"/>
          <w:szCs w:val="20"/>
        </w:rPr>
        <w:t>22</w:t>
      </w:r>
      <w:r w:rsidR="00122438" w:rsidRPr="00433C15">
        <w:rPr>
          <w:b/>
          <w:sz w:val="20"/>
          <w:szCs w:val="20"/>
        </w:rPr>
        <w:fldChar w:fldCharType="end"/>
      </w:r>
      <w:r w:rsidRPr="00433C15">
        <w:rPr>
          <w:b/>
          <w:sz w:val="20"/>
          <w:szCs w:val="20"/>
        </w:rPr>
        <w:t>:</w:t>
      </w:r>
      <w:r w:rsidRPr="00433C15">
        <w:rPr>
          <w:sz w:val="20"/>
          <w:szCs w:val="20"/>
        </w:rPr>
        <w:t xml:space="preserve"> </w:t>
      </w:r>
      <w:r w:rsidRPr="00433C15">
        <w:rPr>
          <w:rStyle w:val="Heading2NgocChar5"/>
          <w:sz w:val="20"/>
          <w:szCs w:val="20"/>
        </w:rPr>
        <w:t>Titres of LVs</w:t>
      </w:r>
      <w:r w:rsidRPr="00433C15">
        <w:rPr>
          <w:b/>
          <w:sz w:val="20"/>
          <w:szCs w:val="20"/>
        </w:rPr>
        <w:t xml:space="preserve">. </w:t>
      </w:r>
      <w:r w:rsidRPr="00433C15">
        <w:rPr>
          <w:rStyle w:val="Strong"/>
          <w:sz w:val="20"/>
          <w:szCs w:val="20"/>
        </w:rPr>
        <w:t xml:space="preserve">Vectors used in this study were titrated by (A) flow cytometry, (B) p24 ELISA or (C) qPCR. Data are shown as the mean ± S.E.M. Error bars represent the S.E.M. Numbers of individual measurements are indicated by </w:t>
      </w:r>
      <w:r w:rsidRPr="00433C15">
        <w:rPr>
          <w:rStyle w:val="Strong"/>
          <w:i/>
          <w:sz w:val="20"/>
          <w:szCs w:val="20"/>
        </w:rPr>
        <w:t>n</w:t>
      </w:r>
      <w:r w:rsidRPr="00433C15">
        <w:rPr>
          <w:rStyle w:val="Strong"/>
          <w:sz w:val="20"/>
          <w:szCs w:val="20"/>
        </w:rPr>
        <w:t xml:space="preserve">, with </w:t>
      </w:r>
      <w:r w:rsidRPr="00433C15">
        <w:rPr>
          <w:rStyle w:val="Strong"/>
          <w:i/>
          <w:sz w:val="20"/>
          <w:szCs w:val="20"/>
        </w:rPr>
        <w:t>n</w:t>
      </w:r>
      <w:r w:rsidRPr="00433C15">
        <w:rPr>
          <w:rStyle w:val="Strong"/>
          <w:sz w:val="20"/>
          <w:szCs w:val="20"/>
        </w:rPr>
        <w:t xml:space="preserve"> ≥ 3 (A, C) or </w:t>
      </w:r>
      <w:r w:rsidRPr="00433C15">
        <w:rPr>
          <w:rStyle w:val="Strong"/>
          <w:i/>
          <w:sz w:val="20"/>
          <w:szCs w:val="20"/>
        </w:rPr>
        <w:t>n</w:t>
      </w:r>
      <w:r w:rsidRPr="00433C15">
        <w:rPr>
          <w:rStyle w:val="Strong"/>
          <w:sz w:val="20"/>
          <w:szCs w:val="20"/>
        </w:rPr>
        <w:t xml:space="preserve"> = 1 (B).</w:t>
      </w:r>
      <w:bookmarkEnd w:id="958"/>
      <w:bookmarkEnd w:id="959"/>
      <w:r w:rsidRPr="00433C15">
        <w:rPr>
          <w:rStyle w:val="Strong"/>
          <w:sz w:val="20"/>
          <w:szCs w:val="20"/>
        </w:rPr>
        <w:t xml:space="preserve">     </w:t>
      </w:r>
      <w:r w:rsidR="00DB0C88">
        <w:rPr>
          <w:b/>
          <w:noProof/>
          <w:lang w:eastAsia="en-GB"/>
        </w:rPr>
      </w:r>
      <w:r w:rsidR="00DB0C88">
        <w:rPr>
          <w:b/>
          <w:noProof/>
          <w:lang w:eastAsia="en-GB"/>
        </w:rPr>
        <w:pict>
          <v:rect id="Rectangle 1358" o:spid="_x0000_s2685" style="width:7.15pt;height:8.2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" fillcolor="#090" stroked="f" strokecolor="#3c3">
            <w10:wrap type="none"/>
            <w10:anchorlock/>
          </v:rect>
        </w:pict>
      </w:r>
      <w:r w:rsidRPr="00433C15">
        <w:rPr>
          <w:b/>
          <w:sz w:val="20"/>
          <w:szCs w:val="20"/>
        </w:rPr>
        <w:t xml:space="preserve">  </w:t>
      </w:r>
      <w:r w:rsidRPr="00433C15">
        <w:rPr>
          <w:rStyle w:val="Strong"/>
          <w:sz w:val="20"/>
          <w:szCs w:val="20"/>
        </w:rPr>
        <w:t xml:space="preserve">IPLVs      </w:t>
      </w:r>
      <w:r w:rsidR="00DB0C88">
        <w:rPr>
          <w:b/>
          <w:noProof/>
          <w:lang w:eastAsia="en-GB"/>
        </w:rPr>
      </w:r>
      <w:r w:rsidR="00DB0C88">
        <w:rPr>
          <w:b/>
          <w:noProof/>
          <w:lang w:eastAsia="en-GB"/>
        </w:rPr>
        <w:pict>
          <v:rect id="Rectangle 1357" o:spid="_x0000_s2684" style="width:7.15pt;height:8.2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" fillcolor="#4d4d4d" stroked="f" strokecolor="#5a5a5a">
            <w10:wrap type="none"/>
            <w10:anchorlock/>
          </v:rect>
        </w:pict>
      </w:r>
      <w:r w:rsidRPr="00433C15">
        <w:rPr>
          <w:b/>
          <w:sz w:val="20"/>
          <w:szCs w:val="20"/>
        </w:rPr>
        <w:t xml:space="preserve">  </w:t>
      </w:r>
      <w:r w:rsidRPr="00433C15">
        <w:rPr>
          <w:rStyle w:val="Strong"/>
          <w:sz w:val="20"/>
          <w:szCs w:val="20"/>
        </w:rPr>
        <w:t>IDLVs</w:t>
      </w:r>
      <w:bookmarkStart w:id="961" w:name="_Toc310948242"/>
      <w:bookmarkStart w:id="962" w:name="_Toc337585385"/>
      <w:bookmarkStart w:id="963" w:name="_Toc338499604"/>
      <w:bookmarkStart w:id="964" w:name="_Toc341038870"/>
      <w:bookmarkEnd w:id="960"/>
      <w:bookmarkEnd w:id="961"/>
      <w:bookmarkEnd w:id="962"/>
      <w:bookmarkEnd w:id="963"/>
      <w:bookmarkEnd w:id="964"/>
    </w:p>
    <w:p w:rsidR="00AC62C6" w:rsidRDefault="00AC62C6" w:rsidP="00AC62C6">
      <w:pPr>
        <w:pStyle w:val="Heading1"/>
        <w:rPr>
          <w:rStyle w:val="Heading1NgocCharChar"/>
          <w:rFonts w:cstheme="majorBidi"/>
          <w:b/>
          <w:bCs/>
          <w:sz w:val="22"/>
          <w:szCs w:val="28"/>
        </w:rPr>
      </w:pPr>
      <w:bookmarkStart w:id="965" w:name="_Toc370678378"/>
      <w:r w:rsidRPr="008329F9">
        <w:rPr>
          <w:rStyle w:val="Heading1NgocCharChar"/>
          <w:rFonts w:cstheme="majorBidi"/>
          <w:b/>
          <w:bCs/>
          <w:sz w:val="22"/>
          <w:szCs w:val="28"/>
        </w:rPr>
        <w:lastRenderedPageBreak/>
        <w:t>3.</w:t>
      </w:r>
      <w:r w:rsidR="002317A4">
        <w:rPr>
          <w:rStyle w:val="Heading1NgocCharChar"/>
          <w:rFonts w:cstheme="majorBidi"/>
          <w:b/>
          <w:bCs/>
          <w:sz w:val="22"/>
          <w:szCs w:val="28"/>
        </w:rPr>
        <w:t>4</w:t>
      </w:r>
      <w:r w:rsidRPr="008329F9">
        <w:rPr>
          <w:rStyle w:val="Heading1NgocCharChar"/>
          <w:rFonts w:cstheme="majorBidi"/>
          <w:b/>
          <w:bCs/>
          <w:sz w:val="22"/>
          <w:szCs w:val="28"/>
        </w:rPr>
        <w:t>. Discussion</w:t>
      </w:r>
      <w:bookmarkEnd w:id="965"/>
    </w:p>
    <w:p w:rsidR="00AC62C6" w:rsidRDefault="00AC62C6" w:rsidP="00AC62C6">
      <w:pPr>
        <w:rPr>
          <w:rFonts w:cs="Arial"/>
        </w:rPr>
      </w:pPr>
      <w:r>
        <w:rPr>
          <w:rFonts w:cs="Arial"/>
        </w:rPr>
        <w:t xml:space="preserve">Here, lentiviral transfer plasmids containing </w:t>
      </w:r>
      <w:r w:rsidRPr="00774E05">
        <w:rPr>
          <w:rFonts w:cs="Arial"/>
          <w:i/>
        </w:rPr>
        <w:t>eGFP</w:t>
      </w:r>
      <w:r>
        <w:rPr>
          <w:rFonts w:cs="Arial"/>
        </w:rPr>
        <w:t xml:space="preserve">, </w:t>
      </w:r>
      <w:r w:rsidRPr="00774E05">
        <w:rPr>
          <w:rFonts w:cs="Arial"/>
          <w:i/>
        </w:rPr>
        <w:t>I</w:t>
      </w:r>
      <w:r>
        <w:rPr>
          <w:rFonts w:cs="Arial"/>
          <w:i/>
        </w:rPr>
        <w:t>gf</w:t>
      </w:r>
      <w:r w:rsidRPr="00774E05">
        <w:rPr>
          <w:rFonts w:cs="Arial"/>
          <w:i/>
        </w:rPr>
        <w:t>-1</w:t>
      </w:r>
      <w:r>
        <w:rPr>
          <w:rFonts w:cs="Arial"/>
        </w:rPr>
        <w:t xml:space="preserve">, or </w:t>
      </w:r>
      <w:r w:rsidRPr="00774E05">
        <w:rPr>
          <w:rFonts w:cs="Arial"/>
          <w:i/>
        </w:rPr>
        <w:t>GDNF</w:t>
      </w:r>
      <w:r w:rsidR="004C08DE">
        <w:rPr>
          <w:rFonts w:cs="Arial"/>
        </w:rPr>
        <w:t xml:space="preserve"> driven by CMVp, GFAPp or SYNp</w:t>
      </w:r>
      <w:r>
        <w:rPr>
          <w:rFonts w:cs="Arial"/>
        </w:rPr>
        <w:t xml:space="preserve"> promoters were generated. GFAPp-</w:t>
      </w:r>
      <w:r>
        <w:rPr>
          <w:rFonts w:cs="Arial"/>
          <w:i/>
        </w:rPr>
        <w:t>Igf-1</w:t>
      </w:r>
      <w:r>
        <w:rPr>
          <w:rFonts w:cs="Arial"/>
        </w:rPr>
        <w:t xml:space="preserve"> and SYNp-</w:t>
      </w:r>
      <w:r>
        <w:rPr>
          <w:rFonts w:cs="Arial"/>
          <w:i/>
        </w:rPr>
        <w:t>Gdnf</w:t>
      </w:r>
      <w:r>
        <w:rPr>
          <w:rFonts w:cs="Arial"/>
          <w:i/>
        </w:rPr>
        <w:softHyphen/>
      </w:r>
      <w:r>
        <w:rPr>
          <w:rFonts w:cs="Arial"/>
        </w:rPr>
        <w:t xml:space="preserve"> plasmids unfortunately failed to be cloned. However, the most important plasmids: SYNp-</w:t>
      </w:r>
      <w:r>
        <w:rPr>
          <w:rFonts w:cs="Arial"/>
          <w:i/>
        </w:rPr>
        <w:t>Igf-1</w:t>
      </w:r>
      <w:r>
        <w:rPr>
          <w:rFonts w:cs="Arial"/>
        </w:rPr>
        <w:t xml:space="preserve"> and GFAPp-</w:t>
      </w:r>
      <w:r>
        <w:rPr>
          <w:rFonts w:cs="Arial"/>
          <w:i/>
        </w:rPr>
        <w:t>GDNF</w:t>
      </w:r>
      <w:r>
        <w:rPr>
          <w:rFonts w:cs="Arial"/>
        </w:rPr>
        <w:t xml:space="preserve">, were successfully obtained. </w:t>
      </w:r>
    </w:p>
    <w:p w:rsidR="00A27E7E" w:rsidRDefault="00AC62C6" w:rsidP="00AC62C6">
      <w:pPr>
        <w:rPr>
          <w:rFonts w:cs="Arial"/>
        </w:rPr>
      </w:pPr>
      <w:r>
        <w:rPr>
          <w:rFonts w:cs="Arial"/>
        </w:rPr>
        <w:t xml:space="preserve">Following vector production, both IPLVs and IDLVs expressing </w:t>
      </w:r>
      <w:r w:rsidRPr="00B8305D">
        <w:rPr>
          <w:rFonts w:cs="Arial"/>
          <w:i/>
        </w:rPr>
        <w:t>eGFP</w:t>
      </w:r>
      <w:r>
        <w:rPr>
          <w:rFonts w:cs="Arial"/>
        </w:rPr>
        <w:t xml:space="preserve"> were titrated by flow cytometry for functional vector titres. Although the gene for eGFP is within the constructs of most LV-IGF-1 or -</w:t>
      </w:r>
      <w:r w:rsidRPr="004A7260">
        <w:rPr>
          <w:rFonts w:cs="Arial"/>
        </w:rPr>
        <w:t>GDNF</w:t>
      </w:r>
      <w:r>
        <w:rPr>
          <w:rFonts w:cs="Arial"/>
        </w:rPr>
        <w:t xml:space="preserve"> vectors, the expression of this reporter driven by SFFVp or IRES appears weak and unstable between cell lines (previous experience in </w:t>
      </w:r>
      <w:r w:rsidRPr="00C101D9">
        <w:rPr>
          <w:rFonts w:cs="Arial"/>
        </w:rPr>
        <w:t>Yáñez lab</w:t>
      </w:r>
      <w:r>
        <w:rPr>
          <w:rFonts w:cs="Arial"/>
        </w:rPr>
        <w:t xml:space="preserve">). It is </w:t>
      </w:r>
      <w:r w:rsidR="002317A4">
        <w:rPr>
          <w:rFonts w:cs="Arial"/>
        </w:rPr>
        <w:t>possiblely due</w:t>
      </w:r>
      <w:r w:rsidR="00970325">
        <w:rPr>
          <w:rFonts w:cs="Arial"/>
        </w:rPr>
        <w:t xml:space="preserve"> to promoter interference between</w:t>
      </w:r>
      <w:r w:rsidR="002317A4">
        <w:rPr>
          <w:rFonts w:cs="Arial"/>
        </w:rPr>
        <w:t xml:space="preserve"> two internal promoters or the </w:t>
      </w:r>
      <w:r>
        <w:rPr>
          <w:rFonts w:cs="Arial"/>
        </w:rPr>
        <w:t xml:space="preserve">relatively low efficiency of IRES. Therefore, vectors were alternatively titrated by qPCR </w:t>
      </w:r>
      <w:r w:rsidR="00E101B5">
        <w:rPr>
          <w:rFonts w:cs="Arial"/>
        </w:rPr>
        <w:t>that</w:t>
      </w:r>
      <w:r>
        <w:rPr>
          <w:rFonts w:cs="Arial"/>
        </w:rPr>
        <w:t xml:space="preserve"> quantifies the number of copies of viral DNA in transduced cells. In order to have the most comprehensive picture of vector titres for </w:t>
      </w:r>
      <w:r>
        <w:rPr>
          <w:rFonts w:cs="Arial"/>
          <w:i/>
        </w:rPr>
        <w:t>in vivo</w:t>
      </w:r>
      <w:r>
        <w:rPr>
          <w:rFonts w:cs="Arial"/>
        </w:rPr>
        <w:t xml:space="preserve"> work, those vectors were also titrated by p24 ELISA. As this latter method measures the amount of p24 protein in the viral capsid, both viral RNA-containing and empty particles are potentially counted, which may be slightly misleading when compared to qPCR titration. Perhaps, due to a high probability in the transient transduction of vectors and/or the variance in transcriptional activities (depending on the vector backbone), vector titration by either qPCR or p24 ELISA generally overestimates the functional vector titres (titrated by flow cytometry) from 10 to 1000 times </w:t>
      </w:r>
      <w:r w:rsidR="00122438">
        <w:rPr>
          <w:rFonts w:cs="Arial"/>
        </w:rPr>
        <w:fldChar w:fldCharType="begin" w:fldLock="1"/>
      </w:r>
      <w:r w:rsidR="00994410">
        <w:rPr>
          <w:rFonts w:cs="Arial"/>
        </w:rPr>
        <w:instrText>ADDIN CSL_CITATION { "citationItems" : [ { "id" : "ITEM-1", "itemData" : { "DOI" : "10.1186/1472-6750-6-34", "ISSN" : "1472-6750", "PMID" : "16836756", "abstract" : "Lentiviral vectors are efficient vehicles for stable gene transfer in dividing and non-dividing cells. Several improvements in vector design to increase biosafety and transgene expression, have led to the approval of these vectors for use in clinical studies. Methods are required to analyze the quality of lentiviral vector production, the efficiency of gene transfer and the extent of therapeutic gene expression.", "author" : [ { "dropping-particle" : "", "family" : "Geraerts", "given" : "Martine", "non-dropping-particle" : "", "parse-names" : false, "suffix" : "" }, { "dropping-particle" : "", "family" : "Willems", "given" : "Sofie", "non-dropping-particle" : "", "parse-names" : false, "suffix" : "" }, { "dropping-particle" : "", "family" : "Baekelandt", "given" : "Veerle", "non-dropping-particle" : "", "parse-names" : false, "suffix" : "" }, { "dropping-particle" : "", "family" : "Debyser", "given" : "Zeger", "non-dropping-particle" : "", "parse-names" : false, "suffix" : "" }, { "dropping-particle" : "", "family" : "Gijsbers", "given" : "Rik", "non-dropping-particle" : "", "parse-names" : false, "suffix" : "" } ], "container-title" : "BMC biotechnology", "id" : "ITEM-1", "issued" : { "date-parts" : [ [ "2006", "1" ] ] }, "page" : "34", "title" : "Comparison of lentiviral vector titration methods.", "type" : "article-journal", "volume" : "6" }, "uris" : [ "http://www.mendeley.com/documents/?uuid=57dfd81e-bcc1-414c-b73e-05502fd5c760" ] } ], "mendeley" : { "previouslyFormattedCitation" : "(Geraerts et al., 2006)" }, "properties" : { "noteIndex" : 0 }, "schema" : "https://github.com/citation-style-language/schema/raw/master/csl-citation.json" }</w:instrText>
      </w:r>
      <w:r w:rsidR="00122438">
        <w:rPr>
          <w:rFonts w:cs="Arial"/>
        </w:rPr>
        <w:fldChar w:fldCharType="separate"/>
      </w:r>
      <w:r w:rsidRPr="00660074">
        <w:rPr>
          <w:rFonts w:cs="Arial"/>
          <w:noProof/>
        </w:rPr>
        <w:t>(Geraerts et al., 2006)</w:t>
      </w:r>
      <w:r w:rsidR="00122438">
        <w:rPr>
          <w:rFonts w:cs="Arial"/>
        </w:rPr>
        <w:fldChar w:fldCharType="end"/>
      </w:r>
      <w:r w:rsidR="00A27E7E">
        <w:rPr>
          <w:rFonts w:cs="Arial"/>
        </w:rPr>
        <w:t>.</w:t>
      </w:r>
      <w:r w:rsidR="00AA5AA0">
        <w:rPr>
          <w:rFonts w:cs="Arial"/>
        </w:rPr>
        <w:t xml:space="preserve"> </w:t>
      </w:r>
    </w:p>
    <w:p w:rsidR="008329F9" w:rsidRPr="008329F9" w:rsidRDefault="00124B94" w:rsidP="00AC62C6">
      <w:pPr>
        <w:rPr>
          <w:rStyle w:val="Heading1NgocCharChar"/>
          <w:rFonts w:eastAsia="Calibri"/>
          <w:b w:val="0"/>
          <w:bCs w:val="0"/>
          <w:kern w:val="0"/>
          <w:sz w:val="22"/>
          <w:szCs w:val="28"/>
        </w:rPr>
      </w:pPr>
      <w:r>
        <w:rPr>
          <w:rFonts w:cs="Arial"/>
        </w:rPr>
        <w:t xml:space="preserve">Due to the drawback of bicistronic LVs (as discussed above), </w:t>
      </w:r>
      <w:r w:rsidR="00D75CF8">
        <w:rPr>
          <w:rFonts w:cs="Arial"/>
        </w:rPr>
        <w:t xml:space="preserve">in the next </w:t>
      </w:r>
      <w:r w:rsidR="006F0502">
        <w:rPr>
          <w:rFonts w:cs="Arial"/>
          <w:i/>
        </w:rPr>
        <w:t>in vitro</w:t>
      </w:r>
      <w:r w:rsidR="006F0502">
        <w:rPr>
          <w:rFonts w:cs="Arial"/>
        </w:rPr>
        <w:t xml:space="preserve"> </w:t>
      </w:r>
      <w:r w:rsidR="00D75CF8">
        <w:rPr>
          <w:rFonts w:cs="Arial"/>
        </w:rPr>
        <w:t xml:space="preserve">experiments investigating vector transduction efficiency through </w:t>
      </w:r>
      <w:r w:rsidR="00D75CF8">
        <w:rPr>
          <w:rFonts w:cs="Arial"/>
          <w:i/>
        </w:rPr>
        <w:t>eGFP</w:t>
      </w:r>
      <w:r w:rsidR="00D75CF8">
        <w:rPr>
          <w:rFonts w:cs="Arial"/>
        </w:rPr>
        <w:t xml:space="preserve"> </w:t>
      </w:r>
      <w:r w:rsidR="00D75CF8">
        <w:rPr>
          <w:rFonts w:cs="Arial"/>
        </w:rPr>
        <w:lastRenderedPageBreak/>
        <w:t xml:space="preserve">expression, monocistronic LV-eGFP vectors </w:t>
      </w:r>
      <w:r w:rsidR="00AD3B52">
        <w:rPr>
          <w:rFonts w:cs="Arial"/>
        </w:rPr>
        <w:t>were</w:t>
      </w:r>
      <w:r w:rsidR="006F0502">
        <w:rPr>
          <w:rFonts w:cs="Arial"/>
        </w:rPr>
        <w:t xml:space="preserve"> </w:t>
      </w:r>
      <w:r w:rsidR="00D75CF8">
        <w:rPr>
          <w:rFonts w:cs="Arial"/>
        </w:rPr>
        <w:t xml:space="preserve">used according to their </w:t>
      </w:r>
      <w:r>
        <w:rPr>
          <w:rFonts w:cs="Arial"/>
        </w:rPr>
        <w:t>flow cytometry-based titres</w:t>
      </w:r>
      <w:r w:rsidR="00D75CF8">
        <w:rPr>
          <w:rFonts w:cs="Arial"/>
        </w:rPr>
        <w:t>.</w:t>
      </w:r>
      <w:r>
        <w:rPr>
          <w:rFonts w:cs="Arial"/>
        </w:rPr>
        <w:t xml:space="preserve"> </w:t>
      </w:r>
      <w:r w:rsidR="00D75CF8">
        <w:rPr>
          <w:rFonts w:cs="Arial"/>
        </w:rPr>
        <w:t>Bicistronic</w:t>
      </w:r>
      <w:r>
        <w:rPr>
          <w:rFonts w:cs="Arial"/>
        </w:rPr>
        <w:t xml:space="preserve"> LVs </w:t>
      </w:r>
      <w:r w:rsidR="00D75CF8">
        <w:rPr>
          <w:rFonts w:cs="Arial"/>
        </w:rPr>
        <w:t xml:space="preserve">in </w:t>
      </w:r>
      <w:r w:rsidR="006F0502">
        <w:rPr>
          <w:rFonts w:cs="Arial"/>
        </w:rPr>
        <w:t xml:space="preserve">the </w:t>
      </w:r>
      <w:r w:rsidR="00D75CF8">
        <w:rPr>
          <w:rFonts w:cs="Arial"/>
        </w:rPr>
        <w:t xml:space="preserve">tests for neuroprotective effects of IGF-1 </w:t>
      </w:r>
      <w:r w:rsidR="00D75CF8">
        <w:rPr>
          <w:rFonts w:cs="Arial"/>
          <w:i/>
        </w:rPr>
        <w:t>in vitro</w:t>
      </w:r>
      <w:r w:rsidR="00AD3B52">
        <w:rPr>
          <w:rFonts w:cs="Arial"/>
        </w:rPr>
        <w:t xml:space="preserve"> were </w:t>
      </w:r>
      <w:r w:rsidR="00D75CF8">
        <w:rPr>
          <w:rFonts w:cs="Arial"/>
        </w:rPr>
        <w:t xml:space="preserve">used based on </w:t>
      </w:r>
      <w:r>
        <w:rPr>
          <w:rFonts w:cs="Arial"/>
        </w:rPr>
        <w:t>their qPCR titres. In an</w:t>
      </w:r>
      <w:r w:rsidR="00AD3B52">
        <w:rPr>
          <w:rFonts w:cs="Arial"/>
        </w:rPr>
        <w:t xml:space="preserve">imal work, all vectors were </w:t>
      </w:r>
      <w:r>
        <w:rPr>
          <w:rFonts w:cs="Arial"/>
        </w:rPr>
        <w:t>injected at the same volume containing 10</w:t>
      </w:r>
      <w:r>
        <w:rPr>
          <w:rFonts w:cs="Arial"/>
          <w:vertAlign w:val="superscript"/>
        </w:rPr>
        <w:t>9</w:t>
      </w:r>
      <w:r>
        <w:rPr>
          <w:rFonts w:cs="Arial"/>
        </w:rPr>
        <w:t xml:space="preserve"> viral DNA copies/ml (qPCR titres) that are equal to 10</w:t>
      </w:r>
      <w:r>
        <w:rPr>
          <w:rFonts w:cs="Arial"/>
          <w:vertAlign w:val="superscript"/>
        </w:rPr>
        <w:t>11</w:t>
      </w:r>
      <w:r>
        <w:rPr>
          <w:rFonts w:cs="Arial"/>
        </w:rPr>
        <w:t xml:space="preserve"> viral particles/ml (p24 ELISA titres)</w:t>
      </w:r>
      <w:r w:rsidR="00AD3B52">
        <w:rPr>
          <w:rFonts w:cs="Arial"/>
        </w:rPr>
        <w:t xml:space="preserve">; dilution were </w:t>
      </w:r>
      <w:r w:rsidR="006F0502">
        <w:rPr>
          <w:rFonts w:cs="Arial"/>
        </w:rPr>
        <w:t>used for high vector titres when necessary.</w:t>
      </w:r>
      <w:r w:rsidRPr="008329F9">
        <w:rPr>
          <w:rStyle w:val="Heading1NgocCharChar"/>
          <w:rFonts w:eastAsia="Calibri"/>
          <w:b w:val="0"/>
          <w:bCs w:val="0"/>
          <w:kern w:val="0"/>
          <w:sz w:val="22"/>
          <w:szCs w:val="28"/>
        </w:rPr>
        <w:t xml:space="preserve"> </w:t>
      </w:r>
      <w:r w:rsidR="008329F9" w:rsidRPr="008329F9">
        <w:rPr>
          <w:rStyle w:val="Heading1NgocCharChar"/>
          <w:rFonts w:eastAsia="Calibri"/>
          <w:b w:val="0"/>
          <w:bCs w:val="0"/>
          <w:kern w:val="0"/>
          <w:sz w:val="22"/>
          <w:szCs w:val="28"/>
        </w:rPr>
        <w:br w:type="page"/>
      </w:r>
    </w:p>
    <w:p w:rsidR="006179E6" w:rsidRPr="003D306D" w:rsidRDefault="006179E6" w:rsidP="008329F9">
      <w:pPr>
        <w:pStyle w:val="Heading1"/>
        <w:rPr>
          <w:rStyle w:val="Heading1NgocCharChar"/>
          <w:b/>
          <w:bCs/>
          <w:sz w:val="28"/>
          <w:szCs w:val="28"/>
        </w:rPr>
      </w:pPr>
    </w:p>
    <w:p w:rsidR="006179E6" w:rsidRPr="003D306D" w:rsidRDefault="006179E6" w:rsidP="006179E6">
      <w:pPr>
        <w:pStyle w:val="Heading1"/>
        <w:jc w:val="center"/>
        <w:rPr>
          <w:rStyle w:val="Heading1NgocCharChar"/>
          <w:b/>
          <w:bCs/>
          <w:sz w:val="28"/>
          <w:szCs w:val="28"/>
        </w:rPr>
      </w:pPr>
    </w:p>
    <w:p w:rsidR="006179E6" w:rsidRDefault="006179E6" w:rsidP="006179E6">
      <w:pPr>
        <w:rPr>
          <w:sz w:val="8"/>
        </w:rPr>
      </w:pPr>
    </w:p>
    <w:p w:rsidR="006179E6" w:rsidRPr="0046456C" w:rsidRDefault="006179E6" w:rsidP="006179E6">
      <w:pPr>
        <w:rPr>
          <w:sz w:val="10"/>
        </w:rPr>
      </w:pPr>
    </w:p>
    <w:p w:rsidR="006179E6" w:rsidRDefault="006179E6" w:rsidP="006179E6">
      <w:pPr>
        <w:rPr>
          <w:sz w:val="8"/>
        </w:rPr>
      </w:pPr>
    </w:p>
    <w:p w:rsidR="006179E6" w:rsidRDefault="006179E6" w:rsidP="006179E6">
      <w:pPr>
        <w:rPr>
          <w:sz w:val="12"/>
        </w:rPr>
      </w:pPr>
    </w:p>
    <w:p w:rsidR="000B1D28" w:rsidRPr="0046456C" w:rsidRDefault="000B1D28" w:rsidP="006179E6">
      <w:pPr>
        <w:rPr>
          <w:sz w:val="12"/>
        </w:rPr>
      </w:pPr>
    </w:p>
    <w:p w:rsidR="006179E6" w:rsidRPr="00DB0C88" w:rsidRDefault="006179E6" w:rsidP="006179E6">
      <w:pPr>
        <w:pStyle w:val="Heading1"/>
        <w:jc w:val="center"/>
        <w:rPr>
          <w:rStyle w:val="Heading1NgocCharChar"/>
          <w:b/>
          <w:bCs/>
          <w:sz w:val="22"/>
          <w:szCs w:val="28"/>
        </w:rPr>
      </w:pPr>
    </w:p>
    <w:p w:rsidR="006179E6" w:rsidRPr="0046456C" w:rsidRDefault="006179E6" w:rsidP="0046456C">
      <w:pPr>
        <w:pStyle w:val="Heading1"/>
        <w:jc w:val="center"/>
        <w:rPr>
          <w:rStyle w:val="Heading1NgocCharChar"/>
          <w:rFonts w:cstheme="majorBidi"/>
          <w:b/>
          <w:bCs/>
          <w:sz w:val="32"/>
        </w:rPr>
      </w:pPr>
      <w:bookmarkStart w:id="966" w:name="_Toc364181212"/>
      <w:bookmarkStart w:id="967" w:name="_Toc364587322"/>
      <w:bookmarkStart w:id="968" w:name="_Toc370678379"/>
      <w:r w:rsidRPr="0046456C">
        <w:rPr>
          <w:rStyle w:val="Heading1NgocCharChar"/>
          <w:rFonts w:cstheme="majorBidi"/>
          <w:b/>
          <w:bCs/>
          <w:sz w:val="32"/>
        </w:rPr>
        <w:t>Chapter 4</w:t>
      </w:r>
      <w:bookmarkEnd w:id="966"/>
      <w:bookmarkEnd w:id="967"/>
      <w:bookmarkEnd w:id="968"/>
    </w:p>
    <w:p w:rsidR="006179E6" w:rsidRPr="0046456C" w:rsidRDefault="006179E6" w:rsidP="0046456C">
      <w:pPr>
        <w:pStyle w:val="Heading1"/>
        <w:jc w:val="center"/>
        <w:rPr>
          <w:rStyle w:val="Heading1NgocCharChar"/>
          <w:rFonts w:cstheme="majorBidi"/>
          <w:b/>
          <w:bCs/>
          <w:sz w:val="32"/>
        </w:rPr>
      </w:pPr>
      <w:bookmarkStart w:id="969" w:name="_Toc341730365"/>
      <w:bookmarkStart w:id="970" w:name="_Toc370678380"/>
      <w:r w:rsidRPr="0046456C">
        <w:rPr>
          <w:rStyle w:val="Heading1NgocCharChar"/>
          <w:rFonts w:cstheme="majorBidi"/>
          <w:b/>
          <w:bCs/>
          <w:sz w:val="32"/>
        </w:rPr>
        <w:t xml:space="preserve">Transduction efficiency and cell-type specificity of LVs </w:t>
      </w:r>
      <w:r w:rsidRPr="00936DA5">
        <w:rPr>
          <w:rStyle w:val="Heading1NgocCharChar"/>
          <w:rFonts w:cstheme="majorBidi"/>
          <w:b/>
          <w:bCs/>
          <w:i/>
          <w:sz w:val="32"/>
        </w:rPr>
        <w:t>in vitro</w:t>
      </w:r>
      <w:r w:rsidRPr="0046456C">
        <w:rPr>
          <w:rStyle w:val="Heading1NgocCharChar"/>
          <w:rFonts w:cstheme="majorBidi"/>
          <w:b/>
          <w:bCs/>
          <w:sz w:val="32"/>
        </w:rPr>
        <w:t xml:space="preserve"> and </w:t>
      </w:r>
      <w:r w:rsidRPr="00936DA5">
        <w:rPr>
          <w:rStyle w:val="Heading1NgocCharChar"/>
          <w:rFonts w:cstheme="majorBidi"/>
          <w:b/>
          <w:bCs/>
          <w:i/>
          <w:sz w:val="32"/>
        </w:rPr>
        <w:t>in vivo</w:t>
      </w:r>
      <w:bookmarkEnd w:id="969"/>
      <w:bookmarkEnd w:id="970"/>
    </w:p>
    <w:p w:rsidR="006179E6" w:rsidRPr="003D306D" w:rsidRDefault="006179E6" w:rsidP="006179E6">
      <w:pPr>
        <w:pStyle w:val="Heading1Ngoc12"/>
        <w:rPr>
          <w:sz w:val="23"/>
          <w:szCs w:val="23"/>
        </w:rPr>
      </w:pPr>
    </w:p>
    <w:p w:rsidR="006179E6" w:rsidRPr="003D306D" w:rsidRDefault="006179E6" w:rsidP="006179E6">
      <w:pPr>
        <w:pStyle w:val="Heading1Ngoc12"/>
        <w:rPr>
          <w:b w:val="0"/>
          <w:sz w:val="23"/>
          <w:szCs w:val="23"/>
        </w:rPr>
      </w:pPr>
    </w:p>
    <w:p w:rsidR="006179E6" w:rsidRPr="003D306D" w:rsidRDefault="006179E6" w:rsidP="006179E6">
      <w:pPr>
        <w:pStyle w:val="Heading1Ngoc12"/>
        <w:rPr>
          <w:b w:val="0"/>
          <w:sz w:val="23"/>
          <w:szCs w:val="23"/>
        </w:rPr>
      </w:pPr>
    </w:p>
    <w:p w:rsidR="006179E6" w:rsidRPr="003D306D" w:rsidRDefault="006179E6" w:rsidP="006179E6">
      <w:pPr>
        <w:pStyle w:val="Heading1Ngoc12"/>
        <w:rPr>
          <w:sz w:val="23"/>
          <w:szCs w:val="23"/>
        </w:rPr>
      </w:pPr>
    </w:p>
    <w:p w:rsidR="00AC62C6" w:rsidRPr="00870E97" w:rsidRDefault="006179E6" w:rsidP="00AC62C6">
      <w:pPr>
        <w:pStyle w:val="Heading1"/>
      </w:pPr>
      <w:bookmarkStart w:id="971" w:name="_Toc310948223"/>
      <w:r w:rsidRPr="003D306D">
        <w:rPr>
          <w:kern w:val="0"/>
        </w:rPr>
        <w:br w:type="page"/>
      </w:r>
      <w:bookmarkStart w:id="972" w:name="_Toc338274774"/>
      <w:bookmarkStart w:id="973" w:name="_Toc338499587"/>
      <w:bookmarkStart w:id="974" w:name="_Toc341038853"/>
    </w:p>
    <w:p w:rsidR="00AC62C6" w:rsidRPr="008329F9" w:rsidRDefault="00AC62C6" w:rsidP="00AC62C6">
      <w:pPr>
        <w:pStyle w:val="Heading1"/>
      </w:pPr>
      <w:bookmarkStart w:id="975" w:name="_Toc370678381"/>
      <w:r>
        <w:lastRenderedPageBreak/>
        <w:t>4.1</w:t>
      </w:r>
      <w:r w:rsidRPr="008329F9">
        <w:t>. Introduction</w:t>
      </w:r>
      <w:bookmarkEnd w:id="975"/>
      <w:r w:rsidRPr="008329F9">
        <w:t xml:space="preserve"> </w:t>
      </w:r>
    </w:p>
    <w:p w:rsidR="00B768A1" w:rsidRDefault="00AC62C6" w:rsidP="00AC62C6">
      <w:r>
        <w:t>A</w:t>
      </w:r>
      <w:r w:rsidRPr="009460E8">
        <w:t xml:space="preserve"> significant obstacle in the routine clinical use of current IPLVs is the potential of insertional mutagenesis and subsequent oncogenesis caused by integration of the viral genome into the host cell genom</w:t>
      </w:r>
      <w:r>
        <w:t xml:space="preserve">e </w:t>
      </w:r>
      <w:r w:rsidR="00122438">
        <w:fldChar w:fldCharType="begin" w:fldLock="1"/>
      </w:r>
      <w:r w:rsidR="00994410">
        <w:instrText>ADDIN CSL_CITATION { "citationItems" : [ { "id" : "ITEM-1", "itemData" : { "DOI" : "10.1038/mt.2011.289", "ISSN" : "1525-0024", "PMID" : "22252453", "abstract" : "\u03b3-Retroviral and lentiviral vectors allow the permanent integration of a therapeutic transgene in target cells and have provided in the last decade a delivery platform for several successful gene therapy (GT) clinical approaches. However, the occurrence of adverse events due to insertional mutagenesis in GT treated patients poses a strong challenge to the scientific community to identify the mechanisms at the basis of vector-driven genotoxicity. Along the last decade, the study of retroviral integration sites became a fundamental tool to monitor vector-host interaction in patients overtime. This review is aimed at critically revising the data derived from insertional profiling, with a particular focus on the evidences collected from GT clinical trials. We discuss the controversies and open issues associated to the interpretation of integration site analysis during patient's follow up, with an update on the latest results derived from the use of high-throughput technologies. Finally, we provide a perspective on the future technical development and on the application of these studies to address broader biological questions, from basic virology to human hematopoiesis.", "author" : [ { "dropping-particle" : "", "family" : "Biasco", "given" : "Luca", "non-dropping-particle" : "", "parse-names" : false, "suffix" : "" }, { "dropping-particle" : "", "family" : "Baricordi", "given" : "Cristina", "non-dropping-particle" : "", "parse-names" : false, "suffix" : "" }, { "dropping-particle" : "", "family" : "Aiuti", "given" : "Alessandro", "non-dropping-particle" : "", "parse-names" : false, "suffix" : "" } ], "container-title" : "Molecular therapy : the journal of the American Society of Gene Therapy", "id" : "ITEM-1", "issue" : "4", "issued" : { "date-parts" : [ [ "2012", "4" ] ] }, "page" : "709-16", "publisher" : "Nature Publishing Group", "title" : "Retroviral integrations in gene therapy trials.", "type" : "article-journal", "volume" : "20" }, "uris" : [ "http://www.mendeley.com/documents/?uuid=c06f34c1-f5a6-4696-a01b-4b4d5ff0816a" ] } ], "mendeley" : { "previouslyFormattedCitation" : "(Biasco et al., 2012)" }, "properties" : { "noteIndex" : 0 }, "schema" : "https://github.com/citation-style-language/schema/raw/master/csl-citation.json" }</w:instrText>
      </w:r>
      <w:r w:rsidR="00122438">
        <w:fldChar w:fldCharType="separate"/>
      </w:r>
      <w:r w:rsidRPr="00660074">
        <w:rPr>
          <w:noProof/>
        </w:rPr>
        <w:t>(Biasco et al., 2012)</w:t>
      </w:r>
      <w:r w:rsidR="00122438">
        <w:fldChar w:fldCharType="end"/>
      </w:r>
      <w:r w:rsidRPr="009460E8">
        <w:t xml:space="preserve">. </w:t>
      </w:r>
      <w:r w:rsidR="00913433">
        <w:t>To minimize this risk, IDLVs have been developed w</w:t>
      </w:r>
      <w:r>
        <w:t xml:space="preserve">ith a mutation in </w:t>
      </w:r>
      <w:r w:rsidR="00913433">
        <w:t xml:space="preserve">the gene for </w:t>
      </w:r>
      <w:r>
        <w:t>viral integrase</w:t>
      </w:r>
      <w:r w:rsidR="00B768A1">
        <w:t xml:space="preserve"> </w:t>
      </w:r>
      <w:r w:rsidR="00122438">
        <w:fldChar w:fldCharType="begin" w:fldLock="1"/>
      </w:r>
      <w:r w:rsidR="00994410">
        <w:instrText>ADDIN CSL_CITATION { "citationItems" : [ { "id" : "ITEM-1", "itemData" : { "ISSN" : "0022-538X", "PMID" : "8551608", "abstract" : "The viral integrase (IN) protein is the only viral protein known to be required for integration of the human immunodeficiency virus type 1 (HIV-1) genome into the host cell DNA, a step in the viral life cycle that is essential for viral replication. To better understand the relationship between in vitro IN activity and IN-mediated integration of viral DNA in an infected cell, we characterized the effects of 13 IN mutations on viral replication in cultured cells. Using HIV-1 genomes that express the hygromycin resistance gene and do not express the HIV-1 env gene, we generated stocks of pseudotype virus coated with the murine leukemia virus amphotropic envelope glycoprotein, containing either wild-type or mutant HIV-1 IN. All mutants produced normal amounts of physical particles, as measured by reverse transcriptase activity and capsid protein (p24) concentration, but they formed three groups based on infectious titer and synthesis of viral DNA. Changes at the three highly conserved acidic residues in the IN core domain (D-64, D-116, and E-152) impair provirus formation without affecting viral DNA synthesis or the accumulation of viral DNA in the nucleus of the infected cell, a phenotype predicted by each mutant's lack of in vitro integrase activity. Mutations at positions N-120, R-199, and W-235 minimally affect in vitro integrase activity, but infectious titers are severely reduced, despite normal synthesis of viral DNA, implying a defect during integration in vivo. Mutations in the zinc binding region (H12C, H16V, and H16C), S81R, and a deletion of residues 32 through 275 yield noninfectious particles that synthesize little or no viral DNA following infection, despite wild-type levels of reverse transcriptase activity and viral RNA in the particles. The two latter classes of mutants suggest that IN can affect DNA synthesis or integration during infection in ways that are not appreciated from currently used assays in vitro.", "author" : [ { "dropping-particle" : "", "family" : "Leavitt", "given" : "a D", "non-dropping-particle" : "", "parse-names" : false, "suffix" : "" }, { "dropping-particle" : "", "family" : "Robles", "given" : "G", "non-dropping-particle" : "", "parse-names" : false, "suffix" : "" }, { "dropping-particle" : "", "family" : "Alesandro", "given" : "N", "non-dropping-particle" : "", "parse-names" : false, "suffix" : "" }, { "dropping-particle" : "", "family" : "Varmus", "given" : "H E", "non-dropping-particle" : "", "parse-names" : false, "suffix" : "" } ], "container-title" : "Journal of virology", "id" : "ITEM-1", "issue" : "2", "issued" : { "date-parts" : [ [ "1996", "2" ] ] }, "page" : "721-8", "title" : "Human immunodeficiency virus type 1 integrase mutants retain in vitro integrase activity yet fail to integrate viral DNA efficiently during infection.", "type" : "article-journal", "volume" : "70" }, "uris" : [ "http://www.mendeley.com/documents/?uuid=bd8e6e22-f129-415f-bb04-56d4d9e86c7a" ] } ], "mendeley" : { "previouslyFormattedCitation" : "(Leavitt et al., 1996)" }, "properties" : { "noteIndex" : 0 }, "schema" : "https://github.com/citation-style-language/schema/raw/master/csl-citation.json" }</w:instrText>
      </w:r>
      <w:r w:rsidR="00122438">
        <w:fldChar w:fldCharType="separate"/>
      </w:r>
      <w:r w:rsidR="00B768A1" w:rsidRPr="00913433">
        <w:rPr>
          <w:noProof/>
        </w:rPr>
        <w:t>(Leavitt et al., 1996)</w:t>
      </w:r>
      <w:r w:rsidR="00122438">
        <w:fldChar w:fldCharType="end"/>
      </w:r>
      <w:r w:rsidR="00913433">
        <w:t>.</w:t>
      </w:r>
      <w:r>
        <w:t xml:space="preserve"> </w:t>
      </w:r>
      <w:r w:rsidR="00D545EA">
        <w:t>Integration of these</w:t>
      </w:r>
      <w:r w:rsidR="00913433">
        <w:t xml:space="preserve"> vectors </w:t>
      </w:r>
      <w:r w:rsidR="00D545EA">
        <w:t>has been demonstrated to be inhibited without affec</w:t>
      </w:r>
      <w:r w:rsidR="00AD3B52">
        <w:t>t</w:t>
      </w:r>
      <w:r w:rsidR="00D545EA">
        <w:t xml:space="preserve">ing the synthesis of provirus or infectious titres </w:t>
      </w:r>
      <w:r w:rsidR="00122438">
        <w:fldChar w:fldCharType="begin" w:fldLock="1"/>
      </w:r>
      <w:r w:rsidR="00994410">
        <w:instrText>ADDIN CSL_CITATION { "citationItems" : [ { "id" : "ITEM-1", "itemData" : { "DOI" : "10.1038/sj.mt.6300281", "ISSN" : "1525-0016", "PMID" : "17700544", "abstract" : "Human immunodeficiency virus (HIV)-based lentiviral vectors (LVs) hold immense promise for gene delivery applications because of their relatively large packaging capacity and their ability to infect a range of cell types. The genome of HIV non-specifically integrates into the host genome, and this promotes efficient, stable transgene expression in dividing cells. However, integration can also be problematic because of variations in gene expression among cells, possible gene silencing and, most importantly, insertional mutagenesis which can lead to undesirable effects such as malignant transformation. In order to alleviate these problems, we have developed a range of non-integrating LVs (NILVs) by introducing point mutations into the catalytic site, chromosome binding site, and viral DNA binding site of the viral integrase (IN). In addition, we have mutated the IN attachment (att) sites within the HIV long terminal repeats (LTRs). All of the vectors produced show efficient reverse transcription and transgene expression in dividing cells and prolonged expression in non-dividing myotubes. Finally, we show that NILV can be used for achieving highly effective gene transfer and expression in muscle in vivo.", "author" : [ { "dropping-particle" : "", "family" : "Apolonia", "given" : "Luis", "non-dropping-particle" : "", "parse-names" : false, "suffix" : "" }, { "dropping-particle" : "", "family" : "Waddington", "given" : "Simon N", "non-dropping-particle" : "", "parse-names" : false, "suffix" : "" }, { "dropping-particle" : "", "family" : "Fernandes", "given" : "Carolina", "non-dropping-particle" : "", "parse-names" : false, "suffix" : "" }, { "dropping-particle" : "", "family" : "Ward", "given" : "Natalie J", "non-dropping-particle" : "", "parse-names" : false, "suffix" : "" }, { "dropping-particle" : "", "family" : "Bouma", "given" : "Gerben", "non-dropping-particle" : "", "parse-names" : false, "suffix" : "" }, { "dropping-particle" : "", "family" : "Blundell", "given" : "Michael P", "non-dropping-particle" : "", "parse-names" : false, "suffix" : "" }, { "dropping-particle" : "", "family" : "Thrasher", "given" : "Adrian J", "non-dropping-particle" : "", "parse-names" : false, "suffix" : "" }, { "dropping-particle" : "", "family" : "Collins", "given" : "Mary K", "non-dropping-particle" : "", "parse-names" : false, "suffix" : "" }, { "dropping-particle" : "", "family" : "Philpott", "given" : "Nicola J", "non-dropping-particle" : "", "parse-names" : false, "suffix" : "" } ], "container-title" : "Molecular therapy : the journal of the American Society of Gene Therapy", "id" : "ITEM-1", "issue" : "11", "issued" : { "date-parts" : [ [ "2007", "11" ] ] }, "page" : "1947-54", "title" : "Stable gene transfer to muscle using non-integrating lentiviral vectors.", "type" : "article-journal", "volume" : "15" }, "uris" : [ "http://www.mendeley.com/documents/?uuid=6abf0912-f4bb-440c-bebf-f10b2248710d" ] } ], "mendeley" : { "previouslyFormattedCitation" : "(Apolonia et al., 2007)" }, "properties" : { "noteIndex" : 0 }, "schema" : "https://github.com/citation-style-language/schema/raw/master/csl-citation.json" }</w:instrText>
      </w:r>
      <w:r w:rsidR="00122438">
        <w:fldChar w:fldCharType="separate"/>
      </w:r>
      <w:r w:rsidR="00B768A1" w:rsidRPr="00D545EA">
        <w:rPr>
          <w:noProof/>
        </w:rPr>
        <w:t>(Apolonia et al., 2007)</w:t>
      </w:r>
      <w:r w:rsidR="00122438">
        <w:fldChar w:fldCharType="end"/>
      </w:r>
      <w:r w:rsidR="00954386">
        <w:t>;</w:t>
      </w:r>
      <w:r w:rsidR="00B768A1">
        <w:t xml:space="preserve"> s</w:t>
      </w:r>
      <w:r w:rsidR="00D545EA">
        <w:t xml:space="preserve">uch that </w:t>
      </w:r>
      <w:r>
        <w:t>IDLVs can surpass t</w:t>
      </w:r>
      <w:r w:rsidRPr="009460E8">
        <w:t>h</w:t>
      </w:r>
      <w:r w:rsidR="00D545EA">
        <w:t>e</w:t>
      </w:r>
      <w:r w:rsidRPr="009460E8">
        <w:t xml:space="preserve"> risk</w:t>
      </w:r>
      <w:r>
        <w:t xml:space="preserve"> </w:t>
      </w:r>
      <w:r w:rsidR="00D545EA">
        <w:t>of insertional mutagenesis</w:t>
      </w:r>
      <w:r w:rsidR="00B768A1">
        <w:t>.</w:t>
      </w:r>
      <w:r w:rsidR="00D545EA">
        <w:t xml:space="preserve"> </w:t>
      </w:r>
      <w:r w:rsidR="00B768A1">
        <w:t>However, failure to integrate into the genome of infected cells, provirus of these IDLVs forms double-stranded episomal circles that are progressively diluted in proliferating</w:t>
      </w:r>
      <w:r w:rsidR="00954386">
        <w:t xml:space="preserve"> cells due to the lack of</w:t>
      </w:r>
      <w:r w:rsidR="00B768A1">
        <w:t xml:space="preserve"> viral replication signals </w:t>
      </w:r>
      <w:r w:rsidR="00122438">
        <w:fldChar w:fldCharType="begin" w:fldLock="1"/>
      </w:r>
      <w:r w:rsidR="00994410">
        <w:instrText>ADDIN CSL_CITATION { "citationItems" : [ { "id" : "ITEM-1", "itemData" : { "DOI" : "10.1038/gt.2009.135", "ISSN" : "1476-5462", "PMID" : "19847206", "abstract" : "Lentiviral vectors (LVs) offer the advantages of a large packaging capacity, broad cell tropism or specific cell-type targeting through pseudotyping, and long-term expression from integrated gene cassettes. However, transgene integration carries a risk of disrupting gene expression through insertional mutagenesis and may not be required for all applications. A non-integrating LV may be beneficial in cases in which transient gene expression is desired. Several recent publications outline the development and initial biological characterization of such vectors. Here, we discuss the potential applications and new directions for the development of integration-defective LVs.", "author" : [ { "dropping-particle" : "", "family" : "Banasik", "given" : "M B", "non-dropping-particle" : "", "parse-names" : false, "suffix" : "" }, { "dropping-particle" : "", "family" : "McCray", "given" : "P B", "non-dropping-particle" : "", "parse-names" : false, "suffix" : "" } ], "container-title" : "Gene therapy", "id" : "ITEM-1", "issue" : "2", "issued" : { "date-parts" : [ [ "2010", "2" ] ] }, "page" : "150-7", "title" : "Integrase-defective lentiviral vectors: progress and applications.", "type" : "article-journal", "volume" : "17" }, "uris" : [ "http://www.mendeley.com/documents/?uuid=0586b28e-b251-40a4-9185-dd1bd1bc1eef" ] }, { "id" : "ITEM-2", "itemData" : { "DOI" : "mt2009122 [pii] 10.1038/mt.2009.122", "ISBN" : "1525-0024 (Electronic) 1525-0016 (Linking)", "PMID" : "19491821", "abstract" : "Lentiviral vectors are very efficient at transducing dividing and quiescent cells, which makes them highly useful tools for genetic analysis and gene therapy. Traditionally this efficiency was considered dependent on provirus integration in the host cell genome; however, recent results have challenged this view. So called integration-deficient lentiviral vectors (IDLVs) can be produced through the use of integrase mutations that specifically prevent proviral integration, resulting in the generation of increased levels of circular vector episomes in transduced cells. These lentiviral episomes lack replication signals and are gradually lost by dilution in dividing cells, but are stable in quiescent cells. Compared to integrating lentivectors, IDLVs have a greatly reduced risk of causing insertional mutagenesis and a lower risk of generating replication-competent recombinants (RCRs). IDLVs can mediate transient gene expression in proliferating cells, stable expression in nondividing cells in vitro and in vivo, specific immune responses, RNA interference, homologous recombination (gene repair, knock-in, and knock-out), site-specific recombination, and transposition. IDLVs can be converted into replicating episomes, suggesting that if a clinically applicable system can be developed they would also become highly appropriate for stable transduction of proliferating tissues in therapeutic applications.", "author" : [ { "dropping-particle" : "", "family" : "Wanisch", "given" : "K", "non-dropping-particle" : "", "parse-names" : false, "suffix" : "" }, { "dropping-particle" : "", "family" : "Y\u00e1\u00f1ez-Mu\u00f1oz", "given" : "R J", "non-dropping-particle" : "", "parse-names" : false, "suffix" : "" } ], "container-title" : "Mol Ther", "edition" : "2009/06/06", "id" : "ITEM-2", "issue" : "8", "issued" : { "date-parts" : [ [ "2009" ] ] }, "note" : "Wanisch, Klaus\nYanez-Munoz, Rafael J\nMedical Research Council/United Kingdom\nResearch Support, Non-U.S. Gov't\nReview\nUnited States\nMolecular therapy : the journal of the American Society of Gene Therapy\nMol Ther. 2009 Aug;17(8):1316-32. Epub 2009 Jun 2.", "page" : "1316-1332", "title" : "Integration-deficient lentiviral vectors: a slow coming of age", "type" : "article-journal", "volume" : "17" }, "uris" : [ "http://www.mendeley.com/documents/?uuid=798a641a-7ed3-49db-909c-04682eea1fc3" ] } ], "mendeley" : { "previouslyFormattedCitation" : "(Wanisch and Y\u00e1\u00f1ez-Mu\u00f1oz, 2009; Banasik and McCray, 2010)" }, "properties" : { "noteIndex" : 0 }, "schema" : "https://github.com/citation-style-language/schema/raw/master/csl-citation.json" }</w:instrText>
      </w:r>
      <w:r w:rsidR="00122438">
        <w:fldChar w:fldCharType="separate"/>
      </w:r>
      <w:r w:rsidR="00B768A1" w:rsidRPr="00660074">
        <w:rPr>
          <w:noProof/>
        </w:rPr>
        <w:t>(Wanisch and Yáñez-Muñoz, 2009; Banasik and McCray, 2010)</w:t>
      </w:r>
      <w:r w:rsidR="00122438">
        <w:fldChar w:fldCharType="end"/>
      </w:r>
      <w:r w:rsidR="00B768A1">
        <w:t xml:space="preserve">. Therefore, IDLVs </w:t>
      </w:r>
      <w:r w:rsidR="00D545EA">
        <w:t xml:space="preserve">may </w:t>
      </w:r>
      <w:r>
        <w:t xml:space="preserve">express transgenes at comparable levels with IPLVs if the target cell population does not divide significantly; for instance, post-mitotic CNS cells. </w:t>
      </w:r>
    </w:p>
    <w:p w:rsidR="00CC5BB3" w:rsidRDefault="0033382E" w:rsidP="00AC62C6">
      <w:r>
        <w:t>Moreover, transgene expression from LVs can be enhanced by the cho</w:t>
      </w:r>
      <w:r w:rsidR="00CC5BB3">
        <w:t xml:space="preserve">ice of promoters specific to </w:t>
      </w:r>
      <w:r>
        <w:t xml:space="preserve">target cells </w:t>
      </w:r>
      <w:r w:rsidR="00122438">
        <w:fldChar w:fldCharType="begin" w:fldLock="1"/>
      </w:r>
      <w:r w:rsidR="00994410">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DOI" : "3302924 [pii]\n10.1038/sj.gt.3302924", "ISBN" : "0969-7128 (Print)\n0969-7128 (Linking)", "PMID" : "17361216", "abstract" : "In the field of basic and clinical neurosciences, it is important to develop a method for easy delivery and persistent expression of transgene in central neurons. We firstly generated lentiviral vectors with five kinds of neuron-specific promoters, such as synapsin I (SYN), calcium/calmodulin-dependent protein kinase II, tubulin alpha I, neuron-specific enolase and platelet-derived growth factor beta chain promoters and then novel hybrid promoters by fusing cytomegalovirus enhancer (E) to those neuron-specific promoters. Neuron-specific expression of green fluorescent protein (GFP) with those promoters was examined in vivo by injecting the lentiviral vectors into the rat neostriatum, thalamus and neocortex. Among all the promoters, SYN promoter displayed the highest specificity for neuronal expression in all the regions examined (more than 96%). Although GFP production by the hybrid promoters was about 2-4 times larger than the non-enhanced promoters, the neuronal specificity was significantly decreased in most cases. However, the neuronal specificity of E/SYN hybrid promoter exhibited the least decrease only in the thalamus. Furthermore, the transcriptional activity and neuronal specificity of E/SYN promoter were sustained for up to 8 weeks. Thus, lentivirus with E/SYN promoter is the best vector for strong persistent expression in neurons.", "author" : [ { "dropping-particle" : "", "family" : "Hioki", "given" : "H", "non-dropping-particle" : "", "parse-names" : false, "suffix" : "" }, { "dropping-particle" : "", "family" : "Kameda", "given" : "H", "non-dropping-particle" : "", "parse-names" : false, "suffix" : "" }, { "dropping-particle" : "", "family" : "Nakamura", "given" : "H", "non-dropping-particle" : "", "parse-names" : false, "suffix" : "" }, { "dropping-particle" : "", "family" : "Okunomiya", "given" : "T", "non-dropping-particle" : "", "parse-names" : false, "suffix" : "" }, { "dropping-particle" : "", "family" : "Ohira", "given" : "K", "non-dropping-particle" : "", "parse-names" : false, "suffix" : "" }, { "dropping-particle" : "", "family" : "Nakamura", "given" : "K", "non-dropping-particle" : "", "parse-names" : false, "suffix" : "" }, { "dropping-particle" : "", "family" : "Kuroda", "given" : "M", "non-dropping-particle" : "", "parse-names" : false, "suffix" : "" }, { "dropping-particle" : "", "family" : "Furuta", "given" : "T", "non-dropping-particle" : "", "parse-names" : false, "suffix" : "" }, { "dropping-particle" : "", "family" : "Kaneko", "given" : "T", "non-dropping-particle" : "", "parse-names" : false, "suffix" : "" } ], "container-title" : "Gene Ther", "edition" : "2007/03/16", "id" : "ITEM-2", "issue" : "11", "issued" : { "date-parts" : [ [ "2007" ] ] }, "note" : "Hioki, H\nKameda, H\nNakamura, H\nOkunomiya, T\nOhira, K\nNakamura, K\nKuroda, M\nFuruta, T\nKaneko, T\nResearch Support, Non-U.S. Gov't\nEngland\nGene therapy\nGene Ther. 2007 Jun;14(11):872-82. Epub 2007 Mar 15.", "page" : "872-882", "title" : "Efficient gene transduction of neurons by lentivirus with enhanced neuron-specific promoters", "type" : "article-journal", "volume" : "14" }, "uris" : [ "http://www.mendeley.com/documents/?uuid=185d8339-8a6b-4347-83df-93d68c78a385" ] }, { "id" : "ITEM-3", "itemData" : { "DOI" : "10.1016/j.jneumeth.2010.03.019", "ISSN" : "1872-678X", "PMID" : "20347873", "abstract" : "Lentiviral vectors transduce both dividing and non-dividing cells and can support sustained expression of transgenes. These properties make them attractive for the transduction of neurons and other neural cell types in vitro and in vivo. Lentiviral vectors can be targeted to specific cell types by using different promoters in the lentiviral shuttle vector. Even with identical constructs, however, levels of expression can vary significantly in different types of neurons and different culture preparations; expression levels in the same neuronal subtypes can be very different in primary cell culture and in vivo. We systematically assessed the ability of different promoters to direct expression of foreign transgenes in primary murine neocortical neurons, cerebellar granule cells and in undifferentiated and differentiated neuroblastoma cells. In primary cortical neurons, constructs using the ubiquitin C promoter directed the highest level of transgene expression; the phosphoglycerate kinase (PGK) promoter also directed robust transgene expression, while the cytomegalovirus (CMV) and MND (a synthetic promoter that contains the U3 region of a modified MoMuLV LTR with myeloproliferative sarcoma virus enhancer) promoters resulted in the expression of the transgenes in only limited number of neurons. In contrast, in cerebellar granule cells and in differentiated SH-SY5Y neuroblastoma cultures, the CMV promoter directed the most robust transgene expression. There was similar variability in transgene expression directed by these promoters in primary cultures of oligodendrocytes and astrocytes. These findings may prove useful in the design of lentiviral vectors for use in cell culture models of the nervous system.", "author" : [ { "dropping-particle" : "", "family" : "Li", "given" : "Mingjie", "non-dropping-particle" : "", "parse-names" : false, "suffix" : "" }, { "dropping-particle" : "", "family" : "Husic", "given" : "Nada", "non-dropping-particle" : "", "parse-names" : false, "suffix" : "" }, { "dropping-particle" : "", "family" : "Lin", "given" : "Ying", "non-dropping-particle" : "", "parse-names" : false, "suffix" : "" }, { "dropping-particle" : "", "family" : "Christensen", "given" : "Heather", "non-dropping-particle" : "", "parse-names" : false, "suffix" : "" }, { "dropping-particle" : "", "family" : "Malik", "given" : "Ibrahim", "non-dropping-particle" : "", "parse-names" : false, "suffix" : "" }, { "dropping-particle" : "", "family" : "McIver", "given" : "Sally", "non-dropping-particle" : "", "parse-names" : false, "suffix" : "" }, { "dropping-particle" : "", "family" : "Daniels", "given" : "Christine M LaPash", "non-dropping-particle" : "", "parse-names" : false, "suffix" : "" }, { "dropping-particle" : "", "family" : "Harris", "given" : "David A", "non-dropping-particle" : "", "parse-names" : false, "suffix" : "" }, { "dropping-particle" : "", "family" : "Kotzbauer", "given" : "Paul T", "non-dropping-particle" : "", "parse-names" : false, "suffix" : "" }, { "dropping-particle" : "", "family" : "Goldberg", "given" : "Mark P", "non-dropping-particle" : "", "parse-names" : false, "suffix" : "" }, { "dropping-particle" : "", "family" : "Snider", "given" : "B Joy", "non-dropping-particle" : "", "parse-names" : false, "suffix" : "" } ], "container-title" : "Journal of neuroscience methods", "id" : "ITEM-3", "issue" : "1", "issued" : { "date-parts" : [ [ "2010", "5", "30" ] ] }, "page" : "56-64", "publisher" : "Elsevier B.V.", "title" : "Optimal promoter usage for lentiviral vector-mediated transduction of cultured central nervous system cells.", "type" : "article-journal", "volume" : "189" }, "uris" : [ "http://www.mendeley.com/documents/?uuid=16690b6f-8986-4a2d-83e4-42cdfaffadac" ] } ], "mendeley" : { "previouslyFormattedCitation" : "(Jakobsson et al., 2003; Hioki et al., 2007; Li et al., 2010)" }, "properties" : { "noteIndex" : 0 }, "schema" : "https://github.com/citation-style-language/schema/raw/master/csl-citation.json" }</w:instrText>
      </w:r>
      <w:r w:rsidR="00122438">
        <w:fldChar w:fldCharType="separate"/>
      </w:r>
      <w:r w:rsidRPr="00660074">
        <w:rPr>
          <w:noProof/>
        </w:rPr>
        <w:t>(Jakobsson et al., 2003; Hioki et al., 2007; Li et al., 2010)</w:t>
      </w:r>
      <w:r w:rsidR="00122438">
        <w:fldChar w:fldCharType="end"/>
      </w:r>
      <w:r>
        <w:t xml:space="preserve">. </w:t>
      </w:r>
      <w:r w:rsidR="00286826">
        <w:t>Most studies in the CNS using LVs so far have relied on strong and ubiquitous promoters such as CMV</w:t>
      </w:r>
      <w:r w:rsidR="00107803">
        <w:t>p</w:t>
      </w:r>
      <w:r w:rsidR="00286826">
        <w:t xml:space="preserve"> </w:t>
      </w:r>
      <w:r w:rsidR="00122438">
        <w:fldChar w:fldCharType="begin" w:fldLock="1"/>
      </w:r>
      <w:r w:rsidR="00994410">
        <w:instrText>ADDIN CSL_CITATION { "citationItems" : [ { "id" : "ITEM-1", "itemData" : { "ISSN" : "0022-538X", "PMID" : "9261386", "abstract" : "The identification of monogenic and complex genes responsible for neurological disorders requires new approaches for delivering therapeutic protein genes to significant numbers of cells in the central nervous system. A lentivirus-based vector capable of infecting dividing and quiescent cells was investigated in vivo by injecting highly concentrated viral vector stock into the striatum and hippocampus of adult rats. Control brains were injected with a Moloney murine leukemia virus, adenovirus, or adeno-associated virus vector. The volumes of the areas containing transduced cells and the transduced-cell densities were stereologically determined to provide a basis for comparison among different viral vectors and variants of the viral vector stocks. The efficiency of infection by the lentivirus vector was improved by deoxynucleoside triphosphate pretreatment of the vector and was reduced following mutation of integrase and the Vpr-matrix protein complex involved in the nuclear translocation of the preintegration complex. The lentivirus vector system was able to efficiently and stably infect quiescent cells in the primary injection site with transgene expression for over 6 months. Triple labeling showed that 88.7% of striatal cells transduced by the lentivirus vector were terminally differentiated neurons.", "author" : [ { "dropping-particle" : "", "family" : "Bl\u00f6mer", "given" : "U", "non-dropping-particle" : "", "parse-names" : false, "suffix" : "" }, { "dropping-particle" : "", "family" : "Naldini", "given" : "L", "non-dropping-particle" : "", "parse-names" : false, "suffix" : "" }, { "dropping-particle" : "", "family" : "Kafri", "given" : "T", "non-dropping-particle" : "", "parse-names" : false, "suffix" : "" }, { "dropping-particle" : "", "family" : "Trono", "given" : "D", "non-dropping-particle" : "", "parse-names" : false, "suffix" : "" }, { "dropping-particle" : "", "family" : "Verma", "given" : "I M", "non-dropping-particle" : "", "parse-names" : false, "suffix" : "" }, { "dropping-particle" : "", "family" : "Gage", "given" : "F H", "non-dropping-particle" : "", "parse-names" : false, "suffix" : "" } ], "container-title" : "Journal of virology", "id" : "ITEM-1", "issue" : "9", "issued" : { "date-parts" : [ [ "1997", "9" ] ] }, "page" : "6641-9", "title" : "Highly efficient and sustained gene transfer in adult neurons with a lentivirus vector.", "type" : "article-journal", "volume" : "71" }, "uris" : [ "http://www.mendeley.com/documents/?uuid=f1fcd55b-453d-4b07-aeac-84d831fef234" ] }, { "id" : "ITEM-2", "itemData" : { "DOI" : "10.1089/10430340050016256", "ISSN" : "1043-0342", "PMID" : "10646649", "abstract" : "Glial cell line-derived neurotrophic factor (GDNF) is able to protect dopaminergic neurons against various insults and constitutes therefore a promising candidate for the treatment of Parkinson's disease. Lentiviral vectors that infect quiescent neuronal cells may allow the localized delivery of GDNF, thus avoiding potential side effects related to the activation of other brain structures. To test this hypothesis in a setting ensuring both maximal biosafety and optimal transgene expression, a self-inactivating (SIN) lentiviral vector was modified by insertion of the posttranscriptional regulatory element of the woodchuck hepatitis virus, and particles were produced with a multiply attenuated packaging system. After a single injection of 2 microl of a lacZ-expressing vector (SIN-W-LacZ) in the substantia nigra of adult rats, an average of 40.1 +/- 6.0% of the tyrosine hydroxylase (TH)-positive neurons were transduced as compared with 5.0 +/- 2.1% with the first-generation lentiviral vector. Moreover, the SIN-W vector expressing GDNF under the control of the mouse phosphoglycerate kinase 1 (PGK) promoter was able to protect nigral dopaminergic neurons after medial forebrain bundle axotomy. Expression of hGDNF in the nanogram range was detected in extracts of mesencephalon of animals injected with an SIN-W-PGK-GDNF vector, whereas it was undetectable in animals injected with a control vector. Lentiviral vectors with enhanced expression and safety features further establish the potential use of these vectors for the local delivery of bioactive molecules into defined structures of the central nervous system.", "author" : [ { "dropping-particle" : "", "family" : "D\u00e9glon", "given" : "N", "non-dropping-particle" : "", "parse-names" : false, "suffix" : "" }, { "dropping-particle" : "", "family" : "Tseng", "given" : "J L", "non-dropping-particle" : "", "parse-names" : false, "suffix" : "" }, { "dropping-particle" : "", "family" : "Bensadoun", "given" : "J C", "non-dropping-particle" : "", "parse-names" : false, "suffix" : "" }, { "dropping-particle" : "", "family" : "Zurn", "given" : "A D", "non-dropping-particle" : "", "parse-names" : false, "suffix" : "" }, { "dropping-particle" : "", "family" : "Arsenijevic", "given" : "Y", "non-dropping-particle" : "", "parse-names" : false, "suffix" : "" }, { "dropping-particle" : "", "family" : "Pereira de Almeida", "given" : "L", "non-dropping-particle" : "", "parse-names" : false, "suffix" : "" }, { "dropping-particle" : "", "family" : "Zufferey", "given" : "R", "non-dropping-particle" : "", "parse-names" : false, "suffix" : "" }, { "dropping-particle" : "", "family" : "Trono", "given" : "D", "non-dropping-particle" : "", "parse-names" : false, "suffix" : "" }, { "dropping-particle" : "", "family" : "Aebischer", "given" : "P", "non-dropping-particle" : "", "parse-names" : false, "suffix" : "" } ], "container-title" : "Human gene therapy", "id" : "ITEM-2", "issue" : "1", "issued" : { "date-parts" : [ [ "2000", "1", "1" ] ] }, "page" : "179-90", "publisher" : "Mary Ann Liebert, Inc.", "title" : "Self-inactivating lentiviral vectors with enhanced transgene expression as potential gene transfer system in Parkinson's disease.", "type" : "article-journal", "volume" : "11" }, "uris" : [ "http://www.mendeley.com/documents/?uuid=4dad3241-7fd5-4d51-af19-3438fb63d723" ] } ], "mendeley" : { "previouslyFormattedCitation" : "(Bl\u00f6mer et al., 1997; D\u00e9glon et al., 2000)" }, "properties" : { "noteIndex" : 0 }, "schema" : "https://github.com/citation-style-language/schema/raw/master/csl-citation.json" }</w:instrText>
      </w:r>
      <w:r w:rsidR="00122438">
        <w:fldChar w:fldCharType="separate"/>
      </w:r>
      <w:r w:rsidR="00286826" w:rsidRPr="00286826">
        <w:rPr>
          <w:noProof/>
        </w:rPr>
        <w:t>(Blömer et al., 1997; Déglon et al., 2000)</w:t>
      </w:r>
      <w:r w:rsidR="00122438">
        <w:fldChar w:fldCharType="end"/>
      </w:r>
      <w:r w:rsidR="00286826">
        <w:t>.</w:t>
      </w:r>
      <w:r w:rsidR="00954386">
        <w:t xml:space="preserve"> However, the use of</w:t>
      </w:r>
      <w:r w:rsidR="00286826">
        <w:t xml:space="preserve"> cell-type specific promoters can restrict transgene expression in the desirable cell population, in turn leading to maximal levels of the transgene. In line with this, </w:t>
      </w:r>
      <w:r w:rsidR="00107803">
        <w:t xml:space="preserve">LVs carrying SYNp have been reported to transduce preferentially neuronal cells in various brain areas </w:t>
      </w:r>
      <w:r w:rsidR="00122438">
        <w:fldChar w:fldCharType="begin" w:fldLock="1"/>
      </w:r>
      <w:r w:rsidR="00994410">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DOI" : "3302924 [pii]\n10.1038/sj.gt.3302924", "ISBN" : "0969-7128 (Print)\n0969-7128 (Linking)", "PMID" : "17361216", "abstract" : "In the field of basic and clinical neurosciences, it is important to develop a method for easy delivery and persistent expression of transgene in central neurons. We firstly generated lentiviral vectors with five kinds of neuron-specific promoters, such as synapsin I (SYN), calcium/calmodulin-dependent protein kinase II, tubulin alpha I, neuron-specific enolase and platelet-derived growth factor beta chain promoters and then novel hybrid promoters by fusing cytomegalovirus enhancer (E) to those neuron-specific promoters. Neuron-specific expression of green fluorescent protein (GFP) with those promoters was examined in vivo by injecting the lentiviral vectors into the rat neostriatum, thalamus and neocortex. Among all the promoters, SYN promoter displayed the highest specificity for neuronal expression in all the regions examined (more than 96%). Although GFP production by the hybrid promoters was about 2-4 times larger than the non-enhanced promoters, the neuronal specificity was significantly decreased in most cases. However, the neuronal specificity of E/SYN hybrid promoter exhibited the least decrease only in the thalamus. Furthermore, the transcriptional activity and neuronal specificity of E/SYN promoter were sustained for up to 8 weeks. Thus, lentivirus with E/SYN promoter is the best vector for strong persistent expression in neurons.", "author" : [ { "dropping-particle" : "", "family" : "Hioki", "given" : "H", "non-dropping-particle" : "", "parse-names" : false, "suffix" : "" }, { "dropping-particle" : "", "family" : "Kameda", "given" : "H", "non-dropping-particle" : "", "parse-names" : false, "suffix" : "" }, { "dropping-particle" : "", "family" : "Nakamura", "given" : "H", "non-dropping-particle" : "", "parse-names" : false, "suffix" : "" }, { "dropping-particle" : "", "family" : "Okunomiya", "given" : "T", "non-dropping-particle" : "", "parse-names" : false, "suffix" : "" }, { "dropping-particle" : "", "family" : "Ohira", "given" : "K", "non-dropping-particle" : "", "parse-names" : false, "suffix" : "" }, { "dropping-particle" : "", "family" : "Nakamura", "given" : "K", "non-dropping-particle" : "", "parse-names" : false, "suffix" : "" }, { "dropping-particle" : "", "family" : "Kuroda", "given" : "M", "non-dropping-particle" : "", "parse-names" : false, "suffix" : "" }, { "dropping-particle" : "", "family" : "Furuta", "given" : "T", "non-dropping-particle" : "", "parse-names" : false, "suffix" : "" }, { "dropping-particle" : "", "family" : "Kaneko", "given" : "T", "non-dropping-particle" : "", "parse-names" : false, "suffix" : "" } ], "container-title" : "Gene Ther", "edition" : "2007/03/16", "id" : "ITEM-2", "issue" : "11", "issued" : { "date-parts" : [ [ "2007" ] ] }, "note" : "Hioki, H\nKameda, H\nNakamura, H\nOkunomiya, T\nOhira, K\nNakamura, K\nKuroda, M\nFuruta, T\nKaneko, T\nResearch Support, Non-U.S. Gov't\nEngland\nGene therapy\nGene Ther. 2007 Jun;14(11):872-82. Epub 2007 Mar 15.", "page" : "872-882", "title" : "Efficient gene transduction of neurons by lentivirus with enhanced neuron-specific promoters", "type" : "article-journal", "volume" : "14" }, "uris" : [ "http://www.mendeley.com/documents/?uuid=185d8339-8a6b-4347-83df-93d68c78a385" ] } ], "mendeley" : { "previouslyFormattedCitation" : "(Jakobsson et al., 2003; Hioki et al., 2007)" }, "properties" : { "noteIndex" : 0 }, "schema" : "https://github.com/citation-style-language/schema/raw/master/csl-citation.json" }</w:instrText>
      </w:r>
      <w:r w:rsidR="00122438">
        <w:fldChar w:fldCharType="separate"/>
      </w:r>
      <w:r w:rsidR="00107803" w:rsidRPr="00107803">
        <w:rPr>
          <w:noProof/>
        </w:rPr>
        <w:t>(Jakobsson et al., 2003; Hioki et al., 2007)</w:t>
      </w:r>
      <w:r w:rsidR="00122438">
        <w:fldChar w:fldCharType="end"/>
      </w:r>
      <w:r w:rsidR="00107803">
        <w:t xml:space="preserve"> whilst LV-GFAPp</w:t>
      </w:r>
      <w:r w:rsidR="00AD3B52">
        <w:t xml:space="preserve"> vectors have been ex</w:t>
      </w:r>
      <w:r w:rsidR="00107803">
        <w:t xml:space="preserve">tensively used </w:t>
      </w:r>
      <w:r w:rsidR="00107803">
        <w:lastRenderedPageBreak/>
        <w:t xml:space="preserve">when astrocyte-targeted expression has been required </w:t>
      </w:r>
      <w:r w:rsidR="00122438">
        <w:fldChar w:fldCharType="begin" w:fldLock="1"/>
      </w:r>
      <w:r w:rsidR="00994410">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DOI" : "10.1016/j.jneumeth.2010.03.019", "ISSN" : "1872-678X", "PMID" : "20347873", "abstract" : "Lentiviral vectors transduce both dividing and non-dividing cells and can support sustained expression of transgenes. These properties make them attractive for the transduction of neurons and other neural cell types in vitro and in vivo. Lentiviral vectors can be targeted to specific cell types by using different promoters in the lentiviral shuttle vector. Even with identical constructs, however, levels of expression can vary significantly in different types of neurons and different culture preparations; expression levels in the same neuronal subtypes can be very different in primary cell culture and in vivo. We systematically assessed the ability of different promoters to direct expression of foreign transgenes in primary murine neocortical neurons, cerebellar granule cells and in undifferentiated and differentiated neuroblastoma cells. In primary cortical neurons, constructs using the ubiquitin C promoter directed the highest level of transgene expression; the phosphoglycerate kinase (PGK) promoter also directed robust transgene expression, while the cytomegalovirus (CMV) and MND (a synthetic promoter that contains the U3 region of a modified MoMuLV LTR with myeloproliferative sarcoma virus enhancer) promoters resulted in the expression of the transgenes in only limited number of neurons. In contrast, in cerebellar granule cells and in differentiated SH-SY5Y neuroblastoma cultures, the CMV promoter directed the most robust transgene expression. There was similar variability in transgene expression directed by these promoters in primary cultures of oligodendrocytes and astrocytes. These findings may prove useful in the design of lentiviral vectors for use in cell culture models of the nervous system.", "author" : [ { "dropping-particle" : "", "family" : "Li", "given" : "Mingjie", "non-dropping-particle" : "", "parse-names" : false, "suffix" : "" }, { "dropping-particle" : "", "family" : "Husic", "given" : "Nada", "non-dropping-particle" : "", "parse-names" : false, "suffix" : "" }, { "dropping-particle" : "", "family" : "Lin", "given" : "Ying", "non-dropping-particle" : "", "parse-names" : false, "suffix" : "" }, { "dropping-particle" : "", "family" : "Christensen", "given" : "Heather", "non-dropping-particle" : "", "parse-names" : false, "suffix" : "" }, { "dropping-particle" : "", "family" : "Malik", "given" : "Ibrahim", "non-dropping-particle" : "", "parse-names" : false, "suffix" : "" }, { "dropping-particle" : "", "family" : "McIver", "given" : "Sally", "non-dropping-particle" : "", "parse-names" : false, "suffix" : "" }, { "dropping-particle" : "", "family" : "Daniels", "given" : "Christine M LaPash", "non-dropping-particle" : "", "parse-names" : false, "suffix" : "" }, { "dropping-particle" : "", "family" : "Harris", "given" : "David A", "non-dropping-particle" : "", "parse-names" : false, "suffix" : "" }, { "dropping-particle" : "", "family" : "Kotzbauer", "given" : "Paul T", "non-dropping-particle" : "", "parse-names" : false, "suffix" : "" }, { "dropping-particle" : "", "family" : "Goldberg", "given" : "Mark P", "non-dropping-particle" : "", "parse-names" : false, "suffix" : "" }, { "dropping-particle" : "", "family" : "Snider", "given" : "B Joy", "non-dropping-particle" : "", "parse-names" : false, "suffix" : "" } ], "container-title" : "Journal of neuroscience methods", "id" : "ITEM-2", "issue" : "1", "issued" : { "date-parts" : [ [ "2010", "5", "30" ] ] }, "page" : "56-64", "publisher" : "Elsevier B.V.", "title" : "Optimal promoter usage for lentiviral vector-mediated transduction of cultured central nervous system cells.", "type" : "article-journal", "volume" : "189" }, "uris" : [ "http://www.mendeley.com/documents/?uuid=16690b6f-8986-4a2d-83e4-42cdfaffadac" ] } ], "mendeley" : { "previouslyFormattedCitation" : "(Jakobsson et al., 2003; Li et al., 2010)" }, "properties" : { "noteIndex" : 0 }, "schema" : "https://github.com/citation-style-language/schema/raw/master/csl-citation.json" }</w:instrText>
      </w:r>
      <w:r w:rsidR="00122438">
        <w:fldChar w:fldCharType="separate"/>
      </w:r>
      <w:r w:rsidR="00107803" w:rsidRPr="00107803">
        <w:rPr>
          <w:noProof/>
        </w:rPr>
        <w:t>(Jakobsson et al., 2003; Li et al., 2010)</w:t>
      </w:r>
      <w:r w:rsidR="00122438">
        <w:fldChar w:fldCharType="end"/>
      </w:r>
      <w:r w:rsidR="00107803">
        <w:t>.</w:t>
      </w:r>
    </w:p>
    <w:p w:rsidR="00870E97" w:rsidRPr="00870E97" w:rsidRDefault="00660074" w:rsidP="00AC62C6">
      <w:r>
        <w:t xml:space="preserve">Hence, in this chapter, </w:t>
      </w:r>
      <w:r w:rsidR="00107803">
        <w:t xml:space="preserve">CMVp, </w:t>
      </w:r>
      <w:r>
        <w:t>SYNp</w:t>
      </w:r>
      <w:r w:rsidR="00107803">
        <w:t xml:space="preserve"> and</w:t>
      </w:r>
      <w:r>
        <w:t xml:space="preserve"> GFAP </w:t>
      </w:r>
      <w:r w:rsidR="00CC5BB3">
        <w:t xml:space="preserve">driving </w:t>
      </w:r>
      <w:r w:rsidR="00CC5BB3">
        <w:rPr>
          <w:i/>
        </w:rPr>
        <w:t xml:space="preserve">eGFP </w:t>
      </w:r>
      <w:r>
        <w:t>were</w:t>
      </w:r>
      <w:r w:rsidR="00AC62C6">
        <w:t xml:space="preserve"> </w:t>
      </w:r>
      <w:r>
        <w:t xml:space="preserve">designed in the construct of </w:t>
      </w:r>
      <w:r w:rsidR="00CC5BB3">
        <w:t>both ID</w:t>
      </w:r>
      <w:r>
        <w:t>LVs</w:t>
      </w:r>
      <w:r w:rsidR="00CC5BB3">
        <w:t xml:space="preserve"> and IPLVs</w:t>
      </w:r>
      <w:r>
        <w:t xml:space="preserve">. </w:t>
      </w:r>
      <w:r w:rsidR="00AC62C6">
        <w:t>Following transduction</w:t>
      </w:r>
      <w:r>
        <w:t xml:space="preserve"> of these vectors in </w:t>
      </w:r>
      <w:r w:rsidR="00CC5BB3">
        <w:t xml:space="preserve">rat primary VM </w:t>
      </w:r>
      <w:r w:rsidR="00954386">
        <w:t>cell cultures and</w:t>
      </w:r>
      <w:r w:rsidR="00CC5BB3">
        <w:t xml:space="preserve"> 6-OHDA-lesioned rats</w:t>
      </w:r>
      <w:r w:rsidR="00AC62C6">
        <w:t xml:space="preserve">, the number of </w:t>
      </w:r>
      <w:r w:rsidR="00913433">
        <w:t>eGFP+ cells and</w:t>
      </w:r>
      <w:r w:rsidR="00107803">
        <w:t>/or</w:t>
      </w:r>
      <w:r w:rsidR="00913433">
        <w:t xml:space="preserve"> eGFP intensity </w:t>
      </w:r>
      <w:r w:rsidR="00107803">
        <w:t xml:space="preserve">was </w:t>
      </w:r>
      <w:r w:rsidR="00954386">
        <w:t>assessed. S</w:t>
      </w:r>
      <w:r w:rsidR="00AC62C6">
        <w:t>pecific cell type</w:t>
      </w:r>
      <w:r w:rsidR="00954386">
        <w:t>s</w:t>
      </w:r>
      <w:r w:rsidR="00AC62C6">
        <w:t xml:space="preserve"> expressing </w:t>
      </w:r>
      <w:r w:rsidR="00AC62C6">
        <w:rPr>
          <w:i/>
        </w:rPr>
        <w:t>eGFP</w:t>
      </w:r>
      <w:r w:rsidR="00AC62C6">
        <w:t xml:space="preserve"> w</w:t>
      </w:r>
      <w:r w:rsidR="00954386">
        <w:t>ere</w:t>
      </w:r>
      <w:r w:rsidR="00AC62C6">
        <w:t xml:space="preserve"> </w:t>
      </w:r>
      <w:r w:rsidR="00954386">
        <w:t>also determin</w:t>
      </w:r>
      <w:r w:rsidR="00AC62C6">
        <w:t xml:space="preserve">ed, with a focus on neurons (in particular TH+ cells) and astrocytes. </w:t>
      </w:r>
    </w:p>
    <w:p w:rsidR="00F66D68" w:rsidRPr="00F66D68" w:rsidRDefault="00F66D68" w:rsidP="00F66D68"/>
    <w:p w:rsidR="000B1D28" w:rsidRDefault="000B1D28">
      <w:pPr>
        <w:spacing w:before="0" w:beforeAutospacing="0" w:after="200" w:afterAutospacing="0" w:line="276" w:lineRule="auto"/>
        <w:jc w:val="left"/>
        <w:rPr>
          <w:rFonts w:eastAsiaTheme="majorEastAsia" w:cstheme="majorBidi"/>
          <w:b/>
          <w:bCs/>
          <w:szCs w:val="32"/>
        </w:rPr>
      </w:pPr>
      <w:r>
        <w:br w:type="page"/>
      </w:r>
    </w:p>
    <w:p w:rsidR="002B2E47" w:rsidRDefault="002B2E47" w:rsidP="002B2E47">
      <w:pPr>
        <w:pStyle w:val="Heading1"/>
      </w:pPr>
      <w:bookmarkStart w:id="976" w:name="_Toc370678382"/>
      <w:r>
        <w:lastRenderedPageBreak/>
        <w:t xml:space="preserve">4.2. </w:t>
      </w:r>
      <w:r w:rsidR="0050297D">
        <w:t>Hypotheses and aims</w:t>
      </w:r>
      <w:bookmarkEnd w:id="976"/>
    </w:p>
    <w:p w:rsidR="00124B94" w:rsidRDefault="00124B94" w:rsidP="00124B94">
      <w:r>
        <w:t xml:space="preserve">A series of experiments presented in this chapter was performed to test two hypotheses: </w:t>
      </w:r>
    </w:p>
    <w:p w:rsidR="00124B94" w:rsidRPr="002B2E47" w:rsidRDefault="00124B94" w:rsidP="00124B94">
      <w:pPr>
        <w:pStyle w:val="ListParagraph"/>
        <w:numPr>
          <w:ilvl w:val="0"/>
          <w:numId w:val="36"/>
        </w:numPr>
        <w:spacing w:before="100" w:beforeAutospacing="1" w:after="100" w:afterAutospacing="1" w:line="480" w:lineRule="auto"/>
        <w:ind w:left="426" w:hanging="384"/>
        <w:jc w:val="both"/>
        <w:rPr>
          <w:rFonts w:ascii="Century Gothic" w:hAnsi="Century Gothic"/>
          <w:sz w:val="22"/>
          <w:szCs w:val="22"/>
        </w:rPr>
      </w:pPr>
      <w:r>
        <w:rPr>
          <w:rFonts w:ascii="Century Gothic" w:hAnsi="Century Gothic"/>
          <w:sz w:val="22"/>
          <w:szCs w:val="22"/>
        </w:rPr>
        <w:t xml:space="preserve">IDLVs </w:t>
      </w:r>
      <w:r w:rsidRPr="002B2E47">
        <w:rPr>
          <w:rFonts w:ascii="Century Gothic" w:hAnsi="Century Gothic"/>
          <w:sz w:val="22"/>
          <w:szCs w:val="22"/>
        </w:rPr>
        <w:t>express transgene as efficient</w:t>
      </w:r>
      <w:r>
        <w:rPr>
          <w:rFonts w:ascii="Century Gothic" w:hAnsi="Century Gothic"/>
          <w:sz w:val="22"/>
          <w:szCs w:val="22"/>
        </w:rPr>
        <w:t>ly</w:t>
      </w:r>
      <w:r w:rsidRPr="002B2E47">
        <w:rPr>
          <w:rFonts w:ascii="Century Gothic" w:hAnsi="Century Gothic"/>
          <w:sz w:val="22"/>
          <w:szCs w:val="22"/>
        </w:rPr>
        <w:t xml:space="preserve"> as IPLVs in non-diving cell environment, both </w:t>
      </w:r>
      <w:r w:rsidRPr="002B2E47">
        <w:rPr>
          <w:rFonts w:ascii="Century Gothic" w:hAnsi="Century Gothic"/>
          <w:i/>
          <w:sz w:val="22"/>
          <w:szCs w:val="22"/>
        </w:rPr>
        <w:t xml:space="preserve">in vitro </w:t>
      </w:r>
      <w:r w:rsidRPr="002B2E47">
        <w:rPr>
          <w:rFonts w:ascii="Century Gothic" w:hAnsi="Century Gothic"/>
          <w:sz w:val="22"/>
          <w:szCs w:val="22"/>
        </w:rPr>
        <w:t xml:space="preserve">and </w:t>
      </w:r>
      <w:r w:rsidRPr="002B2E47">
        <w:rPr>
          <w:rFonts w:ascii="Century Gothic" w:hAnsi="Century Gothic"/>
          <w:i/>
          <w:sz w:val="22"/>
          <w:szCs w:val="22"/>
        </w:rPr>
        <w:t>in vivo</w:t>
      </w:r>
      <w:r w:rsidRPr="002B2E47">
        <w:rPr>
          <w:rFonts w:ascii="Century Gothic" w:hAnsi="Century Gothic"/>
          <w:sz w:val="22"/>
          <w:szCs w:val="22"/>
        </w:rPr>
        <w:t>.</w:t>
      </w:r>
    </w:p>
    <w:p w:rsidR="00124B94" w:rsidRPr="002B2E47" w:rsidRDefault="00124B94" w:rsidP="00124B94">
      <w:pPr>
        <w:pStyle w:val="ListParagraph"/>
        <w:numPr>
          <w:ilvl w:val="0"/>
          <w:numId w:val="36"/>
        </w:numPr>
        <w:spacing w:before="100" w:beforeAutospacing="1" w:after="100" w:afterAutospacing="1" w:line="480" w:lineRule="auto"/>
        <w:ind w:left="426" w:hanging="384"/>
        <w:jc w:val="both"/>
        <w:rPr>
          <w:rFonts w:ascii="Century Gothic" w:hAnsi="Century Gothic"/>
          <w:sz w:val="22"/>
          <w:szCs w:val="22"/>
        </w:rPr>
      </w:pPr>
      <w:r w:rsidRPr="002B2E47">
        <w:rPr>
          <w:rFonts w:ascii="Century Gothic" w:hAnsi="Century Gothic"/>
          <w:sz w:val="22"/>
          <w:szCs w:val="22"/>
        </w:rPr>
        <w:t xml:space="preserve">Transcriptional targeting from LV-eGFP vectors </w:t>
      </w:r>
      <w:r>
        <w:rPr>
          <w:rFonts w:ascii="Century Gothic" w:hAnsi="Century Gothic"/>
          <w:sz w:val="22"/>
          <w:szCs w:val="22"/>
        </w:rPr>
        <w:t>can be achie</w:t>
      </w:r>
      <w:r w:rsidRPr="002B2E47">
        <w:rPr>
          <w:rFonts w:ascii="Century Gothic" w:hAnsi="Century Gothic"/>
          <w:sz w:val="22"/>
          <w:szCs w:val="22"/>
        </w:rPr>
        <w:t>ved</w:t>
      </w:r>
      <w:r>
        <w:rPr>
          <w:rFonts w:ascii="Century Gothic" w:hAnsi="Century Gothic"/>
          <w:sz w:val="22"/>
          <w:szCs w:val="22"/>
        </w:rPr>
        <w:t xml:space="preserve"> by using cell-type specific promoters.</w:t>
      </w:r>
    </w:p>
    <w:p w:rsidR="00E207A5" w:rsidRDefault="00124B94" w:rsidP="00124B94">
      <w:r>
        <w:t xml:space="preserve">In order to confirm these hypotheses, the study aimed to compare transduction efficiency between IDLVs and IPLVs through </w:t>
      </w:r>
      <w:r>
        <w:rPr>
          <w:i/>
        </w:rPr>
        <w:t>eGFP</w:t>
      </w:r>
      <w:r>
        <w:t xml:space="preserve"> expression in primary VM cell cultures transduced with the vectors and </w:t>
      </w:r>
      <w:r w:rsidR="00D97206">
        <w:t xml:space="preserve">in </w:t>
      </w:r>
      <w:r w:rsidR="008B5D9E">
        <w:t>vector</w:t>
      </w:r>
      <w:r>
        <w:t xml:space="preserve">-injected rats. </w:t>
      </w:r>
      <w:r w:rsidR="0058253E">
        <w:t xml:space="preserve">Moreover, </w:t>
      </w:r>
      <w:r>
        <w:t xml:space="preserve">SYNp, GFAP or CMVp was designed to drive </w:t>
      </w:r>
      <w:r>
        <w:rPr>
          <w:i/>
        </w:rPr>
        <w:t>eGFP</w:t>
      </w:r>
      <w:r>
        <w:t xml:space="preserve"> </w:t>
      </w:r>
      <w:r w:rsidR="0058253E">
        <w:t>in these vectors for</w:t>
      </w:r>
      <w:r w:rsidR="008B5D9E">
        <w:t xml:space="preserve"> </w:t>
      </w:r>
      <w:r w:rsidR="0058253E">
        <w:t xml:space="preserve">the second aim to determine </w:t>
      </w:r>
      <w:r>
        <w:t xml:space="preserve">whether </w:t>
      </w:r>
      <w:r>
        <w:rPr>
          <w:i/>
        </w:rPr>
        <w:t>eGFP</w:t>
      </w:r>
      <w:r>
        <w:t xml:space="preserve"> expression in specific cell types </w:t>
      </w:r>
      <w:r w:rsidR="008B5D9E">
        <w:t>could</w:t>
      </w:r>
      <w:r w:rsidR="0033382E">
        <w:t xml:space="preserve"> </w:t>
      </w:r>
      <w:r>
        <w:t>be targeted by these promoters.</w:t>
      </w:r>
    </w:p>
    <w:p w:rsidR="00E207A5" w:rsidRDefault="00E207A5" w:rsidP="00E207A5">
      <w:r>
        <w:br w:type="page"/>
      </w:r>
    </w:p>
    <w:p w:rsidR="000739D5" w:rsidRDefault="000739D5" w:rsidP="000739D5">
      <w:pPr>
        <w:pStyle w:val="Heading1"/>
      </w:pPr>
      <w:bookmarkStart w:id="977" w:name="_Toc370678383"/>
      <w:r>
        <w:lastRenderedPageBreak/>
        <w:t>4.3. Summary of experiments and methods</w:t>
      </w:r>
      <w:bookmarkEnd w:id="977"/>
    </w:p>
    <w:p w:rsidR="000739D5" w:rsidRDefault="000739D5" w:rsidP="000739D5">
      <w:r>
        <w:t>To address the above hypotheses</w:t>
      </w:r>
      <w:r w:rsidR="001472CD">
        <w:t xml:space="preserve"> and aims</w:t>
      </w:r>
      <w:r>
        <w:t>, rat primary VM neuronal and astroglial cultures were initially prepared. Cells were taken from E14 rat embryos and cultured in either neuronal or glial differentiation medium for the growth of a specific cell type</w:t>
      </w:r>
      <w:r w:rsidR="000459A4">
        <w:t xml:space="preserve"> (as described in section 2.3.2)</w:t>
      </w:r>
      <w:r>
        <w:t>. Identifying the composition of each cell culture type was performed at day 4 (neuronal cultures) or day 6 (astroglial cultures) following cell seeding. The survival of TH+ cells within the VM neuronal cultures was additionally examined through cell counting over a period of 10 days</w:t>
      </w:r>
      <w:r w:rsidR="000459A4">
        <w:t xml:space="preserve"> (as described in section 2.8.2)</w:t>
      </w:r>
      <w:r>
        <w:t xml:space="preserve">. </w:t>
      </w:r>
    </w:p>
    <w:p w:rsidR="000739D5" w:rsidRDefault="000739D5" w:rsidP="000739D5">
      <w:r>
        <w:t>In a bid to maximize transgene expression from LVs, the multiplicity of infection (MOI) and the transduction time of vectors were optimised through vector transduction into the VM neuronal cultures. CMVp-</w:t>
      </w:r>
      <w:r>
        <w:rPr>
          <w:i/>
        </w:rPr>
        <w:t>eGFP</w:t>
      </w:r>
      <w:r>
        <w:t>-expressing IPLVs were tested at MOI of 1, 3, 10, and 30. The time at which cells were transduced with LVs, at the optimal MOI, was examined at 3 different time points, including 2, 24, and 48 hours after cell seeding. The assessment was based on quantification of total eGFP+ cell numbers and eGFP intensity performed at day 3 post-vector transduction</w:t>
      </w:r>
      <w:r w:rsidR="000459A4">
        <w:t xml:space="preserve"> (as described in sections 2.8.2, 2.8.3)</w:t>
      </w:r>
      <w:r>
        <w:t xml:space="preserve">. </w:t>
      </w:r>
    </w:p>
    <w:p w:rsidR="000739D5" w:rsidRDefault="000739D5" w:rsidP="000739D5">
      <w:r>
        <w:t xml:space="preserve">To investigate transduction efficiency and transcriptional targeting of LVs, either IPLVs or IDLVs expressing </w:t>
      </w:r>
      <w:r>
        <w:rPr>
          <w:i/>
        </w:rPr>
        <w:t>eGFP</w:t>
      </w:r>
      <w:r>
        <w:t xml:space="preserve"> driven by CMVp, GFAPp, or SYNp were transduced into the VM cell cultures</w:t>
      </w:r>
      <w:r w:rsidR="000459A4">
        <w:t xml:space="preserve"> (as described in section 2.4)</w:t>
      </w:r>
      <w:r>
        <w:t>. Neuronal and astroglial cell cultures received LV-</w:t>
      </w:r>
      <w:r>
        <w:rPr>
          <w:i/>
        </w:rPr>
        <w:t xml:space="preserve">eGFP </w:t>
      </w:r>
      <w:r>
        <w:t>vectors at day 1 or day 3 following cell seeding respectively. Numbers of eGFP+ cells and eGFP intensity were evaluated 3 days post-vector transduction</w:t>
      </w:r>
      <w:r w:rsidR="00FB2833">
        <w:t xml:space="preserve"> (as described in sections 2.8.2, 2.8.3)</w:t>
      </w:r>
      <w:r>
        <w:t xml:space="preserve">. More details on which cell types expressing </w:t>
      </w:r>
      <w:r>
        <w:rPr>
          <w:i/>
        </w:rPr>
        <w:t>eGFP</w:t>
      </w:r>
      <w:r>
        <w:t xml:space="preserve"> were </w:t>
      </w:r>
      <w:r w:rsidR="00AD3B52">
        <w:lastRenderedPageBreak/>
        <w:t xml:space="preserve">subsequently </w:t>
      </w:r>
      <w:r>
        <w:t>clarified</w:t>
      </w:r>
      <w:r w:rsidR="00AD3B52">
        <w:t xml:space="preserve">, </w:t>
      </w:r>
      <w:r>
        <w:t>focus</w:t>
      </w:r>
      <w:r w:rsidR="00AD3B52">
        <w:t>ing</w:t>
      </w:r>
      <w:r>
        <w:t xml:space="preserve"> on neurons (in particular TH+ cells) and astrocytes. This was performed through fluorescence co-localisation of eGFP+ cells with TH+ cells, NeuN+/Tuj1+ cells (for neurons) or GFAP+ cells (for astrocytes)</w:t>
      </w:r>
      <w:r w:rsidR="000459A4">
        <w:t>, as described in section 2.7</w:t>
      </w:r>
      <w:r>
        <w:t>.</w:t>
      </w:r>
    </w:p>
    <w:p w:rsidR="000739D5" w:rsidRPr="002B2E47" w:rsidRDefault="000739D5" w:rsidP="000739D5">
      <w:r>
        <w:t xml:space="preserve">A further investigation of LV transduction efficiency and cell-type specificity of promoters in </w:t>
      </w:r>
      <w:r>
        <w:rPr>
          <w:i/>
        </w:rPr>
        <w:t>in vivo</w:t>
      </w:r>
      <w:r>
        <w:t xml:space="preserve"> was carried out in a rat model of PD. LV-</w:t>
      </w:r>
      <w:r>
        <w:rPr>
          <w:i/>
        </w:rPr>
        <w:t>eGFP</w:t>
      </w:r>
      <w:r>
        <w:t xml:space="preserve"> vectors, both IPLVs and IDLVs, were injected into 2 sites of the right striatum, 2 weeks prior to 6-OHDA lesioning into the same locations of vector administration</w:t>
      </w:r>
      <w:r w:rsidR="000459A4">
        <w:t xml:space="preserve"> (as described in section</w:t>
      </w:r>
      <w:r w:rsidR="00FB2833">
        <w:t>s</w:t>
      </w:r>
      <w:r w:rsidR="000459A4">
        <w:t xml:space="preserve"> 2.9.2</w:t>
      </w:r>
      <w:r w:rsidR="00FB2833">
        <w:t>, 2.9.3</w:t>
      </w:r>
      <w:r w:rsidR="000459A4">
        <w:t>)</w:t>
      </w:r>
      <w:r>
        <w:t>. Rat brains were harvested 5 months following vector injection and subsequently sectioned on a vibrating microtome at 50 µm thickness</w:t>
      </w:r>
      <w:r w:rsidR="00FB2833">
        <w:t xml:space="preserve"> (as described in section 2.9.5)</w:t>
      </w:r>
      <w:r>
        <w:t>. Using the Rat Brain Atlas (Paxinos and Watson, 2007), the region of the striatum on each brain section was identified</w:t>
      </w:r>
      <w:r w:rsidR="000459A4">
        <w:t xml:space="preserve"> (as shown in </w:t>
      </w:r>
      <w:r w:rsidR="006A6032">
        <w:t>figure 2.6)</w:t>
      </w:r>
      <w:r>
        <w:t>. Levels of eGFP expressed within this region were then quantified by AxioVision software. Specific eGFP+ cell types were determined by cell morphology and marker expression, with NeuN for neurons, GFAP for astrocytes, and Iba1 for microglia.</w:t>
      </w:r>
    </w:p>
    <w:p w:rsidR="006F444E" w:rsidRDefault="006F444E" w:rsidP="00E10822">
      <w:r>
        <w:br w:type="page"/>
      </w:r>
    </w:p>
    <w:p w:rsidR="008329F9" w:rsidRDefault="006F444E" w:rsidP="006179E6">
      <w:pPr>
        <w:pStyle w:val="Heading1"/>
        <w:rPr>
          <w:kern w:val="0"/>
        </w:rPr>
      </w:pPr>
      <w:bookmarkStart w:id="978" w:name="_Toc370678384"/>
      <w:r>
        <w:rPr>
          <w:kern w:val="0"/>
        </w:rPr>
        <w:lastRenderedPageBreak/>
        <w:t>4.4</w:t>
      </w:r>
      <w:r w:rsidR="008329F9">
        <w:rPr>
          <w:kern w:val="0"/>
        </w:rPr>
        <w:t>. Results</w:t>
      </w:r>
      <w:bookmarkEnd w:id="978"/>
    </w:p>
    <w:p w:rsidR="006179E6" w:rsidRPr="003D306D" w:rsidRDefault="006F444E" w:rsidP="008329F9">
      <w:pPr>
        <w:pStyle w:val="Heading2"/>
        <w:rPr>
          <w:kern w:val="0"/>
        </w:rPr>
      </w:pPr>
      <w:bookmarkStart w:id="979" w:name="_Toc370678385"/>
      <w:r>
        <w:rPr>
          <w:kern w:val="0"/>
        </w:rPr>
        <w:t>4.4</w:t>
      </w:r>
      <w:r w:rsidR="008329F9">
        <w:rPr>
          <w:kern w:val="0"/>
        </w:rPr>
        <w:t xml:space="preserve">.1. </w:t>
      </w:r>
      <w:r w:rsidR="006179E6" w:rsidRPr="003D306D">
        <w:rPr>
          <w:kern w:val="0"/>
        </w:rPr>
        <w:t>C</w:t>
      </w:r>
      <w:r w:rsidR="006179E6">
        <w:rPr>
          <w:kern w:val="0"/>
        </w:rPr>
        <w:t>haracterisation</w:t>
      </w:r>
      <w:r w:rsidR="006179E6" w:rsidRPr="003D306D">
        <w:rPr>
          <w:kern w:val="0"/>
        </w:rPr>
        <w:t xml:space="preserve"> of rat primary </w:t>
      </w:r>
      <w:r w:rsidR="006179E6">
        <w:rPr>
          <w:kern w:val="0"/>
        </w:rPr>
        <w:t>VM</w:t>
      </w:r>
      <w:r w:rsidR="006179E6" w:rsidRPr="003D306D">
        <w:rPr>
          <w:kern w:val="0"/>
        </w:rPr>
        <w:t xml:space="preserve"> cell cultures</w:t>
      </w:r>
      <w:bookmarkEnd w:id="971"/>
      <w:bookmarkEnd w:id="972"/>
      <w:bookmarkEnd w:id="973"/>
      <w:bookmarkEnd w:id="974"/>
      <w:bookmarkEnd w:id="979"/>
    </w:p>
    <w:p w:rsidR="006179E6" w:rsidRPr="005916DD" w:rsidRDefault="006179E6" w:rsidP="006179E6">
      <w:pPr>
        <w:rPr>
          <w:rFonts w:cs="Arial"/>
        </w:rPr>
      </w:pPr>
      <w:r>
        <w:t xml:space="preserve">To test the efficiency and transcriptional targeting of LVs expressing </w:t>
      </w:r>
      <w:r w:rsidRPr="00AD7D2D">
        <w:rPr>
          <w:i/>
        </w:rPr>
        <w:t>eGFP</w:t>
      </w:r>
      <w:r>
        <w:t xml:space="preserve"> driven by different promoters, VM neuronal and astroglial cultures were used. </w:t>
      </w:r>
      <w:r w:rsidRPr="005916DD">
        <w:rPr>
          <w:rFonts w:cs="Arial"/>
        </w:rPr>
        <w:t xml:space="preserve">The ventral mesencephalons were dissected from E14 rat embryos. Cells were dissociated and subsequently cultured under specific conditions for the growth of either neurons or glia. </w:t>
      </w:r>
      <w:r w:rsidR="00DF1517">
        <w:rPr>
          <w:rFonts w:cs="Arial"/>
        </w:rPr>
        <w:t>Since astroglial culture requires 2 days more than neuronal culture to be established (see section 2.3.2), c</w:t>
      </w:r>
      <w:r w:rsidRPr="005916DD">
        <w:rPr>
          <w:rFonts w:cs="Arial"/>
        </w:rPr>
        <w:t>harac</w:t>
      </w:r>
      <w:r>
        <w:rPr>
          <w:rFonts w:cs="Arial"/>
        </w:rPr>
        <w:t>terisation of cell cultures was performed on</w:t>
      </w:r>
      <w:r w:rsidRPr="005916DD">
        <w:rPr>
          <w:rFonts w:cs="Arial"/>
        </w:rPr>
        <w:t xml:space="preserve"> day 4 for neuronal culture or day 6 for astroglial culture </w:t>
      </w:r>
      <w:r w:rsidR="00DF1517">
        <w:rPr>
          <w:rFonts w:cs="Arial"/>
        </w:rPr>
        <w:t>(</w:t>
      </w:r>
      <w:r>
        <w:rPr>
          <w:rFonts w:cs="Arial"/>
        </w:rPr>
        <w:t>post</w:t>
      </w:r>
      <w:r w:rsidRPr="005916DD">
        <w:rPr>
          <w:rFonts w:cs="Arial"/>
        </w:rPr>
        <w:t xml:space="preserve"> cell plating</w:t>
      </w:r>
      <w:r w:rsidR="00DF1517">
        <w:rPr>
          <w:rFonts w:cs="Arial"/>
        </w:rPr>
        <w:t>).</w:t>
      </w:r>
      <w:r w:rsidR="00C84391">
        <w:rPr>
          <w:rFonts w:cs="Arial"/>
        </w:rPr>
        <w:t xml:space="preserve"> </w:t>
      </w:r>
    </w:p>
    <w:p w:rsidR="006179E6" w:rsidRPr="005916DD" w:rsidRDefault="006179E6" w:rsidP="006179E6">
      <w:pPr>
        <w:rPr>
          <w:rFonts w:cs="Arial"/>
        </w:rPr>
      </w:pPr>
      <w:r w:rsidRPr="005916DD">
        <w:rPr>
          <w:rFonts w:cs="Arial"/>
        </w:rPr>
        <w:t xml:space="preserve">As shown in </w:t>
      </w:r>
      <w:r w:rsidRPr="005916DD">
        <w:rPr>
          <w:rFonts w:cs="Arial"/>
          <w:b/>
        </w:rPr>
        <w:t>Figure 4.1</w:t>
      </w:r>
      <w:r w:rsidRPr="005916DD">
        <w:rPr>
          <w:rFonts w:cs="Arial"/>
        </w:rPr>
        <w:t>, neuronal culture</w:t>
      </w:r>
      <w:r>
        <w:rPr>
          <w:rFonts w:cs="Arial"/>
        </w:rPr>
        <w:t>s</w:t>
      </w:r>
      <w:r w:rsidRPr="005916DD">
        <w:rPr>
          <w:rFonts w:cs="Arial"/>
        </w:rPr>
        <w:t xml:space="preserve"> contained 60% neurons (NeuN+), 13% astrocytes (GFAP+), 1% microglia (Iba1+), and 26% other cells. Within 60% of the neuronal population more specifically, there were 39% GABAergic neurons (GAD67+), 15% glutamatergic neurons (VGLUT1+), and 4% dopaminergic neurons (TH+). </w:t>
      </w:r>
      <w:r>
        <w:rPr>
          <w:rFonts w:cs="Arial"/>
        </w:rPr>
        <w:t>On the other hand</w:t>
      </w:r>
      <w:r w:rsidRPr="005916DD">
        <w:rPr>
          <w:rFonts w:cs="Arial"/>
        </w:rPr>
        <w:t xml:space="preserve">, only 1% neurons (Tuj1+) was </w:t>
      </w:r>
      <w:r>
        <w:rPr>
          <w:rFonts w:cs="Arial"/>
        </w:rPr>
        <w:t>identifi</w:t>
      </w:r>
      <w:r w:rsidRPr="005916DD">
        <w:rPr>
          <w:rFonts w:cs="Arial"/>
        </w:rPr>
        <w:t>ed in the astroglial culture; 36% of the remaining cells were astrocytes and 63% were other cells.</w:t>
      </w:r>
      <w:r w:rsidR="00FC3AF1">
        <w:rPr>
          <w:rFonts w:cs="Arial"/>
        </w:rPr>
        <w:t xml:space="preserve"> </w:t>
      </w:r>
      <w:r w:rsidR="007E0617">
        <w:rPr>
          <w:rFonts w:cs="Arial"/>
        </w:rPr>
        <w:t>The potential identity of these remaining cells is an open question, with possibilities for progenitor cells, oligodendrocytes, ependymal cells, fibroblasts, or endothelial cells.</w:t>
      </w:r>
    </w:p>
    <w:p w:rsidR="006179E6" w:rsidRPr="003D306D" w:rsidRDefault="006179E6" w:rsidP="006179E6">
      <w:pPr>
        <w:rPr>
          <w:rFonts w:cs="Arial"/>
          <w:sz w:val="23"/>
          <w:szCs w:val="23"/>
        </w:rPr>
      </w:pPr>
    </w:p>
    <w:p w:rsidR="006179E6" w:rsidRPr="003D306D" w:rsidRDefault="006179E6" w:rsidP="006179E6">
      <w:pPr>
        <w:rPr>
          <w:rFonts w:cs="Arial"/>
          <w:b/>
          <w:sz w:val="23"/>
          <w:szCs w:val="23"/>
        </w:rPr>
      </w:pPr>
      <w:r w:rsidRPr="003D306D">
        <w:rPr>
          <w:rFonts w:cs="Arial"/>
          <w:sz w:val="23"/>
          <w:szCs w:val="23"/>
        </w:rPr>
        <w:br w:type="page"/>
      </w:r>
    </w:p>
    <w:p w:rsidR="000B1D28" w:rsidRDefault="00DB0C88" w:rsidP="006179E6">
      <w:pPr>
        <w:spacing w:line="360" w:lineRule="auto"/>
        <w:rPr>
          <w:b/>
          <w:sz w:val="20"/>
          <w:szCs w:val="20"/>
        </w:rPr>
      </w:pPr>
      <w:bookmarkStart w:id="980" w:name="_Toc338274896"/>
      <w:bookmarkStart w:id="981" w:name="_Toc338501418"/>
      <w:bookmarkStart w:id="982" w:name="_Toc341039172"/>
      <w:bookmarkStart w:id="983" w:name="_Toc356079913"/>
      <w:r>
        <w:rPr>
          <w:rFonts w:cs="Arial"/>
          <w:b/>
          <w:noProof/>
          <w:sz w:val="23"/>
          <w:szCs w:val="23"/>
          <w:lang w:eastAsia="en-GB"/>
        </w:rPr>
        <w:lastRenderedPageBreak/>
        <w:pict>
          <v:group id="Group 1337" o:spid="_x0000_s2540" style="position:absolute;left:0;text-align:left;margin-left:-8.35pt;margin-top:-5.75pt;width:438.75pt;height:409.5pt;z-index:251689472" coordorigin="2070,484" coordsize="8775,819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">
            <v:group id="Group 466" o:spid="_x0000_s2544" style="position:absolute;left:2070;top:484;width:3851;height:3655" coordorigin="2640,1945" coordsize="3851,3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GqSsYAAADcAAAADwAAAGRycy9kb3ducmV2LnhtbESPQWvCQBSE7wX/w/IK&#10;3ppNlJSaZhWRKh5CoSqU3h7ZZxLMvg3ZbRL/fbdQ6HGYmW+YfDOZVgzUu8aygiSKQRCXVjdcKbic&#10;908vIJxH1thaJgV3crBZzx5yzLQd+YOGk69EgLDLUEHtfZdJ6cqaDLrIdsTBu9reoA+yr6TucQxw&#10;08pFHD9Lgw2HhRo72tVU3k7fRsFhxHG7TN6G4nbd3b/O6ftnkZBS88dp+wrC0+T/w3/to1awWq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wapKxgAAANwA&#10;AAAPAAAAAAAAAAAAAAAAAKoCAABkcnMvZG93bnJldi54bWxQSwUGAAAAAAQABAD6AAAAnQMAAAAA&#10;">
              <v:shape id="Text Box 467" o:spid="_x0000_s2547" type="#_x0000_t202" style="position:absolute;left:2640;top:1945;width:543;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exgcQA&#10;AADcAAAADwAAAGRycy9kb3ducmV2LnhtbESPQWvCQBSE74L/YXmCN93VqmjqKmIp9FQxrYXeHtln&#10;Epp9G7Krif++Kwgeh5n5hllvO1uJKzW+dKxhMlYgiDNnSs41fH+9j5YgfEA2WDkmDTfysN30e2tM&#10;jGv5SNc05CJC2CeooQihTqT0WUEW/djVxNE7u8ZiiLLJpWmwjXBbyalSC2mx5LhQYE37grK/9GI1&#10;nD7Pvz8zdcjf7LxuXack25XUejjodq8gAnXhGX60P4yG1csC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HsYHEAAAA3AAAAA8AAAAAAAAAAAAAAAAAmAIAAGRycy9k&#10;b3ducmV2LnhtbFBLBQYAAAAABAAEAPUAAACJAwAAAAA=&#10;" filled="f" stroked="f">
                <v:textbox>
                  <w:txbxContent>
                    <w:p w:rsidR="00466BDA" w:rsidRPr="00912221" w:rsidRDefault="00466BDA" w:rsidP="006179E6">
                      <w:pPr>
                        <w:jc w:val="center"/>
                        <w:rPr>
                          <w:b/>
                          <w:sz w:val="28"/>
                          <w:szCs w:val="28"/>
                        </w:rPr>
                      </w:pPr>
                      <w:r w:rsidRPr="00912221">
                        <w:rPr>
                          <w:b/>
                          <w:sz w:val="28"/>
                          <w:szCs w:val="28"/>
                        </w:rPr>
                        <w:t>A</w:t>
                      </w:r>
                    </w:p>
                  </w:txbxContent>
                </v:textbox>
              </v:shape>
              <v:shape id="Text Box 468" o:spid="_x0000_s2546" type="#_x0000_t202" style="position:absolute;left:3348;top:5120;width:2415;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dE68MA&#10;AADcAAAADwAAAGRycy9kb3ducmV2LnhtbESP0YrCMBRE34X9h3AX9kXWVFftWo3iLii+Vv2Aa3Nt&#10;i81NaaKtf28EwcdhZs4wi1VnKnGjxpWWFQwHEQjizOqScwXHw+b7F4TzyBory6TgTg5Wy4/eAhNt&#10;W07ptve5CBB2CSoovK8TKV1WkEE3sDVx8M62MeiDbHKpG2wD3FRyFEVTabDksFBgTf8FZZf91Sg4&#10;79r+ZNaetv4Yp+PpH5bxyd6V+vrs1nMQnjr/Dr/aO61g9hPD80w4An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dE68MAAADcAAAADwAAAAAAAAAAAAAAAACYAgAAZHJzL2Rv&#10;d25yZXYueG1sUEsFBgAAAAAEAAQA9QAAAIgDAAAAAA==&#10;" stroked="f">
                <v:textbox>
                  <w:txbxContent>
                    <w:p w:rsidR="00466BDA" w:rsidRPr="00C02566" w:rsidRDefault="00466BDA" w:rsidP="006179E6">
                      <w:pPr>
                        <w:jc w:val="center"/>
                        <w:rPr>
                          <w:b/>
                        </w:rPr>
                      </w:pPr>
                      <w:r w:rsidRPr="00C02566">
                        <w:rPr>
                          <w:b/>
                        </w:rPr>
                        <w:t>Neuronal culture</w:t>
                      </w:r>
                    </w:p>
                  </w:txbxContent>
                </v:textbox>
              </v:shape>
              <v:shape id="Object 1" o:spid="_x0000_s2545" type="#_x0000_t75" style="position:absolute;left:3023;top:2025;width:3468;height:293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rIFe/AAAA3AAAAA8AAABkcnMvZG93bnJldi54bWxET02LwjAQvQv+hzDC3jTVBVmrUUQUhQVh&#10;dfc+NGNbbSa1GbX7781B8Ph437NF6yp1pyaUng0MBwko4szbknMDv8dN/wtUEGSLlWcy8E8BFvNu&#10;Z4ap9Q/+oftBchVDOKRooBCpU61DVpDDMPA1ceROvnEoETa5tg0+Yrir9ChJxtphybGhwJpWBWWX&#10;w80ZCH92Lfvzlla0vx5lp/PJ9ntpzEevXU5BCbXyFr/cO2tg8hnXxjPxCOj5E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rKyBXvwAAANwAAAAPAAAAAAAAAAAAAAAAAJ8CAABk&#10;cnMvZG93bnJldi54bWxQSwUGAAAAAAQABAD3AAAAiwMAAAAA&#10;">
                <v:imagedata r:id="rId94" o:title="" croptop="-1369f" cropbottom="-249f" cropright="-4629f"/>
                <o:lock v:ext="edit" aspectratio="f"/>
              </v:shape>
            </v:group>
            <v:group id="Group 470" o:spid="_x0000_s2541" style="position:absolute;left:6803;top:484;width:4042;height:3655" coordorigin="7178,1945" coordsize="4042,3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oygT8YAAADcAAAADwAAAGRycy9kb3ducmV2LnhtbESPQWvCQBSE7wX/w/KE&#10;3uomSktN3YQgtvQgQlWQ3h7ZZxKSfRuy2yT++25B6HGYmW+YTTaZVgzUu9qygngRgSAurK65VHA+&#10;vT+9gnAeWWNrmRTcyEGWzh42mGg78hcNR1+KAGGXoILK+y6R0hUVGXQL2xEH72p7gz7IvpS6xzHA&#10;TSuXUfQiDdYcFirsaFtR0Rx/jIKPEcd8Fe+GfXPd3r5Pz4fLPialHudT/gbC0+T/w/f2p1awXq3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jKBPxgAAANwA&#10;AAAPAAAAAAAAAAAAAAAAAKoCAABkcnMvZG93bnJldi54bWxQSwUGAAAAAAQABAD6AAAAnQMAAAAA&#10;">
              <v:group id="Group 471" o:spid="_x0000_s2542" style="position:absolute;left:7658;top:2030;width:3562;height:3570" coordorigin="7178,2030" coordsize="3562,3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7B6r8IAAADcAAAADwAAAGRycy9kb3ducmV2LnhtbERPy4rCMBTdC/MP4Q7M&#10;TtOOD7RjFBGVWYjgA8Tdpbm2xeamNJm2/r1ZDLg8nPd82ZlSNFS7wrKCeBCBIE6tLjhTcDlv+1MQ&#10;ziNrLC2Tgic5WC4+enNMtG35SM3JZyKEsEtQQe59lUjp0pwMuoGtiAN3t7VBH2CdSV1jG8JNKb+j&#10;aCINFhwacqxonVP6OP0ZBbsW29Uw3jT7x339vJ3Hh+s+JqW+PrvVDwhPnX+L/92/WsFsFOaHM+EI&#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uweq/CAAAA3AAAAA8A&#10;AAAAAAAAAAAAAAAAqgIAAGRycy9kb3ducmV2LnhtbFBLBQYAAAAABAAEAPoAAACZAwAAAAA=&#10;">
                <v:shape id="Text Box 472" o:spid="_x0000_s2543" type="#_x0000_t202" style="position:absolute;left:7492;top:5120;width:2415;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QKecQA&#10;AADcAAAADwAAAGRycy9kb3ducmV2LnhtbESP0WrCQBRE3wv+w3KFvpRmY7FRYzZihRZfTf2Am+w1&#10;CWbvhuzWxL93C4U+DjNzhsl2k+nEjQbXWlawiGIQxJXVLdcKzt+fr2sQziNr7CyTgjs52OWzpwxT&#10;bUc+0a3wtQgQdikqaLzvUyld1ZBBF9meOHgXOxj0QQ611AOOAW46+RbHiTTYclhosKdDQ9W1+DEK&#10;Lsfx5X0zll/+vDotkw9sV6W9K/U8n/ZbEJ4m/x/+ax+1gs1yAb9nwhGQ+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kCnnEAAAA3AAAAA8AAAAAAAAAAAAAAAAAmAIAAGRycy9k&#10;b3ducmV2LnhtbFBLBQYAAAAABAAEAPUAAACJAwAAAAA=&#10;" stroked="f">
                  <v:textbox>
                    <w:txbxContent>
                      <w:p w:rsidR="00466BDA" w:rsidRPr="00C02566" w:rsidRDefault="00466BDA" w:rsidP="006179E6">
                        <w:pPr>
                          <w:jc w:val="center"/>
                          <w:rPr>
                            <w:b/>
                          </w:rPr>
                        </w:pPr>
                        <w:r w:rsidRPr="00C02566">
                          <w:rPr>
                            <w:b/>
                          </w:rPr>
                          <w:t>Astroglial culture</w:t>
                        </w:r>
                      </w:p>
                    </w:txbxContent>
                  </v:textbox>
                </v:shape>
                <v:shape id="Picture 473" o:spid="_x0000_s1488" type="#_x0000_t75" style="position:absolute;left:7178;top:2030;width:3562;height:29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AVIHHAAAA3AAAAA8AAABkcnMvZG93bnJldi54bWxEj91Kw0AUhO8F32E5Qm+k3RhE2thtEWmh&#10;iFLTv+tD9pikZs+G3W0S394tCF4OM/MNM18OphEdOV9bVvAwSUAQF1bXXCo47NfjKQgfkDU2lknB&#10;D3lYLm5v5php23NO3S6UIkLYZ6igCqHNpPRFRQb9xLbE0fuyzmCI0pVSO+wj3DQyTZInabDmuFBh&#10;S68VFd+7i1EwPX2uzuf0/T59c/1Hnq+2x63tlBrdDS/PIAIN4T/8195oBbPHFK5n4hGQi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CAVIHHAAAA3AAAAA8AAAAAAAAAAAAA&#10;AAAAnwIAAGRycy9kb3ducmV2LnhtbFBLBQYAAAAABAAEAPcAAACTAwAAAAA=&#10;">
                  <v:imagedata r:id="rId95" o:title="" croptop="-178f" cropbottom="-248f" cropright="-5339f"/>
                  <o:lock v:ext="edit" aspectratio="f"/>
                </v:shape>
              </v:group>
              <v:shape id="Text Box 474" o:spid="_x0000_s1489" type="#_x0000_t202" style="position:absolute;left:7178;top:1945;width:543;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ZhZMQA&#10;AADcAAAADwAAAGRycy9kb3ducmV2LnhtbESPT4vCMBTE7wt+h/AEb5r4ZxetRhFF8LTLuqvg7dE8&#10;22LzUppo67c3C8Ieh5n5DbNYtbYUd6p94VjDcKBAEKfOFJxp+P3Z9acgfEA2WDomDQ/ysFp23haY&#10;GNfwN90PIRMRwj5BDXkIVSKlT3Oy6AeuIo7exdUWQ5R1Jk2NTYTbUo6U+pAWC44LOVa0ySm9Hm5W&#10;w/Hzcj5N1Fe2te9V41ol2c6k1r1uu56DCNSG//CrvTcaZpMx/J2JR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2YWTEAAAA3AAAAA8AAAAAAAAAAAAAAAAAmAIAAGRycy9k&#10;b3ducmV2LnhtbFBLBQYAAAAABAAEAPUAAACJAwAAAAA=&#10;" filled="f" stroked="f">
                <v:textbox>
                  <w:txbxContent>
                    <w:p w:rsidR="00466BDA" w:rsidRPr="00912221" w:rsidRDefault="00466BDA" w:rsidP="006179E6">
                      <w:pPr>
                        <w:jc w:val="center"/>
                        <w:rPr>
                          <w:b/>
                          <w:sz w:val="28"/>
                          <w:szCs w:val="28"/>
                        </w:rPr>
                      </w:pPr>
                      <w:r>
                        <w:rPr>
                          <w:b/>
                          <w:sz w:val="28"/>
                          <w:szCs w:val="28"/>
                        </w:rPr>
                        <w:t>B</w:t>
                      </w:r>
                    </w:p>
                  </w:txbxContent>
                </v:textbox>
              </v:shape>
            </v:group>
            <v:group id="Group 475" o:spid="_x0000_s1490" style="position:absolute;left:2085;top:4284;width:6172;height:4390" coordorigin="2085,4560" coordsize="6172,4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It8rMYAAADcAAAADwAAAGRycy9kb3ducmV2LnhtbESPT2vCQBTE74LfYXmC&#10;t7qJtWKjq4i0pYcgqIXS2yP7TILZtyG75s+37xYKHoeZ+Q2z2fWmEi01rrSsIJ5FIIgzq0vOFXxd&#10;3p9WIJxH1lhZJgUDOdhtx6MNJtp2fKL27HMRIOwSVFB4XydSuqwgg25ma+LgXW1j0AfZ5FI32AW4&#10;qeQ8ipbSYMlhocCaDgVlt/PdKPjosNs/x29tersehp/Ly/E7jUmp6aTfr0F46v0j/N/+1ApeFw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i3ysxgAAANwA&#10;AAAPAAAAAAAAAAAAAAAAAKoCAABkcnMvZG93bnJldi54bWxQSwUGAAAAAAQABAD6AAAAnQMAAAAA&#10;">
              <v:shape id="Text Box 476" o:spid="_x0000_s1491" type="#_x0000_t202" style="position:absolute;left:2085;top:4560;width:540;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8MesIA&#10;AADcAAAADwAAAGRycy9kb3ducmV2LnhtbESP3YrCMBSE7xd8h3AEb5ZtqvhbjbIKire6PsBpc2yL&#10;zUlpsra+vREEL4eZ+YZZbTpTiTs1rrSsYBjFIIgzq0vOFVz+9j9zEM4ja6wsk4IHOdise18rTLRt&#10;+UT3s89FgLBLUEHhfZ1I6bKCDLrI1sTBu9rGoA+yyaVusA1wU8lRHE+lwZLDQoE17QrKbud/o+B6&#10;bL8nizY9+MvsNJ5usZyl9qHUoN/9LkF46vwn/G4ftYLFeAKvM+EI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wx6wgAAANwAAAAPAAAAAAAAAAAAAAAAAJgCAABkcnMvZG93&#10;bnJldi54bWxQSwUGAAAAAAQABAD1AAAAhwMAAAAA&#10;" stroked="f">
                <v:textbox>
                  <w:txbxContent>
                    <w:p w:rsidR="00466BDA" w:rsidRPr="005E23F4" w:rsidRDefault="00466BDA" w:rsidP="006179E6">
                      <w:pPr>
                        <w:jc w:val="center"/>
                        <w:rPr>
                          <w:b/>
                          <w:sz w:val="28"/>
                          <w:szCs w:val="28"/>
                        </w:rPr>
                      </w:pPr>
                      <w:r w:rsidRPr="005E23F4">
                        <w:rPr>
                          <w:b/>
                          <w:sz w:val="28"/>
                          <w:szCs w:val="28"/>
                        </w:rPr>
                        <w:t>C</w:t>
                      </w:r>
                    </w:p>
                  </w:txbxContent>
                </v:textbox>
              </v:shape>
              <v:group id="Group 477" o:spid="_x0000_s1492" style="position:absolute;left:2264;top:5130;width:1969;height:1885" coordorigin="2264,5130" coordsize="1969,1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xVHQMYAAADcAAAADwAAAGRycy9kb3ducmV2LnhtbESPQWvCQBSE74L/YXlC&#10;b3UTa6WNWUVEpQcpVAvF2yP7TEKyb0N2TeK/7xYKHoeZ+YZJ14OpRUetKy0riKcRCOLM6pJzBd/n&#10;/fMbCOeRNdaWScGdHKxX41GKibY9f1F38rkIEHYJKii8bxIpXVaQQTe1DXHwrrY16INsc6lb7APc&#10;1HIWRQtpsOSwUGBD24Ky6nQzCg499puXeNcdq+v2fjm/fv4cY1LqaTJsliA8Df4R/m9/aAXv8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LFUdAxgAAANwA&#10;AAAPAAAAAAAAAAAAAAAAAKoCAABkcnMvZG93bnJldi54bWxQSwUGAAAAAAQABAD6AAAAnQMAAAAA&#10;">
                <v:shape id="Picture 478" o:spid="_x0000_s1493" type="#_x0000_t75" alt="NeuN_(c1+c2)" style="position:absolute;left:2264;top:5130;width:1969;height:18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PzHrFAAAA3AAAAA8AAABkcnMvZG93bnJldi54bWxEj09rwkAUxO8Fv8PyCl5K3SilNqmrSEDJ&#10;sVUv3h7ZZzaYfRuymz9++26h0OMwM79hNrvJNmKgzteOFSwXCQji0umaKwWX8+H1A4QPyBobx6Tg&#10;QR5229nTBjPtRv6m4RQqESHsM1RgQmgzKX1pyKJfuJY4ejfXWQxRdpXUHY4Rbhu5SpJ3abHmuGCw&#10;pdxQeT/1VkG/fCkO5ibLVX4d0/ux+DKy2Ss1f572nyACTeE//NcutIL0bQ2/Z+IRkN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ED8x6xQAAANwAAAAPAAAAAAAAAAAAAAAA&#10;AJ8CAABkcnMvZG93bnJldi54bWxQSwUGAAAAAAQABAD3AAAAkQMAAAAA&#10;">
                  <v:imagedata r:id="rId96" o:title="NeuN_(c1+c2)"/>
                </v:shape>
                <v:shape id="Text Box 479" o:spid="_x0000_s1494" type="#_x0000_t202" style="position:absolute;left:2269;top:5130;width:1241;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LzFcIA&#10;AADcAAAADwAAAGRycy9kb3ducmV2LnhtbERPy2rCQBTdF/yH4QrumhmLFpM6CdIidKXUR6G7S+aa&#10;hGbuhMzUpH/vLASXh/NeF6NtxZV63zjWME8UCOLSmYYrDafj9nkFwgdkg61j0vBPHop88rTGzLiB&#10;v+h6CJWIIewz1FCH0GVS+rImiz5xHXHkLq63GCLsK2l6HGK4beWLUq/SYsOxocaO3msqfw9/VsN5&#10;d/n5Xqh99WGX3eBGJdmmUuvZdNy8gQg0hof47v40GtJFXBvPxCMg8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UvMVwgAAANwAAAAPAAAAAAAAAAAAAAAAAJgCAABkcnMvZG93&#10;bnJldi54bWxQSwUGAAAAAAQABAD1AAAAhwMAAAAA&#10;" filled="f" stroked="f">
                  <v:textbox>
                    <w:txbxContent>
                      <w:p w:rsidR="00466BDA" w:rsidRPr="005E23F4" w:rsidRDefault="00466BDA" w:rsidP="006179E6">
                        <w:pPr>
                          <w:rPr>
                            <w:b/>
                            <w:color w:val="FFFFFF"/>
                          </w:rPr>
                        </w:pPr>
                        <w:r w:rsidRPr="005E23F4">
                          <w:rPr>
                            <w:b/>
                            <w:color w:val="FFFFFF"/>
                          </w:rPr>
                          <w:t>NeuN</w:t>
                        </w:r>
                      </w:p>
                    </w:txbxContent>
                  </v:textbox>
                </v:shape>
              </v:group>
              <v:group id="Group 480" o:spid="_x0000_s1495" style="position:absolute;left:4278;top:5130;width:1965;height:1885" coordorigin="4278,5130" coordsize="1965,1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rTMsYAAADcAAAADwAAAGRycy9kb3ducmV2LnhtbESPT2vCQBTE74LfYXlC&#10;b3UTa8WkriKi0oMUqoXS2yP78gezb0N2TeK37xYKHoeZ+Q2z2gymFh21rrKsIJ5GIIgzqysuFHxd&#10;Ds9LEM4ja6wtk4I7Odisx6MVptr2/End2RciQNilqKD0vkmldFlJBt3UNsTBy21r0AfZFlK32Ae4&#10;qeUsihbSYMVhocSGdiVl1/PNKDj22G9f4n13uua7+8/l9eP7FJNST5Nh+wbC0+Af4f/2u1aQzBP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6itMyxgAAANwA&#10;AAAPAAAAAAAAAAAAAAAAAKoCAABkcnMvZG93bnJldi54bWxQSwUGAAAAAAQABAD6AAAAnQMAAAAA&#10;">
                <v:shape id="Picture 481" o:spid="_x0000_s1496" type="#_x0000_t75" alt="GFAP_(c1+c2)" style="position:absolute;left:4278;top:5130;width:1965;height:18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4npvDAAAA3AAAAA8AAABkcnMvZG93bnJldi54bWxET89rwjAUvgv+D+EJu2nq2IbWpiJjo8J2&#10;mQp6fDTPtpi8dE1Wq3/9chjs+PH9ztaDNaKnzjeOFcxnCQji0umGKwWH/ft0AcIHZI3GMSm4kYd1&#10;Ph5lmGp35S/qd6ESMYR9igrqENpUSl/WZNHPXEscubPrLIYIu0rqDq8x3Br5mCQv0mLDsaHGll5r&#10;Ki+7H6ugOO6fTKG/w/b0dr/3B7P4uBWfSj1Mhs0KRKAh/Iv/3FutYPkc58cz8QjI/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Xiem8MAAADcAAAADwAAAAAAAAAAAAAAAACf&#10;AgAAZHJzL2Rvd25yZXYueG1sUEsFBgAAAAAEAAQA9wAAAI8DAAAAAA==&#10;">
                  <v:imagedata r:id="rId97" o:title="GFAP_(c1+c2)"/>
                </v:shape>
                <v:shape id="Text Box 482" o:spid="_x0000_s1497" type="#_x0000_t202" style="position:absolute;left:4278;top:5130;width:1230;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HMVcMA&#10;AADcAAAADwAAAGRycy9kb3ducmV2LnhtbESPQYvCMBSE78L+h/AWvGmiqKzVKIsieFLU3QVvj+bZ&#10;lm1eShNt/fdGEDwOM/MNM1+2thQ3qn3hWMOgr0AQp84UnGn4OW16XyB8QDZYOiYNd/KwXHx05pgY&#10;1/CBbseQiQhhn6CGPIQqkdKnOVn0fVcRR+/iaoshyjqTpsYmwm0ph0pNpMWC40KOFa1ySv+PV6vh&#10;d3c5/43UPlvbcdW4Vkm2U6l197P9noEI1IZ3+NXeGg3T8QC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HMVcMAAADcAAAADwAAAAAAAAAAAAAAAACYAgAAZHJzL2Rv&#10;d25yZXYueG1sUEsFBgAAAAAEAAQA9QAAAIgDAAAAAA==&#10;" filled="f" stroked="f">
                  <v:textbox>
                    <w:txbxContent>
                      <w:p w:rsidR="00466BDA" w:rsidRPr="005E23F4" w:rsidRDefault="00466BDA" w:rsidP="006179E6">
                        <w:pPr>
                          <w:rPr>
                            <w:b/>
                            <w:color w:val="FFFFFF"/>
                          </w:rPr>
                        </w:pPr>
                        <w:r w:rsidRPr="005E23F4">
                          <w:rPr>
                            <w:b/>
                            <w:color w:val="FFFFFF"/>
                          </w:rPr>
                          <w:t>GFAP</w:t>
                        </w:r>
                      </w:p>
                    </w:txbxContent>
                  </v:textbox>
                </v:shape>
              </v:group>
              <v:group id="Group 483" o:spid="_x0000_s1498" style="position:absolute;left:6288;top:5130;width:1969;height:1885" coordorigin="6288,5130" coordsize="1969,1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ffXnsUAAADcAAAADwAAAGRycy9kb3ducmV2LnhtbESPQYvCMBSE78L+h/CE&#10;vWlaF8WtRhFZlz2IoC6It0fzbIvNS2liW/+9EQSPw8x8w8yXnSlFQ7UrLCuIhxEI4tTqgjMF/8fN&#10;YArCeWSNpWVScCcHy8VHb46Jti3vqTn4TAQIuwQV5N5XiZQuzcmgG9qKOHgXWxv0QdaZ1DW2AW5K&#10;OYqiiTRYcFjIsaJ1Tun1cDMKfltsV1/xT7O9Xtb383G8O21jUuqz361mIDx1/h1+tf+0gu/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H3157FAAAA3AAA&#10;AA8AAAAAAAAAAAAAAAAAqgIAAGRycy9kb3ducmV2LnhtbFBLBQYAAAAABAAEAPoAAACcAwAAAAA=&#10;">
                <v:shape id="Picture 484" o:spid="_x0000_s1499" type="#_x0000_t75" alt="IBA1_(c1+c2)" style="position:absolute;left:6288;top:5130;width:1969;height:18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A1BHGAAAA3AAAAA8AAABkcnMvZG93bnJldi54bWxEj8FuwjAQRO+V+g/WVuoNHFooIWBQ1bSC&#10;ckGEfMAqXpKo8TqKTUj/vkZC6nE0O292VpvBNKKnztWWFUzGEQjiwuqaSwX56WsUg3AeWWNjmRT8&#10;koPN+vFhhYm2Vz5Sn/lSBAi7BBVU3reJlK6oyKAb25Y4eGfbGfRBdqXUHV4D3DTyJYrepMGaQ0OF&#10;LX1UVPxkFxPeOM/30TDdxZd5Wn9P4/Rzsj3kSj0/De9LEJ4G/398T++0gsXsFW5jAgHk+g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wDUEcYAAADcAAAADwAAAAAAAAAAAAAA&#10;AACfAgAAZHJzL2Rvd25yZXYueG1sUEsFBgAAAAAEAAQA9wAAAJIDAAAAAA==&#10;">
                  <v:imagedata r:id="rId98" o:title="IBA1_(c1+c2)"/>
                </v:shape>
                <v:shape id="Text Box 485" o:spid="_x0000_s1500" type="#_x0000_t202" style="position:absolute;left:6288;top:5130;width:1114;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ZvzcMA&#10;AADcAAAADwAAAGRycy9kb3ducmV2LnhtbESPQYvCMBSE7wv+h/AEb2ui6KLVKKIInlzWVcHbo3m2&#10;xealNNHWf78RhD0OM/MNM1+2thQPqn3hWMOgr0AQp84UnGk4/m4/JyB8QDZYOiYNT/KwXHQ+5pgY&#10;1/APPQ4hExHCPkENeQhVIqVPc7Lo+64ijt7V1RZDlHUmTY1NhNtSDpX6khYLjgs5VrTOKb0d7lbD&#10;aX+9nEfqO9vYcdW4Vkm2U6l1r9uuZiACteE//G7vjIbpeASvM/EI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ZvzcMAAADcAAAADwAAAAAAAAAAAAAAAACYAgAAZHJzL2Rv&#10;d25yZXYueG1sUEsFBgAAAAAEAAQA9QAAAIgDAAAAAA==&#10;" filled="f" stroked="f">
                  <v:textbox>
                    <w:txbxContent>
                      <w:p w:rsidR="00466BDA" w:rsidRPr="005E23F4" w:rsidRDefault="00466BDA" w:rsidP="006179E6">
                        <w:pPr>
                          <w:rPr>
                            <w:b/>
                            <w:color w:val="FFFFFF"/>
                          </w:rPr>
                        </w:pPr>
                        <w:r w:rsidRPr="005E23F4">
                          <w:rPr>
                            <w:b/>
                            <w:color w:val="FFFFFF"/>
                          </w:rPr>
                          <w:t>Iba1</w:t>
                        </w:r>
                      </w:p>
                    </w:txbxContent>
                  </v:textbox>
                </v:shape>
              </v:group>
              <v:group id="Group 486" o:spid="_x0000_s1501" style="position:absolute;left:2254;top:7065;width:1979;height:1885" coordorigin="2254,7065" coordsize="1979,1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5P6sUAAADcAAAADwAAAGRycy9kb3ducmV2LnhtbESPT2vCQBTE7wW/w/KE&#10;3uomlhSNriKi4kEK/gHx9sg+k2D2bciuSfz23UKhx2FmfsPMl72pREuNKy0riEcRCOLM6pJzBZfz&#10;9mMCwnlkjZVlUvAiB8vF4G2OqbYdH6k9+VwECLsUFRTe16mULivIoBvZmjh4d9sY9EE2udQNdgFu&#10;KjmOoi9psOSwUGBN64Kyx+lpFOw67Faf8aY9PO7r1+2cfF8PMSn1PuxXMxCeev8f/mvvtYJp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4eT+rFAAAA3AAA&#10;AA8AAAAAAAAAAAAAAAAAqgIAAGRycy9kb3ducmV2LnhtbFBLBQYAAAAABAAEAPoAAACcAwAAAAA=&#10;">
                <v:shape id="Picture 487" o:spid="_x0000_s1502" type="#_x0000_t75" alt="GAD67_(c1+c2)" style="position:absolute;left:2264;top:7065;width:1969;height:18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zj8PFAAAA3AAAAA8AAABkcnMvZG93bnJldi54bWxEj11rwjAUhu8F/0M4wu5sukFlVqN0g33A&#10;hrDqhZeH5NiWNSddkmn998tgsMuX9+PhXW9H24sz+dA5VnCb5SCItTMdNwoO+6f5PYgQkQ32jknB&#10;lQJsN9PJGkvjLvxB5zo2Io1wKFFBG+NQShl0SxZD5gbi5J2ctxiT9I00Hi9p3PbyLs8X0mLHidDi&#10;QI8t6c/62ybITldx91L7Y5E/Xx/wS79VxbtSN7OxWoGINMb/8F/71ShYFgv4PZOOgNz8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84/DxQAAANwAAAAPAAAAAAAAAAAAAAAA&#10;AJ8CAABkcnMvZG93bnJldi54bWxQSwUGAAAAAAQABAD3AAAAkQMAAAAA&#10;">
                  <v:imagedata r:id="rId99" o:title="GAD67_(c1+c2)"/>
                </v:shape>
                <v:shape id="Text Box 488" o:spid="_x0000_s1503" type="#_x0000_t202" style="position:absolute;left:2254;top:7065;width:1406;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TxusMA&#10;AADcAAAADwAAAGRycy9kb3ducmV2LnhtbESPQWsCMRSE7wX/Q3iCN00UbXU1iiiCp5baKnh7bJ67&#10;i5uXZRPd9d+bgtDjMDPfMItVa0txp9oXjjUMBwoEcepMwZmG359dfwrCB2SDpWPS8CAPq2XnbYGJ&#10;cQ1/0/0QMhEh7BPUkIdQJVL6NCeLfuAq4uhdXG0xRFln0tTYRLgt5Uipd2mx4LiQY0WbnNLr4WY1&#10;HD8v59NYfWVbO6ka1yrJdia17nXb9RxEoDb8h1/tvdEwm3zA3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TxusMAAADcAAAADwAAAAAAAAAAAAAAAACYAgAAZHJzL2Rv&#10;d25yZXYueG1sUEsFBgAAAAAEAAQA9QAAAIgDAAAAAA==&#10;" filled="f" stroked="f">
                  <v:textbox>
                    <w:txbxContent>
                      <w:p w:rsidR="00466BDA" w:rsidRPr="005E23F4" w:rsidRDefault="00466BDA" w:rsidP="006179E6">
                        <w:pPr>
                          <w:rPr>
                            <w:b/>
                            <w:color w:val="FFFFFF"/>
                          </w:rPr>
                        </w:pPr>
                        <w:r w:rsidRPr="005E23F4">
                          <w:rPr>
                            <w:b/>
                            <w:color w:val="FFFFFF"/>
                          </w:rPr>
                          <w:t>GAD67</w:t>
                        </w:r>
                      </w:p>
                    </w:txbxContent>
                  </v:textbox>
                </v:shape>
              </v:group>
              <v:group id="Group 489" o:spid="_x0000_s1504" style="position:absolute;left:4278;top:7065;width:1965;height:1885" coordorigin="4278,7065" coordsize="1965,1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B/gdMMAAADcAAAADwAAAGRycy9kb3ducmV2LnhtbERPTWvCQBC9F/wPywi9&#10;1U0US41uQpBaepBCVRBvQ3ZMQrKzIbtN4r/vHgo9Pt73LptMKwbqXW1ZQbyIQBAXVtdcKricDy9v&#10;IJxH1thaJgUPcpCls6cdJtqO/E3DyZcihLBLUEHlfZdI6YqKDLqF7YgDd7e9QR9gX0rd4xjCTSuX&#10;UfQqDdYcGirsaF9R0Zx+jIKPEcd8Fb8Px+a+f9zO66/rMSalnudTvgXhafL/4j/3p1awWY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QH+B0wwAAANwAAAAP&#10;AAAAAAAAAAAAAAAAAKoCAABkcnMvZG93bnJldi54bWxQSwUGAAAAAAQABAD6AAAAmgMAAAAA&#10;">
                <v:shape id="Picture 490" o:spid="_x0000_s1505" type="#_x0000_t75" alt="VGLUT1_(c1+c2)" style="position:absolute;left:4278;top:7065;width:1965;height:18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lvYrEAAAA3AAAAA8AAABkcnMvZG93bnJldi54bWxEj09rwkAUxO8Fv8PyhN7qrkqLia6iotBD&#10;i/gPr4/sMwlm34bsGuO37xYKPQ4z8xtmtuhsJVpqfOlYw3CgQBBnzpScazgdt28TED4gG6wck4Yn&#10;eVjMey8zTI178J7aQ8hFhLBPUUMRQp1K6bOCLPqBq4mjd3WNxRBlk0vT4CPCbSVHSn1IiyXHhQJr&#10;WheU3Q53q2GD969VnWzbsxtPvp9qF9SlNFq/9rvlFESgLvyH/9qfRkPynsDvmXgE5Pw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qlvYrEAAAA3AAAAA8AAAAAAAAAAAAAAAAA&#10;nwIAAGRycy9kb3ducmV2LnhtbFBLBQYAAAAABAAEAPcAAACQAwAAAAA=&#10;">
                  <v:imagedata r:id="rId100" o:title="VGLUT1_(c1+c2)"/>
                </v:shape>
                <v:shape id="Text Box 491" o:spid="_x0000_s1506" type="#_x0000_t202" style="position:absolute;left:4278;top:7065;width:1477;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jc8EA&#10;AADcAAAADwAAAGRycy9kb3ducmV2LnhtbERPz2vCMBS+D/wfwhN2WxNFZe1MiziEnZQ5Hez2aJ5t&#10;WfNSmszW/94chB0/vt/rYrStuFLvG8caZokCQVw603Cl4fS1e3kF4QOywdYxabiRhyKfPK0xM27g&#10;T7oeQyViCPsMNdQhdJmUvqzJok9cRxy5i+sthgj7SpoehxhuWzlXaiUtNhwbauxoW1P5e/yzGs77&#10;y8/3Qh2qd7vsBjcqyTaVWj9Px80biEBj+Bc/3B9GQ7qK8+OZeARkf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o3PBAAAA3AAAAA8AAAAAAAAAAAAAAAAAmAIAAGRycy9kb3du&#10;cmV2LnhtbFBLBQYAAAAABAAEAPUAAACGAwAAAAA=&#10;" filled="f" stroked="f">
                  <v:textbox>
                    <w:txbxContent>
                      <w:p w:rsidR="00466BDA" w:rsidRPr="005E23F4" w:rsidRDefault="00466BDA" w:rsidP="006179E6">
                        <w:pPr>
                          <w:rPr>
                            <w:b/>
                            <w:color w:val="FFFFFF"/>
                          </w:rPr>
                        </w:pPr>
                        <w:r w:rsidRPr="005E23F4">
                          <w:rPr>
                            <w:b/>
                            <w:color w:val="FFFFFF"/>
                          </w:rPr>
                          <w:t>VGLUT1</w:t>
                        </w:r>
                      </w:p>
                    </w:txbxContent>
                  </v:textbox>
                </v:shape>
              </v:group>
              <v:group id="Group 492" o:spid="_x0000_s1507" style="position:absolute;left:6273;top:7065;width:1984;height:1885" coordorigin="6273,7065" coordsize="1984,1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0mDVMYAAADcAAAADwAAAGRycy9kb3ducmV2LnhtbESPT2vCQBTE74V+h+UV&#10;ejObtCg1ZhWRtvQQBLUg3h7ZZxLMvg3Zbf58e7dQ6HGYmd8w2WY0jeipc7VlBUkUgyAurK65VPB9&#10;+pi9gXAeWWNjmRRM5GCzfnzIMNV24AP1R1+KAGGXooLK+zaV0hUVGXSRbYmDd7WdQR9kV0rd4RDg&#10;ppEvcbyQBmsOCxW2tKuouB1/jILPAYfta/Le57frbrqc5vtznpBSz0/jdgXC0+j/w3/tL61guUj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PSYNUxgAAANwA&#10;AAAPAAAAAAAAAAAAAAAAAKoCAABkcnMvZG93bnJldi54bWxQSwUGAAAAAAQABAD6AAAAnQMAAAAA&#10;">
                <v:shape id="Picture 493" o:spid="_x0000_s1508" type="#_x0000_t75" alt="TH_(c1+c2)" style="position:absolute;left:6288;top:7065;width:1969;height:18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lrzrEAAAA3AAAAA8AAABkcnMvZG93bnJldi54bWxEj8FuwjAQRO9I/QdrK3EDpzkACRhEKyEo&#10;N9IeetzaSxwRr6PYhfD3NVKlHkcz80az2gyuFVfqQ+NZwcs0A0GsvWm4VvD5sZssQISIbLD1TAru&#10;FGCzfhqtsDT+xie6VrEWCcKhRAU2xq6UMmhLDsPUd8TJO/veYUyyr6Xp8ZbgrpV5ls2kw4bTgsWO&#10;3izpS/XjFGzt/nz6/toV1bHQ7/L4uojzXCs1fh62SxCRhvgf/msfjIJilsPjTDoCcv0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KlrzrEAAAA3AAAAA8AAAAAAAAAAAAAAAAA&#10;nwIAAGRycy9kb3ducmV2LnhtbFBLBQYAAAAABAAEAPcAAACQAwAAAAA=&#10;">
                  <v:imagedata r:id="rId101" o:title="TH_(c1+c2)"/>
                </v:shape>
                <v:shape id="Text Box 494" o:spid="_x0000_s1509" type="#_x0000_t202" style="position:absolute;left:6273;top:7065;width:972;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M9BMQA&#10;AADcAAAADwAAAGRycy9kb3ducmV2LnhtbESPQWvCQBSE74L/YXmCN93VqmjqKmIp9FQxrYXeHtln&#10;Epp9G7Krif++Kwgeh5n5hllvO1uJKzW+dKxhMlYgiDNnSs41fH+9j5YgfEA2WDkmDTfysN30e2tM&#10;jGv5SNc05CJC2CeooQihTqT0WUEW/djVxNE7u8ZiiLLJpWmwjXBbyalSC2mx5LhQYE37grK/9GI1&#10;nD7Pvz8zdcjf7LxuXack25XUejjodq8gAnXhGX60P4yG1eIF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DPQTEAAAA3AAAAA8AAAAAAAAAAAAAAAAAmAIAAGRycy9k&#10;b3ducmV2LnhtbFBLBQYAAAAABAAEAPUAAACJAwAAAAA=&#10;" filled="f" stroked="f">
                  <v:textbox>
                    <w:txbxContent>
                      <w:p w:rsidR="00466BDA" w:rsidRPr="005E23F4" w:rsidRDefault="00466BDA" w:rsidP="006179E6">
                        <w:pPr>
                          <w:rPr>
                            <w:b/>
                            <w:color w:val="FFFFFF"/>
                          </w:rPr>
                        </w:pPr>
                        <w:r w:rsidRPr="005E23F4">
                          <w:rPr>
                            <w:b/>
                            <w:color w:val="FFFFFF"/>
                          </w:rPr>
                          <w:t>TH</w:t>
                        </w:r>
                      </w:p>
                    </w:txbxContent>
                  </v:textbox>
                </v:shape>
              </v:group>
            </v:group>
            <v:group id="Group 495" o:spid="_x0000_s1510" style="position:absolute;left:8363;top:4284;width:2158;height:4390" coordorigin="8528,4560" coordsize="2158,43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z4gzMYAAADcAAAADwAAAGRycy9kb3ducmV2LnhtbESPQWvCQBSE74L/YXlC&#10;b3UTa6WNWUVEpQcpVAvF2yP7TEKyb0N2TeK/7xYKHoeZ+YZJ14OpRUetKy0riKcRCOLM6pJzBd/n&#10;/fMbCOeRNdaWScGdHKxX41GKibY9f1F38rkIEHYJKii8bxIpXVaQQTe1DXHwrrY16INsc6lb7APc&#10;1HIWRQtpsOSwUGBD24Ky6nQzCg499puXeNcdq+v2fjm/fv4cY1LqaTJsliA8Df4R/m9/aAXvi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PiDMxgAAANwA&#10;AAAPAAAAAAAAAAAAAAAAAKoCAABkcnMvZG93bnJldi54bWxQSwUGAAAAAAQABAD6AAAAnQMAAAAA&#10;">
              <v:shape id="Text Box 496" o:spid="_x0000_s1511" type="#_x0000_t202" style="position:absolute;left:8528;top:4560;width:540;height:5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pQGsQA&#10;AADcAAAADwAAAGRycy9kb3ducmV2LnhtbESP0WrCQBRE3wv+w3IFX0rdKDXW6Bq00OJroh9wzV6T&#10;YPZuyK5J/PtuodDHYWbOMLt0NI3oqXO1ZQWLeQSCuLC65lLB5fz19gHCeWSNjWVS8CQH6X7yssNE&#10;24Ez6nNfigBhl6CCyvs2kdIVFRl0c9sSB+9mO4M+yK6UusMhwE0jl1EUS4M1h4UKW/qsqLjnD6Pg&#10;dhpeV5vh+u0v6+w9PmK9vtqnUrPpeNiC8DT6//Bf+6QVbOIV/J4JR0D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qUBrEAAAA3AAAAA8AAAAAAAAAAAAAAAAAmAIAAGRycy9k&#10;b3ducmV2LnhtbFBLBQYAAAAABAAEAPUAAACJAwAAAAA=&#10;" stroked="f">
                <v:textbox>
                  <w:txbxContent>
                    <w:p w:rsidR="00466BDA" w:rsidRPr="005E23F4" w:rsidRDefault="00466BDA" w:rsidP="006179E6">
                      <w:pPr>
                        <w:jc w:val="center"/>
                        <w:rPr>
                          <w:b/>
                          <w:sz w:val="28"/>
                          <w:szCs w:val="28"/>
                        </w:rPr>
                      </w:pPr>
                      <w:r w:rsidRPr="005E23F4">
                        <w:rPr>
                          <w:b/>
                          <w:sz w:val="28"/>
                          <w:szCs w:val="28"/>
                        </w:rPr>
                        <w:t>D</w:t>
                      </w:r>
                    </w:p>
                  </w:txbxContent>
                </v:textbox>
              </v:shape>
              <v:group id="Group 497" o:spid="_x0000_s1512" style="position:absolute;left:8717;top:5130;width:1969;height:1885" coordorigin="8717,5130" coordsize="1969,1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AbIMUAAADcAAAADwAAAGRycy9kb3ducmV2LnhtbESPT2vCQBTE7wW/w/KE&#10;3uomlgaNriKi4kEK/gHx9sg+k2D2bciuSfz23UKhx2FmfsPMl72pREuNKy0riEcRCOLM6pJzBZfz&#10;9mMCwnlkjZVlUvAiB8vF4G2OqbYdH6k9+VwECLsUFRTe16mULivIoBvZmjh4d9sY9EE2udQNdgFu&#10;KjmOokQaLDksFFjTuqDscXoaBbsOu9VnvGkPj/v6dTt/fV8PMSn1PuxXMxCeev8f/mvvtYJp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gGyDFAAAA3AAA&#10;AA8AAAAAAAAAAAAAAAAAqgIAAGRycy9kb3ducmV2LnhtbFBLBQYAAAAABAAEAPoAAACcAwAAAAA=&#10;">
                <v:shape id="Picture 498" o:spid="_x0000_s1513" type="#_x0000_t75" alt="GFAP ASTRO 1_(c1+c2)" style="position:absolute;left:8717;top:5130;width:1969;height:18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YTD/FAAAA3AAAAA8AAABkcnMvZG93bnJldi54bWxEj0FrAjEUhO8F/0N4Qm81Wwtb3RpFxIKI&#10;FFz14O25ed0s3bwsSdTtv28KhR6HmfmGmS1624ob+dA4VvA8ykAQV043XCs4Ht6fJiBCRNbYOiYF&#10;3xRgMR88zLDQ7s57upWxFgnCoUAFJsaukDJUhiyGkeuIk/fpvMWYpK+l9nhPcNvKcZbl0mLDacFg&#10;RytD1Vd5tQq224C5L48Xcz61m5fp+mNHu6tSj8N++QYiUh//w3/tjVYwzV/h90w6AnL+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2Ew/xQAAANwAAAAPAAAAAAAAAAAAAAAA&#10;AJ8CAABkcnMvZG93bnJldi54bWxQSwUGAAAAAAQABAD3AAAAkQMAAAAA&#10;">
                  <v:imagedata r:id="rId102" o:title="GFAP ASTRO 1_(c1+c2)"/>
                </v:shape>
                <v:shape id="Text Box 499" o:spid="_x0000_s1514" type="#_x0000_t202" style="position:absolute;left:8717;top:5130;width:1338;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vdcEA&#10;AADcAAAADwAAAGRycy9kb3ducmV2LnhtbERPz2vCMBS+D/wfwhN2WxNFZe1MiziEnZQ5Hez2aJ5t&#10;WfNSmszW/94chB0/vt/rYrStuFLvG8caZokCQVw603Cl4fS1e3kF4QOywdYxabiRhyKfPK0xM27g&#10;T7oeQyViCPsMNdQhdJmUvqzJok9cRxy5i+sthgj7SpoehxhuWzlXaiUtNhwbauxoW1P5e/yzGs77&#10;y8/3Qh2qd7vsBjcqyTaVWj9Px80biEBj+Bc/3B9GQ7qKa+OZeARkf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nr3XBAAAA3AAAAA8AAAAAAAAAAAAAAAAAmAIAAGRycy9kb3du&#10;cmV2LnhtbFBLBQYAAAAABAAEAPUAAACGAwAAAAA=&#10;" filled="f" stroked="f">
                  <v:textbox>
                    <w:txbxContent>
                      <w:p w:rsidR="00466BDA" w:rsidRPr="005E23F4" w:rsidRDefault="00466BDA" w:rsidP="006179E6">
                        <w:pPr>
                          <w:rPr>
                            <w:b/>
                            <w:color w:val="FFFFFF"/>
                          </w:rPr>
                        </w:pPr>
                        <w:r w:rsidRPr="005E23F4">
                          <w:rPr>
                            <w:b/>
                            <w:color w:val="FFFFFF"/>
                          </w:rPr>
                          <w:t>GFAP</w:t>
                        </w:r>
                      </w:p>
                    </w:txbxContent>
                  </v:textbox>
                </v:shape>
              </v:group>
              <v:group id="Group 500" o:spid="_x0000_s1515" style="position:absolute;left:8717;top:7065;width:1969;height:1885" coordorigin="8717,7065" coordsize="1969,18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PUsYAAADcAAAADwAAAGRycy9kb3ducmV2LnhtbESPQWvCQBSE7wX/w/KE&#10;3uomlkpN3YQgWnqQQlWQ3h7ZZxKSfRuyaxL/fbdQ6HGYmW+YTTaZVgzUu9qygngRgSAurK65VHA+&#10;7Z9eQTiPrLG1TAru5CBLZw8bTLQd+YuGoy9FgLBLUEHlfZdI6YqKDLqF7YiDd7W9QR9kX0rd4xjg&#10;ppXLKFpJgzWHhQo72lZUNMebUfA+4pg/x7vh0Fy39+/Ty+flEJNSj/MpfwPhafL/4b/2h1awXq3h&#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P49SxgAAANwA&#10;AAAPAAAAAAAAAAAAAAAAAKoCAABkcnMvZG93bnJldi54bWxQSwUGAAAAAAQABAD6AAAAnQMAAAAA&#10;">
                <v:shape id="Picture 501" o:spid="_x0000_s1516" type="#_x0000_t75" alt="TUJ1 ASTRO_(c1+c2)" style="position:absolute;left:8717;top:7065;width:1969;height:188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Bs2TDAAAA3AAAAA8AAABkcnMvZG93bnJldi54bWxET02LwjAQvS/4H8IIXhZNFVy1GkUEUVhQ&#10;Vr14G5uxLW0mtYm2++/NYWGPj/e9WLWmFC+qXW5ZwXAQgSBOrM45VXA5b/tTEM4jaywtk4JfcrBa&#10;dj4WGGvb8A+9Tj4VIYRdjAoy76tYSpdkZNANbEUcuLutDfoA61TqGpsQbko5iqIvaTDn0JBhRZuM&#10;kuL0NAq+q/PtcUxHx+Kqx4dmd/0s78VTqV63Xc9BeGr9v/jPvdcKZpMwP5wJR0Au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YGzZMMAAADcAAAADwAAAAAAAAAAAAAAAACf&#10;AgAAZHJzL2Rvd25yZXYueG1sUEsFBgAAAAAEAAQA9wAAAI8DAAAAAA==&#10;">
                  <v:imagedata r:id="rId103" o:title="TUJ1 ASTRO_(c1+c2)"/>
                </v:shape>
                <v:shape id="Text Box 502" o:spid="_x0000_s1517" type="#_x0000_t202" style="position:absolute;left:8717;top:7065;width:1100;height:4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SQNcUA&#10;AADcAAAADwAAAGRycy9kb3ducmV2LnhtbESPT2sCMRTE74LfITzBmyaKtbrdKNJS6KnSVQu9PTZv&#10;/9DNy7JJ3e23bwqCx2FmfsOk+8E24kqdrx1rWMwVCOLcmZpLDefT62wDwgdkg41j0vBLHva78SjF&#10;xLieP+iahVJECPsENVQhtImUPq/Iop+7ljh6hesshii7UpoO+wi3jVwqtZYWa44LFbb0XFH+nf1Y&#10;DZf34utzpY7li31oezcoyXYrtZ5OhsMTiEBDuIdv7TejYfu4gP8z8QjI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BJA1xQAAANwAAAAPAAAAAAAAAAAAAAAAAJgCAABkcnMv&#10;ZG93bnJldi54bWxQSwUGAAAAAAQABAD1AAAAigMAAAAA&#10;" filled="f" stroked="f">
                  <v:textbox>
                    <w:txbxContent>
                      <w:p w:rsidR="00466BDA" w:rsidRPr="005E23F4" w:rsidRDefault="00466BDA" w:rsidP="006179E6">
                        <w:pPr>
                          <w:rPr>
                            <w:b/>
                            <w:color w:val="FFFFFF"/>
                          </w:rPr>
                        </w:pPr>
                        <w:r w:rsidRPr="005E23F4">
                          <w:rPr>
                            <w:b/>
                            <w:color w:val="FFFFFF"/>
                          </w:rPr>
                          <w:t>Tuj1</w:t>
                        </w:r>
                      </w:p>
                    </w:txbxContent>
                  </v:textbox>
                </v:shape>
              </v:group>
            </v:group>
          </v:group>
        </w:pict>
      </w: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Default="000B1D28" w:rsidP="006179E6">
      <w:pPr>
        <w:spacing w:line="360" w:lineRule="auto"/>
        <w:rPr>
          <w:b/>
          <w:sz w:val="20"/>
          <w:szCs w:val="20"/>
        </w:rPr>
      </w:pPr>
    </w:p>
    <w:p w:rsidR="000B1D28" w:rsidRPr="000B1D28" w:rsidRDefault="000B1D28" w:rsidP="006179E6">
      <w:pPr>
        <w:spacing w:line="360" w:lineRule="auto"/>
        <w:rPr>
          <w:b/>
          <w:sz w:val="26"/>
          <w:szCs w:val="20"/>
        </w:rPr>
      </w:pPr>
    </w:p>
    <w:p w:rsidR="006179E6" w:rsidRPr="00A464D9" w:rsidRDefault="006179E6" w:rsidP="006179E6">
      <w:pPr>
        <w:spacing w:line="360" w:lineRule="auto"/>
        <w:rPr>
          <w:sz w:val="20"/>
          <w:szCs w:val="20"/>
        </w:rPr>
      </w:pPr>
      <w:r w:rsidRPr="00A464D9">
        <w:rPr>
          <w:b/>
          <w:sz w:val="20"/>
          <w:szCs w:val="20"/>
        </w:rPr>
        <w:t>Figure 4.</w:t>
      </w:r>
      <w:r w:rsidR="00122438" w:rsidRPr="00A464D9">
        <w:rPr>
          <w:b/>
          <w:sz w:val="20"/>
          <w:szCs w:val="20"/>
        </w:rPr>
        <w:fldChar w:fldCharType="begin"/>
      </w:r>
      <w:r w:rsidRPr="00A464D9">
        <w:rPr>
          <w:b/>
          <w:sz w:val="20"/>
          <w:szCs w:val="20"/>
        </w:rPr>
        <w:instrText xml:space="preserve"> SEQ Figure_4. \* ARABIC </w:instrText>
      </w:r>
      <w:r w:rsidR="00122438" w:rsidRPr="00A464D9">
        <w:rPr>
          <w:b/>
          <w:sz w:val="20"/>
          <w:szCs w:val="20"/>
        </w:rPr>
        <w:fldChar w:fldCharType="separate"/>
      </w:r>
      <w:r w:rsidRPr="00A464D9">
        <w:rPr>
          <w:b/>
          <w:noProof/>
          <w:sz w:val="20"/>
          <w:szCs w:val="20"/>
        </w:rPr>
        <w:t>1</w:t>
      </w:r>
      <w:r w:rsidR="00122438" w:rsidRPr="00A464D9">
        <w:rPr>
          <w:b/>
          <w:sz w:val="20"/>
          <w:szCs w:val="20"/>
        </w:rPr>
        <w:fldChar w:fldCharType="end"/>
      </w:r>
      <w:r w:rsidRPr="00A464D9">
        <w:rPr>
          <w:b/>
          <w:sz w:val="20"/>
          <w:szCs w:val="20"/>
        </w:rPr>
        <w:t xml:space="preserve">: Composition of rat primary VM cell cultures. </w:t>
      </w:r>
      <w:r w:rsidRPr="00A464D9">
        <w:rPr>
          <w:rStyle w:val="Strong"/>
          <w:sz w:val="20"/>
          <w:szCs w:val="20"/>
        </w:rPr>
        <w:t xml:space="preserve">E14 rat VM cells were cultured under specific conditions for the growth of either neurons or glia. Cell cultures were characterised by immunocytochemistry at day 4 </w:t>
      </w:r>
      <w:r w:rsidRPr="00A464D9">
        <w:rPr>
          <w:rStyle w:val="Strong"/>
          <w:i/>
          <w:sz w:val="20"/>
          <w:szCs w:val="20"/>
        </w:rPr>
        <w:t>in vitro</w:t>
      </w:r>
      <w:r w:rsidRPr="00A464D9">
        <w:rPr>
          <w:rStyle w:val="Strong"/>
          <w:sz w:val="20"/>
          <w:szCs w:val="20"/>
        </w:rPr>
        <w:t xml:space="preserve"> for (A) neuronal cultures (</w:t>
      </w:r>
      <w:r w:rsidRPr="00A464D9">
        <w:rPr>
          <w:rStyle w:val="Strong"/>
          <w:i/>
          <w:sz w:val="20"/>
          <w:szCs w:val="20"/>
        </w:rPr>
        <w:t>n</w:t>
      </w:r>
      <w:r w:rsidRPr="00A464D9">
        <w:rPr>
          <w:rStyle w:val="Strong"/>
          <w:sz w:val="20"/>
          <w:szCs w:val="20"/>
        </w:rPr>
        <w:t xml:space="preserve"> = 3) and day 6 </w:t>
      </w:r>
      <w:r w:rsidRPr="00A464D9">
        <w:rPr>
          <w:rStyle w:val="Strong"/>
          <w:i/>
          <w:sz w:val="20"/>
          <w:szCs w:val="20"/>
        </w:rPr>
        <w:t>in vitro</w:t>
      </w:r>
      <w:r w:rsidRPr="00A464D9">
        <w:rPr>
          <w:rStyle w:val="Strong"/>
          <w:sz w:val="20"/>
          <w:szCs w:val="20"/>
        </w:rPr>
        <w:t xml:space="preserve"> for (B) astroglial cultures (</w:t>
      </w:r>
      <w:r w:rsidRPr="00A464D9">
        <w:rPr>
          <w:rStyle w:val="Strong"/>
          <w:i/>
          <w:sz w:val="20"/>
          <w:szCs w:val="20"/>
        </w:rPr>
        <w:t>n</w:t>
      </w:r>
      <w:r w:rsidRPr="00A464D9">
        <w:rPr>
          <w:rStyle w:val="Strong"/>
          <w:sz w:val="20"/>
          <w:szCs w:val="20"/>
        </w:rPr>
        <w:t xml:space="preserve"> = 2). Representative images demonstrating components of (C) neuronal and (D) glial cultures are shown. Scale bars = 50 µm. Nuclei </w:t>
      </w:r>
      <w:r>
        <w:rPr>
          <w:rStyle w:val="Strong"/>
          <w:sz w:val="20"/>
          <w:szCs w:val="20"/>
        </w:rPr>
        <w:t>were</w:t>
      </w:r>
      <w:r w:rsidRPr="00A464D9">
        <w:rPr>
          <w:rStyle w:val="Strong"/>
          <w:sz w:val="20"/>
          <w:szCs w:val="20"/>
        </w:rPr>
        <w:t xml:space="preserve"> stained blue with DAPI, red cells </w:t>
      </w:r>
      <w:r>
        <w:rPr>
          <w:rStyle w:val="Strong"/>
          <w:sz w:val="20"/>
          <w:szCs w:val="20"/>
        </w:rPr>
        <w:t>were</w:t>
      </w:r>
      <w:r w:rsidRPr="00A464D9">
        <w:rPr>
          <w:rStyle w:val="Strong"/>
          <w:sz w:val="20"/>
          <w:szCs w:val="20"/>
        </w:rPr>
        <w:t xml:space="preserve"> positive with primary antibodies against the protein markers indicated on images</w:t>
      </w:r>
      <w:bookmarkEnd w:id="980"/>
      <w:bookmarkEnd w:id="981"/>
      <w:bookmarkEnd w:id="982"/>
      <w:r w:rsidRPr="00A464D9">
        <w:rPr>
          <w:rStyle w:val="Strong"/>
          <w:sz w:val="20"/>
          <w:szCs w:val="20"/>
        </w:rPr>
        <w:t>: neurons are NeuN+ or Tuj1+; astrocytes are GFAP+; microglia are Iba1+; GABAergic neurons are GAD67+; glutamatergic neurons are VGLUT1+; and dopaminergic neurons are TH+ cells.</w:t>
      </w:r>
      <w:bookmarkEnd w:id="983"/>
    </w:p>
    <w:p w:rsidR="006179E6" w:rsidRPr="003D306D" w:rsidRDefault="006179E6" w:rsidP="006179E6">
      <w:pPr>
        <w:pStyle w:val="Caption"/>
        <w:spacing w:before="100" w:beforeAutospacing="1" w:after="100" w:afterAutospacing="1" w:line="480" w:lineRule="auto"/>
        <w:rPr>
          <w:rFonts w:ascii="Century Gothic" w:hAnsi="Century Gothic" w:cs="Arial"/>
          <w:b w:val="0"/>
          <w:sz w:val="23"/>
          <w:szCs w:val="23"/>
        </w:rPr>
      </w:pPr>
    </w:p>
    <w:p w:rsidR="006179E6" w:rsidRDefault="006179E6" w:rsidP="006179E6">
      <w:pPr>
        <w:rPr>
          <w:rFonts w:cs="Arial"/>
          <w:b/>
          <w:sz w:val="23"/>
          <w:szCs w:val="23"/>
        </w:rPr>
      </w:pPr>
    </w:p>
    <w:p w:rsidR="007E0617" w:rsidRPr="003D306D" w:rsidRDefault="007E0617" w:rsidP="006179E6">
      <w:pPr>
        <w:rPr>
          <w:rFonts w:cs="Arial"/>
          <w:b/>
          <w:sz w:val="23"/>
          <w:szCs w:val="23"/>
        </w:rPr>
      </w:pPr>
    </w:p>
    <w:p w:rsidR="006179E6" w:rsidRPr="003D306D" w:rsidRDefault="006F444E" w:rsidP="007E0617">
      <w:pPr>
        <w:pStyle w:val="Heading2"/>
        <w:rPr>
          <w:kern w:val="0"/>
        </w:rPr>
      </w:pPr>
      <w:bookmarkStart w:id="984" w:name="_Toc338274775"/>
      <w:bookmarkStart w:id="985" w:name="_Toc338499588"/>
      <w:bookmarkStart w:id="986" w:name="_Toc341038854"/>
      <w:bookmarkStart w:id="987" w:name="_Toc370678386"/>
      <w:r>
        <w:rPr>
          <w:kern w:val="0"/>
        </w:rPr>
        <w:lastRenderedPageBreak/>
        <w:t>4.4</w:t>
      </w:r>
      <w:r w:rsidR="008329F9">
        <w:rPr>
          <w:kern w:val="0"/>
        </w:rPr>
        <w:t>.2</w:t>
      </w:r>
      <w:r w:rsidR="006179E6" w:rsidRPr="003D306D">
        <w:rPr>
          <w:kern w:val="0"/>
        </w:rPr>
        <w:t xml:space="preserve">. </w:t>
      </w:r>
      <w:r w:rsidR="006179E6">
        <w:rPr>
          <w:kern w:val="0"/>
        </w:rPr>
        <w:t>Survival</w:t>
      </w:r>
      <w:r w:rsidR="006179E6" w:rsidRPr="003D306D">
        <w:rPr>
          <w:kern w:val="0"/>
        </w:rPr>
        <w:t xml:space="preserve"> of TH+ cells in rat primary </w:t>
      </w:r>
      <w:r w:rsidR="006179E6">
        <w:rPr>
          <w:kern w:val="0"/>
        </w:rPr>
        <w:t>VM</w:t>
      </w:r>
      <w:r w:rsidR="006179E6" w:rsidRPr="003D306D">
        <w:rPr>
          <w:kern w:val="0"/>
        </w:rPr>
        <w:t xml:space="preserve"> neuronal cultures</w:t>
      </w:r>
      <w:bookmarkEnd w:id="984"/>
      <w:bookmarkEnd w:id="985"/>
      <w:bookmarkEnd w:id="986"/>
      <w:bookmarkEnd w:id="987"/>
    </w:p>
    <w:p w:rsidR="006179E6" w:rsidRPr="003D306D" w:rsidRDefault="00DB0C88" w:rsidP="006179E6">
      <w:r>
        <w:rPr>
          <w:noProof/>
          <w:lang w:eastAsia="en-GB"/>
        </w:rPr>
        <w:pict>
          <v:group id="_x0000_s1654" style="position:absolute;left:0;text-align:left;margin-left:37.2pt;margin-top:136.95pt;width:332.4pt;height:199.3pt;z-index:251696128" coordorigin="3012,4799" coordsize="6648,3986">
            <v:shape id="_x0000_s1655" type="#_x0000_t202" style="position:absolute;left:3493;top:4799;width:480;height:464" stroked="f">
              <v:textbox style="mso-next-textbox:#_x0000_s1655">
                <w:txbxContent>
                  <w:p w:rsidR="00466BDA" w:rsidRPr="009434CA" w:rsidRDefault="00466BDA" w:rsidP="006179E6">
                    <w:pPr>
                      <w:jc w:val="center"/>
                      <w:rPr>
                        <w:b/>
                        <w:sz w:val="28"/>
                        <w:szCs w:val="28"/>
                      </w:rPr>
                    </w:pPr>
                    <w:r>
                      <w:rPr>
                        <w:b/>
                        <w:sz w:val="28"/>
                        <w:szCs w:val="28"/>
                      </w:rPr>
                      <w:t>A</w:t>
                    </w:r>
                  </w:p>
                </w:txbxContent>
              </v:textbox>
            </v:shape>
            <v:shape id="_x0000_s1656" type="#_x0000_t75" style="position:absolute;left:3012;top:5152;width:6648;height:3633" wrapcoords="1670 1426 779 1732 557 2140 501 17015 5289 17728 3953 17932 3953 18747 10800 19358 9074 19460 9019 20479 9854 20683 10132 20683 14252 20683 14252 19460 10800 19358 19485 18747 19485 17932 17091 17525 20208 17015 19930 16098 19874 13245 19373 12838 19707 11513 19485 11309 17647 11208 18037 9985 17870 9781 16645 9577 16478 9068 15977 7947 16311 7132 15421 6725 12637 6317 12637 4687 12971 4483 10689 3260 3452 3057 3507 1936 3285 1426 2728 1426 1670 1426">
              <v:imagedata r:id="rId104" o:title=""/>
            </v:shape>
          </v:group>
          <o:OLEObject Type="Embed" ProgID="Prism5.Document" ShapeID="_x0000_s1656" DrawAspect="Content" ObjectID="_1445242525" r:id="rId105"/>
        </w:pict>
      </w:r>
      <w:r w:rsidR="006179E6">
        <w:t xml:space="preserve">The result in </w:t>
      </w:r>
      <w:r w:rsidR="006179E6">
        <w:rPr>
          <w:b/>
        </w:rPr>
        <w:t>Figure 4.1</w:t>
      </w:r>
      <w:r w:rsidR="006179E6">
        <w:t xml:space="preserve"> confirmed t</w:t>
      </w:r>
      <w:r w:rsidR="006179E6" w:rsidRPr="003D306D">
        <w:t xml:space="preserve">he presence of TH+ cells in </w:t>
      </w:r>
      <w:r w:rsidR="006179E6">
        <w:t>VM</w:t>
      </w:r>
      <w:r w:rsidR="006179E6" w:rsidRPr="003D306D">
        <w:t xml:space="preserve"> neuronal culture</w:t>
      </w:r>
      <w:r w:rsidR="006179E6">
        <w:t>s</w:t>
      </w:r>
      <w:r w:rsidR="006179E6" w:rsidRPr="003D306D">
        <w:t xml:space="preserve">. To test the </w:t>
      </w:r>
      <w:r w:rsidR="006179E6">
        <w:t>survival span</w:t>
      </w:r>
      <w:r w:rsidR="006179E6" w:rsidRPr="003D306D">
        <w:t xml:space="preserve"> of </w:t>
      </w:r>
      <w:r w:rsidR="006179E6">
        <w:t xml:space="preserve">these </w:t>
      </w:r>
      <w:r w:rsidR="006179E6" w:rsidRPr="003D306D">
        <w:t>cell</w:t>
      </w:r>
      <w:r w:rsidR="006179E6">
        <w:t>s</w:t>
      </w:r>
      <w:r w:rsidR="006179E6" w:rsidRPr="003D306D">
        <w:t xml:space="preserve">, </w:t>
      </w:r>
      <w:r w:rsidR="006179E6">
        <w:t xml:space="preserve">the </w:t>
      </w:r>
      <w:r w:rsidR="006179E6" w:rsidRPr="003D306D">
        <w:t xml:space="preserve">total number of TH+ cells was determined daily over a period of 10 days </w:t>
      </w:r>
      <w:r w:rsidR="006179E6" w:rsidRPr="003D306D">
        <w:rPr>
          <w:i/>
        </w:rPr>
        <w:t>in vitro</w:t>
      </w:r>
      <w:r w:rsidR="006179E6" w:rsidRPr="003D306D">
        <w:t xml:space="preserve">. Results shown in </w:t>
      </w:r>
      <w:r w:rsidR="006179E6" w:rsidRPr="003D306D">
        <w:rPr>
          <w:b/>
        </w:rPr>
        <w:t>Figure 4.2</w:t>
      </w:r>
      <w:r w:rsidR="006179E6" w:rsidRPr="003D306D">
        <w:t xml:space="preserve"> </w:t>
      </w:r>
      <w:r w:rsidR="006179E6">
        <w:t>suggested</w:t>
      </w:r>
      <w:r w:rsidR="006179E6" w:rsidRPr="003D306D">
        <w:t xml:space="preserve"> time-dependent changes in the population of TH+ cells although no significant differences (</w:t>
      </w:r>
      <w:r w:rsidR="006179E6" w:rsidRPr="003D306D">
        <w:rPr>
          <w:i/>
        </w:rPr>
        <w:t xml:space="preserve">p </w:t>
      </w:r>
      <w:r w:rsidR="006179E6" w:rsidRPr="003D306D">
        <w:t>= 0.22)</w:t>
      </w:r>
      <w:r w:rsidR="006179E6">
        <w:t xml:space="preserve"> </w:t>
      </w:r>
      <w:r w:rsidR="006179E6" w:rsidRPr="003D306D">
        <w:t xml:space="preserve">were detected </w:t>
      </w:r>
      <w:r w:rsidR="006179E6">
        <w:t>overall.</w:t>
      </w: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DB0C88" w:rsidP="006179E6">
      <w:pPr>
        <w:rPr>
          <w:rFonts w:cs="Arial"/>
          <w:sz w:val="23"/>
          <w:szCs w:val="23"/>
        </w:rPr>
      </w:pPr>
      <w:r>
        <w:rPr>
          <w:rFonts w:cs="Arial"/>
          <w:noProof/>
          <w:sz w:val="23"/>
          <w:szCs w:val="23"/>
          <w:lang w:eastAsia="en-GB"/>
        </w:rPr>
        <w:pict>
          <v:group id="Group 633" o:spid="_x0000_s1518" style="position:absolute;left:0;text-align:left;margin-left:-6.6pt;margin-top:6.95pt;width:422.55pt;height:186.55pt;z-index:251697152" coordorigin="2136,8523" coordsize="8451,373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10;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">
            <v:shape id="Text Box 634" o:spid="_x0000_s1519" type="#_x0000_t202" style="position:absolute;left:2136;top:8523;width:480;height:4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Fz1sQA&#10;AADcAAAADwAAAGRycy9kb3ducmV2LnhtbESP0WrCQBRE34X+w3ILfRHdKBo1dRNqocXXRD/gmr0m&#10;odm7Ibs18e+7BcHHYWbOMPtsNK24Ue8aywoW8wgEcWl1w5WC8+lrtgXhPLLG1jIpuJODLH2Z7DHR&#10;duCcboWvRICwS1BB7X2XSOnKmgy6ue2Ig3e1vUEfZF9J3eMQ4KaVyyiKpcGGw0KNHX3WVP4Uv0bB&#10;9ThM17vh8u3Pm3wVH7DZXOxdqbfX8eMdhKfRP8OP9lErWC9W8H8mHAG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xc9bEAAAA3AAAAA8AAAAAAAAAAAAAAAAAmAIAAGRycy9k&#10;b3ducmV2LnhtbFBLBQYAAAAABAAEAPUAAACJAwAAAAA=&#10;" stroked="f">
              <v:textbox>
                <w:txbxContent>
                  <w:p w:rsidR="00466BDA" w:rsidRPr="009434CA" w:rsidRDefault="00466BDA" w:rsidP="006179E6">
                    <w:pPr>
                      <w:jc w:val="center"/>
                      <w:rPr>
                        <w:b/>
                        <w:sz w:val="28"/>
                        <w:szCs w:val="28"/>
                      </w:rPr>
                    </w:pPr>
                    <w:r>
                      <w:rPr>
                        <w:b/>
                        <w:sz w:val="28"/>
                        <w:szCs w:val="28"/>
                      </w:rPr>
                      <w:t>B</w:t>
                    </w:r>
                  </w:p>
                </w:txbxContent>
              </v:textbox>
            </v:shape>
            <v:group id="Group 635" o:spid="_x0000_s1520" style="position:absolute;left:2306;top:9152;width:8281;height:3102" coordorigin="2306,9691" coordsize="8281,3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eUDAMQAAADcAAAADwAAAGRycy9kb3ducmV2LnhtbESPQYvCMBSE7wv7H8Jb&#10;8LamVSpL1ygiq3gQQV0Qb4/m2Rabl9LEtv57Iwgeh5n5hpnOe1OJlhpXWlYQDyMQxJnVJecK/o+r&#10;7x8QziNrrCyTgjs5mM8+P6aYatvxntqDz0WAsEtRQeF9nUrpsoIMuqGtiYN3sY1BH2STS91gF+Cm&#10;kqMomkiDJYeFAmtaFpRdDzejYN1htxjHf+32elnez8dkd9rGpNTgq1/8gvDU+3f41d5oBUmcwP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eUDAMQAAADcAAAA&#10;DwAAAAAAAAAAAAAAAACqAgAAZHJzL2Rvd25yZXYueG1sUEsFBgAAAAAEAAQA+gAAAJsDAAAAAA==&#10;">
              <v:group id="Group 636" o:spid="_x0000_s1521" style="position:absolute;left:3945;top:11272;width:1703;height:1521" coordorigin="2790,11874" coordsize="1703,15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snsIAAADcAAAADwAAAGRycy9kb3ducmV2LnhtbERPy4rCMBTdC/5DuII7&#10;TTuDIh1TERkHFyKoA8PsLs3tA5ub0sS2/r1ZCC4P573eDKYWHbWusqwgnkcgiDOrKy4U/F73sxUI&#10;55E11pZJwYMcbNLxaI2Jtj2fqbv4QoQQdgkqKL1vEildVpJBN7cNceBy2xr0AbaF1C32IdzU8iOK&#10;ltJgxaGhxIZ2JWW3y90o+Omx337G393xlu8e/9fF6e8Yk1LTybD9AuFp8G/xy33QCh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vkrJ7CAAAA3AAAAA8A&#10;AAAAAAAAAAAAAAAAqgIAAGRycy9kb3ducmV2LnhtbFBLBQYAAAAABAAEAPoAAACZAwAAAAA=&#10;">
                <v:shape id="Picture 637" o:spid="_x0000_s1522" type="#_x0000_t75" style="position:absolute;left:2790;top:11884;width:1612;height:151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A7g/DAAAA3AAAAA8AAABkcnMvZG93bnJldi54bWxEj0FrAjEUhO8F/0N4Qm8168oWWY0ihYLg&#10;xVoRj4/Nc7O4eQlJ1O2/N4VCj8PMfMMs14PtxZ1C7BwrmE4KEMSN0x23Co7fn29zEDEha+wdk4If&#10;irBejV6WWGv34C+6H1IrMoRjjQpMSr6WMjaGLMaJ88TZu7hgMWUZWqkDPjLc9rIsindpseO8YNDT&#10;h6HmerhZBWdfVte98a483RobXLXrZ8edUq/jYbMAkWhI/+G/9lYrqMop/J7JR0Cun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YDuD8MAAADcAAAADwAAAAAAAAAAAAAAAACf&#10;AgAAZHJzL2Rvd25yZXYueG1sUEsFBgAAAAAEAAQA9wAAAI8DAAAAAA==&#10;">
                  <v:imagedata r:id="rId106" o:title=""/>
                </v:shape>
                <v:shape id="Text Box 638" o:spid="_x0000_s1523" type="#_x0000_t202" style="position:absolute;left:3504;top:11874;width:989;height:43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BN2sMA&#10;AADcAAAADwAAAGRycy9kb3ducmV2LnhtbESPT4vCMBTE78J+h/AW9qaphYp0jSLCssqe1Ard26N5&#10;/YPNS2mi1m9vBMHjMDO/YRarwbTiSr1rLCuYTiIQxIXVDVcKsuPPeA7CeWSNrWVScCcHq+XHaIGp&#10;tjfe0/XgKxEg7FJUUHvfpVK6oiaDbmI74uCVtjfog+wrqXu8BbhpZRxFM2mw4bBQY0ebmorz4WIU&#10;2N/Euuj+l68veVlmyeYfs9NOqa/PYf0NwtPg3+FXe6sVJHEM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5BN2sMAAADcAAAADwAAAAAAAAAAAAAAAACYAgAAZHJzL2Rv&#10;d25yZXYueG1sUEsFBgAAAAAEAAQA9QAAAIgDA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sidRPr="009D155E">
                          <w:rPr>
                            <w:b/>
                            <w:bCs/>
                            <w:color w:val="FFFFF7"/>
                            <w:sz w:val="20"/>
                            <w:szCs w:val="20"/>
                          </w:rPr>
                          <w:t>7 DIV</w:t>
                        </w:r>
                      </w:p>
                    </w:txbxContent>
                  </v:textbox>
                </v:shape>
              </v:group>
              <v:group id="Group 639" o:spid="_x0000_s1524" style="position:absolute;left:5602;top:11272;width:1671;height:1521" coordorigin="4882,11892" coordsize="1671,15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yz0UsQAAADcAAAADwAAAGRycy9kb3ducmV2LnhtbESPQYvCMBSE74L/ITxh&#10;b5pWUaQaRUSXPciCVVj29miebbF5KU1s67/fLAgeh5n5hllve1OJlhpXWlYQTyIQxJnVJecKrpfj&#10;eAnCeWSNlWVS8CQH281wsMZE247P1KY+FwHCLkEFhfd1IqXLCjLoJrYmDt7NNgZ9kE0udYNdgJtK&#10;TqNoIQ2WHBYKrGlfUHZPH0bBZ4fdbhYf2tP9tn/+XubfP6eYlPoY9bsVCE+9f4df7S+tYD6dwf+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yz0UsQAAADcAAAA&#10;DwAAAAAAAAAAAAAAAACqAgAAZHJzL2Rvd25yZXYueG1sUEsFBgAAAAAEAAQA+gAAAJsDAAAAAA==&#10;">
                <v:shape id="Picture 640" o:spid="_x0000_s1525" type="#_x0000_t75" alt="TH DIV8_(c1)" style="position:absolute;left:4882;top:11902;width:1603;height:150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KMZbFAAAA3AAAAA8AAABkcnMvZG93bnJldi54bWxEj1FLw0AQhN8F/8Oxgm/2YlulpL0WsRTE&#10;otBYfF5y21wwt5fm1jb5972C4OMwM98wi1XvG3WiLtaBDTyOMlDEZbA1Vwb2X5uHGagoyBabwGRg&#10;oAir5e3NAnMbzryjUyGVShCOORpwIm2udSwdeYyj0BIn7xA6j5JkV2nb4TnBfaPHWfasPdacFhy2&#10;9Oqo/Cl+vYH48TnbaqloV3zXk0H2R7ce3o25v+tf5qCEevkP/7XfrIGn8RSuZ9IR0Ms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CjGWxQAAANwAAAAPAAAAAAAAAAAAAAAA&#10;AJ8CAABkcnMvZG93bnJldi54bWxQSwUGAAAAAAQABAD3AAAAkQMAAAAA&#10;">
                  <v:imagedata r:id="rId107" o:title="TH DIV8_(c1)"/>
                </v:shape>
                <v:shape id="Text Box 641" o:spid="_x0000_s1526" type="#_x0000_t202" style="position:absolute;left:5610;top:11892;width:943;height:4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nVrsMA&#10;AADcAAAADwAAAGRycy9kb3ducmV2LnhtbESPT4vCMBTE78J+h/AWvGm6QkW6TUWEZRVPagX39mhe&#10;/7DNS2mi1m9vBMHjMDO/YdLlYFpxpd41lhV8TSMQxIXVDVcK8uPPZAHCeWSNrWVScCcHy+xjlGKi&#10;7Y33dD34SgQIuwQV1N53iZSuqMmgm9qOOHil7Q36IPtK6h5vAW5aOYuiuTTYcFiosaN1TcX/4WIU&#10;2N/Yuui+O68u57LM4/Uf5qetUuPPYfUNwtPg3+FXe6MVxLMY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nVrsMAAADcAAAADwAAAAAAAAAAAAAAAACYAgAAZHJzL2Rv&#10;d25yZXYueG1sUEsFBgAAAAAEAAQA9QAAAIgDA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sidRPr="009D155E">
                          <w:rPr>
                            <w:b/>
                            <w:bCs/>
                            <w:color w:val="FFFFF7"/>
                            <w:sz w:val="20"/>
                            <w:szCs w:val="20"/>
                          </w:rPr>
                          <w:t>8 DIV</w:t>
                        </w:r>
                      </w:p>
                    </w:txbxContent>
                  </v:textbox>
                </v:shape>
              </v:group>
              <v:group id="Group 642" o:spid="_x0000_s1527" style="position:absolute;left:8891;top:11267;width:1696;height:1522" coordorigin="9041,11890" coordsize="1696,1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tXysYAAADcAAAADwAAAGRycy9kb3ducmV2LnhtbESPQWuDQBSE74X+h+UV&#10;cmtWU5RisxEJbckhFGIKpbeH+6IS9624WzX/Phso5DjMzDfMOp9NJ0YaXGtZQbyMQBBXVrdcK/g+&#10;fjy/gnAeWWNnmRRcyEG+eXxYY6btxAcaS1+LAGGXoYLG+z6T0lUNGXRL2xMH72QHgz7IoZZ6wCnA&#10;TSdXUZRKgy2HhQZ72jZUncs/o+Bzwql4id/H/fm0vfwek6+ffUxKLZ7m4g2Ep9nfw//tnVaQrF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7W1fKxgAAANwA&#10;AAAPAAAAAAAAAAAAAAAAAKoCAABkcnMvZG93bnJldi54bWxQSwUGAAAAAAQABAD6AAAAnQMAAAAA&#10;">
                <v:shape id="Picture 643" o:spid="_x0000_s1528" type="#_x0000_t75" alt="TH DIV10_(c1)" style="position:absolute;left:9041;top:11898;width:1598;height:150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HDx3FAAAA3AAAAA8AAABkcnMvZG93bnJldi54bWxEj81qwzAQhO+FvIPYQm6NnEDa4EYxJq0h&#10;h0JpEsh1sTa2WmtlLPmnb18VAjkOM/MNs80m24iBOm8cK1guEhDEpdOGKwXnU/G0AeEDssbGMSn4&#10;JQ/ZbvawxVS7kb9oOIZKRAj7FBXUIbSplL6syaJfuJY4elfXWQxRdpXUHY4Rbhu5SpJnadFwXKix&#10;pX1N5c+xtwrex4vBa/526vW3Ofcfuvic1kul5o9T/goi0BTu4Vv7oBWsVy/wfyYeAbn7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hw8dxQAAANwAAAAPAAAAAAAAAAAAAAAA&#10;AJ8CAABkcnMvZG93bnJldi54bWxQSwUGAAAAAAQABAD3AAAAkQMAAAAA&#10;">
                  <v:imagedata r:id="rId108" o:title="TH DIV10_(c1)"/>
                </v:shape>
                <v:shape id="Text Box 644" o:spid="_x0000_s1529" type="#_x0000_t202" style="position:absolute;left:9660;top:11890;width:1077;height:41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h6MMIA&#10;AADcAAAADwAAAGRycy9kb3ducmV2LnhtbERPy2rCQBTdF/yH4QrumomBlBIzigjSSle1EeLukrl5&#10;YOZOyEw0/n1nUejycN75bja9uNPoOssK1lEMgriyuuNGQfFzfH0H4Tyyxt4yKXiSg9128ZJjpu2D&#10;v+l+9o0IIewyVNB6P2RSuqolgy6yA3Hgajsa9AGOjdQjPkK46WUSx2/SYMehocWBDi1Vt/NkFNiP&#10;1Lr4+VXup7Kui/RwxeJyUmq1nPcbEJ5m/y/+c39qBWkS1oYz4Qj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HowwgAAANwAAAAPAAAAAAAAAAAAAAAAAJgCAABkcnMvZG93&#10;bnJldi54bWxQSwUGAAAAAAQABAD1AAAAhwM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sidRPr="009D155E">
                          <w:rPr>
                            <w:b/>
                            <w:bCs/>
                            <w:color w:val="FFFFF7"/>
                            <w:sz w:val="20"/>
                            <w:szCs w:val="20"/>
                          </w:rPr>
                          <w:t>10 DIV</w:t>
                        </w:r>
                      </w:p>
                    </w:txbxContent>
                  </v:textbox>
                </v:shape>
              </v:group>
              <v:group id="Group 645" o:spid="_x0000_s1530" style="position:absolute;left:2312;top:11267;width:1639;height:1522" coordorigin="6949,9939" coordsize="1639,1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sTDuMUAAADcAAAADwAAAGRycy9kb3ducmV2LnhtbESPQYvCMBSE78L+h/CE&#10;vWlaF8WtRhFZlz2IoC6It0fzbIvNS2liW/+9EQSPw8x8w8yXnSlFQ7UrLCuIhxEI4tTqgjMF/8fN&#10;YArCeWSNpWVScCcHy8VHb46Jti3vqTn4TAQIuwQV5N5XiZQuzcmgG9qKOHgXWxv0QdaZ1DW2AW5K&#10;OYqiiTRYcFjIsaJ1Tun1cDMKfltsV1/xT7O9Xtb383G8O21jUuqz361mIDx1/h1+tf+0gvHo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rEw7jFAAAA3AAA&#10;AA8AAAAAAAAAAAAAAAAAqgIAAGRycy9kb3ducmV2LnhtbFBLBQYAAAAABAAEAPoAAACcAwAAAAA=&#10;">
                <v:shape id="Picture 646" o:spid="_x0000_s1531" type="#_x0000_t75" style="position:absolute;left:6949;top:9950;width:1597;height:150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2W5u26AAAA3AAAAA8AAABkcnMvZG93bnJldi54bWxET70KwjAQ3gXfIZzgZlMVRapRRFBcteJ8&#10;NGdbbC4liVp9ejMIjh/f/2rTmUY8yfnasoJxkoIgLqyuuVRwyfejBQgfkDU2lknBmzxs1v3eCjNt&#10;X3yi5zmUIoawz1BBFUKbSemLigz6xLbEkbtZZzBE6EqpHb5iuGnkJE3n0mDNsaHClnYVFffzwyjg&#10;cenczU7zB6Of064+2PxzVWo46LZLEIG68Bf/3EetYDaN8+OZeATk+gs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jZbm7boAAADcAAAADwAAAAAAAAAAAAAAAACfAgAAZHJzL2Rv&#10;d25yZXYueG1sUEsFBgAAAAAEAAQA9wAAAIYDAAAAAA==&#10;">
                  <v:imagedata r:id="rId109" o:title=""/>
                </v:shape>
                <v:shape id="Text Box 647" o:spid="_x0000_s1532" type="#_x0000_t202" style="position:absolute;left:7720;top:9939;width:868;height:4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tFcMUA&#10;AADcAAAADwAAAGRycy9kb3ducmV2LnhtbESPT2vCQBTE70K/w/IKvZlNWiIlZpUgFJWealOwt0f2&#10;5Q9m34bsqvHbu4WCx2FmfsPk68n04kKj6ywrSKIYBHFldceNgvL7Y/4Ownlkjb1lUnAjB+vV0yzH&#10;TNsrf9Hl4BsRIOwyVNB6P2RSuqolgy6yA3Hwajsa9EGOjdQjXgPc9PI1jhfSYMdhocWBNi1Vp8PZ&#10;KLDb1Lr49nkszse6LtPNL5Y/e6VenqdiCcLT5B/h//ZOK0jfEvg7E4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m0VwxQAAANwAAAAPAAAAAAAAAAAAAAAAAJgCAABkcnMv&#10;ZG93bnJldi54bWxQSwUGAAAAAAQABAD1AAAAigM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Pr>
                            <w:b/>
                            <w:bCs/>
                            <w:color w:val="FFFFF7"/>
                            <w:sz w:val="20"/>
                            <w:szCs w:val="20"/>
                          </w:rPr>
                          <w:t>6</w:t>
                        </w:r>
                        <w:r w:rsidRPr="009D155E">
                          <w:rPr>
                            <w:b/>
                            <w:bCs/>
                            <w:color w:val="FFFFF7"/>
                            <w:sz w:val="20"/>
                            <w:szCs w:val="20"/>
                          </w:rPr>
                          <w:t xml:space="preserve"> DIV</w:t>
                        </w:r>
                      </w:p>
                    </w:txbxContent>
                  </v:textbox>
                </v:shape>
              </v:group>
              <v:group id="Group 648" o:spid="_x0000_s1533" style="position:absolute;left:7250;top:11272;width:1665;height:1520" coordorigin="6950,11891" coordsize="1665,15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nHFMQAAADcAAAADwAAAGRycy9kb3ducmV2LnhtbESPQYvCMBSE74L/ITxh&#10;b5pWUaQaRUSXPciCVVj29miebbF5KU1s67/fLAgeh5n5hllve1OJlhpXWlYQTyIQxJnVJecKrpfj&#10;eAnCeWSNlWVS8CQH281wsMZE247P1KY+FwHCLkEFhfd1IqXLCjLoJrYmDt7NNgZ9kE0udYNdgJtK&#10;TqNoIQ2WHBYKrGlfUHZPH0bBZ4fdbhYf2tP9tn/+XubfP6eYlPoY9bsVCE+9f4df7S+tYD6b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bnHFMQAAADcAAAA&#10;DwAAAAAAAAAAAAAAAACqAgAAZHJzL2Rvd25yZXYueG1sUEsFBgAAAAAEAAQA+gAAAJsDAAAAAA==&#10;">
                <v:shape id="Picture 649" o:spid="_x0000_s1534" type="#_x0000_t75" alt="TH DIV9_(c1)" style="position:absolute;left:6950;top:11901;width:1600;height:150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7oDrDAAAA3AAAAA8AAABkcnMvZG93bnJldi54bWxEj0FrAjEUhO9C/0N4BW+atVKRrVFsUfCo&#10;q0KPz+R1s3TzsmxSXf31jSB4HGbmG2a26FwtztSGyrOC0TADQay9qbhUcNivB1MQISIbrD2TgisF&#10;WMxfejPMjb/wjs5FLEWCcMhRgY2xyaUM2pLDMPQNcfJ+fOswJtmW0rR4SXBXy7csm0iHFacFiw19&#10;WdK/xZ9LlMIcb3r7HaZ2Z93qdFp9ap8p1X/tlh8gInXxGX60N0bB+3gM9zPpCMj5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vugOsMAAADcAAAADwAAAAAAAAAAAAAAAACf&#10;AgAAZHJzL2Rvd25yZXYueG1sUEsFBgAAAAAEAAQA9wAAAI8DAAAAAA==&#10;">
                  <v:imagedata r:id="rId110" o:title="TH DIV9_(c1)"/>
                </v:shape>
                <v:shape id="Text Box 650" o:spid="_x0000_s1535" type="#_x0000_t202" style="position:absolute;left:7635;top:11891;width:980;height:4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zm6MQA&#10;AADcAAAADwAAAGRycy9kb3ducmV2LnhtbESPT4vCMBTE7wt+h/AEb2uqbkWqUUQQFU/rVtDbo3n9&#10;g81LaaLWb78RFvY4zMxvmMWqM7V4UOsqywpGwwgEcWZ1xYWC9Gf7OQPhPLLG2jIpeJGD1bL3scBE&#10;2yd/0+PkCxEg7BJUUHrfJFK6rCSDbmgb4uDltjXog2wLqVt8Brip5TiKptJgxWGhxIY2JWW3090o&#10;sLvYuuh1vKzvlzxP480V0/NBqUG/W89BeOr8f/ivvdcK4skXvM+E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s5ujEAAAA3AAAAA8AAAAAAAAAAAAAAAAAmAIAAGRycy9k&#10;b3ducmV2LnhtbFBLBQYAAAAABAAEAPUAAACJAw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sidRPr="009D155E">
                          <w:rPr>
                            <w:b/>
                            <w:bCs/>
                            <w:color w:val="FFFFF7"/>
                            <w:sz w:val="20"/>
                            <w:szCs w:val="20"/>
                          </w:rPr>
                          <w:t>9 DIV</w:t>
                        </w:r>
                      </w:p>
                    </w:txbxContent>
                  </v:textbox>
                </v:shape>
              </v:group>
              <v:group id="Group 651" o:spid="_x0000_s1536" style="position:absolute;left:2306;top:9706;width:1682;height:1530" coordorigin="9049,6024" coordsize="1682,15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BfYMQAAADcAAAADwAAAGRycy9kb3ducmV2LnhtbESPQYvCMBSE7wv+h/AE&#10;b2tapYtUo4ioeJCFVUG8PZpnW2xeShPb+u/NwsIeh5n5hlmselOJlhpXWlYQjyMQxJnVJecKLufd&#10;5wyE88gaK8uk4EUOVsvBxwJTbTv+ofbkcxEg7FJUUHhfp1K6rCCDbmxr4uDdbWPQB9nkUjfYBbip&#10;5CSKvqTBksNCgTVtCsoep6dRsO+wW0/jbXt83Dev2zn5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BfYMQAAADcAAAA&#10;DwAAAAAAAAAAAAAAAACqAgAAZHJzL2Rvd25yZXYueG1sUEsFBgAAAAAEAAQA+gAAAJsDAAAAAA==&#10;">
                <v:shape id="Picture 652" o:spid="_x0000_s1537" type="#_x0000_t75" style="position:absolute;left:9049;top:6041;width:1591;height:150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AhHDAAAA3AAAAA8AAABkcnMvZG93bnJldi54bWxEj0FrAjEUhO8F/0N4Qm81a9WlrEaxhUKv&#10;rgoeH8nr7uLmZUmyuvXXN4LgcZiZb5jVZrCtuJAPjWMF00kGglg703Cl4LD/fvsAESKywdYxKfij&#10;AJv16GWFhXFX3tGljJVIEA4FKqhj7Aopg67JYpi4jjh5v85bjEn6ShqP1wS3rXzPslxabDgt1NjR&#10;V036XPZWwfHmK9eHc7mbzj9tnp30baaDUq/jYbsEEWmIz/Cj/WMULGY53M+kIyD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4CEcMAAADcAAAADwAAAAAAAAAAAAAAAACf&#10;AgAAZHJzL2Rvd25yZXYueG1sUEsFBgAAAAAEAAQA9wAAAI8DAAAAAA==&#10;">
                  <v:imagedata r:id="rId111" o:title=""/>
                </v:shape>
                <v:shape id="Text Box 653" o:spid="_x0000_s1538" type="#_x0000_t202" style="position:absolute;left:9837;top:6024;width:894;height:33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54n8UA&#10;AADcAAAADwAAAGRycy9kb3ducmV2LnhtbESPS2vDMBCE74X8B7GF3hq5KW6KEyUEQ0hLT00dSG+L&#10;tX4Qa2Us+ZF/XwUCPQ4z8w2z3k6mEQN1rras4GUegSDOra65VJD97J/fQTiPrLGxTAqu5GC7mT2s&#10;MdF25G8ajr4UAcIuQQWV920ipcsrMujmtiUOXmE7gz7IrpS6wzHATSMXUfQmDdYcFipsKa0ovxx7&#10;o8AeYuui69d515+LIovTX8xOn0o9PU67FQhPk/8P39sfWkH8uoTbmXAE5O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PnifxQAAANwAAAAPAAAAAAAAAAAAAAAAAJgCAABkcnMv&#10;ZG93bnJldi54bWxQSwUGAAAAAAQABAD1AAAAigM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sidRPr="009D155E">
                          <w:rPr>
                            <w:b/>
                            <w:bCs/>
                            <w:color w:val="FFFFF7"/>
                            <w:sz w:val="20"/>
                            <w:szCs w:val="20"/>
                          </w:rPr>
                          <w:t>1 DIV</w:t>
                        </w:r>
                      </w:p>
                    </w:txbxContent>
                  </v:textbox>
                </v:shape>
              </v:group>
              <v:group id="Group 654" o:spid="_x0000_s1539" style="position:absolute;left:3951;top:9706;width:1665;height:1527" coordorigin="9031,7971" coordsize="1665,1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Hw/sMAAADcAAAADwAAAGRycy9kb3ducmV2LnhtbERPTWvCQBC9F/wPywi9&#10;1U0qKSW6BhErPQShWhBvQ3ZMQrKzIbsm8d93DwWPj/e9zibTioF6V1tWEC8iEMSF1TWXCn7PX2+f&#10;IJxH1thaJgUPcpBtZi9rTLUd+YeGky9FCGGXooLK+y6V0hUVGXQL2xEH7mZ7gz7AvpS6xzGEm1a+&#10;R9GHNFhzaKiwo11FRXO6GwWHEcftMt4PeXPbPa7n5HjJY1LqdT5tVyA8Tf4p/nd/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UfD+wwAAANwAAAAP&#10;AAAAAAAAAAAAAAAAAKoCAABkcnMvZG93bnJldi54bWxQSwUGAAAAAAQABAD6AAAAmgMAAAAA&#10;">
                <v:shape id="Picture 655" o:spid="_x0000_s1540" type="#_x0000_t75" style="position:absolute;left:9031;top:7990;width:1600;height:150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C2wfFAAAA3AAAAA8AAABkcnMvZG93bnJldi54bWxEj0tvwjAQhO+V+A/WVuqlAgcqXgGDKH2o&#10;cIIA91W8TSLidWS7EP59jVSpx9HMfKOZL1tTiws5X1lW0O8lIIhzqysuFBwPH90JCB+QNdaWScGN&#10;PCwXnYc5ptpeeU+XLBQiQtinqKAMoUml9HlJBn3PNsTR+7bOYIjSFVI7vEa4qeUgSUbSYMVxocSG&#10;1iXl5+zHKMg29NrsBv79c2vc28lPsvHzba3U02O7moEI1Ib/8F/7SysYvkzhfiYeAbn4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QtsHxQAAANwAAAAPAAAAAAAAAAAAAAAA&#10;AJ8CAABkcnMvZG93bnJldi54bWxQSwUGAAAAAAQABAD3AAAAkQMAAAAA&#10;">
                  <v:imagedata r:id="rId112" o:title=""/>
                </v:shape>
                <v:shape id="Text Box 656" o:spid="_x0000_s1541" type="#_x0000_t202" style="position:absolute;left:9837;top:7971;width:859;height:3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GTlsAA&#10;AADcAAAADwAAAGRycy9kb3ducmV2LnhtbERPy4rCMBTdC/5DuII7TRU7SDWKCKIyK7WC7i7N7QOb&#10;m9JErX8/WQizPJz3ct2ZWryodZVlBZNxBII4s7riQkF62Y3mIJxH1lhbJgUfcrBe9XtLTLR984le&#10;Z1+IEMIuQQWl900ipctKMujGtiEOXG5bgz7AtpC6xXcIN7WcRtGPNFhxaCixoW1J2eP8NArsPrYu&#10;+vzeNs9bnqfx9o7p9ajUcNBtFiA8df5f/HUftIJ4FuaHM+EIy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dGTlsAAAADcAAAADwAAAAAAAAAAAAAAAACYAgAAZHJzL2Rvd25y&#10;ZXYueG1sUEsFBgAAAAAEAAQA9QAAAIUDA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sidRPr="009D155E">
                          <w:rPr>
                            <w:b/>
                            <w:bCs/>
                            <w:color w:val="FFFFF7"/>
                            <w:sz w:val="20"/>
                            <w:szCs w:val="20"/>
                          </w:rPr>
                          <w:t>2 DIV</w:t>
                        </w:r>
                      </w:p>
                    </w:txbxContent>
                  </v:textbox>
                </v:shape>
              </v:group>
              <v:group id="Group 657" o:spid="_x0000_s1542" style="position:absolute;left:7245;top:9691;width:1705;height:1536" coordorigin="4875,9911" coordsize="1705,15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W0qHsYAAADcAAAADwAAAGRycy9kb3ducmV2LnhtbESPT2vCQBTE74V+h+UV&#10;ejObtFokZhWRtvQQBLUg3h7ZZxLMvg3Zbf58e7dQ6HGYmd8w2WY0jeipc7VlBUkUgyAurK65VPB9&#10;+pgtQTiPrLGxTAomcrBZPz5kmGo78IH6oy9FgLBLUUHlfZtK6YqKDLrItsTBu9rOoA+yK6XucAhw&#10;08iXOH6TBmsOCxW2tKuouB1/jILPAYfta/Le57frbrqcFvtznpBSz0/jdgXC0+j/w3/tL61gMU/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bSoexgAAANwA&#10;AAAPAAAAAAAAAAAAAAAAAKoCAABkcnMvZG93bnJldi54bWxQSwUGAAAAAAQABAD6AAAAnQMAAAAA&#10;">
                <v:shape id="Picture 658" o:spid="_x0000_s1543" type="#_x0000_t75" style="position:absolute;left:4875;top:9934;width:1610;height:15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HtRfEAAAA3AAAAA8AAABkcnMvZG93bnJldi54bWxEj8FqwzAQRO+B/oPYQm+JXNME40QxTqDQ&#10;XgJNQs4ba2OZWisjqbH791Wh0OMwM2+YTTXZXtzJh86xgudFBoK4cbrjVsH59DovQISIrLF3TAq+&#10;KUC1fZhtsNRu5A+6H2MrEoRDiQpMjEMpZWgMWQwLNxAn7+a8xZikb6X2OCa47WWeZStpseO0YHCg&#10;vaHm8/hlFdTvtT2czWVZTMN15TJN484flHp6nOo1iEhT/A//td+0guVLDr9n0hG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GHtRfEAAAA3AAAAA8AAAAAAAAAAAAAAAAA&#10;nwIAAGRycy9kb3ducmV2LnhtbFBLBQYAAAAABAAEAPcAAACQAwAAAAA=&#10;">
                  <v:imagedata r:id="rId113" o:title=""/>
                </v:shape>
                <v:shape id="Text Box 659" o:spid="_x0000_s1544" type="#_x0000_t202" style="position:absolute;left:5610;top:9911;width:970;height:4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MN4cQA&#10;AADcAAAADwAAAGRycy9kb3ducmV2LnhtbESPT4vCMBTE7wt+h/AEb2uqbkWqUUQQFU/rVtDbo3n9&#10;g81LaaLWb78RFvY4zMxvmMWqM7V4UOsqywpGwwgEcWZ1xYWC9Gf7OQPhPLLG2jIpeJGD1bL3scBE&#10;2yd/0+PkCxEg7BJUUHrfJFK6rCSDbmgb4uDltjXog2wLqVt8Brip5TiKptJgxWGhxIY2JWW3090o&#10;sLvYuuh1vKzvlzxP480V0/NBqUG/W89BeOr8f/ivvdcK4q8JvM+E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DDeHEAAAA3AAAAA8AAAAAAAAAAAAAAAAAmAIAAGRycy9k&#10;b3ducmV2LnhtbFBLBQYAAAAABAAEAPUAAACJAw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sidRPr="009D155E">
                          <w:rPr>
                            <w:b/>
                            <w:bCs/>
                            <w:color w:val="FFFFF7"/>
                            <w:sz w:val="20"/>
                            <w:szCs w:val="20"/>
                          </w:rPr>
                          <w:t>4 DIV</w:t>
                        </w:r>
                      </w:p>
                    </w:txbxContent>
                  </v:textbox>
                </v:shape>
              </v:group>
              <v:group id="Group 660" o:spid="_x0000_s1545" style="position:absolute;left:5586;top:9706;width:1682;height:1530" coordorigin="2796,9918" coordsize="1682,15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BmTCcIAAADcAAAADwAAAGRycy9kb3ducmV2LnhtbERPTYvCMBC9C/sfwix4&#10;07SK4naNIrIuexDBuiDehmZsi82kNLGt/94cBI+P971c96YSLTWutKwgHkcgiDOrS84V/J92owUI&#10;55E1VpZJwYMcrFcfgyUm2nZ8pDb1uQgh7BJUUHhfJ1K6rCCDbmxr4sBdbWPQB9jkUjfYhXBTyUkU&#10;zaXBkkNDgTVtC8pu6d0o+O2w20zjn3Z/u24fl9PscN7HpNTws998g/DU+7f45f7TCr4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gZkwnCAAAA3AAAAA8A&#10;AAAAAAAAAAAAAAAAqgIAAGRycy9kb3ducmV2LnhtbFBLBQYAAAAABAAEAPoAAACZAwAAAAA=&#10;">
                <v:shape id="Picture 661" o:spid="_x0000_s1546" type="#_x0000_t75" style="position:absolute;left:2796;top:9939;width:1609;height:150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7gYTGAAAA3AAAAA8AAABkcnMvZG93bnJldi54bWxEj09rwkAUxO+FfoflFXopumkOYqIbsYVC&#10;20tjFLw+si9/MPs2Zrcm/fZuQfA4zMxvmPVmMp240OBaywpe5xEI4tLqlmsFh/3HbAnCeWSNnWVS&#10;8EcONtnjwxpTbUfe0aXwtQgQdikqaLzvUyld2ZBBN7c9cfAqOxj0QQ611AOOAW46GUfRQhpsOSw0&#10;2NN7Q+Wp+DUKuviYJ+ZU/ti3fDzj94v8OueVUs9P03YFwtPk7+Fb+1MrSOIE/s+EIyCz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juBhMYAAADcAAAADwAAAAAAAAAAAAAA&#10;AACfAgAAZHJzL2Rvd25yZXYueG1sUEsFBgAAAAAEAAQA9wAAAJIDAAAAAA==&#10;">
                  <v:imagedata r:id="rId114" o:title=""/>
                </v:shape>
                <v:shape id="Text Box 662" o:spid="_x0000_s1547" type="#_x0000_t202" style="position:absolute;left:3504;top:9918;width:974;height:4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VwcIA&#10;AADcAAAADwAAAGRycy9kb3ducmV2LnhtbERPy2rCQBTdF/yH4QrumomKxaaOIoKodNUYwe4umZsH&#10;zdwJmUmMf99ZFLo8nPdmN5pGDNS52rKCeRSDIM6trrlUkF2Pr2sQziNrbCyTgic52G0nLxtMtH3w&#10;Fw2pL0UIYZeggsr7NpHS5RUZdJFtiQNX2M6gD7Arpe7wEcJNIxdx/CYN1hwaKmzpUFH+k/ZGgT2t&#10;rIufn/d9fy+KbHX4xux2UWo2HfcfIDyN/l/85z5rBe/LMD+cCUd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RhXBwgAAANwAAAAPAAAAAAAAAAAAAAAAAJgCAABkcnMvZG93&#10;bnJldi54bWxQSwUGAAAAAAQABAD1AAAAhwM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sidRPr="009D155E">
                          <w:rPr>
                            <w:b/>
                            <w:bCs/>
                            <w:color w:val="FFFFF7"/>
                            <w:sz w:val="20"/>
                            <w:szCs w:val="20"/>
                          </w:rPr>
                          <w:t>3 DIV</w:t>
                        </w:r>
                      </w:p>
                    </w:txbxContent>
                  </v:textbox>
                </v:shape>
              </v:group>
              <v:group id="Group 663" o:spid="_x0000_s1548" style="position:absolute;left:8891;top:9716;width:1673;height:1521" coordorigin="8891,9716" coordsize="1673,15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qsScYAAADcAAAADwAAAGRycy9kb3ducmV2LnhtbESPT2vCQBTE70K/w/IK&#10;vZlNGiptmlVEaulBCmqh9PbIPpNg9m3Irvnz7V2h4HGYmd8w+Wo0jeipc7VlBUkUgyAurK65VPBz&#10;3M5fQTiPrLGxTAomcrBaPsxyzLQdeE/9wZciQNhlqKDyvs2kdEVFBl1kW+LgnWxn0AfZlVJ3OAS4&#10;aeRzHC+kwZrDQoUtbSoqzoeLUfA54LBOk49+dz5tpr/jy/fvLiGlnh7H9TsIT6O/h//bX1rBW5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qxJxgAAANwA&#10;AAAPAAAAAAAAAAAAAAAAAKoCAABkcnMvZG93bnJldi54bWxQSwUGAAAAAAQABAD6AAAAnQMAAAAA&#10;">
                <v:shape id="Picture 664" o:spid="_x0000_s1549" type="#_x0000_t75" style="position:absolute;left:8891;top:9726;width:1598;height:151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myOzEAAAA3AAAAA8AAABkcnMvZG93bnJldi54bWxEj0FrwkAUhO+C/2F5Qm/NRotiUlcRtZCr&#10;Wuz1kX1N0mbfhuyapP56Vyh4HGbmG2a1GUwtOmpdZVnBNIpBEOdWV1wo+Dx/vC5BOI+ssbZMCv7I&#10;wWY9Hq0w1bbnI3UnX4gAYZeigtL7JpXS5SUZdJFtiIP3bVuDPsi2kLrFPsBNLWdxvJAGKw4LJTa0&#10;Kyn/PV2Ngp/rId/Pvxqb3dxtmcTu0u8WF6VeJsP2HYSnwT/D/+1MK0jeZvA4E46AX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OmyOzEAAAA3AAAAA8AAAAAAAAAAAAAAAAA&#10;nwIAAGRycy9kb3ducmV2LnhtbFBLBQYAAAAABAAEAPcAAACQAwAAAAA=&#10;">
                  <v:imagedata r:id="rId115" o:title=""/>
                </v:shape>
                <v:shape id="Text Box 665" o:spid="_x0000_s1550" type="#_x0000_t202" style="position:absolute;left:9706;top:9716;width:858;height:4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LtsQA&#10;AADcAAAADwAAAGRycy9kb3ducmV2LnhtbESPT4vCMBTE78J+h/AWvNnUFcWtRhFhUfGkdkFvj+b1&#10;DzYvpYlav71ZWPA4zMxvmPmyM7W4U+sqywqGUQyCOLO64kJBevoZTEE4j6yxtkwKnuRgufjozTHR&#10;9sEHuh99IQKEXYIKSu+bREqXlWTQRbYhDl5uW4M+yLaQusVHgJtafsXxRBqsOCyU2NC6pOx6vBkF&#10;djO2Ln7uz6vbOc/T8fqC6e9Oqf5nt5qB8NT5d/i/vdUKvkcj+DsTjoB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Ui7bEAAAA3AAAAA8AAAAAAAAAAAAAAAAAmAIAAGRycy9k&#10;b3ducmV2LnhtbFBLBQYAAAAABAAEAPUAAACJAwAAAAA=&#10;" filled="f" fillcolor="#fffff7" stroked="f">
                  <v:textbox>
                    <w:txbxContent>
                      <w:p w:rsidR="00466BDA" w:rsidRPr="009D155E" w:rsidRDefault="00466BDA" w:rsidP="006179E6">
                        <w:pPr>
                          <w:autoSpaceDE w:val="0"/>
                          <w:autoSpaceDN w:val="0"/>
                          <w:adjustRightInd w:val="0"/>
                          <w:jc w:val="center"/>
                          <w:rPr>
                            <w:b/>
                            <w:bCs/>
                            <w:color w:val="FFFFF7"/>
                            <w:sz w:val="20"/>
                            <w:szCs w:val="20"/>
                          </w:rPr>
                        </w:pPr>
                        <w:r>
                          <w:rPr>
                            <w:b/>
                            <w:bCs/>
                            <w:color w:val="FFFFF7"/>
                            <w:sz w:val="20"/>
                            <w:szCs w:val="20"/>
                          </w:rPr>
                          <w:t>5</w:t>
                        </w:r>
                        <w:r w:rsidRPr="009D155E">
                          <w:rPr>
                            <w:b/>
                            <w:bCs/>
                            <w:color w:val="FFFFF7"/>
                            <w:sz w:val="20"/>
                            <w:szCs w:val="20"/>
                          </w:rPr>
                          <w:t xml:space="preserve"> DIV</w:t>
                        </w:r>
                      </w:p>
                    </w:txbxContent>
                  </v:textbox>
                </v:shape>
              </v:group>
            </v:group>
          </v:group>
        </w:pict>
      </w: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9D68C8" w:rsidRDefault="006179E6" w:rsidP="006179E6">
      <w:pPr>
        <w:rPr>
          <w:rFonts w:cs="Arial"/>
          <w:sz w:val="43"/>
          <w:szCs w:val="23"/>
        </w:rPr>
      </w:pPr>
    </w:p>
    <w:p w:rsidR="006179E6" w:rsidRPr="00A464D9" w:rsidRDefault="006179E6" w:rsidP="006179E6">
      <w:pPr>
        <w:rPr>
          <w:b/>
          <w:sz w:val="8"/>
          <w:szCs w:val="23"/>
        </w:rPr>
      </w:pPr>
    </w:p>
    <w:p w:rsidR="006179E6" w:rsidRPr="00A464D9" w:rsidRDefault="006179E6" w:rsidP="006179E6">
      <w:pPr>
        <w:spacing w:line="360" w:lineRule="auto"/>
        <w:rPr>
          <w:sz w:val="20"/>
          <w:szCs w:val="20"/>
        </w:rPr>
      </w:pPr>
      <w:bookmarkStart w:id="988" w:name="_Toc338274897"/>
      <w:bookmarkStart w:id="989" w:name="_Toc338501419"/>
      <w:bookmarkStart w:id="990" w:name="_Toc341039173"/>
      <w:bookmarkStart w:id="991" w:name="_Toc356079914"/>
      <w:r w:rsidRPr="00A464D9">
        <w:rPr>
          <w:b/>
          <w:sz w:val="20"/>
          <w:szCs w:val="20"/>
        </w:rPr>
        <w:t>Figure 4.</w:t>
      </w:r>
      <w:r w:rsidR="00122438" w:rsidRPr="00A464D9">
        <w:rPr>
          <w:b/>
          <w:sz w:val="20"/>
          <w:szCs w:val="20"/>
        </w:rPr>
        <w:fldChar w:fldCharType="begin"/>
      </w:r>
      <w:r w:rsidRPr="00A464D9">
        <w:rPr>
          <w:b/>
          <w:sz w:val="20"/>
          <w:szCs w:val="20"/>
        </w:rPr>
        <w:instrText xml:space="preserve"> SEQ Figure_4. \* ARABIC </w:instrText>
      </w:r>
      <w:r w:rsidR="00122438" w:rsidRPr="00A464D9">
        <w:rPr>
          <w:b/>
          <w:sz w:val="20"/>
          <w:szCs w:val="20"/>
        </w:rPr>
        <w:fldChar w:fldCharType="separate"/>
      </w:r>
      <w:r w:rsidRPr="00A464D9">
        <w:rPr>
          <w:b/>
          <w:noProof/>
          <w:sz w:val="20"/>
          <w:szCs w:val="20"/>
        </w:rPr>
        <w:t>2</w:t>
      </w:r>
      <w:r w:rsidR="00122438" w:rsidRPr="00A464D9">
        <w:rPr>
          <w:b/>
          <w:sz w:val="20"/>
          <w:szCs w:val="20"/>
        </w:rPr>
        <w:fldChar w:fldCharType="end"/>
      </w:r>
      <w:r w:rsidRPr="00A464D9">
        <w:rPr>
          <w:b/>
          <w:sz w:val="20"/>
          <w:szCs w:val="20"/>
        </w:rPr>
        <w:t>: Survival of TH+ cells in VM neuronal cultures is time-dependent.</w:t>
      </w:r>
      <w:r w:rsidRPr="00A464D9">
        <w:rPr>
          <w:sz w:val="20"/>
          <w:szCs w:val="20"/>
        </w:rPr>
        <w:t xml:space="preserve"> </w:t>
      </w:r>
      <w:r w:rsidRPr="00A464D9">
        <w:rPr>
          <w:rStyle w:val="Strong"/>
          <w:sz w:val="20"/>
          <w:szCs w:val="20"/>
        </w:rPr>
        <w:t xml:space="preserve">Rat primary embryonic VM neuronal cultures were maintained for up to 10 days </w:t>
      </w:r>
      <w:r w:rsidRPr="00A464D9">
        <w:rPr>
          <w:rStyle w:val="Strong"/>
          <w:i/>
          <w:sz w:val="20"/>
          <w:szCs w:val="20"/>
        </w:rPr>
        <w:t>in vitro</w:t>
      </w:r>
      <w:r w:rsidRPr="00A464D9">
        <w:rPr>
          <w:rStyle w:val="Strong"/>
          <w:sz w:val="20"/>
          <w:szCs w:val="20"/>
        </w:rPr>
        <w:t xml:space="preserve">. (A) Numbers of total TH+ cells were evaluated daily from day 1 to 10.  Statistical analysis by one-way ANOVA and Bonferroni’s post-hoc test was performed. Error bars represent the S.E.M, </w:t>
      </w:r>
      <w:r w:rsidRPr="00A464D9">
        <w:rPr>
          <w:rStyle w:val="Strong"/>
          <w:i/>
          <w:sz w:val="20"/>
          <w:szCs w:val="20"/>
        </w:rPr>
        <w:t>n</w:t>
      </w:r>
      <w:r w:rsidRPr="00A464D9">
        <w:rPr>
          <w:rStyle w:val="Strong"/>
          <w:sz w:val="20"/>
          <w:szCs w:val="20"/>
        </w:rPr>
        <w:t xml:space="preserve"> = 3. (B) Representative images are shown. Scale bars = 100 µm; TH+ cells </w:t>
      </w:r>
      <w:r>
        <w:rPr>
          <w:rStyle w:val="Strong"/>
          <w:sz w:val="20"/>
          <w:szCs w:val="20"/>
        </w:rPr>
        <w:t>were</w:t>
      </w:r>
      <w:r w:rsidRPr="00A464D9">
        <w:rPr>
          <w:rStyle w:val="Strong"/>
          <w:sz w:val="20"/>
          <w:szCs w:val="20"/>
        </w:rPr>
        <w:t xml:space="preserve"> stained red.</w:t>
      </w:r>
      <w:bookmarkEnd w:id="988"/>
      <w:bookmarkEnd w:id="989"/>
      <w:bookmarkEnd w:id="990"/>
      <w:r w:rsidRPr="00A464D9">
        <w:rPr>
          <w:sz w:val="20"/>
          <w:szCs w:val="20"/>
        </w:rPr>
        <w:t xml:space="preserve"> DIV = day </w:t>
      </w:r>
      <w:r w:rsidRPr="00A464D9">
        <w:rPr>
          <w:i/>
          <w:sz w:val="20"/>
          <w:szCs w:val="20"/>
        </w:rPr>
        <w:t>in vitro</w:t>
      </w:r>
      <w:r w:rsidRPr="00A464D9">
        <w:rPr>
          <w:sz w:val="20"/>
          <w:szCs w:val="20"/>
        </w:rPr>
        <w:t>.</w:t>
      </w:r>
      <w:bookmarkEnd w:id="991"/>
    </w:p>
    <w:p w:rsidR="006179E6" w:rsidRPr="003D306D" w:rsidRDefault="006179E6" w:rsidP="008329F9">
      <w:pPr>
        <w:pStyle w:val="Heading2"/>
        <w:rPr>
          <w:kern w:val="0"/>
        </w:rPr>
      </w:pPr>
      <w:bookmarkStart w:id="992" w:name="_Toc310948224"/>
      <w:bookmarkStart w:id="993" w:name="_Toc310948225"/>
      <w:bookmarkStart w:id="994" w:name="_Toc338274776"/>
      <w:bookmarkStart w:id="995" w:name="_Toc338499589"/>
      <w:bookmarkStart w:id="996" w:name="_Toc341038855"/>
      <w:bookmarkStart w:id="997" w:name="_Toc370678387"/>
      <w:r w:rsidRPr="003D306D">
        <w:rPr>
          <w:kern w:val="0"/>
        </w:rPr>
        <w:lastRenderedPageBreak/>
        <w:t>4.</w:t>
      </w:r>
      <w:r w:rsidR="006F444E">
        <w:rPr>
          <w:kern w:val="0"/>
        </w:rPr>
        <w:t>4</w:t>
      </w:r>
      <w:r w:rsidR="008329F9">
        <w:rPr>
          <w:kern w:val="0"/>
        </w:rPr>
        <w:t>.</w:t>
      </w:r>
      <w:r w:rsidRPr="003D306D">
        <w:rPr>
          <w:kern w:val="0"/>
        </w:rPr>
        <w:t xml:space="preserve">3. Optimisation of </w:t>
      </w:r>
      <w:bookmarkEnd w:id="992"/>
      <w:bookmarkEnd w:id="993"/>
      <w:r w:rsidR="001552BE">
        <w:rPr>
          <w:kern w:val="0"/>
        </w:rPr>
        <w:t xml:space="preserve">MOI of </w:t>
      </w:r>
      <w:r>
        <w:rPr>
          <w:kern w:val="0"/>
        </w:rPr>
        <w:t>LV</w:t>
      </w:r>
      <w:bookmarkEnd w:id="994"/>
      <w:bookmarkEnd w:id="995"/>
      <w:bookmarkEnd w:id="996"/>
      <w:r w:rsidR="00AF56F9">
        <w:rPr>
          <w:kern w:val="0"/>
        </w:rPr>
        <w:t>s</w:t>
      </w:r>
      <w:bookmarkEnd w:id="997"/>
    </w:p>
    <w:p w:rsidR="006179E6" w:rsidRPr="003D306D" w:rsidRDefault="00DB0C88" w:rsidP="006179E6">
      <w:pPr>
        <w:rPr>
          <w:lang w:val="en-US"/>
        </w:rPr>
      </w:pPr>
      <w:r>
        <w:rPr>
          <w:b/>
          <w:noProof/>
          <w:lang w:eastAsia="en-GB"/>
        </w:rPr>
        <w:pict>
          <v:group id="_x0000_s1820" style="position:absolute;left:0;text-align:left;margin-left:-15pt;margin-top:212.45pt;width:267.65pt;height:148.8pt;z-index:251974656" coordorigin="1833,6647" coordsize="5353,2976">
            <v:shape id="_x0000_s1821" type="#_x0000_t75" style="position:absolute;left:1833;top:6953;width:5353;height:2670" fillcolor="#bbe0e3">
              <v:imagedata r:id="rId116" o:title=""/>
            </v:shape>
            <v:shape id="_x0000_s1822" type="#_x0000_t202" style="position:absolute;left:2193;top:6647;width:582;height:468" stroked="f">
              <v:textbox style="mso-next-textbox:#_x0000_s1822">
                <w:txbxContent>
                  <w:p w:rsidR="00466BDA" w:rsidRPr="00C3095B" w:rsidRDefault="00466BDA" w:rsidP="006179E6">
                    <w:pPr>
                      <w:jc w:val="center"/>
                      <w:rPr>
                        <w:b/>
                        <w:sz w:val="28"/>
                        <w:szCs w:val="28"/>
                      </w:rPr>
                    </w:pPr>
                    <w:r w:rsidRPr="00C3095B">
                      <w:rPr>
                        <w:b/>
                        <w:sz w:val="28"/>
                        <w:szCs w:val="28"/>
                      </w:rPr>
                      <w:t>A</w:t>
                    </w:r>
                  </w:p>
                </w:txbxContent>
              </v:textbox>
            </v:shape>
          </v:group>
          <o:OLEObject Type="Embed" ProgID="Prism5.Document" ShapeID="_x0000_s1821" DrawAspect="Content" ObjectID="_1445242526" r:id="rId117"/>
        </w:pict>
      </w:r>
      <w:r>
        <w:rPr>
          <w:b/>
          <w:noProof/>
          <w:lang w:eastAsia="en-GB"/>
        </w:rPr>
        <w:pict>
          <v:group id="_x0000_s1817" style="position:absolute;left:0;text-align:left;margin-left:204.4pt;margin-top:209.9pt;width:231.95pt;height:150.55pt;z-index:251973632" coordorigin="6461,6461" coordsize="4639,3011">
            <v:shape id="_x0000_s1818" type="#_x0000_t75" style="position:absolute;left:6461;top:6461;width:4639;height:3011" fillcolor="#bbe0e3">
              <v:imagedata r:id="rId118" o:title=""/>
            </v:shape>
            <v:shape id="_x0000_s1819" type="#_x0000_t202" style="position:absolute;left:6779;top:6465;width:595;height:532" stroked="f">
              <v:textbox style="mso-next-textbox:#_x0000_s1819">
                <w:txbxContent>
                  <w:p w:rsidR="00466BDA" w:rsidRPr="00C3095B" w:rsidRDefault="00466BDA" w:rsidP="006179E6">
                    <w:pPr>
                      <w:jc w:val="center"/>
                      <w:rPr>
                        <w:b/>
                        <w:sz w:val="28"/>
                        <w:szCs w:val="28"/>
                      </w:rPr>
                    </w:pPr>
                    <w:r>
                      <w:rPr>
                        <w:b/>
                        <w:sz w:val="28"/>
                        <w:szCs w:val="28"/>
                      </w:rPr>
                      <w:t>B</w:t>
                    </w:r>
                  </w:p>
                </w:txbxContent>
              </v:textbox>
            </v:shape>
          </v:group>
          <o:OLEObject Type="Embed" ProgID="Prism5.Document" ShapeID="_x0000_s1818" DrawAspect="Content" ObjectID="_1445242527" r:id="rId119"/>
        </w:pict>
      </w:r>
      <w:r w:rsidR="006179E6" w:rsidRPr="003D306D">
        <w:rPr>
          <w:lang w:val="en-US"/>
        </w:rPr>
        <w:t xml:space="preserve">Rat primary </w:t>
      </w:r>
      <w:r w:rsidR="006179E6">
        <w:rPr>
          <w:lang w:val="en-US"/>
        </w:rPr>
        <w:t>VM</w:t>
      </w:r>
      <w:r w:rsidR="006179E6" w:rsidRPr="003D306D">
        <w:rPr>
          <w:lang w:val="en-US"/>
        </w:rPr>
        <w:t xml:space="preserve"> neuronal cultures were transduced with IPLV-CMVp-</w:t>
      </w:r>
      <w:r w:rsidR="006179E6" w:rsidRPr="003922B3">
        <w:rPr>
          <w:lang w:val="en-US"/>
        </w:rPr>
        <w:t>eGFP</w:t>
      </w:r>
      <w:r w:rsidR="006179E6">
        <w:rPr>
          <w:lang w:val="en-US"/>
        </w:rPr>
        <w:t xml:space="preserve"> vectors at MOI</w:t>
      </w:r>
      <w:r w:rsidR="006179E6" w:rsidRPr="003D306D">
        <w:rPr>
          <w:lang w:val="en-US"/>
        </w:rPr>
        <w:t xml:space="preserve"> 1, 3, 10</w:t>
      </w:r>
      <w:r w:rsidR="006179E6">
        <w:rPr>
          <w:lang w:val="en-US"/>
        </w:rPr>
        <w:t xml:space="preserve"> or 30 (eGFP transducing units</w:t>
      </w:r>
      <w:r w:rsidR="006179E6" w:rsidRPr="003D306D">
        <w:rPr>
          <w:lang w:val="en-US"/>
        </w:rPr>
        <w:t xml:space="preserve">). </w:t>
      </w:r>
      <w:r w:rsidR="006179E6">
        <w:rPr>
          <w:lang w:val="en-US"/>
        </w:rPr>
        <w:t xml:space="preserve">The </w:t>
      </w:r>
      <w:r w:rsidR="006179E6" w:rsidRPr="00D8141D">
        <w:rPr>
          <w:i/>
          <w:lang w:val="en-US"/>
        </w:rPr>
        <w:t>eGFP</w:t>
      </w:r>
      <w:r w:rsidR="006179E6" w:rsidRPr="00652253">
        <w:rPr>
          <w:lang w:val="en-US"/>
        </w:rPr>
        <w:t xml:space="preserve"> </w:t>
      </w:r>
      <w:r w:rsidR="006179E6">
        <w:rPr>
          <w:lang w:val="en-US"/>
        </w:rPr>
        <w:t xml:space="preserve">expression efficiency </w:t>
      </w:r>
      <w:r w:rsidR="006179E6" w:rsidRPr="003D306D">
        <w:rPr>
          <w:lang w:val="en-US"/>
        </w:rPr>
        <w:t xml:space="preserve">was evaluated 3 days </w:t>
      </w:r>
      <w:r w:rsidR="006179E6">
        <w:rPr>
          <w:lang w:val="en-US"/>
        </w:rPr>
        <w:t>post</w:t>
      </w:r>
      <w:r w:rsidR="006179E6" w:rsidRPr="003D306D">
        <w:rPr>
          <w:lang w:val="en-US"/>
        </w:rPr>
        <w:t xml:space="preserve"> transduction. The number of </w:t>
      </w:r>
      <w:r w:rsidR="006179E6" w:rsidRPr="00D8141D">
        <w:rPr>
          <w:i/>
          <w:lang w:val="en-US"/>
        </w:rPr>
        <w:t>eGFP</w:t>
      </w:r>
      <w:r w:rsidR="006179E6">
        <w:rPr>
          <w:lang w:val="en-US"/>
        </w:rPr>
        <w:t>-</w:t>
      </w:r>
      <w:r w:rsidR="006179E6" w:rsidRPr="00652253">
        <w:rPr>
          <w:lang w:val="en-US"/>
        </w:rPr>
        <w:t>e</w:t>
      </w:r>
      <w:r w:rsidR="006179E6" w:rsidRPr="003D306D">
        <w:rPr>
          <w:lang w:val="en-US"/>
        </w:rPr>
        <w:t>xpressing cells was highest at MOI 10 and significantly different in comparison to MOI 1 or MOI 30 (</w:t>
      </w:r>
      <w:r w:rsidR="006179E6" w:rsidRPr="003D306D">
        <w:rPr>
          <w:b/>
          <w:lang w:val="en-US"/>
        </w:rPr>
        <w:t>Figure 4.3 A</w:t>
      </w:r>
      <w:r w:rsidR="006179E6" w:rsidRPr="003D306D">
        <w:rPr>
          <w:lang w:val="en-US"/>
        </w:rPr>
        <w:t xml:space="preserve">). </w:t>
      </w:r>
      <w:r w:rsidR="006179E6">
        <w:rPr>
          <w:lang w:val="en-US"/>
        </w:rPr>
        <w:t>On the other hand, t</w:t>
      </w:r>
      <w:r w:rsidR="006179E6" w:rsidRPr="003D306D">
        <w:rPr>
          <w:lang w:val="en-US"/>
        </w:rPr>
        <w:t>he intensity of eGFP increased in a MOI-dependent manner and was highest at MOI 30</w:t>
      </w:r>
      <w:r w:rsidR="006179E6">
        <w:rPr>
          <w:lang w:val="en-US"/>
        </w:rPr>
        <w:t>, but not significantly different of that at MOI 10</w:t>
      </w:r>
      <w:r w:rsidR="006179E6" w:rsidRPr="003D306D">
        <w:rPr>
          <w:lang w:val="en-US"/>
        </w:rPr>
        <w:t xml:space="preserve"> (</w:t>
      </w:r>
      <w:r w:rsidR="006179E6" w:rsidRPr="003D306D">
        <w:rPr>
          <w:b/>
          <w:lang w:val="en-US"/>
        </w:rPr>
        <w:t>Figure 4.3 B</w:t>
      </w:r>
      <w:r w:rsidR="006179E6">
        <w:rPr>
          <w:lang w:val="en-US"/>
        </w:rPr>
        <w:t>). Taken together</w:t>
      </w:r>
      <w:r w:rsidR="006179E6" w:rsidRPr="003D306D">
        <w:rPr>
          <w:lang w:val="en-US"/>
        </w:rPr>
        <w:t xml:space="preserve">, </w:t>
      </w:r>
      <w:r w:rsidR="006179E6">
        <w:rPr>
          <w:lang w:val="en-US"/>
        </w:rPr>
        <w:t>the most efficient</w:t>
      </w:r>
      <w:r w:rsidR="006179E6" w:rsidRPr="003D306D">
        <w:rPr>
          <w:lang w:val="en-US"/>
        </w:rPr>
        <w:t xml:space="preserve"> transduction </w:t>
      </w:r>
      <w:r w:rsidR="006179E6">
        <w:rPr>
          <w:lang w:val="en-US"/>
        </w:rPr>
        <w:t>with</w:t>
      </w:r>
      <w:r w:rsidR="006179E6" w:rsidRPr="003D306D">
        <w:rPr>
          <w:lang w:val="en-US"/>
        </w:rPr>
        <w:t xml:space="preserve"> LVs was </w:t>
      </w:r>
      <w:r w:rsidR="006179E6">
        <w:rPr>
          <w:lang w:val="en-US"/>
        </w:rPr>
        <w:t xml:space="preserve">obtained </w:t>
      </w:r>
      <w:r w:rsidR="006179E6" w:rsidRPr="003D306D">
        <w:rPr>
          <w:lang w:val="en-US"/>
        </w:rPr>
        <w:t xml:space="preserve">at MOI 10.   </w:t>
      </w:r>
    </w:p>
    <w:p w:rsidR="006179E6" w:rsidRPr="003D306D" w:rsidRDefault="006179E6" w:rsidP="006179E6">
      <w:pPr>
        <w:rPr>
          <w:rFonts w:cs="Arial"/>
          <w:szCs w:val="23"/>
          <w:lang w:val="en-US"/>
        </w:rPr>
      </w:pPr>
    </w:p>
    <w:p w:rsidR="006179E6" w:rsidRPr="003D306D" w:rsidRDefault="006179E6" w:rsidP="006179E6">
      <w:pPr>
        <w:rPr>
          <w:rFonts w:cs="Arial"/>
          <w:szCs w:val="23"/>
          <w:lang w:val="en-US"/>
        </w:rPr>
      </w:pPr>
    </w:p>
    <w:p w:rsidR="006179E6" w:rsidRPr="005916DD" w:rsidRDefault="00DB0C88" w:rsidP="006179E6">
      <w:pPr>
        <w:rPr>
          <w:rFonts w:cs="Arial"/>
          <w:sz w:val="86"/>
          <w:szCs w:val="23"/>
          <w:lang w:val="en-US"/>
        </w:rPr>
      </w:pPr>
      <w:r>
        <w:rPr>
          <w:rFonts w:cs="Arial"/>
          <w:noProof/>
          <w:sz w:val="86"/>
          <w:szCs w:val="23"/>
          <w:lang w:eastAsia="en-GB"/>
        </w:rPr>
        <w:pict>
          <v:group id="_x0000_s1835" style="position:absolute;left:0;text-align:left;margin-left:312.6pt;margin-top:72.35pt;width:102.85pt;height:98.25pt;z-index:251981824" coordorigin="8640,10395" coordsize="2057,1965">
            <v:shape id="_x0000_s1836" type="#_x0000_t75" style="position:absolute;left:8640;top:10395;width:2057;height:1965">
              <v:imagedata r:id="rId120" o:title="MOI 30_(c1+c2)"/>
            </v:shape>
            <v:shape id="_x0000_s1837" type="#_x0000_t202" style="position:absolute;left:9501;top:10395;width:1187;height:468" filled="f" stroked="f">
              <v:textbox style="mso-next-textbox:#_x0000_s1837">
                <w:txbxContent>
                  <w:p w:rsidR="00466BDA" w:rsidRPr="0097539A" w:rsidRDefault="00466BDA" w:rsidP="006179E6">
                    <w:pPr>
                      <w:jc w:val="right"/>
                      <w:rPr>
                        <w:b/>
                        <w:color w:val="FFFFFF"/>
                      </w:rPr>
                    </w:pPr>
                    <w:r>
                      <w:rPr>
                        <w:b/>
                        <w:color w:val="FFFFFF"/>
                      </w:rPr>
                      <w:t>MOI 30</w:t>
                    </w:r>
                  </w:p>
                </w:txbxContent>
              </v:textbox>
            </v:shape>
          </v:group>
        </w:pict>
      </w:r>
      <w:r>
        <w:rPr>
          <w:rFonts w:cs="Arial"/>
          <w:noProof/>
          <w:sz w:val="86"/>
          <w:szCs w:val="23"/>
          <w:lang w:eastAsia="en-GB"/>
        </w:rPr>
        <w:pict>
          <v:group id="_x0000_s1832" style="position:absolute;left:0;text-align:left;margin-left:207.5pt;margin-top:72.35pt;width:102.85pt;height:98.25pt;z-index:251980800" coordorigin="6538,10395" coordsize="2057,1965">
            <v:shape id="_x0000_s1833" type="#_x0000_t75" style="position:absolute;left:6538;top:10395;width:2057;height:1965">
              <v:imagedata r:id="rId121" o:title="MOI 10_(c1+c2)"/>
            </v:shape>
            <v:shape id="_x0000_s1834" type="#_x0000_t202" style="position:absolute;left:7456;top:10400;width:1128;height:468" filled="f" stroked="f">
              <v:textbox style="mso-next-textbox:#_x0000_s1834">
                <w:txbxContent>
                  <w:p w:rsidR="00466BDA" w:rsidRPr="0097539A" w:rsidRDefault="00466BDA" w:rsidP="006179E6">
                    <w:pPr>
                      <w:jc w:val="right"/>
                      <w:rPr>
                        <w:b/>
                        <w:color w:val="FFFFFF"/>
                      </w:rPr>
                    </w:pPr>
                    <w:r w:rsidRPr="0097539A">
                      <w:rPr>
                        <w:b/>
                        <w:color w:val="FFFFFF"/>
                      </w:rPr>
                      <w:t>MOI 1</w:t>
                    </w:r>
                    <w:r>
                      <w:rPr>
                        <w:b/>
                        <w:color w:val="FFFFFF"/>
                      </w:rPr>
                      <w:t>0</w:t>
                    </w:r>
                  </w:p>
                </w:txbxContent>
              </v:textbox>
            </v:shape>
          </v:group>
        </w:pict>
      </w:r>
      <w:r>
        <w:rPr>
          <w:rFonts w:cs="Arial"/>
          <w:noProof/>
          <w:sz w:val="86"/>
          <w:szCs w:val="23"/>
          <w:lang w:eastAsia="en-GB"/>
        </w:rPr>
        <w:pict>
          <v:group id="_x0000_s1829" style="position:absolute;left:0;text-align:left;margin-left:102.4pt;margin-top:72.35pt;width:102.85pt;height:98.25pt;z-index:251979776" coordorigin="4436,10395" coordsize="2057,1965">
            <v:shape id="_x0000_s1830" type="#_x0000_t75" style="position:absolute;left:4436;top:10395;width:2057;height:1965">
              <v:imagedata r:id="rId122" o:title="MOI 3_(c1+c2)"/>
            </v:shape>
            <v:shape id="_x0000_s1831" type="#_x0000_t202" style="position:absolute;left:5468;top:10395;width:1005;height:468" filled="f" stroked="f">
              <v:textbox style="mso-next-textbox:#_x0000_s1831">
                <w:txbxContent>
                  <w:p w:rsidR="00466BDA" w:rsidRPr="0097539A" w:rsidRDefault="00466BDA" w:rsidP="006179E6">
                    <w:pPr>
                      <w:jc w:val="right"/>
                      <w:rPr>
                        <w:b/>
                        <w:color w:val="FFFFFF"/>
                      </w:rPr>
                    </w:pPr>
                    <w:r>
                      <w:rPr>
                        <w:b/>
                        <w:color w:val="FFFFFF"/>
                      </w:rPr>
                      <w:t>MOI 3</w:t>
                    </w:r>
                  </w:p>
                </w:txbxContent>
              </v:textbox>
            </v:shape>
          </v:group>
        </w:pict>
      </w:r>
      <w:r>
        <w:rPr>
          <w:rFonts w:cs="Arial"/>
          <w:noProof/>
          <w:sz w:val="86"/>
          <w:szCs w:val="23"/>
          <w:lang w:eastAsia="en-GB"/>
        </w:rPr>
        <w:pict>
          <v:group id="_x0000_s1826" style="position:absolute;left:0;text-align:left;margin-left:-2.7pt;margin-top:72.35pt;width:102.85pt;height:98.25pt;z-index:251978752" coordorigin="2334,10395" coordsize="2057,1965">
            <v:shape id="_x0000_s1827" type="#_x0000_t75" style="position:absolute;left:2334;top:10395;width:2057;height:1965">
              <v:imagedata r:id="rId123" o:title="MOI 1_(c1+c2)"/>
            </v:shape>
            <v:shape id="_x0000_s1828" type="#_x0000_t202" style="position:absolute;left:3368;top:10395;width:1005;height:468" filled="f" stroked="f">
              <v:textbox style="mso-next-textbox:#_x0000_s1828">
                <w:txbxContent>
                  <w:p w:rsidR="00466BDA" w:rsidRPr="00555304" w:rsidRDefault="00466BDA" w:rsidP="006179E6">
                    <w:pPr>
                      <w:jc w:val="right"/>
                      <w:rPr>
                        <w:b/>
                        <w:color w:val="FFFFFF"/>
                      </w:rPr>
                    </w:pPr>
                    <w:r w:rsidRPr="00555304">
                      <w:rPr>
                        <w:b/>
                        <w:color w:val="FFFFFF"/>
                      </w:rPr>
                      <w:t>MOI 1</w:t>
                    </w:r>
                  </w:p>
                </w:txbxContent>
              </v:textbox>
            </v:shape>
          </v:group>
        </w:pict>
      </w:r>
      <w:r>
        <w:rPr>
          <w:rFonts w:cs="Arial"/>
          <w:noProof/>
          <w:sz w:val="86"/>
          <w:szCs w:val="23"/>
          <w:lang w:eastAsia="en-GB"/>
        </w:rPr>
        <w:pict>
          <v:shape id="_x0000_s1824" type="#_x0000_t202" style="position:absolute;left:0;text-align:left;margin-left:-10.5pt;margin-top:45.2pt;width:29.1pt;height:23.4pt;z-index:251976704" stroked="f">
            <v:textbox style="mso-next-textbox:#_x0000_s1824">
              <w:txbxContent>
                <w:p w:rsidR="00466BDA" w:rsidRPr="00C3095B" w:rsidRDefault="00466BDA" w:rsidP="006179E6">
                  <w:pPr>
                    <w:rPr>
                      <w:b/>
                      <w:sz w:val="28"/>
                      <w:szCs w:val="28"/>
                    </w:rPr>
                  </w:pPr>
                  <w:r>
                    <w:rPr>
                      <w:b/>
                      <w:sz w:val="28"/>
                      <w:szCs w:val="28"/>
                    </w:rPr>
                    <w:t>C</w:t>
                  </w:r>
                </w:p>
              </w:txbxContent>
            </v:textbox>
          </v:shape>
        </w:pict>
      </w:r>
    </w:p>
    <w:p w:rsidR="00DC71CC" w:rsidRPr="00DC71CC" w:rsidRDefault="00DC71CC" w:rsidP="006179E6">
      <w:pPr>
        <w:pStyle w:val="Heading1Ngoc5"/>
        <w:spacing w:line="360" w:lineRule="auto"/>
        <w:rPr>
          <w:sz w:val="58"/>
          <w:szCs w:val="20"/>
        </w:rPr>
      </w:pPr>
      <w:bookmarkStart w:id="998" w:name="_Toc338274898"/>
      <w:bookmarkStart w:id="999" w:name="_Toc338501420"/>
      <w:bookmarkStart w:id="1000" w:name="_Toc341039174"/>
      <w:bookmarkStart w:id="1001" w:name="_Toc341730369"/>
      <w:bookmarkStart w:id="1002" w:name="_Toc344887785"/>
      <w:bookmarkStart w:id="1003" w:name="_Toc346472813"/>
      <w:bookmarkStart w:id="1004" w:name="_Toc349400150"/>
      <w:bookmarkStart w:id="1005" w:name="_Toc356078821"/>
      <w:bookmarkStart w:id="1006" w:name="_Toc356079915"/>
    </w:p>
    <w:p w:rsidR="006179E6" w:rsidRPr="00A464D9" w:rsidRDefault="006179E6" w:rsidP="006179E6">
      <w:pPr>
        <w:pStyle w:val="Heading1Ngoc5"/>
        <w:spacing w:line="360" w:lineRule="auto"/>
        <w:rPr>
          <w:rFonts w:cs="Arial"/>
          <w:b w:val="0"/>
          <w:sz w:val="20"/>
          <w:szCs w:val="20"/>
        </w:rPr>
      </w:pPr>
      <w:bookmarkStart w:id="1007" w:name="_Toc364081151"/>
      <w:bookmarkStart w:id="1008" w:name="_Toc364181220"/>
      <w:bookmarkStart w:id="1009" w:name="_Toc364587331"/>
      <w:bookmarkStart w:id="1010" w:name="_Toc370678388"/>
      <w:r w:rsidRPr="00A464D9">
        <w:rPr>
          <w:sz w:val="20"/>
          <w:szCs w:val="20"/>
        </w:rPr>
        <w:t>Figure 4.</w:t>
      </w:r>
      <w:r w:rsidR="00122438" w:rsidRPr="00A464D9">
        <w:rPr>
          <w:sz w:val="20"/>
          <w:szCs w:val="20"/>
        </w:rPr>
        <w:fldChar w:fldCharType="begin"/>
      </w:r>
      <w:r w:rsidRPr="00A464D9">
        <w:rPr>
          <w:sz w:val="20"/>
          <w:szCs w:val="20"/>
        </w:rPr>
        <w:instrText xml:space="preserve"> SEQ Figure_4. \* ARABIC </w:instrText>
      </w:r>
      <w:r w:rsidR="00122438" w:rsidRPr="00A464D9">
        <w:rPr>
          <w:sz w:val="20"/>
          <w:szCs w:val="20"/>
        </w:rPr>
        <w:fldChar w:fldCharType="separate"/>
      </w:r>
      <w:r w:rsidRPr="00A464D9">
        <w:rPr>
          <w:noProof/>
          <w:sz w:val="20"/>
          <w:szCs w:val="20"/>
        </w:rPr>
        <w:t>3</w:t>
      </w:r>
      <w:r w:rsidR="00122438" w:rsidRPr="00A464D9">
        <w:rPr>
          <w:sz w:val="20"/>
          <w:szCs w:val="20"/>
        </w:rPr>
        <w:fldChar w:fldCharType="end"/>
      </w:r>
      <w:r w:rsidRPr="00A464D9">
        <w:rPr>
          <w:sz w:val="20"/>
          <w:szCs w:val="20"/>
        </w:rPr>
        <w:t>: Optimisation of LV transduction.</w:t>
      </w:r>
      <w:r w:rsidRPr="00A464D9">
        <w:rPr>
          <w:b w:val="0"/>
          <w:sz w:val="20"/>
          <w:szCs w:val="20"/>
        </w:rPr>
        <w:t xml:space="preserve"> </w:t>
      </w:r>
      <w:r w:rsidRPr="00A464D9">
        <w:rPr>
          <w:rStyle w:val="Strong"/>
          <w:b w:val="0"/>
          <w:sz w:val="20"/>
          <w:szCs w:val="20"/>
        </w:rPr>
        <w:t>E14 rat primary VM neuronal cultures were transduced with IPLV-CMVp-eGFP at MOI 1, 3, 10 or 30 (eGFP transducing units) one day after cell seeding. (A) The number of eGFP+ cells and (B) the intensity of eGFP fluorescence were evaluated 3 days post-transduction</w:t>
      </w:r>
      <w:r w:rsidR="00104FC4">
        <w:rPr>
          <w:rStyle w:val="Strong"/>
          <w:b w:val="0"/>
          <w:sz w:val="20"/>
          <w:szCs w:val="20"/>
        </w:rPr>
        <w:t xml:space="preserve"> (see section</w:t>
      </w:r>
      <w:r w:rsidR="00DC71CC">
        <w:rPr>
          <w:rStyle w:val="Strong"/>
          <w:b w:val="0"/>
          <w:sz w:val="20"/>
          <w:szCs w:val="20"/>
        </w:rPr>
        <w:t>s</w:t>
      </w:r>
      <w:r w:rsidR="00104FC4">
        <w:rPr>
          <w:rStyle w:val="Strong"/>
          <w:b w:val="0"/>
          <w:sz w:val="20"/>
          <w:szCs w:val="20"/>
        </w:rPr>
        <w:t xml:space="preserve"> </w:t>
      </w:r>
      <w:r w:rsidR="00DC71CC">
        <w:rPr>
          <w:rStyle w:val="Strong"/>
          <w:b w:val="0"/>
          <w:sz w:val="20"/>
          <w:szCs w:val="20"/>
        </w:rPr>
        <w:t xml:space="preserve">2.8.2 and </w:t>
      </w:r>
      <w:r w:rsidR="00104FC4">
        <w:rPr>
          <w:rStyle w:val="Strong"/>
          <w:b w:val="0"/>
          <w:sz w:val="20"/>
          <w:szCs w:val="20"/>
        </w:rPr>
        <w:t>2.8.3 for detailed method</w:t>
      </w:r>
      <w:r w:rsidR="00DC71CC">
        <w:rPr>
          <w:rStyle w:val="Strong"/>
          <w:b w:val="0"/>
          <w:sz w:val="20"/>
          <w:szCs w:val="20"/>
        </w:rPr>
        <w:t>s)</w:t>
      </w:r>
      <w:r w:rsidRPr="00A464D9">
        <w:rPr>
          <w:rStyle w:val="Strong"/>
          <w:b w:val="0"/>
          <w:sz w:val="20"/>
          <w:szCs w:val="20"/>
        </w:rPr>
        <w:t xml:space="preserve">. Cultures transduced at MOI 10 displayed the best results regarding the combined number of eGFP+ cells and eGFP intensity. Statistical analysis by one-way ANOVA and Bonferroni’s post-hoc test; error bars represent the S.E.M; </w:t>
      </w:r>
      <w:r w:rsidRPr="00A464D9">
        <w:rPr>
          <w:rStyle w:val="Strong"/>
          <w:b w:val="0"/>
          <w:i/>
          <w:sz w:val="20"/>
          <w:szCs w:val="20"/>
        </w:rPr>
        <w:t>n</w:t>
      </w:r>
      <w:r w:rsidRPr="00A464D9">
        <w:rPr>
          <w:rStyle w:val="Strong"/>
          <w:b w:val="0"/>
          <w:sz w:val="20"/>
          <w:szCs w:val="20"/>
        </w:rPr>
        <w:t xml:space="preserve"> = 3; *</w:t>
      </w:r>
      <w:r w:rsidRPr="00A464D9">
        <w:rPr>
          <w:rStyle w:val="Strong"/>
          <w:b w:val="0"/>
          <w:i/>
          <w:sz w:val="20"/>
          <w:szCs w:val="20"/>
        </w:rPr>
        <w:t>p</w:t>
      </w:r>
      <w:r w:rsidRPr="00A464D9">
        <w:rPr>
          <w:rStyle w:val="Strong"/>
          <w:b w:val="0"/>
          <w:sz w:val="20"/>
          <w:szCs w:val="20"/>
        </w:rPr>
        <w:t>&lt;0.05, **</w:t>
      </w:r>
      <w:r w:rsidRPr="00A464D9">
        <w:rPr>
          <w:rStyle w:val="Strong"/>
          <w:b w:val="0"/>
          <w:i/>
          <w:sz w:val="20"/>
          <w:szCs w:val="20"/>
        </w:rPr>
        <w:t>p</w:t>
      </w:r>
      <w:r w:rsidRPr="00A464D9">
        <w:rPr>
          <w:rStyle w:val="Strong"/>
          <w:b w:val="0"/>
          <w:sz w:val="20"/>
          <w:szCs w:val="20"/>
        </w:rPr>
        <w:t xml:space="preserve">&lt;0.01. (C) Representative images are shown; scale bars = 50 µm; nuclei </w:t>
      </w:r>
      <w:r>
        <w:rPr>
          <w:rStyle w:val="Strong"/>
          <w:b w:val="0"/>
          <w:sz w:val="20"/>
          <w:szCs w:val="20"/>
        </w:rPr>
        <w:t>were</w:t>
      </w:r>
      <w:r w:rsidRPr="00A464D9">
        <w:rPr>
          <w:rStyle w:val="Strong"/>
          <w:b w:val="0"/>
          <w:sz w:val="20"/>
          <w:szCs w:val="20"/>
        </w:rPr>
        <w:t xml:space="preserve"> stained blue with DAPI.</w:t>
      </w:r>
      <w:bookmarkEnd w:id="998"/>
      <w:bookmarkEnd w:id="999"/>
      <w:bookmarkEnd w:id="1000"/>
      <w:bookmarkEnd w:id="1001"/>
      <w:bookmarkEnd w:id="1002"/>
      <w:bookmarkEnd w:id="1003"/>
      <w:bookmarkEnd w:id="1004"/>
      <w:bookmarkEnd w:id="1005"/>
      <w:bookmarkEnd w:id="1006"/>
      <w:bookmarkEnd w:id="1007"/>
      <w:bookmarkEnd w:id="1008"/>
      <w:bookmarkEnd w:id="1009"/>
      <w:bookmarkEnd w:id="1010"/>
    </w:p>
    <w:p w:rsidR="006179E6" w:rsidRPr="003D306D" w:rsidRDefault="006179E6" w:rsidP="008329F9">
      <w:pPr>
        <w:pStyle w:val="Heading2"/>
        <w:rPr>
          <w:kern w:val="0"/>
        </w:rPr>
      </w:pPr>
      <w:bookmarkStart w:id="1011" w:name="_Toc338274777"/>
      <w:bookmarkStart w:id="1012" w:name="_Toc338499590"/>
      <w:bookmarkStart w:id="1013" w:name="_Toc341038856"/>
      <w:bookmarkStart w:id="1014" w:name="_Toc310948226"/>
      <w:bookmarkStart w:id="1015" w:name="OLE_LINK3"/>
      <w:r w:rsidRPr="003D306D">
        <w:rPr>
          <w:kern w:val="0"/>
        </w:rPr>
        <w:br w:type="page"/>
      </w:r>
      <w:bookmarkStart w:id="1016" w:name="_Toc370678389"/>
      <w:r w:rsidRPr="003D306D">
        <w:rPr>
          <w:kern w:val="0"/>
        </w:rPr>
        <w:lastRenderedPageBreak/>
        <w:t>4.</w:t>
      </w:r>
      <w:r w:rsidR="006F444E">
        <w:rPr>
          <w:kern w:val="0"/>
        </w:rPr>
        <w:t>4</w:t>
      </w:r>
      <w:r w:rsidR="008329F9">
        <w:rPr>
          <w:kern w:val="0"/>
        </w:rPr>
        <w:t>.</w:t>
      </w:r>
      <w:r w:rsidRPr="003D306D">
        <w:rPr>
          <w:kern w:val="0"/>
        </w:rPr>
        <w:t>4. Optimisation of transduction time</w:t>
      </w:r>
      <w:bookmarkEnd w:id="1011"/>
      <w:bookmarkEnd w:id="1012"/>
      <w:bookmarkEnd w:id="1013"/>
      <w:r>
        <w:rPr>
          <w:kern w:val="0"/>
        </w:rPr>
        <w:t xml:space="preserve"> of LVs</w:t>
      </w:r>
      <w:bookmarkEnd w:id="1016"/>
    </w:p>
    <w:p w:rsidR="006179E6" w:rsidRPr="005916DD" w:rsidRDefault="00DB0C88" w:rsidP="006179E6">
      <w:pPr>
        <w:rPr>
          <w:rFonts w:cs="Arial"/>
        </w:rPr>
      </w:pPr>
      <w:r>
        <w:rPr>
          <w:noProof/>
          <w:sz w:val="23"/>
          <w:szCs w:val="23"/>
          <w:lang w:eastAsia="en-GB"/>
        </w:rPr>
        <w:pict>
          <v:group id="_x0000_s1809" style="position:absolute;left:0;text-align:left;margin-left:-8.2pt;margin-top:190.8pt;width:449.1pt;height:151.4pt;z-index:251709440" coordorigin="2104,5996" coordsize="8982,3028">
            <v:group id="_x0000_s1810" style="position:absolute;left:2104;top:6011;width:4538;height:3013" coordorigin="6765,1124" coordsize="4330,2987">
              <v:shape id="Object 9" o:spid="_x0000_s1811" type="#_x0000_t75" style="position:absolute;left:6765;top:1215;width:4330;height:2896" fillcolor="#fffff7">
                <v:fill color2="#ffffd9"/>
                <v:imagedata r:id="rId124" o:title=""/>
                <v:shadow color="#777"/>
              </v:shape>
              <v:shape id="_x0000_s1812" type="#_x0000_t202" style="position:absolute;left:7091;top:1124;width:582;height:468" stroked="f">
                <v:textbox style="mso-next-textbox:#_x0000_s1812">
                  <w:txbxContent>
                    <w:p w:rsidR="00466BDA" w:rsidRPr="00C3095B" w:rsidRDefault="00466BDA" w:rsidP="006179E6">
                      <w:pPr>
                        <w:jc w:val="center"/>
                        <w:rPr>
                          <w:b/>
                          <w:sz w:val="28"/>
                          <w:szCs w:val="28"/>
                        </w:rPr>
                      </w:pPr>
                      <w:r>
                        <w:rPr>
                          <w:b/>
                          <w:sz w:val="28"/>
                          <w:szCs w:val="28"/>
                        </w:rPr>
                        <w:t>A</w:t>
                      </w:r>
                    </w:p>
                  </w:txbxContent>
                </v:textbox>
              </v:shape>
            </v:group>
            <v:group id="_x0000_s1813" style="position:absolute;left:6623;top:5996;width:4463;height:3004" coordorigin="6653,5996" coordsize="4463,3004">
              <v:shape id="Object 8" o:spid="_x0000_s1814" type="#_x0000_t75" style="position:absolute;left:6653;top:6180;width:4463;height:2820" fillcolor="#fffff7">
                <v:fill color2="#ffffd9"/>
                <v:imagedata r:id="rId125" o:title=""/>
                <v:shadow color="#777"/>
              </v:shape>
              <v:shape id="_x0000_s1815" type="#_x0000_t202" style="position:absolute;left:6949;top:5996;width:563;height:451" stroked="f">
                <v:textbox style="mso-next-textbox:#_x0000_s1815">
                  <w:txbxContent>
                    <w:p w:rsidR="00466BDA" w:rsidRPr="00C3095B" w:rsidRDefault="00466BDA" w:rsidP="006179E6">
                      <w:pPr>
                        <w:jc w:val="center"/>
                        <w:rPr>
                          <w:b/>
                          <w:sz w:val="28"/>
                          <w:szCs w:val="28"/>
                        </w:rPr>
                      </w:pPr>
                      <w:r>
                        <w:rPr>
                          <w:b/>
                          <w:sz w:val="28"/>
                          <w:szCs w:val="28"/>
                        </w:rPr>
                        <w:t>B</w:t>
                      </w:r>
                    </w:p>
                  </w:txbxContent>
                </v:textbox>
              </v:shape>
            </v:group>
          </v:group>
          <o:OLEObject Type="Embed" ProgID="Prism5.Document" ShapeID="Object 9" DrawAspect="Content" ObjectID="_1445242528" r:id="rId126"/>
          <o:OLEObject Type="Embed" ProgID="Prism5.Document" ShapeID="Object 8" DrawAspect="Content" ObjectID="_1445242529" r:id="rId127"/>
        </w:pict>
      </w:r>
      <w:r w:rsidR="006179E6">
        <w:t>I</w:t>
      </w:r>
      <w:r w:rsidR="006179E6" w:rsidRPr="005916DD">
        <w:t xml:space="preserve">n a bid to enhance transduction efficiency of </w:t>
      </w:r>
      <w:r w:rsidR="006179E6">
        <w:t>LVs, t</w:t>
      </w:r>
      <w:r w:rsidR="006179E6" w:rsidRPr="005916DD">
        <w:t xml:space="preserve">he </w:t>
      </w:r>
      <w:r w:rsidR="006179E6">
        <w:t>time at which cells were transduced was optimised</w:t>
      </w:r>
      <w:r w:rsidR="006179E6" w:rsidRPr="005916DD">
        <w:t xml:space="preserve">. </w:t>
      </w:r>
      <w:r w:rsidR="006179E6" w:rsidRPr="005916DD">
        <w:rPr>
          <w:rFonts w:cs="Arial"/>
        </w:rPr>
        <w:t>IPLV-CMVp-</w:t>
      </w:r>
      <w:r w:rsidR="006179E6" w:rsidRPr="003922B3">
        <w:rPr>
          <w:rFonts w:cs="Arial"/>
        </w:rPr>
        <w:t>eGFP</w:t>
      </w:r>
      <w:r w:rsidR="006179E6" w:rsidRPr="005916DD">
        <w:rPr>
          <w:rFonts w:cs="Arial"/>
        </w:rPr>
        <w:t xml:space="preserve"> vectors were</w:t>
      </w:r>
      <w:r w:rsidR="006179E6">
        <w:rPr>
          <w:rFonts w:cs="Arial"/>
        </w:rPr>
        <w:t xml:space="preserve"> used to</w:t>
      </w:r>
      <w:r w:rsidR="006179E6" w:rsidRPr="005916DD">
        <w:rPr>
          <w:rFonts w:cs="Arial"/>
        </w:rPr>
        <w:t xml:space="preserve"> transduce rat embryonic </w:t>
      </w:r>
      <w:r w:rsidR="006179E6">
        <w:rPr>
          <w:rFonts w:cs="Arial"/>
        </w:rPr>
        <w:t>VM</w:t>
      </w:r>
      <w:r w:rsidR="006179E6" w:rsidRPr="005916DD">
        <w:rPr>
          <w:rFonts w:cs="Arial"/>
        </w:rPr>
        <w:t xml:space="preserve"> neuronal culture</w:t>
      </w:r>
      <w:r w:rsidR="006179E6">
        <w:rPr>
          <w:rFonts w:cs="Arial"/>
        </w:rPr>
        <w:t>s</w:t>
      </w:r>
      <w:r w:rsidR="006179E6" w:rsidRPr="005916DD">
        <w:rPr>
          <w:rFonts w:cs="Arial"/>
        </w:rPr>
        <w:t xml:space="preserve"> at the optimum M</w:t>
      </w:r>
      <w:r w:rsidR="006179E6">
        <w:rPr>
          <w:rFonts w:cs="Arial"/>
        </w:rPr>
        <w:t>OI 10 (eGFP transducing units</w:t>
      </w:r>
      <w:r w:rsidR="006179E6" w:rsidRPr="005916DD">
        <w:rPr>
          <w:rFonts w:cs="Arial"/>
        </w:rPr>
        <w:t xml:space="preserve">), at 3 different time points: 2, 24 </w:t>
      </w:r>
      <w:r w:rsidR="006179E6">
        <w:rPr>
          <w:rFonts w:cs="Arial"/>
        </w:rPr>
        <w:t>or</w:t>
      </w:r>
      <w:r w:rsidR="006179E6" w:rsidRPr="005916DD">
        <w:rPr>
          <w:rFonts w:cs="Arial"/>
        </w:rPr>
        <w:t xml:space="preserve"> 48 hours </w:t>
      </w:r>
      <w:r w:rsidR="006179E6">
        <w:rPr>
          <w:rFonts w:cs="Arial"/>
        </w:rPr>
        <w:t>after</w:t>
      </w:r>
      <w:r w:rsidR="006179E6" w:rsidRPr="005916DD">
        <w:rPr>
          <w:rFonts w:cs="Arial"/>
        </w:rPr>
        <w:t xml:space="preserve"> cell seeding. Data were analysed 3 days </w:t>
      </w:r>
      <w:r w:rsidR="006179E6">
        <w:rPr>
          <w:rFonts w:cs="Arial"/>
        </w:rPr>
        <w:t>post vector transduction, showing t</w:t>
      </w:r>
      <w:r w:rsidR="006179E6" w:rsidRPr="005916DD">
        <w:rPr>
          <w:rFonts w:cs="Arial"/>
          <w:lang w:val="en-US"/>
        </w:rPr>
        <w:t xml:space="preserve">he number of </w:t>
      </w:r>
      <w:r w:rsidR="006179E6" w:rsidRPr="00652253">
        <w:rPr>
          <w:rFonts w:cs="Arial"/>
          <w:lang w:val="en-US"/>
        </w:rPr>
        <w:t>eGFP+</w:t>
      </w:r>
      <w:r w:rsidR="006179E6">
        <w:rPr>
          <w:rFonts w:cs="Arial"/>
          <w:lang w:val="en-US"/>
        </w:rPr>
        <w:t xml:space="preserve"> </w:t>
      </w:r>
      <w:r w:rsidR="006179E6" w:rsidRPr="005916DD">
        <w:rPr>
          <w:rFonts w:cs="Arial"/>
          <w:lang w:val="en-US"/>
        </w:rPr>
        <w:t>cells and eGFP intensity were highest when cells were transduced 24 hours after seeding (</w:t>
      </w:r>
      <w:r w:rsidR="006179E6" w:rsidRPr="005916DD">
        <w:rPr>
          <w:rFonts w:cs="Arial"/>
          <w:b/>
          <w:lang w:val="en-US"/>
        </w:rPr>
        <w:t>Figure 4.4</w:t>
      </w:r>
      <w:r w:rsidR="006179E6" w:rsidRPr="005916DD">
        <w:rPr>
          <w:rFonts w:cs="Arial"/>
          <w:lang w:val="en-US"/>
        </w:rPr>
        <w:t xml:space="preserve">).   </w:t>
      </w:r>
    </w:p>
    <w:p w:rsidR="006179E6" w:rsidRPr="003D306D" w:rsidRDefault="006179E6" w:rsidP="006179E6">
      <w:pPr>
        <w:rPr>
          <w:sz w:val="23"/>
          <w:szCs w:val="23"/>
        </w:rPr>
      </w:pPr>
    </w:p>
    <w:p w:rsidR="006179E6" w:rsidRPr="003D306D" w:rsidRDefault="006179E6" w:rsidP="006179E6">
      <w:pPr>
        <w:rPr>
          <w:sz w:val="23"/>
          <w:szCs w:val="23"/>
        </w:rPr>
      </w:pPr>
      <w:r w:rsidRPr="003D306D">
        <w:rPr>
          <w:sz w:val="23"/>
          <w:szCs w:val="23"/>
        </w:rPr>
        <w:br/>
      </w:r>
    </w:p>
    <w:p w:rsidR="006179E6" w:rsidRPr="003D306D" w:rsidRDefault="006179E6" w:rsidP="006179E6">
      <w:pPr>
        <w:pStyle w:val="Heading1"/>
        <w:rPr>
          <w:sz w:val="25"/>
          <w:szCs w:val="23"/>
        </w:rPr>
      </w:pPr>
    </w:p>
    <w:p w:rsidR="006179E6" w:rsidRPr="00291CC9" w:rsidRDefault="006179E6" w:rsidP="006179E6">
      <w:pPr>
        <w:pStyle w:val="Heading1Ngoc5"/>
        <w:spacing w:line="360" w:lineRule="auto"/>
        <w:rPr>
          <w:rStyle w:val="Strong"/>
          <w:b w:val="0"/>
          <w:sz w:val="20"/>
          <w:szCs w:val="20"/>
        </w:rPr>
      </w:pPr>
      <w:bookmarkStart w:id="1017" w:name="_Toc338274899"/>
      <w:bookmarkStart w:id="1018" w:name="_Toc338501421"/>
      <w:bookmarkStart w:id="1019" w:name="_Toc341039175"/>
      <w:bookmarkStart w:id="1020" w:name="_Toc341730371"/>
      <w:bookmarkStart w:id="1021" w:name="_Toc344887787"/>
      <w:bookmarkStart w:id="1022" w:name="_Toc346472815"/>
      <w:bookmarkStart w:id="1023" w:name="_Toc349400152"/>
      <w:bookmarkStart w:id="1024" w:name="_Toc356078823"/>
      <w:bookmarkStart w:id="1025" w:name="_Toc356079916"/>
      <w:bookmarkStart w:id="1026" w:name="_Toc364081153"/>
      <w:bookmarkStart w:id="1027" w:name="_Toc364181222"/>
      <w:bookmarkStart w:id="1028" w:name="_Toc364587333"/>
      <w:bookmarkStart w:id="1029" w:name="_Toc370678390"/>
      <w:r w:rsidRPr="00291CC9">
        <w:rPr>
          <w:sz w:val="20"/>
          <w:szCs w:val="20"/>
        </w:rPr>
        <w:t>Figure 4.</w:t>
      </w:r>
      <w:r w:rsidR="00122438" w:rsidRPr="00291CC9">
        <w:rPr>
          <w:sz w:val="20"/>
          <w:szCs w:val="20"/>
        </w:rPr>
        <w:fldChar w:fldCharType="begin"/>
      </w:r>
      <w:r w:rsidRPr="00291CC9">
        <w:rPr>
          <w:sz w:val="20"/>
          <w:szCs w:val="20"/>
        </w:rPr>
        <w:instrText xml:space="preserve"> SEQ Figure_4. \* ARABIC </w:instrText>
      </w:r>
      <w:r w:rsidR="00122438" w:rsidRPr="00291CC9">
        <w:rPr>
          <w:sz w:val="20"/>
          <w:szCs w:val="20"/>
        </w:rPr>
        <w:fldChar w:fldCharType="separate"/>
      </w:r>
      <w:r w:rsidRPr="00291CC9">
        <w:rPr>
          <w:noProof/>
          <w:sz w:val="20"/>
          <w:szCs w:val="20"/>
        </w:rPr>
        <w:t>4</w:t>
      </w:r>
      <w:r w:rsidR="00122438" w:rsidRPr="00291CC9">
        <w:rPr>
          <w:sz w:val="20"/>
          <w:szCs w:val="20"/>
        </w:rPr>
        <w:fldChar w:fldCharType="end"/>
      </w:r>
      <w:r w:rsidRPr="00291CC9">
        <w:rPr>
          <w:sz w:val="20"/>
          <w:szCs w:val="20"/>
        </w:rPr>
        <w:t>: Optimisation of LV transduction timing in neuronal cultures.</w:t>
      </w:r>
      <w:r w:rsidRPr="00291CC9">
        <w:rPr>
          <w:b w:val="0"/>
          <w:sz w:val="20"/>
          <w:szCs w:val="20"/>
        </w:rPr>
        <w:t xml:space="preserve"> </w:t>
      </w:r>
      <w:r w:rsidRPr="00291CC9">
        <w:rPr>
          <w:rStyle w:val="Strong"/>
          <w:b w:val="0"/>
          <w:sz w:val="20"/>
          <w:szCs w:val="20"/>
        </w:rPr>
        <w:t xml:space="preserve">E14 rat primary VM neuronal cultures were transduced with IPLV-CMVp-eGFP </w:t>
      </w:r>
      <w:r>
        <w:rPr>
          <w:rStyle w:val="Strong"/>
          <w:b w:val="0"/>
          <w:sz w:val="20"/>
          <w:szCs w:val="20"/>
        </w:rPr>
        <w:t>vectors</w:t>
      </w:r>
      <w:r w:rsidRPr="00291CC9">
        <w:rPr>
          <w:rStyle w:val="Strong"/>
          <w:b w:val="0"/>
          <w:sz w:val="20"/>
          <w:szCs w:val="20"/>
        </w:rPr>
        <w:t xml:space="preserve"> at 2, 24 or 48 hours after cell seeding. Vector</w:t>
      </w:r>
      <w:r>
        <w:rPr>
          <w:rStyle w:val="Strong"/>
          <w:b w:val="0"/>
          <w:sz w:val="20"/>
          <w:szCs w:val="20"/>
        </w:rPr>
        <w:t>s were</w:t>
      </w:r>
      <w:r w:rsidRPr="00291CC9">
        <w:rPr>
          <w:rStyle w:val="Strong"/>
          <w:b w:val="0"/>
          <w:sz w:val="20"/>
          <w:szCs w:val="20"/>
        </w:rPr>
        <w:t xml:space="preserve"> used at MOI 10 (eGFP transducing units). Quantification of (A) the total number of </w:t>
      </w:r>
      <w:r w:rsidRPr="00291CC9">
        <w:rPr>
          <w:rStyle w:val="Strong"/>
          <w:b w:val="0"/>
          <w:i/>
          <w:sz w:val="20"/>
          <w:szCs w:val="20"/>
        </w:rPr>
        <w:t>eGFP</w:t>
      </w:r>
      <w:r w:rsidRPr="00291CC9">
        <w:rPr>
          <w:rStyle w:val="Strong"/>
          <w:b w:val="0"/>
          <w:sz w:val="20"/>
          <w:szCs w:val="20"/>
        </w:rPr>
        <w:t xml:space="preserve">-expressing cells and (B) intensity of eGFP </w:t>
      </w:r>
      <w:r>
        <w:rPr>
          <w:rStyle w:val="Strong"/>
          <w:b w:val="0"/>
          <w:sz w:val="20"/>
          <w:szCs w:val="20"/>
        </w:rPr>
        <w:t xml:space="preserve">fluorescence </w:t>
      </w:r>
      <w:r w:rsidRPr="00291CC9">
        <w:rPr>
          <w:rStyle w:val="Strong"/>
          <w:b w:val="0"/>
          <w:sz w:val="20"/>
          <w:szCs w:val="20"/>
        </w:rPr>
        <w:t xml:space="preserve">was performed at day 3 post-transduction. Significant differences were observed in all 3 groups. Cultures transduced at day 1 </w:t>
      </w:r>
      <w:r w:rsidRPr="00291CC9">
        <w:rPr>
          <w:rStyle w:val="Strong"/>
          <w:b w:val="0"/>
          <w:i/>
          <w:sz w:val="20"/>
          <w:szCs w:val="20"/>
        </w:rPr>
        <w:t>in vitro</w:t>
      </w:r>
      <w:r w:rsidRPr="00291CC9">
        <w:rPr>
          <w:rStyle w:val="Strong"/>
          <w:b w:val="0"/>
          <w:sz w:val="20"/>
          <w:szCs w:val="20"/>
        </w:rPr>
        <w:t xml:space="preserve"> (24 hrs) provided the highest number of eGFP+ cells and eGFP intensity. Statistical analysis by one-way ANOVA and Bonferroni’s post-hoc test; error bars represent the S.E.M; </w:t>
      </w:r>
      <w:r w:rsidRPr="00291CC9">
        <w:rPr>
          <w:rStyle w:val="Strong"/>
          <w:b w:val="0"/>
          <w:i/>
          <w:sz w:val="20"/>
          <w:szCs w:val="20"/>
        </w:rPr>
        <w:t>n</w:t>
      </w:r>
      <w:r w:rsidRPr="00291CC9">
        <w:rPr>
          <w:rStyle w:val="Strong"/>
          <w:b w:val="0"/>
          <w:sz w:val="20"/>
          <w:szCs w:val="20"/>
        </w:rPr>
        <w:t xml:space="preserve"> = 3</w:t>
      </w:r>
      <w:bookmarkEnd w:id="1017"/>
      <w:bookmarkEnd w:id="1018"/>
      <w:bookmarkEnd w:id="1019"/>
      <w:r w:rsidRPr="00291CC9">
        <w:rPr>
          <w:rStyle w:val="Strong"/>
          <w:b w:val="0"/>
          <w:sz w:val="20"/>
          <w:szCs w:val="20"/>
        </w:rPr>
        <w:t>; *</w:t>
      </w:r>
      <w:r w:rsidRPr="00291CC9">
        <w:rPr>
          <w:rStyle w:val="Strong"/>
          <w:b w:val="0"/>
          <w:i/>
          <w:sz w:val="20"/>
          <w:szCs w:val="20"/>
        </w:rPr>
        <w:t>p</w:t>
      </w:r>
      <w:r w:rsidRPr="00291CC9">
        <w:rPr>
          <w:rStyle w:val="Strong"/>
          <w:b w:val="0"/>
          <w:sz w:val="20"/>
          <w:szCs w:val="20"/>
        </w:rPr>
        <w:t>&lt;0.05, **</w:t>
      </w:r>
      <w:r w:rsidRPr="00291CC9">
        <w:rPr>
          <w:rStyle w:val="Strong"/>
          <w:b w:val="0"/>
          <w:i/>
          <w:sz w:val="20"/>
          <w:szCs w:val="20"/>
        </w:rPr>
        <w:t>p</w:t>
      </w:r>
      <w:r w:rsidRPr="00291CC9">
        <w:rPr>
          <w:rStyle w:val="Strong"/>
          <w:b w:val="0"/>
          <w:sz w:val="20"/>
          <w:szCs w:val="20"/>
        </w:rPr>
        <w:t>&lt;0.01, ***</w:t>
      </w:r>
      <w:r w:rsidRPr="00291CC9">
        <w:rPr>
          <w:rStyle w:val="Strong"/>
          <w:b w:val="0"/>
          <w:i/>
          <w:sz w:val="20"/>
          <w:szCs w:val="20"/>
        </w:rPr>
        <w:t>p</w:t>
      </w:r>
      <w:r w:rsidRPr="00291CC9">
        <w:rPr>
          <w:rStyle w:val="Strong"/>
          <w:b w:val="0"/>
          <w:sz w:val="20"/>
          <w:szCs w:val="20"/>
        </w:rPr>
        <w:t>&lt;0.001.</w:t>
      </w:r>
      <w:bookmarkEnd w:id="1020"/>
      <w:bookmarkEnd w:id="1021"/>
      <w:bookmarkEnd w:id="1022"/>
      <w:bookmarkEnd w:id="1023"/>
      <w:bookmarkEnd w:id="1024"/>
      <w:bookmarkEnd w:id="1025"/>
      <w:bookmarkEnd w:id="1026"/>
      <w:bookmarkEnd w:id="1027"/>
      <w:bookmarkEnd w:id="1028"/>
      <w:bookmarkEnd w:id="1029"/>
    </w:p>
    <w:p w:rsidR="006179E6" w:rsidRPr="003D306D" w:rsidRDefault="006179E6" w:rsidP="006179E6">
      <w:pPr>
        <w:pStyle w:val="Caption"/>
        <w:spacing w:before="100" w:beforeAutospacing="1" w:after="100" w:afterAutospacing="1" w:line="360" w:lineRule="auto"/>
        <w:jc w:val="both"/>
        <w:rPr>
          <w:rFonts w:ascii="Century Gothic" w:hAnsi="Century Gothic"/>
          <w:b w:val="0"/>
          <w:sz w:val="21"/>
          <w:szCs w:val="21"/>
        </w:rPr>
      </w:pPr>
      <w:r w:rsidRPr="003D306D">
        <w:rPr>
          <w:rFonts w:ascii="Century Gothic" w:hAnsi="Century Gothic"/>
          <w:b w:val="0"/>
          <w:sz w:val="21"/>
          <w:szCs w:val="21"/>
        </w:rPr>
        <w:t xml:space="preserve">  </w:t>
      </w:r>
    </w:p>
    <w:p w:rsidR="006179E6" w:rsidRPr="003D306D" w:rsidRDefault="006179E6" w:rsidP="008329F9">
      <w:pPr>
        <w:pStyle w:val="Heading2"/>
        <w:rPr>
          <w:kern w:val="0"/>
        </w:rPr>
      </w:pPr>
      <w:r w:rsidRPr="003D306D">
        <w:br w:type="page"/>
      </w:r>
      <w:bookmarkStart w:id="1030" w:name="_Toc338274778"/>
      <w:bookmarkStart w:id="1031" w:name="_Toc338499591"/>
      <w:bookmarkStart w:id="1032" w:name="_Toc341038857"/>
      <w:bookmarkStart w:id="1033" w:name="_Toc370678391"/>
      <w:r w:rsidRPr="003D306D">
        <w:rPr>
          <w:kern w:val="0"/>
        </w:rPr>
        <w:lastRenderedPageBreak/>
        <w:t>4.</w:t>
      </w:r>
      <w:r w:rsidR="006F444E">
        <w:rPr>
          <w:kern w:val="0"/>
        </w:rPr>
        <w:t>4</w:t>
      </w:r>
      <w:r w:rsidR="008329F9">
        <w:rPr>
          <w:kern w:val="0"/>
        </w:rPr>
        <w:t>.</w:t>
      </w:r>
      <w:r w:rsidRPr="003D306D">
        <w:rPr>
          <w:kern w:val="0"/>
        </w:rPr>
        <w:t xml:space="preserve">5. </w:t>
      </w:r>
      <w:r>
        <w:rPr>
          <w:kern w:val="0"/>
        </w:rPr>
        <w:t xml:space="preserve">Investigating LV </w:t>
      </w:r>
      <w:r w:rsidRPr="003D306D">
        <w:rPr>
          <w:kern w:val="0"/>
        </w:rPr>
        <w:t>transduction efficiency</w:t>
      </w:r>
      <w:r>
        <w:rPr>
          <w:kern w:val="0"/>
        </w:rPr>
        <w:t xml:space="preserve"> and c</w:t>
      </w:r>
      <w:r w:rsidRPr="003D306D">
        <w:rPr>
          <w:kern w:val="0"/>
        </w:rPr>
        <w:t>ell-type specificity</w:t>
      </w:r>
      <w:bookmarkEnd w:id="1014"/>
      <w:r w:rsidRPr="003D306D">
        <w:rPr>
          <w:kern w:val="0"/>
        </w:rPr>
        <w:t xml:space="preserve"> in </w:t>
      </w:r>
      <w:r>
        <w:rPr>
          <w:kern w:val="0"/>
        </w:rPr>
        <w:t xml:space="preserve">rat </w:t>
      </w:r>
      <w:r w:rsidRPr="003D306D">
        <w:rPr>
          <w:kern w:val="0"/>
        </w:rPr>
        <w:t xml:space="preserve">primary </w:t>
      </w:r>
      <w:r>
        <w:rPr>
          <w:kern w:val="0"/>
        </w:rPr>
        <w:t>VM</w:t>
      </w:r>
      <w:r w:rsidRPr="003D306D">
        <w:rPr>
          <w:kern w:val="0"/>
        </w:rPr>
        <w:t xml:space="preserve"> cell cultures</w:t>
      </w:r>
      <w:bookmarkEnd w:id="1030"/>
      <w:bookmarkEnd w:id="1031"/>
      <w:bookmarkEnd w:id="1032"/>
      <w:bookmarkEnd w:id="1033"/>
    </w:p>
    <w:p w:rsidR="006179E6" w:rsidRPr="005916DD" w:rsidRDefault="006179E6" w:rsidP="008329F9">
      <w:pPr>
        <w:pStyle w:val="Heading3"/>
        <w:rPr>
          <w:kern w:val="0"/>
        </w:rPr>
      </w:pPr>
      <w:bookmarkStart w:id="1034" w:name="_Toc338274779"/>
      <w:bookmarkStart w:id="1035" w:name="_Toc338499592"/>
      <w:bookmarkStart w:id="1036" w:name="_Toc341038858"/>
      <w:bookmarkStart w:id="1037" w:name="_Toc370678392"/>
      <w:r w:rsidRPr="005916DD">
        <w:rPr>
          <w:kern w:val="0"/>
        </w:rPr>
        <w:t>4.</w:t>
      </w:r>
      <w:r w:rsidR="006F444E">
        <w:rPr>
          <w:kern w:val="0"/>
        </w:rPr>
        <w:t>4</w:t>
      </w:r>
      <w:r w:rsidR="008329F9">
        <w:rPr>
          <w:kern w:val="0"/>
        </w:rPr>
        <w:t>.</w:t>
      </w:r>
      <w:r w:rsidRPr="005916DD">
        <w:rPr>
          <w:kern w:val="0"/>
        </w:rPr>
        <w:t xml:space="preserve">5.1. </w:t>
      </w:r>
      <w:r>
        <w:rPr>
          <w:kern w:val="0"/>
        </w:rPr>
        <w:t>Transduction in n</w:t>
      </w:r>
      <w:r w:rsidRPr="005916DD">
        <w:rPr>
          <w:kern w:val="0"/>
        </w:rPr>
        <w:t>euronal culture</w:t>
      </w:r>
      <w:bookmarkEnd w:id="1034"/>
      <w:bookmarkEnd w:id="1035"/>
      <w:bookmarkEnd w:id="1036"/>
      <w:r>
        <w:rPr>
          <w:kern w:val="0"/>
        </w:rPr>
        <w:t>s</w:t>
      </w:r>
      <w:bookmarkEnd w:id="1037"/>
    </w:p>
    <w:bookmarkEnd w:id="1015"/>
    <w:p w:rsidR="006179E6" w:rsidRPr="005916DD" w:rsidRDefault="006179E6" w:rsidP="006179E6">
      <w:r>
        <w:t xml:space="preserve">To investigate transduction efficiency, </w:t>
      </w:r>
      <w:r w:rsidRPr="00D72CB5">
        <w:rPr>
          <w:i/>
        </w:rPr>
        <w:t>eGFP</w:t>
      </w:r>
      <w:r>
        <w:t>-expressing LVs (IPLVs and IDLVs) were used to transduce into</w:t>
      </w:r>
      <w:r w:rsidRPr="005916DD">
        <w:t xml:space="preserve"> E14 rat primary </w:t>
      </w:r>
      <w:r>
        <w:t>VM neuronal cultures one day after cell seeding</w:t>
      </w:r>
      <w:r w:rsidRPr="005916DD">
        <w:t xml:space="preserve">. </w:t>
      </w:r>
      <w:r>
        <w:t xml:space="preserve">These vectors were designed to carry either </w:t>
      </w:r>
      <w:r w:rsidRPr="005916DD">
        <w:t>CMVp</w:t>
      </w:r>
      <w:r>
        <w:t>-</w:t>
      </w:r>
      <w:r w:rsidRPr="00291CC9">
        <w:rPr>
          <w:i/>
        </w:rPr>
        <w:t>eGFP</w:t>
      </w:r>
      <w:r w:rsidRPr="00C926BC">
        <w:t>, GFAPp-</w:t>
      </w:r>
      <w:r w:rsidRPr="00291CC9">
        <w:rPr>
          <w:i/>
        </w:rPr>
        <w:t>eGFP</w:t>
      </w:r>
      <w:r w:rsidRPr="00C926BC">
        <w:t xml:space="preserve"> or SYNp-</w:t>
      </w:r>
      <w:r w:rsidRPr="00291CC9">
        <w:rPr>
          <w:i/>
        </w:rPr>
        <w:t>eGFP</w:t>
      </w:r>
      <w:r w:rsidRPr="00C926BC">
        <w:t xml:space="preserve"> </w:t>
      </w:r>
      <w:r>
        <w:t xml:space="preserve">to test the specificity of the promoters in </w:t>
      </w:r>
      <w:r w:rsidRPr="00D72CB5">
        <w:rPr>
          <w:i/>
        </w:rPr>
        <w:t>eGFP</w:t>
      </w:r>
      <w:r>
        <w:t xml:space="preserve"> expression in </w:t>
      </w:r>
      <w:r w:rsidRPr="005916DD">
        <w:t>different cell types</w:t>
      </w:r>
      <w:r>
        <w:t xml:space="preserve"> in the context of the different LVs.</w:t>
      </w:r>
      <w:r w:rsidRPr="005916DD">
        <w:t xml:space="preserve"> Numbers of eGFP</w:t>
      </w:r>
      <w:r w:rsidRPr="00652253">
        <w:t>+</w:t>
      </w:r>
      <w:r w:rsidRPr="005916DD">
        <w:t xml:space="preserve"> cells and eGFP intensity were evaluated 3 days </w:t>
      </w:r>
      <w:r>
        <w:t>post-</w:t>
      </w:r>
      <w:r w:rsidRPr="005916DD">
        <w:t xml:space="preserve">vector transduction. </w:t>
      </w:r>
    </w:p>
    <w:p w:rsidR="006179E6" w:rsidRPr="003D306D" w:rsidRDefault="006179E6" w:rsidP="006179E6">
      <w:pPr>
        <w:rPr>
          <w:rFonts w:cs="Arial"/>
          <w:sz w:val="23"/>
          <w:szCs w:val="23"/>
        </w:rPr>
      </w:pPr>
      <w:r w:rsidRPr="005916DD">
        <w:t xml:space="preserve">In </w:t>
      </w:r>
      <w:r>
        <w:t xml:space="preserve">the </w:t>
      </w:r>
      <w:r w:rsidRPr="005916DD">
        <w:t>cul</w:t>
      </w:r>
      <w:r>
        <w:t>tures</w:t>
      </w:r>
      <w:r w:rsidRPr="005916DD">
        <w:t xml:space="preserve"> containing 60% neurons (4% of </w:t>
      </w:r>
      <w:r>
        <w:t>which</w:t>
      </w:r>
      <w:r w:rsidRPr="005916DD">
        <w:t xml:space="preserve"> were </w:t>
      </w:r>
      <w:r>
        <w:t>TH</w:t>
      </w:r>
      <w:r w:rsidRPr="00652253">
        <w:t>+</w:t>
      </w:r>
      <w:r>
        <w:t xml:space="preserve"> neuron</w:t>
      </w:r>
      <w:r w:rsidRPr="005916DD">
        <w:t>s) and 13% astrocytes (as characterised in</w:t>
      </w:r>
      <w:r>
        <w:t xml:space="preserve"> section 4.</w:t>
      </w:r>
      <w:r w:rsidR="008329F9">
        <w:t>2.</w:t>
      </w:r>
      <w:r>
        <w:t>1</w:t>
      </w:r>
      <w:r w:rsidRPr="005916DD">
        <w:t xml:space="preserve">), </w:t>
      </w:r>
      <w:r>
        <w:t xml:space="preserve">there were a </w:t>
      </w:r>
      <w:r w:rsidRPr="005916DD">
        <w:t xml:space="preserve">highly significant difference in </w:t>
      </w:r>
      <w:r>
        <w:t xml:space="preserve">the </w:t>
      </w:r>
      <w:r w:rsidRPr="005916DD">
        <w:t>total eGFP</w:t>
      </w:r>
      <w:r w:rsidRPr="001B75C5">
        <w:t>+</w:t>
      </w:r>
      <w:r w:rsidRPr="005916DD">
        <w:t xml:space="preserve"> cell number between all three promoters and a two-fold difference in eGFP intensity betwe</w:t>
      </w:r>
      <w:r>
        <w:t>en IPLVs and IDLVs</w:t>
      </w:r>
      <w:r w:rsidRPr="005916DD">
        <w:t xml:space="preserve">. SYNp provided at least comparable efficiency to CMVp </w:t>
      </w:r>
      <w:r>
        <w:t>(</w:t>
      </w:r>
      <w:r w:rsidRPr="005916DD">
        <w:t xml:space="preserve">in terms of </w:t>
      </w:r>
      <w:r>
        <w:t xml:space="preserve">the number of </w:t>
      </w:r>
      <w:r w:rsidRPr="005916DD">
        <w:t>transduced cells</w:t>
      </w:r>
      <w:r>
        <w:t>)</w:t>
      </w:r>
      <w:r w:rsidRPr="005916DD">
        <w:t xml:space="preserve"> with both I</w:t>
      </w:r>
      <w:r>
        <w:t>PLVs and IDLVs,</w:t>
      </w:r>
      <w:r w:rsidRPr="005916DD">
        <w:t xml:space="preserve"> albeit perhaps at somewhat lower expression levels (</w:t>
      </w:r>
      <w:r w:rsidRPr="005916DD">
        <w:rPr>
          <w:b/>
        </w:rPr>
        <w:t>Figure 4.5</w:t>
      </w:r>
      <w:r w:rsidRPr="005916DD">
        <w:t>).</w:t>
      </w:r>
      <w:r w:rsidRPr="003D306D">
        <w:rPr>
          <w:sz w:val="23"/>
          <w:szCs w:val="23"/>
        </w:rPr>
        <w:t xml:space="preserve"> </w:t>
      </w:r>
    </w:p>
    <w:p w:rsidR="006179E6" w:rsidRDefault="006179E6" w:rsidP="006179E6">
      <w:pPr>
        <w:rPr>
          <w:rFonts w:cs="Arial"/>
          <w:sz w:val="23"/>
          <w:szCs w:val="23"/>
        </w:rPr>
      </w:pPr>
      <w:r w:rsidRPr="003D306D">
        <w:rPr>
          <w:rFonts w:cs="Arial"/>
          <w:sz w:val="23"/>
          <w:szCs w:val="23"/>
        </w:rPr>
        <w:br w:type="page"/>
      </w:r>
    </w:p>
    <w:p w:rsidR="00936DA5" w:rsidRPr="003D306D" w:rsidRDefault="00DB0C88" w:rsidP="006179E6">
      <w:pPr>
        <w:rPr>
          <w:rFonts w:cs="Arial"/>
          <w:sz w:val="23"/>
          <w:szCs w:val="23"/>
        </w:rPr>
      </w:pPr>
      <w:r>
        <w:rPr>
          <w:rFonts w:cs="Arial"/>
          <w:noProof/>
          <w:sz w:val="23"/>
          <w:szCs w:val="23"/>
          <w:lang w:eastAsia="en-GB"/>
        </w:rPr>
        <w:lastRenderedPageBreak/>
        <w:pict>
          <v:group id="_x0000_s2537" style="position:absolute;left:0;text-align:left;margin-left:207pt;margin-top:-5.45pt;width:223.8pt;height:177.35pt;z-index:251915264" coordorigin="6408,1117" coordsize="4476,3547">
            <v:shape id="Object 11" o:spid="_x0000_s2539" type="#_x0000_t75" style="position:absolute;left:6408;top:1492;width:4476;height:3172" filled="t">
              <v:imagedata r:id="rId128" o:title=""/>
            </v:shape>
            <v:shape id="_x0000_s2538" type="#_x0000_t202" style="position:absolute;left:6618;top:1117;width:582;height:468" stroked="f">
              <v:textbox style="mso-next-textbox:#_x0000_s2538">
                <w:txbxContent>
                  <w:p w:rsidR="00466BDA" w:rsidRPr="00C3095B" w:rsidRDefault="00466BDA" w:rsidP="006179E6">
                    <w:pPr>
                      <w:jc w:val="center"/>
                      <w:rPr>
                        <w:b/>
                        <w:sz w:val="28"/>
                        <w:szCs w:val="28"/>
                      </w:rPr>
                    </w:pPr>
                    <w:r>
                      <w:rPr>
                        <w:b/>
                        <w:sz w:val="28"/>
                        <w:szCs w:val="28"/>
                      </w:rPr>
                      <w:t>B</w:t>
                    </w:r>
                  </w:p>
                </w:txbxContent>
              </v:textbox>
            </v:shape>
          </v:group>
          <o:OLEObject Type="Embed" ProgID="Prism5.Document" ShapeID="Object 11" DrawAspect="Content" ObjectID="_1445242530" r:id="rId129"/>
        </w:pict>
      </w:r>
      <w:r>
        <w:rPr>
          <w:rFonts w:cs="Arial"/>
          <w:noProof/>
          <w:sz w:val="23"/>
          <w:szCs w:val="23"/>
          <w:lang w:eastAsia="en-GB"/>
        </w:rPr>
        <w:pict>
          <v:group id="_x0000_s2534" style="position:absolute;left:0;text-align:left;margin-left:-14.25pt;margin-top:-4.7pt;width:220.05pt;height:176.5pt;z-index:251914240" coordorigin="1983,1132" coordsize="4401,3530">
            <v:shape id="Object 10" o:spid="_x0000_s2536" type="#_x0000_t75" style="position:absolute;left:1983;top:1492;width:4401;height:3170" filled="t">
              <v:imagedata r:id="rId130" o:title=""/>
            </v:shape>
            <v:shape id="_x0000_s2535" type="#_x0000_t202" style="position:absolute;left:2178;top:1132;width:582;height:468" stroked="f">
              <v:textbox style="mso-next-textbox:#_x0000_s2535">
                <w:txbxContent>
                  <w:p w:rsidR="00466BDA" w:rsidRPr="00C3095B" w:rsidRDefault="00466BDA" w:rsidP="006179E6">
                    <w:pPr>
                      <w:jc w:val="center"/>
                      <w:rPr>
                        <w:b/>
                        <w:sz w:val="28"/>
                        <w:szCs w:val="28"/>
                      </w:rPr>
                    </w:pPr>
                    <w:r w:rsidRPr="00C3095B">
                      <w:rPr>
                        <w:b/>
                        <w:sz w:val="28"/>
                        <w:szCs w:val="28"/>
                      </w:rPr>
                      <w:t>A</w:t>
                    </w:r>
                  </w:p>
                </w:txbxContent>
              </v:textbox>
            </v:shape>
          </v:group>
          <o:OLEObject Type="Embed" ProgID="Prism5.Document" ShapeID="Object 10" DrawAspect="Content" ObjectID="_1445242531" r:id="rId131"/>
        </w:pict>
      </w: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DB0C88" w:rsidP="006179E6">
      <w:pPr>
        <w:rPr>
          <w:rFonts w:cs="Arial"/>
          <w:sz w:val="23"/>
          <w:szCs w:val="23"/>
        </w:rPr>
      </w:pPr>
      <w:r>
        <w:rPr>
          <w:rFonts w:cs="Arial"/>
          <w:noProof/>
          <w:sz w:val="23"/>
          <w:szCs w:val="23"/>
          <w:lang w:eastAsia="en-GB"/>
        </w:rPr>
        <w:pict>
          <v:shape id="Text Box 512" o:spid="_x0000_s1551" type="#_x0000_t202" style="position:absolute;left:0;text-align:left;margin-left:287.6pt;margin-top:20.1pt;width:66.3pt;height:24.95pt;z-index:251920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WKzugIAAMU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" filled="f" stroked="f">
            <v:textbox>
              <w:txbxContent>
                <w:p w:rsidR="00466BDA" w:rsidRPr="0013589E" w:rsidRDefault="00466BDA" w:rsidP="006179E6">
                  <w:pPr>
                    <w:jc w:val="center"/>
                    <w:rPr>
                      <w:b/>
                      <w:sz w:val="28"/>
                      <w:szCs w:val="28"/>
                    </w:rPr>
                  </w:pPr>
                  <w:r w:rsidRPr="0013589E">
                    <w:rPr>
                      <w:b/>
                      <w:sz w:val="28"/>
                      <w:szCs w:val="28"/>
                    </w:rPr>
                    <w:t>SYNp</w:t>
                  </w:r>
                </w:p>
              </w:txbxContent>
            </v:textbox>
          </v:shape>
        </w:pict>
      </w:r>
      <w:r>
        <w:rPr>
          <w:rFonts w:cs="Arial"/>
          <w:noProof/>
          <w:sz w:val="23"/>
          <w:szCs w:val="23"/>
          <w:lang w:eastAsia="en-GB"/>
        </w:rPr>
        <w:pict>
          <v:shape id="Text Box 511" o:spid="_x0000_s1552" type="#_x0000_t202" style="position:absolute;left:0;text-align:left;margin-left:176.3pt;margin-top:20.1pt;width:66.3pt;height:24.95pt;z-index:251919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0TuQIAAMU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" filled="f" stroked="f">
            <v:textbox>
              <w:txbxContent>
                <w:p w:rsidR="00466BDA" w:rsidRPr="0013589E" w:rsidRDefault="00466BDA" w:rsidP="006179E6">
                  <w:pPr>
                    <w:jc w:val="center"/>
                    <w:rPr>
                      <w:b/>
                      <w:sz w:val="28"/>
                      <w:szCs w:val="28"/>
                    </w:rPr>
                  </w:pPr>
                  <w:r w:rsidRPr="0013589E">
                    <w:rPr>
                      <w:b/>
                      <w:sz w:val="28"/>
                      <w:szCs w:val="28"/>
                    </w:rPr>
                    <w:t>GFAPp</w:t>
                  </w:r>
                </w:p>
              </w:txbxContent>
            </v:textbox>
          </v:shape>
        </w:pict>
      </w:r>
      <w:r>
        <w:rPr>
          <w:rFonts w:cs="Arial"/>
          <w:noProof/>
          <w:sz w:val="23"/>
          <w:szCs w:val="23"/>
          <w:lang w:eastAsia="en-GB"/>
        </w:rPr>
        <w:pict>
          <v:shape id="Text Box 510" o:spid="_x0000_s1553" type="#_x0000_t202" style="position:absolute;left:0;text-align:left;margin-left:65.6pt;margin-top:20.1pt;width:66.3pt;height:24.95pt;z-index:251918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PRmvAIAAMU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" filled="f" stroked="f">
            <v:textbox>
              <w:txbxContent>
                <w:p w:rsidR="00466BDA" w:rsidRPr="0013589E" w:rsidRDefault="00466BDA" w:rsidP="006179E6">
                  <w:pPr>
                    <w:jc w:val="center"/>
                    <w:rPr>
                      <w:b/>
                      <w:sz w:val="28"/>
                      <w:szCs w:val="28"/>
                    </w:rPr>
                  </w:pPr>
                  <w:r w:rsidRPr="0013589E">
                    <w:rPr>
                      <w:b/>
                      <w:sz w:val="28"/>
                      <w:szCs w:val="28"/>
                    </w:rPr>
                    <w:t>CMVp</w:t>
                  </w:r>
                </w:p>
              </w:txbxContent>
            </v:textbox>
          </v:shape>
        </w:pict>
      </w:r>
      <w:r>
        <w:rPr>
          <w:rFonts w:cs="Arial"/>
          <w:noProof/>
          <w:sz w:val="23"/>
          <w:szCs w:val="23"/>
          <w:lang w:eastAsia="en-GB"/>
        </w:rPr>
        <w:pict>
          <v:shape id="Text Box 508" o:spid="_x0000_s1554" type="#_x0000_t202" style="position:absolute;left:0;text-align:left;margin-left:10.5pt;margin-top:20.85pt;width:29.1pt;height:23.4pt;z-index:251916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j3yiQIAABs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" stroked="f">
            <v:textbox>
              <w:txbxContent>
                <w:p w:rsidR="00466BDA" w:rsidRPr="0013589E" w:rsidRDefault="00466BDA" w:rsidP="006179E6">
                  <w:pPr>
                    <w:jc w:val="center"/>
                    <w:rPr>
                      <w:b/>
                      <w:sz w:val="28"/>
                      <w:szCs w:val="28"/>
                    </w:rPr>
                  </w:pPr>
                  <w:r w:rsidRPr="0013589E">
                    <w:rPr>
                      <w:b/>
                      <w:sz w:val="28"/>
                      <w:szCs w:val="28"/>
                    </w:rPr>
                    <w:t>C</w:t>
                  </w:r>
                </w:p>
              </w:txbxContent>
            </v:textbox>
          </v:shape>
        </w:pict>
      </w:r>
    </w:p>
    <w:p w:rsidR="006179E6" w:rsidRPr="003D306D" w:rsidRDefault="00DB0C88" w:rsidP="006179E6">
      <w:pPr>
        <w:pStyle w:val="Heading1"/>
        <w:rPr>
          <w:rFonts w:cs="Arial"/>
          <w:kern w:val="0"/>
          <w:szCs w:val="23"/>
        </w:rPr>
      </w:pPr>
      <w:bookmarkStart w:id="1038" w:name="_Toc364081156"/>
      <w:r>
        <w:rPr>
          <w:rFonts w:cs="Arial"/>
          <w:noProof/>
          <w:kern w:val="0"/>
          <w:szCs w:val="23"/>
          <w:lang w:eastAsia="en-GB"/>
        </w:rPr>
        <w:pict>
          <v:group id="Group 8" o:spid="_x0000_s2531" style="position:absolute;left:0;text-align:left;margin-left:269.05pt;margin-top:3.55pt;width:110.25pt;height:106.9pt;z-index:251930624" coordorigin="55081,27809" coordsize="14058,1356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">
            <v:shape id="Picture 1453" o:spid="_x0000_s2533" type="#_x0000_t75" style="position:absolute;left:55081;top:27809;width:14058;height:1356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HhxvFAAAA3QAAAA8AAABkcnMvZG93bnJldi54bWxET9tqwkAQfS/4D8sIvtWNmoqkbkRaBKHQ&#10;4oXSvg3ZyYVkZ0N2TeLfdwuFvs3hXGe7G00jeupcZVnBYh6BIM6srrhQcL0cHjcgnEfW2FgmBXdy&#10;sEsnD1tMtB34RP3ZFyKEsEtQQel9m0jpspIMurltiQOX286gD7ArpO5wCOGmkcsoWkuDFYeGElt6&#10;KSmrzzejIH7P728xRXltl18f/XX4/nw9tErNpuP+GYSn0f+L/9xHHebHTyv4/SacINM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R4cbxQAAAN0AAAAPAAAAAAAAAAAAAAAA&#10;AJ8CAABkcnMvZG93bnJldi54bWxQSwUGAAAAAAQABAD3AAAAkQMAAAAA&#10;">
              <v:imagedata r:id="rId132" o:title="IPLV SYNp-eGFP TH+_(c1+c2)"/>
            </v:shape>
            <v:shape id="AutoShape 2" o:spid="_x0000_s2532" type="#_x0000_t32" style="position:absolute;left:55515;top:40770;width:163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1LTMIAAADdAAAADwAAAGRycy9kb3ducmV2LnhtbERPTYvCMBC9C/sfwix4EU1bdNWuUUQQ&#10;PXjR1fvQjG3ZZtJtsrX+eyMI3ubxPmex6kwlWmpcaVlBPIpAEGdWl5wrOP9shzMQziNrrCyTgjs5&#10;WC0/egtMtb3xkdqTz0UIYZeigsL7OpXSZQUZdCNbEwfuahuDPsAml7rBWwg3lUyi6EsaLDk0FFjT&#10;pqDs9/RvFPxtbJJc4vW8pfywm8u4mw7oqFT/s1t/g/DU+bf45d7rMH88GcPzm3CCX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21LTMIAAADdAAAADwAAAAAAAAAAAAAA&#10;AAChAgAAZHJzL2Rvd25yZXYueG1sUEsFBgAAAAAEAAQA+QAAAJADAAAAAA==&#10;" strokecolor="white" strokeweight="2pt"/>
            <w10:wrap type="square"/>
          </v:group>
        </w:pict>
      </w:r>
      <w:r w:rsidR="00B75F6C">
        <w:rPr>
          <w:rFonts w:cs="Arial"/>
          <w:noProof/>
          <w:kern w:val="0"/>
          <w:szCs w:val="23"/>
          <w:lang w:eastAsia="en-GB"/>
        </w:rPr>
        <w:drawing>
          <wp:anchor distT="0" distB="0" distL="114300" distR="114300" simplePos="0" relativeHeight="251928576" behindDoc="0" locked="0" layoutInCell="1" allowOverlap="1">
            <wp:simplePos x="0" y="0"/>
            <wp:positionH relativeFrom="column">
              <wp:posOffset>1973580</wp:posOffset>
            </wp:positionH>
            <wp:positionV relativeFrom="paragraph">
              <wp:posOffset>55245</wp:posOffset>
            </wp:positionV>
            <wp:extent cx="1397000" cy="1342390"/>
            <wp:effectExtent l="0" t="0" r="0" b="0"/>
            <wp:wrapNone/>
            <wp:docPr id="520" name="Picture 520" descr="IPLV-GFAPp-eGFP_(c1+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IPLV-GFAPp-eGFP_(c1+c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97000" cy="1342390"/>
                    </a:xfrm>
                    <a:prstGeom prst="rect">
                      <a:avLst/>
                    </a:prstGeom>
                    <a:noFill/>
                  </pic:spPr>
                </pic:pic>
              </a:graphicData>
            </a:graphic>
          </wp:anchor>
        </w:drawing>
      </w:r>
      <w:r w:rsidR="00B75F6C">
        <w:rPr>
          <w:rFonts w:cs="Arial"/>
          <w:noProof/>
          <w:kern w:val="0"/>
          <w:szCs w:val="23"/>
          <w:lang w:eastAsia="en-GB"/>
        </w:rPr>
        <w:drawing>
          <wp:anchor distT="0" distB="0" distL="114300" distR="114300" simplePos="0" relativeHeight="251927552" behindDoc="0" locked="0" layoutInCell="1" allowOverlap="1">
            <wp:simplePos x="0" y="0"/>
            <wp:positionH relativeFrom="column">
              <wp:posOffset>509905</wp:posOffset>
            </wp:positionH>
            <wp:positionV relativeFrom="paragraph">
              <wp:posOffset>55245</wp:posOffset>
            </wp:positionV>
            <wp:extent cx="1406525" cy="1342390"/>
            <wp:effectExtent l="0" t="0" r="3175" b="0"/>
            <wp:wrapNone/>
            <wp:docPr id="519" name="Picture 519" descr="IPLV-CMVp-eGFP_(c1+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IPLV-CMVp-eGFP_(c1+c2)"/>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406525" cy="1342390"/>
                    </a:xfrm>
                    <a:prstGeom prst="rect">
                      <a:avLst/>
                    </a:prstGeom>
                    <a:noFill/>
                  </pic:spPr>
                </pic:pic>
              </a:graphicData>
            </a:graphic>
          </wp:anchor>
        </w:drawing>
      </w:r>
      <w:r>
        <w:rPr>
          <w:rFonts w:cs="Arial"/>
          <w:noProof/>
          <w:kern w:val="0"/>
          <w:szCs w:val="23"/>
          <w:lang w:eastAsia="en-GB"/>
        </w:rPr>
        <w:pict>
          <v:shape id="Text Box 513" o:spid="_x0000_s1555" type="#_x0000_t202" style="position:absolute;left:0;text-align:left;margin-left:10.1pt;margin-top:28.35pt;width:30.75pt;height:57pt;z-index:2519214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" filled="f" stroked="f">
            <v:textbox style="layout-flow:vertical;mso-layout-flow-alt:bottom-to-top">
              <w:txbxContent>
                <w:p w:rsidR="00466BDA" w:rsidRPr="0013589E" w:rsidRDefault="00466BDA" w:rsidP="006179E6">
                  <w:pPr>
                    <w:jc w:val="center"/>
                    <w:rPr>
                      <w:b/>
                      <w:sz w:val="28"/>
                      <w:szCs w:val="28"/>
                    </w:rPr>
                  </w:pPr>
                  <w:r w:rsidRPr="0013589E">
                    <w:rPr>
                      <w:b/>
                      <w:sz w:val="28"/>
                      <w:szCs w:val="28"/>
                    </w:rPr>
                    <w:t>IPLVs</w:t>
                  </w:r>
                </w:p>
              </w:txbxContent>
            </v:textbox>
          </v:shape>
        </w:pict>
      </w:r>
      <w:bookmarkEnd w:id="1038"/>
    </w:p>
    <w:p w:rsidR="006179E6" w:rsidRPr="003D306D" w:rsidRDefault="006179E6" w:rsidP="006179E6">
      <w:pPr>
        <w:pStyle w:val="Heading1"/>
        <w:rPr>
          <w:rFonts w:cs="Arial"/>
          <w:kern w:val="0"/>
          <w:szCs w:val="23"/>
        </w:rPr>
      </w:pPr>
    </w:p>
    <w:p w:rsidR="006179E6" w:rsidRPr="003D306D" w:rsidRDefault="00DB0C88" w:rsidP="006179E6">
      <w:pPr>
        <w:rPr>
          <w:sz w:val="23"/>
          <w:szCs w:val="23"/>
        </w:rPr>
      </w:pPr>
      <w:r>
        <w:rPr>
          <w:noProof/>
          <w:sz w:val="23"/>
          <w:szCs w:val="23"/>
          <w:lang w:eastAsia="en-GB"/>
        </w:rPr>
        <w:pict>
          <v:group id="_x0000_s2528" style="position:absolute;left:0;text-align:left;margin-left:269.05pt;margin-top:31.2pt;width:110.25pt;height:106.9pt;z-index:251929600" coordorigin="21237,14127" coordsize="14058,1356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&#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">
            <v:shape id="Picture 1456" o:spid="_x0000_s2530" type="#_x0000_t75" style="position:absolute;left:21237;top:14127;width:14059;height:1356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ywyvEAAAA3QAAAA8AAABkcnMvZG93bnJldi54bWxET0trAjEQvgv9D2EK3mq24qtbo6ig9OLB&#10;B4XeppvpZulmsiRxXf+9KRS8zcf3nPmys7VoyYfKsYLXQQaCuHC64lLB+bR9mYEIEVlj7ZgU3CjA&#10;cvHUm2Ou3ZUP1B5jKVIIhxwVmBibXMpQGLIYBq4hTtyP8xZjgr6U2uM1hdtaDrNsIi1WnBoMNrQx&#10;VPweL1bB1uj9Vz3bfX6PTsP923RjvGvXSvWfu9U7iEhdfIj/3R86zR+NJ/D3TTpBLu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dywyvEAAAA3QAAAA8AAAAAAAAAAAAAAAAA&#10;nwIAAGRycy9kb3ducmV2LnhtbFBLBQYAAAAABAAEAPcAAACQAwAAAAA=&#10;">
              <v:imagedata r:id="rId135" o:title="IDLV SYNp-eGFP_(c1+c2)"/>
            </v:shape>
            <v:shape id="AutoShape 2" o:spid="_x0000_s2529" type="#_x0000_t32" style="position:absolute;left:21618;top:27184;width:163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VO8IAAADdAAAADwAAAGRycy9kb3ducmV2LnhtbERPS4vCMBC+C/6HMMJeRNMW10c1igji&#10;Hvbi6z40Y1tsJrXJ1vrvNwsL3ubje85q05lKtNS40rKCeByBIM6sLjlXcDnvR3MQziNrrCyTghc5&#10;2Kz7vRWm2j75SO3J5yKEsEtRQeF9nUrpsoIMurGtiQN3s41BH2CTS93gM4SbSiZRNJUGSw4NBda0&#10;Kyi7n36MgsfOJsk13i5ayr8PCxl3syEdlfoYdNslCE+df4v/3V86zJ98zuDvm3CC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7/VO8IAAADdAAAADwAAAAAAAAAAAAAA&#10;AAChAgAAZHJzL2Rvd25yZXYueG1sUEsFBgAAAAAEAAQA+QAAAJADAAAAAA==&#10;" strokecolor="white" strokeweight="2pt"/>
            <w10:wrap type="square"/>
          </v:group>
        </w:pict>
      </w:r>
      <w:r w:rsidR="00B75F6C">
        <w:rPr>
          <w:noProof/>
          <w:sz w:val="23"/>
          <w:szCs w:val="23"/>
          <w:lang w:eastAsia="en-GB"/>
        </w:rPr>
        <w:drawing>
          <wp:anchor distT="0" distB="0" distL="114300" distR="114300" simplePos="0" relativeHeight="251925504" behindDoc="0" locked="0" layoutInCell="1" allowOverlap="1">
            <wp:simplePos x="0" y="0"/>
            <wp:positionH relativeFrom="column">
              <wp:posOffset>1973580</wp:posOffset>
            </wp:positionH>
            <wp:positionV relativeFrom="paragraph">
              <wp:posOffset>404495</wp:posOffset>
            </wp:positionV>
            <wp:extent cx="1397000" cy="1342390"/>
            <wp:effectExtent l="0" t="0" r="0" b="0"/>
            <wp:wrapNone/>
            <wp:docPr id="517" name="Picture 517" descr="IDLV-GFAPp-eGFP_(c1+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IDLV-GFAPp-eGFP_(c1+c2)"/>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97000" cy="1342390"/>
                    </a:xfrm>
                    <a:prstGeom prst="rect">
                      <a:avLst/>
                    </a:prstGeom>
                    <a:noFill/>
                  </pic:spPr>
                </pic:pic>
              </a:graphicData>
            </a:graphic>
          </wp:anchor>
        </w:drawing>
      </w:r>
      <w:r w:rsidR="00B75F6C">
        <w:rPr>
          <w:noProof/>
          <w:sz w:val="23"/>
          <w:szCs w:val="23"/>
          <w:lang w:eastAsia="en-GB"/>
        </w:rPr>
        <w:drawing>
          <wp:anchor distT="0" distB="0" distL="114300" distR="114300" simplePos="0" relativeHeight="251924480" behindDoc="0" locked="0" layoutInCell="1" allowOverlap="1">
            <wp:simplePos x="0" y="0"/>
            <wp:positionH relativeFrom="column">
              <wp:posOffset>509905</wp:posOffset>
            </wp:positionH>
            <wp:positionV relativeFrom="paragraph">
              <wp:posOffset>404495</wp:posOffset>
            </wp:positionV>
            <wp:extent cx="1406525" cy="1342390"/>
            <wp:effectExtent l="0" t="0" r="3175" b="0"/>
            <wp:wrapNone/>
            <wp:docPr id="516" name="Picture 516" descr="IDLV-CMVp-eGFP_(c1+c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IDLV-CMVp-eGFP_(c1+c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406525" cy="1342390"/>
                    </a:xfrm>
                    <a:prstGeom prst="rect">
                      <a:avLst/>
                    </a:prstGeom>
                    <a:noFill/>
                  </pic:spPr>
                </pic:pic>
              </a:graphicData>
            </a:graphic>
          </wp:anchor>
        </w:drawing>
      </w:r>
    </w:p>
    <w:p w:rsidR="006179E6" w:rsidRPr="003D306D" w:rsidRDefault="00DB0C88" w:rsidP="006179E6">
      <w:pPr>
        <w:rPr>
          <w:sz w:val="23"/>
          <w:szCs w:val="23"/>
        </w:rPr>
      </w:pPr>
      <w:r>
        <w:rPr>
          <w:noProof/>
          <w:sz w:val="23"/>
          <w:szCs w:val="23"/>
          <w:lang w:eastAsia="en-GB"/>
        </w:rPr>
        <w:pict>
          <v:shape id="Text Box 514" o:spid="_x0000_s1556" type="#_x0000_t202" style="position:absolute;left:0;text-align:left;margin-left:10.1pt;margin-top:13.7pt;width:30.75pt;height:57pt;z-index:251922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" filled="f" stroked="f">
            <v:textbox style="layout-flow:vertical;mso-layout-flow-alt:bottom-to-top">
              <w:txbxContent>
                <w:p w:rsidR="00466BDA" w:rsidRPr="0013589E" w:rsidRDefault="00466BDA" w:rsidP="006179E6">
                  <w:pPr>
                    <w:jc w:val="center"/>
                    <w:rPr>
                      <w:b/>
                      <w:sz w:val="28"/>
                      <w:szCs w:val="28"/>
                    </w:rPr>
                  </w:pPr>
                  <w:r w:rsidRPr="0013589E">
                    <w:rPr>
                      <w:b/>
                      <w:sz w:val="28"/>
                      <w:szCs w:val="28"/>
                    </w:rPr>
                    <w:t>IDLVs</w:t>
                  </w:r>
                </w:p>
              </w:txbxContent>
            </v:textbox>
          </v:shape>
        </w:pict>
      </w:r>
    </w:p>
    <w:p w:rsidR="006179E6" w:rsidRPr="003D306D" w:rsidRDefault="006179E6" w:rsidP="006179E6">
      <w:pPr>
        <w:rPr>
          <w:sz w:val="23"/>
          <w:szCs w:val="23"/>
        </w:rPr>
      </w:pPr>
    </w:p>
    <w:p w:rsidR="006179E6" w:rsidRPr="000C2971" w:rsidRDefault="006179E6" w:rsidP="006179E6">
      <w:pPr>
        <w:pStyle w:val="Caption"/>
        <w:spacing w:before="100" w:beforeAutospacing="1" w:after="100" w:afterAutospacing="1" w:line="480" w:lineRule="auto"/>
        <w:jc w:val="both"/>
        <w:rPr>
          <w:rFonts w:ascii="Century Gothic" w:hAnsi="Century Gothic"/>
          <w:sz w:val="17"/>
          <w:szCs w:val="23"/>
        </w:rPr>
      </w:pPr>
      <w:bookmarkStart w:id="1039" w:name="_Toc338274900"/>
      <w:bookmarkStart w:id="1040" w:name="_Toc338501422"/>
      <w:bookmarkStart w:id="1041" w:name="_Toc341039176"/>
    </w:p>
    <w:p w:rsidR="006179E6" w:rsidRPr="00F5535E" w:rsidRDefault="006179E6" w:rsidP="006179E6">
      <w:pPr>
        <w:pStyle w:val="Caption"/>
        <w:spacing w:before="100" w:beforeAutospacing="1" w:after="100" w:afterAutospacing="1" w:line="360" w:lineRule="auto"/>
        <w:jc w:val="both"/>
        <w:rPr>
          <w:rFonts w:ascii="Century Gothic" w:hAnsi="Century Gothic"/>
          <w:b w:val="0"/>
        </w:rPr>
      </w:pPr>
      <w:bookmarkStart w:id="1042" w:name="_Toc356079917"/>
      <w:r w:rsidRPr="00F5535E">
        <w:rPr>
          <w:rFonts w:ascii="Century Gothic" w:hAnsi="Century Gothic"/>
        </w:rPr>
        <w:t>Figure 4.</w:t>
      </w:r>
      <w:r w:rsidR="00122438" w:rsidRPr="00F5535E">
        <w:rPr>
          <w:rFonts w:ascii="Century Gothic" w:hAnsi="Century Gothic"/>
        </w:rPr>
        <w:fldChar w:fldCharType="begin"/>
      </w:r>
      <w:r w:rsidRPr="00B124F2">
        <w:rPr>
          <w:rFonts w:ascii="Century Gothic" w:hAnsi="Century Gothic"/>
        </w:rPr>
        <w:instrText xml:space="preserve"> SEQ Figure_4. \* ARABIC </w:instrText>
      </w:r>
      <w:r w:rsidR="00122438" w:rsidRPr="00F5535E">
        <w:rPr>
          <w:rFonts w:ascii="Century Gothic" w:hAnsi="Century Gothic"/>
        </w:rPr>
        <w:fldChar w:fldCharType="separate"/>
      </w:r>
      <w:r w:rsidRPr="00F5535E">
        <w:rPr>
          <w:rFonts w:ascii="Century Gothic" w:hAnsi="Century Gothic"/>
          <w:noProof/>
        </w:rPr>
        <w:t>5</w:t>
      </w:r>
      <w:r w:rsidR="00122438" w:rsidRPr="00F5535E">
        <w:rPr>
          <w:rFonts w:ascii="Century Gothic" w:hAnsi="Century Gothic"/>
        </w:rPr>
        <w:fldChar w:fldCharType="end"/>
      </w:r>
      <w:r w:rsidRPr="00F5535E">
        <w:rPr>
          <w:rFonts w:ascii="Century Gothic" w:hAnsi="Century Gothic"/>
        </w:rPr>
        <w:t xml:space="preserve">: Transduction of </w:t>
      </w:r>
      <w:r w:rsidRPr="00F5535E">
        <w:rPr>
          <w:rFonts w:ascii="Century Gothic" w:hAnsi="Century Gothic"/>
          <w:i/>
          <w:iCs/>
        </w:rPr>
        <w:t>eGFP</w:t>
      </w:r>
      <w:r w:rsidRPr="00F5535E">
        <w:rPr>
          <w:rFonts w:ascii="Century Gothic" w:hAnsi="Century Gothic"/>
        </w:rPr>
        <w:t xml:space="preserve">-expressing </w:t>
      </w:r>
      <w:r w:rsidRPr="00F5535E">
        <w:rPr>
          <w:rFonts w:ascii="Century Gothic" w:hAnsi="Century Gothic"/>
          <w:bCs w:val="0"/>
        </w:rPr>
        <w:t>LVs</w:t>
      </w:r>
      <w:r w:rsidRPr="00F5535E">
        <w:rPr>
          <w:rFonts w:ascii="Century Gothic" w:hAnsi="Century Gothic"/>
        </w:rPr>
        <w:t xml:space="preserve"> in rat primary </w:t>
      </w:r>
      <w:r w:rsidRPr="00F5535E">
        <w:rPr>
          <w:rFonts w:ascii="Century Gothic" w:hAnsi="Century Gothic"/>
          <w:bCs w:val="0"/>
        </w:rPr>
        <w:t xml:space="preserve">VM </w:t>
      </w:r>
      <w:r w:rsidRPr="00F5535E">
        <w:rPr>
          <w:rFonts w:ascii="Century Gothic" w:hAnsi="Century Gothic"/>
        </w:rPr>
        <w:t>neuronal cultures.</w:t>
      </w:r>
      <w:r w:rsidRPr="00F5535E">
        <w:rPr>
          <w:rFonts w:ascii="Century Gothic" w:hAnsi="Century Gothic"/>
          <w:b w:val="0"/>
        </w:rPr>
        <w:t xml:space="preserve"> </w:t>
      </w:r>
      <w:r w:rsidRPr="00F5535E">
        <w:rPr>
          <w:rStyle w:val="Strong"/>
          <w:b w:val="0"/>
          <w:sz w:val="20"/>
        </w:rPr>
        <w:t xml:space="preserve">Vectors were </w:t>
      </w:r>
      <w:r>
        <w:rPr>
          <w:rStyle w:val="Strong"/>
          <w:b w:val="0"/>
          <w:sz w:val="20"/>
        </w:rPr>
        <w:t>add</w:t>
      </w:r>
      <w:r w:rsidRPr="00F5535E">
        <w:rPr>
          <w:rStyle w:val="Strong"/>
          <w:b w:val="0"/>
          <w:sz w:val="20"/>
        </w:rPr>
        <w:t>ed to the cultures one day after cell seeding, at M</w:t>
      </w:r>
      <w:r>
        <w:rPr>
          <w:rStyle w:val="Strong"/>
          <w:b w:val="0"/>
          <w:sz w:val="20"/>
        </w:rPr>
        <w:t>OI 10 (eGFP transducing units</w:t>
      </w:r>
      <w:r w:rsidRPr="00F5535E">
        <w:rPr>
          <w:rStyle w:val="Strong"/>
          <w:b w:val="0"/>
          <w:sz w:val="20"/>
        </w:rPr>
        <w:t xml:space="preserve">). (A) The percentage of total cells expressing </w:t>
      </w:r>
      <w:r w:rsidRPr="00F5535E">
        <w:rPr>
          <w:rStyle w:val="Strong"/>
          <w:b w:val="0"/>
          <w:i/>
          <w:sz w:val="20"/>
        </w:rPr>
        <w:t>eGFP</w:t>
      </w:r>
      <w:r w:rsidRPr="00F5535E">
        <w:rPr>
          <w:rStyle w:val="Strong"/>
          <w:b w:val="0"/>
          <w:sz w:val="20"/>
        </w:rPr>
        <w:t xml:space="preserve"> and (B) intensity of eGFP </w:t>
      </w:r>
      <w:r>
        <w:rPr>
          <w:rStyle w:val="Strong"/>
          <w:b w:val="0"/>
          <w:sz w:val="20"/>
        </w:rPr>
        <w:t xml:space="preserve">fluorescence </w:t>
      </w:r>
      <w:r w:rsidRPr="00F5535E">
        <w:rPr>
          <w:rStyle w:val="Strong"/>
          <w:b w:val="0"/>
          <w:sz w:val="20"/>
        </w:rPr>
        <w:t xml:space="preserve">were evaluated 3 days post-transduction. </w:t>
      </w:r>
      <w:r w:rsidRPr="00F5535E">
        <w:rPr>
          <w:rStyle w:val="Strong"/>
          <w:b w:val="0"/>
          <w:i/>
          <w:sz w:val="20"/>
        </w:rPr>
        <w:t>eGFP</w:t>
      </w:r>
      <w:r w:rsidRPr="00F5535E">
        <w:rPr>
          <w:rStyle w:val="Strong"/>
          <w:b w:val="0"/>
          <w:sz w:val="20"/>
        </w:rPr>
        <w:t xml:space="preserve"> expression was significantly different between IPLVs and IDLVs, and between promoter types. Statistical analysis by two-way ANOVA followed by Bonferroni’s post-hoc test; error bars represent the S.E.M; </w:t>
      </w:r>
      <w:r w:rsidRPr="00F5535E">
        <w:rPr>
          <w:rStyle w:val="Strong"/>
          <w:b w:val="0"/>
          <w:i/>
          <w:sz w:val="20"/>
        </w:rPr>
        <w:t>n</w:t>
      </w:r>
      <w:r w:rsidRPr="00F5535E">
        <w:rPr>
          <w:rStyle w:val="Strong"/>
          <w:b w:val="0"/>
          <w:sz w:val="20"/>
        </w:rPr>
        <w:t xml:space="preserve"> = 3; *</w:t>
      </w:r>
      <w:r w:rsidRPr="00F5535E">
        <w:rPr>
          <w:rStyle w:val="Strong"/>
          <w:b w:val="0"/>
          <w:i/>
          <w:sz w:val="20"/>
        </w:rPr>
        <w:t>p</w:t>
      </w:r>
      <w:r w:rsidRPr="00F5535E">
        <w:rPr>
          <w:rStyle w:val="Strong"/>
          <w:b w:val="0"/>
          <w:sz w:val="20"/>
        </w:rPr>
        <w:t>&lt;0.05, **</w:t>
      </w:r>
      <w:r w:rsidRPr="00F5535E">
        <w:rPr>
          <w:rStyle w:val="Strong"/>
          <w:b w:val="0"/>
          <w:i/>
          <w:sz w:val="20"/>
        </w:rPr>
        <w:t>p</w:t>
      </w:r>
      <w:r w:rsidRPr="00F5535E">
        <w:rPr>
          <w:rStyle w:val="Strong"/>
          <w:b w:val="0"/>
          <w:sz w:val="20"/>
        </w:rPr>
        <w:t>&lt;0.01, ***</w:t>
      </w:r>
      <w:r w:rsidRPr="00F5535E">
        <w:rPr>
          <w:rStyle w:val="Strong"/>
          <w:b w:val="0"/>
          <w:i/>
          <w:sz w:val="20"/>
        </w:rPr>
        <w:t>p</w:t>
      </w:r>
      <w:r w:rsidRPr="00F5535E">
        <w:rPr>
          <w:rStyle w:val="Strong"/>
          <w:b w:val="0"/>
          <w:sz w:val="20"/>
        </w:rPr>
        <w:t xml:space="preserve">&lt;0.001. (C) Representative images are shown. Scale bars = 50 µm. Nuclei </w:t>
      </w:r>
      <w:r>
        <w:rPr>
          <w:rStyle w:val="Strong"/>
          <w:b w:val="0"/>
          <w:sz w:val="20"/>
        </w:rPr>
        <w:t>were</w:t>
      </w:r>
      <w:r w:rsidRPr="00F5535E">
        <w:rPr>
          <w:rStyle w:val="Strong"/>
          <w:b w:val="0"/>
          <w:sz w:val="20"/>
        </w:rPr>
        <w:t xml:space="preserve"> stained blue with DAPI.</w:t>
      </w:r>
      <w:bookmarkEnd w:id="1039"/>
      <w:bookmarkEnd w:id="1040"/>
      <w:bookmarkEnd w:id="1041"/>
      <w:bookmarkEnd w:id="1042"/>
      <w:r w:rsidRPr="00F5535E">
        <w:rPr>
          <w:rFonts w:ascii="Century Gothic" w:hAnsi="Century Gothic"/>
          <w:b w:val="0"/>
        </w:rPr>
        <w:t xml:space="preserve"> </w:t>
      </w:r>
    </w:p>
    <w:p w:rsidR="006179E6" w:rsidRPr="003D306D" w:rsidRDefault="006179E6" w:rsidP="006179E6">
      <w:pPr>
        <w:pStyle w:val="Heading1"/>
        <w:rPr>
          <w:rFonts w:cs="Arial"/>
          <w:kern w:val="0"/>
          <w:szCs w:val="23"/>
        </w:rPr>
      </w:pPr>
    </w:p>
    <w:p w:rsidR="006179E6" w:rsidRPr="003D306D" w:rsidRDefault="006179E6" w:rsidP="006179E6">
      <w:pPr>
        <w:rPr>
          <w:rFonts w:cs="Arial"/>
          <w:sz w:val="23"/>
          <w:szCs w:val="23"/>
        </w:rPr>
      </w:pPr>
    </w:p>
    <w:p w:rsidR="006179E6" w:rsidRPr="003D306D" w:rsidRDefault="00DB0C88" w:rsidP="006179E6">
      <w:r>
        <w:rPr>
          <w:b/>
          <w:noProof/>
          <w:lang w:eastAsia="en-GB"/>
        </w:rPr>
        <w:lastRenderedPageBreak/>
        <w:pict>
          <v:shape id="Text Box 465" o:spid="_x0000_s1557" type="#_x0000_t202" style="position:absolute;left:0;text-align:left;margin-left:251.15pt;margin-top:.6pt;width:33.05pt;height:20.15pt;z-index:2516869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" filled="f" fillcolor="#bbe0e3" stroked="f">
            <v:textbox>
              <w:txbxContent>
                <w:p w:rsidR="00466BDA" w:rsidRPr="00883ECA" w:rsidRDefault="00466BDA" w:rsidP="006179E6"/>
              </w:txbxContent>
            </v:textbox>
          </v:shape>
        </w:pict>
      </w:r>
      <w:r>
        <w:rPr>
          <w:b/>
          <w:noProof/>
          <w:lang w:eastAsia="en-GB"/>
        </w:rPr>
        <w:pict>
          <v:shape id="Text Box 464" o:spid="_x0000_s1558" type="#_x0000_t202" style="position:absolute;left:0;text-align:left;margin-left:122.9pt;margin-top:.9pt;width:31.5pt;height:20.15pt;z-index:2516858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" filled="f" fillcolor="#bbe0e3" stroked="f">
            <v:textbox>
              <w:txbxContent>
                <w:p w:rsidR="00466BDA" w:rsidRPr="00883ECA" w:rsidRDefault="00466BDA" w:rsidP="006179E6"/>
              </w:txbxContent>
            </v:textbox>
          </v:shape>
        </w:pict>
      </w:r>
      <w:r w:rsidR="006179E6">
        <w:t>In the transduced neuronal cultures, t</w:t>
      </w:r>
      <w:r w:rsidR="006179E6" w:rsidRPr="003D306D">
        <w:t xml:space="preserve">he </w:t>
      </w:r>
      <w:r w:rsidR="006179E6">
        <w:t>efficiency</w:t>
      </w:r>
      <w:r w:rsidR="006179E6" w:rsidRPr="003D306D">
        <w:t xml:space="preserve"> of LV-mediated </w:t>
      </w:r>
      <w:r w:rsidR="006179E6" w:rsidRPr="00D72CB5">
        <w:rPr>
          <w:i/>
        </w:rPr>
        <w:t>eGFP</w:t>
      </w:r>
      <w:r w:rsidR="006179E6" w:rsidRPr="003D306D">
        <w:t xml:space="preserve"> expression in TH+ cell</w:t>
      </w:r>
      <w:r w:rsidR="006179E6">
        <w:t>s was additionally investigated. These cells were transduced with IPLV-</w:t>
      </w:r>
      <w:r w:rsidR="006179E6" w:rsidRPr="00C926BC">
        <w:t xml:space="preserve">eGFP vectors, with </w:t>
      </w:r>
      <w:r w:rsidR="006179E6" w:rsidRPr="00F5535E">
        <w:rPr>
          <w:i/>
        </w:rPr>
        <w:t>eGFP</w:t>
      </w:r>
      <w:r w:rsidR="006179E6">
        <w:t xml:space="preserve"> being driven by CMVp, GFAPp or SYNp. P</w:t>
      </w:r>
      <w:r w:rsidR="006179E6" w:rsidRPr="003D306D">
        <w:t>ercentage</w:t>
      </w:r>
      <w:r w:rsidR="006179E6">
        <w:t>s</w:t>
      </w:r>
      <w:r w:rsidR="006179E6" w:rsidRPr="003D306D">
        <w:t xml:space="preserve"> of TH+ cells </w:t>
      </w:r>
      <w:r w:rsidR="006179E6">
        <w:t xml:space="preserve">expressing </w:t>
      </w:r>
      <w:r w:rsidR="006179E6" w:rsidRPr="00D72CB5">
        <w:rPr>
          <w:i/>
        </w:rPr>
        <w:t>eGFP</w:t>
      </w:r>
      <w:r w:rsidR="006179E6">
        <w:t xml:space="preserve"> against the total number of TH+ cells were</w:t>
      </w:r>
      <w:r w:rsidR="006179E6" w:rsidRPr="003D306D">
        <w:t xml:space="preserve"> determined. Despite no significant difference in </w:t>
      </w:r>
      <w:r w:rsidR="006179E6">
        <w:t xml:space="preserve">the </w:t>
      </w:r>
      <w:r w:rsidR="006179E6" w:rsidRPr="003D306D">
        <w:t>total TH+ cell number between groups (</w:t>
      </w:r>
      <w:r w:rsidR="006179E6" w:rsidRPr="003D306D">
        <w:rPr>
          <w:i/>
        </w:rPr>
        <w:t>p</w:t>
      </w:r>
      <w:r w:rsidR="006179E6" w:rsidRPr="003D306D">
        <w:t xml:space="preserve"> = 0.06, </w:t>
      </w:r>
      <w:r w:rsidR="006179E6" w:rsidRPr="003D306D">
        <w:rPr>
          <w:b/>
        </w:rPr>
        <w:t>Figure 4.6 A</w:t>
      </w:r>
      <w:r w:rsidR="006179E6" w:rsidRPr="003D306D">
        <w:t xml:space="preserve">), 60% TH+ cells were transduced by </w:t>
      </w:r>
      <w:r w:rsidR="006179E6">
        <w:t>either IPLV-</w:t>
      </w:r>
      <w:r w:rsidR="006179E6" w:rsidRPr="003D306D">
        <w:t>CMVp</w:t>
      </w:r>
      <w:r w:rsidR="006179E6" w:rsidRPr="00C926BC">
        <w:t xml:space="preserve"> or </w:t>
      </w:r>
      <w:r w:rsidR="006179E6">
        <w:t>IPLV-</w:t>
      </w:r>
      <w:r w:rsidR="006179E6" w:rsidRPr="00C926BC">
        <w:t>SYNp</w:t>
      </w:r>
      <w:r w:rsidR="006179E6">
        <w:t xml:space="preserve"> vectors</w:t>
      </w:r>
      <w:r w:rsidR="00C830D7">
        <w:t xml:space="preserve"> </w:t>
      </w:r>
      <w:r w:rsidR="00F237EB" w:rsidRPr="00C830D7">
        <w:rPr>
          <w:rFonts w:cs="Tahoma"/>
          <w:color w:val="000000"/>
        </w:rPr>
        <w:t>although expression was weak in the IPLV-CMVp transduced cells</w:t>
      </w:r>
      <w:r w:rsidR="00F237EB">
        <w:rPr>
          <w:rFonts w:cs="Tahoma"/>
          <w:color w:val="000000"/>
        </w:rPr>
        <w:t xml:space="preserve">, </w:t>
      </w:r>
      <w:r w:rsidR="00F237EB">
        <w:rPr>
          <w:rFonts w:cs="Arial"/>
        </w:rPr>
        <w:t>possib</w:t>
      </w:r>
      <w:r w:rsidR="000C076A">
        <w:rPr>
          <w:rFonts w:cs="Arial"/>
        </w:rPr>
        <w:t>ly due to differences in gene expression at the level of RNA transcription</w:t>
      </w:r>
      <w:r w:rsidR="00F237EB">
        <w:rPr>
          <w:rFonts w:cs="Arial"/>
        </w:rPr>
        <w:t xml:space="preserve"> in this specific cell type</w:t>
      </w:r>
      <w:r w:rsidR="006179E6" w:rsidRPr="00C830D7">
        <w:t>.</w:t>
      </w:r>
      <w:r w:rsidR="006179E6" w:rsidRPr="00C926BC">
        <w:t xml:space="preserve"> </w:t>
      </w:r>
      <w:r w:rsidR="006179E6">
        <w:t>Interestingly, n</w:t>
      </w:r>
      <w:r w:rsidR="006179E6" w:rsidRPr="00C926BC">
        <w:t>o TH+ cells were t</w:t>
      </w:r>
      <w:r w:rsidR="006179E6">
        <w:t>ransduced by IPLV-</w:t>
      </w:r>
      <w:r w:rsidR="006179E6" w:rsidRPr="00C926BC">
        <w:t>GFAPp</w:t>
      </w:r>
      <w:r w:rsidR="006179E6" w:rsidRPr="003D306D">
        <w:t xml:space="preserve"> vectors (</w:t>
      </w:r>
      <w:r w:rsidR="006179E6" w:rsidRPr="003D306D">
        <w:rPr>
          <w:b/>
        </w:rPr>
        <w:t>Figure 4.6 B</w:t>
      </w:r>
      <w:r w:rsidR="006179E6" w:rsidRPr="003D306D">
        <w:t xml:space="preserve">). Fluorescence </w:t>
      </w:r>
      <w:r w:rsidR="006179E6">
        <w:t>co-</w:t>
      </w:r>
      <w:r w:rsidR="006179E6" w:rsidRPr="003D306D">
        <w:t xml:space="preserve">localisation of TH+ cells expressing </w:t>
      </w:r>
      <w:r w:rsidR="006179E6" w:rsidRPr="00D72CB5">
        <w:rPr>
          <w:i/>
        </w:rPr>
        <w:t>eGFP</w:t>
      </w:r>
      <w:r w:rsidR="006179E6" w:rsidRPr="003D306D">
        <w:t xml:space="preserve"> in </w:t>
      </w:r>
      <w:r w:rsidR="006179E6" w:rsidRPr="003D306D">
        <w:rPr>
          <w:b/>
        </w:rPr>
        <w:t>Figure 4.6 C</w:t>
      </w:r>
      <w:r w:rsidR="006179E6">
        <w:t xml:space="preserve"> illustrates</w:t>
      </w:r>
      <w:r w:rsidR="006179E6" w:rsidRPr="003D306D">
        <w:t xml:space="preserve"> these differences. </w:t>
      </w:r>
    </w:p>
    <w:p w:rsidR="006179E6" w:rsidRPr="003D306D" w:rsidRDefault="006179E6" w:rsidP="006179E6">
      <w:pPr>
        <w:rPr>
          <w:rFonts w:cs="Arial"/>
          <w:b/>
          <w:sz w:val="23"/>
          <w:szCs w:val="23"/>
        </w:rPr>
      </w:pPr>
      <w:r w:rsidRPr="003D306D">
        <w:rPr>
          <w:rFonts w:cs="Arial"/>
          <w:sz w:val="23"/>
          <w:szCs w:val="23"/>
        </w:rPr>
        <w:br w:type="page"/>
      </w:r>
      <w:r w:rsidRPr="003D306D">
        <w:rPr>
          <w:rFonts w:cs="Arial"/>
          <w:sz w:val="23"/>
          <w:szCs w:val="23"/>
        </w:rPr>
        <w:lastRenderedPageBreak/>
        <w:t xml:space="preserve">   </w:t>
      </w:r>
    </w:p>
    <w:p w:rsidR="006179E6" w:rsidRPr="003D306D" w:rsidRDefault="00DB0C88" w:rsidP="006179E6">
      <w:pPr>
        <w:rPr>
          <w:rFonts w:cs="Arial"/>
          <w:b/>
          <w:sz w:val="23"/>
          <w:szCs w:val="23"/>
        </w:rPr>
      </w:pPr>
      <w:r>
        <w:rPr>
          <w:rFonts w:cs="Arial"/>
          <w:b/>
          <w:noProof/>
          <w:sz w:val="23"/>
          <w:szCs w:val="23"/>
          <w:lang w:eastAsia="en-GB"/>
        </w:rPr>
        <w:pict>
          <v:group id="_x0000_s1838" style="position:absolute;left:0;text-align:left;margin-left:-9.25pt;margin-top:-46.6pt;width:439.6pt;height:486.65pt;z-index:251711488" coordorigin="2083,1273" coordsize="8792,9733">
            <v:group id="_x0000_s1839" style="position:absolute;left:2505;top:4718;width:7207;height:6288" coordorigin="2505,4313" coordsize="7207,6288">
              <v:shape id="_x0000_s1840" type="#_x0000_t202" style="position:absolute;left:2511;top:4313;width:550;height:557" stroked="f">
                <v:textbox style="mso-next-textbox:#_x0000_s1840">
                  <w:txbxContent>
                    <w:p w:rsidR="00466BDA" w:rsidRPr="0068792E" w:rsidRDefault="00466BDA" w:rsidP="006179E6">
                      <w:pPr>
                        <w:jc w:val="center"/>
                        <w:rPr>
                          <w:b/>
                          <w:sz w:val="28"/>
                          <w:szCs w:val="28"/>
                        </w:rPr>
                      </w:pPr>
                      <w:r>
                        <w:rPr>
                          <w:b/>
                          <w:sz w:val="28"/>
                          <w:szCs w:val="28"/>
                        </w:rPr>
                        <w:t>C</w:t>
                      </w:r>
                    </w:p>
                  </w:txbxContent>
                </v:textbox>
              </v:shape>
              <v:group id="_x0000_s1841" style="position:absolute;left:2505;top:4450;width:7207;height:6151" coordorigin="2505,4450" coordsize="7207,6151">
                <v:shape id="_x0000_s1842" type="#_x0000_t202" style="position:absolute;left:2505;top:4799;width:585;height:1297" stroked="f">
                  <v:textbox style="layout-flow:vertical;mso-layout-flow-alt:bottom-to-top;mso-next-textbox:#_x0000_s1842">
                    <w:txbxContent>
                      <w:p w:rsidR="00466BDA" w:rsidRPr="005070FB" w:rsidRDefault="00466BDA" w:rsidP="006179E6">
                        <w:pPr>
                          <w:jc w:val="center"/>
                          <w:rPr>
                            <w:b/>
                            <w:sz w:val="24"/>
                            <w:szCs w:val="24"/>
                          </w:rPr>
                        </w:pPr>
                        <w:r w:rsidRPr="005070FB">
                          <w:rPr>
                            <w:b/>
                            <w:sz w:val="24"/>
                            <w:szCs w:val="24"/>
                          </w:rPr>
                          <w:t>CMVp</w:t>
                        </w:r>
                      </w:p>
                    </w:txbxContent>
                  </v:textbox>
                </v:shape>
                <v:shape id="_x0000_s1843" type="#_x0000_t202" style="position:absolute;left:2505;top:6854;width:585;height:1297" stroked="f">
                  <v:textbox style="layout-flow:vertical;mso-layout-flow-alt:bottom-to-top;mso-next-textbox:#_x0000_s1843">
                    <w:txbxContent>
                      <w:p w:rsidR="00466BDA" w:rsidRPr="005070FB" w:rsidRDefault="00466BDA" w:rsidP="006179E6">
                        <w:pPr>
                          <w:jc w:val="center"/>
                          <w:rPr>
                            <w:b/>
                            <w:sz w:val="24"/>
                            <w:szCs w:val="24"/>
                          </w:rPr>
                        </w:pPr>
                        <w:r w:rsidRPr="005070FB">
                          <w:rPr>
                            <w:b/>
                            <w:sz w:val="24"/>
                            <w:szCs w:val="24"/>
                          </w:rPr>
                          <w:t>GFAPp</w:t>
                        </w:r>
                      </w:p>
                    </w:txbxContent>
                  </v:textbox>
                </v:shape>
                <v:shape id="_x0000_s1844" type="#_x0000_t202" style="position:absolute;left:2505;top:8909;width:585;height:1297" stroked="f">
                  <v:textbox style="layout-flow:vertical;mso-layout-flow-alt:bottom-to-top;mso-next-textbox:#_x0000_s1844">
                    <w:txbxContent>
                      <w:p w:rsidR="00466BDA" w:rsidRPr="005070FB" w:rsidRDefault="00466BDA" w:rsidP="006179E6">
                        <w:pPr>
                          <w:jc w:val="center"/>
                          <w:rPr>
                            <w:b/>
                            <w:sz w:val="24"/>
                            <w:szCs w:val="24"/>
                          </w:rPr>
                        </w:pPr>
                        <w:r w:rsidRPr="005070FB">
                          <w:rPr>
                            <w:b/>
                            <w:sz w:val="24"/>
                            <w:szCs w:val="24"/>
                          </w:rPr>
                          <w:t>SYNp</w:t>
                        </w:r>
                      </w:p>
                    </w:txbxContent>
                  </v:textbox>
                </v:shape>
                <v:group id="_x0000_s1845" style="position:absolute;left:3148;top:4454;width:2148;height:2012" coordorigin="3148,4632" coordsize="2148,2012">
                  <v:shape id="_x0000_s1846" type="#_x0000_t75" style="position:absolute;left:3148;top:4632;width:2148;height:2012">
                    <v:imagedata r:id="rId138" o:title="IPLV-CMVp-TH+_(c3)"/>
                  </v:shape>
                  <v:shape id="_x0000_s1847" type="#_x0000_t32" style="position:absolute;left:3166;top:5396;width:104;height:135" o:connectortype="straight" strokecolor="white" strokeweight="2pt">
                    <v:stroke endarrow="block"/>
                  </v:shape>
                  <v:shape id="_x0000_s1848" type="#_x0000_t32" style="position:absolute;left:4425;top:5651;width:104;height:135" o:connectortype="straight" strokecolor="white" strokeweight="2pt">
                    <v:stroke endarrow="block"/>
                  </v:shape>
                </v:group>
                <v:group id="_x0000_s1849" style="position:absolute;left:7564;top:4450;width:2148;height:2010" coordorigin="7534,9420" coordsize="2148,2010">
                  <v:shape id="_x0000_s1850" type="#_x0000_t75" style="position:absolute;left:7534;top:9420;width:2148;height:2010">
                    <v:imagedata r:id="rId139" o:title="IPLV-CMVp-TH+_(c1+c2+c3)"/>
                  </v:shape>
                  <v:shape id="_x0000_s1851" type="#_x0000_t32" style="position:absolute;left:7546;top:10188;width:104;height:135" o:connectortype="straight" strokecolor="white" strokeweight="2pt">
                    <v:stroke endarrow="block"/>
                  </v:shape>
                  <v:shape id="_x0000_s1852" type="#_x0000_t32" style="position:absolute;left:8805;top:10443;width:104;height:135" o:connectortype="straight" strokecolor="white" strokeweight="2pt">
                    <v:stroke endarrow="block"/>
                  </v:shape>
                </v:group>
                <v:group id="_x0000_s1853" style="position:absolute;left:3148;top:8591;width:2148;height:2010" coordorigin="3148,13531" coordsize="2148,2010">
                  <v:shape id="_x0000_s1854" type="#_x0000_t75" style="position:absolute;left:3148;top:13531;width:2148;height:2010">
                    <v:imagedata r:id="rId140" o:title="IPLV-SYNp TH+_(c3)"/>
                  </v:shape>
                  <v:shape id="_x0000_s1855" type="#_x0000_t32" style="position:absolute;left:4935;top:13803;width:104;height:135" o:connectortype="straight" strokecolor="white" strokeweight="2pt">
                    <v:stroke endarrow="block"/>
                  </v:shape>
                  <v:shape id="_x0000_s1856" type="#_x0000_t32" style="position:absolute;left:3660;top:13833;width:104;height:135" o:connectortype="straight" strokecolor="white" strokeweight="2pt">
                    <v:stroke endarrow="block"/>
                  </v:shape>
                  <v:shape id="_x0000_s1857" type="#_x0000_t32" style="position:absolute;left:3570;top:14553;width:104;height:135" o:connectortype="straight" strokecolor="white" strokeweight="2pt">
                    <v:stroke endarrow="block"/>
                  </v:shape>
                  <v:shape id="_x0000_s1858" type="#_x0000_t32" style="position:absolute;left:3420;top:14658;width:104;height:135" o:connectortype="straight" strokecolor="white" strokeweight="2pt">
                    <v:stroke endarrow="block"/>
                  </v:shape>
                </v:group>
                <v:group id="_x0000_s1859" style="position:absolute;left:5356;top:8588;width:2142;height:2010" coordorigin="5341,13528" coordsize="2142,2010">
                  <v:shape id="_x0000_s1860" type="#_x0000_t75" style="position:absolute;left:5341;top:13528;width:2142;height:2010">
                    <v:imagedata r:id="rId141" o:title="IPLV-SYNp TH+_(c2)" gain="72818f" blacklevel="3277f"/>
                  </v:shape>
                  <v:shape id="_x0000_s1861" type="#_x0000_t32" style="position:absolute;left:7140;top:13803;width:104;height:135" o:connectortype="straight" strokecolor="white" strokeweight="2pt">
                    <v:stroke endarrow="block"/>
                  </v:shape>
                  <v:shape id="_x0000_s1862" type="#_x0000_t32" style="position:absolute;left:5865;top:13833;width:104;height:135" o:connectortype="straight" strokecolor="white" strokeweight="2pt">
                    <v:stroke endarrow="block"/>
                  </v:shape>
                  <v:shape id="_x0000_s1863" type="#_x0000_t32" style="position:absolute;left:5775;top:14553;width:104;height:135" o:connectortype="straight" strokecolor="white" strokeweight="2pt">
                    <v:stroke endarrow="block"/>
                  </v:shape>
                  <v:shape id="_x0000_s1864" type="#_x0000_t32" style="position:absolute;left:5625;top:14658;width:104;height:135" o:connectortype="straight" strokecolor="white" strokeweight="2pt">
                    <v:stroke endarrow="block"/>
                  </v:shape>
                </v:group>
                <v:group id="_x0000_s1865" style="position:absolute;left:7558;top:8591;width:2148;height:2010" coordorigin="7528,13531" coordsize="2148,2010">
                  <v:shape id="_x0000_s1866" type="#_x0000_t75" style="position:absolute;left:7528;top:13531;width:2148;height:2010">
                    <v:imagedata r:id="rId142" o:title="IPLV-SYNp TH+_(c1+c2+c3)"/>
                  </v:shape>
                  <v:shape id="_x0000_s1867" type="#_x0000_t32" style="position:absolute;left:9330;top:13803;width:104;height:135" o:connectortype="straight" strokecolor="white" strokeweight="2pt">
                    <v:stroke endarrow="block"/>
                  </v:shape>
                  <v:shape id="_x0000_s1868" type="#_x0000_t32" style="position:absolute;left:8055;top:13833;width:104;height:135" o:connectortype="straight" strokecolor="white" strokeweight="2pt">
                    <v:stroke endarrow="block"/>
                  </v:shape>
                  <v:shape id="_x0000_s1869" type="#_x0000_t32" style="position:absolute;left:7965;top:14553;width:104;height:135" o:connectortype="straight" strokecolor="white" strokeweight="2pt">
                    <v:stroke endarrow="block"/>
                  </v:shape>
                  <v:shape id="_x0000_s1870" type="#_x0000_t32" style="position:absolute;left:7815;top:14658;width:104;height:135" o:connectortype="straight" strokecolor="white" strokeweight="2pt">
                    <v:stroke endarrow="block"/>
                  </v:shape>
                </v:group>
                <v:shape id="_x0000_s1871" type="#_x0000_t75" style="position:absolute;left:7564;top:6519;width:2142;height:2012">
                  <v:imagedata r:id="rId143" o:title="IPLV-GFAPp-TH+_(c1+c2+c3)"/>
                </v:shape>
                <v:shape id="_x0000_s1872" type="#_x0000_t75" style="position:absolute;left:5356;top:6519;width:2142;height:2012">
                  <v:imagedata r:id="rId144" o:title="IPLV-GFAPp-TH+_(c1)" gain="72818f" blacklevel="3277f"/>
                </v:shape>
                <v:shape id="_x0000_s1873" type="#_x0000_t75" style="position:absolute;left:3148;top:6519;width:2148;height:2010">
                  <v:imagedata r:id="rId145" o:title="IPLV-GFAPp-TH+_(c3)"/>
                </v:shape>
                <v:group id="_x0000_s1874" style="position:absolute;left:5356;top:4450;width:2148;height:2010" coordorigin="5341,4628" coordsize="2148,2010">
                  <v:shape id="_x0000_s1875" type="#_x0000_t75" style="position:absolute;left:5341;top:4628;width:2148;height:2010">
                    <v:imagedata r:id="rId146" o:title="IPLV-CMVp-TH+_(c2)" gain="72818f" blacklevel="3277f"/>
                  </v:shape>
                  <v:shape id="_x0000_s1876" type="#_x0000_t32" style="position:absolute;left:5356;top:5396;width:104;height:135" o:connectortype="straight" strokecolor="white" strokeweight="2pt">
                    <v:stroke endarrow="block"/>
                  </v:shape>
                  <v:shape id="_x0000_s1877" type="#_x0000_t32" style="position:absolute;left:6615;top:5651;width:104;height:135" o:connectortype="straight" strokecolor="white" strokeweight="2pt">
                    <v:stroke endarrow="block"/>
                  </v:shape>
                </v:group>
              </v:group>
            </v:group>
            <v:group id="_x0000_s1878" style="position:absolute;left:2083;top:1273;width:4448;height:3148" coordorigin="2083,1018" coordsize="4448,3148">
              <v:shape id="_x0000_s1879" type="#_x0000_t202" style="position:absolute;left:2407;top:1018;width:654;height:487" stroked="f">
                <v:textbox style="mso-next-textbox:#_x0000_s1879">
                  <w:txbxContent>
                    <w:p w:rsidR="00466BDA" w:rsidRPr="009C257A" w:rsidRDefault="00466BDA" w:rsidP="006179E6">
                      <w:pPr>
                        <w:jc w:val="center"/>
                        <w:rPr>
                          <w:b/>
                          <w:sz w:val="28"/>
                          <w:szCs w:val="28"/>
                        </w:rPr>
                      </w:pPr>
                      <w:r w:rsidRPr="009C257A">
                        <w:rPr>
                          <w:b/>
                          <w:sz w:val="28"/>
                          <w:szCs w:val="28"/>
                        </w:rPr>
                        <w:t>A</w:t>
                      </w:r>
                    </w:p>
                  </w:txbxContent>
                </v:textbox>
              </v:shape>
              <v:shape id="_x0000_s1880" type="#_x0000_t75" style="position:absolute;left:2083;top:1363;width:4448;height:2803" fillcolor="#bbe0e3">
                <v:imagedata r:id="rId147" o:title=""/>
              </v:shape>
            </v:group>
            <v:group id="_x0000_s1881" style="position:absolute;left:6618;top:1279;width:4257;height:3141" coordorigin="6618,1024" coordsize="4257,3141">
              <v:shape id="_x0000_s1882" type="#_x0000_t202" style="position:absolute;left:6841;top:1024;width:642;height:496" stroked="f">
                <v:textbox style="mso-next-textbox:#_x0000_s1882">
                  <w:txbxContent>
                    <w:p w:rsidR="00466BDA" w:rsidRPr="009C257A" w:rsidRDefault="00466BDA" w:rsidP="006179E6">
                      <w:pPr>
                        <w:jc w:val="center"/>
                        <w:rPr>
                          <w:b/>
                          <w:sz w:val="28"/>
                          <w:szCs w:val="28"/>
                        </w:rPr>
                      </w:pPr>
                      <w:r>
                        <w:rPr>
                          <w:b/>
                          <w:sz w:val="28"/>
                          <w:szCs w:val="28"/>
                        </w:rPr>
                        <w:t>B</w:t>
                      </w:r>
                    </w:p>
                  </w:txbxContent>
                </v:textbox>
              </v:shape>
              <v:shape id="_x0000_s1883" type="#_x0000_t75" style="position:absolute;left:6618;top:1363;width:4257;height:2802" fillcolor="#bbe0e3">
                <v:imagedata r:id="rId148" o:title=""/>
              </v:shape>
            </v:group>
          </v:group>
          <o:OLEObject Type="Embed" ProgID="Prism5.Document" ShapeID="_x0000_s1880" DrawAspect="Content" ObjectID="_1445242532" r:id="rId149"/>
          <o:OLEObject Type="Embed" ProgID="Prism5.Document" ShapeID="_x0000_s1883" DrawAspect="Content" ObjectID="_1445242533" r:id="rId150"/>
        </w:pict>
      </w: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F5535E" w:rsidRDefault="006179E6" w:rsidP="006179E6">
      <w:pPr>
        <w:rPr>
          <w:rFonts w:cs="Arial"/>
          <w:b/>
          <w:sz w:val="57"/>
          <w:szCs w:val="23"/>
        </w:rPr>
      </w:pPr>
    </w:p>
    <w:p w:rsidR="006179E6" w:rsidRPr="00F5535E" w:rsidRDefault="006179E6" w:rsidP="006179E6">
      <w:pPr>
        <w:pStyle w:val="Caption"/>
        <w:spacing w:before="100" w:beforeAutospacing="1" w:after="100" w:afterAutospacing="1" w:line="360" w:lineRule="auto"/>
        <w:jc w:val="both"/>
        <w:rPr>
          <w:rFonts w:ascii="Century Gothic" w:hAnsi="Century Gothic" w:cs="Arial"/>
          <w:b w:val="0"/>
        </w:rPr>
      </w:pPr>
      <w:bookmarkStart w:id="1043" w:name="_Toc338274901"/>
      <w:bookmarkStart w:id="1044" w:name="_Toc338501423"/>
      <w:bookmarkStart w:id="1045" w:name="_Toc341039177"/>
      <w:bookmarkStart w:id="1046" w:name="_Toc356079918"/>
      <w:r w:rsidRPr="00F5535E">
        <w:rPr>
          <w:rFonts w:ascii="Century Gothic" w:hAnsi="Century Gothic"/>
        </w:rPr>
        <w:t>Figure 4.</w:t>
      </w:r>
      <w:r w:rsidR="00122438" w:rsidRPr="00F5535E">
        <w:rPr>
          <w:rFonts w:ascii="Century Gothic" w:hAnsi="Century Gothic"/>
        </w:rPr>
        <w:fldChar w:fldCharType="begin"/>
      </w:r>
      <w:r w:rsidRPr="00DC71CC">
        <w:rPr>
          <w:rFonts w:ascii="Century Gothic" w:hAnsi="Century Gothic"/>
        </w:rPr>
        <w:instrText xml:space="preserve"> SEQ Figure_4. \* ARABIC </w:instrText>
      </w:r>
      <w:r w:rsidR="00122438" w:rsidRPr="00F5535E">
        <w:rPr>
          <w:rFonts w:ascii="Century Gothic" w:hAnsi="Century Gothic"/>
        </w:rPr>
        <w:fldChar w:fldCharType="separate"/>
      </w:r>
      <w:r w:rsidRPr="00F5535E">
        <w:rPr>
          <w:rFonts w:ascii="Century Gothic" w:hAnsi="Century Gothic"/>
          <w:noProof/>
        </w:rPr>
        <w:t>6</w:t>
      </w:r>
      <w:r w:rsidR="00122438" w:rsidRPr="00F5535E">
        <w:rPr>
          <w:rFonts w:ascii="Century Gothic" w:hAnsi="Century Gothic"/>
        </w:rPr>
        <w:fldChar w:fldCharType="end"/>
      </w:r>
      <w:r w:rsidRPr="00F5535E">
        <w:rPr>
          <w:rFonts w:ascii="Century Gothic" w:hAnsi="Century Gothic"/>
        </w:rPr>
        <w:t xml:space="preserve">: </w:t>
      </w:r>
      <w:r w:rsidRPr="00F90EA6">
        <w:rPr>
          <w:rStyle w:val="Style2Char1"/>
          <w:rFonts w:ascii="Century Gothic" w:hAnsi="Century Gothic"/>
          <w:b/>
          <w:sz w:val="20"/>
          <w:szCs w:val="20"/>
        </w:rPr>
        <w:t xml:space="preserve">Specificity in </w:t>
      </w:r>
      <w:r w:rsidRPr="00F90EA6">
        <w:rPr>
          <w:rStyle w:val="Style2Char1"/>
          <w:rFonts w:ascii="Century Gothic" w:hAnsi="Century Gothic"/>
          <w:b/>
          <w:i/>
          <w:sz w:val="20"/>
          <w:szCs w:val="20"/>
        </w:rPr>
        <w:t>eGFP</w:t>
      </w:r>
      <w:r w:rsidRPr="00F90EA6">
        <w:rPr>
          <w:rStyle w:val="Style2Char1"/>
          <w:rFonts w:ascii="Century Gothic" w:hAnsi="Century Gothic"/>
          <w:b/>
          <w:sz w:val="20"/>
          <w:szCs w:val="20"/>
        </w:rPr>
        <w:t xml:space="preserve"> expression in TH+ cells.</w:t>
      </w:r>
      <w:r w:rsidRPr="00F5535E">
        <w:rPr>
          <w:rFonts w:ascii="Century Gothic" w:hAnsi="Century Gothic"/>
          <w:b w:val="0"/>
        </w:rPr>
        <w:t xml:space="preserve"> </w:t>
      </w:r>
      <w:r w:rsidRPr="00F5535E">
        <w:rPr>
          <w:rStyle w:val="Strong"/>
          <w:b w:val="0"/>
          <w:sz w:val="20"/>
        </w:rPr>
        <w:t xml:space="preserve">E14 rat primary VM neuronal cultures were transduced with IPLVs (CMVp-eGFP, GFAPp-eGFP, SYNp-eGFP) at MOI 10 (eGFP transducing units), one day after cell seeding. (A) The total TH+ cell number and (B) percentage of TH+ cells expressing </w:t>
      </w:r>
      <w:r w:rsidRPr="00F5535E">
        <w:rPr>
          <w:rStyle w:val="Strong"/>
          <w:b w:val="0"/>
          <w:i/>
          <w:sz w:val="20"/>
        </w:rPr>
        <w:t>eGFP</w:t>
      </w:r>
      <w:r w:rsidRPr="00F5535E">
        <w:rPr>
          <w:rStyle w:val="Strong"/>
          <w:b w:val="0"/>
          <w:sz w:val="20"/>
        </w:rPr>
        <w:t xml:space="preserve"> were quantified 3 days post-transduction. The total TH+ cell number was not significantly different between groups; however, efficient </w:t>
      </w:r>
      <w:r w:rsidRPr="00F5535E">
        <w:rPr>
          <w:rStyle w:val="Strong"/>
          <w:b w:val="0"/>
          <w:i/>
          <w:sz w:val="20"/>
        </w:rPr>
        <w:t>eGFP</w:t>
      </w:r>
      <w:r w:rsidRPr="00F5535E">
        <w:rPr>
          <w:rStyle w:val="Strong"/>
          <w:b w:val="0"/>
          <w:sz w:val="20"/>
        </w:rPr>
        <w:t xml:space="preserve"> expression by CMVp and SYNp and not GFAPp was observed. Statistical analysis by one-way ANOVA followed by Bonferroni’s post-hoc test was performed. Error bars represent the S.E.M; </w:t>
      </w:r>
      <w:r w:rsidRPr="00F5535E">
        <w:rPr>
          <w:rStyle w:val="Strong"/>
          <w:b w:val="0"/>
          <w:i/>
          <w:sz w:val="20"/>
        </w:rPr>
        <w:t>n</w:t>
      </w:r>
      <w:r w:rsidRPr="00F5535E">
        <w:rPr>
          <w:rStyle w:val="Strong"/>
          <w:b w:val="0"/>
          <w:sz w:val="20"/>
        </w:rPr>
        <w:t xml:space="preserve"> = 3; **</w:t>
      </w:r>
      <w:r w:rsidRPr="00F5535E">
        <w:rPr>
          <w:rStyle w:val="Strong"/>
          <w:b w:val="0"/>
          <w:i/>
          <w:sz w:val="20"/>
        </w:rPr>
        <w:t>p</w:t>
      </w:r>
      <w:r w:rsidRPr="00F5535E">
        <w:rPr>
          <w:rStyle w:val="Strong"/>
          <w:b w:val="0"/>
          <w:sz w:val="20"/>
        </w:rPr>
        <w:t>&lt;0.01. (C) Representative images illustrate fluorescence localisation of TH+ and eGFP+ cells. Nuclei were stained blue with DAPI; TH+ cells were stained red; arrows indicate TH+/eGFP+ cells; scale bars = 20 µm.</w:t>
      </w:r>
      <w:bookmarkEnd w:id="1043"/>
      <w:bookmarkEnd w:id="1044"/>
      <w:bookmarkEnd w:id="1045"/>
      <w:bookmarkEnd w:id="1046"/>
    </w:p>
    <w:p w:rsidR="006179E6" w:rsidRPr="003D306D" w:rsidRDefault="006179E6" w:rsidP="008329F9">
      <w:pPr>
        <w:pStyle w:val="Heading3"/>
        <w:rPr>
          <w:kern w:val="0"/>
        </w:rPr>
      </w:pPr>
      <w:bookmarkStart w:id="1047" w:name="_Toc310948230"/>
      <w:bookmarkStart w:id="1048" w:name="_Toc338274780"/>
      <w:bookmarkStart w:id="1049" w:name="_Toc338499593"/>
      <w:bookmarkStart w:id="1050" w:name="_Toc341038859"/>
      <w:bookmarkStart w:id="1051" w:name="_Toc370678393"/>
      <w:r w:rsidRPr="003D306D">
        <w:rPr>
          <w:kern w:val="0"/>
        </w:rPr>
        <w:lastRenderedPageBreak/>
        <w:t>4.</w:t>
      </w:r>
      <w:r w:rsidR="006F444E">
        <w:rPr>
          <w:kern w:val="0"/>
        </w:rPr>
        <w:t>4</w:t>
      </w:r>
      <w:r w:rsidR="008329F9">
        <w:rPr>
          <w:kern w:val="0"/>
        </w:rPr>
        <w:t>.</w:t>
      </w:r>
      <w:r w:rsidRPr="003D306D">
        <w:rPr>
          <w:kern w:val="0"/>
        </w:rPr>
        <w:t xml:space="preserve">5.2. </w:t>
      </w:r>
      <w:r>
        <w:rPr>
          <w:kern w:val="0"/>
        </w:rPr>
        <w:t>Transduction i</w:t>
      </w:r>
      <w:r w:rsidRPr="003D306D">
        <w:rPr>
          <w:kern w:val="0"/>
        </w:rPr>
        <w:t>n astroglial culture</w:t>
      </w:r>
      <w:bookmarkEnd w:id="1047"/>
      <w:r w:rsidRPr="003D306D">
        <w:rPr>
          <w:kern w:val="0"/>
        </w:rPr>
        <w:t>s</w:t>
      </w:r>
      <w:bookmarkEnd w:id="1048"/>
      <w:bookmarkEnd w:id="1049"/>
      <w:bookmarkEnd w:id="1050"/>
      <w:bookmarkEnd w:id="1051"/>
    </w:p>
    <w:p w:rsidR="006179E6" w:rsidRPr="003D306D" w:rsidRDefault="006179E6" w:rsidP="006179E6">
      <w:r>
        <w:t>Rat primary VM a</w:t>
      </w:r>
      <w:r w:rsidRPr="003D306D">
        <w:t>stroglial cultures were transduced with IPLVs and IDLVs (CMVp-, GFAPp-, and SYN</w:t>
      </w:r>
      <w:r>
        <w:t>p</w:t>
      </w:r>
      <w:r w:rsidRPr="003D306D">
        <w:t>-</w:t>
      </w:r>
      <w:r w:rsidRPr="00C926BC">
        <w:t>eGFP</w:t>
      </w:r>
      <w:r w:rsidRPr="003D306D">
        <w:t xml:space="preserve">) in the same manner </w:t>
      </w:r>
      <w:r>
        <w:t>as</w:t>
      </w:r>
      <w:r w:rsidRPr="003D306D">
        <w:t xml:space="preserve"> neuronal cultures</w:t>
      </w:r>
      <w:r>
        <w:t xml:space="preserve">, but at day 3 </w:t>
      </w:r>
      <w:r>
        <w:rPr>
          <w:i/>
        </w:rPr>
        <w:t xml:space="preserve">in vitro </w:t>
      </w:r>
      <w:r>
        <w:t>due to a difference in time required to stabilise the cultures (see section 2.3.2)</w:t>
      </w:r>
      <w:r w:rsidRPr="003D306D">
        <w:t>. The number of eGFP</w:t>
      </w:r>
      <w:r>
        <w:t xml:space="preserve">+ cells and eGFP intensity were </w:t>
      </w:r>
      <w:r w:rsidRPr="003D306D">
        <w:t xml:space="preserve">evaluated 3 days </w:t>
      </w:r>
      <w:r>
        <w:t>following</w:t>
      </w:r>
      <w:r w:rsidRPr="003D306D">
        <w:t xml:space="preserve"> vector transduction. </w:t>
      </w:r>
    </w:p>
    <w:p w:rsidR="006179E6" w:rsidRPr="003D306D" w:rsidRDefault="006179E6" w:rsidP="006179E6">
      <w:r w:rsidRPr="003D306D">
        <w:t>In the</w:t>
      </w:r>
      <w:r>
        <w:t>se</w:t>
      </w:r>
      <w:r w:rsidRPr="003D306D">
        <w:t xml:space="preserve"> cultures containing 36% astrocytes and 1% neurons (as characterised in</w:t>
      </w:r>
      <w:r>
        <w:t xml:space="preserve"> section 4.</w:t>
      </w:r>
      <w:r w:rsidR="008329F9">
        <w:t>2.</w:t>
      </w:r>
      <w:r>
        <w:t>1</w:t>
      </w:r>
      <w:r w:rsidRPr="003D306D">
        <w:t xml:space="preserve">), </w:t>
      </w:r>
      <w:r>
        <w:t xml:space="preserve">the </w:t>
      </w:r>
      <w:r w:rsidRPr="003D306D">
        <w:t xml:space="preserve">cell-type specificity was significantly different between SYNp and the other promoters in both </w:t>
      </w:r>
      <w:r>
        <w:t xml:space="preserve">the </w:t>
      </w:r>
      <w:r w:rsidRPr="003D306D">
        <w:t xml:space="preserve">total eGFP+ cell number and eGFP intensity. </w:t>
      </w:r>
      <w:r>
        <w:t>A</w:t>
      </w:r>
      <w:r w:rsidRPr="003D306D">
        <w:t xml:space="preserve"> significantly higher transduction efficiency</w:t>
      </w:r>
      <w:r>
        <w:t xml:space="preserve"> of IPLVs compared to IDLVs was </w:t>
      </w:r>
      <w:r w:rsidRPr="003D306D">
        <w:t xml:space="preserve">observed </w:t>
      </w:r>
      <w:r>
        <w:t>only in eGFP intensity expressed from</w:t>
      </w:r>
      <w:r w:rsidRPr="003D306D">
        <w:t xml:space="preserve"> CMVp</w:t>
      </w:r>
      <w:r w:rsidRPr="00C926BC">
        <w:t>-eGFP</w:t>
      </w:r>
      <w:r w:rsidRPr="003D306D">
        <w:t xml:space="preserve"> vectors (</w:t>
      </w:r>
      <w:r w:rsidRPr="003D306D">
        <w:rPr>
          <w:b/>
        </w:rPr>
        <w:t>Figure 4.7</w:t>
      </w:r>
      <w:r w:rsidRPr="003D306D">
        <w:t xml:space="preserve">). </w:t>
      </w: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b/>
          <w:sz w:val="23"/>
          <w:szCs w:val="23"/>
        </w:rPr>
      </w:pPr>
    </w:p>
    <w:p w:rsidR="006179E6" w:rsidRDefault="006179E6" w:rsidP="006179E6">
      <w:pPr>
        <w:rPr>
          <w:rFonts w:cs="Arial"/>
          <w:b/>
          <w:sz w:val="23"/>
          <w:szCs w:val="23"/>
        </w:rPr>
      </w:pPr>
    </w:p>
    <w:p w:rsidR="00936DA5" w:rsidRPr="003D306D" w:rsidRDefault="00936DA5" w:rsidP="006179E6">
      <w:pPr>
        <w:rPr>
          <w:rFonts w:cs="Arial"/>
          <w:b/>
          <w:sz w:val="23"/>
          <w:szCs w:val="23"/>
        </w:rPr>
      </w:pPr>
    </w:p>
    <w:p w:rsidR="006179E6" w:rsidRPr="003D306D" w:rsidRDefault="00DB0C88" w:rsidP="006179E6">
      <w:pPr>
        <w:rPr>
          <w:rFonts w:cs="Arial"/>
          <w:b/>
          <w:sz w:val="23"/>
          <w:szCs w:val="23"/>
        </w:rPr>
      </w:pPr>
      <w:r>
        <w:rPr>
          <w:rFonts w:cs="Arial"/>
          <w:b/>
          <w:noProof/>
          <w:sz w:val="23"/>
          <w:szCs w:val="23"/>
          <w:lang w:eastAsia="en-GB"/>
        </w:rPr>
        <w:lastRenderedPageBreak/>
        <w:pict>
          <v:group id="Group 861" o:spid="_x0000_s1559" style="position:absolute;left:0;text-align:left;margin-left:-18.9pt;margin-top:-4.3pt;width:221.5pt;height:174.1pt;z-index:251712512" coordorigin="2100,7723" coordsize="4430,3482"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">
            <v:shape id="Object 10" o:spid="_x0000_s1560" type="#_x0000_t75" style="position:absolute;left:2100;top:8148;width:4430;height:305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stc7EAAAA3AAAAA8AAABkcnMvZG93bnJldi54bWxEj0FrwkAUhO+F/oflFXprNloJJrpKKbQI&#10;vWgUvT6yzySYfRuymxj/fVcQPA4z8w2zXI+mEQN1rrasYBLFIIgLq2suFRz2Px9zEM4ja2wsk4Ib&#10;OVivXl+WmGl75R0NuS9FgLDLUEHlfZtJ6YqKDLrItsTBO9vOoA+yK6Xu8BrgppHTOE6kwZrDQoUt&#10;fVdUXPLeKJCnSTNN+qTt/+phluZbffwdUqXe38avBQhPo3+GH+2NVpDGn3A/E46AXP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Rstc7EAAAA3AAAAA8AAAAAAAAAAAAAAAAA&#10;nwIAAGRycy9kb3ducmV2LnhtbFBLBQYAAAAABAAEAPcAAACQAwAAAAA=&#10;" fillcolor="#bbe0e3">
              <v:imagedata r:id="rId151" o:title=""/>
            </v:shape>
            <v:shape id="Text Box 863" o:spid="_x0000_s1561" type="#_x0000_t202" style="position:absolute;left:2300;top:7723;width:550;height:5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kQIcQA&#10;AADcAAAADwAAAGRycy9kb3ducmV2LnhtbESPzWrDMBCE74W+g9hCLyWWU9z8uFFMWkjJ1UkeYG1t&#10;bFNrZSzVP29fBQo9DjPzDbPLJtOKgXrXWFawjGIQxKXVDVcKrpfjYgPCeWSNrWVSMJODbP/4sMNU&#10;25FzGs6+EgHCLkUFtfddKqUrazLoItsRB+9me4M+yL6SuscxwE0rX+N4JQ02HBZq7OizpvL7/GMU&#10;3E7jy9t2LL78dZ0nqw9s1oWdlXp+mg7vIDxN/j/81z5pBds4gfu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5ECHEAAAA3AAAAA8AAAAAAAAAAAAAAAAAmAIAAGRycy9k&#10;b3ducmV2LnhtbFBLBQYAAAAABAAEAPUAAACJAwAAAAA=&#10;" stroked="f">
              <v:textbox>
                <w:txbxContent>
                  <w:p w:rsidR="00466BDA" w:rsidRPr="0013589E" w:rsidRDefault="00466BDA" w:rsidP="006179E6">
                    <w:pPr>
                      <w:jc w:val="center"/>
                      <w:rPr>
                        <w:b/>
                        <w:sz w:val="28"/>
                        <w:szCs w:val="28"/>
                      </w:rPr>
                    </w:pPr>
                    <w:r w:rsidRPr="0013589E">
                      <w:rPr>
                        <w:b/>
                        <w:sz w:val="28"/>
                        <w:szCs w:val="28"/>
                      </w:rPr>
                      <w:t>A</w:t>
                    </w:r>
                  </w:p>
                </w:txbxContent>
              </v:textbox>
            </v:shape>
          </v:group>
        </w:pict>
      </w:r>
      <w:r>
        <w:rPr>
          <w:rFonts w:cs="Arial"/>
          <w:b/>
          <w:noProof/>
          <w:sz w:val="23"/>
          <w:szCs w:val="23"/>
          <w:lang w:eastAsia="en-GB"/>
        </w:rPr>
        <w:pict>
          <v:group id="Group 877" o:spid="_x0000_s1562" style="position:absolute;left:0;text-align:left;margin-left:200.55pt;margin-top:-4.3pt;width:229.05pt;height:174.4pt;z-index:251725824" coordorigin="6371,1282" coordsize="4581,3488"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">
            <v:shape id="Object 11" o:spid="_x0000_s1563" type="#_x0000_t75" style="position:absolute;left:6371;top:1700;width:4581;height:307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Op4/FAAAA3AAAAA8AAABkcnMvZG93bnJldi54bWxEj91qwkAQhe8LvsMygjel2Si0JqmraEAQ&#10;b9qaPsCQHZPQ7GzIrkns03cLhV4ezs/H2ewm04qBetdYVrCMYhDEpdUNVwo+i+NTAsJ5ZI2tZVJw&#10;Jwe77exhg5m2I3/QcPGVCCPsMlRQe99lUrqyJoMush1x8K62N+iD7CupexzDuGnlKo5fpMGGA6HG&#10;jvKayq/LzQTI22O+Lk77Z4zXh/P7d3LOyysqtZhP+1cQnib/H/5rn7SCdJnC75lwBOT2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DqePxQAAANwAAAAPAAAAAAAAAAAAAAAA&#10;AJ8CAABkcnMvZG93bnJldi54bWxQSwUGAAAAAAQABAD3AAAAkQMAAAAA&#10;" fillcolor="#bbe0e3">
              <v:imagedata r:id="rId152" o:title=""/>
            </v:shape>
            <v:shape id="Text Box 879" o:spid="_x0000_s1564" type="#_x0000_t202" style="position:absolute;left:6667;top:1282;width:550;height:5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dKQr0A&#10;AADcAAAADwAAAGRycy9kb3ducmV2LnhtbERPSwrCMBDdC94hjOBGNFX8VqOooLj1c4CxGdtiMylN&#10;tPX2ZiG4fLz/atOYQrypcrllBcNBBII4sTrnVMHteujPQTiPrLGwTAo+5GCzbrdWGGtb85neF5+K&#10;EMIuRgWZ92UspUsyMugGtiQO3MNWBn2AVSp1hXUIN4UcRdFUGsw5NGRY0j6j5Hl5GQWPU92bLOr7&#10;0d9m5/F0h/nsbj9KdTvNdgnCU+P/4p/7pBUsRmF+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jdKQr0AAADcAAAADwAAAAAAAAAAAAAAAACYAgAAZHJzL2Rvd25yZXYu&#10;eG1sUEsFBgAAAAAEAAQA9QAAAIIDAAAAAA==&#10;" stroked="f">
              <v:textbox>
                <w:txbxContent>
                  <w:p w:rsidR="00466BDA" w:rsidRPr="0013589E" w:rsidRDefault="00466BDA" w:rsidP="006179E6">
                    <w:pPr>
                      <w:jc w:val="center"/>
                      <w:rPr>
                        <w:b/>
                        <w:sz w:val="28"/>
                        <w:szCs w:val="28"/>
                      </w:rPr>
                    </w:pPr>
                    <w:r w:rsidRPr="0013589E">
                      <w:rPr>
                        <w:b/>
                        <w:sz w:val="28"/>
                        <w:szCs w:val="28"/>
                      </w:rPr>
                      <w:t>B</w:t>
                    </w:r>
                  </w:p>
                </w:txbxContent>
              </v:textbox>
            </v:shape>
          </v:group>
        </w:pict>
      </w:r>
    </w:p>
    <w:p w:rsidR="00936DA5" w:rsidRDefault="00936DA5" w:rsidP="006179E6">
      <w:pPr>
        <w:rPr>
          <w:rFonts w:cs="Arial"/>
          <w:sz w:val="23"/>
          <w:szCs w:val="23"/>
        </w:rPr>
      </w:pPr>
    </w:p>
    <w:p w:rsidR="00936DA5" w:rsidRDefault="00936DA5" w:rsidP="006179E6">
      <w:pPr>
        <w:rPr>
          <w:rFonts w:cs="Arial"/>
          <w:sz w:val="23"/>
          <w:szCs w:val="23"/>
        </w:rPr>
      </w:pPr>
    </w:p>
    <w:p w:rsidR="00936DA5" w:rsidRDefault="00936DA5" w:rsidP="006179E6">
      <w:pPr>
        <w:rPr>
          <w:rFonts w:cs="Arial"/>
          <w:sz w:val="23"/>
          <w:szCs w:val="23"/>
        </w:rPr>
      </w:pPr>
    </w:p>
    <w:p w:rsidR="00936DA5" w:rsidRDefault="00DB0C88" w:rsidP="006179E6">
      <w:pPr>
        <w:rPr>
          <w:rFonts w:cs="Arial"/>
          <w:sz w:val="23"/>
          <w:szCs w:val="23"/>
        </w:rPr>
      </w:pPr>
      <w:r>
        <w:rPr>
          <w:rFonts w:cs="Arial"/>
          <w:noProof/>
          <w:sz w:val="23"/>
          <w:szCs w:val="23"/>
          <w:lang w:eastAsia="en-GB"/>
        </w:rPr>
        <w:pict>
          <v:shape id="Text Box 865" o:spid="_x0000_s1565" type="#_x0000_t202" style="position:absolute;left:0;text-align:left;margin-left:13.75pt;margin-top:21.15pt;width:29.1pt;height:23.4pt;z-index:251713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zV9iQIAABs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" stroked="f">
            <v:textbox>
              <w:txbxContent>
                <w:p w:rsidR="00466BDA" w:rsidRPr="0013589E" w:rsidRDefault="00466BDA" w:rsidP="006179E6">
                  <w:pPr>
                    <w:jc w:val="center"/>
                    <w:rPr>
                      <w:b/>
                      <w:sz w:val="28"/>
                      <w:szCs w:val="28"/>
                    </w:rPr>
                  </w:pPr>
                  <w:r w:rsidRPr="0013589E">
                    <w:rPr>
                      <w:b/>
                      <w:sz w:val="28"/>
                      <w:szCs w:val="28"/>
                    </w:rPr>
                    <w:t>C</w:t>
                  </w:r>
                </w:p>
              </w:txbxContent>
            </v:textbox>
          </v:shape>
        </w:pict>
      </w:r>
      <w:r>
        <w:rPr>
          <w:rFonts w:cs="Arial"/>
          <w:noProof/>
          <w:sz w:val="23"/>
          <w:szCs w:val="23"/>
          <w:lang w:eastAsia="en-GB"/>
        </w:rPr>
        <w:pict>
          <v:shape id="Text Box 872" o:spid="_x0000_s1566" type="#_x0000_t202" style="position:absolute;left:0;text-align:left;margin-left:62.85pt;margin-top:20.4pt;width:66.3pt;height:24.95pt;z-index:251720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6TzuwIAAMU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" filled="f" stroked="f">
            <v:textbox>
              <w:txbxContent>
                <w:p w:rsidR="00466BDA" w:rsidRPr="0013589E" w:rsidRDefault="00466BDA" w:rsidP="006179E6">
                  <w:pPr>
                    <w:jc w:val="center"/>
                    <w:rPr>
                      <w:b/>
                      <w:sz w:val="28"/>
                      <w:szCs w:val="28"/>
                    </w:rPr>
                  </w:pPr>
                  <w:r w:rsidRPr="0013589E">
                    <w:rPr>
                      <w:b/>
                      <w:sz w:val="28"/>
                      <w:szCs w:val="28"/>
                    </w:rPr>
                    <w:t>CMVp</w:t>
                  </w:r>
                </w:p>
              </w:txbxContent>
            </v:textbox>
          </v:shape>
        </w:pict>
      </w:r>
      <w:r>
        <w:rPr>
          <w:rFonts w:cs="Arial"/>
          <w:noProof/>
          <w:sz w:val="23"/>
          <w:szCs w:val="23"/>
          <w:lang w:eastAsia="en-GB"/>
        </w:rPr>
        <w:pict>
          <v:shape id="Text Box 873" o:spid="_x0000_s1567" type="#_x0000_t202" style="position:absolute;left:0;text-align:left;margin-left:172.8pt;margin-top:20.4pt;width:66.3pt;height:24.95pt;z-index:25172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" filled="f" stroked="f">
            <v:textbox>
              <w:txbxContent>
                <w:p w:rsidR="00466BDA" w:rsidRPr="0013589E" w:rsidRDefault="00466BDA" w:rsidP="006179E6">
                  <w:pPr>
                    <w:jc w:val="center"/>
                    <w:rPr>
                      <w:b/>
                      <w:sz w:val="28"/>
                      <w:szCs w:val="28"/>
                    </w:rPr>
                  </w:pPr>
                  <w:r w:rsidRPr="0013589E">
                    <w:rPr>
                      <w:b/>
                      <w:sz w:val="28"/>
                      <w:szCs w:val="28"/>
                    </w:rPr>
                    <w:t>GFAPp</w:t>
                  </w:r>
                </w:p>
              </w:txbxContent>
            </v:textbox>
          </v:shape>
        </w:pict>
      </w:r>
      <w:r>
        <w:rPr>
          <w:rFonts w:cs="Arial"/>
          <w:noProof/>
          <w:sz w:val="23"/>
          <w:szCs w:val="23"/>
          <w:lang w:eastAsia="en-GB"/>
        </w:rPr>
        <w:pict>
          <v:shape id="Text Box 874" o:spid="_x0000_s1568" type="#_x0000_t202" style="position:absolute;left:0;text-align:left;margin-left:282.6pt;margin-top:20.4pt;width:66.3pt;height:24.95pt;z-index:251722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" filled="f" stroked="f">
            <v:textbox>
              <w:txbxContent>
                <w:p w:rsidR="00466BDA" w:rsidRPr="0013589E" w:rsidRDefault="00466BDA" w:rsidP="006179E6">
                  <w:pPr>
                    <w:jc w:val="center"/>
                    <w:rPr>
                      <w:b/>
                      <w:sz w:val="28"/>
                      <w:szCs w:val="28"/>
                    </w:rPr>
                  </w:pPr>
                  <w:r w:rsidRPr="0013589E">
                    <w:rPr>
                      <w:b/>
                      <w:sz w:val="28"/>
                      <w:szCs w:val="28"/>
                    </w:rPr>
                    <w:t>SYNp</w:t>
                  </w:r>
                </w:p>
              </w:txbxContent>
            </v:textbox>
          </v:shape>
        </w:pict>
      </w:r>
    </w:p>
    <w:p w:rsidR="00936DA5" w:rsidRDefault="00F75973" w:rsidP="006179E6">
      <w:pPr>
        <w:rPr>
          <w:rFonts w:cs="Arial"/>
          <w:sz w:val="23"/>
          <w:szCs w:val="23"/>
        </w:rPr>
      </w:pPr>
      <w:r>
        <w:rPr>
          <w:rFonts w:cs="Arial"/>
          <w:noProof/>
          <w:sz w:val="23"/>
          <w:szCs w:val="23"/>
          <w:lang w:eastAsia="en-GB"/>
        </w:rPr>
        <w:drawing>
          <wp:anchor distT="0" distB="0" distL="114300" distR="114300" simplePos="0" relativeHeight="251714560" behindDoc="0" locked="0" layoutInCell="1" allowOverlap="1">
            <wp:simplePos x="0" y="0"/>
            <wp:positionH relativeFrom="column">
              <wp:posOffset>539115</wp:posOffset>
            </wp:positionH>
            <wp:positionV relativeFrom="paragraph">
              <wp:posOffset>50165</wp:posOffset>
            </wp:positionV>
            <wp:extent cx="1363980" cy="1276350"/>
            <wp:effectExtent l="0" t="0" r="0" b="0"/>
            <wp:wrapNone/>
            <wp:docPr id="907" name="Picture 866" descr="IPLV-CMVp-GFAP_(c1+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 name="Picture 866" descr="IPLV-CMVp-GFAP_(c1+c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363980" cy="12763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rFonts w:cs="Arial"/>
          <w:noProof/>
          <w:sz w:val="23"/>
          <w:szCs w:val="23"/>
          <w:lang w:eastAsia="en-GB"/>
        </w:rPr>
        <w:drawing>
          <wp:anchor distT="0" distB="0" distL="114300" distR="114300" simplePos="0" relativeHeight="251715584" behindDoc="0" locked="0" layoutInCell="1" allowOverlap="1">
            <wp:simplePos x="0" y="0"/>
            <wp:positionH relativeFrom="column">
              <wp:posOffset>1950720</wp:posOffset>
            </wp:positionH>
            <wp:positionV relativeFrom="paragraph">
              <wp:posOffset>50165</wp:posOffset>
            </wp:positionV>
            <wp:extent cx="1363980" cy="1276350"/>
            <wp:effectExtent l="0" t="0" r="0" b="0"/>
            <wp:wrapNone/>
            <wp:docPr id="908" name="Picture 867" descr="IPLV-GFAPp-GFAP_(c1+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 name="Picture 867" descr="IPLV-GFAPp-GFAP_(c1+c3)"/>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363980" cy="12763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rFonts w:cs="Arial"/>
          <w:noProof/>
          <w:sz w:val="23"/>
          <w:szCs w:val="23"/>
          <w:lang w:eastAsia="en-GB"/>
        </w:rPr>
        <w:drawing>
          <wp:anchor distT="0" distB="0" distL="114300" distR="114300" simplePos="0" relativeHeight="251716608" behindDoc="0" locked="0" layoutInCell="1" allowOverlap="1">
            <wp:simplePos x="0" y="0"/>
            <wp:positionH relativeFrom="column">
              <wp:posOffset>3362325</wp:posOffset>
            </wp:positionH>
            <wp:positionV relativeFrom="paragraph">
              <wp:posOffset>50165</wp:posOffset>
            </wp:positionV>
            <wp:extent cx="1363980" cy="1276350"/>
            <wp:effectExtent l="0" t="0" r="0" b="0"/>
            <wp:wrapNone/>
            <wp:docPr id="909" name="Picture 868" descr="IPLV-SYNp-GFAP_(c1+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 name="Picture 868" descr="IPLV-SYNp-GFAP_(c1+c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363980" cy="12763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DB0C88">
        <w:rPr>
          <w:rFonts w:cs="Arial"/>
          <w:noProof/>
          <w:sz w:val="23"/>
          <w:szCs w:val="23"/>
          <w:lang w:eastAsia="en-GB"/>
        </w:rPr>
        <w:pict>
          <v:shape id="Text Box 875" o:spid="_x0000_s1569" type="#_x0000_t202" style="position:absolute;left:0;text-align:left;margin-left:11.85pt;margin-top:28.65pt;width:30.75pt;height:57pt;z-index:2517237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" filled="f" stroked="f">
            <v:textbox style="layout-flow:vertical;mso-layout-flow-alt:bottom-to-top">
              <w:txbxContent>
                <w:p w:rsidR="00466BDA" w:rsidRPr="0013589E" w:rsidRDefault="00466BDA" w:rsidP="006179E6">
                  <w:pPr>
                    <w:jc w:val="center"/>
                    <w:rPr>
                      <w:b/>
                      <w:sz w:val="28"/>
                      <w:szCs w:val="28"/>
                    </w:rPr>
                  </w:pPr>
                  <w:r w:rsidRPr="0013589E">
                    <w:rPr>
                      <w:b/>
                      <w:sz w:val="28"/>
                      <w:szCs w:val="28"/>
                    </w:rPr>
                    <w:t>IPLVs</w:t>
                  </w:r>
                </w:p>
              </w:txbxContent>
            </v:textbox>
          </v:shape>
        </w:pict>
      </w:r>
    </w:p>
    <w:p w:rsidR="00936DA5" w:rsidRDefault="00936DA5" w:rsidP="006179E6">
      <w:pPr>
        <w:rPr>
          <w:rFonts w:cs="Arial"/>
          <w:sz w:val="23"/>
          <w:szCs w:val="23"/>
        </w:rPr>
      </w:pPr>
    </w:p>
    <w:p w:rsidR="00936DA5" w:rsidRDefault="00F75973" w:rsidP="006179E6">
      <w:pPr>
        <w:rPr>
          <w:rFonts w:cs="Arial"/>
          <w:sz w:val="23"/>
          <w:szCs w:val="23"/>
        </w:rPr>
      </w:pPr>
      <w:r>
        <w:rPr>
          <w:rFonts w:cs="Arial"/>
          <w:noProof/>
          <w:sz w:val="23"/>
          <w:szCs w:val="23"/>
          <w:lang w:eastAsia="en-GB"/>
        </w:rPr>
        <w:drawing>
          <wp:anchor distT="0" distB="0" distL="114300" distR="114300" simplePos="0" relativeHeight="251717632" behindDoc="0" locked="0" layoutInCell="1" allowOverlap="1">
            <wp:simplePos x="0" y="0"/>
            <wp:positionH relativeFrom="column">
              <wp:posOffset>539115</wp:posOffset>
            </wp:positionH>
            <wp:positionV relativeFrom="paragraph">
              <wp:posOffset>302260</wp:posOffset>
            </wp:positionV>
            <wp:extent cx="1363980" cy="1276350"/>
            <wp:effectExtent l="0" t="0" r="0" b="0"/>
            <wp:wrapNone/>
            <wp:docPr id="910" name="Picture 869" descr="IDLV-CMVp-GFAP_(c1+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 name="Picture 869" descr="IDLV-CMVp-GFAP_(c1+c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363980" cy="12763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rFonts w:cs="Arial"/>
          <w:noProof/>
          <w:sz w:val="23"/>
          <w:szCs w:val="23"/>
          <w:lang w:eastAsia="en-GB"/>
        </w:rPr>
        <w:drawing>
          <wp:anchor distT="0" distB="0" distL="114300" distR="114300" simplePos="0" relativeHeight="251718656" behindDoc="0" locked="0" layoutInCell="1" allowOverlap="1">
            <wp:simplePos x="0" y="0"/>
            <wp:positionH relativeFrom="column">
              <wp:posOffset>1950720</wp:posOffset>
            </wp:positionH>
            <wp:positionV relativeFrom="paragraph">
              <wp:posOffset>302260</wp:posOffset>
            </wp:positionV>
            <wp:extent cx="1363980" cy="1276350"/>
            <wp:effectExtent l="0" t="0" r="0" b="0"/>
            <wp:wrapNone/>
            <wp:docPr id="911" name="Picture 870" descr="IDLV-GFAPp-GFAP_(c1+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 name="Picture 870" descr="IDLV-GFAPp-GFAP_(c1+c3)"/>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363980" cy="12763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Pr>
          <w:rFonts w:cs="Arial"/>
          <w:noProof/>
          <w:sz w:val="23"/>
          <w:szCs w:val="23"/>
          <w:lang w:eastAsia="en-GB"/>
        </w:rPr>
        <w:drawing>
          <wp:anchor distT="0" distB="0" distL="114300" distR="114300" simplePos="0" relativeHeight="251719680" behindDoc="0" locked="0" layoutInCell="1" allowOverlap="1">
            <wp:simplePos x="0" y="0"/>
            <wp:positionH relativeFrom="column">
              <wp:posOffset>3362325</wp:posOffset>
            </wp:positionH>
            <wp:positionV relativeFrom="paragraph">
              <wp:posOffset>302260</wp:posOffset>
            </wp:positionV>
            <wp:extent cx="1363980" cy="1276350"/>
            <wp:effectExtent l="0" t="0" r="0" b="0"/>
            <wp:wrapNone/>
            <wp:docPr id="912" name="Picture 871" descr="IDLV-SYNp-GFAP_(c1+c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 name="Picture 871" descr="IDLV-SYNp-GFAP_(c1+c3)"/>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363980" cy="12763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B44342" w:rsidRDefault="00DB0C88" w:rsidP="006179E6">
      <w:pPr>
        <w:rPr>
          <w:rFonts w:cs="Arial"/>
          <w:sz w:val="23"/>
          <w:szCs w:val="23"/>
        </w:rPr>
      </w:pPr>
      <w:r>
        <w:rPr>
          <w:rFonts w:cs="Arial"/>
          <w:noProof/>
          <w:sz w:val="23"/>
          <w:szCs w:val="23"/>
          <w:lang w:eastAsia="en-GB"/>
        </w:rPr>
        <w:pict>
          <v:shape id="Text Box 876" o:spid="_x0000_s1570" type="#_x0000_t202" style="position:absolute;left:0;text-align:left;margin-left:11.85pt;margin-top:3.3pt;width:30.75pt;height:57pt;z-index:251724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" filled="f" stroked="f">
            <v:textbox style="layout-flow:vertical;mso-layout-flow-alt:bottom-to-top">
              <w:txbxContent>
                <w:p w:rsidR="00466BDA" w:rsidRPr="0013589E" w:rsidRDefault="00466BDA" w:rsidP="006179E6">
                  <w:pPr>
                    <w:jc w:val="center"/>
                    <w:rPr>
                      <w:b/>
                      <w:sz w:val="28"/>
                      <w:szCs w:val="28"/>
                    </w:rPr>
                  </w:pPr>
                  <w:r w:rsidRPr="0013589E">
                    <w:rPr>
                      <w:b/>
                      <w:sz w:val="28"/>
                      <w:szCs w:val="28"/>
                    </w:rPr>
                    <w:t>IDLVs</w:t>
                  </w:r>
                </w:p>
              </w:txbxContent>
            </v:textbox>
          </v:shape>
        </w:pict>
      </w:r>
    </w:p>
    <w:p w:rsidR="00B44342" w:rsidRDefault="00B44342" w:rsidP="006179E6">
      <w:pPr>
        <w:rPr>
          <w:rFonts w:cs="Arial"/>
          <w:sz w:val="23"/>
          <w:szCs w:val="23"/>
        </w:rPr>
      </w:pPr>
    </w:p>
    <w:p w:rsidR="00B44342" w:rsidRPr="00B44342" w:rsidRDefault="00B44342" w:rsidP="006179E6">
      <w:pPr>
        <w:rPr>
          <w:rFonts w:cs="Arial"/>
          <w:sz w:val="9"/>
          <w:szCs w:val="23"/>
        </w:rPr>
      </w:pPr>
    </w:p>
    <w:p w:rsidR="006179E6" w:rsidRPr="00B370B0" w:rsidRDefault="006179E6" w:rsidP="006179E6">
      <w:pPr>
        <w:spacing w:line="360" w:lineRule="auto"/>
        <w:rPr>
          <w:rStyle w:val="Strong"/>
          <w:sz w:val="20"/>
          <w:szCs w:val="20"/>
        </w:rPr>
      </w:pPr>
      <w:bookmarkStart w:id="1052" w:name="_Toc338274902"/>
      <w:bookmarkStart w:id="1053" w:name="_Toc338501424"/>
      <w:bookmarkStart w:id="1054" w:name="_Toc341039178"/>
      <w:bookmarkStart w:id="1055" w:name="_Toc356079919"/>
      <w:r w:rsidRPr="00B370B0">
        <w:rPr>
          <w:b/>
          <w:sz w:val="20"/>
          <w:szCs w:val="20"/>
        </w:rPr>
        <w:t>Figure 4.</w:t>
      </w:r>
      <w:r w:rsidR="00122438" w:rsidRPr="00B370B0">
        <w:rPr>
          <w:b/>
          <w:sz w:val="20"/>
          <w:szCs w:val="20"/>
        </w:rPr>
        <w:fldChar w:fldCharType="begin"/>
      </w:r>
      <w:r w:rsidRPr="00B370B0">
        <w:rPr>
          <w:b/>
          <w:sz w:val="20"/>
          <w:szCs w:val="20"/>
        </w:rPr>
        <w:instrText xml:space="preserve"> SEQ Figure_4. \* ARABIC </w:instrText>
      </w:r>
      <w:r w:rsidR="00122438" w:rsidRPr="00B370B0">
        <w:rPr>
          <w:b/>
          <w:sz w:val="20"/>
          <w:szCs w:val="20"/>
        </w:rPr>
        <w:fldChar w:fldCharType="separate"/>
      </w:r>
      <w:r w:rsidRPr="00B370B0">
        <w:rPr>
          <w:b/>
          <w:noProof/>
          <w:sz w:val="20"/>
          <w:szCs w:val="20"/>
        </w:rPr>
        <w:t>7</w:t>
      </w:r>
      <w:r w:rsidR="00122438" w:rsidRPr="00B370B0">
        <w:rPr>
          <w:b/>
          <w:sz w:val="20"/>
          <w:szCs w:val="20"/>
        </w:rPr>
        <w:fldChar w:fldCharType="end"/>
      </w:r>
      <w:r w:rsidRPr="00B370B0">
        <w:rPr>
          <w:b/>
          <w:sz w:val="20"/>
          <w:szCs w:val="20"/>
        </w:rPr>
        <w:t>:</w:t>
      </w:r>
      <w:r w:rsidRPr="00B370B0">
        <w:rPr>
          <w:sz w:val="20"/>
          <w:szCs w:val="20"/>
        </w:rPr>
        <w:t xml:space="preserve"> </w:t>
      </w:r>
      <w:r w:rsidRPr="00B370B0">
        <w:rPr>
          <w:b/>
          <w:sz w:val="20"/>
          <w:szCs w:val="20"/>
        </w:rPr>
        <w:t xml:space="preserve">Transduction of </w:t>
      </w:r>
      <w:r w:rsidRPr="00B370B0">
        <w:rPr>
          <w:b/>
          <w:i/>
          <w:iCs/>
          <w:sz w:val="20"/>
          <w:szCs w:val="20"/>
        </w:rPr>
        <w:t>eGFP</w:t>
      </w:r>
      <w:r w:rsidRPr="00B370B0">
        <w:rPr>
          <w:b/>
          <w:sz w:val="20"/>
          <w:szCs w:val="20"/>
        </w:rPr>
        <w:t xml:space="preserve">-expressing </w:t>
      </w:r>
      <w:r w:rsidRPr="00B370B0">
        <w:rPr>
          <w:b/>
          <w:bCs/>
          <w:sz w:val="20"/>
          <w:szCs w:val="20"/>
        </w:rPr>
        <w:t>LVs</w:t>
      </w:r>
      <w:r w:rsidRPr="00B370B0">
        <w:rPr>
          <w:b/>
          <w:sz w:val="20"/>
          <w:szCs w:val="20"/>
        </w:rPr>
        <w:t xml:space="preserve"> in rat primary </w:t>
      </w:r>
      <w:r w:rsidRPr="00B370B0">
        <w:rPr>
          <w:b/>
          <w:bCs/>
          <w:sz w:val="20"/>
          <w:szCs w:val="20"/>
        </w:rPr>
        <w:t xml:space="preserve">VM </w:t>
      </w:r>
      <w:r w:rsidRPr="00B370B0">
        <w:rPr>
          <w:b/>
          <w:sz w:val="20"/>
          <w:szCs w:val="20"/>
        </w:rPr>
        <w:t xml:space="preserve">astroglial cultures. </w:t>
      </w:r>
      <w:r w:rsidRPr="00B370B0">
        <w:rPr>
          <w:rStyle w:val="Strong"/>
          <w:sz w:val="20"/>
          <w:szCs w:val="20"/>
        </w:rPr>
        <w:t xml:space="preserve">Cells were transduced at day 3 </w:t>
      </w:r>
      <w:r w:rsidRPr="00B370B0">
        <w:rPr>
          <w:rStyle w:val="Strong"/>
          <w:i/>
          <w:sz w:val="20"/>
          <w:szCs w:val="20"/>
        </w:rPr>
        <w:t>in vitro</w:t>
      </w:r>
      <w:r w:rsidRPr="00B370B0">
        <w:rPr>
          <w:rStyle w:val="Strong"/>
          <w:sz w:val="20"/>
          <w:szCs w:val="20"/>
        </w:rPr>
        <w:t>, at M</w:t>
      </w:r>
      <w:r>
        <w:rPr>
          <w:rStyle w:val="Strong"/>
          <w:sz w:val="20"/>
          <w:szCs w:val="20"/>
        </w:rPr>
        <w:t>OI 10 (eGFP transducing units</w:t>
      </w:r>
      <w:r w:rsidRPr="00B370B0">
        <w:rPr>
          <w:rStyle w:val="Strong"/>
          <w:sz w:val="20"/>
          <w:szCs w:val="20"/>
        </w:rPr>
        <w:t xml:space="preserve">). (A) The percentage of cells expressing </w:t>
      </w:r>
      <w:r w:rsidRPr="00B370B0">
        <w:rPr>
          <w:rStyle w:val="Strong"/>
          <w:i/>
          <w:sz w:val="20"/>
          <w:szCs w:val="20"/>
        </w:rPr>
        <w:t>eGFP</w:t>
      </w:r>
      <w:r w:rsidRPr="00B370B0">
        <w:rPr>
          <w:rStyle w:val="Strong"/>
          <w:sz w:val="20"/>
          <w:szCs w:val="20"/>
        </w:rPr>
        <w:t xml:space="preserve"> and (B) intensity of eGFP </w:t>
      </w:r>
      <w:r>
        <w:rPr>
          <w:rStyle w:val="Strong"/>
          <w:sz w:val="20"/>
          <w:szCs w:val="20"/>
        </w:rPr>
        <w:t xml:space="preserve">fluorescence </w:t>
      </w:r>
      <w:r w:rsidRPr="00B370B0">
        <w:rPr>
          <w:rStyle w:val="Strong"/>
          <w:sz w:val="20"/>
          <w:szCs w:val="20"/>
        </w:rPr>
        <w:t xml:space="preserve">were evaluated 3 days post transduction. Significant differences were observed in cell-type specificity between SYNp and other promoters whereas the difference between IPLVs and IDLVs was only significant in eGFP intensity expressed from CMVp-eGFP vectors. Statistical analysis by two-way ANOVA followed by Bonferroni’s post-hoc test was performed. Error bars represent the S.E.M; </w:t>
      </w:r>
      <w:r w:rsidRPr="00B370B0">
        <w:rPr>
          <w:rStyle w:val="Strong"/>
          <w:i/>
          <w:sz w:val="20"/>
          <w:szCs w:val="20"/>
        </w:rPr>
        <w:t>n</w:t>
      </w:r>
      <w:r w:rsidRPr="00B370B0">
        <w:rPr>
          <w:rStyle w:val="Strong"/>
          <w:sz w:val="20"/>
          <w:szCs w:val="20"/>
        </w:rPr>
        <w:t xml:space="preserve"> = 3; *</w:t>
      </w:r>
      <w:r w:rsidRPr="00B370B0">
        <w:rPr>
          <w:rStyle w:val="Strong"/>
          <w:i/>
          <w:sz w:val="20"/>
          <w:szCs w:val="20"/>
        </w:rPr>
        <w:t>p</w:t>
      </w:r>
      <w:r w:rsidRPr="00B370B0">
        <w:rPr>
          <w:rStyle w:val="Strong"/>
          <w:sz w:val="20"/>
          <w:szCs w:val="20"/>
        </w:rPr>
        <w:t>&lt;0.05, **</w:t>
      </w:r>
      <w:r w:rsidRPr="00B370B0">
        <w:rPr>
          <w:rStyle w:val="Strong"/>
          <w:i/>
          <w:sz w:val="20"/>
          <w:szCs w:val="20"/>
        </w:rPr>
        <w:t>p</w:t>
      </w:r>
      <w:r w:rsidRPr="00B370B0">
        <w:rPr>
          <w:rStyle w:val="Strong"/>
          <w:sz w:val="20"/>
          <w:szCs w:val="20"/>
        </w:rPr>
        <w:t>&lt;0.01. (C) Representative images are shown at scale bars = 50 µm. Nuclei were stained blue with DAPI.</w:t>
      </w:r>
      <w:bookmarkEnd w:id="1052"/>
      <w:bookmarkEnd w:id="1053"/>
      <w:bookmarkEnd w:id="1054"/>
      <w:bookmarkEnd w:id="1055"/>
    </w:p>
    <w:p w:rsidR="006179E6" w:rsidRPr="003D306D" w:rsidRDefault="006179E6" w:rsidP="006179E6">
      <w:pPr>
        <w:pStyle w:val="Caption"/>
        <w:spacing w:before="100" w:beforeAutospacing="1" w:after="100" w:afterAutospacing="1" w:line="480" w:lineRule="auto"/>
        <w:rPr>
          <w:rFonts w:ascii="Century Gothic" w:hAnsi="Century Gothic" w:cs="Arial"/>
          <w:sz w:val="23"/>
          <w:szCs w:val="23"/>
        </w:rPr>
      </w:pPr>
    </w:p>
    <w:p w:rsidR="006179E6" w:rsidRPr="003D306D" w:rsidRDefault="006179E6" w:rsidP="006179E6">
      <w:pPr>
        <w:rPr>
          <w:rFonts w:cs="Arial"/>
          <w:sz w:val="23"/>
          <w:szCs w:val="23"/>
        </w:rPr>
      </w:pPr>
    </w:p>
    <w:p w:rsidR="006179E6" w:rsidRDefault="006179E6" w:rsidP="006179E6">
      <w:r w:rsidRPr="003D306D">
        <w:rPr>
          <w:rFonts w:cs="Arial"/>
        </w:rPr>
        <w:lastRenderedPageBreak/>
        <w:t>C</w:t>
      </w:r>
      <w:r w:rsidRPr="003D306D">
        <w:t xml:space="preserve">larification of </w:t>
      </w:r>
      <w:r>
        <w:t xml:space="preserve">eGFP+ </w:t>
      </w:r>
      <w:r w:rsidRPr="003D306D">
        <w:t xml:space="preserve">cell types </w:t>
      </w:r>
      <w:r>
        <w:t xml:space="preserve">in those transduced astroglial cultures </w:t>
      </w:r>
      <w:r w:rsidRPr="003D306D">
        <w:t>was carried out subsequently, with a focus on astrocytes and neurons. Although there was no statistical difference in</w:t>
      </w:r>
      <w:r>
        <w:t xml:space="preserve"> the</w:t>
      </w:r>
      <w:r w:rsidRPr="003D306D">
        <w:t xml:space="preserve"> total astrocyte (</w:t>
      </w:r>
      <w:r w:rsidRPr="003D306D">
        <w:rPr>
          <w:i/>
        </w:rPr>
        <w:t>p</w:t>
      </w:r>
      <w:r w:rsidRPr="003D306D">
        <w:t xml:space="preserve"> = 0.14) or neuronal (</w:t>
      </w:r>
      <w:r w:rsidRPr="003D306D">
        <w:rPr>
          <w:i/>
        </w:rPr>
        <w:t>p</w:t>
      </w:r>
      <w:r w:rsidRPr="003D306D">
        <w:t xml:space="preserve"> = 0.15) cell number (</w:t>
      </w:r>
      <w:r w:rsidRPr="003D306D">
        <w:rPr>
          <w:b/>
        </w:rPr>
        <w:t>Figure</w:t>
      </w:r>
      <w:r>
        <w:rPr>
          <w:b/>
        </w:rPr>
        <w:t>s</w:t>
      </w:r>
      <w:r w:rsidRPr="003D306D">
        <w:rPr>
          <w:b/>
        </w:rPr>
        <w:t xml:space="preserve"> 4.8 A, B</w:t>
      </w:r>
      <w:r>
        <w:t>), the percentage</w:t>
      </w:r>
      <w:r w:rsidRPr="003D306D">
        <w:t xml:space="preserve"> of </w:t>
      </w:r>
      <w:r>
        <w:t>eGFP+</w:t>
      </w:r>
      <w:r w:rsidRPr="003D306D">
        <w:t xml:space="preserve"> cells </w:t>
      </w:r>
      <w:r>
        <w:t>transduced with</w:t>
      </w:r>
      <w:r w:rsidRPr="003D306D">
        <w:t xml:space="preserve"> </w:t>
      </w:r>
      <w:r>
        <w:t>LV</w:t>
      </w:r>
      <w:r w:rsidRPr="003D306D">
        <w:t>s harbouring different promoter</w:t>
      </w:r>
      <w:r>
        <w:t>s</w:t>
      </w:r>
      <w:r w:rsidRPr="003D306D">
        <w:t xml:space="preserve"> </w:t>
      </w:r>
      <w:r>
        <w:t>was</w:t>
      </w:r>
      <w:r w:rsidRPr="003D306D">
        <w:t xml:space="preserve"> highly significant</w:t>
      </w:r>
      <w:r>
        <w:t>ly different (</w:t>
      </w:r>
      <w:r w:rsidRPr="003D306D">
        <w:rPr>
          <w:b/>
        </w:rPr>
        <w:t>Figure</w:t>
      </w:r>
      <w:r>
        <w:rPr>
          <w:b/>
        </w:rPr>
        <w:t>s</w:t>
      </w:r>
      <w:r w:rsidRPr="003D306D">
        <w:rPr>
          <w:b/>
        </w:rPr>
        <w:t xml:space="preserve"> 4.8 C, D</w:t>
      </w:r>
      <w:r>
        <w:t>)</w:t>
      </w:r>
      <w:r w:rsidRPr="003D306D">
        <w:t xml:space="preserve">. GFAPp targeted </w:t>
      </w:r>
      <w:r>
        <w:t xml:space="preserve">astrocytes (GFAP+) whereas SYNp mediated </w:t>
      </w:r>
      <w:r>
        <w:rPr>
          <w:i/>
        </w:rPr>
        <w:t>eGFP</w:t>
      </w:r>
      <w:r>
        <w:t xml:space="preserve"> expression in</w:t>
      </w:r>
      <w:r w:rsidRPr="003D306D">
        <w:t xml:space="preserve"> </w:t>
      </w:r>
      <w:r>
        <w:t>the majority of neurons (Tuj1+)</w:t>
      </w:r>
      <w:r w:rsidRPr="003D306D">
        <w:t xml:space="preserve">. Illustrative images are shown in </w:t>
      </w:r>
      <w:r w:rsidRPr="003D306D">
        <w:rPr>
          <w:b/>
        </w:rPr>
        <w:t>Figure 4.9</w:t>
      </w:r>
      <w:r w:rsidRPr="003D306D">
        <w:t xml:space="preserve">. </w:t>
      </w:r>
    </w:p>
    <w:p w:rsidR="006179E6" w:rsidRPr="003D306D" w:rsidRDefault="006179E6" w:rsidP="006179E6">
      <w:bookmarkStart w:id="1056" w:name="_Toc338499594"/>
      <w:bookmarkStart w:id="1057" w:name="_Toc341038860"/>
      <w:bookmarkStart w:id="1058" w:name="_Toc341090223"/>
      <w:r>
        <w:t>In summary, t</w:t>
      </w:r>
      <w:r w:rsidRPr="003D306D">
        <w:t xml:space="preserve">hese </w:t>
      </w:r>
      <w:r w:rsidRPr="003D306D">
        <w:rPr>
          <w:i/>
        </w:rPr>
        <w:t>in vitro</w:t>
      </w:r>
      <w:r w:rsidRPr="003D306D">
        <w:t xml:space="preserve"> data demonstrate promoter-mediated cell-type specificity </w:t>
      </w:r>
      <w:r>
        <w:t>of</w:t>
      </w:r>
      <w:r w:rsidRPr="003D306D">
        <w:t xml:space="preserve"> </w:t>
      </w:r>
      <w:r w:rsidRPr="001E05A4">
        <w:rPr>
          <w:i/>
        </w:rPr>
        <w:t>eGFP</w:t>
      </w:r>
      <w:r w:rsidRPr="003D306D">
        <w:t xml:space="preserve"> expression</w:t>
      </w:r>
      <w:r>
        <w:t>,</w:t>
      </w:r>
      <w:r w:rsidRPr="003D306D">
        <w:t xml:space="preserve"> with SYNp targeting predominantly neurons, GFAPp targeting predominantly astrocytes, and CMVp targeting both neurons and astrocytes. Moreover, </w:t>
      </w:r>
      <w:r>
        <w:t xml:space="preserve">the </w:t>
      </w:r>
      <w:r w:rsidRPr="003D306D">
        <w:t>data from me</w:t>
      </w:r>
      <w:r>
        <w:t xml:space="preserve">asurements of eGFP intensity indicate </w:t>
      </w:r>
      <w:r w:rsidRPr="003D306D">
        <w:t>higher transduction efficiency of IPLVs compared to IDLVs in some cases.</w:t>
      </w:r>
      <w:bookmarkEnd w:id="1056"/>
      <w:bookmarkEnd w:id="1057"/>
      <w:bookmarkEnd w:id="1058"/>
    </w:p>
    <w:p w:rsidR="006179E6" w:rsidRDefault="006179E6" w:rsidP="006179E6"/>
    <w:p w:rsidR="006179E6" w:rsidRDefault="006179E6" w:rsidP="006179E6">
      <w:r>
        <w:br w:type="page"/>
      </w:r>
    </w:p>
    <w:p w:rsidR="00B44342" w:rsidRPr="003D306D" w:rsidRDefault="00B44342" w:rsidP="006179E6"/>
    <w:p w:rsidR="006179E6" w:rsidRPr="003D306D" w:rsidRDefault="00DB0C88" w:rsidP="006179E6">
      <w:pPr>
        <w:rPr>
          <w:rFonts w:cs="Arial"/>
          <w:sz w:val="23"/>
          <w:szCs w:val="23"/>
        </w:rPr>
      </w:pPr>
      <w:r>
        <w:rPr>
          <w:noProof/>
          <w:lang w:eastAsia="en-GB"/>
        </w:rPr>
        <w:pict>
          <v:group id="_x0000_s2512" style="position:absolute;left:0;text-align:left;margin-left:-50.35pt;margin-top:-40pt;width:492.05pt;height:402.55pt;z-index:251694080" coordorigin="1261,1380" coordsize="9841,8051">
            <v:group id="_x0000_s2515" style="position:absolute;left:1261;top:2294;width:9841;height:7137" coordorigin="1261,1589" coordsize="9841,7137">
              <v:group id="_x0000_s2525" style="position:absolute;left:1261;top:1589;width:5196;height:3292" coordorigin="1261,1589" coordsize="5196,3292">
                <v:shape id="Object 6" o:spid="_x0000_s2527" type="#_x0000_t75" style="position:absolute;left:1261;top:1789;width:5196;height:3092" fillcolor="#fffff7">
                  <v:fill color2="#ffffd9"/>
                  <v:imagedata r:id="rId159" o:title=""/>
                  <v:shadow color="#777"/>
                </v:shape>
                <v:shape id="_x0000_s2526" type="#_x0000_t202" style="position:absolute;left:1756;top:1589;width:540;height:525" stroked="f">
                  <v:textbox style="mso-next-textbox:#_x0000_s2526">
                    <w:txbxContent>
                      <w:p w:rsidR="00466BDA" w:rsidRPr="002E4993" w:rsidRDefault="00466BDA" w:rsidP="006179E6">
                        <w:pPr>
                          <w:jc w:val="center"/>
                          <w:rPr>
                            <w:b/>
                            <w:sz w:val="28"/>
                            <w:szCs w:val="28"/>
                          </w:rPr>
                        </w:pPr>
                        <w:r>
                          <w:rPr>
                            <w:b/>
                            <w:sz w:val="28"/>
                            <w:szCs w:val="28"/>
                          </w:rPr>
                          <w:t>A</w:t>
                        </w:r>
                      </w:p>
                    </w:txbxContent>
                  </v:textbox>
                </v:shape>
              </v:group>
              <v:group id="_x0000_s2522" style="position:absolute;left:6092;top:1604;width:5010;height:3250" coordorigin="5672,1604" coordsize="5010,3250">
                <v:shape id="_x0000_s2524" type="#_x0000_t75" style="position:absolute;left:5672;top:2002;width:5010;height:2852" fillcolor="#fffff7">
                  <v:fill color2="#ffffd9"/>
                  <v:imagedata r:id="rId160" o:title=""/>
                  <v:shadow color="#777"/>
                </v:shape>
                <v:shape id="_x0000_s2523" type="#_x0000_t202" style="position:absolute;left:6089;top:1604;width:541;height:525" stroked="f">
                  <v:textbox style="mso-next-textbox:#_x0000_s2523">
                    <w:txbxContent>
                      <w:p w:rsidR="00466BDA" w:rsidRPr="002E4993" w:rsidRDefault="00466BDA" w:rsidP="006179E6">
                        <w:pPr>
                          <w:jc w:val="center"/>
                          <w:rPr>
                            <w:b/>
                            <w:sz w:val="28"/>
                            <w:szCs w:val="28"/>
                          </w:rPr>
                        </w:pPr>
                        <w:r>
                          <w:rPr>
                            <w:b/>
                            <w:sz w:val="28"/>
                            <w:szCs w:val="28"/>
                          </w:rPr>
                          <w:t>B</w:t>
                        </w:r>
                      </w:p>
                    </w:txbxContent>
                  </v:textbox>
                </v:shape>
              </v:group>
              <v:group id="_x0000_s2519" style="position:absolute;left:1468;top:5208;width:4937;height:3518" coordorigin="1468,5208" coordsize="4937,3518">
                <v:shape id="_x0000_s2521" type="#_x0000_t75" style="position:absolute;left:1468;top:5602;width:4937;height:3124;mso-wrap-style:none;v-text-anchor:middle" wrapcoords="5891 888 6718 3255 2067 3551 1964 3995 3100 5622 1964 6953 3100 7989 930 8877 517 9173 517 13907 1654 14942 3100 15090 2067 15682 2067 16126 3100 17458 2170 18937 2377 19233 10748 19825 3824 19973 3617 20712 5064 20712 18706 20712 19120 20121 16846 19825 19740 19085 19223 17458 16846 15090 16949 10356 8165 7989 8371 6066 17569 5622 17673 3699 9508 3255 16949 1479 16846 888 5891 888" fillcolor="#fffff7">
                  <v:fill color2="#ffffd9"/>
                  <v:imagedata r:id="rId161" o:title=""/>
                  <v:shadow color="#777"/>
                </v:shape>
                <v:shape id="_x0000_s2520" type="#_x0000_t202" style="position:absolute;left:1829;top:5208;width:452;height:503" stroked="f">
                  <v:textbox style="mso-next-textbox:#_x0000_s2520">
                    <w:txbxContent>
                      <w:p w:rsidR="00466BDA" w:rsidRPr="00FA05DC" w:rsidRDefault="00466BDA" w:rsidP="006179E6">
                        <w:pPr>
                          <w:jc w:val="center"/>
                          <w:rPr>
                            <w:b/>
                            <w:sz w:val="28"/>
                            <w:szCs w:val="28"/>
                          </w:rPr>
                        </w:pPr>
                        <w:r>
                          <w:rPr>
                            <w:b/>
                            <w:sz w:val="28"/>
                            <w:szCs w:val="28"/>
                          </w:rPr>
                          <w:t>C</w:t>
                        </w:r>
                      </w:p>
                    </w:txbxContent>
                  </v:textbox>
                </v:shape>
              </v:group>
              <v:group id="_x0000_s2516" style="position:absolute;left:6271;top:5208;width:4770;height:3511" coordorigin="6271,5208" coordsize="4770,3511">
                <v:shape id="_x0000_s2518" type="#_x0000_t202" style="position:absolute;left:6524;top:5208;width:452;height:503" stroked="f">
                  <v:textbox style="mso-next-textbox:#_x0000_s2518">
                    <w:txbxContent>
                      <w:p w:rsidR="00466BDA" w:rsidRPr="00FA05DC" w:rsidRDefault="00466BDA" w:rsidP="006179E6">
                        <w:pPr>
                          <w:jc w:val="center"/>
                          <w:rPr>
                            <w:b/>
                            <w:sz w:val="28"/>
                            <w:szCs w:val="28"/>
                          </w:rPr>
                        </w:pPr>
                        <w:r>
                          <w:rPr>
                            <w:b/>
                            <w:sz w:val="28"/>
                            <w:szCs w:val="28"/>
                          </w:rPr>
                          <w:t>D</w:t>
                        </w:r>
                      </w:p>
                    </w:txbxContent>
                  </v:textbox>
                </v:shape>
                <v:shape id="_x0000_s2517" type="#_x0000_t75" style="position:absolute;left:6271;top:5568;width:4770;height:3151;mso-wrap-style:none;v-text-anchor:middle" wrapcoords="5064 926 1654 3086 1654 3549 2997 5863 3100 5863 1964 6171 827 8331 517 8640 413 13269 1860 15737 2997 18206 2274 18669 2480 20520 5064 20674 18706 20674 19430 19903 19636 18823 19223 18206 19430 12343 17569 11880 10542 10800 10645 7869 9508 6326 17569 5554 17466 3394 7648 3394 17776 1697 17673 926 5064 926" fillcolor="#fffff7">
                  <v:fill color2="#ffffd9"/>
                  <v:imagedata r:id="rId162" o:title=""/>
                  <v:shadow color="#777"/>
                </v:shape>
              </v:group>
            </v:group>
            <v:shape id="_x0000_s2514" type="#_x0000_t202" style="position:absolute;left:3075;top:1380;width:1980;height:480" strokeweight="1pt">
              <v:textbox style="mso-next-textbox:#_x0000_s2514">
                <w:txbxContent>
                  <w:p w:rsidR="00466BDA" w:rsidRPr="00C926BC" w:rsidRDefault="00466BDA" w:rsidP="006179E6">
                    <w:pPr>
                      <w:jc w:val="center"/>
                      <w:rPr>
                        <w:b/>
                        <w:sz w:val="26"/>
                        <w:szCs w:val="26"/>
                      </w:rPr>
                    </w:pPr>
                    <w:r w:rsidRPr="00C926BC">
                      <w:rPr>
                        <w:b/>
                        <w:sz w:val="26"/>
                        <w:szCs w:val="26"/>
                      </w:rPr>
                      <w:t>Astrocytes</w:t>
                    </w:r>
                  </w:p>
                </w:txbxContent>
              </v:textbox>
            </v:shape>
            <v:shape id="_x0000_s2513" type="#_x0000_t202" style="position:absolute;left:7740;top:1380;width:1980;height:480" strokeweight="1pt">
              <v:textbox style="mso-next-textbox:#_x0000_s2513">
                <w:txbxContent>
                  <w:p w:rsidR="00466BDA" w:rsidRPr="00C926BC" w:rsidRDefault="00466BDA" w:rsidP="006179E6">
                    <w:pPr>
                      <w:jc w:val="center"/>
                      <w:rPr>
                        <w:b/>
                        <w:sz w:val="26"/>
                        <w:szCs w:val="26"/>
                      </w:rPr>
                    </w:pPr>
                    <w:r w:rsidRPr="00C926BC">
                      <w:rPr>
                        <w:b/>
                        <w:sz w:val="26"/>
                        <w:szCs w:val="26"/>
                      </w:rPr>
                      <w:t>Neurons</w:t>
                    </w:r>
                  </w:p>
                </w:txbxContent>
              </v:textbox>
            </v:shape>
          </v:group>
          <o:OLEObject Type="Embed" ProgID="Prism5.Document" ShapeID="Object 6" DrawAspect="Content" ObjectID="_1445242534" r:id="rId163"/>
          <o:OLEObject Type="Embed" ProgID="Prism5.Document" ShapeID="_x0000_s2524" DrawAspect="Content" ObjectID="_1445242535" r:id="rId164"/>
        </w:pict>
      </w: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FC6B6D" w:rsidRDefault="006179E6" w:rsidP="006179E6">
      <w:pPr>
        <w:rPr>
          <w:rFonts w:cs="Arial"/>
          <w:sz w:val="5"/>
          <w:szCs w:val="23"/>
        </w:rPr>
      </w:pPr>
    </w:p>
    <w:p w:rsidR="006179E6" w:rsidRPr="003D306D" w:rsidRDefault="006179E6" w:rsidP="006179E6">
      <w:pPr>
        <w:rPr>
          <w:rFonts w:cs="Arial"/>
          <w:sz w:val="23"/>
          <w:szCs w:val="23"/>
        </w:rPr>
      </w:pPr>
    </w:p>
    <w:p w:rsidR="006179E6" w:rsidRDefault="006179E6" w:rsidP="006179E6">
      <w:pPr>
        <w:rPr>
          <w:rFonts w:cs="Arial"/>
          <w:sz w:val="13"/>
          <w:szCs w:val="23"/>
        </w:rPr>
      </w:pPr>
    </w:p>
    <w:p w:rsidR="006179E6" w:rsidRDefault="006179E6" w:rsidP="006179E6">
      <w:pPr>
        <w:rPr>
          <w:rFonts w:cs="Arial"/>
          <w:sz w:val="13"/>
          <w:szCs w:val="23"/>
        </w:rPr>
      </w:pPr>
    </w:p>
    <w:p w:rsidR="006179E6" w:rsidRDefault="006179E6" w:rsidP="006179E6">
      <w:pPr>
        <w:rPr>
          <w:rFonts w:cs="Arial"/>
          <w:sz w:val="13"/>
          <w:szCs w:val="23"/>
        </w:rPr>
      </w:pPr>
    </w:p>
    <w:p w:rsidR="006179E6" w:rsidRDefault="006179E6" w:rsidP="006179E6">
      <w:pPr>
        <w:rPr>
          <w:rFonts w:cs="Arial"/>
          <w:sz w:val="13"/>
          <w:szCs w:val="23"/>
        </w:rPr>
      </w:pPr>
    </w:p>
    <w:p w:rsidR="006179E6" w:rsidRPr="00B370B0" w:rsidRDefault="006179E6" w:rsidP="006179E6">
      <w:pPr>
        <w:rPr>
          <w:rFonts w:cs="Arial"/>
          <w:sz w:val="6"/>
          <w:szCs w:val="23"/>
        </w:rPr>
      </w:pPr>
    </w:p>
    <w:p w:rsidR="006179E6" w:rsidRPr="00B370B0" w:rsidRDefault="006179E6" w:rsidP="006179E6">
      <w:pPr>
        <w:pStyle w:val="Caption"/>
        <w:spacing w:before="480" w:after="100" w:afterAutospacing="1" w:line="360" w:lineRule="auto"/>
        <w:jc w:val="both"/>
        <w:rPr>
          <w:rFonts w:ascii="Century Gothic" w:hAnsi="Century Gothic"/>
          <w:b w:val="0"/>
          <w:bCs w:val="0"/>
        </w:rPr>
      </w:pPr>
      <w:bookmarkStart w:id="1059" w:name="_Toc338274903"/>
      <w:bookmarkStart w:id="1060" w:name="_Toc338501425"/>
      <w:bookmarkStart w:id="1061" w:name="_Toc341039179"/>
      <w:bookmarkStart w:id="1062" w:name="_Toc356079920"/>
      <w:r w:rsidRPr="00B370B0">
        <w:rPr>
          <w:rFonts w:ascii="Century Gothic" w:hAnsi="Century Gothic"/>
        </w:rPr>
        <w:t>Figure 4.</w:t>
      </w:r>
      <w:r w:rsidR="00122438" w:rsidRPr="00B370B0">
        <w:rPr>
          <w:rFonts w:ascii="Century Gothic" w:hAnsi="Century Gothic"/>
        </w:rPr>
        <w:fldChar w:fldCharType="begin"/>
      </w:r>
      <w:r w:rsidRPr="002B3448">
        <w:rPr>
          <w:rFonts w:ascii="Century Gothic" w:hAnsi="Century Gothic"/>
        </w:rPr>
        <w:instrText xml:space="preserve"> SEQ Figure_4. \* ARABIC </w:instrText>
      </w:r>
      <w:r w:rsidR="00122438" w:rsidRPr="00B370B0">
        <w:rPr>
          <w:rFonts w:ascii="Century Gothic" w:hAnsi="Century Gothic"/>
        </w:rPr>
        <w:fldChar w:fldCharType="separate"/>
      </w:r>
      <w:r w:rsidRPr="00B370B0">
        <w:rPr>
          <w:rFonts w:ascii="Century Gothic" w:hAnsi="Century Gothic"/>
          <w:noProof/>
        </w:rPr>
        <w:t>8</w:t>
      </w:r>
      <w:r w:rsidR="00122438" w:rsidRPr="00B370B0">
        <w:rPr>
          <w:rFonts w:ascii="Century Gothic" w:hAnsi="Century Gothic"/>
        </w:rPr>
        <w:fldChar w:fldCharType="end"/>
      </w:r>
      <w:r w:rsidRPr="00B370B0">
        <w:rPr>
          <w:rFonts w:ascii="Century Gothic" w:hAnsi="Century Gothic"/>
        </w:rPr>
        <w:t xml:space="preserve">: Specificity of </w:t>
      </w:r>
      <w:r w:rsidRPr="00B370B0">
        <w:rPr>
          <w:rFonts w:ascii="Century Gothic" w:hAnsi="Century Gothic"/>
          <w:i/>
        </w:rPr>
        <w:t>eGFP</w:t>
      </w:r>
      <w:r w:rsidRPr="00B370B0">
        <w:rPr>
          <w:rFonts w:ascii="Century Gothic" w:hAnsi="Century Gothic"/>
        </w:rPr>
        <w:t xml:space="preserve"> expression in rat VM astroglial cultures. </w:t>
      </w:r>
      <w:r w:rsidRPr="00B370B0">
        <w:rPr>
          <w:rStyle w:val="Strong"/>
          <w:b w:val="0"/>
          <w:sz w:val="20"/>
        </w:rPr>
        <w:t>E14 rat primary cultures were transduced with IPLV-eGFP (</w:t>
      </w:r>
      <w:r w:rsidRPr="00B370B0">
        <w:rPr>
          <w:rStyle w:val="Strong"/>
          <w:b w:val="0"/>
          <w:i/>
          <w:sz w:val="20"/>
        </w:rPr>
        <w:t>n</w:t>
      </w:r>
      <w:r w:rsidRPr="00B370B0">
        <w:rPr>
          <w:rStyle w:val="Strong"/>
          <w:b w:val="0"/>
          <w:sz w:val="20"/>
        </w:rPr>
        <w:t xml:space="preserve"> = 3) or IDLV-eGFP (</w:t>
      </w:r>
      <w:r w:rsidRPr="00B370B0">
        <w:rPr>
          <w:rStyle w:val="Strong"/>
          <w:b w:val="0"/>
          <w:i/>
          <w:sz w:val="20"/>
        </w:rPr>
        <w:t>n</w:t>
      </w:r>
      <w:r w:rsidRPr="00B370B0">
        <w:rPr>
          <w:rStyle w:val="Strong"/>
          <w:b w:val="0"/>
          <w:sz w:val="20"/>
        </w:rPr>
        <w:t xml:space="preserve"> = 2) at M</w:t>
      </w:r>
      <w:r>
        <w:rPr>
          <w:rStyle w:val="Strong"/>
          <w:b w:val="0"/>
          <w:sz w:val="20"/>
        </w:rPr>
        <w:t>OI 10 (eGFP transducing units</w:t>
      </w:r>
      <w:r w:rsidRPr="00B370B0">
        <w:rPr>
          <w:rStyle w:val="Strong"/>
          <w:b w:val="0"/>
          <w:sz w:val="20"/>
        </w:rPr>
        <w:t xml:space="preserve">), 3 days after cell seeding. (A, B) Total numbers of astrocytes (GFAP+) and neurons (Tuj1+) respectively were evaluated 3 days post-transduction demonstrating no significant difference between groups. However, the percentage of (C) astrocytes or (D) neurons expressing </w:t>
      </w:r>
      <w:r w:rsidRPr="00B370B0">
        <w:rPr>
          <w:rStyle w:val="Strong"/>
          <w:b w:val="0"/>
          <w:i/>
          <w:sz w:val="20"/>
        </w:rPr>
        <w:t>eGFP</w:t>
      </w:r>
      <w:r w:rsidRPr="00B370B0">
        <w:rPr>
          <w:rStyle w:val="Strong"/>
          <w:b w:val="0"/>
          <w:sz w:val="20"/>
        </w:rPr>
        <w:t xml:space="preserve"> was significantly different between promoter types, with GFAPp predominantly targeting astrocytes and SYNp predominantly targeting neurons</w:t>
      </w:r>
      <w:r>
        <w:rPr>
          <w:rStyle w:val="Strong"/>
          <w:b w:val="0"/>
          <w:sz w:val="20"/>
        </w:rPr>
        <w:t>. Data were statistically analys</w:t>
      </w:r>
      <w:r w:rsidRPr="00B370B0">
        <w:rPr>
          <w:rStyle w:val="Strong"/>
          <w:b w:val="0"/>
          <w:sz w:val="20"/>
        </w:rPr>
        <w:t>ed by one-way ANOVA and Bonferroni’s post-hoc test. Error bars represent the S.E.M</w:t>
      </w:r>
      <w:bookmarkEnd w:id="1059"/>
      <w:bookmarkEnd w:id="1060"/>
      <w:bookmarkEnd w:id="1061"/>
      <w:r w:rsidRPr="00B370B0">
        <w:rPr>
          <w:rStyle w:val="Strong"/>
          <w:b w:val="0"/>
          <w:sz w:val="20"/>
        </w:rPr>
        <w:t>; *</w:t>
      </w:r>
      <w:r w:rsidRPr="00B370B0">
        <w:rPr>
          <w:rStyle w:val="Strong"/>
          <w:b w:val="0"/>
          <w:i/>
          <w:sz w:val="20"/>
        </w:rPr>
        <w:t>p</w:t>
      </w:r>
      <w:r w:rsidRPr="00B370B0">
        <w:rPr>
          <w:rStyle w:val="Strong"/>
          <w:b w:val="0"/>
          <w:sz w:val="20"/>
        </w:rPr>
        <w:t>&lt;0.05, **</w:t>
      </w:r>
      <w:r w:rsidRPr="00B370B0">
        <w:rPr>
          <w:rStyle w:val="Strong"/>
          <w:b w:val="0"/>
          <w:i/>
          <w:sz w:val="20"/>
        </w:rPr>
        <w:t>p</w:t>
      </w:r>
      <w:r w:rsidRPr="00B370B0">
        <w:rPr>
          <w:rStyle w:val="Strong"/>
          <w:b w:val="0"/>
          <w:sz w:val="20"/>
        </w:rPr>
        <w:t>&lt;0.01, ***</w:t>
      </w:r>
      <w:r w:rsidRPr="00B370B0">
        <w:rPr>
          <w:rStyle w:val="Strong"/>
          <w:b w:val="0"/>
          <w:i/>
          <w:sz w:val="20"/>
        </w:rPr>
        <w:t>p</w:t>
      </w:r>
      <w:r w:rsidRPr="00B370B0">
        <w:rPr>
          <w:rStyle w:val="Strong"/>
          <w:b w:val="0"/>
          <w:sz w:val="20"/>
        </w:rPr>
        <w:t>&lt;0.001.</w:t>
      </w:r>
      <w:bookmarkEnd w:id="1062"/>
    </w:p>
    <w:p w:rsidR="006179E6" w:rsidRPr="003D306D" w:rsidRDefault="006179E6" w:rsidP="006179E6">
      <w:pPr>
        <w:rPr>
          <w:rFonts w:cs="Arial"/>
          <w:b/>
          <w:sz w:val="23"/>
          <w:szCs w:val="23"/>
        </w:rPr>
      </w:pPr>
    </w:p>
    <w:p w:rsidR="006179E6" w:rsidRPr="003D306D" w:rsidRDefault="006179E6" w:rsidP="006179E6">
      <w:pPr>
        <w:rPr>
          <w:sz w:val="23"/>
          <w:szCs w:val="23"/>
        </w:rPr>
      </w:pPr>
    </w:p>
    <w:p w:rsidR="006179E6" w:rsidRPr="003D306D" w:rsidRDefault="00DB0C88" w:rsidP="006179E6">
      <w:pPr>
        <w:rPr>
          <w:sz w:val="23"/>
          <w:szCs w:val="23"/>
        </w:rPr>
      </w:pPr>
      <w:r>
        <w:rPr>
          <w:noProof/>
          <w:szCs w:val="23"/>
          <w:lang w:eastAsia="en-GB"/>
        </w:rPr>
        <w:lastRenderedPageBreak/>
        <w:pict>
          <v:group id="Group 1191" o:spid="_x0000_s1571" style="position:absolute;left:0;text-align:left;margin-left:-32.55pt;margin-top:-4.85pt;width:449.15pt;height:512.45pt;z-index:251843584" coordorigin="1617,1264" coordsize="8983,102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&#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&#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&#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">
            <v:group id="Group 543" o:spid="_x0000_s1572" style="position:absolute;left:1617;top:1264;width:8983;height:10249" coordorigin="1617,1369" coordsize="8983,102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2dd/cYAAADcAAAADwAAAGRycy9kb3ducmV2LnhtbESPT2vCQBTE74LfYXlC&#10;b3UTazWkriKi0oMUqoXS2yP78gezb0N2TeK37xYKHoeZ+Q2z2gymFh21rrKsIJ5GIIgzqysuFHxd&#10;Ds8JCOeRNdaWScGdHGzW49EKU217/qTu7AsRIOxSVFB636RSuqwkg25qG+Lg5bY16INsC6lb7APc&#10;1HIWRQtpsOKwUGJDu5Ky6/lmFBx77Lcv8b47XfPd/efy+vF9ikmpp8mwfQPhafCP8H/7XStYJnP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Z139xgAAANwA&#10;AAAPAAAAAAAAAAAAAAAAAKoCAABkcnMvZG93bnJldi54bWxQSwUGAAAAAAQABAD6AAAAnQMAAAAA&#10;">
              <v:group id="Group 544" o:spid="_x0000_s1573" style="position:absolute;left:1632;top:1369;width:8968;height:4362" coordorigin="1632,1369" coordsize="8968,43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Ar+GbFAAAA3AAA&#10;AA8AAAAAAAAAAAAAAAAAqgIAAGRycy9kb3ducmV2LnhtbFBLBQYAAAAABAAEAPoAAACcAwAAAAA=&#10;">
                <v:group id="Group 545" o:spid="_x0000_s1574" style="position:absolute;left:6472;top:1941;width:4128;height:3790" coordorigin="6517,1232" coordsize="4128,3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PlmEcYAAADcAAAADwAAAGRycy9kb3ducmV2LnhtbESPQWvCQBSE7wX/w/KE&#10;3uomllpJ3YQgWnqQQlWQ3h7ZZxKSfRuyaxL/fbdQ6HGYmW+YTTaZVgzUu9qygngRgSAurK65VHA+&#10;7Z/WIJxH1thaJgV3cpCls4cNJtqO/EXD0ZciQNglqKDyvkukdEVFBt3CdsTBu9reoA+yL6XucQxw&#10;08plFK2kwZrDQoUdbSsqmuPNKHgfccyf491waK7b+/fp5fNyiEmpx/mUv4HwNPn/8F/7Qyt4X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WYRxgAAANwA&#10;AAAPAAAAAAAAAAAAAAAAAKoCAABkcnMvZG93bnJldi54bWxQSwUGAAAAAAQABAD6AAAAnQMAAAAA&#10;">
                  <v:group id="Group 546" o:spid="_x0000_s1575" style="position:absolute;left:6517;top:1232;width:4128;height:3790" coordorigin="6517,1232" coordsize="4128,3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7XDisYAAADcAAAADwAAAGRycy9kb3ducmV2LnhtbESPQWvCQBSE7wX/w/KE&#10;3uomllZJ3YQgKh6kUC2U3h7ZZxKSfRuyaxL/fbdQ6HGYmW+YTTaZVgzUu9qygngRgSAurK65VPB5&#10;2T+tQTiPrLG1TAru5CBLZw8bTLQd+YOGsy9FgLBLUEHlfZdI6YqKDLqF7YiDd7W9QR9kX0rd4xjg&#10;ppXLKHqVBmsOCxV2tK2oaM43o+Aw4pg/x7vh1Fy39+/Ly/vXKSalHudT/gbC0+T/w3/to1awWq/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tcOKxgAAANwA&#10;AAAPAAAAAAAAAAAAAAAAAKoCAABkcnMvZG93bnJldi54bWxQSwUGAAAAAAQABAD6AAAAnQMAAAAA&#10;">
                    <v:shape id="Picture 547" o:spid="_x0000_s1576" type="#_x0000_t75" alt="IPLV-CMVp-Tuj1_(c1+c2+c3)" style="position:absolute;left:9286;top:1232;width:1358;height:12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Lr1jAAAAA3AAAAA8AAABkcnMvZG93bnJldi54bWxET7tuwjAU3SvxD9ZFYitOGQhKMShC4iG2&#10;Utgv8a0TNb4OscHh7/FQqePReS/Xg23Fg3rfOFbwMc1AEFdON2wUnL+37wsQPiBrbB2Tgid5WK9G&#10;b0sstIv8RY9TMCKFsC9QQR1CV0jpq5os+qnriBP343qLIcHeSN1jTOG2lbMsm0uLDaeGGjva1FT9&#10;nu5WwW4e75s2z8uoy/3+ZuLtai5HpSbjofwEEWgI/+I/90EryBdpbTqTjoBcv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uvWMAAAADcAAAADwAAAAAAAAAAAAAAAACfAgAA&#10;ZHJzL2Rvd25yZXYueG1sUEsFBgAAAAAEAAQA9wAAAIwDAAAAAA==&#10;">
                      <v:imagedata r:id="rId165" o:title="IPLV-CMVp-Tuj1_(c1+c2+c3)"/>
                    </v:shape>
                    <v:shape id="Picture 548" o:spid="_x0000_s1577" type="#_x0000_t75" alt="IPLV-CMVp-Tuj1_(c2)" style="position:absolute;left:6526;top:1232;width:1357;height:12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eUIPFAAAA3AAAAA8AAABkcnMvZG93bnJldi54bWxEj0FrwkAUhO9C/8PyCt50Uw9qUjehFYUe&#10;KkXb0usz+5qE7r4N2TXGf+8WBI/DzHzDrIrBGtFT5xvHCp6mCQji0umGKwVfn9vJEoQPyBqNY1Jw&#10;IQ9F/jBaYabdmffUH0IlIoR9hgrqENpMSl/WZNFPXUscvV/XWQxRdpXUHZ4j3Bo5S5K5tNhwXKix&#10;pXVN5d/hZBW8Hn26fafdj7nsPwxu0t3xu9dKjR+Hl2cQgYZwD9/ab1rBYpnC/5l4BGR+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HlCDxQAAANwAAAAPAAAAAAAAAAAAAAAA&#10;AJ8CAABkcnMvZG93bnJldi54bWxQSwUGAAAAAAQABAD3AAAAkQMAAAAA&#10;">
                      <v:imagedata r:id="rId166" o:title="IPLV-CMVp-Tuj1_(c2)"/>
                    </v:shape>
                    <v:shape id="Picture 549" o:spid="_x0000_s1578" type="#_x0000_t75" alt="IPLV-CMVp-Tuj1_(c3)" style="position:absolute;left:7906;top:1232;width:1350;height:12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zJA/EAAAA3AAAAA8AAABkcnMvZG93bnJldi54bWxET89rwjAUvgv+D+EJu83UidNWo6hsIEMP&#10;czvs+GieTbF56ZrMVv96cxh4/Ph+L1adrcSFGl86VjAaJiCIc6dLLhR8f70/z0D4gKyxckwKruRh&#10;tez3Fphp1/InXY6hEDGEfYYKTAh1JqXPDVn0Q1cTR+7kGoshwqaQusE2httKviTJq7RYcmwwWNPW&#10;UH4+/lkFH+1o92Y2v7NN+jNOJ7cutPvioNTToFvPQQTqwkP8795pBdM0zo9n4hGQy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zJA/EAAAA3AAAAA8AAAAAAAAAAAAAAAAA&#10;nwIAAGRycy9kb3ducmV2LnhtbFBLBQYAAAAABAAEAPcAAACQAwAAAAA=&#10;">
                      <v:imagedata r:id="rId167" o:title="IPLV-CMVp-Tuj1_(c3)"/>
                    </v:shape>
                    <v:shape id="Picture 550" o:spid="_x0000_s1579" type="#_x0000_t75" alt="IPLV-GFAPp-Tuj1_(c1+c2+c3)" style="position:absolute;left:9284;top:2507;width:1361;height:123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0Yh/DAAAA3AAAAA8AAABkcnMvZG93bnJldi54bWxEj0+LwjAUxO/CfofwFvYimroHdatRVsF/&#10;R13x/GiebbF56Taxxm9vBMHjMDO/YabzYCrRUuNKywoG/QQEcWZ1ybmC49+qNwbhPLLGyjIpuJOD&#10;+eyjM8VU2xvvqT34XEQIuxQVFN7XqZQuK8ig69uaOHpn2xj0UTa51A3eItxU8jtJhtJgyXGhwJqW&#10;BWWXw9Uo+L/vTusWq81w1C6Pi4UP3UsWlPr6DL8TEJ6Cf4df7a1WMPoZwPNMPAJy9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XRiH8MAAADcAAAADwAAAAAAAAAAAAAAAACf&#10;AgAAZHJzL2Rvd25yZXYueG1sUEsFBgAAAAAEAAQA9wAAAI8DAAAAAA==&#10;">
                      <v:imagedata r:id="rId168" o:title="IPLV-GFAPp-Tuj1_(c1+c2+c3)"/>
                    </v:shape>
                    <v:shape id="Picture 551" o:spid="_x0000_s1580" type="#_x0000_t75" alt="IPLV-GFAPp-Tuj1_(c2)" style="position:absolute;left:6517;top:2507;width:1352;height:123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1qfzDAAAA3AAAAA8AAABkcnMvZG93bnJldi54bWxEj0GLwjAUhO+C/yE8wYusqQru2jXKsrDg&#10;1ar3R/Nsa5uXbhPb6q83guBxmJlvmPW2N5VoqXGFZQWzaQSCOLW64EzB8fD38QXCeWSNlWVScCMH&#10;281wsMZY24731CY+EwHCLkYFufd1LKVLczLoprYmDt7ZNgZ9kE0mdYNdgJtKzqNoKQ0WHBZyrOk3&#10;p7RMrkZBu6jLyf2/uxxLvdoXNrnw6XxQajzqf75BeOr9O/xq77SCz9UcnmfCEZCb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LWp/MMAAADcAAAADwAAAAAAAAAAAAAAAACf&#10;AgAAZHJzL2Rvd25yZXYueG1sUEsFBgAAAAAEAAQA9wAAAI8DAAAAAA==&#10;">
                      <v:imagedata r:id="rId169" o:title="IPLV-GFAPp-Tuj1_(c2)"/>
                    </v:shape>
                    <v:shape id="Picture 552" o:spid="_x0000_s1581" type="#_x0000_t75" alt="IPLV-GFAPp-Tuj1_(c3)" style="position:absolute;left:7902;top:2507;width:1352;height:123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bGZrGAAAA3AAAAA8AAABkcnMvZG93bnJldi54bWxEj09rwkAUxO8Fv8PyBG91o4J/oqu0iljM&#10;SVsKvT2zzySafRuzq6bfvlsQPA4z8xtmtmhMKW5Uu8Kygl43AkGcWl1wpuDrc/06BuE8ssbSMin4&#10;JQeLeetlhrG2d97Rbe8zESDsYlSQe1/FUro0J4Ouayvi4B1tbdAHWWdS13gPcFPKfhQNpcGCw0KO&#10;FS1zSs/7q1GQrHC3fT9FB5P8bDaTi/0em6SvVKfdvE1BeGr8M/xof2gFo8kA/s+EIyDn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psZmsYAAADcAAAADwAAAAAAAAAAAAAA&#10;AACfAgAAZHJzL2Rvd25yZXYueG1sUEsFBgAAAAAEAAQA9wAAAJIDAAAAAA==&#10;">
                      <v:imagedata r:id="rId170" o:title="IPLV-GFAPp-Tuj1_(c3)"/>
                    </v:shape>
                    <v:shape id="Picture 553" o:spid="_x0000_s1582" type="#_x0000_t75" alt="IPLV-SYNp-Tuj1_(c1+c2+c3)" style="position:absolute;left:9283;top:3783;width:1362;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0vZzEAAAA3AAAAA8AAABkcnMvZG93bnJldi54bWxEj0FrwkAUhO8F/8PyCr3VTbWNmrqKSAt6&#10;UyN4fWRfk+Du25BdY/z3riD0OMzMN8x82VsjOmp97VjBxzABQVw4XXOp4Jj/vk9B+ICs0TgmBTfy&#10;sFwMXuaYaXflPXWHUIoIYZ+hgiqEJpPSFxVZ9EPXEEfvz7UWQ5RtKXWL1wi3Ro6SJJUWa44LFTa0&#10;rqg4Hy5WQbdKv8a1We8ak99O+Tb9mW2Ts1Jvr/3qG0SgPvyHn+2NVjCZfcLjTDwCcn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l0vZzEAAAA3AAAAA8AAAAAAAAAAAAAAAAA&#10;nwIAAGRycy9kb3ducmV2LnhtbFBLBQYAAAAABAAEAPcAAACQAwAAAAA=&#10;">
                      <v:imagedata r:id="rId171" o:title="IPLV-SYNp-Tuj1_(c1+c2+c3)"/>
                    </v:shape>
                    <v:shape id="Picture 554" o:spid="_x0000_s1583" type="#_x0000_t75" alt="IPLV-SYNp-Tuj1_(c2)" style="position:absolute;left:6526;top:3783;width:1347;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zeYjBAAAA3AAAAA8AAABkcnMvZG93bnJldi54bWxEj9GKwjAURN8X/IdwhX1bUxVXrUYRQdhH&#10;rX7Atbm2xeamJtF29+uNIOzjMDNnmOW6M7V4kPOVZQXDQQKCOLe64kLB6bj7moHwAVljbZkU/JKH&#10;9ar3scRU25YP9MhCISKEfYoKyhCaVEqfl2TQD2xDHL2LdQZDlK6Q2mEb4aaWoyT5lgYrjgslNrQt&#10;Kb9md6OgvbmqNS75Y+Zs6P15PzqPC6U++91mASJQF/7D7/aPVjCdT+B1Jh4BuXo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OzeYjBAAAA3AAAAA8AAAAAAAAAAAAAAAAAnwIA&#10;AGRycy9kb3ducmV2LnhtbFBLBQYAAAAABAAEAPcAAACNAwAAAAA=&#10;">
                      <v:imagedata r:id="rId172" o:title="IPLV-SYNp-Tuj1_(c2)"/>
                    </v:shape>
                    <v:shape id="Picture 555" o:spid="_x0000_s1584" type="#_x0000_t75" alt="IPLV-SYNp-Tuj1_(c3)" style="position:absolute;left:7906;top:3783;width:1347;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y/IbEAAAA3AAAAA8AAABkcnMvZG93bnJldi54bWxEj0FLAzEUhO+F/ofwhN5s1lKqrk1LEWp7&#10;tSp4fCTPzermZbt53W7/vRGEHoeZ+YZZrofQqJ66VEc2cDctQBHb6GquDLy/bW8fQCVBdthEJgMX&#10;SrBejUdLLF088yv1B6lUhnAq0YAXaUutk/UUME1jS5y9r9gFlCy7SrsOzxkeGj0rioUOWHNe8NjS&#10;syf7czgFA/K9O/Ufn7N59C/Hi2wHW28qa8zkZtg8gRIa5Br+b++dgfvHBfydyUdAr3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Ry/IbEAAAA3AAAAA8AAAAAAAAAAAAAAAAA&#10;nwIAAGRycy9kb3ducmV2LnhtbFBLBQYAAAAABAAEAPcAAACQAwAAAAA=&#10;">
                      <v:imagedata r:id="rId173" o:title="IPLV-SYNp-Tuj1_(c3)"/>
                    </v:shape>
                  </v:group>
                  <v:shape id="Text Box 556" o:spid="_x0000_s1585" type="#_x0000_t202" style="position:absolute;left:6540;top:1245;width:509;height:4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AGsMA&#10;AADcAAAADwAAAGRycy9kb3ducmV2LnhtbESP3YrCMBSE7xd8h3AEb5Y1VVxrq1FWQfFW1wc4Nqc/&#10;2JyUJmvr2xtB2MthZr5hVpve1OJOrassK5iMIxDEmdUVFwouv/uvBQjnkTXWlknBgxxs1oOPFaba&#10;dnyi+9kXIkDYpaig9L5JpXRZSQbd2DbEwctta9AH2RZSt9gFuKnlNIrm0mDFYaHEhnYlZbfzn1GQ&#10;H7vP76S7HvwlPs3mW6ziq30oNRr2P0sQnnr/H363j1pBnMTwOhOO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SAGsMAAADcAAAADwAAAAAAAAAAAAAAAACYAgAAZHJzL2Rv&#10;d25yZXYueG1sUEsFBgAAAAAEAAQA9QAAAIgDAAAAAA==&#10;" stroked="f">
                    <v:textbox>
                      <w:txbxContent>
                        <w:p w:rsidR="00466BDA" w:rsidRPr="003F0342" w:rsidRDefault="00466BDA" w:rsidP="006179E6">
                          <w:pPr>
                            <w:rPr>
                              <w:b/>
                              <w:sz w:val="28"/>
                              <w:szCs w:val="28"/>
                            </w:rPr>
                          </w:pPr>
                          <w:r>
                            <w:rPr>
                              <w:b/>
                              <w:sz w:val="28"/>
                              <w:szCs w:val="28"/>
                            </w:rPr>
                            <w:t>B</w:t>
                          </w:r>
                        </w:p>
                      </w:txbxContent>
                    </v:textbox>
                  </v:shape>
                </v:group>
                <v:shape id="Text Box 557" o:spid="_x0000_s1586" type="#_x0000_t202" style="position:absolute;left:4493;top:1369;width:3864;height:5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CC9cMA&#10;AADcAAAADwAAAGRycy9kb3ducmV2LnhtbERPy4rCMBTdD/gP4QqzGTTVxVirUcQHM7MRfIC4uzTX&#10;ttjc1CbW+veTheDycN7TeWtK0VDtCssKBv0IBHFqdcGZguNh04tBOI+ssbRMCp7kYD7rfEwx0fbB&#10;O2r2PhMhhF2CCnLvq0RKl+Zk0PVtRRy4i60N+gDrTOoaHyHclHIYRd/SYMGhIceKljml1/3dKNg+&#10;T3z7uUeX5q+Kz8frdr3afK2V+uy2iwkIT61/i1/uX61gNA5rw5lwBOTs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uCC9cMAAADcAAAADwAAAAAAAAAAAAAAAACYAgAAZHJzL2Rv&#10;d25yZXYueG1sUEsFBgAAAAAEAAQA9QAAAIgDAAAAAA==&#10;" strokeweight="1pt">
                  <v:textbox>
                    <w:txbxContent>
                      <w:p w:rsidR="00466BDA" w:rsidRPr="001A1125" w:rsidRDefault="00466BDA" w:rsidP="006179E6">
                        <w:pPr>
                          <w:jc w:val="center"/>
                          <w:rPr>
                            <w:b/>
                            <w:sz w:val="26"/>
                            <w:szCs w:val="26"/>
                          </w:rPr>
                        </w:pPr>
                        <w:r w:rsidRPr="001A1125">
                          <w:rPr>
                            <w:b/>
                            <w:sz w:val="26"/>
                            <w:szCs w:val="26"/>
                          </w:rPr>
                          <w:t>IPLV transduction</w:t>
                        </w:r>
                      </w:p>
                    </w:txbxContent>
                  </v:textbox>
                </v:shape>
                <v:group id="Group 558" o:spid="_x0000_s1587" style="position:absolute;left:1632;top:1956;width:610;height:3767" coordorigin="1700,1244" coordsize="610,37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9kvsYAAADcAAAADwAAAGRycy9kb3ducmV2LnhtbESPT2vCQBTE74LfYXlC&#10;b3UTi9WkriKi0oMUqoXS2yP78gezb0N2TeK37xYKHoeZ+Q2z2gymFh21rrKsIJ5GIIgzqysuFHxd&#10;Ds9LEM4ja6wtk4I7Odisx6MVptr2/End2RciQNilqKD0vkmldFlJBt3UNsTBy21r0AfZFlK32Ae4&#10;qeUsil6lwYrDQokN7UrKruebUXDssd++xPvudM1395/L/OP7FJNST5Nh+wbC0+Af4f/2u1awSBL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v2S+xgAAANwA&#10;AAAPAAAAAAAAAAAAAAAAAKoCAABkcnMvZG93bnJldi54bWxQSwUGAAAAAAQABAD6AAAAnQMAAAAA&#10;">
                  <v:shape id="Text Box 559" o:spid="_x0000_s1588" type="#_x0000_t202" style="position:absolute;left:1700;top:1244;width:610;height:11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TUMcIA&#10;AADcAAAADwAAAGRycy9kb3ducmV2LnhtbERPz2vCMBS+C/4P4Qm7aaKDIdUoMlHmZWg3D96ezbMt&#10;a166Jtr635uD4PHj+z1fdrYSN2p86VjDeKRAEGfOlJxr+P3ZDKcgfEA2WDkmDXfysFz0e3NMjGv5&#10;QLc05CKGsE9QQxFCnUjps4Is+pGriSN3cY3FEGGTS9NgG8NtJSdKfUiLJceGAmv6LCj7S69Ww/H8&#10;fa8O9ftJle1u323/9+l6m2v9NuhWMxCBuvASP91fRsNUxfnxTDwC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tNQxwgAAANwAAAAPAAAAAAAAAAAAAAAAAJgCAABkcnMvZG93&#10;bnJldi54bWxQSwUGAAAAAAQABAD1AAAAhwMAAAAA&#10;" filled="f" stroked="f">
                    <v:textbox style="layout-flow:vertical;mso-layout-flow-alt:bottom-to-top">
                      <w:txbxContent>
                        <w:p w:rsidR="00466BDA" w:rsidRPr="00160009" w:rsidRDefault="00466BDA" w:rsidP="006179E6">
                          <w:pPr>
                            <w:jc w:val="center"/>
                            <w:rPr>
                              <w:b/>
                              <w:sz w:val="23"/>
                              <w:szCs w:val="23"/>
                            </w:rPr>
                          </w:pPr>
                          <w:r w:rsidRPr="00160009">
                            <w:rPr>
                              <w:b/>
                              <w:sz w:val="23"/>
                              <w:szCs w:val="23"/>
                            </w:rPr>
                            <w:t>CMVp</w:t>
                          </w:r>
                        </w:p>
                      </w:txbxContent>
                    </v:textbox>
                  </v:shape>
                  <v:shape id="Text Box 560" o:spid="_x0000_s1589" type="#_x0000_t202" style="position:absolute;left:1700;top:2534;width:610;height:11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xqsYA&#10;AADcAAAADwAAAGRycy9kb3ducmV2LnhtbESPQWvCQBSE70L/w/IKvemuFkRSN0FaKvUimrYHb8/s&#10;MwnNvo3ZrYn/3i0UPA4z8w2zzAbbiAt1vnasYTpRIIgLZ2ouNXx9vo8XIHxANtg4Jg1X8pClD6Ml&#10;Jsb1vKdLHkoRIewT1FCF0CZS+qIii37iWuLonVxnMUTZldJ02Ee4beRMqbm0WHNcqLCl14qKn/zX&#10;avg+bq/Nvn0+qLrf7Ib1eZe/rUutnx6H1QuIQEO4h//bH0bDQk3h70w8Aj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hxqsYAAADcAAAADwAAAAAAAAAAAAAAAACYAgAAZHJz&#10;L2Rvd25yZXYueG1sUEsFBgAAAAAEAAQA9QAAAIsDAAAAAA==&#10;" filled="f" stroked="f">
                    <v:textbox style="layout-flow:vertical;mso-layout-flow-alt:bottom-to-top">
                      <w:txbxContent>
                        <w:p w:rsidR="00466BDA" w:rsidRPr="00160009" w:rsidRDefault="00466BDA" w:rsidP="006179E6">
                          <w:pPr>
                            <w:jc w:val="center"/>
                            <w:rPr>
                              <w:b/>
                              <w:sz w:val="23"/>
                              <w:szCs w:val="23"/>
                            </w:rPr>
                          </w:pPr>
                          <w:r w:rsidRPr="00160009">
                            <w:rPr>
                              <w:b/>
                              <w:sz w:val="23"/>
                              <w:szCs w:val="23"/>
                            </w:rPr>
                            <w:t>GFAPp</w:t>
                          </w:r>
                        </w:p>
                      </w:txbxContent>
                    </v:textbox>
                  </v:shape>
                  <v:shape id="Text Box 561" o:spid="_x0000_s1590" type="#_x0000_t202" style="position:absolute;left:1700;top:3824;width:610;height:11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rv3cYA&#10;AADcAAAADwAAAGRycy9kb3ducmV2LnhtbESPQWvCQBSE70L/w/IKveluLYikboK0KPUimrYHb8/s&#10;MwnNvo3ZrYn/3i0UPA4z8w2zyAbbiAt1vnas4XmiQBAXztRcavj6XI3nIHxANtg4Jg1X8pClD6MF&#10;Jsb1vKdLHkoRIewT1FCF0CZS+qIii37iWuLonVxnMUTZldJ02Ee4beRUqZm0WHNcqLClt4qKn/zX&#10;avg+bq/Nvn05qLrf7Ib1eZe/r0utnx6H5SuIQEO4h//bH0bDXE3h70w8Aj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rv3cYAAADcAAAADwAAAAAAAAAAAAAAAACYAgAAZHJz&#10;L2Rvd25yZXYueG1sUEsFBgAAAAAEAAQA9QAAAIsDAAAAAA==&#10;" filled="f" stroked="f">
                    <v:textbox style="layout-flow:vertical;mso-layout-flow-alt:bottom-to-top">
                      <w:txbxContent>
                        <w:p w:rsidR="00466BDA" w:rsidRPr="00160009" w:rsidRDefault="00466BDA" w:rsidP="006179E6">
                          <w:pPr>
                            <w:jc w:val="center"/>
                            <w:rPr>
                              <w:b/>
                              <w:sz w:val="23"/>
                              <w:szCs w:val="23"/>
                            </w:rPr>
                          </w:pPr>
                          <w:r w:rsidRPr="00160009">
                            <w:rPr>
                              <w:b/>
                              <w:sz w:val="23"/>
                              <w:szCs w:val="23"/>
                            </w:rPr>
                            <w:t>SYNp</w:t>
                          </w:r>
                        </w:p>
                      </w:txbxContent>
                    </v:textbox>
                  </v:shape>
                </v:group>
                <v:group id="Group 562" o:spid="_x0000_s1591" style="position:absolute;left:2231;top:1941;width:4134;height:3790" coordorigin="2231,1941" coordsize="4134,3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76VKFxgAAANwA&#10;AAAPAAAAAAAAAAAAAAAAAKoCAABkcnMvZG93bnJldi54bWxQSwUGAAAAAAQABAD6AAAAnQMAAAAA&#10;">
                  <v:group id="Group 563" o:spid="_x0000_s1592" style="position:absolute;left:2231;top:1941;width:4134;height:3790" coordorigin="2231,1941" coordsize="4134,37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ADK8cQAAADcAAAA&#10;DwAAAAAAAAAAAAAAAACqAgAAZHJzL2Rvd25yZXYueG1sUEsFBgAAAAAEAAQA+gAAAJsDAAAAAA==&#10;">
                    <v:shape id="Picture 564" o:spid="_x0000_s1593" type="#_x0000_t75" alt="IPLV-CMVp-GFAP_(c2)" style="position:absolute;left:2236;top:1941;width:1352;height:124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Dk8PCAAAA3AAAAA8AAABkcnMvZG93bnJldi54bWxEj0FrwkAUhO9C/8PyCr3ppgFLTF2lLaTo&#10;sSo9P7LPbDD7NmRfNP33XaHQ4zAz3zDr7eQ7daUhtoENPC8yUMR1sC03Bk7Hal6AioJssQtMBn4o&#10;wnbzMFtjacONv+h6kEYlCMcSDTiRvtQ61o48xkXoiZN3DoNHSXJotB3wluC+03mWvWiPLacFhz19&#10;OKovh9EbWFWf/TJ/F0fFPv/2UyXjrlgZ8/Q4vb2CEprkP/zX3lkDRbaE+5l0BPTm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A5PDwgAAANwAAAAPAAAAAAAAAAAAAAAAAJ8C&#10;AABkcnMvZG93bnJldi54bWxQSwUGAAAAAAQABAD3AAAAjgMAAAAA&#10;">
                      <v:imagedata r:id="rId174" o:title="IPLV-CMVp-GFAP_(c2)"/>
                    </v:shape>
                    <v:shape id="Picture 565" o:spid="_x0000_s1594" type="#_x0000_t75" alt="IPLV-CMVp-GFAP_(c1+c2+c3)" style="position:absolute;left:4991;top:1941;width:1359;height:124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YcYfEAAAA3AAAAA8AAABkcnMvZG93bnJldi54bWxEj0FrAjEUhO+C/yE8oRfRpB4WXY0iYmGP&#10;rbUUb8/Nc7O4eVk2Udd/3xQKPQ4z8w2z2vSuEXfqQu1Zw+tUgSAuvam50nD8fJvMQYSIbLDxTBqe&#10;FGCzHg5WmBv/4A+6H2IlEoRDjhpsjG0uZSgtOQxT3xIn7+I7hzHJrpKmw0eCu0bOlMqkw5rTgsWW&#10;dpbK6+HmNKjn+KvZt7v3s/32WX9aFMeFKrR+GfXbJYhIffwP/7ULo2GuMvg9k46AX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xYcYfEAAAA3AAAAA8AAAAAAAAAAAAAAAAA&#10;nwIAAGRycy9kb3ducmV2LnhtbFBLBQYAAAAABAAEAPcAAACQAwAAAAA=&#10;">
                      <v:imagedata r:id="rId175" o:title="IPLV-CMVp-GFAP_(c1+c2+c3)"/>
                    </v:shape>
                    <v:shape id="Picture 566" o:spid="_x0000_s1595" type="#_x0000_t75" alt="IPLV-CMVp-GFAP_(c3)" style="position:absolute;left:3615;top:1941;width:1343;height:124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2e8PEAAAA3AAAAA8AAABkcnMvZG93bnJldi54bWxEj1FrwjAUhd8F/0O4g71pqsgsnakMweEe&#10;BlP3Ay7NXdOuuSlJptVfbwaCj4dzznc4q/VgO3EiHxrHCmbTDARx5XTDtYLv43aSgwgRWWPnmBRc&#10;KMC6HI9WWGh35j2dDrEWCcKhQAUmxr6QMlSGLIap64mT9+O8xZikr6X2eE5w28l5lr1Iiw2nBYM9&#10;bQxVv4c/q8BdL5uv96HNw2zRfswXZvcZvVPq+Wl4ewURaYiP8L290wrybAn/Z9IRkOU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u2e8PEAAAA3AAAAA8AAAAAAAAAAAAAAAAA&#10;nwIAAGRycy9kb3ducmV2LnhtbFBLBQYAAAAABAAEAPcAAACQAwAAAAA=&#10;">
                      <v:imagedata r:id="rId176" o:title="IPLV-CMVp-GFAP_(c3)"/>
                    </v:shape>
                    <v:shape id="Picture 567" o:spid="_x0000_s1596" type="#_x0000_t75" alt="IPLV-GFAPp-GFAP_(c1+c2+c3)" style="position:absolute;left:4993;top:3216;width:1372;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X/NXAAAAA3AAAAA8AAABkcnMvZG93bnJldi54bWxET01rAjEQvQv9D2EKvWm2HsqyNYoIgtST&#10;VmqP42bcLG4mS5LV7b/vHAo9Pt73YjX6Tt0ppjawgddZAYq4DrblxsDpczstQaWMbLELTAZ+KMFq&#10;+TRZYGXDgw90P+ZGSQinCg24nPtK61Q78phmoScW7hqixywwNtpGfEi47/S8KN60x5alwWFPG0f1&#10;7Th4A6W9nNyBzkMZhv2t3H1cvsevaMzL87h+B5VpzP/iP/fOiq+QtXJGjoBe/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Nf81cAAAADcAAAADwAAAAAAAAAAAAAAAACfAgAA&#10;ZHJzL2Rvd25yZXYueG1sUEsFBgAAAAAEAAQA9wAAAIwDAAAAAA==&#10;">
                      <v:imagedata r:id="rId177" o:title="IPLV-GFAPp-GFAP_(c1+c2+c3)"/>
                    </v:shape>
                    <v:shape id="Picture 568" o:spid="_x0000_s1597" type="#_x0000_t75" alt="IPLV-GFAPp-GFAP_(c2)" style="position:absolute;left:2231;top:3216;width:1353;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Ze4/HAAAA3AAAAA8AAABkcnMvZG93bnJldi54bWxEj09rAjEUxO9Cv0N4BS+iSaWIbo1SFaEH&#10;oXT1oLfH5u0funlZNtFd++mbgtDjMDO/YZbr3tbiRq2vHGt4mSgQxJkzFRcaTsf9eA7CB2SDtWPS&#10;cCcP69XTYImJcR1/0S0NhYgQ9glqKENoEil9VpJFP3ENcfRy11oMUbaFNC12EW5rOVVqJi1WHBdK&#10;bGhbUvadXq2GzSKvjvnPdtepjb8cRofX9DM7az187t/fQATqw3/40f4wGuZqAX9n4hGQq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vZe4/HAAAA3AAAAA8AAAAAAAAAAAAA&#10;AAAAnwIAAGRycy9kb3ducmV2LnhtbFBLBQYAAAAABAAEAPcAAACTAwAAAAA=&#10;">
                      <v:imagedata r:id="rId178" o:title="IPLV-GFAPp-GFAP_(c2)"/>
                    </v:shape>
                    <v:shape id="Picture 569" o:spid="_x0000_s1598" type="#_x0000_t75" alt="IPLV-GFAPp-GFAP_(c3)" style="position:absolute;left:3614;top:3209;width:1344;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ZJa/AAAA3AAAAA8AAABkcnMvZG93bnJldi54bWxET82KwjAQvgv7DmEWvGmqB5FqLLqy7J6k&#10;rT7A0Mw27TaT0kStb28OgseP73+bjbYTNxp841jBYp6AIK6cbrhWcDl/z9YgfEDW2DkmBQ/ykO0+&#10;JltMtbtzQbcy1CKGsE9RgQmhT6X0lSGLfu564sj9ucFiiHCopR7wHsNtJ5dJspIWG44NBnv6MlT9&#10;l1ergLk4XR5Hk7c/7pi3Om8ORVkqNf0c9xsQgcbwFr/cv1rBehHnxzPxCMjdE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JvmSWvwAAANwAAAAPAAAAAAAAAAAAAAAAAJ8CAABk&#10;cnMvZG93bnJldi54bWxQSwUGAAAAAAQABAD3AAAAiwMAAAAA&#10;">
                      <v:imagedata r:id="rId179" o:title="IPLV-GFAPp-GFAP_(c3)"/>
                    </v:shape>
                    <v:shape id="Picture 570" o:spid="_x0000_s1599" type="#_x0000_t75" alt="IPLV-SYNp-GFAP_(c1+c2+c3)" style="position:absolute;left:4991;top:4492;width:1359;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jH9nFAAAA3AAAAA8AAABkcnMvZG93bnJldi54bWxEj81qwzAQhO+BvIPYQG+J7FJKcKOE/FDI&#10;IZQ0zQNspa3t2loZSYmdPH1VKPQ4zMw3zGI12FZcyYfasYJ8loEg1s7UXCo4f7xO5yBCRDbYOiYF&#10;NwqwWo5HCyyM6/mdrqdYigThUKCCKsaukDLoiiyGmeuIk/flvMWYpC+l8dgnuG3lY5Y9S4s1p4UK&#10;O9pWpJvTxSrw3wfdH9+OfqfvzfB59+dNeGqUepgM6xcQkYb4H/5r742CeZ7D75l0BOTy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SYx/ZxQAAANwAAAAPAAAAAAAAAAAAAAAA&#10;AJ8CAABkcnMvZG93bnJldi54bWxQSwUGAAAAAAQABAD3AAAAkQMAAAAA&#10;">
                      <v:imagedata r:id="rId180" o:title="IPLV-SYNp-GFAP_(c1+c2+c3)"/>
                    </v:shape>
                    <v:shape id="Picture 571" o:spid="_x0000_s1600" type="#_x0000_t75" alt="IPLV-SYNp-GFAP_(c2)" style="position:absolute;left:2240;top:4492;width:1348;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mWBnEAAAA3AAAAA8AAABkcnMvZG93bnJldi54bWxEj8FqwzAQRO+F/oPYQG+NnByCcS2bNlAI&#10;DTnUSe9baWObWivHUmzn76NCocdhZt4weTnbTow0+NaxgtUyAUGsnWm5VnA6vj+nIHxANtg5JgU3&#10;8lAWjw85ZsZN/EljFWoRIewzVNCE0GdSet2QRb90PXH0zm6wGKIcamkGnCLcdnKdJBtpseW40GBP&#10;24b0T3W1CvDwcfl+c5fNHrE+mvOX3h+MVuppMb++gAg0h//wX3tnFKSrNfyeiUdAFn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SmWBnEAAAA3AAAAA8AAAAAAAAAAAAAAAAA&#10;nwIAAGRycy9kb3ducmV2LnhtbFBLBQYAAAAABAAEAPcAAACQAwAAAAA=&#10;">
                      <v:imagedata r:id="rId181" o:title="IPLV-SYNp-GFAP_(c2)"/>
                    </v:shape>
                    <v:shape id="Picture 572" o:spid="_x0000_s1601" type="#_x0000_t75" alt="IPLV-SYNp-GFAP_(c3)" style="position:absolute;left:3620;top:4492;width:1351;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4py0TGAAAA3AAAAA8AAABkcnMvZG93bnJldi54bWxEj0FrwkAUhO+F/oflFbwU3cRCkOgqIrQK&#10;9pBawesz+0xCs2/T3dWk/75bKHgcZuYbZrEaTCtu5HxjWUE6SUAQl1Y3XCk4fr6OZyB8QNbYWiYF&#10;P+RhtXx8WGCubc8fdDuESkQI+xwV1CF0uZS+rMmgn9iOOHoX6wyGKF0ltcM+wk0rp0mSSYMNx4Ua&#10;O9rUVH4drkbB8/vW7guXFftN8Z2lbz1P1+eTUqOnYT0HEWgI9/B/e6cVzNIX+DsTj4Bc/g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inLRMYAAADcAAAADwAAAAAAAAAAAAAA&#10;AACfAgAAZHJzL2Rvd25yZXYueG1sUEsFBgAAAAAEAAQA9wAAAJIDAAAAAA==&#10;">
                      <v:imagedata r:id="rId182" o:title="IPLV-SYNp-GFAP_(c3)"/>
                    </v:shape>
                  </v:group>
                  <v:shape id="Text Box 573" o:spid="_x0000_s1602" type="#_x0000_t202" style="position:absolute;left:2245;top:1945;width:509;height:4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GJYcQA&#10;AADcAAAADwAAAGRycy9kb3ducmV2LnhtbESP0WrCQBRE3wv+w3KFvpS6sdgYYzZihRZfTf2Am+w1&#10;CWbvhuzWxL93C4U+DjNzhsl2k+nEjQbXWlawXEQgiCurW64VnL8/XxMQziNr7CyTgjs52OWzpwxT&#10;bUc+0a3wtQgQdikqaLzvUyld1ZBBt7A9cfAudjDogxxqqQccA9x08i2KYmmw5bDQYE+Hhqpr8WMU&#10;XI7jy/tmLL/8eX1axR/Yrkt7V+p5Pu23IDxN/j/81z5qBclyBb9nwhGQ+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BiWHEAAAA3AAAAA8AAAAAAAAAAAAAAAAAmAIAAGRycy9k&#10;b3ducmV2LnhtbFBLBQYAAAAABAAEAPUAAACJAwAAAAA=&#10;" stroked="f">
                    <v:textbox>
                      <w:txbxContent>
                        <w:p w:rsidR="00466BDA" w:rsidRPr="00160009" w:rsidRDefault="00466BDA" w:rsidP="006179E6">
                          <w:pPr>
                            <w:rPr>
                              <w:b/>
                              <w:sz w:val="28"/>
                              <w:szCs w:val="28"/>
                            </w:rPr>
                          </w:pPr>
                          <w:r w:rsidRPr="00160009">
                            <w:rPr>
                              <w:b/>
                              <w:sz w:val="28"/>
                              <w:szCs w:val="28"/>
                            </w:rPr>
                            <w:t>A</w:t>
                          </w:r>
                        </w:p>
                      </w:txbxContent>
                    </v:textbox>
                  </v:shape>
                </v:group>
              </v:group>
              <v:group id="Group 574" o:spid="_x0000_s1603" style="position:absolute;left:1617;top:5976;width:8978;height:5642" coordorigin="1617,5976" coordsize="8978,5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X5t8YAAADcAAAADwAAAGRycy9kb3ducmV2LnhtbESPT2vCQBTE74V+h+UV&#10;vNVNKpaQuopIKz2EQo0g3h7ZZxLMvg3ZNX++fbcgeBxm5jfMajOaRvTUudqygngegSAurK65VHDM&#10;v14TEM4ja2wsk4KJHGzWz08rTLUd+Jf6gy9FgLBLUUHlfZtK6YqKDLq5bYmDd7GdQR9kV0rd4RDg&#10;ppFvUfQuDdYcFipsaVdRcT3cjIL9gMN2EX/22fWym8758ueUxaTU7GXcfoDwNPpH+N7+1gqSeAn/&#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lfm3xgAAANwA&#10;AAAPAAAAAAAAAAAAAAAAAKoCAABkcnMvZG93bnJldi54bWxQSwUGAAAAAAQABAD6AAAAnQMAAAAA&#10;">
                <v:shape id="Text Box 575" o:spid="_x0000_s1604" type="#_x0000_t202" style="position:absolute;left:4478;top:5976;width:3864;height:52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QkEMcA&#10;AADcAAAADwAAAGRycy9kb3ducmV2LnhtbESPQWvCQBSE74X+h+UJvZS6sYcQUlcRa7C9BGoDxdsj&#10;+0yC2bcxu4nx33cLBY/DzHzDLNeTacVIvWssK1jMIxDEpdUNVwqK7+wlAeE8ssbWMim4kYP16vFh&#10;iam2V/6i8eArESDsUlRQe9+lUrqyJoNubjvi4J1sb9AH2VdS93gNcNPK1yiKpcGGw0KNHW1rKs+H&#10;wSjIbz982Q/RafzskmNxznfv2fNOqafZtHkD4Wny9/B/+0MrSBYx/J0JR0C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9UJBDHAAAA3AAAAA8AAAAAAAAAAAAAAAAAmAIAAGRy&#10;cy9kb3ducmV2LnhtbFBLBQYAAAAABAAEAPUAAACMAwAAAAA=&#10;" strokeweight="1pt">
                  <v:textbox>
                    <w:txbxContent>
                      <w:p w:rsidR="00466BDA" w:rsidRPr="001A1125" w:rsidRDefault="00466BDA" w:rsidP="006179E6">
                        <w:pPr>
                          <w:jc w:val="center"/>
                          <w:rPr>
                            <w:b/>
                            <w:sz w:val="26"/>
                            <w:szCs w:val="26"/>
                          </w:rPr>
                        </w:pPr>
                        <w:r w:rsidRPr="001A1125">
                          <w:rPr>
                            <w:b/>
                            <w:sz w:val="26"/>
                            <w:szCs w:val="26"/>
                          </w:rPr>
                          <w:t>IDLV transduction</w:t>
                        </w:r>
                      </w:p>
                    </w:txbxContent>
                  </v:textbox>
                </v:shape>
                <v:group id="Group 576" o:spid="_x0000_s1605" style="position:absolute;left:1617;top:6543;width:8978;height:5075" coordorigin="1617,6543" coordsize="8978,50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QvCW8QAAADcAAAA&#10;DwAAAAAAAAAAAAAAAACqAgAAZHJzL2Rvd25yZXYueG1sUEsFBgAAAAAEAAQA+gAAAJsDAAAAAA==&#10;">
                  <v:group id="Group 577" o:spid="_x0000_s1606" style="position:absolute;left:6476;top:6543;width:4119;height:3787" coordorigin="6536,7082" coordsize="4119,3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CUVinCAAAA3AAAAA8A&#10;AAAAAAAAAAAAAAAAqgIAAGRycy9kb3ducmV2LnhtbFBLBQYAAAAABAAEAPoAAACZAwAAAAA=&#10;">
                    <v:group id="Group 578" o:spid="_x0000_s1607" style="position:absolute;left:6536;top:7082;width:4119;height:3787" coordorigin="6536,7082" coordsize="4119,3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9jzssYAAADcAAAADwAAAGRycy9kb3ducmV2LnhtbESPT2vCQBTE7wW/w/KE&#10;3uomlhabuoqIlh5CwUQovT2yzySYfRuya/58+26h4HGYmd8w6+1oGtFT52rLCuJFBIK4sLrmUsE5&#10;Pz6tQDiPrLGxTAomcrDdzB7WmGg78In6zJciQNglqKDyvk2kdEVFBt3CtsTBu9jOoA+yK6XucAhw&#10;08hlFL1KgzWHhQpb2ldUXLObUfAx4LB7jg99er3sp5/85es7jUmpx/m4ewfhafT38H/7UytYxW/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2POyxgAAANwA&#10;AAAPAAAAAAAAAAAAAAAAAKoCAABkcnMvZG93bnJldi54bWxQSwUGAAAAAAQABAD6AAAAnQMAAAAA&#10;">
                      <v:shape id="Picture 579" o:spid="_x0000_s1608" type="#_x0000_t75" alt="IDLV-CMVp-Tuj1_(c1+c2+c3)" style="position:absolute;left:9313;top:7082;width:1333;height:12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8xpK/AAAA3AAAAA8AAABkcnMvZG93bnJldi54bWxET8uKwjAU3Qv+Q7iCO5vahUg1yqAIdecT&#10;u7zT3GnLNDeliVr/3iwEl4fzXq5704gHda62rGAaxSCIC6trLhVczrvJHITzyBoby6TgRQ7Wq+Fg&#10;iam2Tz7S4+RLEULYpaig8r5NpXRFRQZdZFviwP3ZzqAPsCul7vAZwk0jkzieSYM1h4YKW9pUVPyf&#10;7kZB0Vzzze5gb/ne6eM52ea/WZ0pNR71PwsQnnr/FX/cmVYwT8L8cCYcAbl6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nPMaSvwAAANwAAAAPAAAAAAAAAAAAAAAAAJ8CAABk&#10;cnMvZG93bnJldi54bWxQSwUGAAAAAAQABAD3AAAAiwMAAAAA&#10;">
                        <v:imagedata r:id="rId183" o:title="IDLV-CMVp-Tuj1_(c1+c2+c3)"/>
                      </v:shape>
                      <v:shape id="Picture 580" o:spid="_x0000_s1609" type="#_x0000_t75" alt="IDLV-CMVp-Tuj1_(c2)" style="position:absolute;left:6536;top:7082;width:1369;height:12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xl4bCAAAA3AAAAA8AAABkcnMvZG93bnJldi54bWxEj92KwjAQhe+FfYcwC95pqsLido0iC4Li&#10;jVofYGjGptpMQpPV6tObBcHLw/n5OLNFZxtxpTbUjhWMhhkI4tLpmisFx2I1mIIIEVlj45gU3CnA&#10;Yv7Rm2Gu3Y33dD3ESqQRDjkqMDH6XMpQGrIYhs4TJ+/kWosxybaSusVbGreNHGfZl7RYcyIY9PRr&#10;qLwc/mziytWWvvfNeWOKXemriZePrVeq/9ktf0BE6uI7/GqvtYLpeAT/Z9IRkPM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sZeGwgAAANwAAAAPAAAAAAAAAAAAAAAAAJ8C&#10;AABkcnMvZG93bnJldi54bWxQSwUGAAAAAAQABAD3AAAAjgMAAAAA&#10;">
                        <v:imagedata r:id="rId184" o:title="IDLV-CMVp-Tuj1_(c2)"/>
                      </v:shape>
                      <v:shape id="Picture 581" o:spid="_x0000_s1610" type="#_x0000_t75" alt="IDLV-CMVp-Tuj1_(c3)" style="position:absolute;left:7942;top:7082;width:1343;height:12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8p3U3BAAAA3AAAAA8AAABkcnMvZG93bnJldi54bWxEj0uLwjAUhffC/IdwB9xpahGRjqmIUMat&#10;L3B2l+baljY3nSRq/feTAcHl4Tw+zmo9mE7cyfnGsoLZNAFBXFrdcKXgdCwmSxA+IGvsLJOCJ3lY&#10;5x+jFWbaPnhP90OoRBxhn6GCOoQ+k9KXNRn0U9sTR+9qncEQpaukdviI46aTaZIspMGGI6HGnrY1&#10;le3hZiK3nP/sTtJd+u75q48uPRffbaHU+HPYfIEINIR3+NXeaQXLNIX/M/EIyPw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8p3U3BAAAA3AAAAA8AAAAAAAAAAAAAAAAAnwIA&#10;AGRycy9kb3ducmV2LnhtbFBLBQYAAAAABAAEAPcAAACNAwAAAAA=&#10;">
                        <v:imagedata r:id="rId185" o:title="IDLV-CMVp-Tuj1_(c3)"/>
                      </v:shape>
                      <v:group id="Group 582" o:spid="_x0000_s1611" style="position:absolute;left:6536;top:8361;width:1369;height:1239" coordorigin="6566,6887" coordsize="1369,1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FwO5cYAAADcAAAADwAAAGRycy9kb3ducmV2LnhtbESPT2vCQBTE74V+h+UV&#10;vNVNlJYQXUVEi4cg1BSKt0f2mQSzb0N2mz/fvisUehxm5jfMejuaRvTUudqygngegSAurK65VPCV&#10;H18TEM4ja2wsk4KJHGw3z09rTLUd+JP6iy9FgLBLUUHlfZtK6YqKDLq5bYmDd7OdQR9kV0rd4RDg&#10;ppGLKHqXBmsOCxW2tK+ouF9+jIKPAYfdMj702f22n6752/k7i0mp2cu4W4HwNPr/8F/7pBUkiyU8&#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XA7lxgAAANwA&#10;AAAPAAAAAAAAAAAAAAAAAKoCAABkcnMvZG93bnJldi54bWxQSwUGAAAAAAQABAD6AAAAnQMAAAAA&#10;">
                        <v:shape id="Picture 583" o:spid="_x0000_s1612" type="#_x0000_t75" alt="IDLV-GFAPp-Tuj1_(c2)" style="position:absolute;left:6566;top:6887;width:1369;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QvwvCAAAA3AAAAA8AAABkcnMvZG93bnJldi54bWxEj0FrAjEUhO+C/yE8wZtm1SqyGkWLhV6r&#10;HvT22Dw3i5uXNUl1/fdNQfA4zMw3zHLd2lrcyYfKsYLRMANBXDhdcangePgazEGEiKyxdkwKnhRg&#10;vep2lphr9+Afuu9jKRKEQ44KTIxNLmUoDFkMQ9cQJ+/ivMWYpC+l9vhIcFvLcZbNpMWK04LBhj4N&#10;Fdf9r1WwZVeb50nupqUP5+3U3ia7w0ypfq/dLEBEauM7/Gp/awXz8Qf8n0lHQK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EL8LwgAAANwAAAAPAAAAAAAAAAAAAAAAAJ8C&#10;AABkcnMvZG93bnJldi54bWxQSwUGAAAAAAQABAD3AAAAjgMAAAAA&#10;">
                          <v:imagedata r:id="rId186" o:title="IDLV-GFAPp-Tuj1_(c2)"/>
                        </v:shape>
                        <v:rect id="Rectangle 584" o:spid="_x0000_s1613" style="position:absolute;left:7288;top:7285;width:610;height:6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o6hMUA&#10;AADcAAAADwAAAGRycy9kb3ducmV2LnhtbESPW4vCMBSE3xf8D+EIvq2pBV2pRhHBvSAseAF9PDbH&#10;tticlCRbu/9+syD4OMzMN8x82ZlatOR8ZVnBaJiAIM6trrhQcDxsXqcgfEDWWFsmBb/kYbnovcwx&#10;0/bOO2r3oRARwj5DBWUITSalz0sy6Ie2IY7e1TqDIUpXSO3wHuGmlmmSTKTBiuNCiQ2tS8pv+x+j&#10;gA5u9L5O6WPbXs5fp+/ubZLutkoN+t1qBiJQF57hR/tTK5imY/g/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qjqExQAAANwAAAAPAAAAAAAAAAAAAAAAAJgCAABkcnMv&#10;ZG93bnJldi54bWxQSwUGAAAAAAQABAD1AAAAigMAAAAA&#10;" filled="f" strokecolor="white">
                          <v:stroke dashstyle="dash"/>
                        </v:rect>
                      </v:group>
                      <v:group id="Group 585" o:spid="_x0000_s1614" style="position:absolute;left:7942;top:8361;width:1343;height:1239" coordorigin="7957,6887" coordsize="1343,1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CutfcQAAADcAAAADwAAAGRycy9kb3ducmV2LnhtbESPT4vCMBTE78J+h/AW&#10;vGlaZUW6RhFR8SCCf0D29miebbF5KU1s67c3C4LHYWZ+w8wWnSlFQ7UrLCuIhxEI4tTqgjMFl/Nm&#10;MAXhPLLG0jIpeJKDxfyrN8NE25aP1Jx8JgKEXYIKcu+rREqX5mTQDW1FHLybrQ36IOtM6hrbADel&#10;HEXRRBosOCzkWNEqp/R+ehgF2xbb5TheN/v7bfX8O/8crvuYlOp/d8tfEJ46/wm/2zutYDqa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CutfcQAAADcAAAA&#10;DwAAAAAAAAAAAAAAAACqAgAAZHJzL2Rvd25yZXYueG1sUEsFBgAAAAAEAAQA+gAAAJsDAAAAAA==&#10;">
                        <v:shape id="Picture 586" o:spid="_x0000_s1615" type="#_x0000_t75" alt="IDLV-GFAPp-Tuj1_(c3)" style="position:absolute;left:7957;top:6887;width:1343;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j4dLDAAAA3AAAAA8AAABkcnMvZG93bnJldi54bWxEj82KwkAQhO+C7zC04E0nG/Av6yTIwoIH&#10;L0YfoM30JmEzPSEzmmSffkcQPBZV9RW1zwbTiAd1rras4GMZgSAurK65VHC9fC+2IJxH1thYJgUj&#10;OcjS6WSPibY9n+mR+1IECLsEFVTet4mUrqjIoFvaljh4P7Yz6IPsSqk77APcNDKOorU0WHNYqLCl&#10;r4qK3/xuFKzzUbvTRg/RLR5x99evfLxbKTWfDYdPEJ4G/w6/2ketYBtv4HkmHAGZ/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KPh0sMAAADcAAAADwAAAAAAAAAAAAAAAACf&#10;AgAAZHJzL2Rvd25yZXYueG1sUEsFBgAAAAAEAAQA9wAAAI8DAAAAAA==&#10;">
                          <v:imagedata r:id="rId187" o:title="IDLV-GFAPp-Tuj1_(c3)"/>
                        </v:shape>
                        <v:rect id="Rectangle 587" o:spid="_x0000_s1616" style="position:absolute;left:8665;top:7289;width:615;height:6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uVGsEA&#10;AADcAAAADwAAAGRycy9kb3ducmV2LnhtbERPy4rCMBTdC/MP4Q6409QuVDpGEWF0RBB8wLi8Nte2&#10;THNTkkytf28WgsvDec8WnalFS85XlhWMhgkI4tzqigsF59P3YArCB2SNtWVS8CAPi/lHb4aZtnc+&#10;UHsMhYgh7DNUUIbQZFL6vCSDfmgb4sjdrDMYInSF1A7vMdzUMk2SsTRYcWwosaFVSfnf8d8ooJMb&#10;rVcpbXbt9bL93XeTcXrYKdX/7JZfIAJ14S1+uX+0gmka18Yz8QjI+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rlRrBAAAA3AAAAA8AAAAAAAAAAAAAAAAAmAIAAGRycy9kb3du&#10;cmV2LnhtbFBLBQYAAAAABAAEAPUAAACGAwAAAAA=&#10;" filled="f" strokecolor="white">
                          <v:stroke dashstyle="dash"/>
                        </v:rect>
                      </v:group>
                      <v:group id="Group 588" o:spid="_x0000_s1617" style="position:absolute;left:9313;top:8361;width:1333;height:1239" coordorigin="9343,6887" coordsize="1333,1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bQ5D8UAAADcAAAADwAAAGRycy9kb3ducmV2LnhtbESPQYvCMBSE78L+h/CE&#10;vWlaF8WtRhFZlz2IoC6It0fzbIvNS2liW/+9EQSPw8x8w8yXnSlFQ7UrLCuIhxEI4tTqgjMF/8fN&#10;YArCeWSNpWVScCcHy8VHb46Jti3vqTn4TAQIuwQV5N5XiZQuzcmgG9qKOHgXWxv0QdaZ1DW2AW5K&#10;OYqiiTRYcFjIsaJ1Tun1cDMKfltsV1/xT7O9Xtb383G8O21jUuqz361mIDx1/h1+tf+0guno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G0OQ/FAAAA3AAA&#10;AA8AAAAAAAAAAAAAAAAAqgIAAGRycy9kb3ducmV2LnhtbFBLBQYAAAAABAAEAPoAAACcAwAAAAA=&#10;">
                        <v:shape id="Picture 589" o:spid="_x0000_s1618" type="#_x0000_t75" alt="IDLV-GFAPp-Tuj1_(c1+c2+c3)" style="position:absolute;left:9343;top:6887;width:1333;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3kFLBAAAA3AAAAA8AAABkcnMvZG93bnJldi54bWxET8mKAjEQvQ/4D6GEuY1pFRdao4ggjozg&#10;7rnoVC/aqTSdqO3fTw4Dc3y8fTpvTCmeVLvCsoJuJwJBnFhdcKbgfFp9jUE4j6yxtEwK3uRgPmt9&#10;TDHW9sUHeh59JkIIuxgV5N5XsZQuycmg69iKOHCprQ36AOtM6hpfIdyUshdFQ2mw4NCQY0XLnJL7&#10;8WEUXB6b9fIqB7uo9Ovbe7R3afqzVeqz3SwmIDw1/l/85/7WCsb9MD+cCUdAzn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V3kFLBAAAA3AAAAA8AAAAAAAAAAAAAAAAAnwIA&#10;AGRycy9kb3ducmV2LnhtbFBLBQYAAAAABAAEAPcAAACNAwAAAAA=&#10;">
                          <v:imagedata r:id="rId188" o:title="IDLV-GFAPp-Tuj1_(c1+c2+c3)"/>
                        </v:shape>
                        <v:rect id="Rectangle 590" o:spid="_x0000_s1619" style="position:absolute;left:10054;top:7296;width:610;height:59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iqWsUA&#10;AADcAAAADwAAAGRycy9kb3ducmV2LnhtbESPQWvCQBSE74L/YXlCb7pJClZSVxFBrQgFtdAeX7Ov&#10;SWj2bdjdxvjvXUHocZiZb5j5sjeN6Mj52rKCdJKAIC6srrlU8HHejGcgfEDW2FgmBVfysFwMB3PM&#10;tb3wkbpTKEWEsM9RQRVCm0vpi4oM+oltiaP3Y53BEKUrpXZ4iXDTyCxJptJgzXGhwpbWFRW/pz+j&#10;gM4u3a4z2h2676/953v/Ms2OB6WeRv3qFUSgPvyHH+03rWD2nML9TDw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SKpaxQAAANwAAAAPAAAAAAAAAAAAAAAAAJgCAABkcnMv&#10;ZG93bnJldi54bWxQSwUGAAAAAAQABAD1AAAAigMAAAAA&#10;" filled="f" strokecolor="white">
                          <v:stroke dashstyle="dash"/>
                        </v:rect>
                      </v:group>
                      <v:shape id="Picture 591" o:spid="_x0000_s1620" type="#_x0000_t75" alt="IDLV-SYNp-Tuj1_(c1+c2+c3)" style="position:absolute;left:9322;top:9630;width:1333;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VSwnEAAAA3AAAAA8AAABkcnMvZG93bnJldi54bWxEj09rAjEUxO9Cv0N4Qm81q5WyrkYphULp&#10;oVD/Xh/Jc3d187Ikqbt++0YQPA4z8xtmseptIy7kQ+1YwXiUgSDWztRcKthuPl9yECEiG2wck4Ir&#10;BVgtnwYLLIzr+Jcu61iKBOFQoIIqxraQMuiKLIaRa4mTd3TeYkzSl9J47BLcNnKSZW/SYs1pocKW&#10;PirS5/WfVeB32pym+3x60DPz03bfdRdPV6Weh/37HESkPj7C9/aXUZC/TuB2Jh0Bufw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bVSwnEAAAA3AAAAA8AAAAAAAAAAAAAAAAA&#10;nwIAAGRycy9kb3ducmV2LnhtbFBLBQYAAAAABAAEAPcAAACQAwAAAAA=&#10;">
                        <v:imagedata r:id="rId189" o:title="IDLV-SYNp-Tuj1_(c1+c2+c3)"/>
                      </v:shape>
                      <v:shape id="Picture 592" o:spid="_x0000_s1621" type="#_x0000_t75" alt="IDLV-SYNp-Tuj1_(c2)" style="position:absolute;left:6536;top:9630;width:1362;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8bXEAAAA3AAAAA8AAABkcnMvZG93bnJldi54bWxEj0FrwkAUhO+F/oflFbzVjQZEUlcRwSLo&#10;RRvs9Zl9JsHseyG71dhf3xWEHoeZ+YaZLXrXqCt1vhY2MBomoIgLsTWXBvKv9fsUlA/IFhthMnAn&#10;D4v568sMMys33tP1EEoVIewzNFCF0GZa+6Iih34oLXH0ztI5DFF2pbYd3iLcNXqcJBPtsOa4UGFL&#10;q4qKy+HHGdj45fZYrk+T1ec+/92Nc5HvVIwZvPXLD1CB+vAffrY31sA0TeFxJh4BPf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C8bXEAAAA3AAAAA8AAAAAAAAAAAAAAAAA&#10;nwIAAGRycy9kb3ducmV2LnhtbFBLBQYAAAAABAAEAPcAAACQAwAAAAA=&#10;">
                        <v:imagedata r:id="rId190" o:title="IDLV-SYNp-Tuj1_(c2)"/>
                      </v:shape>
                      <v:shape id="Picture 593" o:spid="_x0000_s1622" type="#_x0000_t75" alt="IDLV-SYNp-Tuj1_(c3)" style="position:absolute;left:7942;top:9630;width:1350;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LYhnHAAAA3AAAAA8AAABkcnMvZG93bnJldi54bWxEj0FrwkAUhO+F/oflFXqrm6YqEl2ljQgi&#10;Hmws1OMz+5qEZt+m2dXEf+8KQo/DzHzDzBa9qcWZWldZVvA6iEAQ51ZXXCj42q9eJiCcR9ZYWyYF&#10;F3KwmD8+zDDRtuNPOme+EAHCLkEFpfdNIqXLSzLoBrYhDt6PbQ36INtC6ha7ADe1jKNoLA1WHBZK&#10;bCgtKf/NTkbB8bA/bONl13RVuvzYZP34e7T7U+r5qX+fgvDU+//wvb3WCiZvQ7idCUdAz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FLYhnHAAAA3AAAAA8AAAAAAAAAAAAA&#10;AAAAnwIAAGRycy9kb3ducmV2LnhtbFBLBQYAAAAABAAEAPcAAACTAwAAAAA=&#10;">
                        <v:imagedata r:id="rId191" o:title="IDLV-SYNp-Tuj1_(c3)"/>
                      </v:shape>
                    </v:group>
                    <v:shape id="Text Box 594" o:spid="_x0000_s1623" type="#_x0000_t202" style="position:absolute;left:6556;top:7097;width:507;height:4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hwmsMA&#10;AADcAAAADwAAAGRycy9kb3ducmV2LnhtbESP3YrCMBSE74V9h3AWvBFN179qNYoKK97q9gGOzbEt&#10;Nielydr69htB2MthZr5h1tvOVOJBjSstK/gaRSCIM6tLzhWkP9/DBQjnkTVWlknBkxxsNx+9NSba&#10;tnymx8XnIkDYJaig8L5OpHRZQQbdyNbEwbvZxqAPssmlbrANcFPJcRTNpcGSw0KBNR0Kyu6XX6Pg&#10;dmoHs2V7Pfo0Pk/neyzjq30q1f/sdisQnjr/H363T1rBYjKD15lwBO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hwmsMAAADcAAAADwAAAAAAAAAAAAAAAACYAgAAZHJzL2Rv&#10;d25yZXYueG1sUEsFBgAAAAAEAAQA9QAAAIgDAAAAAA==&#10;" stroked="f">
                      <v:textbox>
                        <w:txbxContent>
                          <w:p w:rsidR="00466BDA" w:rsidRPr="006264F6" w:rsidRDefault="00466BDA" w:rsidP="006179E6">
                            <w:pPr>
                              <w:rPr>
                                <w:b/>
                                <w:sz w:val="28"/>
                                <w:szCs w:val="28"/>
                              </w:rPr>
                            </w:pPr>
                            <w:r>
                              <w:rPr>
                                <w:b/>
                                <w:sz w:val="28"/>
                                <w:szCs w:val="28"/>
                              </w:rPr>
                              <w:t>D</w:t>
                            </w:r>
                          </w:p>
                        </w:txbxContent>
                      </v:textbox>
                    </v:shape>
                  </v:group>
                  <v:group id="Group 595" o:spid="_x0000_s1624" style="position:absolute;left:1617;top:6627;width:610;height:3767" coordorigin="1700,1244" coordsize="610,37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I7oMQAAADcAAAADwAAAGRycy9kb3ducmV2LnhtbESPQYvCMBSE74L/ITxh&#10;b5p2RZFqFJHdZQ8iWAXx9miebbF5KU22rf9+Iwgeh5n5hlltelOJlhpXWlYQTyIQxJnVJecKzqfv&#10;8QKE88gaK8uk4EEONuvhYIWJth0fqU19LgKEXYIKCu/rREqXFWTQTWxNHLybbQz6IJtc6ga7ADeV&#10;/IyiuTRYclgosKZdQdk9/TMKfjrsttP4q93fb7vH9TQ7XPYxKfUx6rdLEJ56/w6/2r9awWI6h+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fI7oMQAAADcAAAA&#10;DwAAAAAAAAAAAAAAAACqAgAAZHJzL2Rvd25yZXYueG1sUEsFBgAAAAAEAAQA+gAAAJsDAAAAAA==&#10;">
                    <v:shape id="Text Box 596" o:spid="_x0000_s1625" type="#_x0000_t202" style="position:absolute;left:1700;top:1244;width:610;height:11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GG+MUA&#10;AADcAAAADwAAAGRycy9kb3ducmV2LnhtbESPQWvCQBSE74X+h+UVvNVNFaxEVyktil5Eox68PbPP&#10;JJh9G7Orif++Kwgeh5n5hhlPW1OKG9WusKzgqxuBIE6tLjhTsNvOPocgnEfWWFomBXdyMJ28v40x&#10;1rbhDd0Sn4kAYRejgtz7KpbSpTkZdF1bEQfvZGuDPsg6k7rGJsBNKXtRNJAGCw4LOVb0m1N6Tq5G&#10;wf64upebqn+Iima5bueXdfI3z5TqfLQ/IxCeWv8KP9sLrWDY/4bHmXAE5OQ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MYb4xQAAANwAAAAPAAAAAAAAAAAAAAAAAJgCAABkcnMv&#10;ZG93bnJldi54bWxQSwUGAAAAAAQABAD1AAAAigMAAAAA&#10;" filled="f" stroked="f">
                      <v:textbox style="layout-flow:vertical;mso-layout-flow-alt:bottom-to-top">
                        <w:txbxContent>
                          <w:p w:rsidR="00466BDA" w:rsidRPr="003F0342" w:rsidRDefault="00466BDA" w:rsidP="006179E6">
                            <w:pPr>
                              <w:jc w:val="center"/>
                              <w:rPr>
                                <w:b/>
                                <w:sz w:val="23"/>
                                <w:szCs w:val="23"/>
                              </w:rPr>
                            </w:pPr>
                            <w:r w:rsidRPr="003F0342">
                              <w:rPr>
                                <w:b/>
                                <w:sz w:val="23"/>
                                <w:szCs w:val="23"/>
                              </w:rPr>
                              <w:t>CMVp</w:t>
                            </w:r>
                          </w:p>
                        </w:txbxContent>
                      </v:textbox>
                    </v:shape>
                    <v:shape id="Text Box 597" o:spid="_x0000_s1626" type="#_x0000_t202" style="position:absolute;left:1700;top:2534;width:610;height:11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4SisIA&#10;AADcAAAADwAAAGRycy9kb3ducmV2LnhtbERPTYvCMBC9L/gfwgje1lSFRapRRFH0smhXD97GZmyL&#10;zaQ20dZ/bw7CHh/vezpvTSmeVLvCsoJBPwJBnFpdcKbg+Lf+HoNwHlljaZkUvMjBfNb5mmKsbcMH&#10;eiY+EyGEXYwKcu+rWEqX5mTQ9W1FHLirrQ36AOtM6hqbEG5KOYyiH2mw4NCQY0XLnNJb8jAKTpff&#10;V3moRueoaHb7dnPfJ6tNplSv2y4mIDy1/l/8cW+1gvEorA1nwhGQs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rhKKwgAAANwAAAAPAAAAAAAAAAAAAAAAAJgCAABkcnMvZG93&#10;bnJldi54bWxQSwUGAAAAAAQABAD1AAAAhwMAAAAA&#10;" filled="f" stroked="f">
                      <v:textbox style="layout-flow:vertical;mso-layout-flow-alt:bottom-to-top">
                        <w:txbxContent>
                          <w:p w:rsidR="00466BDA" w:rsidRPr="003F0342" w:rsidRDefault="00466BDA" w:rsidP="006179E6">
                            <w:pPr>
                              <w:jc w:val="center"/>
                              <w:rPr>
                                <w:b/>
                                <w:sz w:val="23"/>
                                <w:szCs w:val="23"/>
                              </w:rPr>
                            </w:pPr>
                            <w:r w:rsidRPr="003F0342">
                              <w:rPr>
                                <w:b/>
                                <w:sz w:val="23"/>
                                <w:szCs w:val="23"/>
                              </w:rPr>
                              <w:t>GFAPp</w:t>
                            </w:r>
                          </w:p>
                        </w:txbxContent>
                      </v:textbox>
                    </v:shape>
                    <v:shape id="Text Box 598" o:spid="_x0000_s1627" type="#_x0000_t202" style="position:absolute;left:1700;top:3824;width:610;height:11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3EcYA&#10;AADcAAAADwAAAGRycy9kb3ducmV2LnhtbESPQWvCQBSE74X+h+UJ3upGA6LRNZRKpb2IRj14e82+&#10;JqHZt2l2NfHfu0Khx2FmvmGWaW9qcaXWVZYVjEcRCOLc6ooLBcfD+8sMhPPIGmvLpOBGDtLV89MS&#10;E2073tM184UIEHYJKii9bxIpXV6SQTeyDXHwvm1r0AfZFlK32AW4qeUkiqbSYMVhocSG3krKf7KL&#10;UXD62t7qfROfo6r73PWb31223hRKDQf96wKEp97/h//aH1rBLJ7D4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K3EcYAAADcAAAADwAAAAAAAAAAAAAAAACYAgAAZHJz&#10;L2Rvd25yZXYueG1sUEsFBgAAAAAEAAQA9QAAAIsDAAAAAA==&#10;" filled="f" stroked="f">
                      <v:textbox style="layout-flow:vertical;mso-layout-flow-alt:bottom-to-top">
                        <w:txbxContent>
                          <w:p w:rsidR="00466BDA" w:rsidRPr="003F0342" w:rsidRDefault="00466BDA" w:rsidP="006179E6">
                            <w:pPr>
                              <w:jc w:val="center"/>
                              <w:rPr>
                                <w:b/>
                                <w:sz w:val="23"/>
                                <w:szCs w:val="23"/>
                              </w:rPr>
                            </w:pPr>
                            <w:r w:rsidRPr="003F0342">
                              <w:rPr>
                                <w:b/>
                                <w:sz w:val="23"/>
                                <w:szCs w:val="23"/>
                              </w:rPr>
                              <w:t>SYNp</w:t>
                            </w:r>
                          </w:p>
                        </w:txbxContent>
                      </v:textbox>
                    </v:shape>
                  </v:group>
                  <v:shape id="Text Box 599" o:spid="_x0000_s1628" type="#_x0000_t202" style="position:absolute;left:1620;top:10456;width:600;height:10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cQXcAA&#10;AADcAAAADwAAAGRycy9kb3ducmV2LnhtbERPy4rCMBTdD/gP4QruxtQHItUoOiAIgqAW15fm2lSb&#10;m9Jkap2vnywEl4fzXq47W4mWGl86VjAaJiCIc6dLLhRkl933HIQPyBorx6TgRR7Wq97XElPtnnyi&#10;9hwKEUPYp6jAhFCnUvrckEU/dDVx5G6usRgibAqpG3zGcFvJcZLMpMWSY4PBmn4M5Y/zr1XQJn9Z&#10;PkEnD8f7LHtszHjbHq9KDfrdZgEiUBc+4rd7rxXMp3F+PBOPgF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9cQXcAAAADcAAAADwAAAAAAAAAAAAAAAACYAgAAZHJzL2Rvd25y&#10;ZXYueG1sUEsFBgAAAAAEAAQA9QAAAIUDAAAAAA==&#10;" stroked="f">
                    <v:textbox style="layout-flow:vertical;mso-layout-flow-alt:bottom-to-top">
                      <w:txbxContent>
                        <w:p w:rsidR="00466BDA" w:rsidRPr="003F0342" w:rsidRDefault="00466BDA" w:rsidP="006179E6">
                          <w:pPr>
                            <w:jc w:val="center"/>
                            <w:rPr>
                              <w:b/>
                              <w:sz w:val="23"/>
                              <w:szCs w:val="23"/>
                            </w:rPr>
                          </w:pPr>
                          <w:r w:rsidRPr="003F0342">
                            <w:rPr>
                              <w:b/>
                              <w:sz w:val="23"/>
                              <w:szCs w:val="23"/>
                            </w:rPr>
                            <w:t>GFAPp</w:t>
                          </w:r>
                        </w:p>
                      </w:txbxContent>
                    </v:textbox>
                  </v:shape>
                  <v:group id="Group 600" o:spid="_x0000_s1629" style="position:absolute;left:2235;top:6552;width:4115;height:3775" coordorigin="2235,6552" coordsize="4115,3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h3QqcQAAADcAAAA&#10;DwAAAAAAAAAAAAAAAACqAgAAZHJzL2Rvd25yZXYueG1sUEsFBgAAAAAEAAQA+gAAAJsDAAAAAA==&#10;">
                    <v:group id="Group 601" o:spid="_x0000_s1630" style="position:absolute;left:2235;top:6552;width:4115;height:3775" coordorigin="2295,6348" coordsize="4115,3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s9O3sUAAADcAAAADwAAAGRycy9kb3ducmV2LnhtbESPT4vCMBTE78J+h/AW&#10;9qZpXRWpRhHZXTyI4B8Qb4/m2Rabl9Jk2/rtjSB4HGbmN8x82ZlSNFS7wrKCeBCBIE6tLjhTcDr+&#10;9qcgnEfWWFomBXdysFx89OaYaNvynpqDz0SAsEtQQe59lUjp0pwMuoGtiIN3tbVBH2SdSV1jG+Cm&#10;lMMomkiDBYeFHCta55TeDv9GwV+L7eo7/mm2t+v6fjmOd+dtTEp9fXarGQhPnX+HX+2NVjAdD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LPTt7FAAAA3AAA&#10;AA8AAAAAAAAAAAAAAAAAqgIAAGRycy9kb3ducmV2LnhtbFBLBQYAAAAABAAEAPoAAACcAwAAAAA=&#10;">
                      <v:shape id="Picture 602" o:spid="_x0000_s1631" type="#_x0000_t75" alt="IDLV-CMVp-GFAP_(c2)" style="position:absolute;left:2295;top:6348;width:1370;height:12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fa33DAAAA3AAAAA8AAABkcnMvZG93bnJldi54bWxEj0GLwjAUhO/C/ofwFvamqVpEukaRXQRP&#10;Yq0g3h7NsynbvJQmavffG0HwOMzMN8xi1dtG3KjztWMF41ECgrh0uuZKwbHYDOcgfEDW2DgmBf/k&#10;YbX8GCww0+7OOd0OoRIRwj5DBSaENpPSl4Ys+pFriaN3cZ3FEGVXSd3hPcJtIydJMpMWa44LBlv6&#10;MVT+Ha5WwS4nlM3l9BvS82avizI/pTuj1Ndnv/4GEagP7/CrvdUK5ukUnmfiEZDL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V9rfcMAAADcAAAADwAAAAAAAAAAAAAAAACf&#10;AgAAZHJzL2Rvd25yZXYueG1sUEsFBgAAAAAEAAQA9wAAAI8DAAAAAA==&#10;">
                        <v:imagedata r:id="rId192" o:title="IDLV-CMVp-GFAP_(c2)"/>
                      </v:shape>
                      <v:shape id="Picture 603" o:spid="_x0000_s1632" type="#_x0000_t75" alt="IDLV-CMVp-GFAP_(c1+c2+c3)" style="position:absolute;left:5069;top:6348;width:1341;height:12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GGUnEAAAA3AAAAA8AAABkcnMvZG93bnJldi54bWxEj0GLwjAUhO+C/yG8hb1pWi0i1SiLIHgp&#10;66qHHh/Nsy02L7WJ2t1fb4QFj8PMfMMs171pxJ06V1tWEI8jEMSF1TWXCk7H7WgOwnlkjY1lUvBL&#10;Dtar4WCJqbYP/qH7wZciQNilqKDyvk2ldEVFBt3YtsTBO9vOoA+yK6Xu8BHgppGTKJpJgzWHhQpb&#10;2lRUXA43o2Ca632W3SZym/X7v+8kzuPNNVfq86P/WoDw1Pt3+L+90wrmSQKvM+EIyNU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nGGUnEAAAA3AAAAA8AAAAAAAAAAAAAAAAA&#10;nwIAAGRycy9kb3ducmV2LnhtbFBLBQYAAAAABAAEAPcAAACQAwAAAAA=&#10;">
                        <v:imagedata r:id="rId193" o:title="IDLV-CMVp-GFAP_(c1+c2+c3)"/>
                      </v:shape>
                      <v:shape id="Picture 604" o:spid="_x0000_s1633" type="#_x0000_t75" alt="IDLV-CMVp-GFAP_(c3)" style="position:absolute;left:3682;top:6348;width:1357;height:12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2W3PDAAAA3AAAAA8AAABkcnMvZG93bnJldi54bWxEj0FrAjEUhO8F/0N4greaVWqR1SgqFNZT&#10;W/Xi7bl57i4mL2ETdf33TUHwOMzMN8x82VkjbtSGxrGC0TADQVw63XCl4LD/ep+CCBFZo3FMCh4U&#10;YLnovc0x1+7Ov3TbxUokCIccFdQx+lzKUNZkMQydJ07e2bUWY5JtJXWL9wS3Ro6z7FNabDgt1Ohp&#10;U1N52V2tgp9tOQnrc/F9NKft9cDSr0zhlRr0u9UMRKQuvsLPdqEVTD8m8H8mHQG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rZbc8MAAADcAAAADwAAAAAAAAAAAAAAAACf&#10;AgAAZHJzL2Rvd25yZXYueG1sUEsFBgAAAAAEAAQA9wAAAI8DAAAAAA==&#10;">
                        <v:imagedata r:id="rId194" o:title="IDLV-CMVp-GFAP_(c3)"/>
                      </v:shape>
                      <v:group id="Group 605" o:spid="_x0000_s1634" style="position:absolute;left:2295;top:7616;width:1372;height:1238" coordorigin="6570,2702" coordsize="1372,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fRI3cYAAADcAAAADwAAAGRycy9kb3ducmV2LnhtbESPQWvCQBSE7wX/w/KE&#10;3uomthVJ3YQgKh6kUC2U3h7ZZxKSfRuyaxL/fbdQ6HGYmW+YTTaZVgzUu9qygngRgSAurK65VPB5&#10;2T+tQTiPrLG1TAru5CBLZw8bTLQd+YOGsy9FgLBLUEHlfZdI6YqKDLqF7YiDd7W9QR9kX0rd4xjg&#10;ppXLKFpJgzWHhQo72lZUNOebUXAYccyf491waq7b+/fl9f3rFJNSj/MpfwPhafL/4b/2UStYv6z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9EjdxgAAANwA&#10;AAAPAAAAAAAAAAAAAAAAAKoCAABkcnMvZG93bnJldi54bWxQSwUGAAAAAAQABAD6AAAAnQMAAAAA&#10;">
                        <v:shape id="Picture 606" o:spid="_x0000_s1635" type="#_x0000_t75" alt="IDLV-GFAPp-GFAP_(c2)" style="position:absolute;left:6570;top:2702;width:1372;height:123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8gTFAAAA3AAAAA8AAABkcnMvZG93bnJldi54bWxEj0FrwkAUhO9C/8PyCr3pplIbia7SBloC&#10;9aItnh/ZZxLNvk2y2yT++65Q8DjMzDfMejuaWvTUucqygudZBII4t7riQsHP98d0CcJ5ZI21ZVJw&#10;JQfbzcNkjYm2A++pP/hCBAi7BBWU3jeJlC4vyaCb2YY4eCfbGfRBdoXUHQ4Bbmo5j6JXabDisFBi&#10;Q2lJ+eXwaxQcz+/0NaSfp3lbHM0527VpvEClnh7HtxUIT6O/h//bmVawfInhdiYcAbn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vIExQAAANwAAAAPAAAAAAAAAAAAAAAA&#10;AJ8CAABkcnMvZG93bnJldi54bWxQSwUGAAAAAAQABAD3AAAAkQMAAAAA&#10;">
                          <v:imagedata r:id="rId195" o:title="IDLV-GFAPp-GFAP_(c2)"/>
                        </v:shape>
                        <v:rect id="Rectangle 607" o:spid="_x0000_s1636" style="position:absolute;left:6923;top:3146;width:607;height:6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RwusIA&#10;AADcAAAADwAAAGRycy9kb3ducmV2LnhtbERPW2vCMBR+F/YfwhnsTVPLcKUaZQhThzDwAtvjsTm2&#10;xeakJLF2/948CD5+fPfZojeN6Mj52rKC8SgBQVxYXXOp4Hj4GmYgfEDW2FgmBf/kYTF/Gcww1/bG&#10;O+r2oRQxhH2OCqoQ2lxKX1Rk0I9sSxy5s3UGQ4SulNrhLYabRqZJMpEGa44NFba0rKi47K9GAR3c&#10;eLVMab3tTn/fvz/9xyTdbZV6e+0/pyAC9eEpfrg3WkH2HtfGM/EI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dHC6wgAAANwAAAAPAAAAAAAAAAAAAAAAAJgCAABkcnMvZG93&#10;bnJldi54bWxQSwUGAAAAAAQABAD1AAAAhwMAAAAA&#10;" filled="f" strokecolor="white">
                          <v:stroke dashstyle="dash"/>
                        </v:rect>
                      </v:group>
                      <v:group id="Group 608" o:spid="_x0000_s1637" style="position:absolute;left:3682;top:7616;width:1356;height:1238" coordorigin="7972,2702" coordsize="1356,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vcr8YAAADcAAAADwAAAGRycy9kb3ducmV2LnhtbESPQWvCQBSE74L/YXlC&#10;b3UTa4uNWUVEpQcpVAvF2yP7TEKyb0N2TeK/7xYKHoeZ+YZJ14OpRUetKy0riKcRCOLM6pJzBd/n&#10;/fMChPPIGmvLpOBODtar8SjFRNuev6g7+VwECLsEFRTeN4mULivIoJvahjh4V9sa9EG2udQt9gFu&#10;ajmLojdpsOSwUGBD24Ky6nQzCg499puXeNcdq+v2fjm/fv4cY1LqaTJsliA8Df4R/m9/aAWL+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a9yvxgAAANwA&#10;AAAPAAAAAAAAAAAAAAAAAKoCAABkcnMvZG93bnJldi54bWxQSwUGAAAAAAQABAD6AAAAnQMAAAAA&#10;">
                        <v:shape id="Picture 609" o:spid="_x0000_s1638" type="#_x0000_t75" alt="IDLV-GFAPp-GFAP_(c3)" style="position:absolute;left:7972;top:2702;width:1356;height:123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G2BLAAAAA3AAAAA8AAABkcnMvZG93bnJldi54bWxET01rAjEQvRf8D2GEXkpNKlTs1ihSEJbe&#10;aut9SGY3i5vJmkTd/ffNodDj431vdqPvxY1i6gJreFkoEMQm2I5bDT/fh+c1iJSRLfaBScNECXbb&#10;2cMGKxvu/EW3Y25FCeFUoQaX81BJmYwjj2kRBuLCNSF6zAXGVtqI9xLue7lUaiU9dlwaHA704cic&#10;j1ev4fNNGWWbZb2vzZM7XU7TKjaT1o/zcf8OItOY/8V/7tpqWL+W+eVMOQJy+w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8bYEsAAAADcAAAADwAAAAAAAAAAAAAAAACfAgAA&#10;ZHJzL2Rvd25yZXYueG1sUEsFBgAAAAAEAAQA9wAAAIwDAAAAAA==&#10;">
                          <v:imagedata r:id="rId196" o:title="IDLV-GFAPp-GFAP_(c3)"/>
                        </v:shape>
                        <v:rect id="Rectangle 610" o:spid="_x0000_s1639" style="position:absolute;left:8301;top:3160;width:617;height:6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dP+sUA&#10;AADcAAAADwAAAGRycy9kb3ducmV2LnhtbESPQWvCQBSE74L/YXlCb7pJoFZSVxFBrQgFtdAeX7Ov&#10;SWj2bdjdxvjvXUHocZiZb5j5sjeN6Mj52rKCdJKAIC6srrlU8HHejGcgfEDW2FgmBVfysFwMB3PM&#10;tb3wkbpTKEWEsM9RQRVCm0vpi4oM+oltiaP3Y53BEKUrpXZ4iXDTyCxJptJgzXGhwpbWFRW/pz+j&#10;gM4u3a4z2h2676/953v/Ms2OB6WeRv3qFUSgPvyHH+03rWD2nML9TDw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l0/6xQAAANwAAAAPAAAAAAAAAAAAAAAAAJgCAABkcnMv&#10;ZG93bnJldi54bWxQSwUGAAAAAAQABAD1AAAAigMAAAAA&#10;" filled="f" strokecolor="white">
                          <v:stroke dashstyle="dash"/>
                        </v:rect>
                      </v:group>
                      <v:group id="Group 611" o:spid="_x0000_s1640" style="position:absolute;left:5062;top:7616;width:1342;height:1238" coordorigin="9352,2702" coordsize="1342,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xbYA8YAAADcAAAADwAAAGRycy9kb3ducmV2LnhtbESPQWvCQBSE7wX/w/KE&#10;3uomlkiIriLSlh5CQSOIt0f2mQSzb0N2m8R/3y0Uehxm5htms5tMKwbqXWNZQbyIQBCXVjdcKTgX&#10;7y8pCOeRNbaWScGDHOy2s6cNZtqOfKTh5CsRIOwyVFB732VSurImg25hO+Lg3Wxv0AfZV1L3OAa4&#10;aeUyilbSYMNhocaODjWV99O3UfAx4rh/jd+G/H47PK5F8nXJY1LqeT7t1yA8Tf4//Nf+1ArSZAm/&#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FtgDxgAAANwA&#10;AAAPAAAAAAAAAAAAAAAAAKoCAABkcnMvZG93bnJldi54bWxQSwUGAAAAAAQABAD6AAAAnQMAAAAA&#10;">
                        <v:shape id="Picture 612" o:spid="_x0000_s1641" type="#_x0000_t75" alt="IDLV-GFAPp-GFAP_(c1+c2+c3)" style="position:absolute;left:9352;top:2702;width:1342;height:123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EfuzIAAAA3AAAAA8AAABkcnMvZG93bnJldi54bWxEj91qwkAUhO8F32E5Be90U21FoquIIkqR&#10;Wn9AvTvNniZps2dDdtX49l2h0MthZr5hRpPaFOJKlcstK3juRCCIE6tzThUc9ov2AITzyBoLy6Tg&#10;Tg4m42ZjhLG2N97SdedTESDsYlSQeV/GUrokI4OuY0vi4H3ZyqAPskqlrvAW4KaQ3SjqS4M5h4UM&#10;S5pllPzsLkbBprv4OO7ny9kl33y/2f765fP9fFKq9VRPhyA81f4//NdeaQWD1x48zoQjIMe/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RhH7syAAAANwAAAAPAAAAAAAAAAAA&#10;AAAAAJ8CAABkcnMvZG93bnJldi54bWxQSwUGAAAAAAQABAD3AAAAlAMAAAAA&#10;">
                          <v:imagedata r:id="rId197" o:title="IDLV-GFAPp-GFAP_(c1+c2+c3)"/>
                        </v:shape>
                        <v:rect id="Rectangle 613" o:spid="_x0000_s1642" style="position:absolute;left:9683;top:3155;width:616;height:60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DsYsUA&#10;AADcAAAADwAAAGRycy9kb3ducmV2LnhtbESPQWvCQBSE7wX/w/IK3urGUK1EVylCqyIU1IIen9nX&#10;JJh9G3bXGP99Vyj0OMzMN8xs0ZlatOR8ZVnBcJCAIM6trrhQ8H34eJmA8AFZY22ZFNzJw2Lee5ph&#10;pu2Nd9TuQyEihH2GCsoQmkxKn5dk0A9sQxy9H+sMhihdIbXDW4SbWqZJMpYGK44LJTa0LCm/7K9G&#10;AR3c8HOZ0mrbnk+b41f3Nk53W6X6z937FESgLvyH/9prrWAyeoXH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4OxixQAAANwAAAAPAAAAAAAAAAAAAAAAAJgCAABkcnMv&#10;ZG93bnJldi54bWxQSwUGAAAAAAQABAD1AAAAigMAAAAA&#10;" filled="f" strokecolor="white">
                          <v:stroke dashstyle="dash"/>
                        </v:rect>
                      </v:group>
                      <v:shape id="Picture 614" o:spid="_x0000_s1643" type="#_x0000_t75" alt="IDLV-SYNp-GFAP_(c1+c2+c3)" style="position:absolute;left:5068;top:8884;width:1336;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SV0DGAAAA3AAAAA8AAABkcnMvZG93bnJldi54bWxEj09rwkAUxO8Fv8PyhN6aTQv+IbqRUikI&#10;bQ8a8fzMvmTTZt+G7FZTP31XEDwOM/MbZrkabCtO1PvGsYLnJAVBXDrdcK1gX7w/zUH4gKyxdUwK&#10;/sjDKh89LDHT7sxbOu1CLSKEfYYKTAhdJqUvDVn0ieuIo1e53mKIsq+l7vEc4baVL2k6lRYbjgsG&#10;O3ozVP7sfq2Cj0OxMbOv706366P/PM4KXlcXpR7Hw+sCRKAh3MO39kYrmE8mcD0Tj4DM/w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ZJXQMYAAADcAAAADwAAAAAAAAAAAAAA&#10;AACfAgAAZHJzL2Rvd25yZXYueG1sUEsFBgAAAAAEAAQA9wAAAJIDAAAAAA==&#10;">
                        <v:imagedata r:id="rId198" o:title="IDLV-SYNp-GFAP_(c1+c2+c3)"/>
                      </v:shape>
                      <v:shape id="Picture 615" o:spid="_x0000_s1644" type="#_x0000_t75" alt="IDLV-SYNp-GFAP_(c2)" style="position:absolute;left:2295;top:8884;width:1371;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KHR7HAAAA3AAAAA8AAABkcnMvZG93bnJldi54bWxEj81rwkAUxO8F/4flCd7qxmIlRlcRoWBK&#10;D/Xj4u2RfebD7NuY3ca0f323UPA4zMxvmOW6N7XoqHWlZQWTcQSCOLO65FzB6fj2HINwHlljbZkU&#10;fJOD9WrwtMRE2zvvqTv4XAQIuwQVFN43iZQuK8igG9uGOHgX2xr0Qba51C3eA9zU8iWKZtJgyWGh&#10;wIa2BWXXw5dRkFc/8+r2eU3TaYdVPD2nt/ePRqnRsN8sQHjq/SP8395pBfHrDP7OhCMgV7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aKHR7HAAAA3AAAAA8AAAAAAAAAAAAA&#10;AAAAnwIAAGRycy9kb3ducmV2LnhtbFBLBQYAAAAABAAEAPcAAACTAwAAAAA=&#10;">
                        <v:imagedata r:id="rId199" o:title="IDLV-SYNp-GFAP_(c2)"/>
                      </v:shape>
                      <v:shape id="Picture 616" o:spid="_x0000_s1645" type="#_x0000_t75" alt="IDLV-SYNp-GFAP_(c3)" style="position:absolute;left:3681;top:8884;width:1356;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OuhrFAAAA3AAAAA8AAABkcnMvZG93bnJldi54bWxEj81qwzAQhO+FvoPYQi8lkRtIGhzLoRQK&#10;PQWcH5rjYm1sU2tlJDVW+vRVIJDjMDPfMMU6ml6cyfnOsoLXaQaCuLa640bBfvc5WYLwAVljb5kU&#10;XMjDunx8KDDXduSKztvQiARhn6OCNoQhl9LXLRn0UzsQJ+9kncGQpGukdjgmuOnlLMsW0mDHaaHF&#10;gT5aqn+2v0ZBOLi/IRo6xpe48/PZdzXyplLq+Sm+r0AEiuEevrW/tILl/A2uZ9IRkO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TroaxQAAANwAAAAPAAAAAAAAAAAAAAAA&#10;AJ8CAABkcnMvZG93bnJldi54bWxQSwUGAAAAAAQABAD3AAAAkQMAAAAA&#10;">
                        <v:imagedata r:id="rId200" o:title="IDLV-SYNp-GFAP_(c3)"/>
                      </v:shape>
                    </v:group>
                    <v:shape id="Text Box 617" o:spid="_x0000_s1646" type="#_x0000_t202" style="position:absolute;left:2251;top:6571;width:507;height:4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Y6pL0A&#10;AADcAAAADwAAAGRycy9kb3ducmV2LnhtbERPSwrCMBDdC94hjOBGNFX8VqOooLj1c4CxGdtiMylN&#10;tPX2ZiG4fLz/atOYQrypcrllBcNBBII4sTrnVMHteujPQTiPrLGwTAo+5GCzbrdWGGtb85neF5+K&#10;EMIuRgWZ92UspUsyMugGtiQO3MNWBn2AVSp1hXUIN4UcRdFUGsw5NGRY0j6j5Hl5GQWPU92bLOr7&#10;0d9m5/F0h/nsbj9KdTvNdgnCU+P/4p/7pBXMJ2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4qY6pL0AAADcAAAADwAAAAAAAAAAAAAAAACYAgAAZHJzL2Rvd25yZXYu&#10;eG1sUEsFBgAAAAAEAAQA9QAAAIIDAAAAAA==&#10;" stroked="f">
                      <v:textbox>
                        <w:txbxContent>
                          <w:p w:rsidR="00466BDA" w:rsidRPr="006264F6" w:rsidRDefault="00466BDA" w:rsidP="006179E6">
                            <w:pPr>
                              <w:rPr>
                                <w:b/>
                                <w:sz w:val="28"/>
                                <w:szCs w:val="28"/>
                              </w:rPr>
                            </w:pPr>
                            <w:r>
                              <w:rPr>
                                <w:b/>
                                <w:sz w:val="28"/>
                                <w:szCs w:val="28"/>
                              </w:rPr>
                              <w:t>C</w:t>
                            </w:r>
                          </w:p>
                        </w:txbxContent>
                      </v:textbox>
                    </v:shape>
                  </v:group>
                  <v:group id="Group 618" o:spid="_x0000_s1647" style="position:absolute;left:2235;top:10381;width:4115;height:1237" coordorigin="2235,10381" coordsize="4115,1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JKcsYAAADcAAAADwAAAGRycy9kb3ducmV2LnhtbESPT2vCQBTE7wW/w/IK&#10;3uomSoqmriJSpQcpNBFKb4/sMwlm34bsNn++fbdQ6HGYmd8w2/1oGtFT52rLCuJFBIK4sLrmUsE1&#10;Pz2tQTiPrLGxTAomcrDfzR62mGo78Af1mS9FgLBLUUHlfZtK6YqKDLqFbYmDd7OdQR9kV0rd4RDg&#10;ppHLKHqWBmsOCxW2dKyouGffRsF5wOGwil/7y/12nL7y5P3zEpNS88fx8ALC0+j/w3/tN61gnWz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skpyxgAAANwA&#10;AAAPAAAAAAAAAAAAAAAAAKoCAABkcnMvZG93bnJldi54bWxQSwUGAAAAAAQABAD6AAAAnQMAAAAA&#10;">
                    <v:group id="Group 619" o:spid="_x0000_s1648" style="position:absolute;left:2235;top:10381;width:4115;height:1237" coordorigin="2295,10314" coordsize="4115,12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QpUsIAAADcAAAADwAAAGRycy9kb3ducmV2LnhtbERPy4rCMBTdC/5DuII7&#10;TTuDIh1TEZkZXIjgA2R2l+baljY3pcm09e/NQnB5OO/1ZjC16Kh1pWUF8TwCQZxZXXKu4Hr5ma1A&#10;OI+ssbZMCh7kYJOOR2tMtO35RN3Z5yKEsEtQQeF9k0jpsoIMurltiAN3t61BH2CbS91iH8JNLT+i&#10;aCkNlhwaCmxoV1BWnf+Ngt8e++1n/N0dqvvu8XdZHG+HmJSaTobtFwhPg3+LX+69VrBahvn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kKVLCAAAA3AAAAA8A&#10;AAAAAAAAAAAAAAAAqgIAAGRycy9kb3ducmV2LnhtbFBLBQYAAAAABAAEAPoAAACZAwAAAAA=&#10;">
                      <v:shape id="Picture 6" o:spid="_x0000_s1649" type="#_x0000_t75" alt="IDLV-GFAPp-GFAP mag_(c1+c2+c3)" style="position:absolute;left:5069;top:10314;width:1341;height:123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dpIHDAAAA3AAAAA8AAABkcnMvZG93bnJldi54bWxEj0GLwjAUhO8L/ofwBG9rag9uqUYRdcHT&#10;glbvz+bZFpuXkmS1+us3C4LHYWa+YebL3rTiRs43lhVMxgkI4tLqhisFx+L7MwPhA7LG1jIpeJCH&#10;5WLwMcdc2zvv6XYIlYgQ9jkqqEPocil9WZNBP7YdcfQu1hkMUbpKaof3CDetTJNkKg02HBdq7Ghd&#10;U3k9/BoFq83P9dxlT3cs3PYrPVVp4fZGqdGwX81ABOrDO/xq77SCbDqB/zPxCMjF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l2kgcMAAADcAAAADwAAAAAAAAAAAAAAAACf&#10;AgAAZHJzL2Rvd25yZXYueG1sUEsFBgAAAAAEAAQA9wAAAI8DAAAAAA==&#10;">
                        <v:imagedata r:id="rId201" o:title="IDLV-GFAPp-GFAP mag_(c1+c2+c3)"/>
                      </v:shape>
                      <v:shape id="Picture 7" o:spid="_x0000_s1650" type="#_x0000_t75" alt="IDLV-GFAPp-GFAP mag_(c2)" style="position:absolute;left:2295;top:10314;width:1364;height:123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73GAAAA3AAAAA8AAABkcnMvZG93bnJldi54bWxEj09rwkAUxO8Fv8PyhF6KbpRWYnQVKbSU&#10;HgT/4vGRfWaD2bdpdhvjt+8KBY/DzPyGmS87W4mWGl86VjAaJiCIc6dLLhTsdx+DFIQPyBorx6Tg&#10;Rh6Wi97THDPtrryhdhsKESHsM1RgQqgzKX1uyKIfupo4emfXWAxRNoXUDV4j3FZynCQTabHkuGCw&#10;pndD+WX7axVUx6Nv1z/J24pe0vT79vk6NYeTUs/9bjUDEagLj/B/+0srSCdjuJ+JR0Au/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43vcYAAADcAAAADwAAAAAAAAAAAAAA&#10;AACfAgAAZHJzL2Rvd25yZXYueG1sUEsFBgAAAAAEAAQA9wAAAJIDAAAAAA==&#10;">
                        <v:imagedata r:id="rId202" o:title="IDLV-GFAPp-GFAP mag_(c2)"/>
                      </v:shape>
                      <v:shape id="Picture 8" o:spid="_x0000_s1651" type="#_x0000_t75" alt="IDLV-GFAPp-GFAP mag_(c3)" style="position:absolute;left:3687;top:10314;width:1346;height:123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B/DzCAAAA3AAAAA8AAABkcnMvZG93bnJldi54bWxEj9GKwjAURN8F/yFcwTdNVRCpRlFBXaQv&#10;uvsBl+baFJub0sS2/v1GWNjHYWbOMJtdbyvRUuNLxwpm0wQEce50yYWCn+/TZAXCB2SNlWNS8CYP&#10;u+1wsMFUu45v1N5DISKEfYoKTAh1KqXPDVn0U1cTR+/hGoshyqaQusEuwm0l50mylBZLjgsGazoa&#10;yp/3l1Wwf7XWZIdHd7meF9nZYXHLkk6p8ajfr0EE6sN/+K/9pRWslgv4nIlHQG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Qfw8wgAAANwAAAAPAAAAAAAAAAAAAAAAAJ8C&#10;AABkcnMvZG93bnJldi54bWxQSwUGAAAAAAQABAD3AAAAjgMAAAAA&#10;">
                        <v:imagedata r:id="rId203" o:title="IDLV-GFAPp-GFAP mag_(c3)"/>
                      </v:shape>
                    </v:group>
                    <v:shape id="Text Box 623" o:spid="_x0000_s1652" type="#_x0000_t202" style="position:absolute;left:2247;top:10392;width:524;height:4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f6HMMA&#10;AADcAAAADwAAAGRycy9kb3ducmV2LnhtbESP3YrCMBSE7xd8h3AEb5Y1VbR2q1F0wcVbfx7gtDm2&#10;xeakNNHWt98IC14OM/MNs9r0phYPal1lWcFkHIEgzq2uuFBwOe+/EhDOI2usLZOCJznYrAcfK0y1&#10;7fhIj5MvRICwS1FB6X2TSunykgy6sW2Ig3e1rUEfZFtI3WIX4KaW0yiKpcGKw0KJDf2UlN9Od6Pg&#10;eug+599d9usvi+Ms3mG1yOxTqdGw3y5BeOr9O/zfPmgFSTyD15lw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f6HMMAAADcAAAADwAAAAAAAAAAAAAAAACYAgAAZHJzL2Rv&#10;d25yZXYueG1sUEsFBgAAAAAEAAQA9QAAAIgDAAAAAA==&#10;" stroked="f">
                      <v:textbox>
                        <w:txbxContent>
                          <w:p w:rsidR="00466BDA" w:rsidRPr="006264F6" w:rsidRDefault="00466BDA" w:rsidP="006179E6">
                            <w:pPr>
                              <w:jc w:val="center"/>
                              <w:rPr>
                                <w:b/>
                                <w:sz w:val="28"/>
                                <w:szCs w:val="28"/>
                              </w:rPr>
                            </w:pPr>
                            <w:r>
                              <w:rPr>
                                <w:b/>
                                <w:sz w:val="28"/>
                                <w:szCs w:val="28"/>
                              </w:rPr>
                              <w:t>E</w:t>
                            </w:r>
                          </w:p>
                        </w:txbxContent>
                      </v:textbox>
                    </v:shape>
                  </v:group>
                  <v:group id="Group 624" o:spid="_x0000_s1653" style="position:absolute;left:6481;top:10387;width:4108;height:1231" coordorigin="6481,10387" coordsize="4108,1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pOKysYAAADcAAAADwAAAGRycy9kb3ducmV2LnhtbESPQWuDQBSE74H+h+UV&#10;ektWWxSx2YQQ2tJDKEQDobeH+6IS9624WzX/vlso5DjMzDfMejubTow0uNaygngVgSCurG65VnAq&#10;35cZCOeRNXaWScGNHGw3D4s15tpOfKSx8LUIEHY5Kmi873MpXdWQQbeyPXHwLnYw6IMcaqkHnALc&#10;dPI5ilJpsOWw0GBP+4aqa/FjFHxMOO1e4rfxcL3sb99l8nU+xKTU0+O8ewXhafb38H/7UyvI0gT+&#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k4rKxgAAANwA&#10;AAAPAAAAAAAAAAAAAAAAAKoCAABkcnMvZG93bnJldi54bWxQSwUGAAAAAAQABAD6AAAAnQMAAAAA&#10;">
                    <v:group id="Group 625" o:spid="_x0000_s2509" style="position:absolute;left:6481;top:10387;width:4108;height:1231" coordorigin="6541,10258" coordsize="4108,12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kEUvcQAAADcAAAA&#10;DwAAAAAAAAAAAAAAAACqAgAAZHJzL2Rvd25yZXYueG1sUEsFBgAAAAAEAAQA+gAAAJsDAAAAAA==&#10;">
                      <v:shape id="Picture 10" o:spid="_x0000_s2511" type="#_x0000_t75" alt="IDLV-GFAPp-Tuj1 mag_(c2)" style="position:absolute;left:6541;top:10258;width:1370;height:123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ludrFAAAA3AAAAA8AAABkcnMvZG93bnJldi54bWxEj91qwkAUhO8LvsNyBG+KbrQ0anSVUhAK&#10;hYo/D3DMHpNg9mzYXZPYp+8WCr0cZuYbZr3tTS1acr6yrGA6SUAQ51ZXXCg4n3bjBQgfkDXWlknB&#10;gzxsN4OnNWbadnyg9hgKESHsM1RQhtBkUvq8JIN+Yhvi6F2tMxiidIXUDrsIN7WcJUkqDVYcF0ps&#10;6L2k/Ha8GwXVs2tttzzdZ4/v/eXllb/CZ0pKjYb92wpEoD78h//aH1rBIp3D75l4BOTm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1ZbnaxQAAANwAAAAPAAAAAAAAAAAAAAAA&#10;AJ8CAABkcnMvZG93bnJldi54bWxQSwUGAAAAAAQABAD3AAAAkQMAAAAA&#10;">
                        <v:imagedata r:id="rId204" o:title="IDLV-GFAPp-Tuj1 mag_(c2)"/>
                      </v:shape>
                      <v:shape id="Picture 5" o:spid="_x0000_s2510" type="#_x0000_t75" alt="IDLV-GFAPp-Tuj1 mag_(c3)" style="position:absolute;left:7939;top:10263;width:1358;height:122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jZ3zCAAAA3AAAAA8AAABkcnMvZG93bnJldi54bWxET89rwjAUvgv7H8Ib7KbpPEjpGkXchrsM&#10;pg5Gb2/Ns6ltXkqSafffm4Pg8eP7Xa5G24sz+dA6VvA8y0AQ10633Cj4PrxPcxAhImvsHZOCfwqw&#10;Wj5MSiy0u/COzvvYiBTCoUAFJsahkDLUhiyGmRuIE3d03mJM0DdSe7ykcNvLeZYtpMWWU4PBgTaG&#10;6m7/ZxW8dT/ut8tP5oTddv36VZnqsx6Venoc1y8gIo3xLr65P7SCfJHWpjPpCMjlF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o2d8wgAAANwAAAAPAAAAAAAAAAAAAAAAAJ8C&#10;AABkcnMvZG93bnJldi54bWxQSwUGAAAAAAQABAD3AAAAjgMAAAAA&#10;">
                        <v:imagedata r:id="rId205" o:title="IDLV-GFAPp-Tuj1 mag_(c3)"/>
                      </v:shape>
                      <v:shape id="Picture 9" o:spid="_x0000_s1657" type="#_x0000_t75" alt="IDLV-GFAPp-Tuj1 mag_(c1+c2+c3)" style="position:absolute;left:9322;top:10258;width:1327;height:123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syXLEAAAA3AAAAA8AAABkcnMvZG93bnJldi54bWxEj0FrAjEUhO8F/0N4Qi9Ss/Vg7dYoIghC&#10;QXAVZG+PzetmcfOyJOm6/feNIHgcZuYbZrkebCt68qFxrOB9moEgrpxuuFZwPu3eFiBCRNbYOiYF&#10;fxRgvRq9LDHX7sZH6otYiwThkKMCE2OXSxkqQxbD1HXEyftx3mJM0tdSe7wluG3lLMvm0mLDacFg&#10;R1tD1bX4tQouR93Pyq6korwO8uAnH85MvpV6HQ+bLxCRhvgMP9p7rWAx/4T7mXQE5O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syXLEAAAA3AAAAA8AAAAAAAAAAAAAAAAA&#10;nwIAAGRycy9kb3ducmV2LnhtbFBLBQYAAAAABAAEAPcAAACQAwAAAAA=&#10;">
                        <v:imagedata r:id="rId206" o:title="IDLV-GFAPp-Tuj1 mag_(c1+c2+c3)"/>
                      </v:shape>
                    </v:group>
                    <v:shape id="Text Box 629" o:spid="_x0000_s1658" type="#_x0000_t202" style="position:absolute;left:6492;top:10411;width:524;height:4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VqwsAA&#10;AADcAAAADwAAAGRycy9kb3ducmV2LnhtbERPy4rCMBTdC/5DuIIbsakyY2s1igozuPXxAdfm2hab&#10;m9JEW//eLAZmeTjv9bY3tXhR6yrLCmZRDII4t7riQsH18jNNQTiPrLG2TAre5GC7GQ7WmGnb8Yle&#10;Z1+IEMIuQwWl900mpctLMugi2xAH7m5bgz7AtpC6xS6Em1rO43ghDVYcGkps6FBS/jg/jYL7sZt8&#10;L7vbr78mp6/FHqvkZt9KjUf9bgXCU+//xX/uo1aQJmF+OBOOgNx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2VqwsAAAADcAAAADwAAAAAAAAAAAAAAAACYAgAAZHJzL2Rvd25y&#10;ZXYueG1sUEsFBgAAAAAEAAQA9QAAAIUDAAAAAA==&#10;" stroked="f">
                      <v:textbox>
                        <w:txbxContent>
                          <w:p w:rsidR="00466BDA" w:rsidRPr="006264F6" w:rsidRDefault="00466BDA" w:rsidP="006179E6">
                            <w:pPr>
                              <w:jc w:val="center"/>
                              <w:rPr>
                                <w:b/>
                                <w:sz w:val="28"/>
                                <w:szCs w:val="28"/>
                              </w:rPr>
                            </w:pPr>
                            <w:r>
                              <w:rPr>
                                <w:b/>
                                <w:sz w:val="28"/>
                                <w:szCs w:val="28"/>
                              </w:rPr>
                              <w:t>F</w:t>
                            </w:r>
                          </w:p>
                        </w:txbxContent>
                      </v:textbox>
                    </v:shape>
                  </v:group>
                </v:group>
              </v:group>
            </v:group>
            <v:group id="Group 1188" o:spid="_x0000_s1659" style="position:absolute;left:2555;top:10327;width:893;height:1051" coordorigin="2555,10327" coordsize="893,10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HEaFMQAAADcAAAA&#10;DwAAAAAAAAAAAAAAAACqAgAAZHJzL2Rvd25yZXYueG1sUEsFBgAAAAAEAAQA+gAAAJsDAAAAAA==&#10;">
              <v:shape id="AutoShape 1158" o:spid="_x0000_s1660" type="#_x0000_t32" style="position:absolute;left:2833;top:10327;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AbcQAAADcAAAADwAAAGRycy9kb3ducmV2LnhtbESPQWvCQBSE74L/YXlCb7rRQ5XUVaQq&#10;CHqpaT0/sq/Z1OzbmF2T+O+7hYLHYWa+YZbr3laipcaXjhVMJwkI4tzpkgsFn9l+vADhA7LGyjEp&#10;eJCH9Wo4WGKqXccf1J5DISKEfYoKTAh1KqXPDVn0E1cTR+/bNRZDlE0hdYNdhNtKzpLkVVosOS4Y&#10;rOndUH49362CL3Pf7m6XSzY1LZ7c9ri5Zj+dUi+jfvMGIlAfnuH/9kErWMxn8HcmHgG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HIBtxAAAANwAAAAPAAAAAAAAAAAA&#10;AAAAAKECAABkcnMvZG93bnJldi54bWxQSwUGAAAAAAQABAD5AAAAkgMAAAAA&#10;" strokecolor="white [3212]" strokeweight="1pt">
                <v:stroke endarrow="block"/>
              </v:shape>
              <v:shape id="AutoShape 1159" o:spid="_x0000_s1661" type="#_x0000_t32" style="position:absolute;left:3191;top:1054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Al9sUAAADcAAAADwAAAGRycy9kb3ducmV2LnhtbESPQWvCQBSE7wX/w/KE3upGBSupq4hW&#10;KNhLjfX8yL5mU7Nv0+yaxH/vFgSPw8x8wyxWva1ES40vHSsYjxIQxLnTJRcKjtnuZQ7CB2SNlWNS&#10;cCUPq+XgaYGpdh1/UXsIhYgQ9ikqMCHUqZQ+N2TRj1xNHL0f11gMUTaF1A12EW4rOUmSmbRYclww&#10;WNPGUH4+XKyCb3PZvv+dTtnYtPjptvv1OfvtlHoe9us3EIH68Ajf2x9awfx1Cv9n4h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1Al9sUAAADcAAAADwAAAAAAAAAA&#10;AAAAAAChAgAAZHJzL2Rvd25yZXYueG1sUEsFBgAAAAAEAAQA+QAAAJMDAAAAAA==&#10;" strokecolor="white [3212]" strokeweight="1pt">
                <v:stroke endarrow="block"/>
              </v:shape>
              <v:shape id="AutoShape 1161" o:spid="_x0000_s1662" type="#_x0000_t32" style="position:absolute;left:2555;top:1104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m9gsUAAADcAAAADwAAAGRycy9kb3ducmV2LnhtbESPQWvCQBSE7wX/w/KE3upGESupq4hW&#10;KNhLjfX8yL5mU7Nv0+yaxH/vFgSPw8x8wyxWva1ES40vHSsYjxIQxLnTJRcKjtnuZQ7CB2SNlWNS&#10;cCUPq+XgaYGpdh1/UXsIhYgQ9ikqMCHUqZQ+N2TRj1xNHL0f11gMUTaF1A12EW4rOUmSmbRYclww&#10;WNPGUH4+XKyCb3PZvv+dTtnYtPjptvv1OfvtlHoe9us3EIH68Ajf2x9awfx1Cv9n4h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Lm9gsUAAADcAAAADwAAAAAAAAAA&#10;AAAAAAChAgAAZHJzL2Rvd25yZXYueG1sUEsFBgAAAAAEAAQA+QAAAJMDAAAAAA==&#10;" strokecolor="white [3212]" strokeweight="1pt">
                <v:stroke endarrow="block"/>
              </v:shape>
              <v:shape id="AutoShape 1162" o:spid="_x0000_s1663" type="#_x0000_t32" style="position:absolute;left:2815;top:1108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YGcUAAADcAAAADwAAAGRycy9kb3ducmV2LnhtbESPQWvCQBSE7wX/w/KE3upGQSupq4hW&#10;KNhLjfX8yL5mU7Nv0+yaxH/vFgSPw8x8wyxWva1ES40vHSsYjxIQxLnTJRcKjtnuZQ7CB2SNlWNS&#10;cCUPq+XgaYGpdh1/UXsIhYgQ9ikqMCHUqZQ+N2TRj1xNHL0f11gMUTaF1A12EW4rOUmSmbRYclww&#10;WNPGUH4+XKyCb3PZvv+dTtnYtPjptvv1OfvtlHoe9us3EIH68Ajf2x9awfx1Cv9n4hGQy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UYGcUAAADcAAAADwAAAAAAAAAA&#10;AAAAAAChAgAAZHJzL2Rvd25yZXYueG1sUEsFBgAAAAAEAAQA+QAAAJMDAAAAAA==&#10;" strokecolor="white [3212]" strokeweight="1pt">
                <v:stroke endarrow="block"/>
              </v:shape>
              <v:shape id="AutoShape 1163" o:spid="_x0000_s1664" type="#_x0000_t32" style="position:absolute;left:2935;top:1108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eGbsQAAADcAAAADwAAAGRycy9kb3ducmV2LnhtbESPQWvCQBSE7wX/w/IEb3WjByupq0hV&#10;EOylRj0/sq/Z1OzbmF2T+O+7hYLHYWa+YRar3laipcaXjhVMxgkI4tzpkgsFp2z3OgfhA7LGyjEp&#10;eJCH1XLwssBUu46/qD2GQkQI+xQVmBDqVEqfG7Lox64mjt63ayyGKJtC6ga7CLeVnCbJTFosOS4Y&#10;rOnDUH493q2Cs7lvtrfLJZuYFj/d5rC+Zj+dUqNhv34HEagPz/B/e68VzN9m8HcmHgG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J4ZuxAAAANwAAAAPAAAAAAAAAAAA&#10;AAAAAKECAABkcnMvZG93bnJldi54bWxQSwUGAAAAAAQABAD5AAAAkgMAAAAA&#10;" strokecolor="white [3212]" strokeweight="1pt">
                <v:stroke endarrow="block"/>
              </v:shape>
              <v:shape id="AutoShape 1164" o:spid="_x0000_s1665" type="#_x0000_t32" style="position:absolute;left:3215;top:1104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sj9cQAAADcAAAADwAAAGRycy9kb3ducmV2LnhtbESPQWvCQBSE7wX/w/KE3urGHlRSV5Fq&#10;QaiXGvX8yL5mU7NvY3ZN4r/vCoLHYWa+YebL3laipcaXjhWMRwkI4tzpkgsFh+zrbQbCB2SNlWNS&#10;cCMPy8XgZY6pdh3/ULsPhYgQ9ikqMCHUqZQ+N2TRj1xNHL1f11gMUTaF1A12EW4r+Z4kE2mx5Lhg&#10;sKZPQ/l5f7UKjua63lxOp2xsWty59ffqnP11Sr0O+9UHiEB9eIYf7a1WMJtO4X4mHg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ayP1xAAAANwAAAAPAAAAAAAAAAAA&#10;AAAAAKECAABkcnMvZG93bnJldi54bWxQSwUGAAAAAAQABAD5AAAAkgMAAAAA&#10;" strokecolor="white [3212]" strokeweight="1pt">
                <v:stroke endarrow="block"/>
              </v:shape>
              <v:shape id="AutoShape 1165" o:spid="_x0000_s1666" type="#_x0000_t32" style="position:absolute;left:3355;top:1094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S3h8EAAADcAAAADwAAAGRycy9kb3ducmV2LnhtbERPPW/CMBDdK/EfrEPqVhw6tChgEIIi&#10;IbULBJhP8REH4nOITZL+ezwgMT6979mit5VoqfGlYwXjUQKCOHe65ELBIdt8TED4gKyxckwK/snD&#10;Yj54m2GqXcc7avehEDGEfYoKTAh1KqXPDVn0I1cTR+7sGoshwqaQusEuhttKfibJl7RYcmwwWNPK&#10;UH7d362Co7mvf26nUzY2Lf659e/yml06pd6H/XIKIlAfXuKne6sVTL7j2ngmHgE5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9LeHwQAAANwAAAAPAAAAAAAAAAAAAAAA&#10;AKECAABkcnMvZG93bnJldi54bWxQSwUGAAAAAAQABAD5AAAAjwMAAAAA&#10;" strokecolor="white [3212]" strokeweight="1pt">
                <v:stroke endarrow="block"/>
              </v:shape>
              <v:shape id="AutoShape 1166" o:spid="_x0000_s1667" type="#_x0000_t32" style="position:absolute;left:2725;top:1068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gSHMUAAADcAAAADwAAAGRycy9kb3ducmV2LnhtbESPzW7CMBCE75V4B2uReisOHPhJMQhB&#10;kSrRSwnlvIq3cUq8TmOThLfHlSpxHM3MN5rlureVaKnxpWMF41ECgjh3uuRCwSnbv8xB+ICssXJM&#10;Cm7kYb0aPC0x1a7jT2qPoRARwj5FBSaEOpXS54Ys+pGriaP37RqLIcqmkLrBLsJtJSdJMpUWS44L&#10;BmvaGsovx6tV8GWuu7ff8zkbmxY/3O6wuWQ/nVLPw37zCiJQHx7h//a7VjCfLeDvTDwC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rgSHMUAAADcAAAADwAAAAAAAAAA&#10;AAAAAAChAgAAZHJzL2Rvd25yZXYueG1sUEsFBgAAAAAEAAQA+QAAAJMDAAAAAA==&#10;" strokecolor="white [3212]" strokeweight="1pt">
                <v:stroke endarrow="block"/>
              </v:shape>
              <v:shape id="AutoShape 1177" o:spid="_x0000_s1668" type="#_x0000_t32" style="position:absolute;left:3225;top:1126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fLpsIAAADcAAAADwAAAGRycy9kb3ducmV2LnhtbERPz2vCMBS+D/Y/hDfwNlN3kNKZFlEH&#10;gl5mN8+P5q2pNi+1iW3975fDYMeP7/eqmGwrBup941jBYp6AIK6cbrhW8FV+vKYgfEDW2DomBQ/y&#10;UOTPTyvMtBv5k4ZTqEUMYZ+hAhNCl0npK0MW/dx1xJH7cb3FEGFfS93jGMNtK9+SZCktNhwbDHa0&#10;MVRdT3er4Nvct7vb+VwuzIBHtz2sr+VlVGr2Mq3fQQSawr/4z73XCtI0zo9n4h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lfLpsIAAADcAAAADwAAAAAAAAAAAAAA&#10;AAChAgAAZHJzL2Rvd25yZXYueG1sUEsFBgAAAAAEAAQA+QAAAJADAAAAAA==&#10;" strokecolor="white [3212]" strokeweight="1pt">
                <v:stroke endarrow="block"/>
              </v:shape>
            </v:group>
            <v:group id="Group 1189" o:spid="_x0000_s1669" style="position:absolute;left:3975;top:10327;width:893;height:1051" coordorigin="3975,10327" coordsize="893,10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aRqM8QAAADcAAAA&#10;DwAAAAAAAAAAAAAAAACqAgAAZHJzL2Rvd25yZXYueG1sUEsFBgAAAAAEAAQA+gAAAJsDAAAAAA==&#10;">
              <v:shape id="AutoShape 1169" o:spid="_x0000_s1670" type="#_x0000_t32" style="position:absolute;left:4253;top:10327;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nwSsQAAADcAAAADwAAAGRycy9kb3ducmV2LnhtbESPQWvCQBSE7wX/w/KE3upGDxKiq0hV&#10;EOylpvX8yD6zqdm3Mbsm6b/vFgSPw8x8wyzXg61FR62vHCuYThIQxIXTFZcKvvL9WwrCB2SNtWNS&#10;8Ese1qvRyxIz7Xr+pO4UShEh7DNUYEJoMil9Yciin7iGOHoX11oMUbal1C32EW5rOUuSubRYcVww&#10;2NC7oeJ6ulsF3+a+3d3O53xqOvxw2+Pmmv/0Sr2Oh80CRKAhPMOP9kErSNMZ/J+JR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yfBKxAAAANwAAAAPAAAAAAAAAAAA&#10;AAAAAKECAABkcnMvZG93bnJldi54bWxQSwUGAAAAAAQABAD5AAAAkgMAAAAA&#10;" strokecolor="white [3212]" strokeweight="1pt">
                <v:stroke endarrow="block"/>
              </v:shape>
              <v:shape id="AutoShape 1170" o:spid="_x0000_s1671" type="#_x0000_t32" style="position:absolute;left:4611;top:1054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VV0cQAAADcAAAADwAAAGRycy9kb3ducmV2LnhtbESPQWvCQBSE74L/YXlCb7qxBQnRVURb&#10;KNRLTfX8yD6z0ezbmF2T9N93C4Ueh5n5hlltBluLjlpfOVYwnyUgiAunKy4VfOVv0xSED8gaa8ek&#10;4Js8bNbj0Qoz7Xr+pO4YShEh7DNUYEJoMil9Yciin7mGOHoX11oMUbal1C32EW5r+ZwkC2mx4rhg&#10;sKGdoeJ2fFgFJ/PYv97P53xuOjy4/cf2ll97pZ4mw3YJItAQ/sN/7XetIE1f4PdMPA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hVXRxAAAANwAAAAPAAAAAAAAAAAA&#10;AAAAAKECAABkcnMvZG93bnJldi54bWxQSwUGAAAAAAQABAD5AAAAkgMAAAAA&#10;" strokecolor="white [3212]" strokeweight="1pt">
                <v:stroke endarrow="block"/>
              </v:shape>
              <v:shape id="AutoShape 1171" o:spid="_x0000_s1672" type="#_x0000_t32" style="position:absolute;left:3975;top:1104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zNpcQAAADcAAAADwAAAGRycy9kb3ducmV2LnhtbESPQWvCQBSE74L/YXlCb7qxFAnRVURb&#10;KNRLTfX8yD6z0ezbmF2T9N93C4Ueh5n5hlltBluLjlpfOVYwnyUgiAunKy4VfOVv0xSED8gaa8ek&#10;4Js8bNbj0Qoz7Xr+pO4YShEh7DNUYEJoMil9Yciin7mGOHoX11oMUbal1C32EW5r+ZwkC2mx4rhg&#10;sKGdoeJ2fFgFJ/PYv97P53xuOjy4/cf2ll97pZ4mw3YJItAQ/sN/7XetIE1f4PdMPA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bM2lxAAAANwAAAAPAAAAAAAAAAAA&#10;AAAAAKECAABkcnMvZG93bnJldi54bWxQSwUGAAAAAAQABAD5AAAAkgMAAAAA&#10;" strokecolor="white [3212]" strokeweight="1pt">
                <v:stroke endarrow="block"/>
              </v:shape>
              <v:shape id="AutoShape 1172" o:spid="_x0000_s1673" type="#_x0000_t32" style="position:absolute;left:4235;top:1108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BoPsQAAADcAAAADwAAAGRycy9kb3ducmV2LnhtbESPQWvCQBSE74L/YXlCb7qxUAnRVURb&#10;KNRLTfX8yD6z0ezbmF2T9N93C4Ueh5n5hlltBluLjlpfOVYwnyUgiAunKy4VfOVv0xSED8gaa8ek&#10;4Js8bNbj0Qoz7Xr+pO4YShEh7DNUYEJoMil9Yciin7mGOHoX11oMUbal1C32EW5r+ZwkC2mx4rhg&#10;sKGdoeJ2fFgFJ/PYv97P53xuOjy4/cf2ll97pZ4mw3YJItAQ/sN/7XetIE1f4PdMPAJ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IGg+xAAAANwAAAAPAAAAAAAAAAAA&#10;AAAAAKECAABkcnMvZG93bnJldi54bWxQSwUGAAAAAAQABAD5AAAAkgMAAAAA&#10;" strokecolor="white [3212]" strokeweight="1pt">
                <v:stroke endarrow="block"/>
              </v:shape>
              <v:shape id="AutoShape 1173" o:spid="_x0000_s1674" type="#_x0000_t32" style="position:absolute;left:4355;top:1108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L2ScQAAADcAAAADwAAAGRycy9kb3ducmV2LnhtbESPQWvCQBSE7wX/w/IEb3VjDxJSV5Fq&#10;QdBLjXp+ZF+zqdm3Mbsm6b/vFgSPw8x8wyxWg61FR62vHCuYTRMQxIXTFZcKTvnnawrCB2SNtWNS&#10;8EseVsvRywIz7Xr+ou4YShEh7DNUYEJoMil9Yciin7qGOHrfrrUYomxLqVvsI9zW8i1J5tJixXHB&#10;YEMfhorr8W4VnM19s71dLvnMdHhwm/36mv/0Sk3Gw/odRKAhPMOP9k4rSNM5/J+JR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8vZJxAAAANwAAAAPAAAAAAAAAAAA&#10;AAAAAKECAABkcnMvZG93bnJldi54bWxQSwUGAAAAAAQABAD5AAAAkgMAAAAA&#10;" strokecolor="white [3212]" strokeweight="1pt">
                <v:stroke endarrow="block"/>
              </v:shape>
              <v:shape id="AutoShape 1174" o:spid="_x0000_s1675" type="#_x0000_t32" style="position:absolute;left:4635;top:1104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5T0sQAAADcAAAADwAAAGRycy9kb3ducmV2LnhtbESPQWvCQBSE74L/YXlCb7qxhxqiq4i2&#10;UKiXmur5kX1mo9m3Mbsm6b/vFgo9DjPzDbPaDLYWHbW+cqxgPktAEBdOV1wq+MrfpikIH5A11o5J&#10;wTd52KzHoxVm2vX8Sd0xlCJC2GeowITQZFL6wpBFP3MNcfQurrUYomxLqVvsI9zW8jlJXqTFiuOC&#10;wYZ2horb8WEVnMxj/3o/n/O56fDg9h/bW37tlXqaDNsliEBD+A//td+1gjRdwO+Ze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vlPSxAAAANwAAAAPAAAAAAAAAAAA&#10;AAAAAKECAABkcnMvZG93bnJldi54bWxQSwUGAAAAAAQABAD5AAAAkgMAAAAA&#10;" strokecolor="white [3212]" strokeweight="1pt">
                <v:stroke endarrow="block"/>
              </v:shape>
              <v:shape id="AutoShape 1175" o:spid="_x0000_s1676" type="#_x0000_t32" style="position:absolute;left:4775;top:1094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CHHoMIAAADcAAAADwAAAGRycy9kb3ducmV2LnhtbERPz2vCMBS+D/Y/hDfwNlN3kNKZFlEH&#10;gl5mN8+P5q2pNi+1iW3975fDYMeP7/eqmGwrBup941jBYp6AIK6cbrhW8FV+vKYgfEDW2DomBQ/y&#10;UOTPTyvMtBv5k4ZTqEUMYZ+hAhNCl0npK0MW/dx1xJH7cb3FEGFfS93jGMNtK9+SZCktNhwbDHa0&#10;MVRdT3er4Nvct7vb+VwuzIBHtz2sr+VlVGr2Mq3fQQSawr/4z73XCtI0ro1n4h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CHHoMIAAADcAAAADwAAAAAAAAAAAAAA&#10;AAChAgAAZHJzL2Rvd25yZXYueG1sUEsFBgAAAAAEAAQA+QAAAJADAAAAAA==&#10;" strokecolor="white [3212]" strokeweight="1pt">
                <v:stroke endarrow="block"/>
              </v:shape>
              <v:shape id="AutoShape 1176" o:spid="_x0000_s1677" type="#_x0000_t32" style="position:absolute;left:4145;top:1068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1iO8UAAADcAAAADwAAAGRycy9kb3ducmV2LnhtbESPQWvCQBSE7wX/w/KE3pqNHkoaXUXU&#10;QqG91FTPj+wzG82+jdk1Sf99t1DocZiZb5jlerSN6KnztWMFsyQFQVw6XXOl4Kt4fcpA+ICssXFM&#10;Cr7Jw3o1eVhirt3An9QfQiUihH2OCkwIbS6lLw1Z9IlriaN3dp3FEGVXSd3hEOG2kfM0fZYWa44L&#10;BlvaGiqvh7tVcDT33f52OhUz0+OH271vrsVlUOpxOm4WIAKN4T/8137TCrLsBX7PxCM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21iO8UAAADcAAAADwAAAAAAAAAA&#10;AAAAAAChAgAAZHJzL2Rvd25yZXYueG1sUEsFBgAAAAAEAAQA+QAAAJMDAAAAAA==&#10;" strokecolor="white [3212]" strokeweight="1pt">
                <v:stroke endarrow="block"/>
              </v:shape>
              <v:shape id="AutoShape 1178" o:spid="_x0000_s1678" type="#_x0000_t32" style="position:absolute;left:4625;top:1126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5de8EAAADcAAAADwAAAGRycy9kb3ducmV2LnhtbERPu27CMBTdK/EP1kXqVhwYKhowCPGQ&#10;kNoFAsxX8SUOxNchNkn69/WA1PHovOfL3laipcaXjhWMRwkI4tzpkgsFp2z3MQXhA7LGyjEp+CUP&#10;y8XgbY6pdh0fqD2GQsQQ9ikqMCHUqZQ+N2TRj1xNHLmrayyGCJtC6ga7GG4rOUmST2mx5NhgsKa1&#10;ofx+fFoFZ/PcbB+XSzY2Lf64zffqnt06pd6H/WoGIlAf/sUv914rmH7F+fFMPAJ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jl17wQAAANwAAAAPAAAAAAAAAAAAAAAA&#10;AKECAABkcnMvZG93bnJldi54bWxQSwUGAAAAAAQABAD5AAAAjwMAAAAA&#10;" strokecolor="white [3212]" strokeweight="1pt">
                <v:stroke endarrow="block"/>
              </v:shape>
            </v:group>
            <v:group id="Group 1190" o:spid="_x0000_s1679" style="position:absolute;left:5355;top:10317;width:893;height:1051" coordorigin="5355,10317" coordsize="893,10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387sYAAADcAAAADwAAAGRycy9kb3ducmV2LnhtbESPT2vCQBTE7wW/w/KE&#10;3uomlhabuoqIlh5CwUQovT2yzySYfRuya/58+26h4HGYmd8w6+1oGtFT52rLCuJFBIK4sLrmUsE5&#10;Pz6tQDiPrLGxTAomcrDdzB7WmGg78In6zJciQNglqKDyvk2kdEVFBt3CtsTBu9jOoA+yK6XucAhw&#10;08hlFL1KgzWHhQpb2ldUXLObUfAx4LB7jg99er3sp5/85es7jUmpx/m4ewfhafT38H/7UytYvcX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ffzuxgAAANwA&#10;AAAPAAAAAAAAAAAAAAAAAKoCAABkcnMvZG93bnJldi54bWxQSwUGAAAAAAQABAD6AAAAnQMAAAAA&#10;">
              <v:shape id="AutoShape 1179" o:spid="_x0000_s1680" type="#_x0000_t32" style="position:absolute;left:5633;top:10317;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Bml8QAAADcAAAADwAAAGRycy9kb3ducmV2LnhtbESPQWvCQBSE7wX/w/KE3upGD0VTV5Gq&#10;IOilpvX8yL5mU7NvY3ZN4r93C4LHYWa+YebL3laipcaXjhWMRwkI4tzpkgsF39n2bQrCB2SNlWNS&#10;cCMPy8XgZY6pdh1/UXsMhYgQ9ikqMCHUqZQ+N2TRj1xNHL1f11gMUTaF1A12EW4rOUmSd2mx5Lhg&#10;sKZPQ/n5eLUKfsx1vbmcTtnYtHhw6/3qnP11Sr0O+9UHiEB9eIYf7Z1WMJ1N4P9MPAJyc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EGaXxAAAANwAAAAPAAAAAAAAAAAA&#10;AAAAAKECAABkcnMvZG93bnJldi54bWxQSwUGAAAAAAQABAD5AAAAkgMAAAAA&#10;" strokecolor="white [3212]" strokeweight="1pt">
                <v:stroke endarrow="block"/>
              </v:shape>
              <v:shape id="AutoShape 1180" o:spid="_x0000_s1681" type="#_x0000_t32" style="position:absolute;left:5991;top:1053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zDDMUAAADcAAAADwAAAGRycy9kb3ducmV2LnhtbESPQWvCQBSE7wX/w/KE3upGBdHUVUQr&#10;FOylxnp+ZF+zqdm3aXZN4r93CwWPw8x8wyzXva1ES40vHSsYjxIQxLnTJRcKTtn+ZQ7CB2SNlWNS&#10;cCMP69XgaYmpdh1/UnsMhYgQ9ikqMCHUqZQ+N2TRj1xNHL1v11gMUTaF1A12EW4rOUmSmbRYclww&#10;WNPWUH45Xq2CL3Pdvf2ez9nYtPjhdofNJfvplHoe9ptXEIH68Aj/t9+1gvliCn9n4h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zDDMUAAADcAAAADwAAAAAAAAAA&#10;AAAAAAChAgAAZHJzL2Rvd25yZXYueG1sUEsFBgAAAAAEAAQA+QAAAJMDAAAAAA==&#10;" strokecolor="white [3212]" strokeweight="1pt">
                <v:stroke endarrow="block"/>
              </v:shape>
              <v:shape id="AutoShape 1181" o:spid="_x0000_s1682" type="#_x0000_t32" style="position:absolute;left:5355;top:1103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VbeMUAAADcAAAADwAAAGRycy9kb3ducmV2LnhtbESPQWvCQBSE7wX/w/KE3upGEdHUVUQr&#10;FOylxnp+ZF+zqdm3aXZN4r93CwWPw8x8wyzXva1ES40vHSsYjxIQxLnTJRcKTtn+ZQ7CB2SNlWNS&#10;cCMP69XgaYmpdh1/UnsMhYgQ9ikqMCHUqZQ+N2TRj1xNHL1v11gMUTaF1A12EW4rOUmSmbRYclww&#10;WNPWUH45Xq2CL3Pdvf2ez9nYtPjhdofNJfvplHoe9ptXEIH68Aj/t9+1gvliCn9n4h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VbeMUAAADcAAAADwAAAAAAAAAA&#10;AAAAAAChAgAAZHJzL2Rvd25yZXYueG1sUEsFBgAAAAAEAAQA+QAAAJMDAAAAAA==&#10;" strokecolor="white [3212]" strokeweight="1pt">
                <v:stroke endarrow="block"/>
              </v:shape>
              <v:shape id="AutoShape 1182" o:spid="_x0000_s1683" type="#_x0000_t32" style="position:absolute;left:5615;top:1107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48UAAADcAAAADwAAAGRycy9kb3ducmV2LnhtbESPQWvCQBSE7wX/w/KE3upGQdHUVUQr&#10;FOylxnp+ZF+zqdm3aXZN4r93CwWPw8x8wyzXva1ES40vHSsYjxIQxLnTJRcKTtn+ZQ7CB2SNlWNS&#10;cCMP69XgaYmpdh1/UnsMhYgQ9ikqMCHUqZQ+N2TRj1xNHL1v11gMUTaF1A12EW4rOUmSmbRYclww&#10;WNPWUH45Xq2CL3Pdvf2ez9nYtPjhdofNJfvplHoe9ptXEIH68Aj/t9+1gvliCn9n4h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48UAAADcAAAADwAAAAAAAAAA&#10;AAAAAAChAgAAZHJzL2Rvd25yZXYueG1sUEsFBgAAAAAEAAQA+QAAAJMDAAAAAA==&#10;" strokecolor="white [3212]" strokeweight="1pt">
                <v:stroke endarrow="block"/>
              </v:shape>
              <v:shape id="AutoShape 1183" o:spid="_x0000_s1684" type="#_x0000_t32" style="position:absolute;left:5735;top:1107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tglMQAAADcAAAADwAAAGRycy9kb3ducmV2LnhtbESPQWvCQBSE7wX/w/IEb3WjB7Gpq0hV&#10;EOylRj0/sq/Z1OzbmF2T+O+7hYLHYWa+YRar3laipcaXjhVMxgkI4tzpkgsFp2z3OgfhA7LGyjEp&#10;eJCH1XLwssBUu46/qD2GQkQI+xQVmBDqVEqfG7Lox64mjt63ayyGKJtC6ga7CLeVnCbJTFosOS4Y&#10;rOnDUH493q2Cs7lvtrfLJZuYFj/d5rC+Zj+dUqNhv34HEagPz/B/e68VzN9m8HcmHgG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K2CUxAAAANwAAAAPAAAAAAAAAAAA&#10;AAAAAKECAABkcnMvZG93bnJldi54bWxQSwUGAAAAAAQABAD5AAAAkgMAAAAA&#10;" strokecolor="white [3212]" strokeweight="1pt">
                <v:stroke endarrow="block"/>
              </v:shape>
              <v:shape id="AutoShape 1184" o:spid="_x0000_s1685" type="#_x0000_t32" style="position:absolute;left:6015;top:1103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fFD8UAAADcAAAADwAAAGRycy9kb3ducmV2LnhtbESPzW7CMBCE75V4B2uReisOHPhJMQhB&#10;kSrRSwnlvIq3cUq8TmOThLfHlSpxHM3MN5rlureVaKnxpWMF41ECgjh3uuRCwSnbv8xB+ICssXJM&#10;Cm7kYb0aPC0x1a7jT2qPoRARwj5FBSaEOpXS54Ys+pGriaP37RqLIcqmkLrBLsJtJSdJMpUWS44L&#10;BmvaGsovx6tV8GWuu7ff8zkbmxY/3O6wuWQ/nVLPw37zCiJQHx7h//a7VjBfzODvTDwC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GfFD8UAAADcAAAADwAAAAAAAAAA&#10;AAAAAAChAgAAZHJzL2Rvd25yZXYueG1sUEsFBgAAAAAEAAQA+QAAAJMDAAAAAA==&#10;" strokecolor="white [3212]" strokeweight="1pt">
                <v:stroke endarrow="block"/>
              </v:shape>
              <v:shape id="AutoShape 1185" o:spid="_x0000_s1686" type="#_x0000_t32" style="position:absolute;left:6155;top:1093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hRfcEAAADcAAAADwAAAGRycy9kb3ducmV2LnhtbERPu27CMBTdK/EP1kXqVhwYKhowCPGQ&#10;kNoFAsxX8SUOxNchNkn69/WA1PHovOfL3laipcaXjhWMRwkI4tzpkgsFp2z3MQXhA7LGyjEp+CUP&#10;y8XgbY6pdh0fqD2GQsQQ9ikqMCHUqZQ+N2TRj1xNHLmrayyGCJtC6ga7GG4rOUmST2mx5NhgsKa1&#10;ofx+fFoFZ/PcbB+XSzY2Lf64zffqnt06pd6H/WoGIlAf/sUv914rmH7FtfFMPAJ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FF9wQAAANwAAAAPAAAAAAAAAAAAAAAA&#10;AKECAABkcnMvZG93bnJldi54bWxQSwUGAAAAAAQABAD5AAAAjwMAAAAA&#10;" strokecolor="white [3212]" strokeweight="1pt">
                <v:stroke endarrow="block"/>
              </v:shape>
              <v:shape id="AutoShape 1186" o:spid="_x0000_s1687" type="#_x0000_t32" style="position:absolute;left:5525;top:1067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T05sQAAADcAAAADwAAAGRycy9kb3ducmV2LnhtbESPQWvCQBSE7wX/w/KE3urGHkRTV5Fq&#10;QaiXGvX8yL5mU7NvY3ZN4r/vCoLHYWa+YebL3laipcaXjhWMRwkI4tzpkgsFh+zrbQrCB2SNlWNS&#10;cCMPy8XgZY6pdh3/ULsPhYgQ9ikqMCHUqZQ+N2TRj1xNHL1f11gMUTaF1A12EW4r+Z4kE2mx5Lhg&#10;sKZPQ/l5f7UKjua63lxOp2xsWty59ffqnP11Sr0O+9UHiEB9eIYf7a1WMJ3N4H4mHg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tPTmxAAAANwAAAAPAAAAAAAAAAAA&#10;AAAAAKECAABkcnMvZG93bnJldi54bWxQSwUGAAAAAAQABAD5AAAAkgMAAAAA&#10;" strokecolor="white [3212]" strokeweight="1pt">
                <v:stroke endarrow="block"/>
              </v:shape>
              <v:shape id="AutoShape 1187" o:spid="_x0000_s1688" type="#_x0000_t32" style="position:absolute;left:6005;top:11259;width:93;height:109;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XHYcIAAADcAAAADwAAAGRycy9kb3ducmV2LnhtbERPPW/CMBDdkfofrKvEBg4MFaQ4ESpF&#10;qkQXSMt8iq9xSnxOY5Ok/x4PSIxP73uTj7YRPXW+dqxgMU9AEJdO11wp+Cr2sxUIH5A1No5JwT95&#10;yLOnyQZT7QY+Un8KlYgh7FNUYEJoUyl9aciin7uWOHI/rrMYIuwqqTscYrht5DJJXqTFmmODwZbe&#10;DJWX09Uq+DbX3fvf+VwsTI+fbnfYXorfQanp87h9BRFoDA/x3f2hFayTOD+eiUdAZj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WXHYcIAAADcAAAADwAAAAAAAAAAAAAA&#10;AAChAgAAZHJzL2Rvd25yZXYueG1sUEsFBgAAAAAEAAQA+QAAAJADAAAAAA==&#10;" strokecolor="white [3212]" strokeweight="1pt">
                <v:stroke endarrow="block"/>
              </v:shape>
            </v:group>
          </v:group>
        </w:pict>
      </w: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5916DD" w:rsidRDefault="006179E6" w:rsidP="006179E6">
      <w:pPr>
        <w:rPr>
          <w:sz w:val="17"/>
          <w:szCs w:val="23"/>
        </w:rPr>
      </w:pPr>
    </w:p>
    <w:p w:rsidR="006179E6" w:rsidRDefault="006179E6" w:rsidP="006179E6">
      <w:pPr>
        <w:rPr>
          <w:sz w:val="26"/>
          <w:szCs w:val="23"/>
        </w:rPr>
      </w:pPr>
    </w:p>
    <w:p w:rsidR="006179E6" w:rsidRDefault="006179E6" w:rsidP="006179E6">
      <w:pPr>
        <w:rPr>
          <w:sz w:val="26"/>
          <w:szCs w:val="23"/>
        </w:rPr>
      </w:pPr>
    </w:p>
    <w:p w:rsidR="006179E6" w:rsidRPr="00707775" w:rsidRDefault="006179E6" w:rsidP="006179E6">
      <w:pPr>
        <w:rPr>
          <w:sz w:val="20"/>
          <w:szCs w:val="23"/>
        </w:rPr>
      </w:pPr>
    </w:p>
    <w:p w:rsidR="006179E6" w:rsidRPr="004645DC" w:rsidRDefault="006179E6" w:rsidP="006179E6">
      <w:pPr>
        <w:rPr>
          <w:sz w:val="8"/>
          <w:szCs w:val="23"/>
        </w:rPr>
      </w:pPr>
    </w:p>
    <w:p w:rsidR="004E7F02" w:rsidRDefault="006179E6">
      <w:pPr>
        <w:spacing w:line="360" w:lineRule="auto"/>
        <w:rPr>
          <w:rFonts w:cs="Arial"/>
          <w:sz w:val="20"/>
          <w:szCs w:val="20"/>
        </w:rPr>
      </w:pPr>
      <w:bookmarkStart w:id="1063" w:name="_Toc338274904"/>
      <w:bookmarkStart w:id="1064" w:name="_Toc338501426"/>
      <w:bookmarkStart w:id="1065" w:name="_Toc341039180"/>
      <w:bookmarkStart w:id="1066" w:name="_Toc356079921"/>
      <w:r w:rsidRPr="004645DC">
        <w:rPr>
          <w:b/>
          <w:sz w:val="20"/>
          <w:szCs w:val="20"/>
        </w:rPr>
        <w:t>Figure 4.</w:t>
      </w:r>
      <w:r w:rsidR="00122438" w:rsidRPr="004645DC">
        <w:rPr>
          <w:b/>
          <w:sz w:val="20"/>
          <w:szCs w:val="20"/>
        </w:rPr>
        <w:fldChar w:fldCharType="begin"/>
      </w:r>
      <w:r w:rsidRPr="008329F9">
        <w:rPr>
          <w:b/>
          <w:sz w:val="20"/>
          <w:szCs w:val="20"/>
        </w:rPr>
        <w:instrText xml:space="preserve"> SEQ Figure_4. \* ARABIC </w:instrText>
      </w:r>
      <w:r w:rsidR="00122438" w:rsidRPr="004645DC">
        <w:rPr>
          <w:b/>
          <w:sz w:val="20"/>
          <w:szCs w:val="20"/>
        </w:rPr>
        <w:fldChar w:fldCharType="separate"/>
      </w:r>
      <w:r w:rsidRPr="004645DC">
        <w:rPr>
          <w:b/>
          <w:noProof/>
          <w:sz w:val="20"/>
          <w:szCs w:val="20"/>
        </w:rPr>
        <w:t>9</w:t>
      </w:r>
      <w:r w:rsidR="00122438" w:rsidRPr="004645DC">
        <w:rPr>
          <w:b/>
          <w:sz w:val="20"/>
          <w:szCs w:val="20"/>
        </w:rPr>
        <w:fldChar w:fldCharType="end"/>
      </w:r>
      <w:r w:rsidRPr="004645DC">
        <w:rPr>
          <w:b/>
          <w:sz w:val="20"/>
          <w:szCs w:val="20"/>
        </w:rPr>
        <w:t>: Fluorescence identification of eGFP+ cells in rat VM astroglial cultures</w:t>
      </w:r>
      <w:r w:rsidRPr="004645DC">
        <w:rPr>
          <w:sz w:val="20"/>
          <w:szCs w:val="20"/>
        </w:rPr>
        <w:t xml:space="preserve">. </w:t>
      </w:r>
      <w:r w:rsidRPr="004645DC">
        <w:rPr>
          <w:rStyle w:val="Strong"/>
          <w:sz w:val="20"/>
          <w:szCs w:val="20"/>
        </w:rPr>
        <w:t xml:space="preserve">E14 rat primary astroglial cultures were transduced with LV-eGFP at MOI 10 (eGFP transducing units), 3 days after cell seeding. Identification of transduced cell types was performed after 3 additional days. Representative images from cultures transduced with (A, B) IPLVs or (C, D) IDLVs demonstrate cell-type specificity of promoters. Enlarged images of insets (in C, D) shown in E and F respectively illustrate the specificity of GFAPp as an example. </w:t>
      </w:r>
      <w:r w:rsidR="00882002">
        <w:rPr>
          <w:rStyle w:val="Strong"/>
          <w:sz w:val="20"/>
          <w:szCs w:val="20"/>
        </w:rPr>
        <w:t xml:space="preserve">Arrows indicate GFAP+/eGFP+ cells. </w:t>
      </w:r>
      <w:r w:rsidRPr="004645DC">
        <w:rPr>
          <w:rStyle w:val="Strong"/>
          <w:sz w:val="20"/>
          <w:szCs w:val="20"/>
        </w:rPr>
        <w:t>(A, C, E) Astrocytes were identified by GFAP+ staining, whereas (B, D, F) neurons were identified through Tuj1+ staining. Nuclei were stained blue with DAPI; GFAP+ or Tuj1+ cells were stained red. Scale bars are 50 µm (in A-D), 20 µm (in E, F).</w:t>
      </w:r>
      <w:bookmarkEnd w:id="1063"/>
      <w:bookmarkEnd w:id="1064"/>
      <w:bookmarkEnd w:id="1065"/>
      <w:bookmarkEnd w:id="1066"/>
      <w:r w:rsidRPr="004645DC">
        <w:rPr>
          <w:rStyle w:val="Strong"/>
          <w:sz w:val="20"/>
          <w:szCs w:val="20"/>
        </w:rPr>
        <w:t xml:space="preserve"> </w:t>
      </w:r>
    </w:p>
    <w:p w:rsidR="006179E6" w:rsidRPr="003D306D" w:rsidRDefault="006179E6" w:rsidP="00F37F2C">
      <w:pPr>
        <w:pStyle w:val="Heading2"/>
        <w:rPr>
          <w:kern w:val="0"/>
        </w:rPr>
      </w:pPr>
      <w:bookmarkStart w:id="1067" w:name="_Toc338274781"/>
      <w:bookmarkStart w:id="1068" w:name="_Toc338499595"/>
      <w:bookmarkStart w:id="1069" w:name="_Toc341038861"/>
      <w:bookmarkStart w:id="1070" w:name="_Toc370678394"/>
      <w:r w:rsidRPr="003D306D">
        <w:lastRenderedPageBreak/>
        <w:t>4.</w:t>
      </w:r>
      <w:r w:rsidR="006F444E">
        <w:t>4</w:t>
      </w:r>
      <w:r w:rsidR="008329F9">
        <w:t>.</w:t>
      </w:r>
      <w:r w:rsidRPr="003D306D">
        <w:t>6</w:t>
      </w:r>
      <w:r>
        <w:t xml:space="preserve">. </w:t>
      </w:r>
      <w:r w:rsidRPr="003D306D">
        <w:rPr>
          <w:kern w:val="0"/>
        </w:rPr>
        <w:t xml:space="preserve">LV-mediated </w:t>
      </w:r>
      <w:r w:rsidRPr="001E05A4">
        <w:rPr>
          <w:i/>
          <w:kern w:val="0"/>
        </w:rPr>
        <w:t>eGFP</w:t>
      </w:r>
      <w:r w:rsidRPr="003D306D">
        <w:rPr>
          <w:kern w:val="0"/>
        </w:rPr>
        <w:t xml:space="preserve"> expression in the striatum of 6-OHDA-lesioned rats</w:t>
      </w:r>
      <w:bookmarkEnd w:id="1067"/>
      <w:bookmarkEnd w:id="1068"/>
      <w:bookmarkEnd w:id="1069"/>
      <w:bookmarkEnd w:id="1070"/>
    </w:p>
    <w:p w:rsidR="006179E6" w:rsidRDefault="006179E6" w:rsidP="006179E6">
      <w:r w:rsidRPr="003D306D">
        <w:t xml:space="preserve">In a bid to determine whether </w:t>
      </w:r>
      <w:r>
        <w:t xml:space="preserve">the </w:t>
      </w:r>
      <w:r w:rsidRPr="003D306D">
        <w:t xml:space="preserve">cell-type specificity was maintained </w:t>
      </w:r>
      <w:r w:rsidRPr="003D306D">
        <w:rPr>
          <w:i/>
        </w:rPr>
        <w:t>in vivo</w:t>
      </w:r>
      <w:r w:rsidRPr="003D306D">
        <w:t>, SYNp-</w:t>
      </w:r>
      <w:r w:rsidRPr="00C926BC">
        <w:t xml:space="preserve">eGFP </w:t>
      </w:r>
      <w:r>
        <w:t>and</w:t>
      </w:r>
      <w:r w:rsidRPr="00C926BC">
        <w:t xml:space="preserve"> GFAPp-eGFP</w:t>
      </w:r>
      <w:r w:rsidRPr="003D306D">
        <w:t xml:space="preserve"> vectors (IPLVs and IDLVs) were </w:t>
      </w:r>
      <w:r>
        <w:t>injected into the right striata</w:t>
      </w:r>
      <w:r w:rsidRPr="003D306D">
        <w:t xml:space="preserve"> of rats</w:t>
      </w:r>
      <w:r>
        <w:t>. Two weeks following vector administration,</w:t>
      </w:r>
      <w:r w:rsidRPr="003D306D">
        <w:t xml:space="preserve"> </w:t>
      </w:r>
      <w:r>
        <w:t>the rats</w:t>
      </w:r>
      <w:r w:rsidRPr="003D306D">
        <w:t xml:space="preserve"> were </w:t>
      </w:r>
      <w:r>
        <w:t>lesioned with</w:t>
      </w:r>
      <w:r w:rsidRPr="003D306D">
        <w:t xml:space="preserve"> 6-OHDA</w:t>
      </w:r>
      <w:r>
        <w:t xml:space="preserve"> injected into the same locations</w:t>
      </w:r>
      <w:r w:rsidRPr="003D306D">
        <w:t xml:space="preserve">. </w:t>
      </w:r>
      <w:r w:rsidR="00131229">
        <w:t xml:space="preserve">Precise injection of LV-eGFP vectors and </w:t>
      </w:r>
      <w:r w:rsidR="00FB60C4">
        <w:t xml:space="preserve">substantial </w:t>
      </w:r>
      <w:r w:rsidR="00131229" w:rsidRPr="00131229">
        <w:rPr>
          <w:i/>
        </w:rPr>
        <w:t>eGFP</w:t>
      </w:r>
      <w:r w:rsidR="00131229">
        <w:t xml:space="preserve"> expression were </w:t>
      </w:r>
      <w:r w:rsidR="00FB60C4">
        <w:t xml:space="preserve">confirmed previously in a </w:t>
      </w:r>
      <w:r w:rsidR="00AD3B52">
        <w:t>pilot study</w:t>
      </w:r>
      <w:r w:rsidR="00131229">
        <w:t xml:space="preserve"> (Lu-Nguyen </w:t>
      </w:r>
      <w:r w:rsidR="00FB60C4" w:rsidRPr="00B7705F">
        <w:t>et al.,</w:t>
      </w:r>
      <w:r w:rsidR="00FB60C4" w:rsidRPr="0059373D">
        <w:t xml:space="preserve"> </w:t>
      </w:r>
      <w:r w:rsidR="00FB60C4">
        <w:t>in preparation). Therefore, here a</w:t>
      </w:r>
      <w:r>
        <w:t>nimal b</w:t>
      </w:r>
      <w:r w:rsidRPr="003D306D">
        <w:t>rain</w:t>
      </w:r>
      <w:r>
        <w:t>s</w:t>
      </w:r>
      <w:r w:rsidRPr="003D306D">
        <w:t xml:space="preserve"> </w:t>
      </w:r>
      <w:r>
        <w:t>were</w:t>
      </w:r>
      <w:r w:rsidR="00FB60C4">
        <w:t xml:space="preserve"> only</w:t>
      </w:r>
      <w:r>
        <w:t xml:space="preserve"> harvested 5 months post </w:t>
      </w:r>
      <w:r w:rsidRPr="003D306D">
        <w:t xml:space="preserve">vector injection. Successful </w:t>
      </w:r>
      <w:r>
        <w:t xml:space="preserve">transduction with widespread </w:t>
      </w:r>
      <w:r w:rsidRPr="001E05A4">
        <w:rPr>
          <w:i/>
        </w:rPr>
        <w:t>eGFP</w:t>
      </w:r>
      <w:r>
        <w:t xml:space="preserve"> expression</w:t>
      </w:r>
      <w:r w:rsidRPr="003D306D">
        <w:t xml:space="preserve"> within the striatum was demonstrated </w:t>
      </w:r>
      <w:r>
        <w:t>(</w:t>
      </w:r>
      <w:r w:rsidRPr="003D306D">
        <w:rPr>
          <w:b/>
        </w:rPr>
        <w:t>Figure</w:t>
      </w:r>
      <w:r>
        <w:rPr>
          <w:b/>
        </w:rPr>
        <w:t>s</w:t>
      </w:r>
      <w:r w:rsidRPr="003D306D">
        <w:rPr>
          <w:b/>
        </w:rPr>
        <w:t xml:space="preserve"> 4.10 A, B</w:t>
      </w:r>
      <w:r w:rsidRPr="001E05A4">
        <w:t>)</w:t>
      </w:r>
      <w:r w:rsidRPr="005A2BCC">
        <w:t>.</w:t>
      </w:r>
      <w:r w:rsidRPr="003D306D">
        <w:t xml:space="preserve"> No </w:t>
      </w:r>
      <w:r w:rsidRPr="001E05A4">
        <w:rPr>
          <w:i/>
        </w:rPr>
        <w:t>eGFP</w:t>
      </w:r>
      <w:r>
        <w:t xml:space="preserve"> expression was detected in the non-injected striatal hemispheres. However, there was </w:t>
      </w:r>
      <w:r w:rsidRPr="003D306D">
        <w:t xml:space="preserve">anterograde </w:t>
      </w:r>
      <w:r>
        <w:t>presence</w:t>
      </w:r>
      <w:r w:rsidRPr="003D306D">
        <w:t xml:space="preserve"> of </w:t>
      </w:r>
      <w:r w:rsidRPr="00B92531">
        <w:t>eGFP</w:t>
      </w:r>
      <w:r w:rsidRPr="003D306D">
        <w:t xml:space="preserve"> </w:t>
      </w:r>
      <w:r>
        <w:t xml:space="preserve">from the striatum to the SNpr in LV-SYNp-treated rats. This phenomenon was absent in animals receiving LV-GFAPp </w:t>
      </w:r>
      <w:r w:rsidRPr="003D306D">
        <w:t>(</w:t>
      </w:r>
      <w:r w:rsidRPr="003D306D">
        <w:rPr>
          <w:b/>
        </w:rPr>
        <w:t>Figure</w:t>
      </w:r>
      <w:r>
        <w:rPr>
          <w:b/>
        </w:rPr>
        <w:t>s</w:t>
      </w:r>
      <w:r w:rsidRPr="003D306D">
        <w:rPr>
          <w:b/>
        </w:rPr>
        <w:t xml:space="preserve"> 4.10 C-F</w:t>
      </w:r>
      <w:r>
        <w:t>). The results</w:t>
      </w:r>
      <w:r w:rsidRPr="003D306D">
        <w:t xml:space="preserve"> also </w:t>
      </w:r>
      <w:r>
        <w:t>displayed</w:t>
      </w:r>
      <w:r w:rsidRPr="003D306D">
        <w:t xml:space="preserve"> a modest activation of both astrocytes and microglia in the area surrounding injection site</w:t>
      </w:r>
      <w:r>
        <w:t>s</w:t>
      </w:r>
      <w:r w:rsidRPr="003D306D">
        <w:t xml:space="preserve"> (</w:t>
      </w:r>
      <w:r w:rsidRPr="003D306D">
        <w:rPr>
          <w:b/>
        </w:rPr>
        <w:t>Figure</w:t>
      </w:r>
      <w:r>
        <w:rPr>
          <w:b/>
        </w:rPr>
        <w:t>s</w:t>
      </w:r>
      <w:r w:rsidRPr="003D306D">
        <w:rPr>
          <w:b/>
        </w:rPr>
        <w:t xml:space="preserve"> 4.10 G, H</w:t>
      </w:r>
      <w:r w:rsidRPr="003D306D">
        <w:t xml:space="preserve">). </w:t>
      </w:r>
      <w:r>
        <w:t>Levels</w:t>
      </w:r>
      <w:r w:rsidRPr="003D306D">
        <w:t xml:space="preserve"> of eGFP (</w:t>
      </w:r>
      <w:r w:rsidRPr="003D306D">
        <w:rPr>
          <w:b/>
        </w:rPr>
        <w:t>Figure 4.10 I</w:t>
      </w:r>
      <w:r w:rsidRPr="00D65CE7">
        <w:t>)</w:t>
      </w:r>
      <w:r>
        <w:t xml:space="preserve"> indicated no significant differences </w:t>
      </w:r>
      <w:r w:rsidRPr="003D306D">
        <w:t xml:space="preserve">between IPLV- and IDLV-SYNp </w:t>
      </w:r>
      <w:r>
        <w:t xml:space="preserve">vectors </w:t>
      </w:r>
      <w:r w:rsidRPr="003D306D">
        <w:t>(</w:t>
      </w:r>
      <w:r w:rsidRPr="003D306D">
        <w:rPr>
          <w:i/>
        </w:rPr>
        <w:t>p</w:t>
      </w:r>
      <w:r>
        <w:t xml:space="preserve"> = 0.12) whereas the level</w:t>
      </w:r>
      <w:r w:rsidRPr="003D306D">
        <w:t xml:space="preserve"> in </w:t>
      </w:r>
      <w:r>
        <w:t>animals treated with IDLV-GFAPp vectors was</w:t>
      </w:r>
      <w:r w:rsidRPr="003D306D">
        <w:t xml:space="preserve"> </w:t>
      </w:r>
      <w:r>
        <w:t xml:space="preserve">around </w:t>
      </w:r>
      <w:r w:rsidRPr="003D306D">
        <w:t xml:space="preserve">two-fold lower than </w:t>
      </w:r>
      <w:r>
        <w:t xml:space="preserve">in </w:t>
      </w:r>
      <w:r w:rsidRPr="003D306D">
        <w:t xml:space="preserve">those </w:t>
      </w:r>
      <w:r>
        <w:t>receiving eith</w:t>
      </w:r>
      <w:r w:rsidRPr="003D306D">
        <w:t xml:space="preserve">er IPLV-GFAPp or </w:t>
      </w:r>
      <w:r>
        <w:t>LV-</w:t>
      </w:r>
      <w:r w:rsidRPr="003D306D">
        <w:t>SYNp</w:t>
      </w:r>
      <w:r>
        <w:t xml:space="preserve"> vectors</w:t>
      </w:r>
      <w:r w:rsidRPr="003D306D">
        <w:t xml:space="preserve">. </w:t>
      </w:r>
      <w:r>
        <w:t xml:space="preserve">In addition, a </w:t>
      </w:r>
      <w:r w:rsidRPr="003D306D">
        <w:t>significant</w:t>
      </w:r>
      <w:r>
        <w:t xml:space="preserve"> difference</w:t>
      </w:r>
      <w:r w:rsidRPr="003D306D">
        <w:t xml:space="preserve"> </w:t>
      </w:r>
      <w:r>
        <w:t xml:space="preserve">was observed </w:t>
      </w:r>
      <w:r w:rsidRPr="003D306D">
        <w:t>between IPLV-GFAPp and IPLV-SYNp</w:t>
      </w:r>
      <w:r>
        <w:t xml:space="preserve"> vectors, expression being higher from the latter</w:t>
      </w:r>
      <w:r w:rsidRPr="003D306D">
        <w:t xml:space="preserve">. </w:t>
      </w:r>
    </w:p>
    <w:p w:rsidR="006179E6" w:rsidRDefault="006179E6" w:rsidP="006179E6"/>
    <w:p w:rsidR="006179E6" w:rsidRDefault="006179E6" w:rsidP="006179E6"/>
    <w:p w:rsidR="006179E6" w:rsidRDefault="006179E6" w:rsidP="006179E6"/>
    <w:p w:rsidR="006179E6" w:rsidRPr="003D306D" w:rsidRDefault="00DB0C88" w:rsidP="006179E6">
      <w:pPr>
        <w:rPr>
          <w:szCs w:val="23"/>
        </w:rPr>
      </w:pPr>
      <w:bookmarkStart w:id="1071" w:name="_Toc338274905"/>
      <w:bookmarkStart w:id="1072" w:name="_Toc338501427"/>
      <w:bookmarkStart w:id="1073" w:name="_Toc341039181"/>
      <w:r>
        <w:rPr>
          <w:noProof/>
          <w:szCs w:val="23"/>
          <w:lang w:eastAsia="en-GB"/>
        </w:rPr>
        <w:lastRenderedPageBreak/>
        <w:pict>
          <v:group id="Group 1234" o:spid="_x0000_s1689" style="position:absolute;left:0;text-align:left;margin-left:-9.15pt;margin-top:1.65pt;width:424.8pt;height:96.9pt;z-index:251880960" coordorigin="2085,1394" coordsize="8496,1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">
            <v:group id="Group 1232" o:spid="_x0000_s1690" style="position:absolute;left:2085;top:1394;width:8496;height:1938" coordorigin="2085,1394" coordsize="8496,19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WA68UAAADcAAAADwAAAGRycy9kb3ducmV2LnhtbESPT2vCQBTE7wW/w/KE&#10;3uomlkaJriKi4kEK/gHx9sg+k2D2bciuSfz23UKhx2FmfsPMl72pREuNKy0riEcRCOLM6pJzBZfz&#10;9mMKwnlkjZVlUvAiB8vF4G2OqbYdH6k9+VwECLsUFRTe16mULivIoBvZmjh4d9sY9EE2udQNdgFu&#10;KjmOokQaLDksFFjTuqDscXoaBbsOu9VnvGkPj/v6dTt/fV8PMSn1PuxXMxCeev8f/mvvtYJJ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D1gOvFAAAA3AAA&#10;AA8AAAAAAAAAAAAAAAAAqgIAAGRycy9kb3ducmV2LnhtbFBLBQYAAAAABAAEAPoAAACcAwAAAAA=&#10;">
              <v:shape id="Picture 696" o:spid="_x0000_s1691" type="#_x0000_t75" style="position:absolute;left:2184;top:1434;width:8397;height:184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RWUTFAAAA3AAAAA8AAABkcnMvZG93bnJldi54bWxEj0uLwkAQhO+C/2FowZtO1gUfWUdZFhdy&#10;EfGBklub6U3CZnpCZtT47x1B8FhU1VfUfNmaSlypcaVlBR/DCARxZnXJuYLD/ncwBeE8ssbKMim4&#10;k4PlotuZY6ztjbd03flcBAi7GBUU3texlC4ryKAb2po4eH+2MeiDbHKpG7wFuKnkKIrG0mDJYaHA&#10;mn4Kyv53F6Ngk8xW5/XnKbVYz5JUpuvkiF6pfq/9/gLhqfXv8KudaAWT8QSeZ8IRkIs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EVlExQAAANwAAAAPAAAAAAAAAAAAAAAA&#10;AJ8CAABkcnMvZG93bnJldi54bWxQSwUGAAAAAAQABAD3AAAAkQMAAAAA&#10;">
                <v:imagedata r:id="rId207" o:title="" cropbottom="-640f"/>
                <o:lock v:ext="edit" aspectratio="f"/>
              </v:shape>
              <v:group id="Group 1213" o:spid="_x0000_s1692" style="position:absolute;left:3508;top:1970;width:652;height:900" coordorigin="3508,1970" coordsize="652,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iaxAsMAAADcAAAADwAAAGRycy9kb3ducmV2LnhtbERPTWvCQBC9F/wPywi9&#10;1U2UWoluQpBaepBCVRBvQ3ZMQrKzIbtN4r/vHgo9Pt73LptMKwbqXW1ZQbyIQBAXVtdcKricDy8b&#10;EM4ja2wtk4IHOcjS2dMOE21H/qbh5EsRQtglqKDyvkukdEVFBt3CdsSBu9veoA+wL6XucQzhppXL&#10;KFpLgzWHhgo72ldUNKcfo+BjxDFfxe/DsbnvH7fz69f1GJNSz/Mp34LwNPl/8Z/7Uyt4W4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eJrECwwAAANwAAAAP&#10;AAAAAAAAAAAAAAAAAKoCAABkcnMvZG93bnJldi54bWxQSwUGAAAAAAQABAD6AAAAmgMAAAAA&#10;">
                <v:oval id="Oval 1193" o:spid="_x0000_s1693" style="position:absolute;left:3520;top:1970;width:640;height:9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cA7sMA&#10;AADcAAAADwAAAGRycy9kb3ducmV2LnhtbESPX2vCMBTF3wd+h3CFvYyZOpjT2lSKIux1dez50lzb&#10;bslNSaJWP70ZDPZ4OH9+nGIzWiPO5EPvWMF8loEgbpzuuVXwedg/L0GEiKzROCYFVwqwKScPBeba&#10;XfiDznVsRRrhkKOCLsYhlzI0HVkMMzcQJ+/ovMWYpG+l9nhJ49bIlyxbSIs9J0KHA207an7qk01c&#10;Ux92T1X19bqqvFnebvV1+O6VepyO1RpEpDH+h//a71rB22IFv2fSEZD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cA7sMAAADcAAAADwAAAAAAAAAAAAAAAACYAgAAZHJzL2Rv&#10;d25yZXYueG1sUEsFBgAAAAAEAAQA9QAAAIgDAAAAAA==&#10;" filled="f" strokecolor="white [3212]" strokeweight=".5pt">
                  <v:stroke dashstyle="dash"/>
                </v:oval>
                <v:shape id="Text Box 1194" o:spid="_x0000_s1694" type="#_x0000_t202" style="position:absolute;left:3508;top:2506;width:481;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2uZcAA&#10;AADcAAAADwAAAGRycy9kb3ducmV2LnhtbERPy4rCMBTdC/MP4Q7MThOH8dUxyqAIrhSfMLtLc22L&#10;zU1poq1/bxaCy8N5T+etLcWdal841tDvKRDEqTMFZxqOh1V3DMIHZIOlY9LwIA/z2UdniolxDe/o&#10;vg+ZiCHsE9SQh1AlUvo0J4u+5yriyF1cbTFEWGfS1NjEcFvKb6WG0mLBsSHHihY5pdf9zWo4bS7/&#10;5x+1zZZ2UDWuVZLtRGr99dn+/YII1Ia3+OVeGw2jUZwfz8QjIG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h2uZcAAAADcAAAADwAAAAAAAAAAAAAAAACYAgAAZHJzL2Rvd25y&#10;ZXYueG1sUEsFBgAAAAAEAAQA9QAAAIUDAAAAAA==&#10;" filled="f" stroked="f">
                  <v:textbox>
                    <w:txbxContent>
                      <w:p w:rsidR="00466BDA" w:rsidRPr="00C0387C" w:rsidRDefault="00466BDA">
                        <w:pPr>
                          <w:rPr>
                            <w:b/>
                            <w:color w:val="FFFFFF" w:themeColor="background1"/>
                            <w:sz w:val="12"/>
                            <w:szCs w:val="12"/>
                          </w:rPr>
                        </w:pPr>
                        <w:r w:rsidRPr="00C0387C">
                          <w:rPr>
                            <w:b/>
                            <w:color w:val="FFFFFF" w:themeColor="background1"/>
                            <w:sz w:val="12"/>
                            <w:szCs w:val="12"/>
                          </w:rPr>
                          <w:t>STR</w:t>
                        </w:r>
                      </w:p>
                    </w:txbxContent>
                  </v:textbox>
                </v:shape>
              </v:group>
              <v:shape id="AutoShape 698" o:spid="_x0000_s1695" type="#_x0000_t32" style="position:absolute;left:4593;top:1434;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Pi18UAAADcAAAADwAAAGRycy9kb3ducmV2LnhtbESPzWrDMBCE74W8g9hAb43sHpriRglJ&#10;oBBiKOQPXxdra7u1Vo6kxPbbV4VCj8PMfMMsVoNpxZ2cbywrSGcJCOLS6oYrBefT+9MrCB+QNbaW&#10;ScFIHlbLycMCM217PtD9GCoRIewzVFCH0GVS+rImg35mO+LofVpnMETpKqkd9hFuWvmcJC/SYMNx&#10;ocaOtjWV38ebUSA3H2FfFDmO2l2Kw223z7/8VanH6bB+AxFoCP/hv/ZOK5jPU/g9E4+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YPi18UAAADcAAAADwAAAAAAAAAA&#10;AAAAAAChAgAAZHJzL2Rvd25yZXYueG1sUEsFBgAAAAAEAAQA+QAAAJMDAAAAAA==&#10;" strokecolor="#bfbfbf" strokeweight="2pt"/>
              <v:shape id="Text Box 697" o:spid="_x0000_s1696" type="#_x0000_t202" style="position:absolute;left:2085;top:1394;width:2679;height:66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OVicQA&#10;AADcAAAADwAAAGRycy9kb3ducmV2LnhtbESPT4vCMBTE74LfITzBmybK+merUcRlYU/KuuuCt0fz&#10;bIvNS2mird/eCMIeh5n5DbNct7YUN6p94VjDaKhAEKfOFJxp+P35HMxB+IBssHRMGu7kYb3qdpaY&#10;GNfwN90OIRMRwj5BDXkIVSKlT3Oy6IeuIo7e2dUWQ5R1Jk2NTYTbUo6VmkqLBceFHCva5pReDler&#10;4bg7n/7e1D77sJOqca2SbN+l1v1eu1mACNSG//Cr/WU0zGZjeJ6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DlYnEAAAA3AAAAA8AAAAAAAAAAAAAAAAAmAIAAGRycy9k&#10;b3ducmV2LnhtbFBLBQYAAAAABAAEAPUAAACJAwAAAAA=&#10;" filled="f" stroked="f">
                <v:textbox>
                  <w:txbxContent>
                    <w:p w:rsidR="00466BDA" w:rsidRPr="00A7298E" w:rsidRDefault="00466BDA" w:rsidP="006179E6">
                      <w:pPr>
                        <w:rPr>
                          <w:b/>
                          <w:color w:val="FFFFFF"/>
                          <w:sz w:val="32"/>
                          <w:szCs w:val="32"/>
                        </w:rPr>
                      </w:pPr>
                      <w:r w:rsidRPr="00A7298E">
                        <w:rPr>
                          <w:b/>
                          <w:color w:val="FFFFFF"/>
                          <w:sz w:val="32"/>
                          <w:szCs w:val="32"/>
                        </w:rPr>
                        <w:t>A</w:t>
                      </w:r>
                      <w:r>
                        <w:rPr>
                          <w:b/>
                          <w:color w:val="FFFFFF"/>
                          <w:sz w:val="32"/>
                          <w:szCs w:val="32"/>
                        </w:rPr>
                        <w:t xml:space="preserve"> </w:t>
                      </w:r>
                      <w:r w:rsidRPr="00F37F2C">
                        <w:rPr>
                          <w:color w:val="FFFFFF"/>
                          <w:sz w:val="24"/>
                          <w:szCs w:val="24"/>
                        </w:rPr>
                        <w:t>(IDLV-SYNp)</w:t>
                      </w:r>
                    </w:p>
                  </w:txbxContent>
                </v:textbox>
              </v:shape>
              <v:shape id="Text Box 1214" o:spid="_x0000_s1697" type="#_x0000_t202" style="position:absolute;left:2131;top:2971;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8wEsQA&#10;AADcAAAADwAAAGRycy9kb3ducmV2LnhtbESPW2sCMRSE3wv+h3CEvtVE23pZjVIqBZ8Ur+DbYXPc&#10;XdycLJvorv/eFAp9HGbmG2a2aG0p7lT7wrGGfk+BIE6dKTjTcNj/vI1B+IBssHRMGh7kYTHvvMww&#10;Ma7hLd13IRMRwj5BDXkIVSKlT3Oy6HuuIo7exdUWQ5R1Jk2NTYTbUg6UGkqLBceFHCv6zim97m5W&#10;w3F9OZ8+1CZb2s+qca2SbCdS69du+zUFEagN/+G/9spoGI3e4fdMP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PMBLEAAAA3AAAAA8AAAAAAAAAAAAAAAAAmAIAAGRycy9k&#10;b3ducmV2LnhtbFBLBQYAAAAABAAEAPUAAACJAwAAAAA=&#10;" filled="f" stroked="f">
                <v:textbox>
                  <w:txbxContent>
                    <w:p w:rsidR="00466BDA" w:rsidRPr="005A3EB6" w:rsidRDefault="00466BDA">
                      <w:pPr>
                        <w:rPr>
                          <w:b/>
                          <w:color w:val="FFFFFF" w:themeColor="background1"/>
                          <w:sz w:val="16"/>
                          <w:szCs w:val="16"/>
                        </w:rPr>
                      </w:pPr>
                      <w:r>
                        <w:rPr>
                          <w:b/>
                          <w:color w:val="FFFFFF" w:themeColor="background1"/>
                          <w:sz w:val="16"/>
                          <w:szCs w:val="16"/>
                        </w:rPr>
                        <w:t>+</w:t>
                      </w:r>
                      <w:r w:rsidRPr="005A3EB6">
                        <w:rPr>
                          <w:b/>
                          <w:color w:val="FFFFFF" w:themeColor="background1"/>
                          <w:sz w:val="16"/>
                          <w:szCs w:val="16"/>
                        </w:rPr>
                        <w:t>2.04</w:t>
                      </w:r>
                    </w:p>
                  </w:txbxContent>
                </v:textbox>
              </v:shape>
              <v:shape id="Text Box 1215" o:spid="_x0000_s1698" type="#_x0000_t202" style="position:absolute;left:4555;top:2968;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aoZsQA&#10;AADcAAAADwAAAGRycy9kb3ducmV2LnhtbESPQWvCQBSE74L/YXlCb7pb0WrTbESUQk8W01ro7ZF9&#10;JqHZtyG7NfHfu4WCx2FmvmHSzWAbcaHO1441PM4UCOLCmZpLDZ8fr9M1CB+QDTaOScOVPGyy8SjF&#10;xLiej3TJQykihH2CGqoQ2kRKX1Rk0c9cSxy9s+sshii7UpoO+wi3jZwr9SQt1hwXKmxpV1Hxk/9a&#10;DafD+ftrod7LvV22vRuUZPsstX6YDNsXEIGGcA//t9+MhtVqAX9n4h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0mqGbEAAAA3AAAAA8AAAAAAAAAAAAAAAAAmAIAAGRycy9k&#10;b3ducmV2LnhtbFBLBQYAAAAABAAEAPUAAACJAwAAAAA=&#10;" filled="f" stroked="f">
                <v:textbox>
                  <w:txbxContent>
                    <w:p w:rsidR="00466BDA" w:rsidRPr="005A3EB6" w:rsidRDefault="00466BDA" w:rsidP="005A3EB6">
                      <w:pPr>
                        <w:rPr>
                          <w:b/>
                          <w:color w:val="FFFFFF" w:themeColor="background1"/>
                          <w:sz w:val="16"/>
                          <w:szCs w:val="16"/>
                        </w:rPr>
                      </w:pPr>
                      <w:r>
                        <w:rPr>
                          <w:b/>
                          <w:color w:val="FFFFFF" w:themeColor="background1"/>
                          <w:sz w:val="16"/>
                          <w:szCs w:val="16"/>
                        </w:rPr>
                        <w:t>+1.80</w:t>
                      </w:r>
                    </w:p>
                  </w:txbxContent>
                </v:textbox>
              </v:shape>
              <v:shape id="Text Box 1216" o:spid="_x0000_s1699" type="#_x0000_t202" style="position:absolute;left:5746;top:2974;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oN/cQA&#10;AADcAAAADwAAAGRycy9kb3ducmV2LnhtbESPQWvCQBSE74L/YXlCb7qr1GpjNiItBU+VprXg7ZF9&#10;JsHs25Ddmvjvu0Khx2FmvmHS7WAbcaXO1441zGcKBHHhTM2lhq/Pt+kahA/IBhvHpOFGHrbZeJRi&#10;YlzPH3TNQykihH2CGqoQ2kRKX1Rk0c9cSxy9s+sshii7UpoO+wi3jVwo9SQt1hwXKmzppaLikv9Y&#10;Dcf38+n7UR3KV7tsezcoyfZZav0wGXYbEIGG8B/+a++NhtVqCfcz8Qj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qDf3EAAAA3AAAAA8AAAAAAAAAAAAAAAAAmAIAAGRycy9k&#10;b3ducmV2LnhtbFBLBQYAAAAABAAEAPUAAACJAwAAAAA=&#10;" filled="f" stroked="f">
                <v:textbox>
                  <w:txbxContent>
                    <w:p w:rsidR="00466BDA" w:rsidRPr="005A3EB6" w:rsidRDefault="00466BDA" w:rsidP="005A3EB6">
                      <w:pPr>
                        <w:rPr>
                          <w:b/>
                          <w:color w:val="FFFFFF" w:themeColor="background1"/>
                          <w:sz w:val="16"/>
                          <w:szCs w:val="16"/>
                        </w:rPr>
                      </w:pPr>
                      <w:r>
                        <w:rPr>
                          <w:b/>
                          <w:color w:val="FFFFFF" w:themeColor="background1"/>
                          <w:sz w:val="16"/>
                          <w:szCs w:val="16"/>
                        </w:rPr>
                        <w:t>+1.44</w:t>
                      </w:r>
                    </w:p>
                  </w:txbxContent>
                </v:textbox>
              </v:shape>
              <v:shape id="Text Box 1217" o:spid="_x0000_s1700" type="#_x0000_t202" style="position:absolute;left:6940;top:2971;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iTisUA&#10;AADcAAAADwAAAGRycy9kb3ducmV2LnhtbESPT2vCQBTE7wW/w/KE3uquUv80ZiPSUvDUYloL3h7Z&#10;ZxLMvg3ZrYnf3i0UPA4z8xsm3Qy2ERfqfO1Yw3SiQBAXztRcavj+en9agfAB2WDjmDRcycMmGz2k&#10;mBjX854ueShFhLBPUEMVQptI6YuKLPqJa4mjd3KdxRBlV0rTYR/htpEzpRbSYs1xocKWXisqzvmv&#10;1XD4OB1/ntVn+Wbnbe8GJdm+SK0fx8N2DSLQEO7h//bOaFguF/B3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uJOKxQAAANwAAAAPAAAAAAAAAAAAAAAAAJgCAABkcnMv&#10;ZG93bnJldi54bWxQSwUGAAAAAAQABAD1AAAAigMAAAAA&#10;" filled="f" stroked="f">
                <v:textbox>
                  <w:txbxContent>
                    <w:p w:rsidR="00466BDA" w:rsidRPr="005A3EB6" w:rsidRDefault="00466BDA" w:rsidP="005A3EB6">
                      <w:pPr>
                        <w:rPr>
                          <w:b/>
                          <w:color w:val="FFFFFF" w:themeColor="background1"/>
                          <w:sz w:val="16"/>
                          <w:szCs w:val="16"/>
                        </w:rPr>
                      </w:pPr>
                      <w:r>
                        <w:rPr>
                          <w:b/>
                          <w:color w:val="FFFFFF" w:themeColor="background1"/>
                          <w:sz w:val="16"/>
                          <w:szCs w:val="16"/>
                        </w:rPr>
                        <w:t>+0.72</w:t>
                      </w:r>
                    </w:p>
                  </w:txbxContent>
                </v:textbox>
              </v:shape>
              <v:shape id="Text Box 1218" o:spid="_x0000_s1701" type="#_x0000_t202" style="position:absolute;left:8143;top:2971;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Q2EcQA&#10;AADcAAAADwAAAGRycy9kb3ducmV2LnhtbESPQWvCQBSE74X+h+UVvNXdFm1q6iaUiuDJolbB2yP7&#10;TEKzb0N2NfHfu4WCx2FmvmHm+WAbcaHO1441vIwVCOLCmZpLDT+75fM7CB+QDTaOScOVPOTZ48Mc&#10;U+N63tBlG0oRIexT1FCF0KZS+qIii37sWuLonVxnMUTZldJ02Ee4beSrUm/SYs1xocKWvioqfrdn&#10;q2G/Ph0PE/VdLuy07d2gJNuZ1Hr0NHx+gAg0hHv4v70yGpIkgb8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0NhHEAAAA3AAAAA8AAAAAAAAAAAAAAAAAmAIAAGRycy9k&#10;b3ducmV2LnhtbFBLBQYAAAAABAAEAPUAAACJAwAAAAA=&#10;" filled="f" stroked="f">
                <v:textbox>
                  <w:txbxContent>
                    <w:p w:rsidR="00466BDA" w:rsidRPr="005A3EB6" w:rsidRDefault="00466BDA" w:rsidP="005A3EB6">
                      <w:pPr>
                        <w:rPr>
                          <w:b/>
                          <w:color w:val="FFFFFF" w:themeColor="background1"/>
                          <w:sz w:val="16"/>
                          <w:szCs w:val="16"/>
                        </w:rPr>
                      </w:pPr>
                      <w:r>
                        <w:rPr>
                          <w:b/>
                          <w:color w:val="FFFFFF" w:themeColor="background1"/>
                          <w:sz w:val="16"/>
                          <w:szCs w:val="16"/>
                        </w:rPr>
                        <w:t>-0.24</w:t>
                      </w:r>
                    </w:p>
                  </w:txbxContent>
                </v:textbox>
              </v:shape>
              <v:shape id="Text Box 1219" o:spid="_x0000_s1702" type="#_x0000_t202" style="position:absolute;left:9340;top:2968;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iY8AA&#10;AADcAAAADwAAAGRycy9kb3ducmV2LnhtbERPy4rCMBTdC/MP4Q7MThOH8dUxyqAIrhSfMLtLc22L&#10;zU1poq1/bxaCy8N5T+etLcWdal841tDvKRDEqTMFZxqOh1V3DMIHZIOlY9LwIA/z2UdniolxDe/o&#10;vg+ZiCHsE9SQh1AlUvo0J4u+5yriyF1cbTFEWGfS1NjEcFvKb6WG0mLBsSHHihY5pdf9zWo4bS7/&#10;5x+1zZZ2UDWuVZLtRGr99dn+/YII1Ia3+OVeGw2jUVwbz8QjIG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uiY8AAAADcAAAADwAAAAAAAAAAAAAAAACYAgAAZHJzL2Rvd25y&#10;ZXYueG1sUEsFBgAAAAAEAAQA9QAAAIUDAAAAAA==&#10;" filled="f" stroked="f">
                <v:textbox>
                  <w:txbxContent>
                    <w:p w:rsidR="00466BDA" w:rsidRPr="005A3EB6" w:rsidRDefault="00466BDA" w:rsidP="005A3EB6">
                      <w:pPr>
                        <w:rPr>
                          <w:b/>
                          <w:color w:val="FFFFFF" w:themeColor="background1"/>
                          <w:sz w:val="16"/>
                          <w:szCs w:val="16"/>
                        </w:rPr>
                      </w:pPr>
                      <w:r>
                        <w:rPr>
                          <w:b/>
                          <w:color w:val="FFFFFF" w:themeColor="background1"/>
                          <w:sz w:val="16"/>
                          <w:szCs w:val="16"/>
                        </w:rPr>
                        <w:t>-0.60</w:t>
                      </w:r>
                    </w:p>
                  </w:txbxContent>
                </v:textbox>
              </v:shape>
            </v:group>
            <v:shape id="AutoShape 699" o:spid="_x0000_s1703" type="#_x0000_t32" style="position:absolute;left:5793;top:1434;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u0cQAAADcAAAADwAAAGRycy9kb3ducmV2LnhtbESPQWvCQBSE7wX/w/IEb81GD9WmrqJC&#10;QRQKWiXXR/Y1SZt9G3dXjf/eLQgeh5n5hpnOO9OICzlfW1YwTFIQxIXVNZcKDt+frxMQPiBrbCyT&#10;ght5mM96L1PMtL3yji77UIoIYZ+hgiqENpPSFxUZ9IltiaP3Y53BEKUrpXZ4jXDTyFGavkmDNceF&#10;CltaVVT87c9GgVx+hU2eb/Gm3THfndeb7a8/KTXod4sPEIG68Aw/2mutYDx+h/8z8QjI2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9e7RxAAAANwAAAAPAAAAAAAAAAAA&#10;AAAAAKECAABkcnMvZG93bnJldi54bWxQSwUGAAAAAAQABAD5AAAAkgMAAAAA&#10;" strokecolor="#bfbfbf" strokeweight="2pt"/>
            <v:shape id="AutoShape 700" o:spid="_x0000_s1704" type="#_x0000_t32" style="position:absolute;left:6978;top:1434;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o3a8IAAADcAAAADwAAAGRycy9kb3ducmV2LnhtbERPy2rCQBTdC/7DcIXudGIXraSZSCsU&#10;xEDBF9leMrdJNHMnnRk1+fvOotDl4byz9WA6cSfnW8sKlosEBHFldcu1gtPxc74C4QOyxs4yKRjJ&#10;wzqfTjJMtX3wnu6HUIsYwj5FBU0IfSqlrxoy6Be2J47ct3UGQ4SultrhI4abTj4nyYs02HJsaLCn&#10;TUPV9XAzCuTHV9iVZYGjdudyf9vuiov/UeppNry/gQg0hH/xn3urFbyu4vx4Jh4Bmf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xo3a8IAAADcAAAADwAAAAAAAAAAAAAA&#10;AAChAgAAZHJzL2Rvd25yZXYueG1sUEsFBgAAAAAEAAQA+QAAAJADAAAAAA==&#10;" strokecolor="#bfbfbf" strokeweight="2pt"/>
            <v:shape id="AutoShape 701" o:spid="_x0000_s1705" type="#_x0000_t32" style="position:absolute;left:8178;top:1434;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aS8MMAAADcAAAADwAAAGRycy9kb3ducmV2LnhtbESPQYvCMBSE78L+h/AWvGmqB5VqlN0F&#10;QRQEdZdeH82zrTYv3SRq/fdGEDwOM/MNM1u0phZXcr6yrGDQT0AQ51ZXXCj4PSx7ExA+IGusLZOC&#10;O3lYzD86M0y1vfGOrvtQiAhhn6KCMoQmldLnJRn0fdsQR+9oncEQpSukdniLcFPLYZKMpMGK40KJ&#10;Df2UlJ/3F6NAfm/DOss2eNfuL9tdVuvNyf8r1f1sv6YgArXhHX61V1rBeDKA55l4BOT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WkvDDAAAA3AAAAA8AAAAAAAAAAAAA&#10;AAAAoQIAAGRycy9kb3ducmV2LnhtbFBLBQYAAAAABAAEAPkAAACRAwAAAAA=&#10;" strokecolor="#bfbfbf" strokeweight="2pt"/>
            <v:shape id="AutoShape 702" o:spid="_x0000_s1706" type="#_x0000_t32" style="position:absolute;left:9378;top:1434;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QMh8UAAADcAAAADwAAAGRycy9kb3ducmV2LnhtbESPS2vDMBCE74X8B7GB3ho5ObTBjRKS&#10;QCE4UMgLXxdra7u1Vq4kP/Lvq0Khx2FmvmFWm9E0oifna8sK5rMEBHFhdc2lguvl7WkJwgdkjY1l&#10;UnAnD5v15GGFqbYDn6g/h1JECPsUFVQhtKmUvqjIoJ/Zljh6H9YZDFG6UmqHQ4SbRi6S5FkarDku&#10;VNjSvqLi69wZBXL3HrI8P+Jdu1t+6g7Z8dN/K/U4HbevIAKN4T/81z5oBS/LBfyeiUdA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IQMh8UAAADcAAAADwAAAAAAAAAA&#10;AAAAAAChAgAAZHJzL2Rvd25yZXYueG1sUEsFBgAAAAAEAAQA+QAAAJMDAAAAAA==&#10;" strokecolor="#bfbfbf" strokeweight="2pt"/>
          </v:group>
        </w:pict>
      </w:r>
    </w:p>
    <w:p w:rsidR="006179E6" w:rsidRPr="003D306D" w:rsidRDefault="00340CA4" w:rsidP="006179E6">
      <w:pPr>
        <w:rPr>
          <w:szCs w:val="23"/>
        </w:rPr>
      </w:pPr>
      <w:r>
        <w:rPr>
          <w:noProof/>
          <w:szCs w:val="23"/>
          <w:lang w:eastAsia="en-GB"/>
        </w:rPr>
        <w:drawing>
          <wp:anchor distT="0" distB="0" distL="114300" distR="114300" simplePos="0" relativeHeight="251642876" behindDoc="1" locked="0" layoutInCell="1" allowOverlap="1">
            <wp:simplePos x="0" y="0"/>
            <wp:positionH relativeFrom="column">
              <wp:posOffset>-40005</wp:posOffset>
            </wp:positionH>
            <wp:positionV relativeFrom="paragraph">
              <wp:posOffset>758825</wp:posOffset>
            </wp:positionV>
            <wp:extent cx="5334000" cy="1181100"/>
            <wp:effectExtent l="19050" t="0" r="0" b="0"/>
            <wp:wrapTight wrapText="bothSides">
              <wp:wrapPolygon edited="0">
                <wp:start x="-77" y="0"/>
                <wp:lineTo x="-77" y="21252"/>
                <wp:lineTo x="21600" y="21252"/>
                <wp:lineTo x="21600" y="0"/>
                <wp:lineTo x="-77" y="0"/>
              </wp:wrapPolygon>
            </wp:wrapTight>
            <wp:docPr id="610" name="Picture 610" descr="C:\Users\Ngoc Lu-Nguyen\Pictures\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0" descr="C:\Users\Ngoc Lu-Nguyen\Pictures\Picture1.tif"/>
                    <pic:cNvPicPr>
                      <a:picLocks noChangeAspect="1" noChangeArrowheads="1"/>
                    </pic:cNvPicPr>
                  </pic:nvPicPr>
                  <pic:blipFill>
                    <a:blip r:embed="rId208" cstate="print"/>
                    <a:srcRect/>
                    <a:stretch>
                      <a:fillRect/>
                    </a:stretch>
                  </pic:blipFill>
                  <pic:spPr bwMode="auto">
                    <a:xfrm>
                      <a:off x="0" y="0"/>
                      <a:ext cx="5334000" cy="1181100"/>
                    </a:xfrm>
                    <a:prstGeom prst="rect">
                      <a:avLst/>
                    </a:prstGeom>
                    <a:noFill/>
                    <a:ln w="9525">
                      <a:noFill/>
                      <a:miter lim="800000"/>
                      <a:headEnd/>
                      <a:tailEnd/>
                    </a:ln>
                  </pic:spPr>
                </pic:pic>
              </a:graphicData>
            </a:graphic>
          </wp:anchor>
        </w:drawing>
      </w:r>
    </w:p>
    <w:p w:rsidR="006179E6" w:rsidRPr="003D306D" w:rsidRDefault="00DB0C88" w:rsidP="006179E6">
      <w:pPr>
        <w:rPr>
          <w:szCs w:val="23"/>
        </w:rPr>
      </w:pPr>
      <w:r>
        <w:rPr>
          <w:noProof/>
          <w:szCs w:val="23"/>
          <w:lang w:eastAsia="en-GB"/>
        </w:rPr>
        <w:pict>
          <v:group id="Group 1233" o:spid="_x0000_s1707" style="position:absolute;left:0;text-align:left;margin-left:-8.4pt;margin-top:17.05pt;width:400.9pt;height:97.05pt;z-index:251898880" coordorigin="2100,3341" coordsize="8018,19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">
            <v:shape id="AutoShape 707" o:spid="_x0000_s1708" type="#_x0000_t32" style="position:absolute;left:4593;top:3369;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iFW8QAAADcAAAADwAAAGRycy9kb3ducmV2LnhtbESPQWsCMRSE74L/IbyCN83WopXVKFoo&#10;iIKgrez1sXnubrt52SZR139vBKHHYWa+YWaL1tTiQs5XlhW8DhIQxLnVFRcKvr8++xMQPiBrrC2T&#10;ght5WMy7nRmm2l55T5dDKESEsE9RQRlCk0rp85IM+oFtiKN3ss5giNIVUju8Rrip5TBJxtJgxXGh&#10;xIY+Ssp/D2ejQK52YZNlW7xpd8z25/Vm++P/lOq9tMspiEBt+A8/22ut4H30Bo8z8QjI+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qIVbxAAAANwAAAAPAAAAAAAAAAAA&#10;AAAAAKECAABkcnMvZG93bnJldi54bWxQSwUGAAAAAAQABAD5AAAAkgMAAAAA&#10;" strokecolor="#bfbfbf" strokeweight="2pt"/>
            <v:shape id="AutoShape 708" o:spid="_x0000_s1709" type="#_x0000_t32" style="position:absolute;left:5793;top:3369;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EdL8QAAADcAAAADwAAAGRycy9kb3ducmV2LnhtbESPQWsCMRSE74L/IbyCN81WqpXVKFoo&#10;iIKgrez1sXnubrt52SZR139vBKHHYWa+YWaL1tTiQs5XlhW8DhIQxLnVFRcKvr8++xMQPiBrrC2T&#10;ght5WMy7nRmm2l55T5dDKESEsE9RQRlCk0rp85IM+oFtiKN3ss5giNIVUju8Rrip5TBJxtJgxXGh&#10;xIY+Ssp/D2ejQK52YZNlW7xpd8z25/Vm++P/lOq9tMspiEBt+A8/22ut4H30Bo8z8QjI+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QR0vxAAAANwAAAAPAAAAAAAAAAAA&#10;AAAAAKECAABkcnMvZG93bnJldi54bWxQSwUGAAAAAAQABAD5AAAAkgMAAAAA&#10;" strokecolor="#bfbfbf" strokeweight="2pt"/>
            <v:shape id="AutoShape 709" o:spid="_x0000_s1710" type="#_x0000_t32" style="position:absolute;left:6978;top:3369;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24tMUAAADcAAAADwAAAGRycy9kb3ducmV2LnhtbESPQWvCQBSE70L/w/IKvZlNC9YSXUNb&#10;KIiCoG3J9ZF9JtHs23R3jfHfdwXB4zAz3zDzfDCt6Mn5xrKC5yQFQVxa3XCl4Of7a/wGwgdkja1l&#10;UnAhD/niYTTHTNszb6nfhUpECPsMFdQhdJmUvqzJoE9sRxy9vXUGQ5SuktrhOcJNK1/S9FUabDgu&#10;1NjRZ03lcXcyCuTHJqyKYo0X7X6L7Wm5Wh/8n1JPj8P7DESgIdzDt/ZSK5hOJnA9E4+AXP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Q24tMUAAADcAAAADwAAAAAAAAAA&#10;AAAAAAChAgAAZHJzL2Rvd25yZXYueG1sUEsFBgAAAAAEAAQA+QAAAJMDAAAAAA==&#10;" strokecolor="#bfbfbf" strokeweight="2pt"/>
            <v:shape id="AutoShape 710" o:spid="_x0000_s1711" type="#_x0000_t32" style="position:absolute;left:8178;top:3369;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8mw8QAAADcAAAADwAAAGRycy9kb3ducmV2LnhtbESPQWvCQBSE7wX/w/IEb81GoVpSV1Gh&#10;IAoFrZLrI/uapM2+jburxn/vFgSPw8x8w0znnWnEhZyvLSsYJikI4sLqmksFh+/P13cQPiBrbCyT&#10;ght5mM96L1PMtL3yji77UIoIYZ+hgiqENpPSFxUZ9IltiaP3Y53BEKUrpXZ4jXDTyFGajqXBmuNC&#10;hS2tKir+9mejQC6/wibPt3jT7pjvzuvN9teflBr0u8UHiEBdeIYf7bVWMHkbw/+ZeATk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3ybDxAAAANwAAAAPAAAAAAAAAAAA&#10;AAAAAKECAABkcnMvZG93bnJldi54bWxQSwUGAAAAAAQABAD5AAAAkgMAAAAA&#10;" strokecolor="#bfbfbf" strokeweight="2pt"/>
            <v:shape id="AutoShape 711" o:spid="_x0000_s1712" type="#_x0000_t32" style="position:absolute;left:9378;top:3369;width:0;height:184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ODWMQAAADcAAAADwAAAGRycy9kb3ducmV2LnhtbESPQWsCMRSE74X+h/AK3mq2glpWo1RB&#10;EAVB27LXx+a5u7p5WZOo6783guBxmJlvmPG0NbW4kPOVZQVf3QQEcW51xYWCv9/F5zcIH5A11pZJ&#10;wY08TCfvb2NMtb3yli67UIgIYZ+igjKEJpXS5yUZ9F3bEEdvb53BEKUrpHZ4jXBTy16SDKTBiuNC&#10;iQ3NS8qPu7NRIGebsMqyNd60+8+25+VqffAnpTof7c8IRKA2vMLP9lIrGPaH8DgTj4Cc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k4NYxAAAANwAAAAPAAAAAAAAAAAA&#10;AAAAAKECAABkcnMvZG93bnJldi54bWxQSwUGAAAAAAQABAD5AAAAkgMAAAAA&#10;" strokecolor="#bfbfbf" strokeweight="2pt"/>
            <v:shape id="Text Box 706" o:spid="_x0000_s1713" type="#_x0000_t202" style="position:absolute;left:2100;top:3341;width:2829;height:7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7+A8AA&#10;AADcAAAADwAAAGRycy9kb3ducmV2LnhtbERPy4rCMBTdC/5DuII7TRQfYzWKKAOzUnRmBHeX5toW&#10;m5vSZGzn781CcHk479WmtaV4UO0LxxpGQwWCOHWm4EzDz/fn4AOED8gGS8ek4Z88bNbdzgoT4xo+&#10;0eMcMhFD2CeoIQ+hSqT0aU4W/dBVxJG7udpiiLDOpKmxieG2lGOlZtJiwbEhx4p2OaX385/V8Hu4&#10;XS8Tdcz2dlo1rlWS7UJq3e+12yWIQG14i1/uL6NhPo1r45l4BO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97+A8AAAADcAAAADwAAAAAAAAAAAAAAAACYAgAAZHJzL2Rvd25y&#10;ZXYueG1sUEsFBgAAAAAEAAQA9QAAAIUDAAAAAA==&#10;" filled="f" stroked="f">
              <v:textbox>
                <w:txbxContent>
                  <w:p w:rsidR="00466BDA" w:rsidRPr="00A7298E" w:rsidRDefault="00466BDA" w:rsidP="006179E6">
                    <w:pPr>
                      <w:rPr>
                        <w:b/>
                        <w:color w:val="FFFFFF"/>
                        <w:sz w:val="32"/>
                        <w:szCs w:val="32"/>
                      </w:rPr>
                    </w:pPr>
                    <w:r w:rsidRPr="00A7298E">
                      <w:rPr>
                        <w:b/>
                        <w:color w:val="FFFFFF"/>
                        <w:sz w:val="32"/>
                        <w:szCs w:val="32"/>
                      </w:rPr>
                      <w:t>B</w:t>
                    </w:r>
                    <w:r>
                      <w:rPr>
                        <w:b/>
                        <w:color w:val="FFFFFF"/>
                        <w:sz w:val="32"/>
                        <w:szCs w:val="32"/>
                      </w:rPr>
                      <w:t xml:space="preserve"> </w:t>
                    </w:r>
                    <w:r w:rsidRPr="00F37F2C">
                      <w:rPr>
                        <w:color w:val="FFFFFF"/>
                        <w:sz w:val="24"/>
                        <w:szCs w:val="24"/>
                      </w:rPr>
                      <w:t>(IDLV-GFAPp)</w:t>
                    </w:r>
                  </w:p>
                </w:txbxContent>
              </v:textbox>
            </v:shape>
            <v:shape id="Text Box 1226" o:spid="_x0000_s1714" type="#_x0000_t202" style="position:absolute;left:2131;top:4921;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JbmMMA&#10;AADcAAAADwAAAGRycy9kb3ducmV2LnhtbESPQWsCMRSE7wX/Q3iCN00UbXU1iiiCp5baKnh7bJ67&#10;i5uXZRPd9d+bgtDjMDPfMItVa0txp9oXjjUMBwoEcepMwZmG359dfwrCB2SDpWPS8CAPq2XnbYGJ&#10;cQ1/0/0QMhEh7BPUkIdQJVL6NCeLfuAq4uhdXG0xRFln0tTYRLgt5Uipd2mx4LiQY0WbnNLr4WY1&#10;HD8v59NYfWVbO6ka1yrJdia17nXb9RxEoDb8h1/tvdHwMZnB3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JbmMMAAADcAAAADwAAAAAAAAAAAAAAAACYAgAAZHJzL2Rv&#10;d25yZXYueG1sUEsFBgAAAAAEAAQA9QAAAIgDAAAAAA==&#10;" filled="f" stroked="f">
              <v:textbox>
                <w:txbxContent>
                  <w:p w:rsidR="00466BDA" w:rsidRPr="005A3EB6" w:rsidRDefault="00466BDA" w:rsidP="00340CA4">
                    <w:pPr>
                      <w:rPr>
                        <w:b/>
                        <w:color w:val="FFFFFF" w:themeColor="background1"/>
                        <w:sz w:val="16"/>
                        <w:szCs w:val="16"/>
                      </w:rPr>
                    </w:pPr>
                    <w:r>
                      <w:rPr>
                        <w:b/>
                        <w:color w:val="FFFFFF" w:themeColor="background1"/>
                        <w:sz w:val="16"/>
                        <w:szCs w:val="16"/>
                      </w:rPr>
                      <w:t>+2.28</w:t>
                    </w:r>
                  </w:p>
                </w:txbxContent>
              </v:textbox>
            </v:shape>
            <v:shape id="Text Box 1227" o:spid="_x0000_s1715" type="#_x0000_t202" style="position:absolute;left:4555;top:4918;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Q4uMAA&#10;AADcAAAADwAAAGRycy9kb3ducmV2LnhtbERPy4rCMBTdC/MP4Q7MThOH8dUxyqAIrhSfMLtLc22L&#10;zU1poq1/bxaCy8N5T+etLcWdal841tDvKRDEqTMFZxqOh1V3DMIHZIOlY9LwIA/z2UdniolxDe/o&#10;vg+ZiCHsE9SQh1AlUvo0J4u+5yriyF1cbTFEWGfS1NjEcFvKb6WG0mLBsSHHihY5pdf9zWo4bS7/&#10;5x+1zZZ2UDWuVZLtRGr99dn+/YII1Ia3+OVeGw2jYZwfz8QjIG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8Q4uMAAAADcAAAADwAAAAAAAAAAAAAAAACYAgAAZHJzL2Rvd25y&#10;ZXYueG1sUEsFBgAAAAAEAAQA9QAAAIUDAAAAAA==&#10;" filled="f" stroked="f">
              <v:textbox>
                <w:txbxContent>
                  <w:p w:rsidR="00466BDA" w:rsidRPr="005A3EB6" w:rsidRDefault="00466BDA" w:rsidP="00340CA4">
                    <w:pPr>
                      <w:rPr>
                        <w:b/>
                        <w:color w:val="FFFFFF" w:themeColor="background1"/>
                        <w:sz w:val="16"/>
                        <w:szCs w:val="16"/>
                      </w:rPr>
                    </w:pPr>
                    <w:r>
                      <w:rPr>
                        <w:b/>
                        <w:color w:val="FFFFFF" w:themeColor="background1"/>
                        <w:sz w:val="16"/>
                        <w:szCs w:val="16"/>
                      </w:rPr>
                      <w:t>+2.16</w:t>
                    </w:r>
                  </w:p>
                </w:txbxContent>
              </v:textbox>
            </v:shape>
            <v:shape id="Text Box 1228" o:spid="_x0000_s1716" type="#_x0000_t202" style="position:absolute;left:5746;top:4924;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idI8QA&#10;AADcAAAADwAAAGRycy9kb3ducmV2LnhtbESPQWvCQBSE74L/YXmCt7qrVGtjNiKWQk+W2lrw9sg+&#10;k2D2bciuJv57t1DwOMzMN0y67m0trtT6yrGG6USBIM6dqbjQ8PP9/rQE4QOywdoxabiRh3U2HKSY&#10;GNfxF133oRARwj5BDWUITSKlz0uy6CeuIY7eybUWQ5RtIU2LXYTbWs6UWkiLFceFEhvalpSf9xer&#10;4bA7HX+f1WfxZudN53ol2b5KrcejfrMCEagPj/B/+8NoeFlM4e9MPAIy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InSPEAAAA3AAAAA8AAAAAAAAAAAAAAAAAmAIAAGRycy9k&#10;b3ducmV2LnhtbFBLBQYAAAAABAAEAPUAAACJAwAAAAA=&#10;" filled="f" stroked="f">
              <v:textbox>
                <w:txbxContent>
                  <w:p w:rsidR="00466BDA" w:rsidRPr="005A3EB6" w:rsidRDefault="00466BDA" w:rsidP="00340CA4">
                    <w:pPr>
                      <w:rPr>
                        <w:b/>
                        <w:color w:val="FFFFFF" w:themeColor="background1"/>
                        <w:sz w:val="16"/>
                        <w:szCs w:val="16"/>
                      </w:rPr>
                    </w:pPr>
                    <w:r>
                      <w:rPr>
                        <w:b/>
                        <w:color w:val="FFFFFF" w:themeColor="background1"/>
                        <w:sz w:val="16"/>
                        <w:szCs w:val="16"/>
                      </w:rPr>
                      <w:t>+0.96</w:t>
                    </w:r>
                  </w:p>
                </w:txbxContent>
              </v:textbox>
            </v:shape>
            <v:shape id="Text Box 1229" o:spid="_x0000_s1717" type="#_x0000_t202" style="position:absolute;left:6940;top:4921;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oDVMMA&#10;AADcAAAADwAAAGRycy9kb3ducmV2LnhtbESPQWsCMRSE74L/ITzBmyZKtXY1ilgKPSm1teDtsXnu&#10;Lm5elk10139vBMHjMDPfMItVa0txpdoXjjWMhgoEcepMwZmGv9+vwQyED8gGS8ek4UYeVstuZ4GJ&#10;cQ3/0HUfMhEh7BPUkIdQJVL6NCeLfugq4uidXG0xRFln0tTYRLgt5VipqbRYcFzIsaJNTul5f7Ea&#10;DtvT8f9N7bJPO6ka1yrJ9kNq3e+16zmIQG14hZ/tb6Phf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oDVMMAAADcAAAADwAAAAAAAAAAAAAAAACYAgAAZHJzL2Rv&#10;d25yZXYueG1sUEsFBgAAAAAEAAQA9QAAAIgDAAAAAA==&#10;" filled="f" stroked="f">
              <v:textbox>
                <w:txbxContent>
                  <w:p w:rsidR="00466BDA" w:rsidRPr="005A3EB6" w:rsidRDefault="00466BDA" w:rsidP="00340CA4">
                    <w:pPr>
                      <w:rPr>
                        <w:b/>
                        <w:color w:val="FFFFFF" w:themeColor="background1"/>
                        <w:sz w:val="16"/>
                        <w:szCs w:val="16"/>
                      </w:rPr>
                    </w:pPr>
                    <w:r>
                      <w:rPr>
                        <w:b/>
                        <w:color w:val="FFFFFF" w:themeColor="background1"/>
                        <w:sz w:val="16"/>
                        <w:szCs w:val="16"/>
                      </w:rPr>
                      <w:t>0.00</w:t>
                    </w:r>
                  </w:p>
                </w:txbxContent>
              </v:textbox>
            </v:shape>
            <v:shape id="Text Box 1230" o:spid="_x0000_s1718" type="#_x0000_t202" style="position:absolute;left:8143;top:4921;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amz8QA&#10;AADcAAAADwAAAGRycy9kb3ducmV2LnhtbESPSWvDMBSE74X8B/EKuTVSlyx1rYTSUsgpJSvk9rCe&#10;F2I9GUuJ3X8fBQI9DjPzDZMueluLC7W+cqzheaRAEGfOVFxo2G1/nmYgfEA2WDsmDX/kYTEfPKSY&#10;GNfxmi6bUIgIYZ+ghjKEJpHSZyVZ9CPXEEcvd63FEGVbSNNiF+G2li9KTaTFiuNCiQ19lZSdNmer&#10;Yb/Kj4c39Vt823HTuV5Jtu9S6+Fj//kBIlAf/sP39tJomE5e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Wps/EAAAA3AAAAA8AAAAAAAAAAAAAAAAAmAIAAGRycy9k&#10;b3ducmV2LnhtbFBLBQYAAAAABAAEAPUAAACJAwAAAAA=&#10;" filled="f" stroked="f">
              <v:textbox>
                <w:txbxContent>
                  <w:p w:rsidR="00466BDA" w:rsidRPr="005A3EB6" w:rsidRDefault="00466BDA" w:rsidP="00340CA4">
                    <w:pPr>
                      <w:rPr>
                        <w:b/>
                        <w:color w:val="FFFFFF" w:themeColor="background1"/>
                        <w:sz w:val="16"/>
                        <w:szCs w:val="16"/>
                      </w:rPr>
                    </w:pPr>
                    <w:r>
                      <w:rPr>
                        <w:b/>
                        <w:color w:val="FFFFFF" w:themeColor="background1"/>
                        <w:sz w:val="16"/>
                        <w:szCs w:val="16"/>
                      </w:rPr>
                      <w:t>-0.36</w:t>
                    </w:r>
                  </w:p>
                </w:txbxContent>
              </v:textbox>
            </v:shape>
            <v:shape id="Text Box 1231" o:spid="_x0000_s1719" type="#_x0000_t202" style="position:absolute;left:9340;top:4918;width:778;height:35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u8UA&#10;AADcAAAADwAAAGRycy9kb3ducmV2LnhtbESPzWrDMBCE74G8g9hAb43UkL+6lkNIKPSUErcp9LZY&#10;G9vUWhlLjZ23jwqFHIeZ+YZJN4NtxIU6XzvW8DRVIIgLZ2ouNXx+vD6uQfiAbLBxTBqu5GGTjUcp&#10;Jsb1fKRLHkoRIewT1FCF0CZS+qIii37qWuLonV1nMUTZldJ02Ee4beRMqaW0WHNcqLClXUXFT/5r&#10;NZwO5++vuXov93bR9m5Qku2z1PphMmxfQAQawj38334zGlbLOfyd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z67xQAAANwAAAAPAAAAAAAAAAAAAAAAAJgCAABkcnMv&#10;ZG93bnJldi54bWxQSwUGAAAAAAQABAD1AAAAigMAAAAA&#10;" filled="f" stroked="f">
              <v:textbox>
                <w:txbxContent>
                  <w:p w:rsidR="00466BDA" w:rsidRPr="005A3EB6" w:rsidRDefault="00466BDA" w:rsidP="00340CA4">
                    <w:pPr>
                      <w:rPr>
                        <w:b/>
                        <w:color w:val="FFFFFF" w:themeColor="background1"/>
                        <w:sz w:val="16"/>
                        <w:szCs w:val="16"/>
                      </w:rPr>
                    </w:pPr>
                    <w:r>
                      <w:rPr>
                        <w:b/>
                        <w:color w:val="FFFFFF" w:themeColor="background1"/>
                        <w:sz w:val="16"/>
                        <w:szCs w:val="16"/>
                      </w:rPr>
                      <w:t>-0.48</w:t>
                    </w:r>
                  </w:p>
                </w:txbxContent>
              </v:textbox>
            </v:shape>
          </v:group>
        </w:pict>
      </w:r>
    </w:p>
    <w:p w:rsidR="006179E6" w:rsidRPr="003D306D" w:rsidRDefault="00DB0C88" w:rsidP="006179E6">
      <w:pPr>
        <w:rPr>
          <w:szCs w:val="23"/>
        </w:rPr>
      </w:pPr>
      <w:r>
        <w:rPr>
          <w:noProof/>
          <w:szCs w:val="23"/>
          <w:lang w:eastAsia="en-GB"/>
        </w:rPr>
        <w:pict>
          <v:group id="Group 1212" o:spid="_x0000_s1720" style="position:absolute;left:0;text-align:left;margin-left:136.4pt;margin-top:10.85pt;width:142.45pt;height:95pt;z-index:251854848" coordorigin="4996,5675" coordsize="2849,19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">
            <v:group id="Group 672" o:spid="_x0000_s1721" style="position:absolute;left:4996;top:5675;width:2849;height:1900" coordorigin="1869,4120" coordsize="2716,1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Ax5EMYAAADcAAAADwAAAGRycy9kb3ducmV2LnhtbESPQWvCQBSE74L/YXlC&#10;b3UTa2uJWUVEpQcpVAvF2yP7TEKyb0N2TeK/7xYKHoeZ+YZJ14OpRUetKy0riKcRCOLM6pJzBd/n&#10;/fM7COeRNdaWScGdHKxX41GKibY9f1F38rkIEHYJKii8bxIpXVaQQTe1DXHwrrY16INsc6lb7APc&#10;1HIWRW/SYMlhocCGtgVl1elmFBx67Dcv8a47Vtft/XJ+/fw5xqTU02TYLEF4Gvwj/N/+0AoW8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DHkQxgAAANwA&#10;AAAPAAAAAAAAAAAAAAAAAKoCAABkcnMvZG93bnJldi54bWxQSwUGAAAAAAQABAD6AAAAnQMAAAAA&#10;">
              <v:shape id="Object 17" o:spid="_x0000_s1722" type="#_x0000_t75" style="position:absolute;left:1907;top:4140;width:2678;height:18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fTGTDAAAA3AAAAA8AAABkcnMvZG93bnJldi54bWxET8tqwkAU3Qv+w3CFbkQnlmJjdJRQWlrE&#10;RX3g+pK5JsHMnTgzavr3nYXg8nDei1VnGnEj52vLCibjBARxYXXNpYLD/muUgvABWWNjmRT8kYfV&#10;st9bYKbtnbd024VSxBD2GSqoQmgzKX1RkUE/ti1x5E7WGQwRulJqh/cYbhr5miRTabDm2FBhSx8V&#10;Fefd1ShYf8/0Zbg5nQ91rq/Off7m6bFU6mXQ5XMQgbrwFD/cP1rB+1tcG8/EIyC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Z9MZMMAAADcAAAADwAAAAAAAAAAAAAAAACf&#10;AgAAZHJzL2Rvd25yZXYueG1sUEsFBgAAAAAEAAQA9wAAAI8DAAAAAA==&#10;">
                <v:imagedata r:id="rId209" o:title="" croptop="-173f" cropbottom="-311f"/>
                <o:lock v:ext="edit" aspectratio="f"/>
              </v:shape>
              <v:shape id="Text Box 674" o:spid="_x0000_s1723" type="#_x0000_t202" style="position:absolute;left:1869;top:4120;width:435;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vNRcUA&#10;AADcAAAADwAAAGRycy9kb3ducmV2LnhtbESPT2vCQBTE7wW/w/KE3nTXoq2mboK0CJ4s9U+ht0f2&#10;mYRm34bsauK3dwWhx2FmfsMss97W4kKtrxxrmIwVCOLcmYoLDYf9ejQH4QOywdoxabiShywdPC0x&#10;Ma7jb7rsQiEihH2CGsoQmkRKn5dk0Y9dQxy9k2sthijbQpoWuwi3tXxR6lVarDgulNjQR0n53+5s&#10;NRy3p9+fqfoqPu2s6VyvJNuF1Pp52K/eQQTqw3/40d4YDW/TBdzPxCMg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S81FxQAAANwAAAAPAAAAAAAAAAAAAAAAAJgCAABkcnMv&#10;ZG93bnJldi54bWxQSwUGAAAAAAQABAD1AAAAigMAAAAA&#10;" filled="f" stroked="f">
                <v:textbox>
                  <w:txbxContent>
                    <w:p w:rsidR="00466BDA" w:rsidRPr="00A7298E" w:rsidRDefault="00466BDA" w:rsidP="006179E6">
                      <w:pPr>
                        <w:rPr>
                          <w:b/>
                          <w:color w:val="FFFFFF"/>
                          <w:sz w:val="32"/>
                          <w:szCs w:val="32"/>
                        </w:rPr>
                      </w:pPr>
                      <w:r w:rsidRPr="00A7298E">
                        <w:rPr>
                          <w:b/>
                          <w:color w:val="FFFFFF"/>
                          <w:sz w:val="32"/>
                          <w:szCs w:val="32"/>
                        </w:rPr>
                        <w:t>D</w:t>
                      </w:r>
                    </w:p>
                  </w:txbxContent>
                </v:textbox>
              </v:shape>
            </v:group>
            <v:oval id="Oval 1198" o:spid="_x0000_s1724" style="position:absolute;left:6715;top:6290;width:640;height:923;rotation:-221953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HwV8QA&#10;AADcAAAADwAAAGRycy9kb3ducmV2LnhtbERPy2rCQBTdF/oPwy10VyeKVomOUkVBxYVP0N0lc5uk&#10;zdxJM6NGv95ZFFweznswqk0hLlS53LKCZiMCQZxYnXOqYL+bffRAOI+ssbBMCm7kYDR8fRlgrO2V&#10;N3TZ+lSEEHYxKsi8L2MpXZKRQdewJXHgvm1l0AdYpVJXeA3hppCtKPqUBnMODRmWNMko+d2ejYLJ&#10;cn1aHW/tcrz4m9598/CTR3Kn1Ptb/dUH4an2T/G/e64VdDthfjgTjoA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R8FfEAAAA3AAAAA8AAAAAAAAAAAAAAAAAmAIAAGRycy9k&#10;b3ducmV2LnhtbFBLBQYAAAAABAAEAPUAAACJAwAAAAA=&#10;" filled="f" strokecolor="white [3212]" strokeweight=".5pt">
              <v:stroke dashstyle="dash"/>
            </v:oval>
            <v:shape id="Text Box 1199" o:spid="_x0000_s1725" type="#_x0000_t202" style="position:absolute;left:6703;top:6841;width:481;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RXns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4d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kV57EAAAA3AAAAA8AAAAAAAAAAAAAAAAAmAIAAGRycy9k&#10;b3ducmV2LnhtbFBLBQYAAAAABAAEAPUAAACJAwAAAAA=&#10;" filled="f" stroked="f">
              <v:textbox>
                <w:txbxContent>
                  <w:p w:rsidR="00466BDA" w:rsidRPr="00C0387C" w:rsidRDefault="00466BDA" w:rsidP="00C0387C">
                    <w:pPr>
                      <w:rPr>
                        <w:b/>
                        <w:color w:val="FFFFFF" w:themeColor="background1"/>
                        <w:sz w:val="12"/>
                        <w:szCs w:val="12"/>
                      </w:rPr>
                    </w:pPr>
                    <w:r w:rsidRPr="00C0387C">
                      <w:rPr>
                        <w:b/>
                        <w:color w:val="FFFFFF" w:themeColor="background1"/>
                        <w:sz w:val="12"/>
                        <w:szCs w:val="12"/>
                      </w:rPr>
                      <w:t>STR</w:t>
                    </w:r>
                  </w:p>
                </w:txbxContent>
              </v:textbox>
            </v:shape>
          </v:group>
        </w:pict>
      </w:r>
      <w:r>
        <w:rPr>
          <w:noProof/>
          <w:szCs w:val="23"/>
          <w:lang w:eastAsia="en-GB"/>
        </w:rPr>
        <w:pict>
          <v:group id="Group 1211" o:spid="_x0000_s1726" style="position:absolute;left:0;text-align:left;margin-left:-5.9pt;margin-top:11.15pt;width:142.25pt;height:95pt;z-index:251851264" coordorigin="2150,5681" coordsize="2845,19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">
            <v:group id="Group 669" o:spid="_x0000_s1727" style="position:absolute;left:2150;top:5681;width:2845;height:1900" coordorigin="2211,4280" coordsize="2713,1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KlE/8YAAADcAAAADwAAAGRycy9kb3ducmV2LnhtbESPW2vCQBSE3wv9D8sp&#10;+KabVHshzSoiVXwQobFQ+nbInlwwezZk1yT+e7cg9HGYmW+YdDWaRvTUudqygngWgSDOra65VPB9&#10;2k7fQTiPrLGxTAqu5GC1fHxIMdF24C/qM1+KAGGXoILK+zaR0uUVGXQz2xIHr7CdQR9kV0rd4RDg&#10;ppHPUfQqDdYcFipsaVNRfs4uRsFuwGE9jz/7w7nYXH9PL8efQ0xKTZ7G9QcIT6P/D9/be63gbRH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qUT/xgAAANwA&#10;AAAPAAAAAAAAAAAAAAAAAKoCAABkcnMvZG93bnJldi54bWxQSwUGAAAAAAQABAD6AAAAnQMAAAAA&#10;">
              <v:shape id="Object 18" o:spid="_x0000_s1728" type="#_x0000_t75" style="position:absolute;left:2256;top:4300;width:2668;height:18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8YsXFAAAA3AAAAA8AAABkcnMvZG93bnJldi54bWxEj0FLw0AUhO+C/2F5gje7aZHWpt0WFQQP&#10;Umlaen7NPrOx2fdCdm3iv+8KBY/DzHzDLNeDb9SZulALGxiPMlDEpdiaKwP73dvDE6gQkS02wmTg&#10;lwKsV7c3S8yt9LylcxErlSAccjTgYmxzrUPpyGMYSUucvC/pPMYku0rbDvsE942eZNlUe6w5LThs&#10;6dVReSp+vIHmVB37w5bd9+ZlLlORYvzxWRtzfzc8L0BFGuJ/+Np+twZmjxP4O5OOgF5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PGLFxQAAANwAAAAPAAAAAAAAAAAAAAAA&#10;AJ8CAABkcnMvZG93bnJldi54bWxQSwUGAAAAAAQABAD3AAAAkQMAAAAA&#10;">
                <v:imagedata r:id="rId30" o:title="" croptop="-172f" cropbottom="-276f"/>
                <o:lock v:ext="edit" aspectratio="f"/>
              </v:shape>
              <v:shape id="Text Box 671" o:spid="_x0000_s1729" type="#_x0000_t202" style="position:absolute;left:2211;top:4280;width:435;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P6r8QA&#10;AADcAAAADwAAAGRycy9kb3ducmV2LnhtbESPT2sCMRTE74LfIbyCN03aWrVbo5SK0JPiX/D22Dx3&#10;Fzcvyya6229vCoLHYWZ+w0znrS3FjWpfONbwOlAgiFNnCs407HfL/gSED8gGS8ek4Y88zGfdzhQT&#10;4xre0G0bMhEh7BPUkIdQJVL6NCeLfuAq4uidXW0xRFln0tTYRLgt5ZtSI2mx4LiQY0U/OaWX7dVq&#10;OKzOp+NQrbOF/aga1yrJ9lNq3Xtpv79ABGrDM/xo/xoN4+E7/J+JR0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j+q/EAAAA3AAAAA8AAAAAAAAAAAAAAAAAmAIAAGRycy9k&#10;b3ducmV2LnhtbFBLBQYAAAAABAAEAPUAAACJAwAAAAA=&#10;" filled="f" stroked="f">
                <v:textbox>
                  <w:txbxContent>
                    <w:p w:rsidR="00466BDA" w:rsidRPr="00A7298E" w:rsidRDefault="00466BDA" w:rsidP="006179E6">
                      <w:pPr>
                        <w:rPr>
                          <w:b/>
                          <w:color w:val="FFFFFF"/>
                          <w:sz w:val="32"/>
                          <w:szCs w:val="32"/>
                        </w:rPr>
                      </w:pPr>
                      <w:r w:rsidRPr="00A7298E">
                        <w:rPr>
                          <w:b/>
                          <w:color w:val="FFFFFF"/>
                          <w:sz w:val="32"/>
                          <w:szCs w:val="32"/>
                        </w:rPr>
                        <w:t>C</w:t>
                      </w:r>
                    </w:p>
                  </w:txbxContent>
                </v:textbox>
              </v:shape>
            </v:group>
            <v:oval id="Oval 1196" o:spid="_x0000_s1730" style="position:absolute;left:3820;top:6200;width:640;height:9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PzEMMA&#10;AADcAAAADwAAAGRycy9kb3ducmV2LnhtbESPX2vCMBTF3wf7DuEOfBmaTnRqNUpRhL1ax54vzbWt&#10;S25KErX66ZfBYI+H8+fHWW16a8SVfGgdK3gbZSCIK6dbrhV8HvfDOYgQkTUax6TgTgE26+enFeba&#10;3fhA1zLWIo1wyFFBE2OXSxmqhiyGkeuIk3dy3mJM0tdSe7ylcWvkOMvepcWWE6HBjrYNVd/lxSau&#10;KY+716L4mi4Kb+aPR3nvzq1Sg5e+WIKI1Mf/8F/7QyuYTSbweyYdAb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PzEMMAAADcAAAADwAAAAAAAAAAAAAAAACYAgAAZHJzL2Rv&#10;d25yZXYueG1sUEsFBgAAAAAEAAQA9QAAAIgDAAAAAA==&#10;" filled="f" strokecolor="white [3212]" strokeweight=".5pt">
              <v:stroke dashstyle="dash"/>
            </v:oval>
            <v:shape id="Text Box 1197" o:spid="_x0000_s1731" type="#_x0000_t202" style="position:absolute;left:3823;top:6751;width:481;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bHQMQA&#10;AADcAAAADwAAAGRycy9kb3ducmV2LnhtbESPQWvCQBSE7wX/w/KE3nRX0Wqjq4gieGoxrQVvj+wz&#10;CWbfhuzWxH/vFoQeh5n5hlmuO1uJGzW+dKxhNFQgiDNnSs41fH/tB3MQPiAbrByThjt5WK96L0tM&#10;jGv5SLc05CJC2CeooQihTqT0WUEW/dDVxNG7uMZiiLLJpWmwjXBbybFSb9JiyXGhwJq2BWXX9Ndq&#10;OH1czj8T9Znv7LRuXack23ep9Wu/2yxABOrCf/jZPhgNs8kU/s7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Gx0DEAAAA3AAAAA8AAAAAAAAAAAAAAAAAmAIAAGRycy9k&#10;b3ducmV2LnhtbFBLBQYAAAAABAAEAPUAAACJAwAAAAA=&#10;" filled="f" stroked="f">
              <v:textbox>
                <w:txbxContent>
                  <w:p w:rsidR="00466BDA" w:rsidRPr="00C0387C" w:rsidRDefault="00466BDA" w:rsidP="00C0387C">
                    <w:pPr>
                      <w:rPr>
                        <w:b/>
                        <w:color w:val="FFFFFF" w:themeColor="background1"/>
                        <w:sz w:val="12"/>
                        <w:szCs w:val="12"/>
                      </w:rPr>
                    </w:pPr>
                    <w:r w:rsidRPr="00C0387C">
                      <w:rPr>
                        <w:b/>
                        <w:color w:val="FFFFFF" w:themeColor="background1"/>
                        <w:sz w:val="12"/>
                        <w:szCs w:val="12"/>
                      </w:rPr>
                      <w:t>STR</w:t>
                    </w:r>
                  </w:p>
                </w:txbxContent>
              </v:textbox>
            </v:shape>
          </v:group>
        </w:pict>
      </w:r>
      <w:r>
        <w:rPr>
          <w:noProof/>
          <w:szCs w:val="23"/>
          <w:lang w:eastAsia="en-GB"/>
        </w:rPr>
        <w:pict>
          <v:group id="Group 686" o:spid="_x0000_s2505" style="position:absolute;left:0;text-align:left;margin-left:357.4pt;margin-top:12.05pt;width:57.95pt;height:67.4pt;z-index:251704320" coordorigin="9772,1369" coordsize="929,12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">
            <v:shape id="Picture 14" o:spid="_x0000_s2508" type="#_x0000_t75" alt="478- GFAP 7" style="position:absolute;left:9772;top:1369;width:929;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mhrLEAAAA3AAAAA8AAABkcnMvZG93bnJldi54bWxEj09rwkAUxO9Cv8PyCt50o8E/RFcpouDJ&#10;Vq33R/aZRLNv0+xqop++WxB6HGbmN8x82ZpS3Kl2hWUFg34Egji1uuBMwfdx05uCcB5ZY2mZFDzI&#10;wXLx1pljom3De7offCYChF2CCnLvq0RKl+Zk0PVtRRy8s60N+iDrTOoamwA3pRxG0VgaLDgs5FjR&#10;Kqf0ergZBc1l/Tl8evxpBqd4tfuKnzRqj0p139uPGQhPrf8Pv9pbrWAST+DvTDgCcv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rmhrLEAAAA3AAAAA8AAAAAAAAAAAAAAAAA&#10;nwIAAGRycy9kb3ducmV2LnhtbFBLBQYAAAAABAAEAPcAAACQAwAAAAA=&#10;">
              <v:imagedata r:id="rId210" o:title="478- GFAP 7"/>
            </v:shape>
            <v:shape id="AutoShape 688" o:spid="_x0000_s2507" type="#_x0000_t32" style="position:absolute;left:10337;top:2553;width:31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HaFcEAAADcAAAADwAAAGRycy9kb3ducmV2LnhtbERPy4rCMBTdC/5DuIIb0dQH40w1igwI&#10;uhKrMNtLc6etNjelybTVrzcLYZaH815vO1OKhmpXWFYwnUQgiFOrC84UXC/78ScI55E1lpZJwYMc&#10;bDf93hpjbVs+U5P4TIQQdjEqyL2vYildmpNBN7EVceB+bW3QB1hnUtfYhnBTylkUfUiDBYeGHCv6&#10;zim9J39GAcuvZnH3R2pvo2f7k56bKitOSg0H3W4FwlPn/8Vv90ErWM7D2nAmHAG5e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gdoVwQAAANwAAAAPAAAAAAAAAAAAAAAA&#10;AKECAABkcnMvZG93bnJldi54bWxQSwUGAAAAAAQABAD5AAAAjwMAAAAA&#10;" strokecolor="white" strokeweight="1.25pt"/>
            <v:shape id="AutoShape 689" o:spid="_x0000_s2506" type="#_x0000_t32" style="position:absolute;left:10245;top:1631;width:173;height:17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PBQcUAAADcAAAADwAAAGRycy9kb3ducmV2LnhtbESPT2sCMRTE74V+h/AK3mpWhWpXo/gH&#10;0d6stnh9bJ6b1c3Lsom69dMboeBxmJnfMKNJY0txodoXjhV02gkI4szpgnMFP7vl+wCED8gaS8ek&#10;4I88TMavLyNMtbvyN122IRcRwj5FBSaEKpXSZ4Ys+rariKN3cLXFEGWdS13jNcJtKbtJ8iEtFhwX&#10;DFY0N5Sdtmer4DibmfNm9ZUnxz4NFr1m97vHm1Ktt2Y6BBGoCc/wf3utFfR7n/A4E4+AH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PBQcUAAADcAAAADwAAAAAAAAAA&#10;AAAAAAChAgAAZHJzL2Rvd25yZXYueG1sUEsFBgAAAAAEAAQA+QAAAJMDAAAAAA==&#10;" strokecolor="white" strokeweight="1.25pt">
              <v:stroke endarrow="block"/>
            </v:shape>
          </v:group>
        </w:pict>
      </w:r>
      <w:r>
        <w:rPr>
          <w:noProof/>
          <w:szCs w:val="23"/>
          <w:lang w:eastAsia="en-GB"/>
        </w:rPr>
        <w:pict>
          <v:group id="Group 682" o:spid="_x0000_s1732" style="position:absolute;left:0;text-align:left;margin-left:290.75pt;margin-top:9.5pt;width:63.65pt;height:70.1pt;z-index:251703296" coordorigin="8365,1881" coordsize="1020,1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">
            <v:shape id="Picture 7" o:spid="_x0000_s1733" type="#_x0000_t75" alt="478- GFAP 7" style="position:absolute;left:8445;top:1930;width:940;height:12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ESB/FAAAA3AAAAA8AAABkcnMvZG93bnJldi54bWxEj0trwzAQhO+B/gexhV5CLTeBujhRQgkE&#10;gi8lD4KPi7V+EGtlLMV2/30VCPQ4zMw3zHo7mVYM1LvGsoKPKAZBXFjdcKXgct6/f4FwHllja5kU&#10;/JKD7eZltsZU25GPNJx8JQKEXYoKau+7VEpX1GTQRbYjDl5pe4M+yL6SuscxwE0rF3H8KQ02HBZq&#10;7GhXU3E73Y2CrEuarC2q43xX5njlfMgn/aPU2+v0vQLhafL/4Wf7oBUkyyU8zoQjID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cxEgfxQAAANwAAAAPAAAAAAAAAAAAAAAA&#10;AJ8CAABkcnMvZG93bnJldi54bWxQSwUGAAAAAAQABAD3AAAAkQMAAAAA&#10;">
              <v:imagedata r:id="rId211" o:title="478- GFAP 7"/>
            </v:shape>
            <v:shape id="Text Box 684" o:spid="_x0000_s1734" type="#_x0000_t202" style="position:absolute;left:8365;top:1881;width:418;height:4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wRpsQA&#10;AADcAAAADwAAAGRycy9kb3ducmV2LnhtbESPT2sCMRTE74LfIbyCN03aWrVbo5SK0JPiX/D22Dx3&#10;Fzcvyya6229vCoLHYWZ+w0znrS3FjWpfONbwOlAgiFNnCs407HfL/gSED8gGS8ek4Y88zGfdzhQT&#10;4xre0G0bMhEh7BPUkIdQJVL6NCeLfuAq4uidXW0xRFln0tTYRLgt5ZtSI2mx4LiQY0U/OaWX7dVq&#10;OKzOp+NQrbOF/aga1yrJ9lNq3Xtpv79ABGrDM/xo/xoN4/ch/J+JR0DO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MEabEAAAA3AAAAA8AAAAAAAAAAAAAAAAAmAIAAGRycy9k&#10;b3ducmV2LnhtbFBLBQYAAAAABAAEAPUAAACJAwAAAAA=&#10;" filled="f" stroked="f">
              <v:textbox>
                <w:txbxContent>
                  <w:p w:rsidR="00466BDA" w:rsidRPr="00A7298E" w:rsidRDefault="00466BDA" w:rsidP="006179E6">
                    <w:pPr>
                      <w:rPr>
                        <w:b/>
                        <w:color w:val="FFFFFF"/>
                        <w:sz w:val="32"/>
                        <w:szCs w:val="32"/>
                      </w:rPr>
                    </w:pPr>
                    <w:r w:rsidRPr="00A7298E">
                      <w:rPr>
                        <w:b/>
                        <w:color w:val="FFFFFF"/>
                        <w:sz w:val="32"/>
                        <w:szCs w:val="32"/>
                      </w:rPr>
                      <w:t>G</w:t>
                    </w:r>
                  </w:p>
                </w:txbxContent>
              </v:textbox>
            </v:shape>
            <v:shape id="AutoShape 685" o:spid="_x0000_s1735" type="#_x0000_t32" style="position:absolute;left:8914;top:2178;width:173;height:17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7LRMUAAADcAAAADwAAAGRycy9kb3ducmV2LnhtbESPQWvCQBSE74X+h+UVvNWNSlWiG6lK&#10;qd6stnh9ZJ/ZpNm3Ibtq6q/vFoQeh5n5hpkvOluLC7W+dKxg0E9AEOdOl1wo+Dy8PU9B+ICssXZM&#10;Cn7IwyJ7fJhjqt2VP+iyD4WIEPYpKjAhNKmUPjdk0fddQxy9k2sthijbQuoWrxFuazlMkrG0WHJc&#10;MNjQylD+vT9bBdVyac67922RVBOarkfd4euIN6V6T93rDESgLvyH7+2NVjAZvcDfmXgEZPY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e7LRMUAAADcAAAADwAAAAAAAAAA&#10;AAAAAAChAgAAZHJzL2Rvd25yZXYueG1sUEsFBgAAAAAEAAQA+QAAAJMDAAAAAA==&#10;" strokecolor="white" strokeweight="1.25pt">
              <v:stroke endarrow="block"/>
            </v:shape>
          </v:group>
        </w:pict>
      </w:r>
      <w:r>
        <w:rPr>
          <w:noProof/>
          <w:sz w:val="30"/>
          <w:szCs w:val="23"/>
          <w:lang w:eastAsia="en-GB"/>
        </w:rPr>
        <w:pict>
          <v:group id="Group 678" o:spid="_x0000_s1736" style="position:absolute;left:0;text-align:left;margin-left:292.45pt;margin-top:79.75pt;width:62.1pt;height:70.2pt;z-index:251702272" coordorigin="6940,5432" coordsize="995,12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">
            <v:shape id="Picture 11" o:spid="_x0000_s1737" type="#_x0000_t75" alt="478- IBA1 8" style="position:absolute;left:6994;top:5482;width:941;height:123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4Bo3GAAAA3AAAAA8AAABkcnMvZG93bnJldi54bWxEj1trwkAUhN8L/oflFHzTjcFeTLOKCLZ5&#10;EqoWfDzJnlwwezZktzH9992C0MdhZr5h0s1oWjFQ7xrLChbzCARxYXXDlYLzaT97BeE8ssbWMin4&#10;IQeb9eQhxUTbG3/ScPSVCBB2CSqove8SKV1Rk0E3tx1x8ErbG/RB9pXUPd4C3LQyjqJnabDhsFBj&#10;R7uaiuvx2yg4HPIyvn69n7P4tHgqhw+bLfOLUtPHcfsGwtPo/8P3dqYVvMQr+DsTjoB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7gGjcYAAADcAAAADwAAAAAAAAAAAAAA&#10;AACfAgAAZHJzL2Rvd25yZXYueG1sUEsFBgAAAAAEAAQA9wAAAJIDAAAAAA==&#10;">
              <v:imagedata r:id="rId212" o:title="478- IBA1 8"/>
            </v:shape>
            <v:shape id="Text Box 680" o:spid="_x0000_s1738" type="#_x0000_t202" style="position:absolute;left:6940;top:5432;width:418;height:41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cXpcEA&#10;AADcAAAADwAAAGRycy9kb3ducmV2LnhtbERPy4rCMBTdD/gP4QruNHF0fFSjDA4DrmYYX+Du0lzb&#10;YnNTmmjr35uFMMvDeS/XrS3FnWpfONYwHCgQxKkzBWcaDvvv/gyED8gGS8ek4UEe1qvO2xIT4xr+&#10;o/suZCKGsE9QQx5ClUjp05ws+oGriCN3cbXFEGGdSVNjE8NtKd+VmkiLBceGHCva5JRedzer4fhz&#10;OZ/G6jf7sh9V41ol2c6l1r1u+7kAEagN/+KXe2s0TEd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R3F6XBAAAA3AAAAA8AAAAAAAAAAAAAAAAAmAIAAGRycy9kb3du&#10;cmV2LnhtbFBLBQYAAAAABAAEAPUAAACGAwAAAAA=&#10;" filled="f" stroked="f">
              <v:textbox>
                <w:txbxContent>
                  <w:p w:rsidR="00466BDA" w:rsidRPr="00A7298E" w:rsidRDefault="00466BDA" w:rsidP="006179E6">
                    <w:pPr>
                      <w:rPr>
                        <w:b/>
                        <w:color w:val="FFFFFF"/>
                        <w:sz w:val="32"/>
                        <w:szCs w:val="32"/>
                      </w:rPr>
                    </w:pPr>
                    <w:r w:rsidRPr="00A7298E">
                      <w:rPr>
                        <w:b/>
                        <w:color w:val="FFFFFF"/>
                        <w:sz w:val="32"/>
                        <w:szCs w:val="32"/>
                      </w:rPr>
                      <w:t>H</w:t>
                    </w:r>
                  </w:p>
                </w:txbxContent>
              </v:textbox>
            </v:shape>
            <v:shape id="AutoShape 681" o:spid="_x0000_s1739" type="#_x0000_t32" style="position:absolute;left:7519;top:5851;width:173;height:173;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XNR8UAAADcAAAADwAAAGRycy9kb3ducmV2LnhtbESPT2vCQBTE70K/w/IKvenGClViVqkt&#10;RXvzL14f2Wc2mn0bshtN++m7BcHjMDO/YbJ5ZytxpcaXjhUMBwkI4tzpkgsF+91XfwLCB2SNlWNS&#10;8EMe5rOnXoapdjfe0HUbChEh7FNUYEKoUyl9bsiiH7iaOHon11gMUTaF1A3eItxW8jVJ3qTFkuOC&#10;wZo+DOWXbWsVnBcL066X30VyHtPkc9TtDkf8VerluXufggjUhUf43l5pBePREP7PxCMgZ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XNR8UAAADcAAAADwAAAAAAAAAA&#10;AAAAAAChAgAAZHJzL2Rvd25yZXYueG1sUEsFBgAAAAAEAAQA+QAAAJMDAAAAAA==&#10;" strokecolor="white" strokeweight="1.25pt">
              <v:stroke endarrow="block"/>
            </v:shape>
          </v:group>
        </w:pict>
      </w:r>
    </w:p>
    <w:p w:rsidR="006179E6" w:rsidRPr="005916DD" w:rsidRDefault="00DB0C88" w:rsidP="006179E6">
      <w:pPr>
        <w:rPr>
          <w:sz w:val="30"/>
          <w:szCs w:val="23"/>
        </w:rPr>
      </w:pPr>
      <w:r>
        <w:rPr>
          <w:noProof/>
          <w:sz w:val="30"/>
          <w:szCs w:val="23"/>
          <w:lang w:eastAsia="en-GB"/>
        </w:rPr>
        <w:pict>
          <v:group id="Group 690" o:spid="_x0000_s2501" style="position:absolute;left:0;text-align:left;margin-left:357.2pt;margin-top:41.25pt;width:57.95pt;height:67.5pt;z-index:251705344" coordorigin="9768,2668" coordsize="929,12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">
            <v:shape id="Picture 13" o:spid="_x0000_s2504" type="#_x0000_t75" alt="478- IBA1 8" style="position:absolute;left:9768;top:2668;width:929;height:12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sTLXEAAAA3AAAAA8AAABkcnMvZG93bnJldi54bWxEj0FrwkAUhO9C/8PyCr2ZTQONJc0qUqh4&#10;0INW2usj+8yGZt+G7DYm/94VBI/DzHzDlKvRtmKg3jeOFbwmKQjiyumGawWn76/5OwgfkDW2jknB&#10;RB5Wy6dZiYV2Fz7QcAy1iBD2BSowIXSFlL4yZNEnriOO3tn1FkOUfS11j5cIt63M0jSXFhuOCwY7&#10;+jRU/R3/rYJw/k3lpDenKSffmV2F6/1PrtTL87j+ABFoDI/wvb3VChbZG9zOxCMgl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AsTLXEAAAA3AAAAA8AAAAAAAAAAAAAAAAA&#10;nwIAAGRycy9kb3ducmV2LnhtbFBLBQYAAAAABAAEAPcAAACQAwAAAAA=&#10;">
              <v:imagedata r:id="rId213" o:title="478- IBA1 8"/>
            </v:shape>
            <v:shape id="AutoShape 692" o:spid="_x0000_s2503" type="#_x0000_t32" style="position:absolute;left:10337;top:3858;width:316;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Yt9IcMAAADcAAAADwAAAGRycy9kb3ducmV2LnhtbESPT4vCMBTE74LfITzBi2iqLP6pRhFB&#10;cE+LruD10TzbavNSmthWP/1GEPY4zMxvmNWmNYWoqXK5ZQXjUQSCOLE651TB+Xc/nINwHlljYZkU&#10;PMnBZt3trDDWtuEj1SefigBhF6OCzPsyltIlGRl0I1sSB+9qK4M+yCqVusImwE0hJ1E0lQZzDgsZ&#10;lrTLKLmfHkYBy0X9dfff1NwGr+aSHOsyzX+U6vfa7RKEp9b/hz/tg1Ywm0zhfSYcAb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2LfSHDAAAA3AAAAA8AAAAAAAAAAAAA&#10;AAAAoQIAAGRycy9kb3ducmV2LnhtbFBLBQYAAAAABAAEAPkAAACRAwAAAAA=&#10;" strokecolor="white" strokeweight="1.25pt"/>
            <v:shape id="AutoShape 693" o:spid="_x0000_s2502" type="#_x0000_t32" style="position:absolute;left:10275;top:3041;width:173;height:174;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lmdcUAAADcAAAADwAAAGRycy9kb3ducmV2LnhtbESPT2sCMRTE70K/Q3gFb5qtgitbo9SW&#10;ot78V3p9bF43azcvyybq6qc3guBxmJnfMJNZaytxosaXjhW89RMQxLnTJRcK9rvv3hiED8gaK8ek&#10;4EIeZtOXzgQz7c68odM2FCJC2GeowIRQZ1L63JBF33c1cfT+XGMxRNkUUjd4jnBbyUGSjKTFkuOC&#10;wZo+DeX/26NVcJjPzXG9WBXJIaXx17Dd/fziVanua/vxDiJQG57hR3upFaSDFO5n4hGQ0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6lmdcUAAADcAAAADwAAAAAAAAAA&#10;AAAAAAChAgAAZHJzL2Rvd25yZXYueG1sUEsFBgAAAAAEAAQA+QAAAJMDAAAAAA==&#10;" strokecolor="white" strokeweight="1.25pt">
              <v:stroke endarrow="block"/>
            </v:shape>
          </v:group>
        </w:pict>
      </w:r>
    </w:p>
    <w:p w:rsidR="006179E6" w:rsidRPr="005B4A45" w:rsidRDefault="00DB0C88" w:rsidP="006179E6">
      <w:pPr>
        <w:spacing w:line="360" w:lineRule="auto"/>
        <w:rPr>
          <w:sz w:val="20"/>
          <w:szCs w:val="20"/>
        </w:rPr>
      </w:pPr>
      <w:r>
        <w:rPr>
          <w:noProof/>
          <w:szCs w:val="23"/>
          <w:lang w:eastAsia="en-GB"/>
        </w:rPr>
        <w:pict>
          <v:group id="Group 1210" o:spid="_x0000_s1740" style="position:absolute;left:0;text-align:left;margin-left:-5.15pt;margin-top:18.75pt;width:141.5pt;height:43.55pt;z-index:251858432" coordorigin="2165,7668" coordsize="2830,8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&#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">
            <v:group id="Group 666" o:spid="_x0000_s1741" style="position:absolute;left:2165;top:7668;width:2830;height:805" coordorigin="4666,5925" coordsize="2717,7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79WDcYAAADcAAAADwAAAGRycy9kb3ducmV2LnhtbESPT2vCQBTE7wW/w/KE&#10;3uomltaSuoqIlh5CwUQovT2yzySYfRuya/58+26h4HGYmd8w6+1oGtFT52rLCuJFBIK4sLrmUsE5&#10;Pz69gXAeWWNjmRRM5GC7mT2sMdF24BP1mS9FgLBLUEHlfZtI6YqKDLqFbYmDd7GdQR9kV0rd4RDg&#10;ppHLKHqVBmsOCxW2tK+ouGY3o+BjwGH3HB/69HrZTz/5y9d3GpNSj/Nx9w7C0+jv4f/2p1awilf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3v1YNxgAAANwA&#10;AAAPAAAAAAAAAAAAAAAAAKoCAABkcnMvZG93bnJldi54bWxQSwUGAAAAAAQABAD6AAAAnQMAAAAA&#10;">
              <v:shape id="Object 15" o:spid="_x0000_s1742" type="#_x0000_t75" style="position:absolute;left:4696;top:5970;width:2687;height:72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tWyNnDAAAA3AAAAA8AAABkcnMvZG93bnJldi54bWxET1trwjAUfhf2H8IZ+KZpBd2oRhmboiBz&#10;eNvzoTlrypqT0kRb/fXmYbDHj+8+W3S2EldqfOlYQTpMQBDnTpdcKDgdV4NXED4ga6wck4IbeVjM&#10;n3ozzLRreU/XQyhEDGGfoQITQp1J6XNDFv3Q1cSR+3GNxRBhU0jdYBvDbSVHSTKRFkuODQZrejeU&#10;/x4uVsH4a93udzs+L29tMMv7x3f6uR0p1X/u3qYgAnXhX/zn3mgFL2lcG8/EIyD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1bI2cMAAADcAAAADwAAAAAAAAAAAAAAAACf&#10;AgAAZHJzL2Rvd25yZXYueG1sUEsFBgAAAAAEAAQA9wAAAI8DAAAAAA==&#10;">
                <v:imagedata r:id="rId31" o:title="" croptop="-409f" cropbottom="-572f"/>
                <o:lock v:ext="edit" aspectratio="f"/>
              </v:shape>
              <v:shape id="Text Box 668" o:spid="_x0000_s1743" type="#_x0000_t202" style="position:absolute;left:4666;top:5925;width:435;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jiWMUA&#10;AADcAAAADwAAAGRycy9kb3ducmV2LnhtbESPT2sCMRTE74LfITzBmyaKtbrdKNJS6KnSVQu9PTZv&#10;/9DNy7JJ3e23bwqCx2FmfsOk+8E24kqdrx1rWMwVCOLcmZpLDefT62wDwgdkg41j0vBLHva78SjF&#10;xLieP+iahVJECPsENVQhtImUPq/Iop+7ljh6hesshii7UpoO+wi3jVwqtZYWa44LFbb0XFH+nf1Y&#10;DZf34utzpY7li31oezcoyXYrtZ5OhsMTiEBDuIdv7Tej4XGxhf8z8QjI3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OJYxQAAANwAAAAPAAAAAAAAAAAAAAAAAJgCAABkcnMv&#10;ZG93bnJldi54bWxQSwUGAAAAAAQABAD1AAAAigMAAAAA&#10;" filled="f" stroked="f">
                <v:textbox>
                  <w:txbxContent>
                    <w:p w:rsidR="00466BDA" w:rsidRPr="00A7298E" w:rsidRDefault="00466BDA" w:rsidP="006179E6">
                      <w:pPr>
                        <w:rPr>
                          <w:b/>
                          <w:color w:val="FFFFFF"/>
                          <w:sz w:val="32"/>
                          <w:szCs w:val="32"/>
                        </w:rPr>
                      </w:pPr>
                      <w:r w:rsidRPr="00A7298E">
                        <w:rPr>
                          <w:b/>
                          <w:color w:val="FFFFFF"/>
                          <w:sz w:val="32"/>
                          <w:szCs w:val="32"/>
                        </w:rPr>
                        <w:t>E</w:t>
                      </w:r>
                    </w:p>
                  </w:txbxContent>
                </v:textbox>
              </v:shape>
            </v:group>
            <v:oval id="Oval 1200" o:spid="_x0000_s1744" style="position:absolute;left:4571;top:7667;width:111;height:594;rotation:3250996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TGycMA&#10;AADcAAAADwAAAGRycy9kb3ducmV2LnhtbERPz2vCMBS+C/4P4Qm7aaqHOTqjdAXBgzDWDbbd3pq3&#10;tlvzEpKo7X9vDoLHj+/3ZjeYXpzJh86yguUiA0FcW91xo+DjfT9/AhEissbeMikYKcBuO51sMNf2&#10;wm90rmIjUgiHHBW0MbpcylC3ZDAsrCNO3K/1BmOCvpHa4yWFm16usuxRGuw4NbToqGyp/q9ORsHh&#10;xX/9lOPnn3vVhYvFsRrL70qph9lQPIOINMS7+OY+aAXrVZqfzqQjIL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TGycMAAADcAAAADwAAAAAAAAAAAAAAAACYAgAAZHJzL2Rv&#10;d25yZXYueG1sUEsFBgAAAAAEAAQA9QAAAIgDAAAAAA==&#10;" filled="f" strokecolor="white [3212]" strokeweight=".5pt">
              <v:stroke dashstyle="dash"/>
            </v:oval>
            <v:oval id="Oval 1201" o:spid="_x0000_s1745" style="position:absolute;left:4518;top:7828;width:240;height:703;rotation:3250996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hjUsYA&#10;AADcAAAADwAAAGRycy9kb3ducmV2LnhtbESPQWvCQBSE74X+h+UVvNWNHrREV4mBggdBTAttb8/s&#10;a5KafbvsbjX5991CocdhZr5h1tvB9OJKPnSWFcymGQji2uqOGwWvL8+PTyBCRNbYWyYFIwXYbu7v&#10;1phre+MTXavYiAThkKOCNkaXSxnqlgyGqXXEyfu03mBM0jdSe7wluOnlPMsW0mDHaaFFR2VL9aX6&#10;Ngr2O/9+Lse3L3fUhYvFoRrLj0qpycNQrEBEGuJ/+K+91wqW8xn8nklH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9hjUsYAAADcAAAADwAAAAAAAAAAAAAAAACYAgAAZHJz&#10;L2Rvd25yZXYueG1sUEsFBgAAAAAEAAQA9QAAAIsDAAAAAA==&#10;" filled="f" strokecolor="white [3212]" strokeweight=".5pt">
              <v:stroke dashstyle="dash"/>
            </v:oval>
            <v:shape id="Text Box 1202" o:spid="_x0000_s1746" type="#_x0000_t202" style="position:absolute;left:4142;top:7699;width:667;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C6lMUA&#10;AADcAAAADwAAAGRycy9kb3ducmV2LnhtbESPT2vCQBTE74V+h+UVvOlug39q6iaUFsFTRa2Ct0f2&#10;mYRm34bsatJv3y0IPQ4z8xtmlQ+2ETfqfO1Yw/NEgSAunKm51PB1WI9fQPiAbLBxTBp+yEOePT6s&#10;MDWu5x3d9qEUEcI+RQ1VCG0qpS8qsugnriWO3sV1FkOUXSlNh32E20YmSs2lxZrjQoUtvVdUfO+v&#10;VsPx83I+TdW2/LCztneDkmyXUuvR0/D2CiLQEP7D9/bGaFgkCfydiUdA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MLqUxQAAANwAAAAPAAAAAAAAAAAAAAAAAJgCAABkcnMv&#10;ZG93bnJldi54bWxQSwUGAAAAAAQABAD1AAAAigMAAAAA&#10;" filled="f" stroked="f">
              <v:textbox>
                <w:txbxContent>
                  <w:p w:rsidR="00466BDA" w:rsidRPr="00C0387C" w:rsidRDefault="00466BDA" w:rsidP="00C0387C">
                    <w:pPr>
                      <w:rPr>
                        <w:b/>
                        <w:color w:val="FFFFFF" w:themeColor="background1"/>
                        <w:sz w:val="12"/>
                        <w:szCs w:val="12"/>
                      </w:rPr>
                    </w:pPr>
                    <w:r w:rsidRPr="00C0387C">
                      <w:rPr>
                        <w:b/>
                        <w:color w:val="FFFFFF" w:themeColor="background1"/>
                        <w:sz w:val="12"/>
                        <w:szCs w:val="12"/>
                      </w:rPr>
                      <w:t>S</w:t>
                    </w:r>
                    <w:r>
                      <w:rPr>
                        <w:b/>
                        <w:color w:val="FFFFFF" w:themeColor="background1"/>
                        <w:sz w:val="12"/>
                        <w:szCs w:val="12"/>
                      </w:rPr>
                      <w:t>Npc</w:t>
                    </w:r>
                  </w:p>
                </w:txbxContent>
              </v:textbox>
            </v:shape>
            <v:shape id="Text Box 1203" o:spid="_x0000_s1747" type="#_x0000_t202" style="position:absolute;left:3907;top:8219;width:667;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wfD8QA&#10;AADcAAAADwAAAGRycy9kb3ducmV2LnhtbESPS2vDMBCE74H8B7GF3hKpaV51rYTSEuippXlBbou1&#10;fhBrZSw1dv99FQjkOMzMN0y67m0tLtT6yrGGp7ECQZw5U3GhYb/bjJYgfEA2WDsmDX/kYb0aDlJM&#10;jOv4hy7bUIgIYZ+ghjKEJpHSZyVZ9GPXEEcvd63FEGVbSNNiF+G2lhOl5tJixXGhxIbeS8rO21+r&#10;4fCVn45T9V182FnTuV5Jti9S68eH/u0VRKA+3MO39qfRsJg8w/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8Hw/EAAAA3AAAAA8AAAAAAAAAAAAAAAAAmAIAAGRycy9k&#10;b3ducmV2LnhtbFBLBQYAAAAABAAEAPUAAACJAwAAAAA=&#10;" filled="f" stroked="f">
              <v:textbox>
                <w:txbxContent>
                  <w:p w:rsidR="00466BDA" w:rsidRPr="00C0387C" w:rsidRDefault="00466BDA" w:rsidP="0034238E">
                    <w:pPr>
                      <w:rPr>
                        <w:b/>
                        <w:color w:val="FFFFFF" w:themeColor="background1"/>
                        <w:sz w:val="12"/>
                        <w:szCs w:val="12"/>
                      </w:rPr>
                    </w:pPr>
                    <w:r w:rsidRPr="00C0387C">
                      <w:rPr>
                        <w:b/>
                        <w:color w:val="FFFFFF" w:themeColor="background1"/>
                        <w:sz w:val="12"/>
                        <w:szCs w:val="12"/>
                      </w:rPr>
                      <w:t>S</w:t>
                    </w:r>
                    <w:r>
                      <w:rPr>
                        <w:b/>
                        <w:color w:val="FFFFFF" w:themeColor="background1"/>
                        <w:sz w:val="12"/>
                        <w:szCs w:val="12"/>
                      </w:rPr>
                      <w:t>Npr</w:t>
                    </w:r>
                  </w:p>
                </w:txbxContent>
              </v:textbox>
            </v:shape>
          </v:group>
        </w:pict>
      </w:r>
      <w:r>
        <w:rPr>
          <w:noProof/>
          <w:szCs w:val="23"/>
          <w:lang w:eastAsia="en-GB"/>
        </w:rPr>
        <w:pict>
          <v:group id="Group 1209" o:spid="_x0000_s1748" style="position:absolute;left:0;text-align:left;margin-left:136.1pt;margin-top:18.75pt;width:143.75pt;height:43.25pt;z-index:251863040" coordorigin="4990,7668" coordsize="2875,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">
            <v:group id="Group 675" o:spid="_x0000_s1749" style="position:absolute;left:4990;top:7668;width:2869;height:804" coordorigin="1859,5926" coordsize="2735,7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LXxOcYAAADcAAAADwAAAGRycy9kb3ducmV2LnhtbESPW2vCQBSE3wv+h+UI&#10;faubWFo1ZhURW/ogghcQ3w7Zkwtmz4bsNon/vlso9HGYmW+YdD2YWnTUusqygngSgSDOrK64UHA5&#10;f7zMQTiPrLG2TAoe5GC9Gj2lmGjb85G6ky9EgLBLUEHpfZNI6bKSDLqJbYiDl9vWoA+yLaRusQ9w&#10;U8tpFL1LgxWHhRIb2paU3U/fRsFnj/3mNd51+3u+fdzOb4frPialnsfDZgnC0+D/w3/tL61g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tfE5xgAAANwA&#10;AAAPAAAAAAAAAAAAAAAAAKoCAABkcnMvZG93bnJldi54bWxQSwUGAAAAAAQABAD6AAAAnQMAAAAA&#10;">
              <v:shape id="Object 16" o:spid="_x0000_s1750" type="#_x0000_t75" style="position:absolute;left:1907;top:5970;width:2687;height:72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w36jCAAAA3AAAAA8AAABkcnMvZG93bnJldi54bWxET8uKwjAU3Q/4D+EK7sZUC45Uo4gw42OY&#10;xajg9tJcm2pzU5pY69+bxcAsD+c9X3a2Ei01vnSsYDRMQBDnTpdcKDgdP9+nIHxA1lg5JgVP8rBc&#10;9N7mmGn34F9qD6EQMYR9hgpMCHUmpc8NWfRDVxNH7uIaiyHCppC6wUcMt5UcJ8lEWiw5NhisaW0o&#10;vx3uVsH5dk3SH7Mx6e7cpt9j3GP7NVFq0O9WMxCBuvAv/nNvtYKPUZwfz8QjIB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cN+owgAAANwAAAAPAAAAAAAAAAAAAAAAAJ8C&#10;AABkcnMvZG93bnJldi54bWxQSwUGAAAAAAQABAD3AAAAjgMAAAAA&#10;">
                <v:imagedata r:id="rId214" o:title="" croptop="-412f" cropbottom="-699f" cropright="-24f"/>
                <o:lock v:ext="edit" aspectratio="f"/>
              </v:shape>
              <v:shape id="Text Box 677" o:spid="_x0000_s1751" type="#_x0000_t202" style="position:absolute;left:1859;top:5926;width:435;height:46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7uXsQA&#10;AADcAAAADwAAAGRycy9kb3ducmV2LnhtbESPQWvCQBSE74X+h+UVequ7kapt6iaIInhS1LbQ2yP7&#10;TEKzb0N2NfHfu0Khx2FmvmHm+WAbcaHO1441JCMFgrhwpuZSw+dx/fIGwgdkg41j0nAlD3n2+DDH&#10;1Lie93Q5hFJECPsUNVQhtKmUvqjIoh+5ljh6J9dZDFF2pTQd9hFuGzlWaiot1hwXKmxpWVHxezhb&#10;DV/b08/3q9qVKztpezcoyfZdav38NCw+QAQawn/4r70xGmZJAvc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O7l7EAAAA3AAAAA8AAAAAAAAAAAAAAAAAmAIAAGRycy9k&#10;b3ducmV2LnhtbFBLBQYAAAAABAAEAPUAAACJAwAAAAA=&#10;" filled="f" stroked="f">
                <v:textbox>
                  <w:txbxContent>
                    <w:p w:rsidR="00466BDA" w:rsidRPr="00C11328" w:rsidRDefault="00466BDA" w:rsidP="006179E6">
                      <w:pPr>
                        <w:rPr>
                          <w:b/>
                          <w:color w:val="FFFFFF"/>
                          <w:sz w:val="28"/>
                          <w:szCs w:val="28"/>
                        </w:rPr>
                      </w:pPr>
                      <w:r w:rsidRPr="00C11328">
                        <w:rPr>
                          <w:b/>
                          <w:color w:val="FFFFFF"/>
                          <w:sz w:val="28"/>
                          <w:szCs w:val="28"/>
                        </w:rPr>
                        <w:t>F</w:t>
                      </w:r>
                    </w:p>
                  </w:txbxContent>
                </v:textbox>
              </v:shape>
            </v:group>
            <v:oval id="Oval 1204" o:spid="_x0000_s1752" style="position:absolute;left:7351;top:7524;width:132;height:859;rotation:3902934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ecj8QA&#10;AADcAAAADwAAAGRycy9kb3ducmV2LnhtbESPX2vCMBTF3wW/Q7gD32aqD06qsTjZcDAdrAq+3jW3&#10;aVlzU5qo3bc3wsDHw/nz4yyz3jbiQp2vHSuYjBMQxIXTNRsFx8P78xyED8gaG8ek4I88ZKvhYImp&#10;dlf+pksejIgj7FNUUIXQplL6oiKLfuxa4uiVrrMYouyM1B1e47ht5DRJZtJizZFQYUubiorf/Gwj&#10;ZGaNK193+Y62b96s99ufr8+TUqOnfr0AEagPj/B/+0MreJlM4X4mHg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XnI/EAAAA3AAAAA8AAAAAAAAAAAAAAAAAmAIAAGRycy9k&#10;b3ducmV2LnhtbFBLBQYAAAAABAAEAPUAAACJAwAAAAA=&#10;" filled="f" strokecolor="white [3212]" strokeweight=".5pt">
              <v:stroke dashstyle="dash"/>
            </v:oval>
            <v:oval id="Oval 1206" o:spid="_x0000_s1753" style="position:absolute;left:7372;top:7740;width:189;height:796;rotation:3902934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s5FMQA&#10;AADcAAAADwAAAGRycy9kb3ducmV2LnhtbESPX2vCMBTF34V9h3AHe9O0DnRUo6g4HEyFdQNf75pr&#10;WtbclCar3bdfBMHHw/nz48yXva1FR62vHCtIRwkI4sLpio2Cr8/X4QsIH5A11o5JwR95WC4eBnPM&#10;tLvwB3V5MCKOsM9QQRlCk0npi5Is+pFriKN3dq3FEGVrpG7xEsdtLcdJMpEWK46EEhvalFT85L82&#10;QibWuPN6n+9pt/Vmddh9H99PSj099qsZiEB9uIdv7TetYJo+w/VMPAJ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bORTEAAAA3AAAAA8AAAAAAAAAAAAAAAAAmAIAAGRycy9k&#10;b3ducmV2LnhtbFBLBQYAAAAABAAEAPUAAACJAwAAAAA=&#10;" filled="f" strokecolor="white [3212]" strokeweight=".5pt">
              <v:stroke dashstyle="dash"/>
            </v:oval>
            <v:shape id="Text Box 1207" o:spid="_x0000_s1754" type="#_x0000_t202" style="position:absolute;left:6928;top:7693;width:667;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lNxsUA&#10;AADcAAAADwAAAGRycy9kb3ducmV2LnhtbESPW2vCQBSE3wX/w3IKvumuYr2kriJKoU8V4wX6dsge&#10;k9Ds2ZDdmvTfdwuCj8PMfMOsNp2txJ0aXzrWMB4pEMSZMyXnGs6n9+EChA/IBivHpOGXPGzW/d4K&#10;E+NaPtI9DbmIEPYJaihCqBMpfVaQRT9yNXH0bq6xGKJscmkabCPcVnKi1ExaLDkuFFjTrqDsO/2x&#10;Gi6ft6/rVB3yvX2tW9cpyXYptR68dNs3EIG68Aw/2h9Gw3w8hf8z8Qj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U3GxQAAANwAAAAPAAAAAAAAAAAAAAAAAJgCAABkcnMv&#10;ZG93bnJldi54bWxQSwUGAAAAAAQABAD1AAAAigMAAAAA&#10;" filled="f" stroked="f">
              <v:textbox>
                <w:txbxContent>
                  <w:p w:rsidR="00466BDA" w:rsidRPr="00C0387C" w:rsidRDefault="00466BDA" w:rsidP="0034238E">
                    <w:pPr>
                      <w:rPr>
                        <w:b/>
                        <w:color w:val="FFFFFF" w:themeColor="background1"/>
                        <w:sz w:val="12"/>
                        <w:szCs w:val="12"/>
                      </w:rPr>
                    </w:pPr>
                    <w:r w:rsidRPr="00C0387C">
                      <w:rPr>
                        <w:b/>
                        <w:color w:val="FFFFFF" w:themeColor="background1"/>
                        <w:sz w:val="12"/>
                        <w:szCs w:val="12"/>
                      </w:rPr>
                      <w:t>S</w:t>
                    </w:r>
                    <w:r>
                      <w:rPr>
                        <w:b/>
                        <w:color w:val="FFFFFF" w:themeColor="background1"/>
                        <w:sz w:val="12"/>
                        <w:szCs w:val="12"/>
                      </w:rPr>
                      <w:t>Npc</w:t>
                    </w:r>
                  </w:p>
                </w:txbxContent>
              </v:textbox>
            </v:shape>
            <v:shape id="Text Box 1208" o:spid="_x0000_s1755" type="#_x0000_t202" style="position:absolute;left:6693;top:8213;width:667;height:3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XoXc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6ewv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6F3EAAAA3AAAAA8AAAAAAAAAAAAAAAAAmAIAAGRycy9k&#10;b3ducmV2LnhtbFBLBQYAAAAABAAEAPUAAACJAwAAAAA=&#10;" filled="f" stroked="f">
              <v:textbox>
                <w:txbxContent>
                  <w:p w:rsidR="00466BDA" w:rsidRPr="00C0387C" w:rsidRDefault="00466BDA" w:rsidP="0034238E">
                    <w:pPr>
                      <w:rPr>
                        <w:b/>
                        <w:color w:val="FFFFFF" w:themeColor="background1"/>
                        <w:sz w:val="12"/>
                        <w:szCs w:val="12"/>
                      </w:rPr>
                    </w:pPr>
                    <w:r w:rsidRPr="00C0387C">
                      <w:rPr>
                        <w:b/>
                        <w:color w:val="FFFFFF" w:themeColor="background1"/>
                        <w:sz w:val="12"/>
                        <w:szCs w:val="12"/>
                      </w:rPr>
                      <w:t>S</w:t>
                    </w:r>
                    <w:r>
                      <w:rPr>
                        <w:b/>
                        <w:color w:val="FFFFFF" w:themeColor="background1"/>
                        <w:sz w:val="12"/>
                        <w:szCs w:val="12"/>
                      </w:rPr>
                      <w:t>Npr</w:t>
                    </w:r>
                  </w:p>
                </w:txbxContent>
              </v:textbox>
            </v:shape>
          </v:group>
        </w:pict>
      </w:r>
      <w:r>
        <w:rPr>
          <w:noProof/>
          <w:szCs w:val="23"/>
          <w:lang w:eastAsia="en-GB"/>
        </w:rPr>
        <w:pict>
          <v:group id="Group 503" o:spid="_x0000_s1756" style="position:absolute;left:0;text-align:left;margin-left:57.6pt;margin-top:87.6pt;width:278.2pt;height:234.75pt;z-index:251692032" coordorigin="3420,8745" coordsize="5564,46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">
            <v:shape id="Picture 504" o:spid="_x0000_s1757" type="#_x0000_t75" style="position:absolute;left:3420;top:9052;width:5564;height:438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b9zTEAAAA3AAAAA8AAABkcnMvZG93bnJldi54bWxEj0FrAjEUhO+F/ofwCr3VbHtQWY2ihYJQ&#10;qOgK4u25eW4WNy9hE9ftvzeC4HGYmW+Y6by3jeioDbVjBZ+DDARx6XTNlYJd8fMxBhEissbGMSn4&#10;pwDz2evLFHPtrryhbhsrkSAcclRgYvS5lKE0ZDEMnCdO3sm1FmOSbSV1i9cEt438yrKhtFhzWjDo&#10;6dtQed5erALNR+r8+fC38PvCrGi9/L3sjFLvb/1iAiJSH5/hR3ulFYyyIdzPpCMgZ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nb9zTEAAAA3AAAAA8AAAAAAAAAAAAAAAAA&#10;nwIAAGRycy9kb3ducmV2LnhtbFBLBQYAAAAABAAEAPcAAACQAwAAAAA=&#10;" fillcolor="#fffff7">
              <v:imagedata r:id="rId215" o:title=""/>
            </v:shape>
            <v:shape id="Text Box 505" o:spid="_x0000_s1758" type="#_x0000_t202" style="position:absolute;left:3779;top:8745;width:706;height:64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4VncQA&#10;AADcAAAADwAAAGRycy9kb3ducmV2LnhtbESP3WrCQBSE7wu+w3KE3hTdWKzR6Cq20OJtog9wzB6T&#10;YPZsyK75efuuUOjlMDPfMLvDYGrRUesqywoW8wgEcW51xYWCy/l7tgbhPLLG2jIpGMnBYT952WGi&#10;bc8pdZkvRICwS1BB6X2TSOnykgy6uW2Ig3ezrUEfZFtI3WIf4KaW71G0kgYrDgslNvRVUn7PHkbB&#10;7dS/fWz664+/xOly9YlVfLWjUq/T4bgF4Wnw/+G/9kkriKMYnmfCEZD7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FZ3EAAAA3AAAAA8AAAAAAAAAAAAAAAAAmAIAAGRycy9k&#10;b3ducmV2LnhtbFBLBQYAAAAABAAEAPUAAACJAwAAAAA=&#10;" stroked="f">
              <v:textbox>
                <w:txbxContent>
                  <w:p w:rsidR="00466BDA" w:rsidRPr="00A7298E" w:rsidRDefault="00466BDA" w:rsidP="006179E6">
                    <w:pPr>
                      <w:jc w:val="center"/>
                      <w:rPr>
                        <w:b/>
                        <w:sz w:val="32"/>
                        <w:szCs w:val="32"/>
                      </w:rPr>
                    </w:pPr>
                    <w:r w:rsidRPr="00A7298E">
                      <w:rPr>
                        <w:b/>
                        <w:sz w:val="32"/>
                        <w:szCs w:val="32"/>
                      </w:rPr>
                      <w:t>I</w:t>
                    </w:r>
                  </w:p>
                </w:txbxContent>
              </v:textbox>
            </v:shape>
          </v:group>
        </w:pict>
      </w:r>
      <w:r w:rsidR="006179E6">
        <w:rPr>
          <w:b/>
          <w:sz w:val="21"/>
          <w:szCs w:val="21"/>
        </w:rPr>
        <w:br w:type="page"/>
      </w:r>
      <w:bookmarkStart w:id="1074" w:name="_Toc356079922"/>
      <w:r w:rsidR="006179E6" w:rsidRPr="005B4A45">
        <w:rPr>
          <w:b/>
          <w:sz w:val="20"/>
          <w:szCs w:val="20"/>
        </w:rPr>
        <w:lastRenderedPageBreak/>
        <w:t>Figure 4.</w:t>
      </w:r>
      <w:r w:rsidR="00122438" w:rsidRPr="005B4A45">
        <w:rPr>
          <w:b/>
          <w:sz w:val="20"/>
          <w:szCs w:val="20"/>
        </w:rPr>
        <w:fldChar w:fldCharType="begin"/>
      </w:r>
      <w:r w:rsidR="006179E6" w:rsidRPr="005B4A45">
        <w:rPr>
          <w:b/>
          <w:sz w:val="20"/>
          <w:szCs w:val="20"/>
        </w:rPr>
        <w:instrText xml:space="preserve"> SEQ Figure_4. \* ARABIC </w:instrText>
      </w:r>
      <w:r w:rsidR="00122438" w:rsidRPr="005B4A45">
        <w:rPr>
          <w:b/>
          <w:sz w:val="20"/>
          <w:szCs w:val="20"/>
        </w:rPr>
        <w:fldChar w:fldCharType="separate"/>
      </w:r>
      <w:r w:rsidR="006179E6" w:rsidRPr="005B4A45">
        <w:rPr>
          <w:b/>
          <w:noProof/>
          <w:sz w:val="20"/>
          <w:szCs w:val="20"/>
        </w:rPr>
        <w:t>10</w:t>
      </w:r>
      <w:r w:rsidR="00122438" w:rsidRPr="005B4A45">
        <w:rPr>
          <w:b/>
          <w:sz w:val="20"/>
          <w:szCs w:val="20"/>
        </w:rPr>
        <w:fldChar w:fldCharType="end"/>
      </w:r>
      <w:r w:rsidR="006179E6" w:rsidRPr="005B4A45">
        <w:rPr>
          <w:b/>
          <w:sz w:val="20"/>
          <w:szCs w:val="20"/>
        </w:rPr>
        <w:t xml:space="preserve">: LV-mediated </w:t>
      </w:r>
      <w:r w:rsidR="006179E6" w:rsidRPr="005B4A45">
        <w:rPr>
          <w:b/>
          <w:i/>
          <w:sz w:val="20"/>
          <w:szCs w:val="20"/>
        </w:rPr>
        <w:t>eGFP</w:t>
      </w:r>
      <w:r w:rsidR="006179E6" w:rsidRPr="005B4A45">
        <w:rPr>
          <w:b/>
          <w:sz w:val="20"/>
          <w:szCs w:val="20"/>
        </w:rPr>
        <w:t xml:space="preserve"> expression in rat striata</w:t>
      </w:r>
      <w:r w:rsidR="006179E6" w:rsidRPr="005B4A45">
        <w:rPr>
          <w:sz w:val="20"/>
          <w:szCs w:val="20"/>
        </w:rPr>
        <w:t xml:space="preserve">. </w:t>
      </w:r>
      <w:r w:rsidR="006179E6" w:rsidRPr="005B4A45">
        <w:rPr>
          <w:rStyle w:val="Strong"/>
          <w:sz w:val="20"/>
          <w:szCs w:val="20"/>
        </w:rPr>
        <w:t>The right striata were injected with IPLV- or IDLV-eGFP vectors two weeks prior to unilateral 6-OHDA lesioning into the same location</w:t>
      </w:r>
      <w:r w:rsidR="006179E6">
        <w:rPr>
          <w:rStyle w:val="Strong"/>
          <w:sz w:val="20"/>
          <w:szCs w:val="20"/>
        </w:rPr>
        <w:t>s</w:t>
      </w:r>
      <w:r w:rsidR="006179E6" w:rsidRPr="005B4A45">
        <w:rPr>
          <w:rStyle w:val="Strong"/>
          <w:sz w:val="20"/>
          <w:szCs w:val="20"/>
        </w:rPr>
        <w:t xml:space="preserve"> of vector administration. </w:t>
      </w:r>
      <w:r w:rsidR="00F31E4D">
        <w:rPr>
          <w:rStyle w:val="Strong"/>
          <w:sz w:val="20"/>
          <w:szCs w:val="20"/>
        </w:rPr>
        <w:t xml:space="preserve">(A-H) </w:t>
      </w:r>
      <w:r w:rsidR="00F31E4D" w:rsidRPr="005B4A45">
        <w:rPr>
          <w:rStyle w:val="Strong"/>
          <w:sz w:val="20"/>
          <w:szCs w:val="20"/>
        </w:rPr>
        <w:t xml:space="preserve">Representative </w:t>
      </w:r>
      <w:r w:rsidR="00F31E4D">
        <w:rPr>
          <w:rStyle w:val="Strong"/>
          <w:sz w:val="20"/>
          <w:szCs w:val="20"/>
        </w:rPr>
        <w:t>images of brain sections injected with IDLVs are shown. S</w:t>
      </w:r>
      <w:r w:rsidR="00F31E4D" w:rsidRPr="005B4A45">
        <w:rPr>
          <w:rStyle w:val="Strong"/>
          <w:sz w:val="20"/>
          <w:szCs w:val="20"/>
        </w:rPr>
        <w:t xml:space="preserve">erial striatal </w:t>
      </w:r>
      <w:r w:rsidR="00F31E4D">
        <w:rPr>
          <w:rStyle w:val="Strong"/>
          <w:sz w:val="20"/>
          <w:szCs w:val="20"/>
        </w:rPr>
        <w:t xml:space="preserve">sections (with approximate coordinates relative to bregma) from animals receiving (A) </w:t>
      </w:r>
      <w:r w:rsidR="00F31E4D" w:rsidRPr="005B4A45">
        <w:rPr>
          <w:rStyle w:val="Strong"/>
          <w:sz w:val="20"/>
          <w:szCs w:val="20"/>
        </w:rPr>
        <w:t>SYNp</w:t>
      </w:r>
      <w:r w:rsidR="00F31E4D">
        <w:rPr>
          <w:rStyle w:val="Strong"/>
          <w:sz w:val="20"/>
          <w:szCs w:val="20"/>
        </w:rPr>
        <w:t xml:space="preserve">-eGFP or (B) </w:t>
      </w:r>
      <w:r w:rsidR="00F31E4D" w:rsidRPr="005B4A45">
        <w:rPr>
          <w:rStyle w:val="Strong"/>
          <w:sz w:val="20"/>
          <w:szCs w:val="20"/>
        </w:rPr>
        <w:t>GFAPp</w:t>
      </w:r>
      <w:r w:rsidR="00F31E4D">
        <w:rPr>
          <w:rStyle w:val="Strong"/>
          <w:sz w:val="20"/>
          <w:szCs w:val="20"/>
        </w:rPr>
        <w:t>-eGFP</w:t>
      </w:r>
      <w:r w:rsidR="00F31E4D" w:rsidRPr="005B4A45">
        <w:rPr>
          <w:rStyle w:val="Strong"/>
          <w:sz w:val="20"/>
          <w:szCs w:val="20"/>
        </w:rPr>
        <w:t xml:space="preserve"> </w:t>
      </w:r>
      <w:r w:rsidR="00F31E4D">
        <w:rPr>
          <w:rStyle w:val="Strong"/>
          <w:sz w:val="20"/>
          <w:szCs w:val="20"/>
        </w:rPr>
        <w:t xml:space="preserve">vectors </w:t>
      </w:r>
      <w:r w:rsidR="006179E6" w:rsidRPr="005B4A45">
        <w:rPr>
          <w:rStyle w:val="Strong"/>
          <w:sz w:val="20"/>
          <w:szCs w:val="20"/>
        </w:rPr>
        <w:t xml:space="preserve">demonstrate both vector injection site and area of vector spread. (C, D) No </w:t>
      </w:r>
      <w:r w:rsidR="006179E6" w:rsidRPr="005B4A45">
        <w:rPr>
          <w:rStyle w:val="Strong"/>
          <w:i/>
          <w:sz w:val="20"/>
          <w:szCs w:val="20"/>
        </w:rPr>
        <w:t>eGFP</w:t>
      </w:r>
      <w:r w:rsidR="006179E6" w:rsidRPr="005B4A45">
        <w:rPr>
          <w:rStyle w:val="Strong"/>
          <w:sz w:val="20"/>
          <w:szCs w:val="20"/>
        </w:rPr>
        <w:t xml:space="preserve"> expression was detected in contralateral hemispheres of the striata injected with either (C) SYNp-eGFP or (D) GFAPp-eGFP vectors. (E) Anterograde </w:t>
      </w:r>
      <w:r w:rsidR="006179E6" w:rsidRPr="005B4A45">
        <w:rPr>
          <w:rStyle w:val="Strong"/>
          <w:i/>
          <w:sz w:val="20"/>
          <w:szCs w:val="20"/>
        </w:rPr>
        <w:t>eGFP</w:t>
      </w:r>
      <w:r w:rsidR="006179E6" w:rsidRPr="005B4A45">
        <w:rPr>
          <w:rStyle w:val="Strong"/>
          <w:sz w:val="20"/>
          <w:szCs w:val="20"/>
        </w:rPr>
        <w:t xml:space="preserve"> expression from the striatum</w:t>
      </w:r>
      <w:r w:rsidR="00AE3FDB">
        <w:rPr>
          <w:rStyle w:val="Strong"/>
          <w:sz w:val="20"/>
          <w:szCs w:val="20"/>
        </w:rPr>
        <w:t xml:space="preserve"> to the SNpr was observed in </w:t>
      </w:r>
      <w:r w:rsidR="006179E6" w:rsidRPr="005B4A45">
        <w:rPr>
          <w:rStyle w:val="Strong"/>
          <w:sz w:val="20"/>
          <w:szCs w:val="20"/>
        </w:rPr>
        <w:t>SYNp-</w:t>
      </w:r>
      <w:r w:rsidR="00AE3FDB">
        <w:rPr>
          <w:rStyle w:val="Strong"/>
          <w:sz w:val="20"/>
          <w:szCs w:val="20"/>
        </w:rPr>
        <w:t>eGFP-</w:t>
      </w:r>
      <w:r w:rsidR="006179E6" w:rsidRPr="005B4A45">
        <w:rPr>
          <w:rStyle w:val="Strong"/>
          <w:sz w:val="20"/>
          <w:szCs w:val="20"/>
        </w:rPr>
        <w:t xml:space="preserve">injected brains whilst such </w:t>
      </w:r>
      <w:r w:rsidR="00AE3FDB">
        <w:rPr>
          <w:rStyle w:val="Strong"/>
          <w:sz w:val="20"/>
          <w:szCs w:val="20"/>
        </w:rPr>
        <w:t xml:space="preserve">phenomenon was absent in (F) </w:t>
      </w:r>
      <w:r w:rsidR="006179E6" w:rsidRPr="005B4A45">
        <w:rPr>
          <w:rStyle w:val="Strong"/>
          <w:sz w:val="20"/>
          <w:szCs w:val="20"/>
        </w:rPr>
        <w:t>GFAPp-</w:t>
      </w:r>
      <w:r w:rsidR="00AE3FDB">
        <w:rPr>
          <w:rStyle w:val="Strong"/>
          <w:sz w:val="20"/>
          <w:szCs w:val="20"/>
        </w:rPr>
        <w:t>eGFP-</w:t>
      </w:r>
      <w:r w:rsidR="006179E6" w:rsidRPr="005B4A45">
        <w:rPr>
          <w:rStyle w:val="Strong"/>
          <w:sz w:val="20"/>
          <w:szCs w:val="20"/>
        </w:rPr>
        <w:t xml:space="preserve">treated animals. (G, H) Glial activation, with arrows indicating activated (G) astrocytes and (H) microglia surrounding the injection site. Nuclei were stained blue with DAPI; TH+ (E, F), GFAP+ (G), or Iba1+ (H) cells were stained red. Scale bars are 2000 µm (A-D), 500 µm (E, F), and 1000 µm (G, H). (I) Levels of eGFP were evaluated 5 months post-vector injection. Significant differences were observed between LV-GFAPp and LV-SYNp, and between IPLV-GFAPp and IDLV-GFAPp vectors. Data were statistically analysed by one-way ANOVA and Bonferroni’s post-hoc test; error bars represent the S.E.M; </w:t>
      </w:r>
      <w:r w:rsidR="006179E6" w:rsidRPr="005B4A45">
        <w:rPr>
          <w:rStyle w:val="Strong"/>
          <w:i/>
          <w:sz w:val="20"/>
          <w:szCs w:val="20"/>
        </w:rPr>
        <w:t>n</w:t>
      </w:r>
      <w:r w:rsidR="006179E6" w:rsidRPr="005B4A45">
        <w:rPr>
          <w:rStyle w:val="Strong"/>
          <w:sz w:val="20"/>
          <w:szCs w:val="20"/>
        </w:rPr>
        <w:t xml:space="preserve"> = 3 per </w:t>
      </w:r>
      <w:r w:rsidR="006179E6">
        <w:rPr>
          <w:rStyle w:val="Strong"/>
          <w:sz w:val="20"/>
          <w:szCs w:val="20"/>
        </w:rPr>
        <w:t xml:space="preserve">animal </w:t>
      </w:r>
      <w:r w:rsidR="006179E6" w:rsidRPr="005B4A45">
        <w:rPr>
          <w:rStyle w:val="Strong"/>
          <w:sz w:val="20"/>
          <w:szCs w:val="20"/>
        </w:rPr>
        <w:t>group</w:t>
      </w:r>
      <w:bookmarkEnd w:id="1071"/>
      <w:bookmarkEnd w:id="1072"/>
      <w:bookmarkEnd w:id="1073"/>
      <w:r w:rsidR="006179E6" w:rsidRPr="005B4A45">
        <w:rPr>
          <w:rStyle w:val="Strong"/>
          <w:sz w:val="20"/>
          <w:szCs w:val="20"/>
        </w:rPr>
        <w:t xml:space="preserve">; </w:t>
      </w:r>
      <w:bookmarkStart w:id="1075" w:name="OLE_LINK4"/>
      <w:r w:rsidR="006179E6" w:rsidRPr="005B4A45">
        <w:rPr>
          <w:rStyle w:val="Strong"/>
          <w:sz w:val="20"/>
          <w:szCs w:val="20"/>
        </w:rPr>
        <w:t>*</w:t>
      </w:r>
      <w:r w:rsidR="006179E6" w:rsidRPr="005B4A45">
        <w:rPr>
          <w:rStyle w:val="Strong"/>
          <w:i/>
          <w:sz w:val="20"/>
          <w:szCs w:val="20"/>
        </w:rPr>
        <w:t>p</w:t>
      </w:r>
      <w:r w:rsidR="006179E6" w:rsidRPr="005B4A45">
        <w:rPr>
          <w:rStyle w:val="Strong"/>
          <w:sz w:val="20"/>
          <w:szCs w:val="20"/>
        </w:rPr>
        <w:t>&lt;0.05, **</w:t>
      </w:r>
      <w:r w:rsidR="006179E6" w:rsidRPr="005B4A45">
        <w:rPr>
          <w:rStyle w:val="Strong"/>
          <w:i/>
          <w:sz w:val="20"/>
          <w:szCs w:val="20"/>
        </w:rPr>
        <w:t>p</w:t>
      </w:r>
      <w:r w:rsidR="006179E6" w:rsidRPr="005B4A45">
        <w:rPr>
          <w:rStyle w:val="Strong"/>
          <w:sz w:val="20"/>
          <w:szCs w:val="20"/>
        </w:rPr>
        <w:t>&lt;0.01, ***</w:t>
      </w:r>
      <w:r w:rsidR="006179E6" w:rsidRPr="005B4A45">
        <w:rPr>
          <w:rStyle w:val="Strong"/>
          <w:i/>
          <w:sz w:val="20"/>
          <w:szCs w:val="20"/>
        </w:rPr>
        <w:t>p</w:t>
      </w:r>
      <w:r w:rsidR="006179E6" w:rsidRPr="005B4A45">
        <w:rPr>
          <w:rStyle w:val="Strong"/>
          <w:sz w:val="20"/>
          <w:szCs w:val="20"/>
        </w:rPr>
        <w:t>&lt;0.001</w:t>
      </w:r>
      <w:bookmarkEnd w:id="1075"/>
      <w:r w:rsidR="006179E6" w:rsidRPr="005B4A45">
        <w:rPr>
          <w:rStyle w:val="Strong"/>
          <w:sz w:val="20"/>
          <w:szCs w:val="20"/>
        </w:rPr>
        <w:t>.</w:t>
      </w:r>
      <w:bookmarkEnd w:id="1074"/>
    </w:p>
    <w:p w:rsidR="006179E6" w:rsidRPr="005B4A45" w:rsidRDefault="006179E6" w:rsidP="006179E6">
      <w:pPr>
        <w:spacing w:line="360" w:lineRule="auto"/>
        <w:rPr>
          <w:sz w:val="12"/>
          <w:szCs w:val="21"/>
        </w:rPr>
      </w:pPr>
    </w:p>
    <w:p w:rsidR="006179E6" w:rsidRPr="003D306D" w:rsidRDefault="006179E6" w:rsidP="006179E6">
      <w:r>
        <w:t>Further cell i</w:t>
      </w:r>
      <w:r w:rsidRPr="003D306D">
        <w:t>dentificat</w:t>
      </w:r>
      <w:r>
        <w:t>ion by morphology and marker expression indicated</w:t>
      </w:r>
      <w:r w:rsidRPr="003D306D">
        <w:t xml:space="preserve"> specific cell types were targeted by </w:t>
      </w:r>
      <w:r>
        <w:t xml:space="preserve">the various promoters. Confirming the </w:t>
      </w:r>
      <w:r w:rsidRPr="003D306D">
        <w:t>initial findings</w:t>
      </w:r>
      <w:r>
        <w:t xml:space="preserve"> from </w:t>
      </w:r>
      <w:r>
        <w:rPr>
          <w:i/>
        </w:rPr>
        <w:t>in vitro</w:t>
      </w:r>
      <w:r>
        <w:t xml:space="preserve"> experiments</w:t>
      </w:r>
      <w:r w:rsidRPr="003D306D">
        <w:t xml:space="preserve">, </w:t>
      </w:r>
      <w:r>
        <w:t>LV-SYNp vectors mainly transduced neurons whereas</w:t>
      </w:r>
      <w:r w:rsidRPr="003D306D">
        <w:t xml:space="preserve"> </w:t>
      </w:r>
      <w:r>
        <w:t>LV-GFAPp vectors mainly transduced astrocytes. N</w:t>
      </w:r>
      <w:r w:rsidRPr="003D306D">
        <w:t>o significant microglia transduction by either vector type was observed. Illustrative images demons</w:t>
      </w:r>
      <w:r>
        <w:t xml:space="preserve">trating these differences are </w:t>
      </w:r>
      <w:r w:rsidRPr="003D306D">
        <w:t xml:space="preserve">shown in </w:t>
      </w:r>
      <w:r w:rsidRPr="003D306D">
        <w:rPr>
          <w:b/>
        </w:rPr>
        <w:t>Figure 4.11</w:t>
      </w:r>
      <w:r w:rsidRPr="003D306D">
        <w:t xml:space="preserve"> </w:t>
      </w:r>
      <w:r>
        <w:t>below.</w:t>
      </w:r>
    </w:p>
    <w:p w:rsidR="006179E6" w:rsidRPr="003D306D" w:rsidRDefault="006179E6" w:rsidP="006179E6">
      <w:pPr>
        <w:rPr>
          <w:sz w:val="23"/>
          <w:szCs w:val="23"/>
        </w:rPr>
      </w:pPr>
    </w:p>
    <w:p w:rsidR="006179E6" w:rsidRDefault="006179E6" w:rsidP="006179E6">
      <w:pPr>
        <w:rPr>
          <w:sz w:val="23"/>
          <w:szCs w:val="23"/>
        </w:rPr>
      </w:pPr>
      <w:r w:rsidRPr="003D306D">
        <w:rPr>
          <w:sz w:val="23"/>
          <w:szCs w:val="23"/>
        </w:rPr>
        <w:br w:type="page"/>
      </w:r>
    </w:p>
    <w:p w:rsidR="00B44342" w:rsidRPr="003D306D" w:rsidRDefault="00B44342" w:rsidP="006179E6">
      <w:pPr>
        <w:rPr>
          <w:sz w:val="23"/>
          <w:szCs w:val="23"/>
        </w:rPr>
      </w:pPr>
    </w:p>
    <w:p w:rsidR="006179E6" w:rsidRPr="003D306D" w:rsidRDefault="00DB0C88" w:rsidP="006179E6">
      <w:pPr>
        <w:rPr>
          <w:sz w:val="23"/>
          <w:szCs w:val="23"/>
        </w:rPr>
      </w:pPr>
      <w:r>
        <w:rPr>
          <w:noProof/>
          <w:szCs w:val="23"/>
          <w:lang w:eastAsia="en-GB"/>
        </w:rPr>
        <w:pict>
          <v:group id="Group 712" o:spid="_x0000_s1759" style="position:absolute;left:0;text-align:left;margin-left:-12.4pt;margin-top:-40.3pt;width:435.1pt;height:491.2pt;z-index:251708416" coordorigin="2020,1399" coordsize="8702,98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">
            <v:group id="Group 713" o:spid="_x0000_s1760" style="position:absolute;left:2020;top:1399;width:8690;height:4613" coordorigin="2050,1026" coordsize="8690,4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AD88QAAADcAAAADwAAAGRycy9kb3ducmV2LnhtbESPQYvCMBSE7wv+h/AE&#10;b2tay4pUo4ioeJCFVUG8PZpnW2xeShPb+u/NwsIeh5n5hlmselOJlhpXWlYQjyMQxJnVJecKLufd&#10;5wyE88gaK8uk4EUOVsvBxwJTbTv+ofbkcxEg7FJUUHhfp1K6rCCDbmxr4uDdbWPQB9nkUjfYBbip&#10;5CSKptJgyWGhwJo2BWWP09Mo2HfYrZ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dAD88QAAADcAAAA&#10;DwAAAAAAAAAAAAAAAACqAgAAZHJzL2Rvd25yZXYueG1sUEsFBgAAAAAEAAQA+gAAAJsDAAAAAA==&#10;">
              <v:shape id="Text Box 714" o:spid="_x0000_s1761" type="#_x0000_t202" style="position:absolute;left:3060;top:1026;width:2580;height:4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09/cUA&#10;AADcAAAADwAAAGRycy9kb3ducmV2LnhtbESPQWvCQBSE70L/w/IKvYhuWiVqdJVSaNFbjaLXR/aZ&#10;BLNv091tTP99tyD0OMzMN8xq05tGdOR8bVnB8zgBQVxYXXOp4Hh4H81B+ICssbFMCn7Iw2b9MFhh&#10;pu2N99TloRQRwj5DBVUIbSalLyoy6Me2JY7exTqDIUpXSu3wFuGmkS9JkkqDNceFClt6q6i45t9G&#10;wXy67c5+N/k8FemlWYThrPv4cko9PfavSxCB+vAfvre3WkE6mcLfmXg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LT39xQAAANwAAAAPAAAAAAAAAAAAAAAAAJgCAABkcnMv&#10;ZG93bnJldi54bWxQSwUGAAAAAAQABAD1AAAAigMAAAAA&#10;">
                <v:textbox>
                  <w:txbxContent>
                    <w:p w:rsidR="00466BDA" w:rsidRPr="00C926BC" w:rsidRDefault="00466BDA" w:rsidP="006179E6">
                      <w:pPr>
                        <w:jc w:val="center"/>
                        <w:rPr>
                          <w:b/>
                        </w:rPr>
                      </w:pPr>
                      <w:r w:rsidRPr="005846D1">
                        <w:rPr>
                          <w:b/>
                        </w:rPr>
                        <w:t>IPLV-SYNp-</w:t>
                      </w:r>
                      <w:r w:rsidRPr="00C926BC">
                        <w:rPr>
                          <w:b/>
                        </w:rPr>
                        <w:t>eGFP</w:t>
                      </w:r>
                    </w:p>
                  </w:txbxContent>
                </v:textbox>
              </v:shape>
              <v:shape id="Text Box 715" o:spid="_x0000_s1762" type="#_x0000_t202" style="position:absolute;left:7365;top:1026;width:2580;height:4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GYZsYA&#10;AADcAAAADwAAAGRycy9kb3ducmV2LnhtbESPQWvCQBSE7wX/w/IEL6Vu1JpqdBUptNhbtUWvj+wz&#10;CWbfxt1tjP/eLRR6HGbmG2a57kwtWnK+sqxgNExAEOdWV1wo+P56e5qB8AFZY22ZFNzIw3rVe1hi&#10;pu2Vd9TuQyEihH2GCsoQmkxKn5dk0A9tQxy9k3UGQ5SukNrhNcJNLcdJkkqDFceFEht6LSk/73+M&#10;gtnztj36j8nnIU9P9Tw8vrTvF6fUoN9tFiACdeE//NfeagXpZAq/Z+IR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2GYZsYAAADcAAAADwAAAAAAAAAAAAAAAACYAgAAZHJz&#10;L2Rvd25yZXYueG1sUEsFBgAAAAAEAAQA9QAAAIsDAAAAAA==&#10;">
                <v:textbox>
                  <w:txbxContent>
                    <w:p w:rsidR="00466BDA" w:rsidRPr="005846D1" w:rsidRDefault="00466BDA" w:rsidP="006179E6">
                      <w:pPr>
                        <w:jc w:val="center"/>
                        <w:rPr>
                          <w:b/>
                        </w:rPr>
                      </w:pPr>
                      <w:r w:rsidRPr="005846D1">
                        <w:rPr>
                          <w:b/>
                        </w:rPr>
                        <w:t>IDLV-SYNp-</w:t>
                      </w:r>
                      <w:r w:rsidRPr="00C926BC">
                        <w:rPr>
                          <w:b/>
                        </w:rPr>
                        <w:t>eGFP</w:t>
                      </w:r>
                    </w:p>
                  </w:txbxContent>
                </v:textbox>
              </v:shape>
              <v:group id="Group 716" o:spid="_x0000_s1763" style="position:absolute;left:6353;top:1041;width:4387;height:4598" coordorigin="6353,1041" coordsize="4387,45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ega8QAAADcAAAADwAAAGRycy9kb3ducmV2LnhtbESPQYvCMBSE7wv+h/AE&#10;b2taxSLVKCKu7EGEVUG8PZpnW2xeSpNt67/fCMIeh5n5hlmue1OJlhpXWlYQjyMQxJnVJecKLuev&#10;zzkI55E1VpZJwZMcrFeDjyWm2nb8Q+3J5yJA2KWooPC+TqV0WUEG3djWxMG728agD7LJpW6wC3BT&#10;yUkUJdJgyWGhwJq2BWWP069RsO+w20zjXXt43LfP23l2vB5iUmo07DcLEJ56/x9+t7+1gmSawO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aega8QAAADcAAAA&#10;DwAAAAAAAAAAAAAAAACqAgAAZHJzL2Rvd25yZXYueG1sUEsFBgAAAAAEAAQA+gAAAJsDAAAAAA==&#10;">
                <v:group id="Group 717" o:spid="_x0000_s1764" style="position:absolute;left:6507;top:1561;width:4233;height:4078" coordorigin="6507,1561" coordsize="4233,4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sF8MUAAADcAAAADwAAAGRycy9kb3ducmV2LnhtbESPQYvCMBSE78L+h/CE&#10;vWnaFXWpRhFxlz2IoC6It0fzbIvNS2liW/+9EQSPw8x8w8yXnSlFQ7UrLCuIhxEI4tTqgjMF/8ef&#10;wTcI55E1lpZJwZ0cLBcfvTkm2ra8p+bgMxEg7BJUkHtfJVK6NCeDbmgr4uBdbG3QB1lnUtfYBrgp&#10;5VcUTaTBgsNCjhWtc0qvh5tR8NtiuxrFm2Z7vazv5+N4d9rGpNRnv1vNQHjq/Dv8av9pBZPR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rrBfDFAAAA3AAA&#10;AA8AAAAAAAAAAAAAAAAAqgIAAGRycy9kb3ducmV2LnhtbFBLBQYAAAAABAAEAPoAAACcAwAAAAA=&#10;">
                  <v:shape id="Picture 718" o:spid="_x0000_s1765" type="#_x0000_t75" alt="IDLV SYNp-IBA1_(c1+c2+c3)" style="position:absolute;left:9336;top:4299;width:1398;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a60LBAAAA3AAAAA8AAABkcnMvZG93bnJldi54bWxET89rwjAUvg/8H8ITdpup26hSTYsMBoPt&#10;UhXPz+bZVpuXmmRt998vh8GOH9/vbTGZTgzkfGtZwXKRgCCurG65VnA8vD+tQfiArLGzTAp+yEOR&#10;zx62mGk7cknDPtQihrDPUEETQp9J6auGDPqF7Ykjd7HOYIjQ1VI7HGO46eRzkqTSYMuxocGe3hqq&#10;bvtvo+B+8p+8pHI8vH5dzdkNKwyXs1KP82m3ARFoCv/iP/eHVpC+xLXxTDwCMv8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Ea60LBAAAA3AAAAA8AAAAAAAAAAAAAAAAAnwIA&#10;AGRycy9kb3ducmV2LnhtbFBLBQYAAAAABAAEAPcAAACNAwAAAAA=&#10;">
                    <v:imagedata r:id="rId216" o:title="IDLV SYNp-IBA1_(c1+c2+c3)"/>
                  </v:shape>
                  <v:shape id="Picture 719" o:spid="_x0000_s1766" type="#_x0000_t75" alt="IDLV SYNp-IBA1_(c2)" style="position:absolute;left:6507;top:4299;width:1389;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3fSa7GAAAA3AAAAA8AAABkcnMvZG93bnJldi54bWxEj0FrwkAUhO8F/8PyhN7qrrZIm7qKaFtz&#10;8WAqeH1kn0lq9m3IrjHtr3cFocdhZr5hZove1qKj1leONYxHCgRx7kzFhYb99+fTKwgfkA3WjknD&#10;L3lYzAcPM0yMu/COuiwUIkLYJ6ihDKFJpPR5SRb9yDXE0Tu61mKIsi2kafES4baWE6Wm0mLFcaHE&#10;hlYl5afsbDV0x7XarOz2I52Q+jv/HL7S3YvV+nHYL99BBOrDf/jeTo2G6fMb3M7EI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d9JrsYAAADcAAAADwAAAAAAAAAAAAAA&#10;AACfAgAAZHJzL2Rvd25yZXYueG1sUEsFBgAAAAAEAAQA9wAAAJIDAAAAAA==&#10;">
                    <v:imagedata r:id="rId217" o:title="IDLV SYNp-IBA1_(c2)"/>
                  </v:shape>
                  <v:shape id="Picture 720" o:spid="_x0000_s1767" type="#_x0000_t75" alt="IDLV SYNp-IBA1_(c3)" style="position:absolute;left:7932;top:4299;width:1383;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6tRTFAAAA3AAAAA8AAABkcnMvZG93bnJldi54bWxET01rwkAQvQv+h2WE3szGYk2buopIi1IQ&#10;2rQevE2zYxLNzobsauK/7x4KHh/ve77sTS2u1LrKsoJJFIMgzq2uuFDw8/0+fgbhPLLG2jIpuJGD&#10;5WI4mGOqbcdfdM18IUIIuxQVlN43qZQuL8mgi2xDHLijbQ36ANtC6ha7EG5q+RjHM2mw4tBQYkPr&#10;kvJzdjEK9mt/OCWb6eb38/LSZW/nZPfxlCj1MOpXryA89f4u/ndvtYLZNMwPZ8IRkI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7OrUUxQAAANwAAAAPAAAAAAAAAAAAAAAA&#10;AJ8CAABkcnMvZG93bnJldi54bWxQSwUGAAAAAAQABAD3AAAAkQMAAAAA&#10;">
                    <v:imagedata r:id="rId218" o:title="IDLV SYNp-IBA1_(c3)"/>
                  </v:shape>
                  <v:shape id="Picture 721" o:spid="_x0000_s1768" type="#_x0000_t75" alt="IDLV SYNp-NeuN_(c1+c2+c3)" style="position:absolute;left:9351;top:1561;width:1389;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OjGAAAA3AAAAA8AAABkcnMvZG93bnJldi54bWxEj0FrwkAUhO8F/8PyBC+lbpQSYnSVUpH2&#10;IBRTW+jtkX0m0ezbsLuN8d93C4Ueh5n5hlltBtOKnpxvLCuYTRMQxKXVDVcKju+7hwyED8gaW8uk&#10;4EYeNuvR3Qpzba98oL4IlYgQ9jkqqEPocil9WZNBP7UdcfRO1hkMUbpKaofXCDetnCdJKg02HBdq&#10;7Oi5pvJSfBsFDd1v0zd3/rp97j+KnvbZgl8ypSbj4WkJItAQ/sN/7VetIH2cwe+ZeATk+g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f746MYAAADcAAAADwAAAAAAAAAAAAAA&#10;AACfAgAAZHJzL2Rvd25yZXYueG1sUEsFBgAAAAAEAAQA9wAAAJIDAAAAAA==&#10;">
                    <v:imagedata r:id="rId219" o:title="IDLV SYNp-NeuN_(c1+c2+c3)"/>
                  </v:shape>
                  <v:shape id="Picture 722" o:spid="_x0000_s1769" type="#_x0000_t75" alt="IDLV SYNp-NeuN_(c2)" style="position:absolute;left:6507;top:1561;width:1389;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2Rs//DAAAA3AAAAA8AAABkcnMvZG93bnJldi54bWxEj92KwjAUhO8XfIdwBO/WVPFn6RpFqoJe&#10;ie4+wKE5NsXmpDSxrW9vFha8HGbmG2a16W0lWmp86VjBZJyAIM6dLrlQ8Ptz+PwC4QOyxsoxKXiS&#10;h8168LHCVLuOL9ReQyEihH2KCkwIdSqlzw1Z9GNXE0fv5hqLIcqmkLrBLsJtJadJspAWS44LBmvK&#10;DOX368MqONNylxmc7MtTd79k7fwmH/Ks1GjYb79BBOrDO/zfPmoFi9kU/s7EIyD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ZGz/8MAAADcAAAADwAAAAAAAAAAAAAAAACf&#10;AgAAZHJzL2Rvd25yZXYueG1sUEsFBgAAAAAEAAQA9wAAAI8DAAAAAA==&#10;">
                    <v:imagedata r:id="rId220" o:title="IDLV SYNp-NeuN_(c2)"/>
                  </v:shape>
                  <v:shape id="Picture 723" o:spid="_x0000_s1770" type="#_x0000_t75" alt="IDLV SYNp-NeuN_(c3)" style="position:absolute;left:7932;top:1561;width:1374;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2QtnCAAAA3AAAAA8AAABkcnMvZG93bnJldi54bWxEj0urwjAUhPeC/yEcwZ2mXkWkGkUUwYUb&#10;X6C7Q3P6wOakNLm2/nsjCC6HmfmGWaxaU4on1a6wrGA0jEAQJ1YXnCm4nHeDGQjnkTWWlknBixys&#10;lt3OAmNtGz7S8+QzESDsYlSQe1/FUrokJ4NuaCvi4KW2NuiDrDOpa2wC3JTyL4qm0mDBYSHHijY5&#10;JY/Tv1GwHunDJo3uzfV6O28fMm2Or0umVL/XrucgPLX+F/6291rBdDKGz5lwBOTy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ptkLZwgAAANwAAAAPAAAAAAAAAAAAAAAAAJ8C&#10;AABkcnMvZG93bnJldi54bWxQSwUGAAAAAAQABAD3AAAAjgMAAAAA&#10;">
                    <v:imagedata r:id="rId221" o:title="IDLV SYNp-NeuN_(c3)"/>
                  </v:shape>
                  <v:shape id="Picture 724" o:spid="_x0000_s1771" type="#_x0000_t75" alt="IDLV SYNp-GFAP_(c1+c2+c3)" style="position:absolute;left:9351;top:2926;width:1389;height:13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Qn2HDAAAA3AAAAA8AAABkcnMvZG93bnJldi54bWxEj0GLwjAUhO+C/yE8wZumK6VINcoiFfSw&#10;B6sHj4/mbVu2ealJ1O6/3ywIHoeZ+YZZbwfTiQc531pW8DFPQBBXVrdcK7ic97MlCB+QNXaWScEv&#10;edhuxqM15to++USPMtQiQtjnqKAJoc+l9FVDBv3c9sTR+7bOYIjS1VI7fEa46eQiSTJpsOW40GBP&#10;u4aqn/JuFJx3uk2/iqK86pAd+yorjjd3UWo6GT5XIAIN4R1+tQ9aQZam8H8mHgG5+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dCfYcMAAADcAAAADwAAAAAAAAAAAAAAAACf&#10;AgAAZHJzL2Rvd25yZXYueG1sUEsFBgAAAAAEAAQA9wAAAI8DAAAAAA==&#10;">
                    <v:imagedata r:id="rId222" o:title="IDLV SYNp-GFAP_(c1+c2+c3)"/>
                  </v:shape>
                  <v:shape id="Picture 725" o:spid="_x0000_s1772" type="#_x0000_t75" alt="IDLV SYNp-GFAP_(c2)" style="position:absolute;left:6507;top:2926;width:1389;height:13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BgxnGAAAA3AAAAA8AAABkcnMvZG93bnJldi54bWxEj0FrwkAUhO+C/2F5gjfdGFppo6sUS8GD&#10;WGpKvT6zzySafRuya0z99a5Q6HGYmW+Y+bIzlWipcaVlBZNxBII4s7rkXMF3+jF6AeE8ssbKMin4&#10;JQfLRb83x0TbK39Ru/O5CBB2CSoovK8TKV1WkEE3tjVx8I62MeiDbHKpG7wGuKlkHEVTabDksFBg&#10;TauCsvPuYhScbu37WX9u43zjX2V6SON2v/pRajjo3mYgPHX+P/zXXmsF06dneJwJR0Au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EGDGcYAAADcAAAADwAAAAAAAAAAAAAA&#10;AACfAgAAZHJzL2Rvd25yZXYueG1sUEsFBgAAAAAEAAQA9wAAAJIDAAAAAA==&#10;">
                    <v:imagedata r:id="rId223" o:title="IDLV SYNp-GFAP_(c2)"/>
                  </v:shape>
                  <v:shape id="Picture 726" o:spid="_x0000_s1773" type="#_x0000_t75" alt="IDLV SYNp-GFAP_(c3)" style="position:absolute;left:7932;top:2926;width:1383;height:134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PDFjEAAAA3AAAAA8AAABkcnMvZG93bnJldi54bWxEj0FrwkAUhO8F/8PyhN7qJiYNEl1FBEvo&#10;rerF2yP7TKLZtyG7Jum/7xYKPQ4z8w2z2U2mFQP1rrGsIF5EIIhLqxuuFFzOx7cVCOeRNbaWScE3&#10;OdhtZy8bzLUd+YuGk69EgLDLUUHtfZdL6cqaDLqF7YiDd7O9QR9kX0nd4xjgppXLKMqkwYbDQo0d&#10;HWoqH6enUfCetPKjMFPh0vMdk8c9vj4/Y6Ve59N+DcLT5P/Df+1CK8jSDH7PhCMgt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2PDFjEAAAA3AAAAA8AAAAAAAAAAAAAAAAA&#10;nwIAAGRycy9kb3ducmV2LnhtbFBLBQYAAAAABAAEAPcAAACQAwAAAAA=&#10;">
                    <v:imagedata r:id="rId224" o:title="IDLV SYNp-GFAP_(c3)"/>
                  </v:shape>
                </v:group>
                <v:shape id="Text Box 727" o:spid="_x0000_s1774" type="#_x0000_t202" style="position:absolute;left:6353;top:1041;width:408;height:4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nzMcUA&#10;AADcAAAADwAAAGRycy9kb3ducmV2LnhtbESPzWrDMBCE74G8g9hAb43UkL+6lkNIKPSUErcp9LZY&#10;G9vUWhlLjZ23jwqFHIeZ+YZJN4NtxIU6XzvW8DRVIIgLZ2ouNXx+vD6uQfiAbLBxTBqu5GGTjUcp&#10;Jsb1fKRLHkoRIewT1FCF0CZS+qIii37qWuLonV1nMUTZldJ02Ee4beRMqaW0WHNcqLClXUXFT/5r&#10;NZwO5++vuXov93bR9m5Qku2z1PphMmxfQAQawj38334zGpbzFfyd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efMxxQAAANwAAAAPAAAAAAAAAAAAAAAAAJgCAABkcnMv&#10;ZG93bnJldi54bWxQSwUGAAAAAAQABAD1AAAAigMAAAAA&#10;" filled="f" stroked="f">
                  <v:textbox>
                    <w:txbxContent>
                      <w:p w:rsidR="00466BDA" w:rsidRPr="00BD02B2" w:rsidRDefault="00466BDA" w:rsidP="006179E6">
                        <w:pPr>
                          <w:jc w:val="center"/>
                          <w:rPr>
                            <w:b/>
                            <w:color w:val="000000"/>
                            <w:sz w:val="28"/>
                            <w:szCs w:val="28"/>
                          </w:rPr>
                        </w:pPr>
                        <w:r>
                          <w:rPr>
                            <w:b/>
                            <w:color w:val="000000"/>
                            <w:sz w:val="28"/>
                            <w:szCs w:val="28"/>
                          </w:rPr>
                          <w:t>B</w:t>
                        </w:r>
                      </w:p>
                    </w:txbxContent>
                  </v:textbox>
                </v:shape>
                <v:group id="Group 728" o:spid="_x0000_s1775" style="position:absolute;left:6505;top:1558;width:1203;height:3248" coordorigin="6535,1966" coordsize="1203,3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3Li/8IAAADcAAAADwAAAGRycy9kb3ducmV2LnhtbERPy4rCMBTdC/MP4Q64&#10;07SjlqEaRWRGXIjgAwZ3l+baFpub0mTa+vdmIbg8nPdi1ZtKtNS40rKCeByBIM6sLjlXcDn/jr5B&#10;OI+ssbJMCh7kYLX8GCww1bbjI7Unn4sQwi5FBYX3dSqlywoy6Ma2Jg7czTYGfYBNLnWDXQg3lfyK&#10;okQaLDk0FFjTpqDsfvo3CrYddutJ/NPu77fN43qeHf72MSk1/OzXcxCeev8Wv9w7rSCZhrX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Ny4v/CAAAA3AAAAA8A&#10;AAAAAAAAAAAAAAAAqgIAAGRycy9kb3ducmV2LnhtbFBLBQYAAAAABAAEAPoAAACZAwAAAAA=&#10;">
                  <v:shape id="Text Box 729" o:spid="_x0000_s1776" type="#_x0000_t202" style="position:absolute;left:6535;top:4691;width:1153;height:5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rC2MMA&#10;AADcAAAADwAAAGRycy9kb3ducmV2LnhtbESPQYvCMBSE7wv+h/AEb2uiqGg1iiiCJ5d1VfD2aJ5t&#10;sXkpTbT135uFhT0OM/MNs1i1thRPqn3hWMOgr0AQp84UnGk4/ew+pyB8QDZYOiYNL/KwWnY+FpgY&#10;1/A3PY8hExHCPkENeQhVIqVPc7Lo+64ijt7N1RZDlHUmTY1NhNtSDpWaSIsFx4UcK9rklN6PD6vh&#10;fLhdLyP1lW3tuGpcqyTbmdS6123XcxCB2vAf/mvvjYbJaAa/Z+IRkM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6rC2MMAAADcAAAADwAAAAAAAAAAAAAAAACYAgAAZHJzL2Rv&#10;d25yZXYueG1sUEsFBgAAAAAEAAQA9QAAAIgDAAAAAA==&#10;" filled="f" stroked="f">
                    <v:textbox>
                      <w:txbxContent>
                        <w:p w:rsidR="00466BDA" w:rsidRPr="0085719F" w:rsidRDefault="00466BDA" w:rsidP="006179E6">
                          <w:pPr>
                            <w:rPr>
                              <w:b/>
                              <w:color w:val="FFFFFF"/>
                            </w:rPr>
                          </w:pPr>
                          <w:r w:rsidRPr="0085719F">
                            <w:rPr>
                              <w:b/>
                              <w:color w:val="FFFFFF"/>
                            </w:rPr>
                            <w:t>Iba1</w:t>
                          </w:r>
                        </w:p>
                      </w:txbxContent>
                    </v:textbox>
                  </v:shape>
                  <v:shape id="Text Box 730" o:spid="_x0000_s1777" type="#_x0000_t202" style="position:absolute;left:6535;top:3314;width:1189;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n9mMAA&#10;AADcAAAADwAAAGRycy9kb3ducmV2LnhtbERPy4rCMBTdD/gP4QqzGxNlFK1GEUWYlTL1Ae4uzbUt&#10;Njelibbz92YhzPJw3otVZyvxpMaXjjUMBwoEceZMybmG03H3NQXhA7LByjFp+CMPq2XvY4GJcS3/&#10;0jMNuYgh7BPUUIRQJ1L6rCCLfuBq4sjdXGMxRNjk0jTYxnBbyZFSE2mx5NhQYE2bgrJ7+rAazvvb&#10;9fKtDvnWjuvWdUqynUmtP/vdeg4iUBf+xW/3j9EwGcf58Uw8An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0n9mMAAAADcAAAADwAAAAAAAAAAAAAAAACYAgAAZHJzL2Rvd25y&#10;ZXYueG1sUEsFBgAAAAAEAAQA9QAAAIUDAAAAAA==&#10;" filled="f" stroked="f">
                    <v:textbox>
                      <w:txbxContent>
                        <w:p w:rsidR="00466BDA" w:rsidRPr="008B5897" w:rsidRDefault="00466BDA" w:rsidP="006179E6">
                          <w:pPr>
                            <w:rPr>
                              <w:b/>
                              <w:color w:val="FFFFFF"/>
                            </w:rPr>
                          </w:pPr>
                          <w:r>
                            <w:rPr>
                              <w:b/>
                              <w:color w:val="FFFFFF"/>
                            </w:rPr>
                            <w:t>GFAP</w:t>
                          </w:r>
                        </w:p>
                      </w:txbxContent>
                    </v:textbox>
                  </v:shape>
                  <v:shape id="Text Box 731" o:spid="_x0000_s1778" type="#_x0000_t202" style="position:absolute;left:6549;top:1966;width:1189;height: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VYA8MA&#10;AADcAAAADwAAAGRycy9kb3ducmV2LnhtbESPQYvCMBSE74L/ITzBmyaKilajiCJ42mVdFbw9mmdb&#10;bF5KE23995uFhT0OM/MNs9q0thQvqn3hWMNoqEAQp84UnGk4fx8GcxA+IBssHZOGN3nYrLudFSbG&#10;NfxFr1PIRISwT1BDHkKVSOnTnCz6oauIo3d3tcUQZZ1JU2MT4baUY6Vm0mLBcSHHinY5pY/T02q4&#10;fNxv14n6zPZ2WjWuVZLtQmrd77XbJYhAbfgP/7WPRsNsOoLfM/EI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AVYA8MAAADcAAAADwAAAAAAAAAAAAAAAACYAgAAZHJzL2Rv&#10;d25yZXYueG1sUEsFBgAAAAAEAAQA9QAAAIgDAAAAAA==&#10;" filled="f" stroked="f">
                    <v:textbox>
                      <w:txbxContent>
                        <w:p w:rsidR="00466BDA" w:rsidRPr="008B5897" w:rsidRDefault="00466BDA" w:rsidP="006179E6">
                          <w:pPr>
                            <w:rPr>
                              <w:b/>
                              <w:color w:val="FFFFFF"/>
                            </w:rPr>
                          </w:pPr>
                          <w:r>
                            <w:rPr>
                              <w:b/>
                              <w:color w:val="FFFFFF"/>
                            </w:rPr>
                            <w:t>NeuN</w:t>
                          </w:r>
                        </w:p>
                      </w:txbxContent>
                    </v:textbox>
                  </v:shape>
                </v:group>
              </v:group>
              <v:group id="Group 732" o:spid="_x0000_s1779" style="position:absolute;left:2050;top:1041;width:4368;height:4598" coordorigin="2050,1041" coordsize="4368,45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0NDyMYAAADcAAAADwAAAGRycy9kb3ducmV2LnhtbESPQWuDQBSE74X+h+UV&#10;cmtWU5RisxEJbckhFGIKpbeH+6IS9624WzX/Phso5DjMzDfMOp9NJ0YaXGtZQbyMQBBXVrdcK/g+&#10;fjy/gnAeWWNnmRRcyEG+eXxYY6btxAcaS1+LAGGXoYLG+z6T0lUNGXRL2xMH72QHgz7IoZZ6wCnA&#10;TSdXUZRKgy2HhQZ72jZUncs/o+Bzwql4id/H/fm0vfwek6+ffUxKLZ7m4g2Ep9nfw//tnVaQJiu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Q0PIxgAAANwA&#10;AAAPAAAAAAAAAAAAAAAAAKoCAABkcnMvZG93bnJldi54bWxQSwUGAAAAAAQABAD6AAAAnQMAAAAA&#10;">
                <v:group id="Group 733" o:spid="_x0000_s1780" style="position:absolute;left:2201;top:1554;width:4217;height:4085" coordorigin="2201,1554" coordsize="4217,4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A/mU8YAAADcAAAADwAAAGRycy9kb3ducmV2LnhtbESPQWuDQBSE74X+h+UV&#10;emtWG5RisxEJbekhBGIKpbeH+6IS9624WzX/PhsI5DjMzDfMKp9NJ0YaXGtZQbyIQBBXVrdcK/g5&#10;fL68gXAeWWNnmRScyUG+fnxYYabtxHsaS1+LAGGXoYLG+z6T0lUNGXQL2xMH72gHgz7IoZZ6wCnA&#10;TSdfoyiVBlsOCw32tGmoOpX/RsHXhFOxjD/G7em4Of8dkt3vNialnp/m4h2Ep9nfw7f2t1aQJku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D+ZTxgAAANwA&#10;AAAPAAAAAAAAAAAAAAAAAKoCAABkcnMvZG93bnJldi54bWxQSwUGAAAAAAQABAD6AAAAnQMAAAAA&#10;">
                  <v:shape id="Picture 734" o:spid="_x0000_s1781" type="#_x0000_t75" alt="IPLV SYNp-NeuN_(c3)" style="position:absolute;left:3612;top:1554;width:1389;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G0TLEAAAA3AAAAA8AAABkcnMvZG93bnJldi54bWxEj0+LwjAUxO8LfofwBG9r6qJFq1F0weJh&#10;L/5Br8/m2Rabl9JEW7/9ZmHB4zAzv2EWq85U4kmNKy0rGA0jEMSZ1SXnCk7H7ecUhPPIGivLpOBF&#10;DlbL3scCE21b3tPz4HMRIOwSVFB4XydSuqwgg25oa+Lg3Wxj0AfZ5FI32Aa4qeRXFMXSYMlhocCa&#10;vgvK7oeHUXC55vHPLI3SbnRr06297/0ZN0oN+t16DsJT59/h//ZOK4gnY/g7E46AXP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GG0TLEAAAA3AAAAA8AAAAAAAAAAAAAAAAA&#10;nwIAAGRycy9kb3ducmV2LnhtbFBLBQYAAAAABAAEAPcAAACQAwAAAAA=&#10;">
                    <v:imagedata r:id="rId225" o:title="IPLV SYNp-NeuN_(c3)"/>
                  </v:shape>
                  <v:shape id="Picture 735" o:spid="_x0000_s1782" type="#_x0000_t75" alt="IPLV SYNp-NeuN_(c1+c2+c3)" style="position:absolute;left:5044;top:1560;width:1374;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BZqrEAAAA3AAAAA8AAABkcnMvZG93bnJldi54bWxEj0GLwjAUhO/C/ofwhL3ImlZRpBplURb0&#10;trYe3NujebbF5qU0qdZ/b4QFj8PMfMOsNr2pxY1aV1lWEI8jEMS51RUXCk7Zz9cChPPIGmvLpOBB&#10;Djbrj8EKE23vfKRb6gsRIOwSVFB63yRSurwkg25sG+LgXWxr0AfZFlK3eA9wU8tJFM2lwYrDQokN&#10;bUvKr2lnFGSPUdZNF39mcp7Kw+6cFXHc/Sr1Oey/lyA89f4d/m/vtYL5bAavM+EIyPU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fBZqrEAAAA3AAAAA8AAAAAAAAAAAAAAAAA&#10;nwIAAGRycy9kb3ducmV2LnhtbFBLBQYAAAAABAAEAPcAAACQAwAAAAA=&#10;">
                    <v:imagedata r:id="rId226" o:title="IPLV SYNp-NeuN_(c1+c2+c3)"/>
                  </v:shape>
                  <v:shape id="Picture 736" o:spid="_x0000_s1783" type="#_x0000_t75" alt="IPLV SYNp-NeuN_(c2)" style="position:absolute;left:2210;top:1560;width:1374;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yxQzEAAAA3AAAAA8AAABkcnMvZG93bnJldi54bWxEj9GKwjAURN8F/yFcwRfRVGGrVKOIUNmX&#10;dWn1Ay7NtS02N6WJtfv3mwVhH4eZOcPsDoNpRE+dqy0rWC4iEMSF1TWXCm7XdL4B4TyyxsYyKfgh&#10;B4f9eLTDRNsXZ9TnvhQBwi5BBZX3bSKlKyoy6Ba2JQ7e3XYGfZBdKXWHrwA3jVxFUSwN1hwWKmzp&#10;VFHxyJ9Ggc/us/OtT7OvyyP9Pi3zmjbrXKnpZDhuQXga/H/43f7UCuKPGP7OhCMg9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ByxQzEAAAA3AAAAA8AAAAAAAAAAAAAAAAA&#10;nwIAAGRycy9kb3ducmV2LnhtbFBLBQYAAAAABAAEAPcAAACQAwAAAAA=&#10;">
                    <v:imagedata r:id="rId227" o:title="IPLV SYNp-NeuN_(c2)"/>
                  </v:shape>
                  <v:shape id="Picture 737" o:spid="_x0000_s1784" type="#_x0000_t75" alt="IPLV SYNp-IBA1_(c1+c2+c3)" style="position:absolute;left:5044;top:4305;width:1374;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7BY/GAAAA3AAAAA8AAABkcnMvZG93bnJldi54bWxEj0FrAjEUhO+F/ofwBG81a0GtW6Noq6Kg&#10;h9qCHh+b5+7Szct2EzX+eyMUPA4z8w0zmgRTiTM1rrSsoNtJQBBnVpecK/j5Xry8gXAeWWNlmRRc&#10;ycFk/Pw0wlTbC3/ReedzESHsUlRQeF+nUrqsIIOuY2vi6B1tY9BH2eRSN3iJcFPJ1yTpS4Mlx4UC&#10;a/ooKPvdnYyC2Wa+X2/2NOTT32G5DVe9+AxDpdqtMH0H4Sn4R/i/vdIK+r0B3M/EIyDH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bsFj8YAAADcAAAADwAAAAAAAAAAAAAA&#10;AACfAgAAZHJzL2Rvd25yZXYueG1sUEsFBgAAAAAEAAQA9wAAAJIDAAAAAA==&#10;">
                    <v:imagedata r:id="rId228" o:title="IPLV SYNp-IBA1_(c1+c2+c3)"/>
                  </v:shape>
                  <v:shape id="Picture 738" o:spid="_x0000_s1785" type="#_x0000_t75" alt="IPLV SYNp-IBA1_(c2)" style="position:absolute;left:2203;top:4305;width:1381;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PjzTBAAAA3AAAAA8AAABkcnMvZG93bnJldi54bWxET01rwkAQvRf8D8sI3urGgqFEVylao95q&#10;lNLjkJ0mwexsyK4x+uvdg+Dx8b7ny97UoqPWVZYVTMYRCOLc6ooLBafj5v0ThPPIGmvLpOBGDpaL&#10;wdscE22vfKAu84UIIewSVFB63yRSurwkg25sG+LA/dvWoA+wLaRu8RrCTS0/oiiWBisODSU2tCop&#10;P2cXo+CYfcs9pvfmL+3S3/jy47br2Ck1GvZfMxCeev8SP907rSCehrXhTDgCcvE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CPjzTBAAAA3AAAAA8AAAAAAAAAAAAAAAAAnwIA&#10;AGRycy9kb3ducmV2LnhtbFBLBQYAAAAABAAEAPcAAACNAwAAAAA=&#10;">
                    <v:imagedata r:id="rId229" o:title="IPLV SYNp-IBA1_(c2)"/>
                  </v:shape>
                  <v:shape id="Picture 739" o:spid="_x0000_s1786" type="#_x0000_t75" alt="IPLV SYNp-IBA1_(c3)" style="position:absolute;left:3625;top:4305;width:1389;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s/s/DAAAA3AAAAA8AAABkcnMvZG93bnJldi54bWxEj0+LwjAUxO8LfofwBG9rqqBoNYosu4tH&#10;/116ezTPtti81Ca21U9vBMHjMDO/YZbrzpSiodoVlhWMhhEI4tTqgjMFp+Pf9wyE88gaS8uk4E4O&#10;1qve1xJjbVveU3PwmQgQdjEqyL2vYildmpNBN7QVcfDOtjbog6wzqWtsA9yUchxFU2mw4LCQY0U/&#10;OaWXw80ocMm1y9rTf/n72E22yX0mR+ekUWrQ7zYLEJ46/wm/21utYDqZw+tMOAJy9Q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6z+z8MAAADcAAAADwAAAAAAAAAAAAAAAACf&#10;AgAAZHJzL2Rvd25yZXYueG1sUEsFBgAAAAAEAAQA9wAAAI8DAAAAAA==&#10;">
                    <v:imagedata r:id="rId230" o:title="IPLV SYNp-IBA1_(c3)"/>
                  </v:shape>
                  <v:shape id="Picture 740" o:spid="_x0000_s1787" type="#_x0000_t75" alt="IPLV SYNp-GFAP_(c1+c2+c3)" style="position:absolute;left:5037;top:2932;width:1381;height:13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y7t3DAAAA3AAAAA8AAABkcnMvZG93bnJldi54bWxET89rwjAUvg/8H8ITvIyZKFikMy1uKjjZ&#10;ZbodvD2aZ1ttXkoTtfvvzWGw48f3e5H3thE36nztWMNkrEAQF87UXGr4Pmxe5iB8QDbYOCYNv+Qh&#10;zwZPC0yNu/MX3fahFDGEfYoaqhDaVEpfVGTRj11LHLmT6yyGCLtSmg7vMdw2cqpUIi3WHBsqbOm9&#10;ouKyv1oNivujezt/rGbbz92V6Pm8/lErrUfDfvkKIlAf/sV/7q3RkCRxfjwTj4DMH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Lu3cMAAADcAAAADwAAAAAAAAAAAAAAAACf&#10;AgAAZHJzL2Rvd25yZXYueG1sUEsFBgAAAAAEAAQA9wAAAI8DAAAAAA==&#10;">
                    <v:imagedata r:id="rId231" o:title="IPLV SYNp-GFAP_(c1+c2+c3)"/>
                  </v:shape>
                  <v:shape id="Picture 741" o:spid="_x0000_s1788" type="#_x0000_t75" alt="IPLV SYNp-GFAP_(c2)" style="position:absolute;left:2201;top:2926;width:1381;height:13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bvefGAAAA3AAAAA8AAABkcnMvZG93bnJldi54bWxEj09rwkAUxO8Fv8PyhN7qJmkbJLqKFAQP&#10;Xpr6B2+P7DOJZt+m2TXGb98tFHocZuY3zHw5mEb01LnasoJ4EoEgLqyuuVSw+1q/TEE4j6yxsUwK&#10;HuRguRg9zTHT9s6f1Oe+FAHCLkMFlfdtJqUrKjLoJrYlDt7ZdgZ9kF0pdYf3ADeNTKIolQZrDgsV&#10;tvRRUXHNb0YBNtu3+PD+SJLv8npw+eV46vevSj2Ph9UMhKfB/4f/2hutIE1j+D0TjoBc/A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Vu958YAAADcAAAADwAAAAAAAAAAAAAA&#10;AACfAgAAZHJzL2Rvd25yZXYueG1sUEsFBgAAAAAEAAQA9wAAAJIDAAAAAA==&#10;">
                    <v:imagedata r:id="rId232" o:title="IPLV SYNp-GFAP_(c2)"/>
                  </v:shape>
                  <v:shape id="Picture 742" o:spid="_x0000_s1789" type="#_x0000_t75" alt="IPLV SYNp-GFAP_(c3)" style="position:absolute;left:3612;top:2926;width:1402;height:134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Z4GvEAAAA3AAAAA8AAABkcnMvZG93bnJldi54bWxEj09rAjEUxO+FfofwCr3VrEKDrEZRoWDp&#10;qSo9v26em9XNy3aT7p9v3xQEj8PM/IZZrgdXi47aUHnWMJ1kIIgLbyouNZyOby9zECEiG6w9k4aR&#10;AqxXjw9LzI3v+ZO6QyxFgnDIUYONscmlDIUlh2HiG+LknX3rMCbZltK02Ce4q+Usy5R0WHFasNjQ&#10;zlJxPfw6DT9j83ry2/Plox/fd99f3bBXymr9/DRsFiAiDfEevrX3RoNSM/g/k46AXP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XZ4GvEAAAA3AAAAA8AAAAAAAAAAAAAAAAA&#10;nwIAAGRycy9kb3ducmV2LnhtbFBLBQYAAAAABAAEAPcAAACQAwAAAAA=&#10;">
                    <v:imagedata r:id="rId233" o:title="IPLV SYNp-GFAP_(c3)"/>
                  </v:shape>
                </v:group>
                <v:shape id="Text Box 743" o:spid="_x0000_s1790" type="#_x0000_t202" style="position:absolute;left:2050;top:1041;width:408;height:4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epUsQA&#10;AADcAAAADwAAAGRycy9kb3ducmV2LnhtbESPQWvCQBSE74X+h+UVvNXdVhtq6iaUiuDJolbB2yP7&#10;TEKzb0N2NfHfu4WCx2FmvmHm+WAbcaHO1441vIwVCOLCmZpLDT+75fM7CB+QDTaOScOVPOTZ48Mc&#10;U+N63tBlG0oRIexT1FCF0KZS+qIii37sWuLonVxnMUTZldJ02Ee4beSrUom0WHNcqLClr4qK3+3Z&#10;ativT8fDVH2XC/vW9m5Qku1Maj16Gj4/QAQawj38314ZDUkygb8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3qVLEAAAA3AAAAA8AAAAAAAAAAAAAAAAAmAIAAGRycy9k&#10;b3ducmV2LnhtbFBLBQYAAAAABAAEAPUAAACJAwAAAAA=&#10;" filled="f" stroked="f">
                  <v:textbox>
                    <w:txbxContent>
                      <w:p w:rsidR="00466BDA" w:rsidRPr="00BD02B2" w:rsidRDefault="00466BDA" w:rsidP="006179E6">
                        <w:pPr>
                          <w:jc w:val="center"/>
                          <w:rPr>
                            <w:b/>
                            <w:color w:val="000000"/>
                            <w:sz w:val="28"/>
                            <w:szCs w:val="28"/>
                          </w:rPr>
                        </w:pPr>
                        <w:r>
                          <w:rPr>
                            <w:b/>
                            <w:color w:val="000000"/>
                            <w:sz w:val="28"/>
                            <w:szCs w:val="28"/>
                          </w:rPr>
                          <w:t>A</w:t>
                        </w:r>
                      </w:p>
                    </w:txbxContent>
                  </v:textbox>
                </v:shape>
                <v:group id="Group 744" o:spid="_x0000_s1791" style="position:absolute;left:2185;top:1558;width:1203;height:3248" coordorigin="6535,1966" coordsize="1203,3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q0msUAAADcAAAADwAAAGRycy9kb3ducmV2LnhtbESPT2vCQBTE7wW/w/KE&#10;3uomtg0SXUVExYMU/APi7ZF9JsHs25Bdk/jtu4WCx2FmfsPMFr2pREuNKy0riEcRCOLM6pJzBefT&#10;5mMCwnlkjZVlUvAkB4v54G2GqbYdH6g9+lwECLsUFRTe16mULivIoBvZmjh4N9sY9EE2udQNdgFu&#10;KjmOokQaLDksFFjTqqDsfnwYBdsOu+VnvG7399vqeT19/1z2MSn1PuyXUxCeev8K/7d3WkGSfMH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KtJrFAAAA3AAA&#10;AA8AAAAAAAAAAAAAAAAAqgIAAGRycy9kb3ducmV2LnhtbFBLBQYAAAAABAAEAPoAAACcAwAAAAA=&#10;">
                  <v:shape id="Text Box 745" o:spid="_x0000_s1792" type="#_x0000_t202" style="position:absolute;left:6535;top:4691;width:1153;height:5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KUvcMA&#10;AADcAAAADwAAAGRycy9kb3ducmV2LnhtbESPT4vCMBTE74LfITzBm01WtOx2jSLKgidF9w/s7dE8&#10;27LNS2mytn57Iwgeh5n5DbNY9bYWF2p95VjDS6JAEOfOVFxo+Pr8mLyC8AHZYO2YNFzJw2o5HCww&#10;M67jI11OoRARwj5DDWUITSalz0uy6BPXEEfv7FqLIcq2kKbFLsJtLadKpdJixXGhxIY2JeV/p3+r&#10;4Xt//v2ZqUOxtfOmc72SbN+k1uNRv34HEagPz/CjvTMa0nQO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VKUvcMAAADcAAAADwAAAAAAAAAAAAAAAACYAgAAZHJzL2Rv&#10;d25yZXYueG1sUEsFBgAAAAAEAAQA9QAAAIgDAAAAAA==&#10;" filled="f" stroked="f">
                    <v:textbox>
                      <w:txbxContent>
                        <w:p w:rsidR="00466BDA" w:rsidRPr="0085719F" w:rsidRDefault="00466BDA" w:rsidP="006179E6">
                          <w:pPr>
                            <w:rPr>
                              <w:b/>
                              <w:color w:val="FFFFFF"/>
                            </w:rPr>
                          </w:pPr>
                          <w:r w:rsidRPr="0085719F">
                            <w:rPr>
                              <w:b/>
                              <w:color w:val="FFFFFF"/>
                            </w:rPr>
                            <w:t>Iba1</w:t>
                          </w:r>
                        </w:p>
                      </w:txbxContent>
                    </v:textbox>
                  </v:shape>
                  <v:shape id="Text Box 746" o:spid="_x0000_s1793" type="#_x0000_t202" style="position:absolute;left:6535;top:3314;width:1189;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AKysQA&#10;AADcAAAADwAAAGRycy9kb3ducmV2LnhtbESPzWrDMBCE74W8g9hAb7WUkprEiRJCS6Cnljo/kNti&#10;bWwTa2Us1XbfvioUchxm5htmvR1tI3rqfO1YwyxRIIgLZ2ouNRwP+6cFCB+QDTaOScMPedhuJg9r&#10;zIwb+Iv6PJQiQthnqKEKoc2k9EVFFn3iWuLoXV1nMUTZldJ0OES4beSzUqm0WHNcqLCl14qKW/5t&#10;NZw+rpfzXH2Wb/alHdyoJNul1PpxOu5WIAKN4R7+b78bDWmawt+ZeAT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ACsrEAAAA3AAAAA8AAAAAAAAAAAAAAAAAmAIAAGRycy9k&#10;b3ducmV2LnhtbFBLBQYAAAAABAAEAPUAAACJAwAAAAA=&#10;" filled="f" stroked="f">
                    <v:textbox>
                      <w:txbxContent>
                        <w:p w:rsidR="00466BDA" w:rsidRPr="008B5897" w:rsidRDefault="00466BDA" w:rsidP="006179E6">
                          <w:pPr>
                            <w:rPr>
                              <w:b/>
                              <w:color w:val="FFFFFF"/>
                            </w:rPr>
                          </w:pPr>
                          <w:r>
                            <w:rPr>
                              <w:b/>
                              <w:color w:val="FFFFFF"/>
                            </w:rPr>
                            <w:t>GFAP</w:t>
                          </w:r>
                        </w:p>
                      </w:txbxContent>
                    </v:textbox>
                  </v:shape>
                  <v:shape id="Text Box 747" o:spid="_x0000_s1794" type="#_x0000_t202" style="position:absolute;left:6549;top:1966;width:1189;height: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yvUcQA&#10;AADcAAAADwAAAGRycy9kb3ducmV2LnhtbESPQWvCQBSE74X+h+UVvNXdFo01dRNKRfBkUavg7ZF9&#10;JqHZtyG7mvjv3UKhx2FmvmEW+WAbcaXO1441vIwVCOLCmZpLDd/71fMbCB+QDTaOScONPOTZ48MC&#10;U+N63tJ1F0oRIexT1FCF0KZS+qIii37sWuLonV1nMUTZldJ02Ee4beSrUom0WHNcqLClz4qKn93F&#10;ajhszqfjRH2VSzttezcoyXYutR49DR/vIAIN4T/8114bDUkyg98z8Qj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7Mr1HEAAAA3AAAAA8AAAAAAAAAAAAAAAAAmAIAAGRycy9k&#10;b3ducmV2LnhtbFBLBQYAAAAABAAEAPUAAACJAwAAAAA=&#10;" filled="f" stroked="f">
                    <v:textbox>
                      <w:txbxContent>
                        <w:p w:rsidR="00466BDA" w:rsidRPr="008B5897" w:rsidRDefault="00466BDA" w:rsidP="006179E6">
                          <w:pPr>
                            <w:rPr>
                              <w:b/>
                              <w:color w:val="FFFFFF"/>
                            </w:rPr>
                          </w:pPr>
                          <w:r>
                            <w:rPr>
                              <w:b/>
                              <w:color w:val="FFFFFF"/>
                            </w:rPr>
                            <w:t>NeuN</w:t>
                          </w:r>
                        </w:p>
                      </w:txbxContent>
                    </v:textbox>
                  </v:shape>
                </v:group>
              </v:group>
            </v:group>
            <v:group id="Group 748" o:spid="_x0000_s1795" style="position:absolute;left:2035;top:6604;width:8687;height:4619" coordorigin="2065,6212" coordsize="8687,4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Me+n8IAAADcAAAADwAAAGRycy9kb3ducmV2LnhtbERPTYvCMBC9C/6HMII3&#10;TbuLRapRRHYXDyJYFxZvQzO2xWZSmmxb/705CB4f73u9HUwtOmpdZVlBPI9AEOdWV1wo+L18z5Yg&#10;nEfWWFsmBQ9ysN2MR2tMte35TF3mCxFC2KWooPS+SaV0eUkG3dw2xIG72dagD7AtpG6xD+Gmlh9R&#10;lEiDFYeGEhval5Tfs3+j4KfHfvcZf3XH+23/uF4Wp79jTEpNJ8NuBcLT4N/il/ugFSRJWBvOhCM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jHvp/CAAAA3AAAAA8A&#10;AAAAAAAAAAAAAAAAqgIAAGRycy9kb3ducmV2LnhtbFBLBQYAAAAABAAEAPoAAACZAwAAAAA=&#10;">
              <v:shape id="Text Box 749" o:spid="_x0000_s1796" type="#_x0000_t202" style="position:absolute;left:3030;top:6212;width:2580;height:4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9fsUA&#10;AADcAAAADwAAAGRycy9kb3ducmV2LnhtbESPQWvCQBSE7wX/w/IEL0U3tZJq6ioitOjNWtHrI/tM&#10;QrNv091tjP/eFYQeh5n5hpkvO1OLlpyvLCt4GSUgiHOrKy4UHL4/hlMQPiBrrC2Tgit5WC56T3PM&#10;tL3wF7X7UIgIYZ+hgjKEJpPS5yUZ9CPbEEfvbJ3BEKUrpHZ4iXBTy3GSpNJgxXGhxIbWJeU/+z+j&#10;YDrZtCe/fd0d8/Rcz8LzW/v565Qa9LvVO4hAXfgPP9obrSBNZ3A/E4+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n71+xQAAANwAAAAPAAAAAAAAAAAAAAAAAJgCAABkcnMv&#10;ZG93bnJldi54bWxQSwUGAAAAAAQABAD1AAAAigMAAAAA&#10;">
                <v:textbox>
                  <w:txbxContent>
                    <w:p w:rsidR="00466BDA" w:rsidRPr="005846D1" w:rsidRDefault="00466BDA" w:rsidP="006179E6">
                      <w:pPr>
                        <w:jc w:val="center"/>
                        <w:rPr>
                          <w:b/>
                        </w:rPr>
                      </w:pPr>
                      <w:r w:rsidRPr="005846D1">
                        <w:rPr>
                          <w:b/>
                        </w:rPr>
                        <w:t>IPLV-GFAPp-</w:t>
                      </w:r>
                      <w:r w:rsidRPr="00C926BC">
                        <w:rPr>
                          <w:b/>
                        </w:rPr>
                        <w:t>eGFP</w:t>
                      </w:r>
                    </w:p>
                  </w:txbxContent>
                </v:textbox>
              </v:shape>
              <v:shape id="Text Box 750" o:spid="_x0000_s1797" type="#_x0000_t202" style="position:absolute;left:7380;top:6212;width:2580;height:4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yCPsMA&#10;AADcAAAADwAAAGRycy9kb3ducmV2LnhtbERPy2oCMRTdC/2HcAtupGZqy6jjRCkFi921VnR7mdx5&#10;4ORmmsRx+vfNQnB5OO98M5hW9OR8Y1nB8zQBQVxY3XCl4PCzfVqA8AFZY2uZFPyRh836YZRjpu2V&#10;v6nfh0rEEPYZKqhD6DIpfVGTQT+1HXHkSusMhghdJbXDaww3rZwlSSoNNhwbauzovabivL8YBYvX&#10;XX/yny9fxyIt22WYzPuPX6fU+HF4W4EINIS7+ObeaQXpPM6PZ+IR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yCPsMAAADcAAAADwAAAAAAAAAAAAAAAACYAgAAZHJzL2Rv&#10;d25yZXYueG1sUEsFBgAAAAAEAAQA9QAAAIgDAAAAAA==&#10;">
                <v:textbox>
                  <w:txbxContent>
                    <w:p w:rsidR="00466BDA" w:rsidRPr="005846D1" w:rsidRDefault="00466BDA" w:rsidP="006179E6">
                      <w:pPr>
                        <w:jc w:val="center"/>
                        <w:rPr>
                          <w:b/>
                        </w:rPr>
                      </w:pPr>
                      <w:r w:rsidRPr="005846D1">
                        <w:rPr>
                          <w:b/>
                        </w:rPr>
                        <w:t>IDLV-GFAPp-</w:t>
                      </w:r>
                      <w:r w:rsidRPr="00C926BC">
                        <w:rPr>
                          <w:b/>
                        </w:rPr>
                        <w:t>eGFP</w:t>
                      </w:r>
                    </w:p>
                  </w:txbxContent>
                </v:textbox>
              </v:shape>
              <v:group id="Group 751" o:spid="_x0000_s1798" style="position:absolute;left:2065;top:6242;width:4355;height:4589" coordorigin="2050,5926" coordsize="4355,4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SB38YAAADcAAAADwAAAGRycy9kb3ducmV2LnhtbESPT2vCQBTE74V+h+UV&#10;ejObtGglZhWRtvQQBLUg3h7ZZxLMvg3Zbf58e7dQ6HGYmd8w2WY0jeipc7VlBUkUgyAurK65VPB9&#10;+pgtQTiPrLGxTAomcrBZPz5kmGo78IH6oy9FgLBLUUHlfZtK6YqKDLrItsTBu9rOoA+yK6XucAhw&#10;08iXOF5IgzWHhQpb2lVU3I4/RsHngMP2NXnv89t1N11O8/05T0ip56dxuwLhafT/4b/2l1aweEv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JIHfxgAAANwA&#10;AAAPAAAAAAAAAAAAAAAAAKoCAABkcnMvZG93bnJldi54bWxQSwUGAAAAAAQABAD6AAAAnQMAAAAA&#10;">
                <v:shape id="Text Box 752" o:spid="_x0000_s1799" type="#_x0000_t202" style="position:absolute;left:2050;top:5926;width:408;height:4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KaFMMA&#10;AADcAAAADwAAAGRycy9kb3ducmV2LnhtbESPQWsCMRSE74L/ITzBmyZKtXY1ilgKPSm1teDtsXnu&#10;Lm5elk10139vBMHjMDPfMItVa0txpdoXjjWMhgoEcepMwZmGv9+vwQyED8gGS8ek4UYeVstuZ4GJ&#10;cQ3/0HUfMhEh7BPUkIdQJVL6NCeLfugq4uidXG0xRFln0tTYRLgt5VipqbRYcFzIsaJNTul5f7Ea&#10;DtvT8f9N7bJPO6ka1yrJ9kNq3e+16zmIQG14hZ/tb6Nh+j6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2KaFMMAAADcAAAADwAAAAAAAAAAAAAAAACYAgAAZHJzL2Rv&#10;d25yZXYueG1sUEsFBgAAAAAEAAQA9QAAAIgDAAAAAA==&#10;" filled="f" stroked="f">
                  <v:textbox>
                    <w:txbxContent>
                      <w:p w:rsidR="00466BDA" w:rsidRPr="00BD02B2" w:rsidRDefault="00466BDA" w:rsidP="006179E6">
                        <w:pPr>
                          <w:jc w:val="center"/>
                          <w:rPr>
                            <w:b/>
                            <w:color w:val="000000"/>
                            <w:sz w:val="28"/>
                            <w:szCs w:val="28"/>
                          </w:rPr>
                        </w:pPr>
                        <w:r>
                          <w:rPr>
                            <w:b/>
                            <w:color w:val="000000"/>
                            <w:sz w:val="28"/>
                            <w:szCs w:val="28"/>
                          </w:rPr>
                          <w:t>C</w:t>
                        </w:r>
                      </w:p>
                    </w:txbxContent>
                  </v:textbox>
                </v:shape>
                <v:group id="Group 753" o:spid="_x0000_s1800" style="position:absolute;left:2180;top:6429;width:4225;height:4086" coordorigin="2180,6429" coordsize="4225,4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q6M8UAAADcAAAADwAAAGRycy9kb3ducmV2LnhtbESPQYvCMBSE78L+h/CE&#10;vWnaFXWpRhFxlz2IoC6It0fzbIvNS2liW/+9EQSPw8x8w8yXnSlFQ7UrLCuIhxEI4tTqgjMF/8ef&#10;wTcI55E1lpZJwZ0cLBcfvTkm2ra8p+bgMxEg7BJUkHtfJVK6NCeDbmgr4uBdbG3QB1lnUtfYBrgp&#10;5VcUTaTBgsNCjhWtc0qvh5tR8NtiuxrFm2Z7vazv5+N4d9rGpNRnv1vNQHjq/Dv8av9pBZPp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6ujPFAAAA3AAA&#10;AA8AAAAAAAAAAAAAAAAAqgIAAGRycy9kb3ducmV2LnhtbFBLBQYAAAAABAAEAPoAAACcAwAAAAA=&#10;">
                  <v:group id="Group 754" o:spid="_x0000_s1801" style="position:absolute;left:2187;top:6429;width:4218;height:4086" coordorigin="2187,6429" coordsize="4218,4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FMiR8YAAADcAAAADwAAAGRycy9kb3ducmV2LnhtbESPQWvCQBSE74L/YXlC&#10;b3UTa22JWUVEpQcpVAvF2yP7TEKyb0N2TeK/7xYKHoeZ+YZJ14OpRUetKy0riKcRCOLM6pJzBd/n&#10;/fM7COeRNdaWScGdHKxX41GKibY9f1F38rkIEHYJKii8bxIpXVaQQTe1DXHwrrY16INsc6lb7APc&#10;1HIWRQtpsOSwUGBD24Ky6nQzCg499puXeNcdq+v2fjm/fv4cY1LqaTJsliA8Df4R/m9/aAWLt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UyJHxgAAANwA&#10;AAAPAAAAAAAAAAAAAAAAAKoCAABkcnMvZG93bnJldi54bWxQSwUGAAAAAAQABAD6AAAAnQMAAAAA&#10;">
                    <v:shape id="Picture 755" o:spid="_x0000_s1802" type="#_x0000_t75" alt="IPLV GFAPp-NeuN_(c1+c2+c3)" style="position:absolute;left:5016;top:6429;width:1389;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gh5PGAAAA3AAAAA8AAABkcnMvZG93bnJldi54bWxEj0FrAjEUhO+F/ofwCl5KzVroqlujiEXw&#10;YBGt3h/Jc7N087Jsorv665tCocdhZr5hZove1eJKbag8KxgNMxDE2puKSwXHr/XLBESIyAZrz6Tg&#10;RgEW88eHGRbGd7yn6yGWIkE4FKjAxtgUUgZtyWEY+oY4eWffOoxJtqU0LXYJ7mr5mmW5dFhxWrDY&#10;0MqS/j5cnILuU+/u59PaPN/rrf7Ib9vpyU6UGjz1y3cQkfr4H/5rb4yCfPwGv2fSEZD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qCHk8YAAADcAAAADwAAAAAAAAAAAAAA&#10;AACfAgAAZHJzL2Rvd25yZXYueG1sUEsFBgAAAAAEAAQA9wAAAJIDAAAAAA==&#10;">
                      <v:imagedata r:id="rId234" o:title="IPLV GFAPp-NeuN_(c1+c2+c3)"/>
                    </v:shape>
                    <v:shape id="Picture 756" o:spid="_x0000_s1803" type="#_x0000_t75" alt="IPLV GFAPp-NeuN_(c2)" style="position:absolute;left:2197;top:6435;width:1378;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ilfbFAAAA3AAAAA8AAABkcnMvZG93bnJldi54bWxEj0+LwjAUxO/CfofwFvYimtpD1a5RRHBZ&#10;Dx78g+dH87YtNi+lydbaT28EweMwM79hFqvOVKKlxpWWFUzGEQjizOqScwXn03Y0A+E8ssbKMim4&#10;k4PV8mOwwFTbGx+oPfpcBAi7FBUU3teplC4ryKAb25o4eH+2MeiDbHKpG7wFuKlkHEWJNFhyWCiw&#10;pk1B2fX4bxRYnewup7hvr3t9H/Z9PJlvfyqlvj679TcIT51/h1/tX60gmSbwPBOOgFw+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0IpX2xQAAANwAAAAPAAAAAAAAAAAAAAAA&#10;AJ8CAABkcnMvZG93bnJldi54bWxQSwUGAAAAAAQABAD3AAAAkQMAAAAA&#10;">
                      <v:imagedata r:id="rId235" o:title="IPLV GFAPp-NeuN_(c2)"/>
                    </v:shape>
                    <v:shape id="Picture 757" o:spid="_x0000_s1804" type="#_x0000_t75" alt="IPLV GFAPp-NeuN_(c3)" style="position:absolute;left:3605;top:6429;width:1381;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4BbTDAAAA3AAAAA8AAABkcnMvZG93bnJldi54bWxEj81qwzAQhO+FvIPYQm+N1B+c4kQJoaGQ&#10;Qy92Ss9ba2OJWCsjqYnz9lWh0OMwM98wq83kB3GmmFxgDQ9zBYK4C8Zxr+Hj8Hb/AiJlZINDYNJw&#10;pQSb9exmhbUJF27o3OZeFAinGjXYnMdaytRZ8pjmYSQu3jFEj7nI2EsT8VLgfpCPSlXSo+OyYHGk&#10;V0vdqf32GvrP066xz7vKNk9f6h29cyq2Wt/dTtsliExT/g//tfdGQ7VYwO+ZcgTk+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jgFtMMAAADcAAAADwAAAAAAAAAAAAAAAACf&#10;AgAAZHJzL2Rvd25yZXYueG1sUEsFBgAAAAAEAAQA9wAAAI8DAAAAAA==&#10;">
                      <v:imagedata r:id="rId236" o:title="IPLV GFAPp-NeuN_(c3)"/>
                    </v:shape>
                    <v:shape id="Picture 758" o:spid="_x0000_s1805" type="#_x0000_t75" alt="IPLV GFAPp-GFAP_(c1+c2+c3)" style="position:absolute;left:5011;top:7800;width:1389;height:134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zzGLfCAAAA3AAAAA8AAABkcnMvZG93bnJldi54bWxET8tqAjEU3Rf8h3CF7mqmUlRGM1IGpFK6&#10;sCpd307uPDC5GZLoTPv1zULo8nDem+1ojbiRD51jBc+zDARx5XTHjYLzafe0AhEiskbjmBT8UIBt&#10;MXnYYK7dwJ90O8ZGpBAOOSpoY+xzKUPVksUwcz1x4mrnLcYEfSO1xyGFWyPnWbaQFjtODS32VLZU&#10;XY5Xq6Dsh1P5US7Nwbx9/b6Yd3+t999KPU7H1zWISGP8F9/de61gsUxr05l0BGTx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8xi3wgAAANwAAAAPAAAAAAAAAAAAAAAAAJ8C&#10;AABkcnMvZG93bnJldi54bWxQSwUGAAAAAAQABAD3AAAAjgMAAAAA&#10;">
                      <v:imagedata r:id="rId237" o:title="IPLV GFAPp-GFAP_(c1+c2+c3)"/>
                    </v:shape>
                    <v:shape id="Picture 759" o:spid="_x0000_s1806" type="#_x0000_t75" alt="IPLV GFAPp-GFAP_(c2)" style="position:absolute;left:2187;top:7800;width:1387;height:134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I1XKHEAAAA3AAAAA8AAABkcnMvZG93bnJldi54bWxEj81qwzAQhO+BvIPYQm+N3DTkx4kSTKG0&#10;ObW1Q86LtbVMrZWw1MR9+ygQyHGYmW+YzW6wnThRH1rHCp4nGQji2umWGwWH6u1pCSJEZI2dY1Lw&#10;TwF22/Fog7l2Z/6mUxkbkSAcclRgYvS5lKE2ZDFMnCdO3o/rLcYk+0bqHs8Jbjs5zbK5tNhyWjDo&#10;6dVQ/Vv+WQWM/lgUX2W9L8zs/SWr/GdFe6UeH4ZiDSLSEO/hW/tDK5gvVnA9k46A3F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I1XKHEAAAA3AAAAA8AAAAAAAAAAAAAAAAA&#10;nwIAAGRycy9kb3ducmV2LnhtbFBLBQYAAAAABAAEAPcAAACQAwAAAAA=&#10;">
                      <v:imagedata r:id="rId238" o:title="IPLV GFAPp-GFAP_(c2)"/>
                    </v:shape>
                    <v:shape id="Picture 760" o:spid="_x0000_s1807" type="#_x0000_t75" alt="IPLV GFAPp-GFAP_(c3)" style="position:absolute;left:3604;top:7800;width:1382;height:134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dtUbAAAAA3AAAAA8AAABkcnMvZG93bnJldi54bWxET01rAjEQvQv9D2EK3jRrRSurUcQi2KO2&#10;hfY2bGY3i8lkSaKu/745CB4f73u16Z0VVwqx9axgMi5AEFdet9wo+P7ajxYgYkLWaD2TgjtF2Kxf&#10;Bisstb/xka6n1IgcwrFEBSalrpQyVoYcxrHviDNX++AwZRgaqQPecriz8q0o5tJhy7nBYEc7Q9X5&#10;dHEKaDqbmPrPht8P8v129267z/pHqeFrv12CSNSnp/jhPmgF80Wen8/kIyD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V21RsAAAADcAAAADwAAAAAAAAAAAAAAAACfAgAA&#10;ZHJzL2Rvd25yZXYueG1sUEsFBgAAAAAEAAQA9wAAAIwDAAAAAA==&#10;">
                      <v:imagedata r:id="rId239" o:title="IPLV GFAPp-GFAP_(c3)"/>
                    </v:shape>
                    <v:shape id="Picture 761" o:spid="_x0000_s1808" type="#_x0000_t75" alt="IPLV GFAPp-IBA1_(c1+c2+c3)" style="position:absolute;left:5014;top:9181;width:1389;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MPhPFAAAA3AAAAA8AAABkcnMvZG93bnJldi54bWxEj0FrwkAUhO9C/8PyCr3pJh4kpq6hLUil&#10;eKjR3p/ZZ7I0+zZmtzH++26h4HGYmW+YVTHaVgzUe+NYQTpLQBBXThuuFRwPm2kGwgdkja1jUnAj&#10;D8X6YbLCXLsr72koQy0ihH2OCpoQulxKXzVk0c9cRxy9s+sthij7WuoerxFuWzlPkoW0aDguNNjR&#10;W0PVd/ljFXy+Dsttd/D1xmQf76O57L5OVabU0+P48gwi0Bju4f/2VitYZCn8nYlH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TD4TxQAAANwAAAAPAAAAAAAAAAAAAAAA&#10;AJ8CAABkcnMvZG93bnJldi54bWxQSwUGAAAAAAQABAD3AAAAkQMAAAAA&#10;">
                      <v:imagedata r:id="rId240" o:title="IPLV GFAPp-IBA1_(c1+c2+c3)"/>
                    </v:shape>
                    <v:shape id="Picture 762" o:spid="_x0000_s2500" type="#_x0000_t75" alt="IPLV GFAPp-IBA1_(c2)" style="position:absolute;left:2187;top:9181;width:1387;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F5O7GAAAA3AAAAA8AAABkcnMvZG93bnJldi54bWxEj09rwkAUxO+C32F5BW+6aQ4aoquUYksF&#10;D/XPweMj+0xCsm/j7jam375bEDwOM/MbZrUZTCt6cr62rOB1loAgLqyuuVRwPn1MMxA+IGtsLZOC&#10;X/KwWY9HK8y1vfOB+mMoRYSwz1FBFUKXS+mLigz6me2Io3e1zmCI0pVSO7xHuGllmiRzabDmuFBh&#10;R+8VFc3xxyjom32z3S52t/JysPUlPRWf3y5TavIyvC1BBBrCM/xof2kF8yyF/zPxCMj1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Xk7sYAAADcAAAADwAAAAAAAAAAAAAA&#10;AACfAgAAZHJzL2Rvd25yZXYueG1sUEsFBgAAAAAEAAQA9wAAAJIDAAAAAA==&#10;">
                      <v:imagedata r:id="rId241" o:title="IPLV GFAPp-IBA1_(c2)"/>
                    </v:shape>
                    <v:shape id="Picture 763" o:spid="_x0000_s2499" type="#_x0000_t75" alt="IPLV GFAPp-IBA1_(c3)" style="position:absolute;left:3604;top:9181;width:1382;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eIGbFAAAA3AAAAA8AAABkcnMvZG93bnJldi54bWxEj0FrwkAUhO8F/8PyCr01GxvQELNKEQoW&#10;L9ZW8fiafU2C2bdhd9Xor+8KhR6HmfmGKReD6cSZnG8tKxgnKQjiyuqWawVfn2/POQgfkDV2lknB&#10;lTws5qOHEgttL/xB522oRYSwL1BBE0JfSOmrhgz6xPbE0fuxzmCI0tVSO7xEuOnkS5pOpMGW40KD&#10;PS0bqo7bk1GwI/3d3nS+0e+HcbbP0ulxMGulnh6H1xmIQEP4D/+1V1rBJM/gfiYeATn/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6XiBmxQAAANwAAAAPAAAAAAAAAAAAAAAA&#10;AJ8CAABkcnMvZG93bnJldi54bWxQSwUGAAAAAAQABAD3AAAAkQMAAAAA&#10;">
                      <v:imagedata r:id="rId242" o:title="IPLV GFAPp-IBA1_(c3)"/>
                    </v:shape>
                  </v:group>
                  <v:group id="Group 764" o:spid="_x0000_s2495" style="position:absolute;left:2180;top:6435;width:1203;height:3248" coordorigin="6535,1966" coordsize="1203,3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ZSYMYAAADcAAAADwAAAGRycy9kb3ducmV2LnhtbESPQWvCQBSE7wX/w/KE&#10;3uomthVJ3YQgKh6kUC2U3h7ZZxKSfRuyaxL/fbdQ6HGYmW+YTTaZVgzUu9qygngRgSAurK65VPB5&#10;2T+tQTiPrLG1TAru5CBLZw8bTLQd+YOGsy9FgLBLUEHlfZdI6YqKDLqF7YiDd7W9QR9kX0rd4xjg&#10;ppXLKFpJgzWHhQo72lZUNOebUXAYccyf491waq7b+/fl9f3rFJNSj/MpfwPhafL/4b/2UStYrV/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hlJgxgAAANwA&#10;AAAPAAAAAAAAAAAAAAAAAKoCAABkcnMvZG93bnJldi54bWxQSwUGAAAAAAQABAD6AAAAnQMAAAAA&#10;">
                    <v:shape id="Text Box 765" o:spid="_x0000_s2498" type="#_x0000_t202" style="position:absolute;left:6535;top:4691;width:1153;height:5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5yR8QA&#10;AADcAAAADwAAAGRycy9kb3ducmV2LnhtbESPQWvCQBSE70L/w/IKveluSw2augliKfSkGFuht0f2&#10;mYRm34bs1qT/3hUEj8PMfMOs8tG24ky9bxxreJ4pEMSlMw1XGr4OH9MFCB+QDbaOScM/ecizh8kK&#10;U+MG3tO5CJWIEPYpaqhD6FIpfVmTRT9zHXH0Tq63GKLsK2l6HCLctvJFqURabDgu1NjRpqbyt/iz&#10;Gr63p5/jq9pV73beDW5Uku1Sav30OK7fQAQawz18a38aDcliDtcz8Qj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eckfEAAAA3AAAAA8AAAAAAAAAAAAAAAAAmAIAAGRycy9k&#10;b3ducmV2LnhtbFBLBQYAAAAABAAEAPUAAACJAwAAAAA=&#10;" filled="f" stroked="f">
                      <v:textbox>
                        <w:txbxContent>
                          <w:p w:rsidR="00466BDA" w:rsidRPr="0085719F" w:rsidRDefault="00466BDA" w:rsidP="006179E6">
                            <w:pPr>
                              <w:rPr>
                                <w:b/>
                                <w:color w:val="FFFFFF"/>
                              </w:rPr>
                            </w:pPr>
                            <w:r w:rsidRPr="0085719F">
                              <w:rPr>
                                <w:b/>
                                <w:color w:val="FFFFFF"/>
                              </w:rPr>
                              <w:t>Iba1</w:t>
                            </w:r>
                          </w:p>
                        </w:txbxContent>
                      </v:textbox>
                    </v:shape>
                    <v:shape id="Text Box 766" o:spid="_x0000_s2497" type="#_x0000_t202" style="position:absolute;left:6535;top:3314;width:1189;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zsMMQA&#10;AADcAAAADwAAAGRycy9kb3ducmV2LnhtbESPT2sCMRTE74LfIbyCN00qdbFbsyKWgielagu9PTZv&#10;/9DNy7JJ3fXbG6HgcZiZ3zCr9WAbcaHO1441PM8UCOLcmZpLDefTx3QJwgdkg41j0nAlD+tsPFph&#10;alzPn3Q5hlJECPsUNVQhtKmUPq/Iop+5ljh6hesshii7UpoO+wi3jZwrlUiLNceFClvaVpT/Hv+s&#10;hq998fP9og7lu120vRuUZPsqtZ48DZs3EIGG8Aj/t3dGQ7JM4H4mHgGZ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M7DDEAAAA3AAAAA8AAAAAAAAAAAAAAAAAmAIAAGRycy9k&#10;b3ducmV2LnhtbFBLBQYAAAAABAAEAPUAAACJAwAAAAA=&#10;" filled="f" stroked="f">
                      <v:textbox>
                        <w:txbxContent>
                          <w:p w:rsidR="00466BDA" w:rsidRPr="008B5897" w:rsidRDefault="00466BDA" w:rsidP="006179E6">
                            <w:pPr>
                              <w:rPr>
                                <w:b/>
                                <w:color w:val="FFFFFF"/>
                              </w:rPr>
                            </w:pPr>
                            <w:r>
                              <w:rPr>
                                <w:b/>
                                <w:color w:val="FFFFFF"/>
                              </w:rPr>
                              <w:t>GFAP</w:t>
                            </w:r>
                          </w:p>
                        </w:txbxContent>
                      </v:textbox>
                    </v:shape>
                    <v:shape id="Text Box 767" o:spid="_x0000_s2496" type="#_x0000_t202" style="position:absolute;left:6549;top:1966;width:1189;height: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BJq8QA&#10;AADcAAAADwAAAGRycy9kb3ducmV2LnhtbESPT4vCMBTE7wt+h/AEb2vioq5Wo8iK4Mll/QfeHs2z&#10;LTYvpYm2fnuzsLDHYWZ+w8yXrS3Fg2pfONYw6CsQxKkzBWcajofN+wSED8gGS8ek4UkelovO2xwT&#10;4xr+occ+ZCJC2CeoIQ+hSqT0aU4Wfd9VxNG7utpiiLLOpKmxiXBbyg+lxtJiwXEhx4q+ckpv+7vV&#10;cNpdL+eh+s7WdlQ1rlWS7VRq3eu2qxmIQG34D/+1t0bDePIJv2fiEZ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ASavEAAAA3AAAAA8AAAAAAAAAAAAAAAAAmAIAAGRycy9k&#10;b3ducmV2LnhtbFBLBQYAAAAABAAEAPUAAACJAwAAAAA=&#10;" filled="f" stroked="f">
                      <v:textbox>
                        <w:txbxContent>
                          <w:p w:rsidR="00466BDA" w:rsidRPr="008B5897" w:rsidRDefault="00466BDA" w:rsidP="006179E6">
                            <w:pPr>
                              <w:rPr>
                                <w:b/>
                                <w:color w:val="FFFFFF"/>
                              </w:rPr>
                            </w:pPr>
                            <w:r>
                              <w:rPr>
                                <w:b/>
                                <w:color w:val="FFFFFF"/>
                              </w:rPr>
                              <w:t>NeuN</w:t>
                            </w:r>
                          </w:p>
                        </w:txbxContent>
                      </v:textbox>
                    </v:shape>
                  </v:group>
                </v:group>
              </v:group>
              <v:group id="Group 768" o:spid="_x0000_s2481" style="position:absolute;left:6353;top:6242;width:4399;height:4589" coordorigin="6368,5926" coordsize="4399,4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tYZcIAAADcAAAADwAAAGRycy9kb3ducmV2LnhtbERPy4rCMBTdC/5DuII7&#10;TTuDIh1TEZkZXIjgA2R2l+baljY3pcm09e/NQnB5OO/1ZjC16Kh1pWUF8TwCQZxZXXKu4Hr5ma1A&#10;OI+ssbZMCh7kYJOOR2tMtO35RN3Z5yKEsEtQQeF9k0jpsoIMurltiAN3t61BH2CbS91iH8JNLT+i&#10;aCkNlhwaCmxoV1BWnf+Ngt8e++1n/N0dqvvu8XdZHG+HmJSaTobtFwhPg3+LX+69VrBchb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jLWGXCAAAA3AAAAA8A&#10;AAAAAAAAAAAAAAAAqgIAAGRycy9kb3ducmV2LnhtbFBLBQYAAAAABAAEAPoAAACZAwAAAAA=&#10;">
                <v:shape id="Text Box 769" o:spid="_x0000_s1816" type="#_x0000_t202" style="position:absolute;left:6368;top:5926;width:408;height:4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4QsMA&#10;AADcAAAADwAAAGRycy9kb3ducmV2LnhtbESPT4vCMBTE74LfITxhb5q4qGg1iqwIe1pZ/4G3R/Ns&#10;i81LaaLtfnsjLHgcZuY3zGLV2lI8qPaFYw3DgQJBnDpTcKbheNj2pyB8QDZYOiYNf+Rhtex2FpgY&#10;1/AvPfYhExHCPkENeQhVIqVPc7LoB64ijt7V1RZDlHUmTY1NhNtSfio1kRYLjgs5VvSVU3rb362G&#10;08/1ch6pXbax46pxrZJsZ1Lrj167noMI1IZ3+L/9bTRMpjN4nYlH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BN4QsMAAADcAAAADwAAAAAAAAAAAAAAAACYAgAAZHJzL2Rv&#10;d25yZXYueG1sUEsFBgAAAAAEAAQA9QAAAIgDAAAAAA==&#10;" filled="f" stroked="f">
                  <v:textbox>
                    <w:txbxContent>
                      <w:p w:rsidR="00466BDA" w:rsidRPr="00BD02B2" w:rsidRDefault="00466BDA" w:rsidP="006179E6">
                        <w:pPr>
                          <w:jc w:val="center"/>
                          <w:rPr>
                            <w:b/>
                            <w:color w:val="000000"/>
                            <w:sz w:val="28"/>
                            <w:szCs w:val="28"/>
                          </w:rPr>
                        </w:pPr>
                        <w:r>
                          <w:rPr>
                            <w:b/>
                            <w:color w:val="000000"/>
                            <w:sz w:val="28"/>
                            <w:szCs w:val="28"/>
                          </w:rPr>
                          <w:t>D</w:t>
                        </w:r>
                      </w:p>
                    </w:txbxContent>
                  </v:textbox>
                </v:shape>
                <v:group id="Group 770" o:spid="_x0000_s2482" style="position:absolute;left:6521;top:6429;width:4246;height:4086" coordorigin="6521,6429" coordsize="4246,4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TCvsMAAADcAAAADwAAAGRycy9kb3ducmV2LnhtbERPTWvCQBC9F/wPywi9&#10;1U2USo1uQpBaepBCVRBvQ3ZMQrKzIbtN4r/vHgo9Pt73LptMKwbqXW1ZQbyIQBAXVtdcKricDy9v&#10;IJxH1thaJgUPcpCls6cdJtqO/E3DyZcihLBLUEHlfZdI6YqKDLqF7YgDd7e9QR9gX0rd4xjCTSuX&#10;UbSWBmsODRV2tK+oaE4/RsHHiGO+it+HY3PfP27n16/rMSalnudTvgXhafL/4j/3p1aw3oT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jZMK+wwAAANwAAAAP&#10;AAAAAAAAAAAAAAAAAKoCAABkcnMvZG93bnJldi54bWxQSwUGAAAAAAQABAD6AAAAmgMAAAAA&#10;">
                  <v:group id="Group 771" o:spid="_x0000_s2487" style="position:absolute;left:6525;top:6429;width:4242;height:4086" coordorigin="6525,6429" coordsize="4242,4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ChnJcYAAADcAAAADwAAAGRycy9kb3ducmV2LnhtbESPT2vCQBTE74V+h+UV&#10;ejObtCg1ZhWRtvQQBLUg3h7ZZxLMvg3Zbf58e7dQ6HGYmd8w2WY0jeipc7VlBUkUgyAurK65VPB9&#10;+pi9gXAeWWNjmRRM5GCzfnzIMNV24AP1R1+KAGGXooLK+zaV0hUVGXSRbYmDd7WdQR9kV0rd4RDg&#10;ppEvcbyQBmsOCxW2tKuouB1/jILPAYfta/Le57frbrqc5vtznpBSz0/jdgXC0+j/w3/tL61gsUz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KGclxgAAANwA&#10;AAAPAAAAAAAAAAAAAAAAAKoCAABkcnMvZG93bnJldi54bWxQSwUGAAAAAAQABAD6AAAAnQMAAAAA&#10;">
                    <v:shape id="Picture 772" o:spid="_x0000_s2494" type="#_x0000_t75" alt="IDLV GFAPp-NeuN_(c1+c2+c3)" style="position:absolute;left:9378;top:6429;width:1389;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9t2NnFAAAA3AAAAA8AAABkcnMvZG93bnJldi54bWxEj0FrAjEUhO8F/0N4Qm810YO0W6NUQSkU&#10;wWqpeHtsXjfbbl6WJLrbf98IQo/DzHzDzBa9a8SFQqw9axiPFAji0puaKw0fh/XDI4iYkA02nknD&#10;L0VYzAd3MyyM7/idLvtUiQzhWKAGm1JbSBlLSw7jyLfE2fvywWHKMlTSBOwy3DVyotRUOqw5L1hs&#10;aWWp/NmfnYbNcfnZqdUhbE+qst/+bOTbbqv1/bB/eQaRqE//4Vv71WiYPk3geiYfATn/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djZxQAAANwAAAAPAAAAAAAAAAAAAAAA&#10;AJ8CAABkcnMvZG93bnJldi54bWxQSwUGAAAAAAQABAD3AAAAkQMAAAAA&#10;">
                      <v:imagedata r:id="rId243" o:title="IDLV GFAPp-NeuN_(c1+c2+c3)"/>
                    </v:shape>
                    <v:shape id="Picture 773" o:spid="_x0000_s2493" type="#_x0000_t75" alt="IDLV GFAPp-NeuN_(c2)" style="position:absolute;left:6525;top:6429;width:1389;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e25HDAAAA3AAAAA8AAABkcnMvZG93bnJldi54bWxEj0GLwjAUhO+C/yE8wZumKohWo6jguhcP&#10;th72+LZ5tsXmpSRZrf9+IyzscZiZb5j1tjONeJDztWUFk3ECgriwuuZSwTU/jhYgfEDW2FgmBS/y&#10;sN30e2tMtX3yhR5ZKEWEsE9RQRVCm0rpi4oM+rFtiaN3s85giNKVUjt8Rrhp5DRJ5tJgzXGhwpYO&#10;FRX37McoIHvS4Xw9uf334U7518drYilTajjodisQgbrwH/5rf2oF8+UM3mfiEZC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J7bkcMAAADcAAAADwAAAAAAAAAAAAAAAACf&#10;AgAAZHJzL2Rvd25yZXYueG1sUEsFBgAAAAAEAAQA9wAAAI8DAAAAAA==&#10;">
                      <v:imagedata r:id="rId244" o:title="IDLV GFAPp-NeuN_(c2)"/>
                    </v:shape>
                    <v:shape id="Picture 774" o:spid="_x0000_s2492" type="#_x0000_t75" alt="IDLV GFAPp-NeuN_(c3)" style="position:absolute;left:7959;top:6429;width:1389;height:134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kXM3FAAAA3AAAAA8AAABkcnMvZG93bnJldi54bWxEj09rwkAUxO+FfoflFbwUs9EGaVNXKYIo&#10;pRdjMddH9jUJZt+G7OaP375bKHgcZuY3zHo7mUYM1LnasoJFFIMgLqyuuVTwfd7PX0E4j6yxsUwK&#10;buRgu3l8WGOq7cgnGjJfigBhl6KCyvs2ldIVFRl0kW2Jg/djO4M+yK6UusMxwE0jl3G8kgZrDgsV&#10;trSrqLhmvVEwvJD7OhBfnvvP5DqNcV4blys1e5o+3kF4mvw9/N8+agWrtwT+zoQjID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0JFzNxQAAANwAAAAPAAAAAAAAAAAAAAAA&#10;AJ8CAABkcnMvZG93bnJldi54bWxQSwUGAAAAAAQABAD3AAAAkQMAAAAA&#10;">
                      <v:imagedata r:id="rId245" o:title="IDLV GFAPp-NeuN_(c3)"/>
                    </v:shape>
                    <v:shape id="Picture 775" o:spid="_x0000_s2491" type="#_x0000_t75" alt="IDLV GFAPp-GFAP_(c1+c2+c3)" style="position:absolute;left:9374;top:7805;width:1393;height:13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OSAnHAAAA3AAAAA8AAABkcnMvZG93bnJldi54bWxEj0FLAzEUhO+C/yE8oTebVdpa16alaylU&#10;eihuvXh7bJ6bpZuXJUm7q7++EQSPw8x8wyxWg23FhXxoHCt4GGcgiCunG64VfBy393MQISJrbB2T&#10;gm8KsFre3iww167nd7qUsRYJwiFHBSbGLpcyVIYshrHriJP35bzFmKSvpfbYJ7ht5WOWzaTFhtOC&#10;wY5eDVWn8mwVoN8enk7rY7+fFJvi521q5uVnodTobli/gIg0xP/wX3unFcyep/B7Jh0Bubw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dOSAnHAAAA3AAAAA8AAAAAAAAAAAAA&#10;AAAAnwIAAGRycy9kb3ducmV2LnhtbFBLBQYAAAAABAAEAPcAAACTAwAAAAA=&#10;">
                      <v:imagedata r:id="rId246" o:title="IDLV GFAPp-GFAP_(c1+c2+c3)"/>
                    </v:shape>
                    <v:shape id="Picture 776" o:spid="_x0000_s1823" type="#_x0000_t75" alt="IDLV GFAPp-GFAP_(c2)" style="position:absolute;left:6527;top:7805;width:1393;height:13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DB/DAAAA3AAAAA8AAABkcnMvZG93bnJldi54bWxEj9FqAjEURN8F/yFcoW+aVWRtt0ZRQejb&#10;qu0HXDa3u4ubmzWJmvr1jVDo4zAzZ5jlOppO3Mj51rKC6SQDQVxZ3XKt4OtzP34F4QOyxs4yKfgh&#10;D+vVcLDEQts7H+l2CrVIEPYFKmhC6AspfdWQQT+xPXHyvq0zGJJ0tdQO7wluOjnLslwabDktNNjT&#10;rqHqfLoaBY+zi+V8cYk6f1Rya9yGyvKg1Msobt5BBIrhP/zX/tAK8rccnmfSEZ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74MH8MAAADcAAAADwAAAAAAAAAAAAAAAACf&#10;AgAAZHJzL2Rvd25yZXYueG1sUEsFBgAAAAAEAAQA9wAAAI8DAAAAAA==&#10;">
                      <v:imagedata r:id="rId247" o:title="IDLV GFAPp-GFAP_(c2)"/>
                    </v:shape>
                    <v:shape id="Picture 777" o:spid="_x0000_s2490" type="#_x0000_t75" alt="IDLV GFAPp-GFAP_(c3)" style="position:absolute;left:7950;top:7805;width:1395;height:13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ecMzDAAAA3AAAAA8AAABkcnMvZG93bnJldi54bWxEj0FrAjEUhO+F/ofwCt5qth6sbo0iBUHw&#10;1FX0+nbzulncvKyb6MZ/3xQEj8PMfMMsVtG24ka9bxwr+BhnIIgrpxuuFRz2m/cZCB+QNbaOScGd&#10;PKyWry8LzLUb+IduRahFgrDPUYEJocul9JUhi37sOuLk/breYkiyr6XucUhw28pJlk2lxYbTgsGO&#10;vg1V5+JqFZzK8njBYXcpdsP6jNFkZTwdlBq9xfUXiEAxPMOP9lYrmM4/4f9MOgJ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x5wzMMAAADcAAAADwAAAAAAAAAAAAAAAACf&#10;AgAAZHJzL2Rvd25yZXYueG1sUEsFBgAAAAAEAAQA9wAAAI8DAAAAAA==&#10;">
                      <v:imagedata r:id="rId248" o:title="IDLV GFAPp-GFAP_(c3)"/>
                    </v:shape>
                    <v:shape id="Picture 778" o:spid="_x0000_s1825" type="#_x0000_t75" alt="IDLV GFAPp-IBA1_(c1+c2+c3)" style="position:absolute;left:9378;top:9181;width:1389;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iZkTDAAAA3AAAAA8AAABkcnMvZG93bnJldi54bWxET89rwjAUvg/8H8ITdtPUDnV2RpHBmOA8&#10;qMPzo3m2nc1LSTJb+9cvB2HHj+/3ct2ZWtzI+cqygsk4AUGcW11xoeD79DF6BeEDssbaMim4k4f1&#10;avC0xEzblg90O4ZCxBD2GSooQ2gyKX1ekkE/tg1x5C7WGQwRukJqh20MN7VMk2QmDVYcG0ps6L2k&#10;/Hr8NQpe5uF07X3a778+0+SyS83PtDgr9TzsNm8gAnXhX/xwb7WC2SKujWfiEZ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qJmRMMAAADcAAAADwAAAAAAAAAAAAAAAACf&#10;AgAAZHJzL2Rvd25yZXYueG1sUEsFBgAAAAAEAAQA9wAAAI8DAAAAAA==&#10;">
                      <v:imagedata r:id="rId249" o:title="IDLV GFAPp-IBA1_(c1+c2+c3)"/>
                    </v:shape>
                    <v:shape id="Picture 779" o:spid="_x0000_s2489" type="#_x0000_t75" alt="IDLV GFAPp-IBA1_(c2)" style="position:absolute;left:6527;top:9181;width:1389;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8xhbDAAAA3AAAAA8AAABkcnMvZG93bnJldi54bWxEj0FrwkAUhO+F/oflFbzVTT0Ek7pKKRQq&#10;nkyr0Nsj+5INzb4Nu2uM/94VBI/DzHzDrDaT7cVIPnSOFbzNMxDEtdMdtwp+f75elyBCRNbYOyYF&#10;FwqwWT8/rbDU7sx7GqvYigThUKICE+NQShlqQxbD3A3EyWuctxiT9K3UHs8Jbnu5yLJcWuw4LRgc&#10;6NNQ/V+drAJZjFmDh22bG3MMvqn+pt1yq9TsZfp4BxFpio/wvf2tFeRFAbcz6QjI9R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bzGFsMAAADcAAAADwAAAAAAAAAAAAAAAACf&#10;AgAAZHJzL2Rvd25yZXYueG1sUEsFBgAAAAAEAAQA9wAAAI8DAAAAAA==&#10;">
                      <v:imagedata r:id="rId250" o:title="IDLV GFAPp-IBA1_(c2)"/>
                    </v:shape>
                    <v:shape id="Picture 780" o:spid="_x0000_s2488" type="#_x0000_t75" alt="IDLV GFAPp-IBA1_(c3)" style="position:absolute;left:7959;top:9181;width:1389;height:13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1DfqLBAAAA3AAAAA8AAABkcnMvZG93bnJldi54bWxET02LwjAQvQv+hzCCN03dg+tWo4jgUsXL&#10;ZkU8Ds3YFptJaaJWf/3mIOzx8b4Xq87W4k6trxwrmIwTEMS5MxUXCo6/29EMhA/IBmvHpOBJHlbL&#10;fm+BqXEP/qG7DoWIIexTVFCG0KRS+rwki37sGuLIXVxrMUTYFtK0+IjhtpYfSTKVFiuODSU2tCkp&#10;v+qbVXDWOtvVXu+zYno6zL5e9nu3t0oNB916DiJQF/7Fb3dmFHwmcX48E4+AXP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1DfqLBAAAA3AAAAA8AAAAAAAAAAAAAAAAAnwIA&#10;AGRycy9kb3ducmV2LnhtbFBLBQYAAAAABAAEAPcAAACNAwAAAAA=&#10;">
                      <v:imagedata r:id="rId251" o:title="IDLV GFAPp-IBA1_(c3)"/>
                    </v:shape>
                  </v:group>
                  <v:group id="Group 781" o:spid="_x0000_s2483" style="position:absolute;left:6521;top:6435;width:1203;height:3248" coordorigin="6535,1966" coordsize="1203,32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P9P8YAAADcAAAADwAAAGRycy9kb3ducmV2LnhtbESPT2vCQBTE7wW/w/KE&#10;3ppNlLYSs4pILT2EQlUQb4/sMwlm34bsNn++fbdQ6HGYmd8w2XY0jeipc7VlBUkUgyAurK65VHA+&#10;HZ5WIJxH1thYJgUTOdhuZg8ZptoO/EX90ZciQNilqKDyvk2ldEVFBl1kW+Lg3Wxn0AfZlVJ3OAS4&#10;aeQijl+kwZrDQoUt7Ssq7sdvo+B9wGG3TN76/H7bT9fT8+clT0ipx/m4W4PwNPr/8F/7Qyt4jR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w/0/xgAAANwA&#10;AAAPAAAAAAAAAAAAAAAAAKoCAABkcnMvZG93bnJldi54bWxQSwUGAAAAAAQABAD6AAAAnQMAAAAA&#10;">
                    <v:shape id="Text Box 782" o:spid="_x0000_s2486" type="#_x0000_t202" style="position:absolute;left:6535;top:4691;width:1153;height:5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m9MQA&#10;AADcAAAADwAAAGRycy9kb3ducmV2LnhtbESPQWvCQBSE7wX/w/IEb7qr2FbTbESUQk8tpip4e2Sf&#10;SWj2bchuTfrvuwWhx2FmvmHSzWAbcaPO1441zGcKBHHhTM2lhuPn63QFwgdkg41j0vBDHjbZ6CHF&#10;xLieD3TLQykihH2CGqoQ2kRKX1Rk0c9cSxy9q+sshii7UpoO+wi3jVwo9SQt1hwXKmxpV1HxlX9b&#10;Daf36+W8VB/l3j62vRuUZLuWWk/Gw/YFRKAh/Ifv7Tej4Vkt4O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F5vTEAAAA3AAAAA8AAAAAAAAAAAAAAAAAmAIAAGRycy9k&#10;b3ducmV2LnhtbFBLBQYAAAAABAAEAPUAAACJAwAAAAA=&#10;" filled="f" stroked="f">
                      <v:textbox>
                        <w:txbxContent>
                          <w:p w:rsidR="00466BDA" w:rsidRPr="0085719F" w:rsidRDefault="00466BDA" w:rsidP="006179E6">
                            <w:pPr>
                              <w:rPr>
                                <w:b/>
                                <w:color w:val="FFFFFF"/>
                              </w:rPr>
                            </w:pPr>
                            <w:r w:rsidRPr="0085719F">
                              <w:rPr>
                                <w:b/>
                                <w:color w:val="FFFFFF"/>
                              </w:rPr>
                              <w:t>Iba1</w:t>
                            </w:r>
                          </w:p>
                        </w:txbxContent>
                      </v:textbox>
                    </v:shape>
                    <v:shape id="Text Box 783" o:spid="_x0000_s2485" type="#_x0000_t202" style="position:absolute;left:6535;top:3314;width:1189;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lDb8QA&#10;AADcAAAADwAAAGRycy9kb3ducmV2LnhtbESPW2sCMRSE3wv+h3CEvmmibb2sRhFLwaeKV/DtsDnu&#10;Lm5Olk3qrv++KQh9HGbmG2a+bG0p7lT7wrGGQV+BIE6dKTjTcDx89SYgfEA2WDomDQ/ysFx0XuaY&#10;GNfwju77kIkIYZ+ghjyEKpHSpzlZ9H1XEUfv6mqLIco6k6bGJsJtKYdKjaTFguNCjhWtc0pv+x+r&#10;4fR9vZzf1Tb7tB9V41ol2U6l1q/ddjUDEagN/+Fne2M0jNUb/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JQ2/EAAAA3AAAAA8AAAAAAAAAAAAAAAAAmAIAAGRycy9k&#10;b3ducmV2LnhtbFBLBQYAAAAABAAEAPUAAACJAwAAAAA=&#10;" filled="f" stroked="f">
                      <v:textbox>
                        <w:txbxContent>
                          <w:p w:rsidR="00466BDA" w:rsidRPr="008B5897" w:rsidRDefault="00466BDA" w:rsidP="006179E6">
                            <w:pPr>
                              <w:rPr>
                                <w:b/>
                                <w:color w:val="FFFFFF"/>
                              </w:rPr>
                            </w:pPr>
                            <w:r>
                              <w:rPr>
                                <w:b/>
                                <w:color w:val="FFFFFF"/>
                              </w:rPr>
                              <w:t>GFAP</w:t>
                            </w:r>
                          </w:p>
                        </w:txbxContent>
                      </v:textbox>
                    </v:shape>
                    <v:shape id="Text Box 784" o:spid="_x0000_s2484" type="#_x0000_t202" style="position:absolute;left:6549;top:1966;width:1189;height:5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DbG8QA&#10;AADcAAAADwAAAGRycy9kb3ducmV2LnhtbESPQWvCQBSE7wX/w/IEb7qr2FbTbESUQk8tpip4e2Sf&#10;SWj2bchuTfrvuwWhx2FmvmHSzWAbcaPO1441zGcKBHHhTM2lhuPn63QFwgdkg41j0vBDHjbZ6CHF&#10;xLieD3TLQykihH2CGqoQ2kRKX1Rk0c9cSxy9q+sshii7UpoO+wi3jVwo9SQt1hwXKmxpV1HxlX9b&#10;Daf36+W8VB/l3j62vRuUZLuWWk/Gw/YFRKAh/Ifv7Tej4Vk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g2xvEAAAA3AAAAA8AAAAAAAAAAAAAAAAAmAIAAGRycy9k&#10;b3ducmV2LnhtbFBLBQYAAAAABAAEAPUAAACJAwAAAAA=&#10;" filled="f" stroked="f">
                      <v:textbox>
                        <w:txbxContent>
                          <w:p w:rsidR="00466BDA" w:rsidRPr="008B5897" w:rsidRDefault="00466BDA" w:rsidP="006179E6">
                            <w:pPr>
                              <w:rPr>
                                <w:b/>
                                <w:color w:val="FFFFFF"/>
                              </w:rPr>
                            </w:pPr>
                            <w:r>
                              <w:rPr>
                                <w:b/>
                                <w:color w:val="FFFFFF"/>
                              </w:rPr>
                              <w:t>NeuN</w:t>
                            </w:r>
                          </w:p>
                        </w:txbxContent>
                      </v:textbox>
                    </v:shape>
                  </v:group>
                </v:group>
              </v:group>
            </v:group>
          </v:group>
        </w:pict>
      </w: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A960F5" w:rsidRDefault="006179E6" w:rsidP="006179E6">
      <w:pPr>
        <w:rPr>
          <w:b/>
          <w:sz w:val="33"/>
          <w:szCs w:val="23"/>
        </w:rPr>
      </w:pPr>
      <w:bookmarkStart w:id="1076" w:name="_Toc338274906"/>
      <w:bookmarkStart w:id="1077" w:name="_Toc338501428"/>
    </w:p>
    <w:p w:rsidR="006179E6" w:rsidRPr="005B4A45" w:rsidRDefault="006179E6" w:rsidP="006179E6">
      <w:pPr>
        <w:spacing w:line="360" w:lineRule="auto"/>
        <w:rPr>
          <w:rStyle w:val="Heading1NgocCharChar"/>
          <w:rFonts w:eastAsia="Calibri"/>
          <w:b w:val="0"/>
          <w:bCs w:val="0"/>
          <w:sz w:val="20"/>
          <w:szCs w:val="20"/>
        </w:rPr>
      </w:pPr>
      <w:bookmarkStart w:id="1078" w:name="_Toc341039182"/>
      <w:bookmarkStart w:id="1079" w:name="_Toc356079923"/>
      <w:r w:rsidRPr="005B4A45">
        <w:rPr>
          <w:b/>
          <w:sz w:val="20"/>
          <w:szCs w:val="20"/>
        </w:rPr>
        <w:t>Figure 4.</w:t>
      </w:r>
      <w:r w:rsidR="00122438" w:rsidRPr="005B4A45">
        <w:rPr>
          <w:b/>
          <w:sz w:val="20"/>
          <w:szCs w:val="20"/>
        </w:rPr>
        <w:fldChar w:fldCharType="begin"/>
      </w:r>
      <w:r w:rsidRPr="005B4A45">
        <w:rPr>
          <w:b/>
          <w:sz w:val="20"/>
          <w:szCs w:val="20"/>
        </w:rPr>
        <w:instrText xml:space="preserve"> SEQ Figure_4. \* ARABIC </w:instrText>
      </w:r>
      <w:r w:rsidR="00122438" w:rsidRPr="005B4A45">
        <w:rPr>
          <w:b/>
          <w:sz w:val="20"/>
          <w:szCs w:val="20"/>
        </w:rPr>
        <w:fldChar w:fldCharType="separate"/>
      </w:r>
      <w:r w:rsidRPr="005B4A45">
        <w:rPr>
          <w:b/>
          <w:noProof/>
          <w:sz w:val="20"/>
          <w:szCs w:val="20"/>
        </w:rPr>
        <w:t>11</w:t>
      </w:r>
      <w:r w:rsidR="00122438" w:rsidRPr="005B4A45">
        <w:rPr>
          <w:b/>
          <w:sz w:val="20"/>
          <w:szCs w:val="20"/>
        </w:rPr>
        <w:fldChar w:fldCharType="end"/>
      </w:r>
      <w:r w:rsidRPr="005B4A45">
        <w:rPr>
          <w:b/>
          <w:sz w:val="20"/>
          <w:szCs w:val="20"/>
        </w:rPr>
        <w:t>:</w:t>
      </w:r>
      <w:r w:rsidRPr="005B4A45">
        <w:rPr>
          <w:sz w:val="20"/>
          <w:szCs w:val="20"/>
        </w:rPr>
        <w:t xml:space="preserve"> </w:t>
      </w:r>
      <w:r w:rsidRPr="005B4A45">
        <w:rPr>
          <w:b/>
          <w:sz w:val="20"/>
          <w:szCs w:val="20"/>
        </w:rPr>
        <w:t>Morphological identification of eGFP+ cells in rat striata</w:t>
      </w:r>
      <w:r w:rsidRPr="005B4A45">
        <w:rPr>
          <w:sz w:val="20"/>
          <w:szCs w:val="20"/>
        </w:rPr>
        <w:t xml:space="preserve">. </w:t>
      </w:r>
      <w:r w:rsidRPr="005B4A45">
        <w:rPr>
          <w:rStyle w:val="Strong"/>
          <w:sz w:val="20"/>
          <w:szCs w:val="20"/>
        </w:rPr>
        <w:t xml:space="preserve">Either IPLV- or IDLV-eGFP vectors were injected into the right striata. Animals were lesioned with 6-OHDA two weeks later. Data analysis by immunohistochemistry was performed 5 months post-vector injection. Representative images from transduced striata are shown. (A, B) The majority of eGFP+ cells from striata injected with LV-SYNp vectors were neurons (NeuN+) whereas (C, D) eGFP+ cells from striata injected with LV-GFAPp vectors were mainly astrocytes (GFAP+). No significant microglia (Iba1+) transduction was observed with either vector type. Nuclei were stained blue with DAPI; red cells were positive with </w:t>
      </w:r>
      <w:r>
        <w:rPr>
          <w:rStyle w:val="Strong"/>
          <w:sz w:val="20"/>
          <w:szCs w:val="20"/>
        </w:rPr>
        <w:t xml:space="preserve">primary </w:t>
      </w:r>
      <w:r w:rsidRPr="005B4A45">
        <w:rPr>
          <w:rStyle w:val="Strong"/>
          <w:sz w:val="20"/>
          <w:szCs w:val="20"/>
        </w:rPr>
        <w:t>antibodies against the protein markers indicated on images.</w:t>
      </w:r>
      <w:bookmarkStart w:id="1080" w:name="_Toc310948231"/>
      <w:bookmarkStart w:id="1081" w:name="_Toc337673536"/>
      <w:bookmarkStart w:id="1082" w:name="_Toc337815942"/>
      <w:bookmarkStart w:id="1083" w:name="_Toc338361604"/>
      <w:bookmarkStart w:id="1084" w:name="_Toc338496669"/>
      <w:bookmarkStart w:id="1085" w:name="_Toc338499596"/>
      <w:bookmarkStart w:id="1086" w:name="_Toc341038862"/>
      <w:bookmarkEnd w:id="1076"/>
      <w:bookmarkEnd w:id="1077"/>
      <w:bookmarkEnd w:id="1078"/>
      <w:bookmarkEnd w:id="1080"/>
      <w:bookmarkEnd w:id="1081"/>
      <w:bookmarkEnd w:id="1082"/>
      <w:bookmarkEnd w:id="1083"/>
      <w:bookmarkEnd w:id="1084"/>
      <w:bookmarkEnd w:id="1085"/>
      <w:bookmarkEnd w:id="1086"/>
      <w:r w:rsidRPr="005B4A45">
        <w:rPr>
          <w:rStyle w:val="Strong"/>
          <w:sz w:val="20"/>
          <w:szCs w:val="20"/>
        </w:rPr>
        <w:t xml:space="preserve"> Scale bars = 100 µm.</w:t>
      </w:r>
      <w:bookmarkEnd w:id="1079"/>
    </w:p>
    <w:p w:rsidR="00AC62C6" w:rsidRDefault="00EB1320" w:rsidP="00AC62C6">
      <w:pPr>
        <w:pStyle w:val="Heading1"/>
        <w:rPr>
          <w:rStyle w:val="Heading1NgocCharChar"/>
          <w:rFonts w:cstheme="majorBidi"/>
          <w:b/>
          <w:bCs/>
          <w:sz w:val="22"/>
          <w:szCs w:val="28"/>
        </w:rPr>
      </w:pPr>
      <w:bookmarkStart w:id="1087" w:name="_Toc370678395"/>
      <w:r>
        <w:rPr>
          <w:rStyle w:val="Heading1NgocCharChar"/>
          <w:rFonts w:cstheme="majorBidi"/>
          <w:b/>
          <w:bCs/>
          <w:sz w:val="22"/>
          <w:szCs w:val="28"/>
        </w:rPr>
        <w:lastRenderedPageBreak/>
        <w:t>4.</w:t>
      </w:r>
      <w:r w:rsidR="006F444E">
        <w:rPr>
          <w:rStyle w:val="Heading1NgocCharChar"/>
          <w:rFonts w:cstheme="majorBidi"/>
          <w:b/>
          <w:bCs/>
          <w:sz w:val="22"/>
          <w:szCs w:val="28"/>
        </w:rPr>
        <w:t>5</w:t>
      </w:r>
      <w:r w:rsidR="00AC62C6" w:rsidRPr="00F37F2C">
        <w:rPr>
          <w:rStyle w:val="Heading1NgocCharChar"/>
          <w:rFonts w:cstheme="majorBidi"/>
          <w:b/>
          <w:bCs/>
          <w:sz w:val="22"/>
          <w:szCs w:val="28"/>
        </w:rPr>
        <w:t>. Discussion</w:t>
      </w:r>
      <w:bookmarkEnd w:id="1087"/>
    </w:p>
    <w:p w:rsidR="00AC62C6" w:rsidRPr="002C59B8" w:rsidRDefault="00AD3B52" w:rsidP="00AC62C6">
      <w:r>
        <w:t>The main hypotheses of the present study were</w:t>
      </w:r>
      <w:r w:rsidR="00916D7E">
        <w:t xml:space="preserve"> </w:t>
      </w:r>
      <w:r>
        <w:t>that</w:t>
      </w:r>
      <w:r w:rsidR="00916D7E">
        <w:t xml:space="preserve"> IDLVs provide comparable transduction efficiency to IPLVs in non-diving cell environment</w:t>
      </w:r>
      <w:r w:rsidR="00916D7E" w:rsidRPr="002B2E47">
        <w:t xml:space="preserve"> </w:t>
      </w:r>
      <w:r w:rsidR="00916D7E">
        <w:t>(</w:t>
      </w:r>
      <w:r w:rsidR="00916D7E" w:rsidRPr="002B2E47">
        <w:rPr>
          <w:i/>
        </w:rPr>
        <w:t xml:space="preserve">in vitro </w:t>
      </w:r>
      <w:r w:rsidR="00916D7E" w:rsidRPr="002B2E47">
        <w:t xml:space="preserve">and </w:t>
      </w:r>
      <w:r w:rsidR="00916D7E" w:rsidRPr="002B2E47">
        <w:rPr>
          <w:i/>
        </w:rPr>
        <w:t>in vivo</w:t>
      </w:r>
      <w:r w:rsidR="00916D7E">
        <w:t xml:space="preserve">) and transgene expression </w:t>
      </w:r>
      <w:r w:rsidR="00916D7E" w:rsidRPr="002B2E47">
        <w:t xml:space="preserve">from </w:t>
      </w:r>
      <w:r w:rsidR="00916D7E">
        <w:t xml:space="preserve">the </w:t>
      </w:r>
      <w:r w:rsidR="00916D7E" w:rsidRPr="002B2E47">
        <w:t xml:space="preserve">vectors </w:t>
      </w:r>
      <w:r w:rsidR="00916D7E">
        <w:t xml:space="preserve">could be targeted using cell-type specific promoters. In relevant to PD, </w:t>
      </w:r>
      <w:r w:rsidR="00916D7E">
        <w:rPr>
          <w:rFonts w:cs="Arial"/>
        </w:rPr>
        <w:t xml:space="preserve">primary VM neuronal and astroglial cultures were </w:t>
      </w:r>
      <w:r w:rsidR="00F346D4">
        <w:rPr>
          <w:rFonts w:cs="Arial"/>
        </w:rPr>
        <w:t xml:space="preserve">first </w:t>
      </w:r>
      <w:r w:rsidR="00916D7E">
        <w:rPr>
          <w:rFonts w:cs="Arial"/>
        </w:rPr>
        <w:t xml:space="preserve">prepared </w:t>
      </w:r>
      <w:r w:rsidR="00916D7E" w:rsidRPr="0059373D">
        <w:rPr>
          <w:rFonts w:cs="Arial"/>
        </w:rPr>
        <w:t xml:space="preserve">from </w:t>
      </w:r>
      <w:r w:rsidR="00916D7E">
        <w:rPr>
          <w:rFonts w:cs="Arial"/>
        </w:rPr>
        <w:t xml:space="preserve">embryonic </w:t>
      </w:r>
      <w:r w:rsidR="00916D7E" w:rsidRPr="0059373D">
        <w:rPr>
          <w:rFonts w:cs="Arial"/>
        </w:rPr>
        <w:t xml:space="preserve">rat </w:t>
      </w:r>
      <w:r w:rsidR="00916D7E">
        <w:rPr>
          <w:rFonts w:cs="Arial"/>
        </w:rPr>
        <w:t>VMs</w:t>
      </w:r>
      <w:r w:rsidR="00916D7E" w:rsidRPr="0059373D">
        <w:rPr>
          <w:rFonts w:cs="Arial"/>
        </w:rPr>
        <w:t>.</w:t>
      </w:r>
      <w:r w:rsidR="00916D7E">
        <w:rPr>
          <w:rFonts w:cs="Arial"/>
        </w:rPr>
        <w:t xml:space="preserve"> </w:t>
      </w:r>
      <w:r w:rsidR="00AC62C6" w:rsidRPr="0059373D">
        <w:rPr>
          <w:rFonts w:cs="Arial"/>
        </w:rPr>
        <w:t xml:space="preserve">Dopaminergic neurons within this </w:t>
      </w:r>
      <w:r w:rsidR="00F346D4">
        <w:rPr>
          <w:rFonts w:cs="Arial"/>
        </w:rPr>
        <w:t>SNpc-containing</w:t>
      </w:r>
      <w:r w:rsidR="00F346D4" w:rsidRPr="0059373D">
        <w:rPr>
          <w:rFonts w:cs="Arial"/>
        </w:rPr>
        <w:t xml:space="preserve"> </w:t>
      </w:r>
      <w:r w:rsidR="00AC62C6" w:rsidRPr="0059373D">
        <w:rPr>
          <w:rFonts w:cs="Arial"/>
        </w:rPr>
        <w:t>region initially differentiate and express TH on the 13</w:t>
      </w:r>
      <w:r w:rsidR="00AC62C6" w:rsidRPr="0059373D">
        <w:rPr>
          <w:rFonts w:cs="Arial"/>
          <w:vertAlign w:val="superscript"/>
        </w:rPr>
        <w:t>th</w:t>
      </w:r>
      <w:r w:rsidR="00AC62C6" w:rsidRPr="0059373D">
        <w:rPr>
          <w:rFonts w:cs="Arial"/>
        </w:rPr>
        <w:t xml:space="preserve"> </w:t>
      </w:r>
      <w:r w:rsidR="00AC62C6">
        <w:rPr>
          <w:rFonts w:cs="Arial"/>
        </w:rPr>
        <w:t xml:space="preserve">day </w:t>
      </w:r>
      <w:r w:rsidR="00AC62C6" w:rsidRPr="0059373D">
        <w:rPr>
          <w:rFonts w:cs="Arial"/>
        </w:rPr>
        <w:t xml:space="preserve">of embryonic development </w:t>
      </w:r>
      <w:r w:rsidR="00122438" w:rsidRPr="0059373D">
        <w:rPr>
          <w:rFonts w:cs="Arial"/>
        </w:rPr>
        <w:fldChar w:fldCharType="begin" w:fldLock="1"/>
      </w:r>
      <w:r w:rsidR="00994410">
        <w:rPr>
          <w:rFonts w:cs="Arial"/>
        </w:rPr>
        <w:instrText>ADDIN CSL_CITATION { "citationItems" : [ { "id" : "ITEM-1", "itemData" : { "DOI" : "S0012-1606(07)00065-6 [pii]\n10.1016/j.ydbio.2007.01.032", "ISBN" : "0012-1606 (Print)\n0012-1606 (Linking)", "PMID" : "17331494", "abstract" : "Dopaminergic neurons in the midbrain (mDNs) play a central role in the regulation of voluntary movement as well as other complex behaviors, and their loss is associated with Parkinson's disease (PD). The development of functional mDNs from multipotent progenitors is orchestrated by cell-intrinsic factors and cell-extrinsic environmental cues in a series of stages: early midbrain patterning, specification of mitotic precursors, postmitotic mDN development, and functional maturation. Of particular interest is how extracellular information is integrated with cell-intrinsic developmental programs. Cell fate mapping studies suggest that the stem-like progenitors for mDNs reside at the ventral midline floor plate, a region that also serves as a source of inductive signals for mDN specification such as Sonic Hedgehog (SHH). Cell replacement therapies, and in particular the use of embryonic or adult stem cell-derived dopaminergic neurons, offer potential novel treatment venues for PD, but such strategies require a detailed understanding of mDN development.", "author" : [ { "dropping-particle" : "", "family" : "Abeliovich", "given" : "A", "non-dropping-particle" : "", "parse-names" : false, "suffix" : "" }, { "dropping-particle" : "", "family" : "Hammond", "given" : "R", "non-dropping-particle" : "", "parse-names" : false, "suffix" : "" } ], "container-title" : "Dev Biol", "edition" : "2007/03/03", "id" : "ITEM-1", "issue" : "2", "issued" : { "date-parts" : [ [ "2007" ] ] }, "note" : "Abeliovich, Asa\nHammond, Rachel\nReview\nUnited States\nDevelopmental biology\nDev Biol. 2007 Apr 15;304(2):447-54. Epub 2007 Jan 27.", "page" : "447-454", "title" : "Midbrain dopamine neuron differentiation: factors and fates", "type" : "article-journal", "volume" : "304" }, "uris" : [ "http://www.mendeley.com/documents/?uuid=beb84d2e-cf8d-4172-950c-5bc36de2a843" ] } ], "mendeley" : { "previouslyFormattedCitation" : "(Abeliovich and Hammond, 2007)" }, "properties" : { "noteIndex" : 0 }, "schema" : "https://github.com/citation-style-language/schema/raw/master/csl-citation.json" }</w:instrText>
      </w:r>
      <w:r w:rsidR="00122438" w:rsidRPr="0059373D">
        <w:rPr>
          <w:rFonts w:cs="Arial"/>
        </w:rPr>
        <w:fldChar w:fldCharType="separate"/>
      </w:r>
      <w:r w:rsidR="00AC62C6" w:rsidRPr="00660074">
        <w:rPr>
          <w:rFonts w:cs="Arial"/>
          <w:noProof/>
        </w:rPr>
        <w:t>(Abeliovich and Hammond, 2007)</w:t>
      </w:r>
      <w:r w:rsidR="00122438" w:rsidRPr="0059373D">
        <w:rPr>
          <w:rFonts w:cs="Arial"/>
        </w:rPr>
        <w:fldChar w:fldCharType="end"/>
      </w:r>
      <w:r w:rsidR="00AC62C6" w:rsidRPr="0059373D">
        <w:rPr>
          <w:rFonts w:cs="Arial"/>
        </w:rPr>
        <w:t xml:space="preserve">. Their first innervation into the striatum </w:t>
      </w:r>
      <w:r w:rsidR="00AC62C6">
        <w:rPr>
          <w:rFonts w:cs="Arial"/>
        </w:rPr>
        <w:t>has been</w:t>
      </w:r>
      <w:r w:rsidR="00AC62C6" w:rsidRPr="0059373D">
        <w:rPr>
          <w:rFonts w:cs="Arial"/>
        </w:rPr>
        <w:t xml:space="preserve"> observed on the 14</w:t>
      </w:r>
      <w:r w:rsidR="00AC62C6" w:rsidRPr="0059373D">
        <w:rPr>
          <w:rFonts w:cs="Arial"/>
          <w:vertAlign w:val="superscript"/>
        </w:rPr>
        <w:t>th</w:t>
      </w:r>
      <w:r w:rsidR="00AC62C6" w:rsidRPr="0059373D">
        <w:rPr>
          <w:rFonts w:cs="Arial"/>
        </w:rPr>
        <w:t xml:space="preserve"> </w:t>
      </w:r>
      <w:r w:rsidR="00AC62C6">
        <w:rPr>
          <w:rFonts w:cs="Arial"/>
        </w:rPr>
        <w:t xml:space="preserve">day </w:t>
      </w:r>
      <w:r w:rsidR="00AC62C6" w:rsidRPr="0059373D">
        <w:rPr>
          <w:rFonts w:cs="Arial"/>
        </w:rPr>
        <w:t xml:space="preserve">and the first positive signal of striatal dopamine </w:t>
      </w:r>
      <w:r w:rsidR="00AC62C6">
        <w:rPr>
          <w:rFonts w:cs="Arial"/>
        </w:rPr>
        <w:t xml:space="preserve">has been </w:t>
      </w:r>
      <w:r w:rsidR="00AC62C6" w:rsidRPr="0059373D">
        <w:rPr>
          <w:rFonts w:cs="Arial"/>
        </w:rPr>
        <w:t>subsequently</w:t>
      </w:r>
      <w:r w:rsidR="00AC62C6">
        <w:rPr>
          <w:rFonts w:cs="Arial"/>
        </w:rPr>
        <w:t xml:space="preserve"> </w:t>
      </w:r>
      <w:r w:rsidR="00AC62C6" w:rsidRPr="0059373D">
        <w:rPr>
          <w:rFonts w:cs="Arial"/>
        </w:rPr>
        <w:t>detected on the 16</w:t>
      </w:r>
      <w:r w:rsidR="00AC62C6" w:rsidRPr="0059373D">
        <w:rPr>
          <w:rFonts w:cs="Arial"/>
          <w:vertAlign w:val="superscript"/>
        </w:rPr>
        <w:t>th</w:t>
      </w:r>
      <w:r w:rsidR="00AC62C6" w:rsidRPr="0059373D">
        <w:rPr>
          <w:rFonts w:cs="Arial"/>
        </w:rPr>
        <w:t xml:space="preserve"> </w:t>
      </w:r>
      <w:r w:rsidR="00AC62C6">
        <w:rPr>
          <w:rFonts w:cs="Arial"/>
        </w:rPr>
        <w:t xml:space="preserve">day </w:t>
      </w:r>
      <w:r w:rsidR="00AC62C6" w:rsidRPr="0059373D">
        <w:rPr>
          <w:rFonts w:cs="Arial"/>
        </w:rPr>
        <w:t xml:space="preserve">of the </w:t>
      </w:r>
      <w:r w:rsidR="00AC62C6">
        <w:rPr>
          <w:rFonts w:cs="Arial"/>
        </w:rPr>
        <w:t>gestation</w:t>
      </w:r>
      <w:r w:rsidR="00AC62C6" w:rsidRPr="0059373D">
        <w:rPr>
          <w:rFonts w:cs="Arial"/>
        </w:rPr>
        <w:t xml:space="preserve"> </w:t>
      </w:r>
      <w:r w:rsidR="00122438" w:rsidRPr="0059373D">
        <w:rPr>
          <w:rFonts w:cs="Arial"/>
        </w:rPr>
        <w:fldChar w:fldCharType="begin" w:fldLock="1"/>
      </w:r>
      <w:r w:rsidR="00994410">
        <w:rPr>
          <w:rFonts w:cs="Arial"/>
        </w:rPr>
        <w:instrText>ADDIN CSL_CITATION { "citationItems" : [ { "id" : "ITEM-1", "itemData" : { "DOI" : "S0012-1606(07)00065-6 [pii]\n10.1016/j.ydbio.2007.01.032", "ISBN" : "0012-1606 (Print)\n0012-1606 (Linking)", "PMID" : "17331494", "abstract" : "Dopaminergic neurons in the midbrain (mDNs) play a central role in the regulation of voluntary movement as well as other complex behaviors, and their loss is associated with Parkinson's disease (PD). The development of functional mDNs from multipotent progenitors is orchestrated by cell-intrinsic factors and cell-extrinsic environmental cues in a series of stages: early midbrain patterning, specification of mitotic precursors, postmitotic mDN development, and functional maturation. Of particular interest is how extracellular information is integrated with cell-intrinsic developmental programs. Cell fate mapping studies suggest that the stem-like progenitors for mDNs reside at the ventral midline floor plate, a region that also serves as a source of inductive signals for mDN specification such as Sonic Hedgehog (SHH). Cell replacement therapies, and in particular the use of embryonic or adult stem cell-derived dopaminergic neurons, offer potential novel treatment venues for PD, but such strategies require a detailed understanding of mDN development.", "author" : [ { "dropping-particle" : "", "family" : "Abeliovich", "given" : "A", "non-dropping-particle" : "", "parse-names" : false, "suffix" : "" }, { "dropping-particle" : "", "family" : "Hammond", "given" : "R", "non-dropping-particle" : "", "parse-names" : false, "suffix" : "" } ], "container-title" : "Dev Biol", "edition" : "2007/03/03", "id" : "ITEM-1", "issue" : "2", "issued" : { "date-parts" : [ [ "2007" ] ] }, "note" : "Abeliovich, Asa\nHammond, Rachel\nReview\nUnited States\nDevelopmental biology\nDev Biol. 2007 Apr 15;304(2):447-54. Epub 2007 Jan 27.", "page" : "447-454", "title" : "Midbrain dopamine neuron differentiation: factors and fates", "type" : "article-journal", "volume" : "304" }, "uris" : [ "http://www.mendeley.com/documents/?uuid=beb84d2e-cf8d-4172-950c-5bc36de2a843" ] }, { "id" : "ITEM-2", "itemData" : { "DOI" : "S0006-8993(06)03319-1 [pii]\n10.1016/j.brainres.2006.11.053", "ISBN" : "0006-8993 (Print)\n0006-8993 (Linking)", "PMID" : "17196555", "abstract" : "Using organotypic co-cultures of rat embryonic day 14 (E14) ventral mesencephalon (VM) and E21 striatum, we have described the developmental changes in (i) dopamine (DA) neurochemistry; (ii) numbers of DA neurons; and (iii) protein expression of tyrosine hydroxylase (TH), DA transporter (DAT), and glutamic acid decarboxylase (GAD 65/67), over 17 days in vitro (DIV). Co-cultures demonstrated changes in DA development similar to those observed in vivo. The numbers of VM DA neurons remained relatively constant, while levels of VM DA progressively increased through 10 DIV. After 3 DIV, the levels of striatal DA increased substantially, through 10 DIV. Tissue levels of DA metabolites homovanillic acid (HVA) and 3,4-dihydroxyphenylacetic acid (DOPAC) reflected changes in tissue DA concentrations, indicating that release and metabolism of DA are similar to these characteristics observed in vivo. Western blot analysis of TH protein expression revealed large increases in VM TH after only 3 DIV, followed by a decline in levels through 17 DIV; levels of striatal TH, in contrast, increased through this period. Additionally, DAT and GAD 65/67 expression increased, in both the VM and striatum, over 17 DIV. By 17 DIV, many measures of DA function had decreased from those assessed at 10 DIV, thus providing an approximate limit to the effective duration of use of this co-culture model. Our results provide a much-needed description of the neurochemical changes that occur during the maturation of VM and striatum in organotypic co-cultures. Additionally, these results provide a foundation for future studies to assess toxic challenges of the developing nigrostriatal DA system, in vitro.", "author" : [ { "dropping-particle" : "", "family" : "Lyng", "given" : "G D", "non-dropping-particle" : "", "parse-names" : false, "suffix" : "" }, { "dropping-particle" : "", "family" : "Snyder-Keller", "given" : "A", "non-dropping-particle" : "", "parse-names" : false, "suffix" : "" }, { "dropping-particle" : "", "family" : "Seegal", "given" : "R F", "non-dropping-particle" : "", "parse-names" : false, "suffix" : "" } ], "container-title" : "Brain Res", "edition" : "2007/01/02", "id" : "ITEM-2", "issue" : "1", "issued" : { "date-parts" : [ [ "2007" ] ] }, "note" : "Lyng, Gregory D\nSnyder-Keller, Abigail\nSeegal, Richard F\nES11263/ES/NIEHS NIH HHS/United States\nP01 ES011263-050003/ES/NIEHS NIH HHS/United States\nResearch Support, N.I.H., Extramural\nResearch Support, U.S. Gov't, Non-P.H.S.\nNetherlands\nBrain research\nBrain Res. 2007 Feb 16;1133(1):1-9. Epub 2006 Dec 28.", "page" : "1-9", "title" : "Dopaminergic development of prenatal ventral mesencephalon and striatum in organotypic co-cultures", "type" : "article-journal", "volume" : "1133" }, "uris" : [ "http://www.mendeley.com/documents/?uuid=9a6b83df-9c62-45b7-a176-e78aac044398" ] } ], "mendeley" : { "previouslyFormattedCitation" : "(Abeliovich and Hammond, 2007; Lyng et al., 2007)" }, "properties" : { "noteIndex" : 0 }, "schema" : "https://github.com/citation-style-language/schema/raw/master/csl-citation.json" }</w:instrText>
      </w:r>
      <w:r w:rsidR="00122438" w:rsidRPr="0059373D">
        <w:rPr>
          <w:rFonts w:cs="Arial"/>
        </w:rPr>
        <w:fldChar w:fldCharType="separate"/>
      </w:r>
      <w:r w:rsidR="00AC62C6" w:rsidRPr="00660074">
        <w:rPr>
          <w:rFonts w:cs="Arial"/>
          <w:noProof/>
        </w:rPr>
        <w:t>(Abeliovich and Hammond, 2007; Lyng et al., 2007)</w:t>
      </w:r>
      <w:r w:rsidR="00122438" w:rsidRPr="0059373D">
        <w:rPr>
          <w:rFonts w:cs="Arial"/>
        </w:rPr>
        <w:fldChar w:fldCharType="end"/>
      </w:r>
      <w:r w:rsidR="00AC62C6">
        <w:rPr>
          <w:rFonts w:cs="Arial"/>
        </w:rPr>
        <w:t>. According to these data</w:t>
      </w:r>
      <w:r w:rsidR="00AC62C6" w:rsidRPr="0059373D">
        <w:rPr>
          <w:rFonts w:cs="Arial"/>
        </w:rPr>
        <w:t xml:space="preserve">, the </w:t>
      </w:r>
      <w:r w:rsidR="00AC62C6">
        <w:rPr>
          <w:rFonts w:cs="Arial"/>
        </w:rPr>
        <w:t xml:space="preserve">VMs </w:t>
      </w:r>
      <w:r w:rsidR="00AC62C6" w:rsidRPr="0059373D">
        <w:rPr>
          <w:rFonts w:cs="Arial"/>
        </w:rPr>
        <w:t xml:space="preserve">were </w:t>
      </w:r>
      <w:r w:rsidR="00AC62C6">
        <w:rPr>
          <w:rFonts w:cs="Arial"/>
        </w:rPr>
        <w:t>dissected from E14-E</w:t>
      </w:r>
      <w:r w:rsidR="00AC62C6" w:rsidRPr="0059373D">
        <w:rPr>
          <w:rFonts w:cs="Arial"/>
        </w:rPr>
        <w:t xml:space="preserve">15 rat embryos to obtain the highest number of </w:t>
      </w:r>
      <w:r w:rsidR="00AC62C6">
        <w:rPr>
          <w:rFonts w:cs="Arial"/>
        </w:rPr>
        <w:t xml:space="preserve">TH+ </w:t>
      </w:r>
      <w:r w:rsidR="00AC62C6" w:rsidRPr="0059373D">
        <w:rPr>
          <w:rFonts w:cs="Arial"/>
        </w:rPr>
        <w:t xml:space="preserve">cells at the earliest time. An evaluation of </w:t>
      </w:r>
      <w:r w:rsidR="00AC62C6">
        <w:rPr>
          <w:rFonts w:cs="Arial"/>
        </w:rPr>
        <w:t xml:space="preserve">the </w:t>
      </w:r>
      <w:r w:rsidR="00AC62C6" w:rsidRPr="0059373D">
        <w:rPr>
          <w:rFonts w:cs="Arial"/>
        </w:rPr>
        <w:t>total TH+ cell nu</w:t>
      </w:r>
      <w:r w:rsidR="00AC62C6">
        <w:rPr>
          <w:rFonts w:cs="Arial"/>
        </w:rPr>
        <w:t>mber in neuronal cultures displays</w:t>
      </w:r>
      <w:r w:rsidR="00AC62C6" w:rsidRPr="0059373D">
        <w:rPr>
          <w:rFonts w:cs="Arial"/>
        </w:rPr>
        <w:t xml:space="preserve"> consistent, or even better, results with previously published data. </w:t>
      </w:r>
      <w:r w:rsidR="00AC62C6">
        <w:rPr>
          <w:rFonts w:cs="Arial"/>
        </w:rPr>
        <w:t>For example</w:t>
      </w:r>
      <w:r w:rsidR="00AC62C6" w:rsidRPr="0059373D">
        <w:rPr>
          <w:rFonts w:cs="Arial"/>
        </w:rPr>
        <w:t xml:space="preserve">, </w:t>
      </w:r>
      <w:r w:rsidR="00AC62C6">
        <w:rPr>
          <w:rFonts w:cs="Arial"/>
        </w:rPr>
        <w:t>a ti</w:t>
      </w:r>
      <w:r w:rsidR="00294F16">
        <w:rPr>
          <w:rFonts w:cs="Arial"/>
        </w:rPr>
        <w:t>me-matched comparison at day 7 (from cell plating)</w:t>
      </w:r>
      <w:r w:rsidR="00AC62C6">
        <w:rPr>
          <w:rFonts w:cs="Arial"/>
        </w:rPr>
        <w:t xml:space="preserve"> indicates the number of surviving TH+ cells here is about double </w:t>
      </w:r>
      <w:r w:rsidR="00122438">
        <w:rPr>
          <w:rFonts w:cs="Arial"/>
        </w:rPr>
        <w:fldChar w:fldCharType="begin" w:fldLock="1"/>
      </w:r>
      <w:r w:rsidR="00994410">
        <w:rPr>
          <w:rFonts w:cs="Arial"/>
        </w:rPr>
        <w:instrText>ADDIN CSL_CITATION { "citationItems" : [ { "id" : "ITEM-1", "itemData" : { "DOI" : "10.1016/j.yexcr.2010.01.001", "ISSN" : "1090-2422", "PMID" : "20060824", "abstract" : "Parkinson's disease (PD) is a neurodegenerative disorder with motor symptoms caused by the loss of dopaminergic (DA) cells and consequently dopamine release in the nigrostriatal system. In vivo and in vitro 6-hydroxydopamine (6-OHDA) PD models are widely used to study the effect of striatal dopamine depletion as well as novel neuroprotective or restorative therapeutic strategies for PD. In the present study, we investigated in vitro the toxicity of 6-OHDA on DA neurons derived from E14 rat ventral mesencephalon (VM) and the neuroprotective efficiency of erythropoietin (Epo) on VM-derived cell cultures against 6-OHDA toxicity. Using E14 VM-derived DA-rich primary cultures, we could demonstrate that 6-OHDA toxicity works in a time-and concentration-dependent way, and leads to cell death not only in DA cells but also in non-DA cells in direct relation to concentration and incubation times. In addition, we found that 6-OHDA toxicity induces caspase-3 activation and an increment of intracellular reactive oxygen species (ROS) in VM-derived cultures. When 6-OHDA-treated VMs were cultured in the presence of the anti-apoptotic protein erythropoietin (Epo), the total neuronal population, including the DA neurons, was protected. However, untreated VM cultures exposed to Epo showed an increase in the total neuronal population, but not an additional increase in DA neuron cell number. These findings suggest that 6-OHDA toxicity is time and concentration-dependent and does not exclusively affect DA neurons. In high concentration and long incubation times, 6-OHDA influences the survival of other neuronal and non-neuronal cell populations derived from the VM cultures. 6-OHDA toxicity induces caspase-3 activation, indicating cell death via the apoptotic pathway which could be restricted or even prevented by pre-exposure to Epo, known to interact via the apoptotic pathway. Our results support and expand on previous findings showing that Epo is an interesting candidate molecule to mediate neuroprotective effects on DA neurons in PD. Furthermore, it could be used in promoting the survival of DA neurons after transplantation in clinical trials.", "author" : [ { "dropping-particle" : "", "family" : "Ganser", "given" : "Claudia", "non-dropping-particle" : "", "parse-names" : false, "suffix" : "" }, { "dropping-particle" : "", "family" : "Papazoglou", "given" : "Anna", "non-dropping-particle" : "", "parse-names" : false, "suffix" : "" }, { "dropping-particle" : "", "family" : "Just", "given" : "Lothar", "non-dropping-particle" : "", "parse-names" : false, "suffix" : "" }, { "dropping-particle" : "", "family" : "Nikkhah", "given" : "Guido", "non-dropping-particle" : "", "parse-names" : false, "suffix" : "" } ], "container-title" : "Experimental cell research", "id" : "ITEM-1", "issue" : "5", "issued" : { "date-parts" : [ [ "2010", "3", "10" ] ] }, "page" : "737-46", "publisher" : "Elsevier Inc.", "title" : "Neuroprotective effects of erythropoietin on 6-hydroxydopamine-treated ventral mesencephalic dopamine-rich cultures.", "type" : "article-journal", "volume" : "316" }, "uris" : [ "http://www.mendeley.com/documents/?uuid=2895e4e4-8d36-44fe-8a88-4c2f38ad5dd7" ] }, { "id" : "ITEM-2", "itemData" : { "DOI" : "S0006-8993(06)03319-1 [pii]\n10.1016/j.brainres.2006.11.053", "ISBN" : "0006-8993 (Print)\n0006-8993 (Linking)", "PMID" : "17196555", "abstract" : "Using organotypic co-cultures of rat embryonic day 14 (E14) ventral mesencephalon (VM) and E21 striatum, we have described the developmental changes in (i) dopamine (DA) neurochemistry; (ii) numbers of DA neurons; and (iii) protein expression of tyrosine hydroxylase (TH), DA transporter (DAT), and glutamic acid decarboxylase (GAD 65/67), over 17 days in vitro (DIV). Co-cultures demonstrated changes in DA development similar to those observed in vivo. The numbers of VM DA neurons remained relatively constant, while levels of VM DA progressively increased through 10 DIV. After 3 DIV, the levels of striatal DA increased substantially, through 10 DIV. Tissue levels of DA metabolites homovanillic acid (HVA) and 3,4-dihydroxyphenylacetic acid (DOPAC) reflected changes in tissue DA concentrations, indicating that release and metabolism of DA are similar to these characteristics observed in vivo. Western blot analysis of TH protein expression revealed large increases in VM TH after only 3 DIV, followed by a decline in levels through 17 DIV; levels of striatal TH, in contrast, increased through this period. Additionally, DAT and GAD 65/67 expression increased, in both the VM and striatum, over 17 DIV. By 17 DIV, many measures of DA function had decreased from those assessed at 10 DIV, thus providing an approximate limit to the effective duration of use of this co-culture model. Our results provide a much-needed description of the neurochemical changes that occur during the maturation of VM and striatum in organotypic co-cultures. Additionally, these results provide a foundation for future studies to assess toxic challenges of the developing nigrostriatal DA system, in vitro.", "author" : [ { "dropping-particle" : "", "family" : "Lyng", "given" : "G D", "non-dropping-particle" : "", "parse-names" : false, "suffix" : "" }, { "dropping-particle" : "", "family" : "Snyder-Keller", "given" : "A", "non-dropping-particle" : "", "parse-names" : false, "suffix" : "" }, { "dropping-particle" : "", "family" : "Seegal", "given" : "R F", "non-dropping-particle" : "", "parse-names" : false, "suffix" : "" } ], "container-title" : "Brain Res", "edition" : "2007/01/02", "id" : "ITEM-2", "issue" : "1", "issued" : { "date-parts" : [ [ "2007" ] ] }, "note" : "Lyng, Gregory D\nSnyder-Keller, Abigail\nSeegal, Richard F\nES11263/ES/NIEHS NIH HHS/United States\nP01 ES011263-050003/ES/NIEHS NIH HHS/United States\nResearch Support, N.I.H., Extramural\nResearch Support, U.S. Gov't, Non-P.H.S.\nNetherlands\nBrain research\nBrain Res. 2007 Feb 16;1133(1):1-9. Epub 2006 Dec 28.", "page" : "1-9", "title" : "Dopaminergic development of prenatal ventral mesencephalon and striatum in organotypic co-cultures", "type" : "article-journal", "volume" : "1133" }, "uris" : [ "http://www.mendeley.com/documents/?uuid=9a6b83df-9c62-45b7-a176-e78aac044398" ] } ], "mendeley" : { "previouslyFormattedCitation" : "(Lyng et al., 2007; Ganser et al., 2010)" }, "properties" : { "noteIndex" : 0 }, "schema" : "https://github.com/citation-style-language/schema/raw/master/csl-citation.json" }</w:instrText>
      </w:r>
      <w:r w:rsidR="00122438">
        <w:rPr>
          <w:rFonts w:cs="Arial"/>
        </w:rPr>
        <w:fldChar w:fldCharType="separate"/>
      </w:r>
      <w:r w:rsidR="00AC62C6" w:rsidRPr="00660074">
        <w:rPr>
          <w:rFonts w:cs="Arial"/>
          <w:noProof/>
        </w:rPr>
        <w:t>(Lyng et al., 2007; Ganser et al., 2010)</w:t>
      </w:r>
      <w:r w:rsidR="00122438">
        <w:rPr>
          <w:rFonts w:cs="Arial"/>
        </w:rPr>
        <w:fldChar w:fldCharType="end"/>
      </w:r>
      <w:r w:rsidR="00AC62C6" w:rsidRPr="0059373D">
        <w:rPr>
          <w:rFonts w:cs="Arial"/>
        </w:rPr>
        <w:t xml:space="preserve"> or </w:t>
      </w:r>
      <w:r w:rsidR="00AC62C6">
        <w:rPr>
          <w:rFonts w:cs="Arial"/>
        </w:rPr>
        <w:t>similar</w:t>
      </w:r>
      <w:r w:rsidR="00AC62C6" w:rsidRPr="0059373D">
        <w:rPr>
          <w:rFonts w:cs="Arial"/>
        </w:rPr>
        <w:t xml:space="preserve"> </w:t>
      </w:r>
      <w:r w:rsidR="00122438">
        <w:rPr>
          <w:rFonts w:cs="Arial"/>
        </w:rPr>
        <w:fldChar w:fldCharType="begin" w:fldLock="1"/>
      </w:r>
      <w:r w:rsidR="00994410">
        <w:rPr>
          <w:rFonts w:cs="Arial"/>
        </w:rPr>
        <w:instrText>ADDIN CSL_CITATION { "citationItems" : [ { "id" : "ITEM-1", "itemData" : { "DOI" : "10.1016/0306-4522(94)90506-1", "ISSN" : "03064522", "abstract" : "A primary neuronal culture was prepared from the ventral mesencephalon, centered on the A8, A9 and A10 dopaminergic nuclei of the embryonic day 14 rat, and studied from 12 h to 28 days. At 12 h after plating, and before cell death ensued, 95% of the cells stained positive for neuron specific enolase; 20% for tyrosine hydroxylase; 5% for vimentin and &lt;0.1% for glial fibrillary acidic protein. In the presence of the mitotic inhibitor cytosine arabinoside (2.0 \u03bcM), neuronal growth and survival were surprisingly normal up to the ninth day in culture, but deteriorated rapidly thereafter. In the absence of a mitotic inhibitor, and in the presence of proliferating but non-confluent glia, the tyrosine hydroxylase positive neurons that survived to the 10th day, had retracted neurites and a rounded soma, suggesting an inhibition of cell development. Those tyrosine hydroxylase positive neurons that survived this adverse phase of development tended to produce elaborate neuritic profiles after the 11th day, coincident with confluence of the astrocyte monolayer at the 12th day. By the 21st day in culture, and persisting up to the 28th day, 60% (61 \u00b1 10, n = 20) of the surviving neurons stained positive for tyrosine hydroxylase. When plated on an established, ventral mesencephalic monolayer of astrocytes, at the seventh day in culture, neuritic growth and branching of the tyrosine hydroxylase positive neurons were greater, compared with similar neurons grown on poly-d-lysine, and the signs of arrested development (retraction of neurites and rounded soma) seen at the 10th day after plating on poly-d-lysine, were not observed. We conclude that in the primary culture studied, and under the experimental conditions used, the survival of dopaminergic neurons was independent of glia during the first nine days, and critically dependent on glia thereafter. The resurgence of growth of dopaminergic neurons after 10 days in vitro, and their subsequent selective survival in culture, suggest that confluent type-1 astrocytes produce factors that act selectively on the dopaminergic neuronal phenotype. The successful identification of these dopaminergic-specific, neurotrophic factors could lead to an increased understanding of the etiology of Parkinson's disease, and suggest new directions for therapeutic intervention.", "author" : [ { "dropping-particle" : "", "family" : "Takeshima", "given" : "T.", "non-dropping-particle" : "", "parse-names" : false, "suffix" : "" }, { "dropping-particle" : "", "family" : "Shimoda", "given" : "K.", "non-dropping-particle" : "", "parse-names" : false, "suffix" : "" }, { "dropping-particle" : "", "family" : "Sauve", "given" : "Y.", "non-dropping-particle" : "", "parse-names" : false, "suffix" : "" }, { "dropping-particle" : "", "family" : "Commissiong", "given" : "J.W.", "non-dropping-particle" : "", "parse-names" : false, "suffix" : "" } ], "container-title" : "Neuroscience", "id" : "ITEM-1", "issue" : "3", "issued" : { "date-parts" : [ [ "1994", "6" ] ] }, "page" : "809-823", "title" : "Astrocyte-dependent and -independent phases of the development and survival of rat embryonic day 14 mesencephalic, dopaminergic neurons in culture", "type" : "article-journal", "volume" : "60" }, "uris" : [ "http://www.mendeley.com/documents/?uuid=a752215d-9814-49f9-82ab-dc0f3969c19c" ] }, { "id" : "ITEM-2", "itemData" : { "ISSN" : "0014-4886", "PMID" : "7601263", "abstract" : "The neurotrophin brain-derived neurotrophic factor (BDNF) was tested for its ability to promote the survival and regulation of expression of phenotypic markers of dopaminergic, serotonergic, and GABAergic neurons in free-floating roller tube cultures of human fetal ventral mesencephalon. This culture system contains neurons of the anlage of the substantia nigra as well as that of the rostral raphe nucleus. Dopaminergic neuron number and tyrosine hydroxylase (TH) fiber density was monitored by TH immunocytochemistry. Measurement of dopamine (DA) content, TH enzymatic activity, serotonin (5-HT) content, and glutamic acid decarboxylase (GAD) activity were used as indices of their respective neurotransmitter function. The presence of GABAergic and serotonergic neurons in this culture system was confirmed by GABA and 5-HT immunocytochemistry. In cultures maintained in the presence of BDNF (10 ng/ml), the density of TH-positive cells was increased by 2.5-fold (P F 0.05), and the TH-positive fiber density was increased by 3.5-fold (P F 0.01), relative to control cultures. Similarly, the relative increases in DA content and TH activity were 2.6- and 2.3-fold, respectively, in the BDNF-treated cultures (P F 0.01 and P F 0.01). On a per neuron basis, DA content and TH activity were not markedly changed by BDNF treatment, suggesting that the increases in DA content and TH activity are due to more DA neurons surviving. Relative elevations were also observed in serotonin content (2.0-fold, P F 0.01) and GAD enzymatic activity (1.4-fold, P F 0.01). Future studies will need to determine whether these changes result from the direct action of BDNF on these neurons or through some indirect mechanism. The results demonstrate that BDNF has beneficial effects on cultured human fetal tissue, which may be relevant in optimizing neuronal transplantation techniques, and that multiple systems are simultaneously influenced by BDNF.", "author" : [ { "dropping-particle" : "", "family" : "Spenger", "given" : "C", "non-dropping-particle" : "", "parse-names" : false, "suffix" : "" }, { "dropping-particle" : "", "family" : "Hyman", "given" : "C", "non-dropping-particle" : "", "parse-names" : false, "suffix" : "" }, { "dropping-particle" : "", "family" : "Studer", "given" : "L", "non-dropping-particle" : "", "parse-names" : false, "suffix" : "" }, { "dropping-particle" : "", "family" : "Egli", "given" : "M", "non-dropping-particle" : "", "parse-names" : false, "suffix" : "" }, { "dropping-particle" : "", "family" : "Evtouchenko", "given" : "L", "non-dropping-particle" : "", "parse-names" : false, "suffix" : "" }, { "dropping-particle" : "", "family" : "Jackson", "given" : "C", "non-dropping-particle" : "", "parse-names" : false, "suffix" : "" }, { "dropping-particle" : "", "family" : "Dahl-J\u00f8rgensen", "given" : "A", "non-dropping-particle" : "", "parse-names" : false, "suffix" : "" }, { "dropping-particle" : "", "family" : "Lindsay", "given" : "R M", "non-dropping-particle" : "", "parse-names" : false, "suffix" : "" }, { "dropping-particle" : "", "family" : "Seiler", "given" : "R W", "non-dropping-particle" : "", "parse-names" : false, "suffix" : "" } ], "container-title" : "Experimental neurology", "id" : "ITEM-2", "issue" : "1", "issued" : { "date-parts" : [ [ "1995", "5" ] ] }, "page" : "50-63", "title" : "Effects of BDNF on dopaminergic, serotonergic, and GABAergic neurons in cultures of human fetal ventral mesencephalon.", "type" : "article-journal", "volume" : "133" }, "uris" : [ "http://www.mendeley.com/documents/?uuid=eea0f6c9-bab3-44a3-8357-56db6ea7e42d" ] } ], "mendeley" : { "previouslyFormattedCitation" : "(Takeshima et al., 1994; Spenger et al., 1995)" }, "properties" : { "noteIndex" : 0 }, "schema" : "https://github.com/citation-style-language/schema/raw/master/csl-citation.json" }</w:instrText>
      </w:r>
      <w:r w:rsidR="00122438">
        <w:rPr>
          <w:rFonts w:cs="Arial"/>
        </w:rPr>
        <w:fldChar w:fldCharType="separate"/>
      </w:r>
      <w:r w:rsidR="00AC62C6" w:rsidRPr="00660074">
        <w:rPr>
          <w:rFonts w:cs="Arial"/>
          <w:noProof/>
        </w:rPr>
        <w:t>(Takeshima et al., 1994; Spenger et al., 1995)</w:t>
      </w:r>
      <w:r w:rsidR="00122438">
        <w:rPr>
          <w:rFonts w:cs="Arial"/>
        </w:rPr>
        <w:fldChar w:fldCharType="end"/>
      </w:r>
      <w:r w:rsidR="00AC62C6">
        <w:rPr>
          <w:rFonts w:cs="Arial"/>
        </w:rPr>
        <w:t xml:space="preserve"> to what other investigators</w:t>
      </w:r>
      <w:r w:rsidR="00AC62C6" w:rsidRPr="0059373D">
        <w:rPr>
          <w:rFonts w:cs="Arial"/>
        </w:rPr>
        <w:t xml:space="preserve"> </w:t>
      </w:r>
      <w:r w:rsidR="00AC62C6">
        <w:rPr>
          <w:rFonts w:cs="Arial"/>
        </w:rPr>
        <w:t>have obtained</w:t>
      </w:r>
      <w:r w:rsidR="00294F16">
        <w:rPr>
          <w:rFonts w:cs="Arial"/>
        </w:rPr>
        <w:t xml:space="preserve">. This is regardless of </w:t>
      </w:r>
      <w:r w:rsidR="00294F16" w:rsidRPr="0059373D">
        <w:rPr>
          <w:rFonts w:cs="Arial"/>
        </w:rPr>
        <w:t xml:space="preserve">trophic </w:t>
      </w:r>
      <w:r w:rsidR="00294F16">
        <w:rPr>
          <w:rFonts w:cs="Arial"/>
        </w:rPr>
        <w:t>supports from striatal cells (in a co-culture) or from an astrocyte monolayer used in their studies.</w:t>
      </w:r>
      <w:r w:rsidR="00AC62C6">
        <w:rPr>
          <w:rFonts w:cs="Arial"/>
        </w:rPr>
        <w:t xml:space="preserve"> The viability</w:t>
      </w:r>
      <w:r w:rsidR="00AC62C6" w:rsidRPr="0059373D">
        <w:rPr>
          <w:rFonts w:cs="Arial"/>
        </w:rPr>
        <w:t xml:space="preserve"> of </w:t>
      </w:r>
      <w:r w:rsidR="00AC62C6">
        <w:rPr>
          <w:rFonts w:cs="Arial"/>
        </w:rPr>
        <w:t>TH+ cells under</w:t>
      </w:r>
      <w:r w:rsidR="00AC62C6" w:rsidRPr="0059373D">
        <w:rPr>
          <w:rFonts w:cs="Arial"/>
        </w:rPr>
        <w:t xml:space="preserve"> normal </w:t>
      </w:r>
      <w:r w:rsidR="00AC62C6">
        <w:rPr>
          <w:rFonts w:cs="Arial"/>
        </w:rPr>
        <w:t xml:space="preserve">culture </w:t>
      </w:r>
      <w:r w:rsidR="00AC62C6" w:rsidRPr="0059373D">
        <w:rPr>
          <w:rFonts w:cs="Arial"/>
        </w:rPr>
        <w:t xml:space="preserve">conditions was </w:t>
      </w:r>
      <w:r w:rsidR="00AC62C6">
        <w:rPr>
          <w:rFonts w:cs="Arial"/>
        </w:rPr>
        <w:t xml:space="preserve">further </w:t>
      </w:r>
      <w:r w:rsidR="00AC62C6" w:rsidRPr="0059373D">
        <w:rPr>
          <w:rFonts w:cs="Arial"/>
        </w:rPr>
        <w:t>investigated for 10 days</w:t>
      </w:r>
      <w:r w:rsidR="00294F16">
        <w:rPr>
          <w:rFonts w:cs="Arial"/>
        </w:rPr>
        <w:t xml:space="preserve">, </w:t>
      </w:r>
      <w:r w:rsidR="00F346D4">
        <w:rPr>
          <w:rFonts w:cs="Arial"/>
        </w:rPr>
        <w:t xml:space="preserve">as described in </w:t>
      </w:r>
      <w:r w:rsidR="00294F16">
        <w:rPr>
          <w:rFonts w:cs="Arial"/>
        </w:rPr>
        <w:t>section 4.2.2</w:t>
      </w:r>
      <w:r w:rsidR="00AC62C6" w:rsidRPr="0059373D">
        <w:rPr>
          <w:rFonts w:cs="Arial"/>
        </w:rPr>
        <w:t>.</w:t>
      </w:r>
      <w:r w:rsidR="00AC62C6">
        <w:rPr>
          <w:rFonts w:cs="Arial"/>
        </w:rPr>
        <w:t xml:space="preserve"> As reported, a decrease of about 10% of the total TH+ cell number every three days is not expected to generate any significant change unless the time of culture is prolonged to more than 17 days </w:t>
      </w:r>
      <w:r w:rsidR="00122438">
        <w:rPr>
          <w:rFonts w:cs="Arial"/>
        </w:rPr>
        <w:fldChar w:fldCharType="begin" w:fldLock="1"/>
      </w:r>
      <w:r w:rsidR="00994410">
        <w:rPr>
          <w:rFonts w:cs="Arial"/>
        </w:rPr>
        <w:instrText>ADDIN CSL_CITATION { "citationItems" : [ { "id" : "ITEM-1", "itemData" : { "DOI" : "S0006-8993(06)03319-1 [pii]\n10.1016/j.brainres.2006.11.053", "ISBN" : "0006-8993 (Print)\n0006-8993 (Linking)", "PMID" : "17196555", "abstract" : "Using organotypic co-cultures of rat embryonic day 14 (E14) ventral mesencephalon (VM) and E21 striatum, we have described the developmental changes in (i) dopamine (DA) neurochemistry; (ii) numbers of DA neurons; and (iii) protein expression of tyrosine hydroxylase (TH), DA transporter (DAT), and glutamic acid decarboxylase (GAD 65/67), over 17 days in vitro (DIV). Co-cultures demonstrated changes in DA development similar to those observed in vivo. The numbers of VM DA neurons remained relatively constant, while levels of VM DA progressively increased through 10 DIV. After 3 DIV, the levels of striatal DA increased substantially, through 10 DIV. Tissue levels of DA metabolites homovanillic acid (HVA) and 3,4-dihydroxyphenylacetic acid (DOPAC) reflected changes in tissue DA concentrations, indicating that release and metabolism of DA are similar to these characteristics observed in vivo. Western blot analysis of TH protein expression revealed large increases in VM TH after only 3 DIV, followed by a decline in levels through 17 DIV; levels of striatal TH, in contrast, increased through this period. Additionally, DAT and GAD 65/67 expression increased, in both the VM and striatum, over 17 DIV. By 17 DIV, many measures of DA function had decreased from those assessed at 10 DIV, thus providing an approximate limit to the effective duration of use of this co-culture model. Our results provide a much-needed description of the neurochemical changes that occur during the maturation of VM and striatum in organotypic co-cultures. Additionally, these results provide a foundation for future studies to assess toxic challenges of the developing nigrostriatal DA system, in vitro.", "author" : [ { "dropping-particle" : "", "family" : "Lyng", "given" : "G D", "non-dropping-particle" : "", "parse-names" : false, "suffix" : "" }, { "dropping-particle" : "", "family" : "Snyder-Keller", "given" : "A", "non-dropping-particle" : "", "parse-names" : false, "suffix" : "" }, { "dropping-particle" : "", "family" : "Seegal", "given" : "R F", "non-dropping-particle" : "", "parse-names" : false, "suffix" : "" } ], "container-title" : "Brain Res", "edition" : "2007/01/02", "id" : "ITEM-1", "issue" : "1", "issued" : { "date-parts" : [ [ "2007" ] ] }, "note" : "Lyng, Gregory D\nSnyder-Keller, Abigail\nSeegal, Richard F\nES11263/ES/NIEHS NIH HHS/United States\nP01 ES011263-050003/ES/NIEHS NIH HHS/United States\nResearch Support, N.I.H., Extramural\nResearch Support, U.S. Gov't, Non-P.H.S.\nNetherlands\nBrain research\nBrain Res. 2007 Feb 16;1133(1):1-9. Epub 2006 Dec 28.", "page" : "1-9", "title" : "Dopaminergic development of prenatal ventral mesencephalon and striatum in organotypic co-cultures", "type" : "article-journal", "volume" : "1133" }, "uris" : [ "http://www.mendeley.com/documents/?uuid=9a6b83df-9c62-45b7-a176-e78aac044398" ] } ], "mendeley" : { "previouslyFormattedCitation" : "(Lyng et al., 2007)" }, "properties" : { "noteIndex" : 0 }, "schema" : "https://github.com/citation-style-language/schema/raw/master/csl-citation.json" }</w:instrText>
      </w:r>
      <w:r w:rsidR="00122438">
        <w:rPr>
          <w:rFonts w:cs="Arial"/>
        </w:rPr>
        <w:fldChar w:fldCharType="separate"/>
      </w:r>
      <w:r w:rsidR="00AC62C6" w:rsidRPr="00660074">
        <w:rPr>
          <w:rFonts w:cs="Arial"/>
          <w:noProof/>
        </w:rPr>
        <w:t>(Lyng et al., 2007)</w:t>
      </w:r>
      <w:r w:rsidR="00122438">
        <w:rPr>
          <w:rFonts w:cs="Arial"/>
        </w:rPr>
        <w:fldChar w:fldCharType="end"/>
      </w:r>
      <w:r w:rsidR="00AC62C6">
        <w:rPr>
          <w:rFonts w:cs="Arial"/>
        </w:rPr>
        <w:t xml:space="preserve">. </w:t>
      </w:r>
    </w:p>
    <w:p w:rsidR="00AC62C6" w:rsidRDefault="00AC62C6" w:rsidP="00AC62C6">
      <w:pPr>
        <w:rPr>
          <w:rFonts w:cs="Arial"/>
        </w:rPr>
      </w:pPr>
      <w:r>
        <w:rPr>
          <w:rFonts w:cs="Arial"/>
        </w:rPr>
        <w:lastRenderedPageBreak/>
        <w:t>Without using glia proliferation inhibitors, e.g. cytosine arabinoside, Yang et al. (2008) identified 40% neurons, 50% astrocytes and 10% microglia in the same culture type but at cell density of 5x10</w:t>
      </w:r>
      <w:r>
        <w:rPr>
          <w:rFonts w:cs="Arial"/>
          <w:vertAlign w:val="superscript"/>
        </w:rPr>
        <w:t>5</w:t>
      </w:r>
      <w:r>
        <w:rPr>
          <w:rFonts w:cs="Arial"/>
        </w:rPr>
        <w:t xml:space="preserve"> cells/cm</w:t>
      </w:r>
      <w:r>
        <w:rPr>
          <w:rFonts w:cs="Arial"/>
          <w:vertAlign w:val="superscript"/>
        </w:rPr>
        <w:t>2</w:t>
      </w:r>
      <w:r>
        <w:rPr>
          <w:rFonts w:cs="Arial"/>
        </w:rPr>
        <w:t xml:space="preserve">. Although the time of characterisation was delayed 3 days in their study, which may increase the number of proliferating astrocytes </w:t>
      </w:r>
      <w:r w:rsidR="00122438">
        <w:rPr>
          <w:rFonts w:cs="Arial"/>
        </w:rPr>
        <w:fldChar w:fldCharType="begin" w:fldLock="1"/>
      </w:r>
      <w:r w:rsidR="00994410">
        <w:rPr>
          <w:rFonts w:cs="Arial"/>
        </w:rPr>
        <w:instrText>ADDIN CSL_CITATION { "citationItems" : [ { "id" : "ITEM-1", "itemData" : { "DOI" : "10.1016/0306-4522(94)90506-1", "ISSN" : "03064522", "abstract" : "A primary neuronal culture was prepared from the ventral mesencephalon, centered on the A8, A9 and A10 dopaminergic nuclei of the embryonic day 14 rat, and studied from 12 h to 28 days. At 12 h after plating, and before cell death ensued, 95% of the cells stained positive for neuron specific enolase; 20% for tyrosine hydroxylase; 5% for vimentin and &lt;0.1% for glial fibrillary acidic protein. In the presence of the mitotic inhibitor cytosine arabinoside (2.0 \u03bcM), neuronal growth and survival were surprisingly normal up to the ninth day in culture, but deteriorated rapidly thereafter. In the absence of a mitotic inhibitor, and in the presence of proliferating but non-confluent glia, the tyrosine hydroxylase positive neurons that survived to the 10th day, had retracted neurites and a rounded soma, suggesting an inhibition of cell development. Those tyrosine hydroxylase positive neurons that survived this adverse phase of development tended to produce elaborate neuritic profiles after the 11th day, coincident with confluence of the astrocyte monolayer at the 12th day. By the 21st day in culture, and persisting up to the 28th day, 60% (61 \u00b1 10, n = 20) of the surviving neurons stained positive for tyrosine hydroxylase. When plated on an established, ventral mesencephalic monolayer of astrocytes, at the seventh day in culture, neuritic growth and branching of the tyrosine hydroxylase positive neurons were greater, compared with similar neurons grown on poly-d-lysine, and the signs of arrested development (retraction of neurites and rounded soma) seen at the 10th day after plating on poly-d-lysine, were not observed. We conclude that in the primary culture studied, and under the experimental conditions used, the survival of dopaminergic neurons was independent of glia during the first nine days, and critically dependent on glia thereafter. The resurgence of growth of dopaminergic neurons after 10 days in vitro, and their subsequent selective survival in culture, suggest that confluent type-1 astrocytes produce factors that act selectively on the dopaminergic neuronal phenotype. The successful identification of these dopaminergic-specific, neurotrophic factors could lead to an increased understanding of the etiology of Parkinson's disease, and suggest new directions for therapeutic intervention.", "author" : [ { "dropping-particle" : "", "family" : "Takeshima", "given" : "T.", "non-dropping-particle" : "", "parse-names" : false, "suffix" : "" }, { "dropping-particle" : "", "family" : "Shimoda", "given" : "K.", "non-dropping-particle" : "", "parse-names" : false, "suffix" : "" }, { "dropping-particle" : "", "family" : "Sauve", "given" : "Y.", "non-dropping-particle" : "", "parse-names" : false, "suffix" : "" }, { "dropping-particle" : "", "family" : "Commissiong", "given" : "J.W.", "non-dropping-particle" : "", "parse-names" : false, "suffix" : "" } ], "container-title" : "Neuroscience", "id" : "ITEM-1", "issue" : "3", "issued" : { "date-parts" : [ [ "1994", "6" ] ] }, "page" : "809-823", "title" : "Astrocyte-dependent and -independent phases of the development and survival of rat embryonic day 14 mesencephalic, dopaminergic neurons in culture", "type" : "article-journal", "volume" : "60" }, "uris" : [ "http://www.mendeley.com/documents/?uuid=a752215d-9814-49f9-82ab-dc0f3969c19c" ] } ], "mendeley" : { "previouslyFormattedCitation" : "(Takeshima et al., 1994)" }, "properties" : { "noteIndex" : 0 }, "schema" : "https://github.com/citation-style-language/schema/raw/master/csl-citation.json" }</w:instrText>
      </w:r>
      <w:r w:rsidR="00122438">
        <w:rPr>
          <w:rFonts w:cs="Arial"/>
        </w:rPr>
        <w:fldChar w:fldCharType="separate"/>
      </w:r>
      <w:r w:rsidRPr="00660074">
        <w:rPr>
          <w:rFonts w:cs="Arial"/>
          <w:noProof/>
        </w:rPr>
        <w:t>(Takeshima et al., 1994)</w:t>
      </w:r>
      <w:r w:rsidR="00122438">
        <w:rPr>
          <w:rFonts w:cs="Arial"/>
        </w:rPr>
        <w:fldChar w:fldCharType="end"/>
      </w:r>
      <w:r>
        <w:rPr>
          <w:rFonts w:cs="Arial"/>
        </w:rPr>
        <w:t xml:space="preserve">, here 60% neurons, 13% astrocytes and 1% microglia were detected (figure 4.1). An identity of a relatively high proportion of other cells (non-neuronal and non-astrocyte cells) surprisingly observed is an open question. These may be progenitor cells, oligodendrocytes, ependymal cells, fibroblasts, or endothelial cells </w:t>
      </w:r>
      <w:r w:rsidR="00122438">
        <w:rPr>
          <w:rFonts w:cs="Arial"/>
        </w:rPr>
        <w:fldChar w:fldCharType="begin" w:fldLock="1"/>
      </w:r>
      <w:r w:rsidR="00994410">
        <w:rPr>
          <w:rFonts w:cs="Arial"/>
        </w:rPr>
        <w:instrText>ADDIN CSL_CITATION { "citationItems" : [ { "id" : "ITEM-1", "itemData" : { "DOI" : "10.1016/0306-4522(94)90506-1", "ISSN" : "03064522", "abstract" : "A primary neuronal culture was prepared from the ventral mesencephalon, centered on the A8, A9 and A10 dopaminergic nuclei of the embryonic day 14 rat, and studied from 12 h to 28 days. At 12 h after plating, and before cell death ensued, 95% of the cells stained positive for neuron specific enolase; 20% for tyrosine hydroxylase; 5% for vimentin and &lt;0.1% for glial fibrillary acidic protein. In the presence of the mitotic inhibitor cytosine arabinoside (2.0 \u03bcM), neuronal growth and survival were surprisingly normal up to the ninth day in culture, but deteriorated rapidly thereafter. In the absence of a mitotic inhibitor, and in the presence of proliferating but non-confluent glia, the tyrosine hydroxylase positive neurons that survived to the 10th day, had retracted neurites and a rounded soma, suggesting an inhibition of cell development. Those tyrosine hydroxylase positive neurons that survived this adverse phase of development tended to produce elaborate neuritic profiles after the 11th day, coincident with confluence of the astrocyte monolayer at the 12th day. By the 21st day in culture, and persisting up to the 28th day, 60% (61 \u00b1 10, n = 20) of the surviving neurons stained positive for tyrosine hydroxylase. When plated on an established, ventral mesencephalic monolayer of astrocytes, at the seventh day in culture, neuritic growth and branching of the tyrosine hydroxylase positive neurons were greater, compared with similar neurons grown on poly-d-lysine, and the signs of arrested development (retraction of neurites and rounded soma) seen at the 10th day after plating on poly-d-lysine, were not observed. We conclude that in the primary culture studied, and under the experimental conditions used, the survival of dopaminergic neurons was independent of glia during the first nine days, and critically dependent on glia thereafter. The resurgence of growth of dopaminergic neurons after 10 days in vitro, and their subsequent selective survival in culture, suggest that confluent type-1 astrocytes produce factors that act selectively on the dopaminergic neuronal phenotype. The successful identification of these dopaminergic-specific, neurotrophic factors could lead to an increased understanding of the etiology of Parkinson's disease, and suggest new directions for therapeutic intervention.", "author" : [ { "dropping-particle" : "", "family" : "Takeshima", "given" : "T.", "non-dropping-particle" : "", "parse-names" : false, "suffix" : "" }, { "dropping-particle" : "", "family" : "Shimoda", "given" : "K.", "non-dropping-particle" : "", "parse-names" : false, "suffix" : "" }, { "dropping-particle" : "", "family" : "Sauve", "given" : "Y.", "non-dropping-particle" : "", "parse-names" : false, "suffix" : "" }, { "dropping-particle" : "", "family" : "Commissiong", "given" : "J.W.", "non-dropping-particle" : "", "parse-names" : false, "suffix" : "" } ], "container-title" : "Neuroscience", "id" : "ITEM-1", "issue" : "3", "issued" : { "date-parts" : [ [ "1994", "6" ] ] }, "page" : "809-823", "title" : "Astrocyte-dependent and -independent phases of the development and survival of rat embryonic day 14 mesencephalic, dopaminergic neurons in culture", "type" : "article-journal", "volume" : "60" }, "uris" : [ "http://www.mendeley.com/documents/?uuid=a752215d-9814-49f9-82ab-dc0f3969c19c" ] }, { "id" : "ITEM-2", "itemData" : { "ISSN" : "0006-8993", "PMID" : "1379874", "abstract" : "We previously demonstrated that substantia nigra (SN) support cells selectively increase SN dopamine (DA) neuron survival in dissociated primary culture. Increased survival was elicited specifically by nigral support cells; glia from other brain regions exerted lesser effects. We now report that Type I astrocytes, the principal component of SN support cell monolayers, mediate the enhanced DA cell survival. Initially, the predominant glial subtypes in SN support cell cultures were identified. Postnatal day 1 rat SN was dissociated and cells were grown to confluence (7-9 days in vitro; DIV). Monolayers were immunostained with antibodies against glial fibrillary acidic protein (GFAP; an astrocyte-specific marker), myelin basic protein (MBP; an oligodendrocyte marker), or A2B5 (recognizes 0-2A progenitors and Type II astrocytes). The number of GFAP+ cells far exceeded MBP+ and A2B5+ cells, suggesting that astrocytes constituted the predominant subpopulation. Further, direct comparison of GFAP+ (Type I and Type II astrocytes) and A2B5+ (Type II astrocytes) cells indicated that the vast majority were Type I astrocytes. Greater than 98% of cells reacted with glial antibodies. To definitively characterize the cellular subtype that augments survival of DA neurons, glial subcultures were established. At 2 DIV, enriched populations of Type I or Type II astrocytes, or oligodendrocytes, were tested for the ability to elicit DA neuron survival. Embryonic day 16 rat SN dissociates were added and DA cell number was assessed with antibody against tyrosine hydroxylase (TH), the DA biosynthetic enzyme.(ABSTRACT TRUNCATED AT 250 WORDS)", "author" : [ { "dropping-particle" : "", "family" : "O'Malley", "given" : "E K", "non-dropping-particle" : "", "parse-names" : false, "suffix" : "" }, { "dropping-particle" : "", "family" : "Sieber", "given" : "B a", "non-dropping-particle" : "", "parse-names" : false, "suffix" : "" }, { "dropping-particle" : "", "family" : "Black", "given" : "I B", "non-dropping-particle" : "", "parse-names" : false, "suffix" : "" }, { "dropping-particle" : "", "family" : "Dreyfus", "given" : "C F", "non-dropping-particle" : "", "parse-names" : false, "suffix" : "" } ], "container-title" : "Brain research", "id" : "ITEM-2", "issue" : "1", "issued" : { "date-parts" : [ [ "1992", "6", "5" ] ] }, "page" : "65-70", "title" : "Mesencephalic type I astrocytes mediate the survival of substantia nigra dopaminergic neurons in culture.", "type" : "article-journal", "volume" : "582" }, "uris" : [ "http://www.mendeley.com/documents/?uuid=926c5d8a-1c56-40f5-8e50-fcbb8aff46c2" ] }, { "id" : "ITEM-3", "itemData" : { "DOI" : "10.1186/1742-2094-4-26", "ISSN" : "1742-2094", "PMID" : "17937799", "abstract" : "Primary rodent astroglial-enriched cultures are the most popular model to study astroglial biology in vitro. From the original methods described in the 1970's a great number of minor modifications have been incorporated into these protocols by different laboratories. These protocols result in cultures in which the astrocyte is the predominant cell type, but astrocytes are never 100% of cells in these preparations. The aim of this review is to bring attention to the presence of microglia in astroglial cultures because, in my opinion, the proportion of and the role that microglial cells play in astroglial cultures are often underestimated. The main problem with ignoring microglia in these cultures is that relatively minor amounts of microglia can be responsible for effects observed on cultures in which the astrocyte is the most abundant cell type. If the relative contributions of astrocytes and microglia are not properly assessed an observed effect can be erroneously attributed to the astrocytes. In order to illustrate this point the case of NO production in activated astroglial-enriched cultures is examined. Lipopolysaccharide (LPS) induces nitric oxide (NO) production in astroglial-enriched cultures and this effect is very often attributed to astrocytes. However, a careful review of the published data suggests that LPS-induced NO production in rodent astroglial-enriched cultures is likely to be mainly microglial in origin. This review considers cell culture protocol factors that can affect the proportion of microglial cells in astroglial cultures, strategies to minimize the proportion of microglia in these cultures, and specific markers that allow the determination of such microglial proportions.", "author" : [ { "dropping-particle" : "", "family" : "Saura", "given" : "Josep", "non-dropping-particle" : "", "parse-names" : false, "suffix" : "" } ], "container-title" : "Journal of neuroinflammation", "id" : "ITEM-3", "issued" : { "date-parts" : [ [ "2007", "1" ] ] }, "page" : "26", "title" : "Microglial cells in astroglial cultures: a cautionary note.", "type" : "article-journal", "volume" : "4" }, "uris" : [ "http://www.mendeley.com/documents/?uuid=a95fa6be-26ad-4f15-bda8-468bbb7b2f87" ] } ], "mendeley" : { "previouslyFormattedCitation" : "(O\u2019Malley et al., 1992; Takeshima et al., 1994; Saura, 2007)" }, "properties" : { "noteIndex" : 0 }, "schema" : "https://github.com/citation-style-language/schema/raw/master/csl-citation.json" }</w:instrText>
      </w:r>
      <w:r w:rsidR="00122438">
        <w:rPr>
          <w:rFonts w:cs="Arial"/>
        </w:rPr>
        <w:fldChar w:fldCharType="separate"/>
      </w:r>
      <w:r w:rsidRPr="00660074">
        <w:rPr>
          <w:rFonts w:cs="Arial"/>
          <w:noProof/>
        </w:rPr>
        <w:t>(O’Malley et al., 1992; Takeshima et al., 1994; Saura, 2007)</w:t>
      </w:r>
      <w:r w:rsidR="00122438">
        <w:rPr>
          <w:rFonts w:cs="Arial"/>
        </w:rPr>
        <w:fldChar w:fldCharType="end"/>
      </w:r>
      <w:r>
        <w:rPr>
          <w:rFonts w:cs="Arial"/>
        </w:rPr>
        <w:t xml:space="preserve">. </w:t>
      </w:r>
    </w:p>
    <w:p w:rsidR="002C27F7" w:rsidRDefault="00AC62C6" w:rsidP="00AC62C6">
      <w:pPr>
        <w:rPr>
          <w:rFonts w:cs="Arial"/>
        </w:rPr>
      </w:pPr>
      <w:r>
        <w:rPr>
          <w:rFonts w:cs="Arial"/>
        </w:rPr>
        <w:t>There is a common consensus about the importanc</w:t>
      </w:r>
      <w:r w:rsidR="00D60A4E">
        <w:rPr>
          <w:rFonts w:cs="Arial"/>
        </w:rPr>
        <w:t>e of dopaminergic neurons in PD.</w:t>
      </w:r>
      <w:r>
        <w:rPr>
          <w:rFonts w:cs="Arial"/>
        </w:rPr>
        <w:t xml:space="preserve"> </w:t>
      </w:r>
      <w:r w:rsidR="00D60A4E">
        <w:rPr>
          <w:rFonts w:cs="Arial"/>
        </w:rPr>
        <w:t>H</w:t>
      </w:r>
      <w:r>
        <w:rPr>
          <w:rFonts w:cs="Arial"/>
        </w:rPr>
        <w:t xml:space="preserve">owever, in the regulation of the basal ganglia circuitry both GABAergic and glutamatergic neurons also have important roles, which are exerted through their inhibitory or excitatory projections between the basal ganglia nuclei </w:t>
      </w:r>
      <w:r w:rsidR="00122438">
        <w:rPr>
          <w:rFonts w:cs="Arial"/>
        </w:rPr>
        <w:fldChar w:fldCharType="begin" w:fldLock="1"/>
      </w:r>
      <w:r w:rsidR="00994410">
        <w:rPr>
          <w:rFonts w:cs="Arial"/>
        </w:rPr>
        <w:instrText>ADDIN CSL_CITATION { "citationItems" : [ { "id" : "ITEM-1", "itemData" : { "DOI" : "10.1523/JNEUROSCI.4439-05.2006", "ISSN" : "1529-2401", "PMID" : "16597742", "abstract" : "The striatum receives massive cortical excitatory inputs and is densely innervated by dopamine. Striatal projection neurons form either the direct or indirect pathways. Models of Parkinson's disease propose that dopaminergic degeneration imbalances both pathways, although direct electrophysiological evidence is lacking. Here, striatal neurons were identified by electrophysiological criteria and Neurobiotin labeling combined with either immunohistochemistry or in situ hybridization. Their spontaneous discharge activity and spike response to cortical stimulation were recorded in vivo in anesthetized rats rendered hemi-parkinsonian by 6-hydroxydopamine. We showed that striatonigral neurons (direct pathway) were inhibited whereas striatopallidal neurons (indirect pathway) were activated by dopaminergic lesion. We also identified, with antidromic stimulations, corticostriatal neurons that preferentially innervate striatonigral or striatopallidal neurons and showed that dopaminergic depletion selectively decreased the spontaneous activity of the former. Therefore, dopamine degeneration induces a cascade of imbalances that spread out of the basal ganglia and affect the whole basal ganglia-thalamo-cortical circuits. Fast-spiking GABA interneurons provide potent feedforward inhibition of striatal projection neurons. We showed here that these interneurons narrowed the time window of the responses of projection neurons to cortical stimulation. In the dopamine-depleted striatum, because the intrinsic activity of these interneurons was not altered, their feedforward inhibition worsened the striatal imbalance. Indeed, the time window of the evoked responses was narrower for striatonigral neurons and wider for striatopallidal neurons. Therefore, after dopaminergic depletion, cortical inputs and GABA interneurons might imbalance striatal projection neurons and represent two novel nondopaminergic mechanisms that might secondarily contribute to the pathophysiology of Parkinson's disease.", "author" : [ { "dropping-particle" : "", "family" : "Mallet", "given" : "Nicolas", "non-dropping-particle" : "", "parse-names" : false, "suffix" : "" }, { "dropping-particle" : "", "family" : "Ballion", "given" : "B\u00e9rang\u00e8re", "non-dropping-particle" : "", "parse-names" : false, "suffix" : "" }, { "dropping-particle" : "", "family" : "Moine", "given" : "Catherine", "non-dropping-particle" : "Le", "parse-names" : false, "suffix" : "" }, { "dropping-particle" : "", "family" : "Gonon", "given" : "Fran\u00e7ois", "non-dropping-particle" : "", "parse-names" : false, "suffix" : "" } ], "container-title" : "The Journal of neuroscience : the official journal of the Society for Neuroscience", "id" : "ITEM-1", "issue" : "14", "issued" : { "date-parts" : [ [ "2006", "4", "5" ] ] }, "page" : "3875-84", "title" : "Cortical inputs and GABA interneurons imbalance projection neurons in the striatum of parkinsonian rats.", "type" : "article-journal", "volume" : "26" }, "uris" : [ "http://www.mendeley.com/documents/?uuid=cefbe635-d8d1-44b9-95ae-b3636827555d" ] }, { "id" : "ITEM-2", "itemData" : { "DOI" : "10.1385/MN:29:3:243", "ISSN" : "0893-7648", "PMID" : "15181237", "abstract" : "Recent findings indicate that VTA and SN dopaminergic (DA) and GABAergic neurons form subpopulations that are divergent in their electrophysiological features, vulnerability to neurodegeneration, and regulation by neuropeptides. This diversity can be correlated with the anatomical organization of the VTA and SN and their inputs and outputs. In this review we describe the heterogeneity in ion channels and firing patterns, especially burst firing, in subpopulations of dopamine neurons. We go on to describe variations in vulnerability to neurotoxic damage in models of Parkinson's disease in subgroups of DA neurons and its possible relationship to developmental gene regulation, the expression of different ion channels, and the expression of different protein markers, such as the neuroprotective marker calbindin. The electrophysiological properties of subgroups of GABAergic midbrain neurons, patterns of expression of protein markers and receptors, possible involvement of GABAergic neurons in a number of processes that are usually attributed exclusively to dopaminergic neurons, and the characteristics of a subgroup of neurons that contains both dopamine and GABA are also discussed.", "author" : [ { "dropping-particle" : "", "family" : "Korotkova", "given" : "Tatiana M", "non-dropping-particle" : "", "parse-names" : false, "suffix" : "" }, { "dropping-particle" : "", "family" : "Ponomarenko", "given" : "Alexei A", "non-dropping-particle" : "", "parse-names" : false, "suffix" : "" }, { "dropping-particle" : "", "family" : "Brown", "given" : "Ritchie E", "non-dropping-particle" : "", "parse-names" : false, "suffix" : "" }, { "dropping-particle" : "", "family" : "Haas", "given" : "Helmut L", "non-dropping-particle" : "", "parse-names" : false, "suffix" : "" } ], "container-title" : "Molecular neurobiology", "id" : "ITEM-2", "issue" : "3", "issued" : { "date-parts" : [ [ "2004", "6" ] ] }, "page" : "243-59", "title" : "Functional diversity of ventral midbrain dopamine and GABAergic neurons.", "type" : "article-journal", "volume" : "29" }, "uris" : [ "http://www.mendeley.com/documents/?uuid=1cef5519-2949-46a7-a5dd-2122a0ab7325" ] } ], "mendeley" : { "previouslyFormattedCitation" : "(Korotkova et al., 2004; Mallet et al., 2006)" }, "properties" : { "noteIndex" : 0 }, "schema" : "https://github.com/citation-style-language/schema/raw/master/csl-citation.json" }</w:instrText>
      </w:r>
      <w:r w:rsidR="00122438">
        <w:rPr>
          <w:rFonts w:cs="Arial"/>
        </w:rPr>
        <w:fldChar w:fldCharType="separate"/>
      </w:r>
      <w:r w:rsidRPr="00660074">
        <w:rPr>
          <w:rFonts w:cs="Arial"/>
          <w:noProof/>
        </w:rPr>
        <w:t>(Korotkova et al., 2004; Mallet et al., 2006)</w:t>
      </w:r>
      <w:r w:rsidR="00122438">
        <w:rPr>
          <w:rFonts w:cs="Arial"/>
        </w:rPr>
        <w:fldChar w:fldCharType="end"/>
      </w:r>
      <w:r>
        <w:rPr>
          <w:rFonts w:cs="Arial"/>
        </w:rPr>
        <w:t xml:space="preserve">. Despite this, whilst dopaminergic neurons have been extensively investigated, GABAergic and glutamatergic neurons are not well-characterised, especially those within the VM. </w:t>
      </w:r>
      <w:r w:rsidR="00D60A4E">
        <w:rPr>
          <w:rFonts w:cs="Arial"/>
        </w:rPr>
        <w:t>Several</w:t>
      </w:r>
      <w:r>
        <w:rPr>
          <w:rFonts w:cs="Arial"/>
        </w:rPr>
        <w:t xml:space="preserve"> researchers have quantified (against the total number of neurons) the number of GABAergic and glutamatergic neurons in the VM</w:t>
      </w:r>
      <w:r w:rsidR="00D60A4E">
        <w:rPr>
          <w:rFonts w:cs="Arial"/>
        </w:rPr>
        <w:t xml:space="preserve"> of </w:t>
      </w:r>
      <w:r w:rsidR="002C27F7">
        <w:rPr>
          <w:rFonts w:cs="Arial"/>
        </w:rPr>
        <w:t xml:space="preserve">postnatal or </w:t>
      </w:r>
      <w:r w:rsidR="00D60A4E">
        <w:rPr>
          <w:rFonts w:cs="Arial"/>
        </w:rPr>
        <w:t>adult rat brain</w:t>
      </w:r>
      <w:r>
        <w:rPr>
          <w:rFonts w:cs="Arial"/>
        </w:rPr>
        <w:t xml:space="preserve">. The highest figures reported in the literature are 29% and 35% GABAergic neurons in the SN and the VTA respectively; and about 3% glutamatergic neurons in the VTA </w:t>
      </w:r>
      <w:r w:rsidR="00122438">
        <w:rPr>
          <w:rFonts w:cs="Arial"/>
        </w:rPr>
        <w:fldChar w:fldCharType="begin" w:fldLock="1"/>
      </w:r>
      <w:r w:rsidR="00994410">
        <w:rPr>
          <w:rFonts w:cs="Arial"/>
        </w:rPr>
        <w:instrText>ADDIN CSL_CITATION { "citationItems" : [ { "id" : "ITEM-1", "itemData" : { "DOI" : "S0306-4522(08)00032-8 [pii]\n10.1016/j.neuroscience.2008.01.046", "ISBN" : "0306-4522 (Print)\n0306-4522 (Linking)", "PMID" : "18355970", "abstract" : "Midbrain dopamine neurons in the ventral tegmental area, substantia nigra and retrorubral field play key roles in reward processing, learning and memory, and movement. Within these midbrain regions and admixed with the dopamine neurons, are also substantial populations of GABAergic neurons that regulate dopamine neuron activity and have projection targets similar to those of dopamine neurons. Additionally, there is a small group of putative glutamatergic neurons within the ventral tegmental area whose function remains unclear. Although dopamine neurons have been intensively studied and quantified, there is little quantitative information regarding the GABAergic and glutamatergic neurons. We therefore used unbiased stereological methods to estimate the number of dopaminergic, GABAergic and glutamatergic cells in these regions in the rat. Neurons were identified using a combination of immunohistochemistry (tyrosine hydroxylase) and in situ hybridization (glutamic acid decarboxylase mRNA and vesicular glutamate transporter 2 mRNA). In substantia nigra pars compacta 29% of cells were glutamic acid decarboxylase mRNA-positive, 58% in the retrorubral field and 35% in the ventral tegmental area. There were further differences in the relative sizes of the GABAergic populations in subnuclei of the ventral tegmental area. Thus, glutamic acid decarboxylase mRNA-positive neurons represented 12% of cells in the interfascicular nucleus, 30% in the parabrachial nucleus, and 45% in the parainterfascicular nucleus. Vesicular glutamate transporter 2 mRNA-positive neurons were present in the ventral tegmental area, but not substantia nigra or retrorubral field. They were mainly confined to the rostro-medial region of the ventral tegmental area, and represented approximately 2-3% of the total neurons counted ( approximately 1600 cells). These results demonstrate that GABAergic and glutamatergic neurons represent large proportions of the neurons in what are traditionally considered as dopamine nuclei and that there are considerable heterogeneities in the proportions of cell types in the different dopaminergic midbrain regions.", "author" : [ { "dropping-particle" : "", "family" : "Nair-Roberts", "given" : "R G", "non-dropping-particle" : "", "parse-names" : false, "suffix" : "" }, { "dropping-particle" : "", "family" : "Chatelain-Badie", "given" : "S D", "non-dropping-particle" : "", "parse-names" : false, "suffix" : "" }, { "dropping-particle" : "", "family" : "Benson", "given" : "E", "non-dropping-particle" : "", "parse-names" : false, "suffix" : "" }, { "dropping-particle" : "", "family" : "White-Cooper", "given" : "H", "non-dropping-particle" : "", "parse-names" : false, "suffix" : "" }, { "dropping-particle" : "", "family" : "Bolam", "given" : "J P", "non-dropping-particle" : "", "parse-names" : false, "suffix" : "" }, { "dropping-particle" : "", "family" : "Ungless", "given" : "M A", "non-dropping-particle" : "", "parse-names" : false, "suffix" : "" } ], "container-title" : "Neuroscience", "edition" : "2008/03/22", "id" : "ITEM-1", "issue" : "4", "issued" : { "date-parts" : [ [ "2008" ] ] }, "note" : "Nair-Roberts, R G\nChatelain-Badie, S D\nBenson, E\nWhite-Cooper, H\nBolam, J P\nUngless, M A\nG0400313(70758)/Medical Research Council/United Kingdom\nMedical Research Council/United Kingdom\nResearch Support, Non-U.S. Gov't\nUnited States\nNeuroscience\nNeuroscience. 2008 Apr 9;152(4):1024-31. Epub 2008 Feb 7.", "page" : "1024-1031", "title" : "Stereological estimates of dopaminergic, GABAergic and glutamatergic neurons in the ventral tegmental area, substantia nigra and retrorubral field in the rat", "type" : "article-journal", "volume" : "152" }, "uris" : [ "http://www.mendeley.com/documents/?uuid=8a2fd3cf-8c50-4312-9850-171168c4c0ca" ] }, { "id" : "ITEM-2", "itemData" : { "DOI" : "10.1046/j.1471-4159.2003.02277.x", "ISSN" : "00223042", "author" : [ { "dropping-particle" : "", "family" : "Dal Bo", "given" : "Gregory", "non-dropping-particle" : "", "parse-names" : false, "suffix" : "" }, { "dropping-particle" : "", "family" : "St-Gelais", "given" : "Fannie", "non-dropping-particle" : "", "parse-names" : false, "suffix" : "" }, { "dropping-particle" : "", "family" : "Danik", "given" : "Marc", "non-dropping-particle" : "", "parse-names" : false, "suffix" : "" }, { "dropping-particle" : "", "family" : "Williams", "given" : "Sylvain", "non-dropping-particle" : "", "parse-names" : false, "suffix" : "" }, { "dropping-particle" : "", "family" : "Cotton", "given" : "Mathieu", "non-dropping-particle" : "", "parse-names" : false, "suffix" : "" }, { "dropping-particle" : "", "family" : "Trudeau", "given" : "Louis-Eric", "non-dropping-particle" : "", "parse-names" : false, "suffix" : "" } ], "container-title" : "Journal of Neurochemistry", "id" : "ITEM-2", "issue" : "6", "issued" : { "date-parts" : [ [ "2004", "2", "2" ] ] }, "page" : "1398-1405", "title" : "Dopamine neurons in culture express VGLUT2 explaining their capacity to release glutamate at synapses in addition to dopamine", "type" : "article-journal", "volume" : "88" }, "uris" : [ "http://www.mendeley.com/documents/?uuid=d0ae02b7-85ee-4357-abe5-c30744c8f043" ] } ], "mendeley" : { "previouslyFormattedCitation" : "(Dal Bo et al., 2004; Nair-Roberts et al., 2008)" }, "properties" : { "noteIndex" : 0 }, "schema" : "https://github.com/citation-style-language/schema/raw/master/csl-citation.json" }</w:instrText>
      </w:r>
      <w:r w:rsidR="00122438">
        <w:rPr>
          <w:rFonts w:cs="Arial"/>
        </w:rPr>
        <w:fldChar w:fldCharType="separate"/>
      </w:r>
      <w:r w:rsidR="00D60A4E" w:rsidRPr="00D60A4E">
        <w:rPr>
          <w:rFonts w:cs="Arial"/>
          <w:noProof/>
        </w:rPr>
        <w:t>(Dal Bo et al., 2004; Nair-Roberts et al., 2008)</w:t>
      </w:r>
      <w:r w:rsidR="00122438">
        <w:rPr>
          <w:rFonts w:cs="Arial"/>
        </w:rPr>
        <w:fldChar w:fldCharType="end"/>
      </w:r>
      <w:r>
        <w:rPr>
          <w:rFonts w:cs="Arial"/>
        </w:rPr>
        <w:t>. A few studies, moreover, have detected GABAergic neurons in E14 rat VM neuronal cultures, with ~1,800 cells/cm</w:t>
      </w:r>
      <w:r>
        <w:rPr>
          <w:rFonts w:cs="Arial"/>
          <w:vertAlign w:val="superscript"/>
        </w:rPr>
        <w:t>2</w:t>
      </w:r>
      <w:r>
        <w:rPr>
          <w:rFonts w:cs="Arial"/>
        </w:rPr>
        <w:t xml:space="preserve"> on day 5 (13% of total neurons) but reducing to ~300 cells/cm</w:t>
      </w:r>
      <w:r>
        <w:rPr>
          <w:rFonts w:cs="Arial"/>
          <w:vertAlign w:val="superscript"/>
        </w:rPr>
        <w:t>2</w:t>
      </w:r>
      <w:r>
        <w:rPr>
          <w:rFonts w:cs="Arial"/>
        </w:rPr>
        <w:t xml:space="preserve"> on day 7, perhaps suggesting a vulnerability to the culture process itself </w:t>
      </w:r>
      <w:r w:rsidR="00122438">
        <w:rPr>
          <w:rFonts w:cs="Arial"/>
        </w:rPr>
        <w:fldChar w:fldCharType="begin" w:fldLock="1"/>
      </w:r>
      <w:r w:rsidR="00994410">
        <w:rPr>
          <w:rFonts w:cs="Arial"/>
        </w:rPr>
        <w:instrText>ADDIN CSL_CITATION { "citationItems" : [ { "id" : "ITEM-1", "itemData" : { "ISSN" : "0270-6474", "PMID" : "8283241", "abstract" : "The neurotrophins brain-derived neurotrophic factor (BDNF), neurotrophin-3 (NT-3), and neurotrophin-4/5 (NT-4/5) were compared for their effects in promoting the survival and/or regulation of expression of phenotypic markers of dopaminergic and GABAergic neurons in cultures derived from embryonic rat ventral mesencephalon. Dopaminergic neuron number and phenotypic expression were monitored by tyrosine hydroxylase (TH) immunocytochemistry, and measurement of high-affinity dopamine uptake activity and dopamine content, respectively. High-affinity GABA uptake, glutamic acid decarboxylase (GAD) activity, and endogenous GABA content were used to detect GABAergic neurons. Seven days of treatment with either BDNF or NT-3 resulted in dose-dependent increases in the number of TH-positive neurons, with maximal responses of 3-fold and 2.3-fold, respectively. Dopamine uptake activity and dopamine content were similarly increased. The effects of BDNF and NT-3 on dopamine uptake activity showed no additivity. NT-4/5 treatment elicited the greatest increase (7-fold) in the number of TH-positive neurons, as well as a 2.6-fold increase in dopamine content. In marked contrast to BDNF or NT-3, NT-4/5 had no effect on dopamine uptake capacity. BDNF, NT-3, or NT-4/5 also produced dose-dependent elevations of 2-3-fold in GABA uptake activity. These effects were not additive. GAD activity was increased by BDNF (1.8-fold) and NT-3 (threefold) treatment, but not by NT-4/5, whereas GABA content was increased to a similar extent by all three neurotrophins. NGF had no effect on any of the parameters measured in this study. Northern analyses indicated that the mRNAs encoding TrkB and TrkC, the functional high-affinity receptors for BDNF and NT-4/5, and NT-3, respectively, are expressed in the substantia nigra of adult rat brain, as well as in cultures of developing ventral mesencephalon. Taken together, our results indicate that BDNF and NT-3 have broadly similar effects in promoting the survival and differentiated phenotype of both dopaminergic and GABAergic neurons of the developing substantia nigra. Although BDNF and NT-4/5 are thought to act through the same high-affinity receptor, TrkB, it is evident that these two neurotrophins have distinct as well as overlapping actions toward mesencephalic dopaminergic or GABAergic neurons.", "author" : [ { "dropping-particle" : "", "family" : "Hyman", "given" : "C", "non-dropping-particle" : "", "parse-names" : false, "suffix" : "" }, { "dropping-particle" : "", "family" : "Juhasz", "given" : "M", "non-dropping-particle" : "", "parse-names" : false, "suffix" : "" }, { "dropping-particle" : "", "family" : "Jackson", "given" : "C", "non-dropping-particle" : "", "parse-names" : false, "suffix" : "" }, { "dropping-particle" : "", "family" : "Wright", "given" : "P", "non-dropping-particle" : "", "parse-names" : false, "suffix" : "" }, { "dropping-particle" : "", "family" : "Ip", "given" : "N Y", "non-dropping-particle" : "", "parse-names" : false, "suffix" : "" }, { "dropping-particle" : "", "family" : "Lindsay", "given" : "R M", "non-dropping-particle" : "", "parse-names" : false, "suffix" : "" } ], "container-title" : "The Journal of neuroscience : the official journal of the Society for Neuroscience", "id" : "ITEM-1", "issue" : "1", "issued" : { "date-parts" : [ [ "1994", "1" ] ] }, "page" : "335-47", "title" : "Overlapping and distinct actions of the neurotrophins BDNF, NT-3, and NT-4/5 on cultured dopaminergic and GABAergic neurons of the ventral mesencephalon.", "type" : "article-journal", "volume" : "14" }, "uris" : [ "http://www.mendeley.com/documents/?uuid=3df15cf6-f21e-42c4-a1ff-9ca116fa5409" ] }, { "id" : "ITEM-2", "itemData" : { "DOI" : "10.1016/j.brainres.2005.11.056", "ISSN" : "0006-8993", "PMID" : "16380100", "abstract" : "Glial-cell-line-derived neurotrophic factor (GDNF), neurturin (NRTN), artemin (ARTN) and persephin (PSPN), known as the GDNF family ligands (GFLs), influence the development, survival and differentiation of cultured dopaminergic neurons from ventral mesencephalon (VM). Detailed knowledge about the effects of GFLs on other neuronal populations in the VM is essential for their potential application as therapeutic molecules for Parkinson's disease. Hence, in a comparative study, we investigated the effects of GFLs on cell densities and morphological differentiation of gamma-aminobutyric acid-immunoreactive (GABA-ir) and serotonin-ir (5-HT-ir) neurons in primary cultures of E14 rat VM. We observed that all GFLs [10 ng/ml] significantly increased GABA-ir cell densities (1.6-fold) as well as neurite length/neuron. However, only GDNF significantly increased the number of primary neurites/neuron, and none of the GFLs affected soma size of GABA-ir neurons. In contrast, only NRTN treatment significantly increased 5-HT-ir cells densities at 10 ng/ml (1.3-fold), while an augmentation was seen for GDNF and PSPN at 100 ng/ml (2.4-fold and 1.7-fold, respectively). ARTN had no effect on 5-HT-ir cell densities. Morphological analysis of 5-HT-ir neurons revealed a significant increase of soma size, number of primary neurites/neuron and neurite length/neuron after GDNF exposure, while PSPN only affected soma size, and NRTN and ARTN failed to exert any effect. In conclusion, we identified GFLs as effective neurotrophic factors for VM GABAergic and serotonergic neurons, demonstrating characteristic individual action profiles emphasizing their important and distinct roles during brain development.", "author" : [ { "dropping-particle" : "", "family" : "Ducray", "given" : "Ang\u00e9lique", "non-dropping-particle" : "", "parse-names" : false, "suffix" : "" }, { "dropping-particle" : "", "family" : "Krebs", "given" : "Sandra H", "non-dropping-particle" : "", "parse-names" : false, "suffix" : "" }, { "dropping-particle" : "", "family" : "Schaller", "given" : "Beno\u00eet", "non-dropping-particle" : "", "parse-names" : false, "suffix" : "" }, { "dropping-particle" : "", "family" : "Seiler", "given" : "Rolf W", "non-dropping-particle" : "", "parse-names" : false, "suffix" : "" }, { "dropping-particle" : "", "family" : "Meyer", "given" : "Morten", "non-dropping-particle" : "", "parse-names" : false, "suffix" : "" }, { "dropping-particle" : "", "family" : "Widmer", "given" : "Hans R", "non-dropping-particle" : "", "parse-names" : false, "suffix" : "" } ], "container-title" : "Brain research", "id" : "ITEM-2", "issue" : "1", "issued" : { "date-parts" : [ [ "2006", "1", "19" ] ] }, "page" : "104-12", "title" : "GDNF family ligands display distinct action profiles on cultured GABAergic and serotonergic neurons of rat ventral mesencephalon.", "type" : "article-journal", "volume" : "1069" }, "uris" : [ "http://www.mendeley.com/documents/?uuid=a4973080-c67c-46f6-92ab-fd16e85cbd48" ] } ], "mendeley" : { "previouslyFormattedCitation" : "(Hyman et al., 1994; Ducray et al., 2006)" }, "properties" : { "noteIndex" : 0 }, "schema" : "https://github.com/citation-style-language/schema/raw/master/csl-citation.json" }</w:instrText>
      </w:r>
      <w:r w:rsidR="00122438">
        <w:rPr>
          <w:rFonts w:cs="Arial"/>
        </w:rPr>
        <w:fldChar w:fldCharType="separate"/>
      </w:r>
      <w:r w:rsidRPr="00660074">
        <w:rPr>
          <w:rFonts w:cs="Arial"/>
          <w:noProof/>
        </w:rPr>
        <w:t xml:space="preserve">(Hyman et al., 1994; Ducray et al., </w:t>
      </w:r>
      <w:r w:rsidRPr="00660074">
        <w:rPr>
          <w:rFonts w:cs="Arial"/>
          <w:noProof/>
        </w:rPr>
        <w:lastRenderedPageBreak/>
        <w:t>2006)</w:t>
      </w:r>
      <w:r w:rsidR="00122438">
        <w:rPr>
          <w:rFonts w:cs="Arial"/>
        </w:rPr>
        <w:fldChar w:fldCharType="end"/>
      </w:r>
      <w:r>
        <w:rPr>
          <w:rFonts w:cs="Arial"/>
        </w:rPr>
        <w:t xml:space="preserve">. Starting with the same cell density, however, the number of GABAergic neurons on day 4 in this </w:t>
      </w:r>
      <w:r w:rsidR="00F61260">
        <w:rPr>
          <w:rFonts w:cs="Arial"/>
        </w:rPr>
        <w:t xml:space="preserve">study was about </w:t>
      </w:r>
      <w:r>
        <w:rPr>
          <w:rFonts w:cs="Arial"/>
        </w:rPr>
        <w:t>42,500 cells/cm</w:t>
      </w:r>
      <w:r>
        <w:rPr>
          <w:rFonts w:cs="Arial"/>
          <w:vertAlign w:val="superscript"/>
        </w:rPr>
        <w:t>2</w:t>
      </w:r>
      <w:r>
        <w:rPr>
          <w:rFonts w:cs="Arial"/>
        </w:rPr>
        <w:t xml:space="preserve"> (39% of total neurons</w:t>
      </w:r>
      <w:r w:rsidRPr="0004244D">
        <w:rPr>
          <w:rFonts w:cs="Arial"/>
        </w:rPr>
        <w:t xml:space="preserve">). </w:t>
      </w:r>
      <w:r w:rsidR="002C27F7">
        <w:rPr>
          <w:rFonts w:cs="Arial"/>
        </w:rPr>
        <w:t xml:space="preserve">In addition, </w:t>
      </w:r>
      <w:r>
        <w:rPr>
          <w:rFonts w:cs="Arial"/>
        </w:rPr>
        <w:t xml:space="preserve">15% glutamatergic neurons were </w:t>
      </w:r>
      <w:r w:rsidR="002C27F7">
        <w:rPr>
          <w:rFonts w:cs="Arial"/>
        </w:rPr>
        <w:t>identified (fi</w:t>
      </w:r>
      <w:r>
        <w:rPr>
          <w:rFonts w:cs="Arial"/>
        </w:rPr>
        <w:t xml:space="preserve">gure 4.1). </w:t>
      </w:r>
    </w:p>
    <w:p w:rsidR="00AC62C6" w:rsidRDefault="00AC62C6" w:rsidP="00AC62C6">
      <w:pPr>
        <w:rPr>
          <w:rFonts w:cs="Arial"/>
        </w:rPr>
      </w:pPr>
      <w:r>
        <w:rPr>
          <w:rFonts w:cs="Arial"/>
        </w:rPr>
        <w:t xml:space="preserve">Taken together, this is probably the first time E14 </w:t>
      </w:r>
      <w:r w:rsidR="00636554">
        <w:rPr>
          <w:rFonts w:cs="Arial"/>
        </w:rPr>
        <w:t>primary rat VM neuronal culture was</w:t>
      </w:r>
      <w:r>
        <w:rPr>
          <w:rFonts w:cs="Arial"/>
        </w:rPr>
        <w:t xml:space="preserve"> characterised in more details.</w:t>
      </w:r>
      <w:r w:rsidR="002C27F7">
        <w:rPr>
          <w:rFonts w:cs="Arial"/>
        </w:rPr>
        <w:t xml:space="preserve"> However, the presence of 40% non-neuronal cells indicates that the culture was partially quiescent.</w:t>
      </w:r>
    </w:p>
    <w:p w:rsidR="00AC62C6" w:rsidRDefault="00AC62C6" w:rsidP="00AC62C6">
      <w:pPr>
        <w:rPr>
          <w:rFonts w:cs="Arial"/>
        </w:rPr>
      </w:pPr>
      <w:r>
        <w:rPr>
          <w:rFonts w:cs="Arial"/>
        </w:rPr>
        <w:t xml:space="preserve">On the other hand, the low proportion of astrocytes in the </w:t>
      </w:r>
      <w:r w:rsidR="00636554">
        <w:rPr>
          <w:rFonts w:cs="Arial"/>
        </w:rPr>
        <w:t>culture</w:t>
      </w:r>
      <w:r>
        <w:rPr>
          <w:rFonts w:cs="Arial"/>
        </w:rPr>
        <w:t xml:space="preserve"> suggests an inappropriate model for testing astroglial cell-type specificity of promoters. Hence</w:t>
      </w:r>
      <w:r w:rsidR="00636554">
        <w:rPr>
          <w:rFonts w:cs="Arial"/>
        </w:rPr>
        <w:t>, primary VM astroglial cultures were</w:t>
      </w:r>
      <w:r>
        <w:rPr>
          <w:rFonts w:cs="Arial"/>
        </w:rPr>
        <w:t xml:space="preserve"> additionally prepared. Takeshima et al. (1994) has been apparently the only group producing VM astroglial cultures from E14 rats. Most laboratories have cultured astrocytes from the striatum, the cortex, the cerebellum, or the spinal cord of late embryos (E18 onwards) or new-born rats </w:t>
      </w:r>
      <w:r w:rsidR="00122438">
        <w:rPr>
          <w:rFonts w:cs="Arial"/>
        </w:rPr>
        <w:fldChar w:fldCharType="begin" w:fldLock="1"/>
      </w:r>
      <w:r w:rsidR="00994410">
        <w:rPr>
          <w:rFonts w:cs="Arial"/>
        </w:rPr>
        <w:instrText>ADDIN CSL_CITATION { "citationItems" : [ { "id" : "ITEM-1", "itemData" : { "DOI" : "S0006-8993(06)03319-1 [pii]\n10.1016/j.brainres.2006.11.053", "ISBN" : "0006-8993 (Print)\n0006-8993 (Linking)", "PMID" : "17196555", "abstract" : "Using organotypic co-cultures of rat embryonic day 14 (E14) ventral mesencephalon (VM) and E21 striatum, we have described the developmental changes in (i) dopamine (DA) neurochemistry; (ii) numbers of DA neurons; and (iii) protein expression of tyrosine hydroxylase (TH), DA transporter (DAT), and glutamic acid decarboxylase (GAD 65/67), over 17 days in vitro (DIV). Co-cultures demonstrated changes in DA development similar to those observed in vivo. The numbers of VM DA neurons remained relatively constant, while levels of VM DA progressively increased through 10 DIV. After 3 DIV, the levels of striatal DA increased substantially, through 10 DIV. Tissue levels of DA metabolites homovanillic acid (HVA) and 3,4-dihydroxyphenylacetic acid (DOPAC) reflected changes in tissue DA concentrations, indicating that release and metabolism of DA are similar to these characteristics observed in vivo. Western blot analysis of TH protein expression revealed large increases in VM TH after only 3 DIV, followed by a decline in levels through 17 DIV; levels of striatal TH, in contrast, increased through this period. Additionally, DAT and GAD 65/67 expression increased, in both the VM and striatum, over 17 DIV. By 17 DIV, many measures of DA function had decreased from those assessed at 10 DIV, thus providing an approximate limit to the effective duration of use of this co-culture model. Our results provide a much-needed description of the neurochemical changes that occur during the maturation of VM and striatum in organotypic co-cultures. Additionally, these results provide a foundation for future studies to assess toxic challenges of the developing nigrostriatal DA system, in vitro.", "author" : [ { "dropping-particle" : "", "family" : "Lyng", "given" : "G D", "non-dropping-particle" : "", "parse-names" : false, "suffix" : "" }, { "dropping-particle" : "", "family" : "Snyder-Keller", "given" : "A", "non-dropping-particle" : "", "parse-names" : false, "suffix" : "" }, { "dropping-particle" : "", "family" : "Seegal", "given" : "R F", "non-dropping-particle" : "", "parse-names" : false, "suffix" : "" } ], "container-title" : "Brain Res", "edition" : "2007/01/02", "id" : "ITEM-1", "issue" : "1", "issued" : { "date-parts" : [ [ "2007" ] ] }, "note" : "Lyng, Gregory D\nSnyder-Keller, Abigail\nSeegal, Richard F\nES11263/ES/NIEHS NIH HHS/United States\nP01 ES011263-050003/ES/NIEHS NIH HHS/United States\nResearch Support, N.I.H., Extramural\nResearch Support, U.S. Gov't, Non-P.H.S.\nNetherlands\nBrain research\nBrain Res. 2007 Feb 16;1133(1):1-9. Epub 2006 Dec 28.", "page" : "1-9", "title" : "Dopaminergic development of prenatal ventral mesencephalon and striatum in organotypic co-cultures", "type" : "article-journal", "volume" : "1133" }, "uris" : [ "http://www.mendeley.com/documents/?uuid=9a6b83df-9c62-45b7-a176-e78aac044398" ] }, { "id" : "ITEM-2", "itemData" : { "ISSN" : "0953-816X", "PMID" : "10215919", "abstract" : "When embryonic dopaminergic neurons are transplanted into the adult brain, approximately 95% die within a few days. To assess whether microglia activated during transplantation might be responsible for this rapid death, we examined the effect of microglia on rat embryonic dopaminergic neurons in vitro. Conditioned medium from 7-day-old microglia was found to decrease the number of dopamine neurons surviving in primary culture, but activation of the microglia with N-formyl-methionyl-leucyl-phenylalanine (FMLP) or Zymosan A did not increase the toxicity of the conditioned medium. We next tested the effect of coculturing microglia and dopaminergic neurons by placing microglia in semipermeable well inserts over the neuronal cultures. The presence of microglia now increased dopaminergic neuronal survival, microglial activation again having no effect. To increase yet further the possible interactions between microglia and neurons, the mesencephalic cells and microglia were mixed together and placed as a tissue in three-dimensional culture, and here again the presence of microglia increased dopaminergic neuronal survival with no effect of activation. Contact of microglia with the mesencephalic cells therefore converted them from being toxic to dopaminergic neurons to promoting their survival. The change in microglial effect from toxic to protective was caused by soluble molecules secreted by cells in the neuronal cultures, as conditioned medium derived from microglia-neuronal cocultures also had a dopaminergic neuron survival effect, indicating that microglia in cocultures behave differently from microglia removed from neuronal and glial influence. Microglia cocultured with either neurons or astrocytes downregulated inducible nitric oxide synthase (iNOS), indicating a decrease in the production of nitric oxide and possibly other toxic molecules. These findings indicate that in their natural environment, microglia are likely to be beneficial for the survival of embryonic dopaminergic grafts.", "author" : [ { "dropping-particle" : "", "family" : "Zietlow", "given" : "R", "non-dropping-particle" : "", "parse-names" : false, "suffix" : "" }, { "dropping-particle" : "", "family" : "Dunnett", "given" : "S B", "non-dropping-particle" : "", "parse-names" : false, "suffix" : "" }, { "dropping-particle" : "", "family" : "Fawcett", "given" : "J W", "non-dropping-particle" : "", "parse-names" : false, "suffix" : "" } ], "container-title" : "The European journal of neuroscience", "id" : "ITEM-2", "issue" : "5", "issued" : { "date-parts" : [ [ "1999", "5" ] ] }, "page" : "1657-67", "title" : "The effect of microglia on embryonic dopaminergic neuronal survival in vitro: diffusible signals from neurons and glia change microglia from neurotoxic to neuroprotective.", "type" : "article-journal", "volume" : "11" }, "uris" : [ "http://www.mendeley.com/documents/?uuid=27015dac-d1b8-4b84-81ad-5b0c4a8bf0a9" ] }, { "id" : "ITEM-3", "itemData" : { "ISSN" : "0022-3042", "PMID" : "10582607", "abstract" : "Altered glial function in the substantia nigra in Parkinson's disease may lead to the release of toxic substances that cause dopaminergic cell death or increase neuronal vulnerability to neurotoxins. To investigate this concept, we examined the effects of subjecting astrocytes to lipopolysaccharide (LPS)-induced activation alone or combined with L-buthionine-[S,R]-sulfoximine-induced glutathione depletion or inhibition of complex I activity by 1-methyl-4-phenylpyridinium (MPP+) on the viability of primary ventral mesencephalic neurones or susceptibility to MPP+ and 6-hydroxydopamine (6-OHDA) in co-cultures. LPS-activated astrocytes caused neuronal death in a time-dependent manner, but glutathione-depleted or complex I-inhibited astrocytes had no effect on neuronal viability. The neurotoxicity of LPS-activated astrocytes was inhibited by the inducible nitric oxide synthase inhibitor aminoguanidine, by the nitric oxide scavenger 2-(4-carboxyphenyl)-4,4,5,5-tetramethylimidazoline-1-oxyl-3-oxide, and by reduced glutathione (GSH). MPP+-induced neuronal death was greater in ventral mesencephalic cultures previously cultured with LPS-activated, glutathione-depleted, or complex I-inhibited astrocytes compared with co-cultures containing normal astrocytes. The increased neuronal susceptibility to MPP+ caused by LPS-activated or complex I-inhibited astrocytes and glutathione-depleted astrocytes was inhibited by the NMDA/glutamate antagonist MK-801 and by GSH, respectively. Neuronal death caused by 6-OHDA was increased in ventral mesencephalic cultures previously cultured with LPS-activated and glutathione-depleted, but not complex I-inhibited astrocytes, compared with co-cultures containing normal astrocytes. Treatment of co-cultures with GSH prevented the increased neuronal susceptibility to 6-OHDA. These findings suggest that glial dysfunction may cause neuronal death or render neurones susceptible to toxic insults via a mechanism involving the release of free radicals and glutamate. Such a mechanism may play a role in the development or progression of nigrostriatal degeneration in Parkinson's disease.", "author" : [ { "dropping-particle" : "", "family" : "McNaught", "given" : "K S", "non-dropping-particle" : "", "parse-names" : false, "suffix" : "" }, { "dropping-particle" : "", "family" : "Jenner", "given" : "P", "non-dropping-particle" : "", "parse-names" : false, "suffix" : "" } ], "container-title" : "Journal of neurochemistry", "id" : "ITEM-3", "issue" : "6", "issued" : { "date-parts" : [ [ "1999", "12" ] ] }, "page" : "2469-76", "title" : "Altered glial function causes neuronal death and increases neuronal susceptibility to 1-methyl-4-phenylpyridinium- and 6-hydroxydopamine-induced toxicity in astrocytic/ventral mesencephalic co-cultures.", "type" : "article-journal", "volume" : "73" }, "uris" : [ "http://www.mendeley.com/documents/?uuid=be141708-4b19-4dbf-9c8b-bddc2e1b8d06" ] }, { "id" : "ITEM-4", "itemData" : { "DOI" : "S0014-4886(97)96719-4 [pii]\n10.1006/exnr.1997.6719", "ISBN" : "0014-4886 (Print)\n0014-4886 (Linking)", "PMID" : "9454614", "abstract" : "Peripheral neurons which depend on NGF for their survival undergo apoptosis after NGF deprivation. However, a convenient in vitro method for assessing the programmed cell death of the central neurons has not been established, because the dependence of particular central neurons on neurotrophic factors has been clarified only for small populations of neurons. Based on the fact that cortical neurons survive in culture for many weeks in the presence of astroglial cells, we have established an in vitro cell death model in which the neurons die through apoptosis. Cortical neurons were maintained on a cover slip for 1 week on top of astroglial cells, and then cell death was induced by separation of the neurons from the astroglial cells. The cortical neurons died within 2-4 days. Nuclei of the dying neurons showed the morphological features of apoptosis, and DNA fragmentation was observed by the TUNEL method and by in situ nick translation (ISNT) staining. The cell death was significantly suppressed by neurotrophic factors, NT-3, NT-4, BDNF, and GDNF, but not by NGF. The neuronal survival was prolonged, as in the case of peripheral neurons, by bFGF, elevated potassium, cAMP, forskolin, and metabotropic glutamate receptor agonist. The cell death was inhibited by inhibitors of interleukin-1 beta-converting enzyme and CPP32. CPP32-like proteolytic activity was increased prior to the appearance of apoptotic cells. These results suggest that cortical neurons die after separation from glial cells through apoptosis caused by deprivation of neurotrophic factors produced by the astroglial cells.", "author" : [ { "dropping-particle" : "", "family" : "Ohgoh", "given" : "M", "non-dropping-particle" : "", "parse-names" : false, "suffix" : "" }, { "dropping-particle" : "", "family" : "Kimura", "given" : "M", "non-dropping-particle" : "", "parse-names" : false, "suffix" : "" }, { "dropping-particle" : "", "family" : "Ogura", "given" : "H", "non-dropping-particle" : "", "parse-names" : false, "suffix" : "" }, { "dropping-particle" : "", "family" : "Katayama", "given" : "K", "non-dropping-particle" : "", "parse-names" : false, "suffix" : "" }, { "dropping-particle" : "", "family" : "Nishizawa", "given" : "Y", "non-dropping-particle" : "", "parse-names" : false, "suffix" : "" } ], "container-title" : "Exp Neurol", "edition" : "1998/02/10", "id" : "ITEM-4", "issue" : "1", "issued" : { "date-parts" : [ [ "1998" ] ] }, "note" : "Ohgoh, M\nKimura, M\nOgura, H\nKatayama, K\nNishizawa, Y\nUnited states\nExperimental neurology\nExp Neurol. 1998 Jan;149(1):51-63.", "page" : "51-63", "title" : "Apoptotic cell death of cultured cerebral cortical neurons induced by withdrawal of astroglial trophic support", "type" : "article-journal", "volume" : "149" }, "uris" : [ "http://www.mendeley.com/documents/?uuid=ca73b4d1-1e6f-4c93-9463-03ae1bd2833e" ] }, { "id" : "ITEM-5", "itemData" : { "DOI" : "10.1002/0471142301.ns0305s00", "ISSN" : "1934-8576", "PMID" : "18428469", "abstract" : "Astrocytes are a major cell type in the mammalian central nervous system (CNS). The ability to obtain virtually pure populations of these cells makes it possible to study their function as isolated cells or in mixed populations where they support the growth and survival of surrounding neurons. Unlike other mature CNS cells, mature astrocytes maintain the lifelong ability to reenter the cell cycle. The first isolation procedure described in this unit takes advantage of the proliferative ability of these cells, as does the second, except that no antibody or complement treatment is required. A procedure for detecting glial fibrillary acidic protein (GFAP), which is present in most astrocytes in vivo and virtually all astrocytes in vitro and is a useful marker for assessing the purity of cultures, is also presented.", "author" : [ { "dropping-particle" : "", "family" : "Weinstein", "given" : "D E", "non-dropping-particle" : "", "parse-names" : false, "suffix" : "" } ], "container-title" : "Current protocols in neuroscience", "id" : "ITEM-5", "issued" : { "date-parts" : [ [ "2001", "5" ] ] }, "page" : "Unit 3.5", "title" : "Isolation and purification of primary rodent astrocytes.", "type" : "article-journal", "volume" : "Chapter 3" }, "uris" : [ "http://www.mendeley.com/documents/?uuid=bfe797cd-4622-4d21-9852-68a7388256c2" ] }, { "id" : "ITEM-6", "itemData" : { "DOI" : "10.1016/j.ijdevneu.2008.07.014", "ISSN" : "0736-5748", "PMID" : "18718519", "abstract" : "Tyrosine hydroxylase-positive nerve fiber formation occurs in two diverse morphological patterns in rat fetal ventral mesencephalic slice cultures; one is non-glial-associated and the other is glial-associated. The aim of this study was to characterize the non-glial-associated nerve fibers and its relation to migration of astrocytes. Organotypic slice cultures were prepared from embryonic days 12, 14, and 18 rat fetuses and maintained for 5, 7 or 14 days in vitro. Inhibition of cell proliferation using cytosine beta-D-arabinofuranoside was conducted in embryonic day 14 ventral mesencephalic cultures. The treatment impaired astrocytic migration at 7 and 14 days in vitro. The reduced migration of astrocytes exerted a negative effect on the glial-associated tyrosine hydroxylase-positive nerve fibers, reducing the outgrowth from the tissue slice. The non-glial-associated outgrowth was, however, positively affected by reduced astrocytic migration, reaching distances around 3mm in 2 weeks, and remained for longer time in culture. Co-cultures of fetal ventral mesencephalon and frontal cortex revealed the cortex as a target for the non-glial-associated tyrosine hydroxylase-positive outgrowth. The age of the fetal tissue at plating affected the astrocytes such that older tissue increased the length of astrocyte migration. Younger tissue at plating promoted the presence of non-glial-associated outgrowth and long radial-glia-like processes, while older tissue promoted migration of neurons instead of formation of nerve fiber network. In conclusion, inhibition of astrocytic proliferation promotes the persistence of long-distance growing tyrosine hydroxylase-positive nerve fibers in ventral mesencephalic slices cultures. Furthermore, the long-distance growing nerve fibers target the frontal cortex and are absent in cultures derived from older tissue.", "author" : [ { "dropping-particle" : "", "family" : "Bjerk\u00e9n", "given" : "Sara af", "non-dropping-particle" : "", "parse-names" : false, "suffix" : "" }, { "dropping-particle" : "", "family" : "Marschinke", "given" : "Franziska", "non-dropping-particle" : "", "parse-names" : false, "suffix" : "" }, { "dropping-particle" : "", "family" : "Str\u00f6mberg", "given" : "Ingrid", "non-dropping-particle" : "", "parse-names" : false, "suffix" : "" } ], "container-title" : "International journal of developmental neuroscience : the official journal of the International Society for Developmental Neuroscience", "id" : "ITEM-6", "issue" : "7", "issued" : { "date-parts" : [ [ "2008", "11" ] ] }, "page" : "683-91", "title" : "Inhibition of astrocytes promotes long-distance growing nerve fibers in ventral mesencephalic cultures.", "type" : "article-journal", "volume" : "26" }, "uris" : [ "http://www.mendeley.com/documents/?uuid=53229f3d-5cbf-4f5b-a40e-f7d69cd04d48" ] } ], "mendeley" : { "previouslyFormattedCitation" : "(Ohgoh et al., 1998; McNaught and Jenner, 1999; Zietlow et al., 1999; Weinstein, 2001; Lyng et al., 2007; Bjerk\u00e9n et al., 2008)" }, "properties" : { "noteIndex" : 0 }, "schema" : "https://github.com/citation-style-language/schema/raw/master/csl-citation.json" }</w:instrText>
      </w:r>
      <w:r w:rsidR="00122438">
        <w:rPr>
          <w:rFonts w:cs="Arial"/>
        </w:rPr>
        <w:fldChar w:fldCharType="separate"/>
      </w:r>
      <w:r w:rsidRPr="00660074">
        <w:rPr>
          <w:rFonts w:cs="Arial"/>
          <w:noProof/>
        </w:rPr>
        <w:t>(Ohgoh et al., 1998; McNaught and Jenner, 1999; Zietlow et al., 1999; Weinstein, 2001; Lyng et al., 2007; Bjerkén et al., 2008)</w:t>
      </w:r>
      <w:r w:rsidR="00122438">
        <w:rPr>
          <w:rFonts w:cs="Arial"/>
        </w:rPr>
        <w:fldChar w:fldCharType="end"/>
      </w:r>
      <w:r>
        <w:rPr>
          <w:rFonts w:cs="Arial"/>
        </w:rPr>
        <w:t>. However</w:t>
      </w:r>
      <w:r w:rsidR="00F61260">
        <w:rPr>
          <w:rFonts w:cs="Arial"/>
        </w:rPr>
        <w:t>,</w:t>
      </w:r>
      <w:r>
        <w:rPr>
          <w:rFonts w:cs="Arial"/>
        </w:rPr>
        <w:t xml:space="preserve"> in all cases, a special treatment or time of culture is required for a pure astrocyte culture; generally longer than two weeks from cell plating unlike the 6-day old primary astroglial cultures characterised here.</w:t>
      </w:r>
    </w:p>
    <w:p w:rsidR="00AC62C6" w:rsidRDefault="00AC62C6" w:rsidP="00AC62C6">
      <w:pPr>
        <w:rPr>
          <w:rStyle w:val="Hyperlink"/>
          <w:color w:val="auto"/>
          <w:u w:val="none"/>
        </w:rPr>
      </w:pPr>
      <w:r w:rsidRPr="00A9458E">
        <w:rPr>
          <w:rStyle w:val="Hyperlink"/>
          <w:color w:val="auto"/>
          <w:u w:val="none"/>
        </w:rPr>
        <w:t>In a bid to</w:t>
      </w:r>
      <w:r>
        <w:rPr>
          <w:rStyle w:val="Hyperlink"/>
          <w:color w:val="auto"/>
          <w:u w:val="none"/>
        </w:rPr>
        <w:t xml:space="preserve"> maximize the </w:t>
      </w:r>
      <w:r w:rsidRPr="00A9458E">
        <w:rPr>
          <w:rStyle w:val="Hyperlink"/>
          <w:color w:val="auto"/>
          <w:u w:val="none"/>
        </w:rPr>
        <w:t xml:space="preserve">transduction efficiency of LVs, both </w:t>
      </w:r>
      <w:r>
        <w:rPr>
          <w:rStyle w:val="Hyperlink"/>
          <w:color w:val="auto"/>
          <w:u w:val="none"/>
        </w:rPr>
        <w:t xml:space="preserve">the </w:t>
      </w:r>
      <w:r w:rsidRPr="00A9458E">
        <w:rPr>
          <w:rStyle w:val="Hyperlink"/>
          <w:color w:val="auto"/>
          <w:u w:val="none"/>
        </w:rPr>
        <w:t>MOI and</w:t>
      </w:r>
      <w:r>
        <w:rPr>
          <w:rStyle w:val="Hyperlink"/>
          <w:color w:val="auto"/>
          <w:u w:val="none"/>
        </w:rPr>
        <w:t xml:space="preserve"> the transduction time of vectors were op</w:t>
      </w:r>
      <w:r w:rsidRPr="00A9458E">
        <w:rPr>
          <w:rStyle w:val="Hyperlink"/>
          <w:color w:val="auto"/>
          <w:u w:val="none"/>
        </w:rPr>
        <w:t>timized</w:t>
      </w:r>
      <w:r>
        <w:rPr>
          <w:rStyle w:val="Hyperlink"/>
          <w:color w:val="auto"/>
          <w:u w:val="none"/>
        </w:rPr>
        <w:t xml:space="preserve"> (sections 4.2.3 and 4.2.4). By doing this, it </w:t>
      </w:r>
      <w:r w:rsidR="00C23345">
        <w:rPr>
          <w:rStyle w:val="Hyperlink"/>
          <w:color w:val="auto"/>
          <w:u w:val="none"/>
        </w:rPr>
        <w:t>was ascertained that vectors could</w:t>
      </w:r>
      <w:r>
        <w:rPr>
          <w:rStyle w:val="Hyperlink"/>
          <w:color w:val="auto"/>
          <w:u w:val="none"/>
        </w:rPr>
        <w:t xml:space="preserve"> transduce into cell cultures at a certain time to produce the highest level of transgene without causing toxicity due to overdose of the vectors </w:t>
      </w:r>
      <w:r w:rsidR="00122438">
        <w:rPr>
          <w:rStyle w:val="Hyperlink"/>
          <w:color w:val="auto"/>
          <w:u w:val="none"/>
        </w:rPr>
        <w:fldChar w:fldCharType="begin" w:fldLock="1"/>
      </w:r>
      <w:r w:rsidR="00994410">
        <w:rPr>
          <w:rStyle w:val="Hyperlink"/>
          <w:color w:val="auto"/>
          <w:u w:val="none"/>
        </w:rPr>
        <w:instrText>ADDIN CSL_CITATION { "citationItems" : [ { "id" : "ITEM-1", "itemData" : { "DOI" : "10.1006/mthe.2002.0584", "ISSN" : "1525-0016", "PMID" : "11991743", "abstract" : "Lentiviral vectors have proven to be promising tools for transduction of central nervous system (CNS) cells in vivo and in vitro. In this study, CNS transduction patterns of lentiviral vectors pseudotyped with envelope glycoproteins from Ebola virus, murine leukemia virus (MuLV), lymphocytic choriomeningitis virus (LCMV), or the rabies-related Mokola virus were compared to a vector pseudotyped with the vesicular stomatitis virus glycoprotein (VSV-G). Mokola-, LCMV-, and VSV-G-pseudotyped vectors transduced similar populations, including striatum, thalamus, and white matter. Mokola-pseudotyped vectors were the most efficient of the three. MuLV-pseudotyped lentivirus efficiently transduced striatum and hippocampal dentate gyrus. In contrast, no transduction resulted from injection of Ebola-pseudotyped virus in the CNS. The same pattern was observed in vitro with primary cultured oligodendrocytes. LCMV, MuLV, and Ebola pseudotypes were the most stable. These results demonstrate that targeted transduction in the CNS can be achieved using specific envelope glycoproteins to pseudotype lentiviral vectors, and support the use of Mokola-pseudotyped and MuLV-pseudotyped lentiviral vectors as efficient and stable alternatives to VSV-G-pseudotyped vectors for experiments in the mouse CNS.", "author" : [ { "dropping-particle" : "", "family" : "Watson", "given" : "Deborah J", "non-dropping-particle" : "", "parse-names" : false, "suffix" : "" }, { "dropping-particle" : "", "family" : "Kobinger", "given" : "Gary P", "non-dropping-particle" : "", "parse-names" : false, "suffix" : "" }, { "dropping-particle" : "", "family" : "Passini", "given" : "Marco A", "non-dropping-particle" : "", "parse-names" : false, "suffix" : "" }, { "dropping-particle" : "", "family" : "Wilson", "given" : "James M", "non-dropping-particle" : "", "parse-names" : false, "suffix" : "" }, { "dropping-particle" : "", "family" : "Wolfe", "given" : "John H", "non-dropping-particle" : "", "parse-names" : false, "suffix" : "" } ], "container-title" : "Molecular therapy : the journal of the American Society of Gene Therapy", "id" : "ITEM-1", "issue" : "5 Pt 1", "issued" : { "date-parts" : [ [ "2002", "5" ] ] }, "page" : "528-37", "title" : "Targeted transduction patterns in the mouse brain by lentivirus vectors pseudotyped with VSV, Ebola, Mokola, LCMV, or MuLV envelope proteins.", "type" : "article-journal", "volume" : "5" }, "uris" : [ "http://www.mendeley.com/documents/?uuid=39a1c435-7b24-46e0-b219-f84446e17a0f" ] } ], "mendeley" : { "previouslyFormattedCitation" : "(Watson et al., 2002)" }, "properties" : { "noteIndex" : 0 }, "schema" : "https://github.com/citation-style-language/schema/raw/master/csl-citation.json" }</w:instrText>
      </w:r>
      <w:r w:rsidR="00122438">
        <w:rPr>
          <w:rStyle w:val="Hyperlink"/>
          <w:color w:val="auto"/>
          <w:u w:val="none"/>
        </w:rPr>
        <w:fldChar w:fldCharType="separate"/>
      </w:r>
      <w:r w:rsidRPr="00660074">
        <w:rPr>
          <w:rStyle w:val="Hyperlink"/>
          <w:noProof/>
          <w:color w:val="auto"/>
          <w:u w:val="none"/>
        </w:rPr>
        <w:t>(Watson et al., 2002)</w:t>
      </w:r>
      <w:r w:rsidR="00122438">
        <w:rPr>
          <w:rStyle w:val="Hyperlink"/>
          <w:color w:val="auto"/>
          <w:u w:val="none"/>
        </w:rPr>
        <w:fldChar w:fldCharType="end"/>
      </w:r>
      <w:r>
        <w:rPr>
          <w:rStyle w:val="Hyperlink"/>
          <w:color w:val="auto"/>
          <w:u w:val="none"/>
        </w:rPr>
        <w:t xml:space="preserve">. </w:t>
      </w:r>
    </w:p>
    <w:p w:rsidR="00AC62C6" w:rsidRDefault="00C23345" w:rsidP="00AC62C6">
      <w:pPr>
        <w:rPr>
          <w:rFonts w:cs="Arial"/>
        </w:rPr>
      </w:pPr>
      <w:r>
        <w:rPr>
          <w:rStyle w:val="Hyperlink"/>
          <w:color w:val="auto"/>
          <w:u w:val="none"/>
        </w:rPr>
        <w:t>Following</w:t>
      </w:r>
      <w:r w:rsidR="00AC62C6">
        <w:rPr>
          <w:rStyle w:val="Hyperlink"/>
          <w:color w:val="auto"/>
          <w:u w:val="none"/>
        </w:rPr>
        <w:t xml:space="preserve"> t</w:t>
      </w:r>
      <w:r w:rsidR="00AC62C6" w:rsidRPr="0059373D">
        <w:rPr>
          <w:rFonts w:cs="Arial"/>
        </w:rPr>
        <w:t xml:space="preserve">ransduction of LVs harbouring three different promoters into </w:t>
      </w:r>
      <w:r w:rsidR="00130952">
        <w:rPr>
          <w:rFonts w:cs="Arial"/>
        </w:rPr>
        <w:t xml:space="preserve"> </w:t>
      </w:r>
      <w:r w:rsidR="00AC62C6" w:rsidRPr="0059373D">
        <w:rPr>
          <w:rFonts w:cs="Arial"/>
        </w:rPr>
        <w:t>pr</w:t>
      </w:r>
      <w:r w:rsidR="00AC62C6">
        <w:rPr>
          <w:rFonts w:cs="Arial"/>
        </w:rPr>
        <w:t>imary</w:t>
      </w:r>
      <w:r w:rsidR="00130952">
        <w:rPr>
          <w:rFonts w:cs="Arial"/>
        </w:rPr>
        <w:t xml:space="preserve"> neuronal and astroglial</w:t>
      </w:r>
      <w:r w:rsidR="00AC62C6">
        <w:rPr>
          <w:rFonts w:cs="Arial"/>
        </w:rPr>
        <w:t xml:space="preserve"> cultures (at the optimal MOI and transduction </w:t>
      </w:r>
      <w:r w:rsidR="00AC62C6">
        <w:rPr>
          <w:rFonts w:cs="Arial"/>
        </w:rPr>
        <w:lastRenderedPageBreak/>
        <w:t>time)</w:t>
      </w:r>
      <w:r w:rsidR="00130952">
        <w:rPr>
          <w:rFonts w:cs="Arial"/>
        </w:rPr>
        <w:t>,</w:t>
      </w:r>
      <w:r w:rsidR="00AC62C6">
        <w:rPr>
          <w:rFonts w:cs="Arial"/>
        </w:rPr>
        <w:t xml:space="preserve"> </w:t>
      </w:r>
      <w:r w:rsidR="00AC62C6" w:rsidRPr="0059373D">
        <w:rPr>
          <w:rFonts w:cs="Arial"/>
        </w:rPr>
        <w:t>promoter-me</w:t>
      </w:r>
      <w:r w:rsidR="00AC62C6">
        <w:rPr>
          <w:rFonts w:cs="Arial"/>
        </w:rPr>
        <w:t xml:space="preserve">diated cell-type specificity in </w:t>
      </w:r>
      <w:r w:rsidR="00AC62C6" w:rsidRPr="00DC1889">
        <w:rPr>
          <w:rFonts w:cs="Arial"/>
          <w:i/>
        </w:rPr>
        <w:t>eGFP</w:t>
      </w:r>
      <w:r w:rsidR="00AC62C6" w:rsidRPr="00733A66">
        <w:rPr>
          <w:rFonts w:cs="Arial"/>
        </w:rPr>
        <w:t xml:space="preserve"> </w:t>
      </w:r>
      <w:r w:rsidR="00AC62C6">
        <w:rPr>
          <w:rFonts w:cs="Arial"/>
        </w:rPr>
        <w:t>expression</w:t>
      </w:r>
      <w:r w:rsidR="00130952">
        <w:rPr>
          <w:rFonts w:cs="Arial"/>
        </w:rPr>
        <w:t xml:space="preserve"> was demonstrated</w:t>
      </w:r>
      <w:r w:rsidR="00AC62C6">
        <w:rPr>
          <w:rFonts w:cs="Arial"/>
        </w:rPr>
        <w:t>;</w:t>
      </w:r>
      <w:r w:rsidR="00AC62C6" w:rsidRPr="0059373D">
        <w:rPr>
          <w:rFonts w:cs="Arial"/>
        </w:rPr>
        <w:t xml:space="preserve"> with SYNp targeting predominantly neurons, GFAPp targeting predominantly astrocytes, and CMVp targeting both neurons and astrocytes.</w:t>
      </w:r>
      <w:r w:rsidR="00AC62C6">
        <w:rPr>
          <w:rFonts w:cs="Arial"/>
        </w:rPr>
        <w:t xml:space="preserve"> </w:t>
      </w:r>
      <w:r w:rsidR="00AC62C6" w:rsidRPr="005E2709">
        <w:rPr>
          <w:rFonts w:cs="Arial"/>
        </w:rPr>
        <w:t xml:space="preserve">However, this specificity was not </w:t>
      </w:r>
      <w:r w:rsidR="00AC62C6">
        <w:rPr>
          <w:rFonts w:cs="Arial"/>
        </w:rPr>
        <w:t xml:space="preserve">complete </w:t>
      </w:r>
      <w:r w:rsidR="007C7499">
        <w:rPr>
          <w:rFonts w:cs="Arial"/>
        </w:rPr>
        <w:t>(</w:t>
      </w:r>
      <w:r w:rsidR="00AC62C6">
        <w:rPr>
          <w:rFonts w:cs="Arial"/>
        </w:rPr>
        <w:t>as displayed in figures 4.5, 4.7 and 4.8</w:t>
      </w:r>
      <w:r w:rsidR="007C7499">
        <w:rPr>
          <w:rFonts w:cs="Arial"/>
        </w:rPr>
        <w:t>)</w:t>
      </w:r>
      <w:r w:rsidR="00AC62C6">
        <w:rPr>
          <w:rFonts w:cs="Arial"/>
        </w:rPr>
        <w:t xml:space="preserve">, which is probably due to differences in gene expression primarily at the level of RNA transcription. Indeed, different genes are transcribed in different cells according to the needs of the cells. Some genes, known as housekeeping genes (e.g., β-actin), are required in all cells whereas other genes are expressed only in specific cell types. This specificity is dependent upon a binding of tissue-specific transcription factors to the promoter. Since these transcription factors can also recognize enhancers or silencers, which are </w:t>
      </w:r>
      <w:r w:rsidR="00AC62C6" w:rsidRPr="00774331">
        <w:rPr>
          <w:rFonts w:cs="Arial"/>
          <w:i/>
        </w:rPr>
        <w:t>cis</w:t>
      </w:r>
      <w:r w:rsidR="00AC62C6">
        <w:rPr>
          <w:rFonts w:cs="Arial"/>
        </w:rPr>
        <w:t xml:space="preserve">-acting elements locating at variable distances from the promoter and binding to gene regulatory proteins (activators or repressors), their interaction with the promoter consequently stimulates or inhibits transcriptional activities of the regulated gene </w:t>
      </w:r>
      <w:r w:rsidR="00122438">
        <w:rPr>
          <w:rFonts w:cs="Arial"/>
        </w:rPr>
        <w:fldChar w:fldCharType="begin" w:fldLock="1"/>
      </w:r>
      <w:r w:rsidR="00994410">
        <w:rPr>
          <w:rFonts w:cs="Arial"/>
        </w:rPr>
        <w:instrText>ADDIN CSL_CITATION { "citationItems" : [ { "id" : "ITEM-1", "itemData" : { "DOI" : "10.1093/molbev/msg140", "ISSN" : "0737-4038", "PMID" : "12777501", "abstract" : "Gene expression is central to the genotype-phenotype relationship in all organisms, and it is an important component of the genetic basis for evolutionary change in diverse aspects of phenotype. However, the evolution of transcriptional regulation remains understudied and poorly understood. Here we review the evolutionary dynamics of promoter, or cis-regulatory, sequences and the evolutionary mechanisms that shape them. Existing evidence indicates that populations harbor extensive genetic variation in promoter sequences, that a substantial fraction of this variation has consequences for both biochemical and organismal phenotype, and that some of this functional variation is sorted by selection. As with protein-coding sequences, rates and patterns of promoter sequence evolution differ considerably among loci and among clades for reasons that are not well understood. Studying the evolution of transcriptional regulation poses empirical and conceptual challenges beyond those typically encountered in analyses of coding sequence evolution: promoter organization is much less regular than that of coding sequences, and sequences required for the transcription of each locus reside at multiple other loci in the genome. Because of the strong context-dependence of transcriptional regulation, sequence inspection alone provides limited information about promoter function. Understanding the functional consequences of sequence differences among promoters generally requires biochemical and in vivo functional assays. Despite these challenges, important insights have already been gained into the evolution of transcriptional regulation, and the pace of discovery is accelerating.", "author" : [ { "dropping-particle" : "", "family" : "Wray", "given" : "Gregory A", "non-dropping-particle" : "", "parse-names" : false, "suffix" : "" }, { "dropping-particle" : "", "family" : "Hahn", "given" : "Matthew W", "non-dropping-particle" : "", "parse-names" : false, "suffix" : "" }, { "dropping-particle" : "", "family" : "Abouheif", "given" : "Ehab", "non-dropping-particle" : "", "parse-names" : false, "suffix" : "" }, { "dropping-particle" : "", "family" : "Balhoff", "given" : "James P", "non-dropping-particle" : "", "parse-names" : false, "suffix" : "" }, { "dropping-particle" : "", "family" : "Pizer", "given" : "Margaret", "non-dropping-particle" : "", "parse-names" : false, "suffix" : "" }, { "dropping-particle" : "V", "family" : "Rockman", "given" : "Matthew", "non-dropping-particle" : "", "parse-names" : false, "suffix" : "" }, { "dropping-particle" : "", "family" : "Romano", "given" : "Laura A", "non-dropping-particle" : "", "parse-names" : false, "suffix" : "" } ], "container-title" : "Molecular biology and evolution", "id" : "ITEM-1", "issue" : "9", "issued" : { "date-parts" : [ [ "2003", "9" ] ] }, "page" : "1377-419", "title" : "The evolution of transcriptional regulation in eukaryotes.", "type" : "article-journal", "volume" : "20" }, "uris" : [ "http://www.mendeley.com/documents/?uuid=e67ffae8-3cff-4cd3-a696-2f954dfbafe5" ] } ], "mendeley" : { "previouslyFormattedCitation" : "(Wray et al., 2003)" }, "properties" : { "noteIndex" : 0 }, "schema" : "https://github.com/citation-style-language/schema/raw/master/csl-citation.json" }</w:instrText>
      </w:r>
      <w:r w:rsidR="00122438">
        <w:rPr>
          <w:rFonts w:cs="Arial"/>
        </w:rPr>
        <w:fldChar w:fldCharType="separate"/>
      </w:r>
      <w:r w:rsidR="00AC62C6" w:rsidRPr="00660074">
        <w:rPr>
          <w:rFonts w:cs="Arial"/>
          <w:noProof/>
        </w:rPr>
        <w:t>(Wray et al., 2003)</w:t>
      </w:r>
      <w:r w:rsidR="00122438">
        <w:rPr>
          <w:rFonts w:cs="Arial"/>
        </w:rPr>
        <w:fldChar w:fldCharType="end"/>
      </w:r>
      <w:r w:rsidR="00AC62C6">
        <w:rPr>
          <w:rFonts w:cs="Arial"/>
        </w:rPr>
        <w:t xml:space="preserve">. </w:t>
      </w:r>
    </w:p>
    <w:p w:rsidR="00AC62C6" w:rsidRPr="00F61260" w:rsidRDefault="00AC62C6" w:rsidP="00AC62C6">
      <w:pPr>
        <w:rPr>
          <w:rFonts w:cs="Arial"/>
        </w:rPr>
      </w:pPr>
      <w:r>
        <w:rPr>
          <w:rFonts w:cs="Arial"/>
        </w:rPr>
        <w:t xml:space="preserve">Due to the incomplete cell-type specificity, </w:t>
      </w:r>
      <w:r w:rsidRPr="0059373D">
        <w:rPr>
          <w:rFonts w:cs="Arial"/>
        </w:rPr>
        <w:t xml:space="preserve">LV-GFAPp </w:t>
      </w:r>
      <w:r>
        <w:rPr>
          <w:rFonts w:cs="Arial"/>
        </w:rPr>
        <w:t xml:space="preserve">vectors </w:t>
      </w:r>
      <w:r w:rsidRPr="0059373D">
        <w:rPr>
          <w:rFonts w:cs="Arial"/>
        </w:rPr>
        <w:t xml:space="preserve">were able to </w:t>
      </w:r>
      <w:r>
        <w:rPr>
          <w:rFonts w:cs="Arial"/>
        </w:rPr>
        <w:t xml:space="preserve">express </w:t>
      </w:r>
      <w:r w:rsidRPr="00604918">
        <w:rPr>
          <w:rFonts w:cs="Arial"/>
          <w:i/>
        </w:rPr>
        <w:t>eGFP</w:t>
      </w:r>
      <w:r>
        <w:rPr>
          <w:rFonts w:cs="Arial"/>
        </w:rPr>
        <w:t xml:space="preserve"> in 2-10% of cultured neurons (figure 4.8). Interestingly, however, no TH+ cells were</w:t>
      </w:r>
      <w:r w:rsidRPr="0059373D">
        <w:rPr>
          <w:rFonts w:cs="Arial"/>
        </w:rPr>
        <w:t xml:space="preserve"> transduced by these </w:t>
      </w:r>
      <w:r>
        <w:rPr>
          <w:rFonts w:cs="Arial"/>
        </w:rPr>
        <w:t>LV</w:t>
      </w:r>
      <w:r w:rsidRPr="0059373D">
        <w:rPr>
          <w:rFonts w:cs="Arial"/>
        </w:rPr>
        <w:t>s</w:t>
      </w:r>
      <w:r w:rsidR="00130952">
        <w:rPr>
          <w:rFonts w:cs="Arial"/>
        </w:rPr>
        <w:t>.</w:t>
      </w:r>
      <w:r w:rsidR="00203F72">
        <w:rPr>
          <w:rFonts w:cs="Arial"/>
        </w:rPr>
        <w:t xml:space="preserve"> Furthermore, d</w:t>
      </w:r>
      <w:r w:rsidR="00130952" w:rsidRPr="003D306D">
        <w:t xml:space="preserve">espite </w:t>
      </w:r>
      <w:r w:rsidR="00130952">
        <w:t>a similarity in</w:t>
      </w:r>
      <w:r w:rsidR="00130952" w:rsidRPr="003D306D">
        <w:t xml:space="preserve"> </w:t>
      </w:r>
      <w:r w:rsidR="00130952">
        <w:t>the number of transduced</w:t>
      </w:r>
      <w:r w:rsidR="00130952" w:rsidRPr="003D306D">
        <w:t xml:space="preserve"> TH+ cell</w:t>
      </w:r>
      <w:r w:rsidR="00130952">
        <w:t xml:space="preserve">s, </w:t>
      </w:r>
      <w:r w:rsidR="00130952">
        <w:rPr>
          <w:i/>
        </w:rPr>
        <w:t xml:space="preserve">eGFP </w:t>
      </w:r>
      <w:r w:rsidR="00130952" w:rsidRPr="00C830D7">
        <w:rPr>
          <w:rFonts w:cs="Tahoma"/>
          <w:color w:val="000000"/>
        </w:rPr>
        <w:t xml:space="preserve">expression </w:t>
      </w:r>
      <w:r w:rsidR="00130952">
        <w:rPr>
          <w:rFonts w:cs="Tahoma"/>
          <w:color w:val="000000"/>
        </w:rPr>
        <w:t xml:space="preserve">from </w:t>
      </w:r>
      <w:r w:rsidR="00130952" w:rsidRPr="00C830D7">
        <w:rPr>
          <w:rFonts w:cs="Tahoma"/>
          <w:color w:val="000000"/>
        </w:rPr>
        <w:t xml:space="preserve">IPLV-CMVp </w:t>
      </w:r>
      <w:r w:rsidR="00130952">
        <w:rPr>
          <w:rFonts w:cs="Tahoma"/>
          <w:color w:val="000000"/>
        </w:rPr>
        <w:t>vectors was weaker than that from IPLV-SYNp</w:t>
      </w:r>
      <w:r w:rsidR="000224D9">
        <w:rPr>
          <w:rFonts w:cs="Tahoma"/>
          <w:color w:val="000000"/>
        </w:rPr>
        <w:t xml:space="preserve"> </w:t>
      </w:r>
      <w:r w:rsidR="000224D9">
        <w:rPr>
          <w:rFonts w:cs="Arial"/>
        </w:rPr>
        <w:t>(figure 4.6)</w:t>
      </w:r>
      <w:r w:rsidR="00130952">
        <w:rPr>
          <w:rFonts w:cs="Tahoma"/>
          <w:color w:val="000000"/>
        </w:rPr>
        <w:t xml:space="preserve">. </w:t>
      </w:r>
      <w:r w:rsidR="000224D9">
        <w:rPr>
          <w:rFonts w:cs="Tahoma"/>
          <w:color w:val="000000"/>
        </w:rPr>
        <w:t>D</w:t>
      </w:r>
      <w:r w:rsidR="00203F72">
        <w:rPr>
          <w:rFonts w:cs="Arial"/>
        </w:rPr>
        <w:t xml:space="preserve">ifferences in </w:t>
      </w:r>
      <w:r w:rsidR="00130952">
        <w:rPr>
          <w:rFonts w:cs="Arial"/>
        </w:rPr>
        <w:t xml:space="preserve">RNA transcription </w:t>
      </w:r>
      <w:r w:rsidR="00203F72">
        <w:rPr>
          <w:rFonts w:cs="Arial"/>
        </w:rPr>
        <w:t xml:space="preserve">levels </w:t>
      </w:r>
      <w:r w:rsidR="000224D9">
        <w:rPr>
          <w:rFonts w:cs="Arial"/>
        </w:rPr>
        <w:t>and/or</w:t>
      </w:r>
      <w:r w:rsidR="00F61260">
        <w:rPr>
          <w:rFonts w:cs="Arial"/>
        </w:rPr>
        <w:t xml:space="preserve"> </w:t>
      </w:r>
      <w:r w:rsidRPr="00733A66">
        <w:rPr>
          <w:rFonts w:cs="Arial"/>
        </w:rPr>
        <w:t xml:space="preserve">a </w:t>
      </w:r>
      <w:r w:rsidRPr="007F5263">
        <w:rPr>
          <w:rFonts w:cs="Arial"/>
        </w:rPr>
        <w:t>possible promoter restriction in this cell type</w:t>
      </w:r>
      <w:r w:rsidR="00203F72">
        <w:rPr>
          <w:rFonts w:cs="Arial"/>
        </w:rPr>
        <w:t xml:space="preserve"> may explain these phenomen</w:t>
      </w:r>
      <w:r w:rsidR="00F61260">
        <w:rPr>
          <w:rFonts w:cs="Arial"/>
        </w:rPr>
        <w:t>a</w:t>
      </w:r>
      <w:r w:rsidRPr="0059373D">
        <w:rPr>
          <w:rFonts w:cs="Arial"/>
        </w:rPr>
        <w:t>.</w:t>
      </w:r>
      <w:r>
        <w:rPr>
          <w:rFonts w:cs="Arial"/>
        </w:rPr>
        <w:t xml:space="preserve"> </w:t>
      </w:r>
      <w:r w:rsidR="00203F72">
        <w:rPr>
          <w:rFonts w:cs="Arial"/>
        </w:rPr>
        <w:t>However</w:t>
      </w:r>
      <w:r>
        <w:rPr>
          <w:rFonts w:cs="Arial"/>
        </w:rPr>
        <w:t xml:space="preserve">, the data from </w:t>
      </w:r>
      <w:r>
        <w:rPr>
          <w:rFonts w:cs="Arial"/>
          <w:i/>
        </w:rPr>
        <w:t xml:space="preserve">in vitro </w:t>
      </w:r>
      <w:r w:rsidRPr="00604918">
        <w:rPr>
          <w:rFonts w:cs="Arial"/>
          <w:i/>
        </w:rPr>
        <w:t>eGFP</w:t>
      </w:r>
      <w:r>
        <w:rPr>
          <w:rFonts w:cs="Arial"/>
        </w:rPr>
        <w:t xml:space="preserve"> expression </w:t>
      </w:r>
      <w:r w:rsidR="00203F72">
        <w:rPr>
          <w:rFonts w:cs="Arial"/>
        </w:rPr>
        <w:t xml:space="preserve">overall </w:t>
      </w:r>
      <w:r>
        <w:rPr>
          <w:rFonts w:cs="Arial"/>
        </w:rPr>
        <w:t xml:space="preserve">point out that </w:t>
      </w:r>
      <w:r w:rsidRPr="0059373D">
        <w:rPr>
          <w:rFonts w:cs="Arial"/>
        </w:rPr>
        <w:t>IPLVs provided higher transduction efficiency than</w:t>
      </w:r>
      <w:r>
        <w:rPr>
          <w:rFonts w:cs="Arial"/>
        </w:rPr>
        <w:t xml:space="preserve"> IDLVs for all promoters tested.</w:t>
      </w:r>
      <w:r w:rsidRPr="0059373D">
        <w:rPr>
          <w:rFonts w:cs="Arial"/>
        </w:rPr>
        <w:t xml:space="preserve"> </w:t>
      </w:r>
      <w:r>
        <w:rPr>
          <w:rFonts w:cs="Arial"/>
        </w:rPr>
        <w:t>Such</w:t>
      </w:r>
      <w:r w:rsidRPr="0059373D">
        <w:rPr>
          <w:rFonts w:cs="Arial"/>
        </w:rPr>
        <w:t xml:space="preserve"> results </w:t>
      </w:r>
      <w:r>
        <w:rPr>
          <w:rFonts w:cs="Arial"/>
        </w:rPr>
        <w:t xml:space="preserve">appear </w:t>
      </w:r>
      <w:r w:rsidR="00203F72">
        <w:rPr>
          <w:rFonts w:cs="Arial"/>
        </w:rPr>
        <w:t xml:space="preserve">most likely </w:t>
      </w:r>
      <w:r>
        <w:rPr>
          <w:rFonts w:cs="Arial"/>
        </w:rPr>
        <w:t>as a consequence of</w:t>
      </w:r>
      <w:r w:rsidRPr="0059373D">
        <w:rPr>
          <w:rFonts w:cs="Arial"/>
        </w:rPr>
        <w:t xml:space="preserve"> a presence of pro</w:t>
      </w:r>
      <w:r>
        <w:rPr>
          <w:rFonts w:cs="Arial"/>
        </w:rPr>
        <w:t xml:space="preserve">liferating </w:t>
      </w:r>
      <w:r w:rsidR="007C7499">
        <w:rPr>
          <w:rFonts w:cs="Arial"/>
        </w:rPr>
        <w:t>cells</w:t>
      </w:r>
      <w:r>
        <w:rPr>
          <w:rFonts w:cs="Arial"/>
        </w:rPr>
        <w:t xml:space="preserve"> in the cultures. </w:t>
      </w:r>
    </w:p>
    <w:p w:rsidR="00AC62C6" w:rsidRPr="0059373D" w:rsidRDefault="007C7499" w:rsidP="00AC62C6">
      <w:r>
        <w:lastRenderedPageBreak/>
        <w:t xml:space="preserve">In the next </w:t>
      </w:r>
      <w:r>
        <w:rPr>
          <w:i/>
        </w:rPr>
        <w:t>in vivo</w:t>
      </w:r>
      <w:r>
        <w:t xml:space="preserve"> experiment,</w:t>
      </w:r>
      <w:r w:rsidR="00AC62C6">
        <w:t xml:space="preserve"> expression of </w:t>
      </w:r>
      <w:r w:rsidR="00AC62C6" w:rsidRPr="00992995">
        <w:rPr>
          <w:i/>
        </w:rPr>
        <w:t>eGFP</w:t>
      </w:r>
      <w:r>
        <w:t xml:space="preserve"> within injected rat striata demonstrates </w:t>
      </w:r>
      <w:r w:rsidR="00AC62C6">
        <w:t xml:space="preserve">convincingly </w:t>
      </w:r>
      <w:r>
        <w:t xml:space="preserve">that </w:t>
      </w:r>
      <w:r w:rsidRPr="0059373D">
        <w:t xml:space="preserve">a minimal stimulation of the immune response may occur following </w:t>
      </w:r>
      <w:r>
        <w:t xml:space="preserve">administration of LVs </w:t>
      </w:r>
      <w:r w:rsidR="00122438">
        <w:fldChar w:fldCharType="begin" w:fldLock="1"/>
      </w:r>
      <w:r w:rsidR="00994410">
        <w:instrText>ADDIN CSL_CITATION { "citationItems" : [ { "id" : "ITEM-1", "itemData" : { "DOI" : "10.1089/hum.2005.16.741", "ISSN" : "1043-0342", "PMID" : "15960605", "abstract" : "Lentiviral vectors are promising tools for gene therapy in the CNS. It is therefore important to characterize their interactions with the immune system in the CNS. This work characterizes transgene expression and brain inflammation in the presence or absence of immune responses generated after systemic immunization with lentiviral vectors. We characterized transduction with SIN-LV vectors in the CNS. A dose-response curve using SIN-LV-GFP demonstrated detectable transgene expression in the striatum at a dose of 10(2), and maximum expression at 10(6), transducing units of lentiviral vector, with minimal increase in inflammatory markers between the lowest and highest dose of vector injected. Our studies demonstrate that injection of a lentiviral vector into the CNS did not cause a measurable inflammatory response. Systemic immunization after CNS injection, with the lentiviral vector expressing the same transgene as a vector injected into the CNS, caused a decrease in transgene expression in the CNS, concomitantly with an infiltration of inflammatory cells into the CNS parenchyma at the injection site. However, peripheral immunization with a lentiviral vector carrying a different transgene did not diminish transgene expression, or cause CNS inflammation. Systemic immunization preceding injection of lentiviral vectors into the CNS determined that preexisting antilentiviral immunity, regardless of the transgene, did not affect transgene expression. Furthermore, we showed that the transgene, but not the virion or vector components, is responsible for providing antigenic epitopes to the activated immune system, on systemic immunization with lentivirus. Low immunogenicity and prolonged transgene expression in the presence of preexisting lentiviral immunity are encouraging data for the future use of lentiviral vectors in CNS gene therapy. In summary, the lentiviral vectors tested induced undetectable activation of innate immune responses, and stimulation of adaptive immune responses against lentiviral vectors was effective in causing a decrease in transgene expression only if the immune response was directed against the transgene. A systemic immune response against vector components alone did not cause brain inflammation, possibly because vector-derived epitopes were not being presented in the CNS.", "author" : [ { "dropping-particle" : "", "family" : "Abordo-Adesida", "given" : "Evelyn", "non-dropping-particle" : "", "parse-names" : false, "suffix" : "" }, { "dropping-particle" : "", "family" : "Follenzi", "given" : "Antonia", "non-dropping-particle" : "", "parse-names" : false, "suffix" : "" }, { "dropping-particle" : "", "family" : "Barcia", "given" : "Carlos", "non-dropping-particle" : "", "parse-names" : false, "suffix" : "" }, { "dropping-particle" : "", "family" : "Sciascia", "given" : "Sandra", "non-dropping-particle" : "", "parse-names" : false, "suffix" : "" }, { "dropping-particle" : "", "family" : "Castro", "given" : "Maria G", "non-dropping-particle" : "", "parse-names" : false, "suffix" : "" }, { "dropping-particle" : "", "family" : "Naldini", "given" : "Luigi", "non-dropping-particle" : "", "parse-names" : false, "suffix" : "" }, { "dropping-particle" : "", "family" : "Lowenstein", "given" : "Pedro R", "non-dropping-particle" : "", "parse-names" : false, "suffix" : "" } ], "container-title" : "Human gene therapy", "id" : "ITEM-1", "issue" : "6", "issued" : { "date-parts" : [ [ "2005", "6" ] ] }, "page" : "741-51", "title" : "Stability of lentiviral vector-mediated transgene expression in the brain in the presence of systemic antivector immune responses.", "type" : "article-journal", "volume" : "16" }, "uris" : [ "http://www.mendeley.com/documents/?uuid=11586dc8-1f52-4cbd-bd8d-23d16c5808e1" ] } ], "mendeley" : { "previouslyFormattedCitation" : "(Abordo-Adesida et al., 2005)" }, "properties" : { "noteIndex" : 0 }, "schema" : "https://github.com/citation-style-language/schema/raw/master/csl-citation.json" }</w:instrText>
      </w:r>
      <w:r w:rsidR="00122438">
        <w:fldChar w:fldCharType="separate"/>
      </w:r>
      <w:r w:rsidRPr="00660074">
        <w:rPr>
          <w:noProof/>
        </w:rPr>
        <w:t>(Abordo-Adesida et al., 2005)</w:t>
      </w:r>
      <w:r w:rsidR="00122438">
        <w:fldChar w:fldCharType="end"/>
      </w:r>
      <w:r>
        <w:t>.</w:t>
      </w:r>
      <w:r w:rsidRPr="0059373D">
        <w:t xml:space="preserve"> </w:t>
      </w:r>
      <w:r>
        <w:t>In fact,</w:t>
      </w:r>
      <w:r w:rsidR="00AC62C6" w:rsidRPr="0059373D">
        <w:t xml:space="preserve"> a high cell density of activated microglia and astrocytes </w:t>
      </w:r>
      <w:r w:rsidR="00AC62C6">
        <w:t xml:space="preserve">was observed immediately </w:t>
      </w:r>
      <w:r w:rsidR="00AC62C6" w:rsidRPr="0059373D">
        <w:t xml:space="preserve">surrounding </w:t>
      </w:r>
      <w:r w:rsidR="00AC62C6">
        <w:t xml:space="preserve">the needle tract. This </w:t>
      </w:r>
      <w:r w:rsidR="00AC62C6" w:rsidRPr="0059373D">
        <w:t xml:space="preserve">most likely reflects physical damage following injection </w:t>
      </w:r>
      <w:r w:rsidR="00122438">
        <w:fldChar w:fldCharType="begin" w:fldLock="1"/>
      </w:r>
      <w:r w:rsidR="00994410">
        <w:instrText>ADDIN CSL_CITATION { "citationItems" : [ { "id" : "ITEM-1", "itemData" : { "ISSN" : "0270-6474", "PMID" : "10024357", "abstract" : "Nigrostriatal dopaminergic neurons undergo sprouting around the margins of a striatal wound. The mechanism of this periwound sprouting has been unclear. In this study, we have examined the role played by the macrophage and microglial response that follows striatal injury. Macrophages and activated microglia quickly accumulate after injury and reach their greatest numbers in the first week. Subsequently, the number of both cell types declines rapidly in the first month and thereafter more slowly. Macrophage numbers eventually cease to decline, and a sizable group of these cells remains at the wound site and forms a long-term, highly activated resident population. This population of macrophages expresses increasing amounts of glial cell line-derived neurotrophic factor mRNA with time. Brain-derived neurotrophic factor mRNA is also expressed in and around the wound site. Production of this factor is by both activated microglia and, to a lesser extent, macrophages. The production of these potent dopaminergic neurotrophic factors occurs in a similar spatial distribution to sprouting dopaminergic fibers. Moreover, dopamine transporter-positive dopaminergic neurites can be seen growing toward and embracing hemosiderin-filled wound macrophages. The dopaminergic sprouting that accompanies striatal injury thus appears to result from neurotrophic factor secretion by activated macrophages and microglia at the wound site.", "author" : [ { "dropping-particle" : "", "family" : "Batchelor", "given" : "P E", "non-dropping-particle" : "", "parse-names" : false, "suffix" : "" }, { "dropping-particle" : "", "family" : "Liberatore", "given" : "G T", "non-dropping-particle" : "", "parse-names" : false, "suffix" : "" }, { "dropping-particle" : "", "family" : "Wong", "given" : "J Y", "non-dropping-particle" : "", "parse-names" : false, "suffix" : "" }, { "dropping-particle" : "", "family" : "Porritt", "given" : "M J", "non-dropping-particle" : "", "parse-names" : false, "suffix" : "" }, { "dropping-particle" : "", "family" : "Frerichs", "given" : "F", "non-dropping-particle" : "", "parse-names" : false, "suffix" : "" }, { "dropping-particle" : "", "family" : "Donnan", "given" : "G a", "non-dropping-particle" : "", "parse-names" : false, "suffix" : "" }, { "dropping-particle" : "", "family" : "Howells", "given" : "D W", "non-dropping-particle" : "", "parse-names" : false, "suffix" : "" } ], "container-title" : "The Journal of neuroscience : the official journal of the Society for Neuroscience", "id" : "ITEM-1", "issue" : "5", "issued" : { "date-parts" : [ [ "1999", "3", "1" ] ] }, "page" : "1708-16", "title" : "Activated macrophages and microglia induce dopaminergic sprouting in the injured striatum and express brain-derived neurotrophic factor and glial cell line-derived neurotrophic factor.", "type" : "article-journal", "volume" : "19" }, "uris" : [ "http://www.mendeley.com/documents/?uuid=5efad726-5861-44d6-b4fe-841bf7c69c2b" ] } ], "mendeley" : { "previouslyFormattedCitation" : "(Batchelor et al., 1999)" }, "properties" : { "noteIndex" : 0 }, "schema" : "https://github.com/citation-style-language/schema/raw/master/csl-citation.json" }</w:instrText>
      </w:r>
      <w:r w:rsidR="00122438">
        <w:fldChar w:fldCharType="separate"/>
      </w:r>
      <w:r w:rsidR="00AC62C6" w:rsidRPr="00660074">
        <w:rPr>
          <w:noProof/>
        </w:rPr>
        <w:t>(Batchelor et al., 1999)</w:t>
      </w:r>
      <w:r w:rsidR="00122438">
        <w:fldChar w:fldCharType="end"/>
      </w:r>
      <w:r w:rsidR="00AC62C6">
        <w:t xml:space="preserve">, regardless of whether LVs </w:t>
      </w:r>
      <w:r w:rsidR="00122438" w:rsidRPr="0059373D">
        <w:rPr>
          <w:vertAlign w:val="superscript"/>
        </w:rPr>
        <w:fldChar w:fldCharType="begin" w:fldLock="1"/>
      </w:r>
      <w:r w:rsidR="00994410">
        <w:rPr>
          <w:vertAlign w:val="superscript"/>
        </w:rPr>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2",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mendeley" : { "manualFormatting" : "(Jakobsson et al., 2003)", "previouslyFormattedCitation" : "(Jakobsson et al., 2003; Drinkut et al., 2012)" }, "properties" : { "noteIndex" : 0 }, "schema" : "https://github.com/citation-style-language/schema/raw/master/csl-citation.json" }</w:instrText>
      </w:r>
      <w:r w:rsidR="00122438" w:rsidRPr="0059373D">
        <w:rPr>
          <w:vertAlign w:val="superscript"/>
        </w:rPr>
        <w:fldChar w:fldCharType="separate"/>
      </w:r>
      <w:r w:rsidR="00AC62C6" w:rsidRPr="00660074">
        <w:rPr>
          <w:noProof/>
        </w:rPr>
        <w:t>(Jakobsson et al., 2003)</w:t>
      </w:r>
      <w:r w:rsidR="00122438" w:rsidRPr="0059373D">
        <w:rPr>
          <w:vertAlign w:val="superscript"/>
        </w:rPr>
        <w:fldChar w:fldCharType="end"/>
      </w:r>
      <w:r w:rsidR="00AC62C6">
        <w:t>, AAVs</w:t>
      </w:r>
      <w:r w:rsidR="00AC62C6" w:rsidRPr="0059373D">
        <w:t xml:space="preserve"> </w:t>
      </w:r>
      <w:r w:rsidR="00122438" w:rsidRPr="0059373D">
        <w:rPr>
          <w:vertAlign w:val="superscript"/>
        </w:rPr>
        <w:fldChar w:fldCharType="begin" w:fldLock="1"/>
      </w:r>
      <w:r w:rsidR="00994410">
        <w:rPr>
          <w:vertAlign w:val="superscript"/>
        </w:rPr>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2",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mendeley" : { "manualFormatting" : "(Drinkut et al., 2012)", "previouslyFormattedCitation" : "(Jakobsson et al., 2003; Drinkut et al., 2012)" }, "properties" : { "noteIndex" : 0 }, "schema" : "https://github.com/citation-style-language/schema/raw/master/csl-citation.json" }</w:instrText>
      </w:r>
      <w:r w:rsidR="00122438" w:rsidRPr="0059373D">
        <w:rPr>
          <w:vertAlign w:val="superscript"/>
        </w:rPr>
        <w:fldChar w:fldCharType="separate"/>
      </w:r>
      <w:r w:rsidR="00AC62C6" w:rsidRPr="00660074">
        <w:rPr>
          <w:noProof/>
        </w:rPr>
        <w:t>(Drinkut et al., 2012)</w:t>
      </w:r>
      <w:r w:rsidR="00122438" w:rsidRPr="0059373D">
        <w:rPr>
          <w:vertAlign w:val="superscript"/>
        </w:rPr>
        <w:fldChar w:fldCharType="end"/>
      </w:r>
      <w:r w:rsidR="00AC62C6">
        <w:rPr>
          <w:vertAlign w:val="superscript"/>
        </w:rPr>
        <w:t xml:space="preserve"> </w:t>
      </w:r>
      <w:r w:rsidR="00AC62C6" w:rsidRPr="0059373D">
        <w:t>or 6-OHDA</w:t>
      </w:r>
      <w:r w:rsidR="00AC62C6">
        <w:t xml:space="preserve"> </w:t>
      </w:r>
      <w:r w:rsidR="00122438">
        <w:fldChar w:fldCharType="begin" w:fldLock="1"/>
      </w:r>
      <w:r w:rsidR="00994410">
        <w:instrText>ADDIN CSL_CITATION { "citationItems" : [ { "id" : "ITEM-1", "itemData" : { "ISSN" : "0306-4522", "PMID" : "7675192", "abstract" : "Animal models with partial lesions of the dopaminergic nigrostriatal pathway may be useful for developing neuroprotective and neurotrophic therapies for Parkinson's disease. To develop such a model, different doses of 6-hydroxydopamine (0.0, 0.625, 1.25, 2.5 and 5.0 micrograms/microliters in 3.5 microliters of saline) were unilaterally injected into the striatum of rats. Animals that received 1.25 to 5.0 micrograms/microliters 6-hydroxydopamine displayed dose-dependent amphetamine and apomorphine-induced circling. 6-Hydroxydopamine also caused dose-dependent reductions in [3H]mazindol-labeled dopamine uptake sites in the lesioned striatum and ipsilateral substantia nigra pars compacta (up to 93% versus contralateral binding), with smaller losses in the nucleus accumbens, olfactory tubercle and ventral tegmental area. In the substantia nigra pars compacta and the ventral tegmental area, the number of Nissl-stained neurons decreases in parallel with the reduction in [3H]mazindol binding. The reduction in [3H]mazindol binding in the striatum and the nucleus accumbens, and the reduction in [3H]mazindol binding and in the number of Nissl-stained neurons in the substantia nigra pars compacta and the ventral tegmental area is stable for up to 12 weeks after the lesion. Macroscopically, forebrain coronal sections showed normal morphology, except for rats receiving 5.0 micrograms/microliters 6-hydroxydopamine in which striatal cross-sectional area was reduced, suggesting that this high dose non-specifically damages intrinsic striatal neurons. Nissl-stained sections revealed an area of neuronal loss and intense gliosis centered around the needle track, which increased in size with the dose of neurotoxin. Striatal [3H]sulpiride binding was increased by 2.5 micrograms/microliters and 5.0 micrograms/microliters 6-hydroxydopamine, suggesting up-regulation of dopamine D2 receptors. Striatal binding of [3H]CGS 21680-labeled adenosine A2a receptors, but not of [3H]SCH 23390-labeled dopamine D1 receptors, was reduced at the highest dose, suggesting preservation of the striatal intrinsic neurons with the lower doses. This study indicates that intrastriatal injection of different doses of 6-hydroxydopamine can be used to cause increasing amounts of dopamine denervation, which could model Parkinson's disease of varying degrees of severity. Injecting 3.5 microliters of 2.5 micrograms/microliters 6-hydroxydopamine appears to be particularly useful as a general model of early \u2026", "author" : [ { "dropping-particle" : "", "family" : "Przedborski", "given" : "S", "non-dropping-particle" : "", "parse-names" : false, "suffix" : "" }, { "dropping-particle" : "", "family" : "Levivier", "given" : "M", "non-dropping-particle" : "", "parse-names" : false, "suffix" : "" }, { "dropping-particle" : "", "family" : "Jiang", "given" : "H", "non-dropping-particle" : "", "parse-names" : false, "suffix" : "" }, { "dropping-particle" : "", "family" : "Ferreira", "given" : "M", "non-dropping-particle" : "", "parse-names" : false, "suffix" : "" }, { "dropping-particle" : "", "family" : "Jackson-Lewis", "given" : "V", "non-dropping-particle" : "", "parse-names" : false, "suffix" : "" }, { "dropping-particle" : "", "family" : "Donaldson", "given" : "D", "non-dropping-particle" : "", "parse-names" : false, "suffix" : "" }, { "dropping-particle" : "", "family" : "Togasaki", "given" : "D M", "non-dropping-particle" : "", "parse-names" : false, "suffix" : "" } ], "container-title" : "Neuroscience", "id" : "ITEM-1", "issue" : "3", "issued" : { "date-parts" : [ [ "1995", "8" ] ] }, "page" : "631-47", "title" : "Dose-dependent lesions of the dopaminergic nigrostriatal pathway induced by intrastriatal injection of 6-hydroxydopamine.", "type" : "article-journal", "volume" : "67" }, "uris" : [ "http://www.mendeley.com/documents/?uuid=c1f8f7fd-213c-4309-991e-01984a15bdaf" ] } ], "mendeley" : { "previouslyFormattedCitation" : "(Przedborski et al., 1995)" }, "properties" : { "noteIndex" : 0 }, "schema" : "https://github.com/citation-style-language/schema/raw/master/csl-citation.json" }</w:instrText>
      </w:r>
      <w:r w:rsidR="00122438">
        <w:fldChar w:fldCharType="separate"/>
      </w:r>
      <w:r w:rsidR="00AC62C6" w:rsidRPr="00660074">
        <w:rPr>
          <w:noProof/>
        </w:rPr>
        <w:t>(Przedborski et al., 1995)</w:t>
      </w:r>
      <w:r w:rsidR="00122438">
        <w:fldChar w:fldCharType="end"/>
      </w:r>
      <w:r w:rsidR="00AC62C6">
        <w:t xml:space="preserve"> were used, </w:t>
      </w:r>
      <w:r w:rsidR="00AC62C6" w:rsidRPr="0059373D">
        <w:t>rather than im</w:t>
      </w:r>
      <w:r w:rsidR="00AC62C6">
        <w:t>mune system activation due to cell transduction. Of note, the stimulation</w:t>
      </w:r>
      <w:r w:rsidR="00AC62C6" w:rsidRPr="0059373D">
        <w:t xml:space="preserve"> did not cause brain inflammation</w:t>
      </w:r>
      <w:r w:rsidR="00AC62C6">
        <w:t>.</w:t>
      </w:r>
      <w:r w:rsidR="00AC62C6" w:rsidRPr="0059373D">
        <w:t xml:space="preserve"> Surprisingly, the gliosis here was prolonged</w:t>
      </w:r>
      <w:r w:rsidR="00AC62C6">
        <w:t xml:space="preserve"> for</w:t>
      </w:r>
      <w:r w:rsidR="00AC62C6" w:rsidRPr="0059373D">
        <w:t xml:space="preserve"> up to 5 months</w:t>
      </w:r>
      <w:r w:rsidR="00AC62C6">
        <w:t xml:space="preserve"> </w:t>
      </w:r>
      <w:r w:rsidR="00AC62C6" w:rsidRPr="0059373D">
        <w:t xml:space="preserve">whereas Drinkut et al. (2012) reported that activated cells disappeared 3 months post-injection. A possible explanation can </w:t>
      </w:r>
      <w:r w:rsidR="00AC62C6">
        <w:t>be that vectors and 6-OHDA in this</w:t>
      </w:r>
      <w:r w:rsidR="00AC62C6" w:rsidRPr="0059373D">
        <w:t xml:space="preserve"> study were both administered into the same positions, with concomitant doubling of physical trauma to the brain regions following repeated injections. As such, this approach may cause more physical damage than vector injection into the brain separated from intraperitoneal injection of MPTP in their study. </w:t>
      </w:r>
    </w:p>
    <w:p w:rsidR="00AC62C6" w:rsidRPr="00CD0885" w:rsidRDefault="00AC62C6" w:rsidP="00AC62C6">
      <w:r>
        <w:t>With a single mutation in integrase,</w:t>
      </w:r>
      <w:r w:rsidRPr="0059373D">
        <w:t xml:space="preserve"> </w:t>
      </w:r>
      <w:r>
        <w:t>IDLVs fail to insert viral genome into the host cell genome and form ci</w:t>
      </w:r>
      <w:r w:rsidR="00F61260">
        <w:t xml:space="preserve">rcular episomal DNA instead. As </w:t>
      </w:r>
      <w:r>
        <w:t>a consequence of cell division, levels</w:t>
      </w:r>
      <w:r w:rsidRPr="0059373D">
        <w:t xml:space="preserve"> </w:t>
      </w:r>
      <w:r>
        <w:t>of the transgene expressed from</w:t>
      </w:r>
      <w:r w:rsidRPr="0059373D">
        <w:t xml:space="preserve"> IDLV</w:t>
      </w:r>
      <w:r>
        <w:t>s are diluted. Hence, astrocytic</w:t>
      </w:r>
      <w:r w:rsidRPr="0059373D">
        <w:t xml:space="preserve"> proliferat</w:t>
      </w:r>
      <w:r>
        <w:t>ion following CNS injury as reported</w:t>
      </w:r>
      <w:r w:rsidRPr="0059373D">
        <w:t xml:space="preserve"> </w:t>
      </w:r>
      <w:r>
        <w:t>in figure 4.10</w:t>
      </w:r>
      <w:r w:rsidRPr="0059373D">
        <w:t xml:space="preserve"> </w:t>
      </w:r>
      <w:r>
        <w:t>is a plausible expla</w:t>
      </w:r>
      <w:r w:rsidRPr="0059373D">
        <w:t>n</w:t>
      </w:r>
      <w:r>
        <w:t>ation for</w:t>
      </w:r>
      <w:r w:rsidRPr="0059373D">
        <w:t xml:space="preserve"> less effective astrocytic </w:t>
      </w:r>
      <w:r w:rsidRPr="00EC02EF">
        <w:rPr>
          <w:i/>
        </w:rPr>
        <w:t>eGFP</w:t>
      </w:r>
      <w:r w:rsidRPr="0059373D">
        <w:t xml:space="preserve"> expression following transduction </w:t>
      </w:r>
      <w:r>
        <w:t>of</w:t>
      </w:r>
      <w:r w:rsidRPr="0059373D">
        <w:t xml:space="preserve"> IDLV-GFAPp than IPLV-GFAPp</w:t>
      </w:r>
      <w:r>
        <w:t xml:space="preserve"> vectors</w:t>
      </w:r>
      <w:r w:rsidRPr="0059373D">
        <w:t xml:space="preserve">. Since neurons are essentially post-mitotic, such episomal dilution </w:t>
      </w:r>
      <w:r>
        <w:t xml:space="preserve">is </w:t>
      </w:r>
      <w:r w:rsidRPr="0059373D">
        <w:t xml:space="preserve">predicted </w:t>
      </w:r>
      <w:r>
        <w:t xml:space="preserve">not </w:t>
      </w:r>
      <w:r w:rsidRPr="0059373D">
        <w:t>to affect transduction efficiency</w:t>
      </w:r>
      <w:r>
        <w:t xml:space="preserve"> in these cells. This suggestion was </w:t>
      </w:r>
      <w:r>
        <w:lastRenderedPageBreak/>
        <w:t xml:space="preserve">confirmed by </w:t>
      </w:r>
      <w:r w:rsidRPr="0059373D">
        <w:t xml:space="preserve">similar </w:t>
      </w:r>
      <w:r w:rsidRPr="00EC02EF">
        <w:rPr>
          <w:i/>
        </w:rPr>
        <w:t>eGFP</w:t>
      </w:r>
      <w:r w:rsidRPr="0059373D">
        <w:t xml:space="preserve"> expression between IPLVs and IDLVs</w:t>
      </w:r>
      <w:r>
        <w:t xml:space="preserve"> </w:t>
      </w:r>
      <w:r w:rsidR="00F61260">
        <w:t>using</w:t>
      </w:r>
      <w:r>
        <w:t xml:space="preserve"> SYNp for specific</w:t>
      </w:r>
      <w:r w:rsidRPr="0059373D">
        <w:t xml:space="preserve"> target</w:t>
      </w:r>
      <w:r>
        <w:t>ing</w:t>
      </w:r>
      <w:r w:rsidRPr="0059373D">
        <w:t xml:space="preserve"> </w:t>
      </w:r>
      <w:r>
        <w:t>of</w:t>
      </w:r>
      <w:r w:rsidRPr="0059373D">
        <w:t xml:space="preserve"> neurons.</w:t>
      </w:r>
      <w:r>
        <w:t xml:space="preserve"> </w:t>
      </w:r>
    </w:p>
    <w:p w:rsidR="00AC62C6" w:rsidRDefault="00AC62C6" w:rsidP="00AC62C6">
      <w:pPr>
        <w:autoSpaceDE w:val="0"/>
        <w:autoSpaceDN w:val="0"/>
        <w:adjustRightInd w:val="0"/>
      </w:pPr>
      <w:r w:rsidRPr="0059373D">
        <w:t xml:space="preserve">Whilst VSV-G envelope has been widely used to pseudotype LVs to achieve transduction of a broad range of cell </w:t>
      </w:r>
      <w:r>
        <w:t>tropism</w:t>
      </w:r>
      <w:r w:rsidRPr="0059373D">
        <w:t>s, s</w:t>
      </w:r>
      <w:r>
        <w:t>everal</w:t>
      </w:r>
      <w:r w:rsidRPr="0059373D">
        <w:t xml:space="preserve"> studies </w:t>
      </w:r>
      <w:r>
        <w:t>have indicated that VSV-G-</w:t>
      </w:r>
      <w:r w:rsidRPr="0059373D">
        <w:t xml:space="preserve">pseudotyped LVs administered </w:t>
      </w:r>
      <w:r>
        <w:t>in</w:t>
      </w:r>
      <w:r w:rsidRPr="0059373D">
        <w:t xml:space="preserve">to the CNS result in a preferential transduction of neuronal cells </w:t>
      </w:r>
      <w:r w:rsidR="00122438" w:rsidRPr="0059373D">
        <w:fldChar w:fldCharType="begin" w:fldLock="1"/>
      </w:r>
      <w:r w:rsidR="00994410">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DOI" : "10.1016/j.expneurol.2010.10.016", "ISSN" : "1090-2430", "PMID" : "21056560", "abstract" : "Gene transfer to the central nervous system provides powerful methodology for the study of gene function and gene-environment interactions in vivo, in addition to a vehicle for the delivery of therapeutic transgenes for gene therapy. The aim of the present study was to determine patterns of tropism exhibited by pseudotyped lentiviral vectors in the rat substantia nigra, in order to evaluate their utility for gene transfer in experimental models of Parkinson's disease. Isogenic lentiviral vector particles encoding a GFP reporter were pseudotyped with envelope glycoproteins derived from vesicular stomatitis virus (VSV), Mokola virus (MV), lymphocytic choriomeningitis virus (LCMV), or Moloney murine leukemia virus (MuLV). Adult male Lewis rats received unilateral stereotactic infusions of vector into the substantia nigra; three weeks later, patterns of viral transduction were determined by immunohistological detection of GFP. Different pseudotypes gave rise to transgene expression in restricted and distinct cellular populations. VSV and MV pseudotypes transduced midbrain neurons, including a subset of nigral dopaminergic neurons. In contrast, LCMV- and MuLV-pseudotyped lentivirus produced transgene expression exclusively in astrocytes; the restricted transduction of astroglial cells was not explained by the cellular distribution of receptors previously shown to mediate entry of LCMV or MuLV. These data suggest that pseudotyped lentiviral vectors will be useful for experimental gene transfer to the rat substantia nigra. In particular, the availability of neuronal and astrocytic-targeting vectors will allow dissociation of cell autonomous and cell non-autonomous functions of key gene products in vivo.", "author" : [ { "dropping-particle" : "", "family" : "Cannon", "given" : "Jason R", "non-dropping-particle" : "", "parse-names" : false, "suffix" : "" }, { "dropping-particle" : "", "family" : "Sew", "given" : "Thomas", "non-dropping-particle" : "", "parse-names" : false, "suffix" : "" }, { "dropping-particle" : "", "family" : "Montero", "given" : "Laura", "non-dropping-particle" : "", "parse-names" : false, "suffix" : "" }, { "dropping-particle" : "", "family" : "Burton", "given" : "Edward a", "non-dropping-particle" : "", "parse-names" : false, "suffix" : "" }, { "dropping-particle" : "", "family" : "Greenamyre", "given" : "J Timothy", "non-dropping-particle" : "", "parse-names" : false, "suffix" : "" } ], "container-title" : "Experimental neurology", "id" : "ITEM-2", "issue" : "1", "issued" : { "date-parts" : [ [ "2011", "3" ] ] }, "page" : "41-52", "publisher" : "Elsevier B.V.", "title" : "Pseudotype-dependent lentiviral transduction of astrocytes or neurons in the rat substantia nigra.", "type" : "article-journal", "volume" : "228" }, "uris" : [ "http://www.mendeley.com/documents/?uuid=6a886223-5e87-457c-b335-bf1e5dee881f" ] } ], "mendeley" : { "previouslyFormattedCitation" : "(Jakobsson et al., 2003; Cannon et al., 2011)" }, "properties" : { "noteIndex" : 0 }, "schema" : "https://github.com/citation-style-language/schema/raw/master/csl-citation.json" }</w:instrText>
      </w:r>
      <w:r w:rsidR="00122438" w:rsidRPr="0059373D">
        <w:fldChar w:fldCharType="separate"/>
      </w:r>
      <w:r w:rsidRPr="00660074">
        <w:rPr>
          <w:noProof/>
        </w:rPr>
        <w:t>(Jakobsson et al., 2003; Cannon et al., 2011)</w:t>
      </w:r>
      <w:r w:rsidR="00122438" w:rsidRPr="0059373D">
        <w:fldChar w:fldCharType="end"/>
      </w:r>
      <w:r w:rsidRPr="0059373D">
        <w:t xml:space="preserve">. This raises a possible explanation for </w:t>
      </w:r>
      <w:r>
        <w:t>higher</w:t>
      </w:r>
      <w:r w:rsidRPr="0059373D">
        <w:t xml:space="preserve"> eGFP levels </w:t>
      </w:r>
      <w:r>
        <w:t>from LV-SYNp than</w:t>
      </w:r>
      <w:r w:rsidRPr="0059373D">
        <w:t xml:space="preserve"> LV-GFAPp </w:t>
      </w:r>
      <w:r>
        <w:t xml:space="preserve">vectors (vector type-matched comparison) </w:t>
      </w:r>
      <w:r w:rsidRPr="0059373D">
        <w:t>in the present study</w:t>
      </w:r>
      <w:r>
        <w:t xml:space="preserve"> (figure 4.10)</w:t>
      </w:r>
      <w:r w:rsidRPr="0059373D">
        <w:t xml:space="preserve">. Differential pseudotyping of LVs may therefore offer an additional strategy in which specific cell types </w:t>
      </w:r>
      <w:r>
        <w:t>can be</w:t>
      </w:r>
      <w:r w:rsidRPr="0059373D">
        <w:t xml:space="preserve"> targeted. Indeed, using envelope glycoproteins derived from Mokola or Rabies viruses </w:t>
      </w:r>
      <w:r>
        <w:t xml:space="preserve">has </w:t>
      </w:r>
      <w:r w:rsidRPr="0059373D">
        <w:t xml:space="preserve">resulted in neurotropism whilst glycoproteins derived from Lymphocytic choriomeningitis or Moloney murine leukemia viruses </w:t>
      </w:r>
      <w:r>
        <w:t xml:space="preserve">have </w:t>
      </w:r>
      <w:r w:rsidRPr="0059373D">
        <w:t xml:space="preserve">changed the tropism toward transgene expression exclusively in astrocytes </w:t>
      </w:r>
      <w:r w:rsidR="00122438" w:rsidRPr="0059373D">
        <w:fldChar w:fldCharType="begin" w:fldLock="1"/>
      </w:r>
      <w:r w:rsidR="00994410">
        <w:instrText>ADDIN CSL_CITATION { "citationItems" : [ { "id" : "ITEM-1", "itemData" : { "DOI" : "10.1016/j.expneurol.2010.10.016", "ISSN" : "1090-2430", "PMID" : "21056560", "abstract" : "Gene transfer to the central nervous system provides powerful methodology for the study of gene function and gene-environment interactions in vivo, in addition to a vehicle for the delivery of therapeutic transgenes for gene therapy. The aim of the present study was to determine patterns of tropism exhibited by pseudotyped lentiviral vectors in the rat substantia nigra, in order to evaluate their utility for gene transfer in experimental models of Parkinson's disease. Isogenic lentiviral vector particles encoding a GFP reporter were pseudotyped with envelope glycoproteins derived from vesicular stomatitis virus (VSV), Mokola virus (MV), lymphocytic choriomeningitis virus (LCMV), or Moloney murine leukemia virus (MuLV). Adult male Lewis rats received unilateral stereotactic infusions of vector into the substantia nigra; three weeks later, patterns of viral transduction were determined by immunohistological detection of GFP. Different pseudotypes gave rise to transgene expression in restricted and distinct cellular populations. VSV and MV pseudotypes transduced midbrain neurons, including a subset of nigral dopaminergic neurons. In contrast, LCMV- and MuLV-pseudotyped lentivirus produced transgene expression exclusively in astrocytes; the restricted transduction of astroglial cells was not explained by the cellular distribution of receptors previously shown to mediate entry of LCMV or MuLV. These data suggest that pseudotyped lentiviral vectors will be useful for experimental gene transfer to the rat substantia nigra. In particular, the availability of neuronal and astrocytic-targeting vectors will allow dissociation of cell autonomous and cell non-autonomous functions of key gene products in vivo.", "author" : [ { "dropping-particle" : "", "family" : "Cannon", "given" : "Jason R", "non-dropping-particle" : "", "parse-names" : false, "suffix" : "" }, { "dropping-particle" : "", "family" : "Sew", "given" : "Thomas", "non-dropping-particle" : "", "parse-names" : false, "suffix" : "" }, { "dropping-particle" : "", "family" : "Montero", "given" : "Laura", "non-dropping-particle" : "", "parse-names" : false, "suffix" : "" }, { "dropping-particle" : "", "family" : "Burton", "given" : "Edward a", "non-dropping-particle" : "", "parse-names" : false, "suffix" : "" }, { "dropping-particle" : "", "family" : "Greenamyre", "given" : "J Timothy", "non-dropping-particle" : "", "parse-names" : false, "suffix" : "" } ], "container-title" : "Experimental neurology", "id" : "ITEM-1", "issue" : "1", "issued" : { "date-parts" : [ [ "2011", "3" ] ] }, "page" : "41-52", "publisher" : "Elsevier B.V.", "title" : "Pseudotype-dependent lentiviral transduction of astrocytes or neurons in the rat substantia nigra.", "type" : "article-journal", "volume" : "228" }, "uris" : [ "http://www.mendeley.com/documents/?uuid=6a886223-5e87-457c-b335-bf1e5dee881f" ] }, { "id" : "ITEM-2", "itemData" : { "DOI" : "10.1089/hum.2009.179", "ISBN" : "1557-7422 (Electronic)\n1043-0342 (Linking)", "PMID" : "20954846", "abstract" : "The lentiviral vector system based on human immunodeficiency virus type 1 (HIV-1) is used extensively in gene therapy trials of neurological and neurodegenerative diseases. Retrograde axonal transport of viral vectors offers a great advantage to the delivery of genes into neuronal cell bodies that are situated in regions distant from the injection site. Pseudotyping of HIV-1-based vectors with selective variants of rabies virus glycoprotein (RV-G) increases gene transfer via retrograde transport into the central nervous system. Because large-scale application for gene therapy trials requires high titer stocks of the vector, pseudotyping of a lentiviral vector that produces more efficient retrograde transport is needed. In the present study, we developed a novel vector system for highly efficient retrograde gene transfer by pseudotyping an HIV-1 vector with a fusion envelope glycoprotein (termed FuG-B) in which the cytoplasmic domain of RV-G was substituted by the corresponding part of vesicular stomatitis virus glycoprotein. The FuG-B pseudotype shifted the transducing property of the lentiviral vector and enhanced the retrograde transport-mediated gene transfer into different brain regions innervating the striatum with greater efficiency than that of the RV-G pseudotype in mice. In addition, injection of the FuG-B-pseudotyped vector into monkey striatum (caudate and putamen) allowed for highly efficient gene delivery into the nigrostriatal dopamine system, which is a major target for gene therapy of Parkinson's disease. Our strategy provides a powerful tool for the treatment of certain neurological and neurodegenerative diseases by promoting retrograde gene delivery via a lentiviral vector.", "author" : [ { "dropping-particle" : "", "family" : "Kato", "given" : "S", "non-dropping-particle" : "", "parse-names" : false, "suffix" : "" }, { "dropping-particle" : "", "family" : "Kobayashi", "given" : "K", "non-dropping-particle" : "", "parse-names" : false, "suffix" : "" }, { "dropping-particle" : "", "family" : "Inoue", "given" : "K", "non-dropping-particle" : "", "parse-names" : false, "suffix" : "" }, { "dropping-particle" : "", "family" : "Kuramochi", "given" : "M", "non-dropping-particle" : "", "parse-names" : false, "suffix" : "" }, { "dropping-particle" : "", "family" : "Okada", "given" : "T", "non-dropping-particle" : "", "parse-names" : false, "suffix" : "" }, { "dropping-particle" : "", "family" : "Yaginuma", "given" : "H", "non-dropping-particle" : "", "parse-names" : false, "suffix" : "" }, { "dropping-particle" : "", "family" : "Morimoto", "given" : "K", "non-dropping-particle" : "", "parse-names" : false, "suffix" : "" }, { "dropping-particle" : "", "family" : "Shimada", "given" : "T", "non-dropping-particle" : "", "parse-names" : false, "suffix" : "" }, { "dropping-particle" : "", "family" : "Takada", "given" : "M", "non-dropping-particle" : "", "parse-names" : false, "suffix" : "" } ], "container-title" : "Hum Gene Ther", "edition" : "2010/10/20", "id" : "ITEM-2", "issue" : "2", "issued" : { "date-parts" : [ [ "2011" ] ] }, "note" : "Kato, Shigeki\nKobayashi, Kenta\nInoue, Ken-ichi\nKuramochi, Masahito\nOkada, Tomoaki\nYaginuma, Hiroyuki\nMorimoto, Kinjiro\nShimada, Takashi\nTakada, Masahiko\nKobayashi, Kazuto\nResearch Support, Non-U.S. Gov't\nUnited States\nHuman gene therapy\nHum Gene Ther. 2011 Feb;22(2):197-206. Epub 2011 Jan 27.", "page" : "197-206", "title" : "A lentiviral strategy for highly efficient retrograde gene transfer by pseudotyping with fusion envelope glycoprotein", "type" : "article-journal", "volume" : "22" }, "uris" : [ "http://www.mendeley.com/documents/?uuid=9595ec12-e4ac-4cc8-b5e0-fc2eba2838df" ] } ], "mendeley" : { "previouslyFormattedCitation" : "(Cannon et al., 2011; Kato et al., 2011)" }, "properties" : { "noteIndex" : 0 }, "schema" : "https://github.com/citation-style-language/schema/raw/master/csl-citation.json" }</w:instrText>
      </w:r>
      <w:r w:rsidR="00122438" w:rsidRPr="0059373D">
        <w:fldChar w:fldCharType="separate"/>
      </w:r>
      <w:r w:rsidRPr="00660074">
        <w:rPr>
          <w:noProof/>
        </w:rPr>
        <w:t>(Cannon et al., 2011; Kato et al., 2011)</w:t>
      </w:r>
      <w:r w:rsidR="00122438" w:rsidRPr="0059373D">
        <w:fldChar w:fldCharType="end"/>
      </w:r>
      <w:r w:rsidRPr="0059373D">
        <w:t>.</w:t>
      </w:r>
    </w:p>
    <w:p w:rsidR="00AC62C6" w:rsidRDefault="00AC62C6" w:rsidP="00AC62C6">
      <w:pPr>
        <w:autoSpaceDE w:val="0"/>
        <w:autoSpaceDN w:val="0"/>
        <w:adjustRightInd w:val="0"/>
      </w:pPr>
      <w:r>
        <w:rPr>
          <w:rFonts w:cs="MinionPro-Regular"/>
          <w:bCs/>
          <w:lang w:eastAsia="en-GB"/>
        </w:rPr>
        <w:t>In addition, n</w:t>
      </w:r>
      <w:r w:rsidRPr="0059373D">
        <w:rPr>
          <w:rFonts w:cs="MinionPro-Regular"/>
          <w:bCs/>
          <w:lang w:eastAsia="en-GB"/>
        </w:rPr>
        <w:t xml:space="preserve">euronal axons </w:t>
      </w:r>
      <w:r>
        <w:rPr>
          <w:rFonts w:cs="MinionPro-Regular"/>
          <w:bCs/>
          <w:lang w:eastAsia="en-GB"/>
        </w:rPr>
        <w:t>can be several centimetres long whereas</w:t>
      </w:r>
      <w:r w:rsidRPr="0059373D">
        <w:rPr>
          <w:rFonts w:cs="MinionPro-Regular"/>
          <w:bCs/>
          <w:lang w:eastAsia="en-GB"/>
        </w:rPr>
        <w:t xml:space="preserve"> astrocytic protrusions rarely extend more</w:t>
      </w:r>
      <w:r>
        <w:rPr>
          <w:rFonts w:cs="MinionPro-Regular"/>
          <w:bCs/>
          <w:lang w:eastAsia="en-GB"/>
        </w:rPr>
        <w:t xml:space="preserve"> than 20 μm from the cell body; s</w:t>
      </w:r>
      <w:r w:rsidRPr="0059373D">
        <w:rPr>
          <w:rFonts w:cs="MinionPro-Regular"/>
          <w:bCs/>
          <w:lang w:eastAsia="en-GB"/>
        </w:rPr>
        <w:t xml:space="preserve">uch a physical barrier may prevent off-target expression of </w:t>
      </w:r>
      <w:r>
        <w:rPr>
          <w:rFonts w:cs="MinionPro-Regular"/>
          <w:bCs/>
          <w:lang w:eastAsia="en-GB"/>
        </w:rPr>
        <w:t xml:space="preserve">the transgene. </w:t>
      </w:r>
      <w:r w:rsidR="004961D9">
        <w:rPr>
          <w:rFonts w:cs="MinionPro-Regular"/>
          <w:bCs/>
          <w:lang w:eastAsia="en-GB"/>
        </w:rPr>
        <w:t>Indeed, t</w:t>
      </w:r>
      <w:r>
        <w:rPr>
          <w:rFonts w:cs="MinionPro-Regular"/>
          <w:bCs/>
          <w:lang w:eastAsia="en-GB"/>
        </w:rPr>
        <w:t>he study here showed</w:t>
      </w:r>
      <w:r w:rsidRPr="0059373D">
        <w:rPr>
          <w:rFonts w:cs="MinionPro-Regular"/>
          <w:bCs/>
          <w:lang w:eastAsia="en-GB"/>
        </w:rPr>
        <w:t xml:space="preserve"> </w:t>
      </w:r>
      <w:r w:rsidRPr="00CD0885">
        <w:rPr>
          <w:rFonts w:cs="MinionPro-Regular"/>
          <w:bCs/>
          <w:i/>
          <w:lang w:eastAsia="en-GB"/>
        </w:rPr>
        <w:t>eGFP</w:t>
      </w:r>
      <w:r>
        <w:rPr>
          <w:rFonts w:cs="MinionPro-Regular"/>
          <w:bCs/>
          <w:lang w:eastAsia="en-GB"/>
        </w:rPr>
        <w:t xml:space="preserve"> </w:t>
      </w:r>
      <w:r>
        <w:t>expression</w:t>
      </w:r>
      <w:r w:rsidRPr="00901566">
        <w:t xml:space="preserve"> </w:t>
      </w:r>
      <w:r>
        <w:t>in</w:t>
      </w:r>
      <w:r w:rsidRPr="0059373D">
        <w:t xml:space="preserve"> </w:t>
      </w:r>
      <w:r>
        <w:t xml:space="preserve">both the striatum and </w:t>
      </w:r>
      <w:r w:rsidRPr="0059373D">
        <w:t xml:space="preserve">the </w:t>
      </w:r>
      <w:r>
        <w:t xml:space="preserve">SNpr of rats </w:t>
      </w:r>
      <w:r w:rsidRPr="0059373D">
        <w:t xml:space="preserve">injected with </w:t>
      </w:r>
      <w:r>
        <w:t>LV-</w:t>
      </w:r>
      <w:r w:rsidRPr="0059373D">
        <w:t>SYNp</w:t>
      </w:r>
      <w:r>
        <w:t xml:space="preserve"> vectors. Conversely, in LV-GFAPp-injected animals, the expression of </w:t>
      </w:r>
      <w:r w:rsidRPr="00CD0885">
        <w:rPr>
          <w:i/>
        </w:rPr>
        <w:t>eGFP</w:t>
      </w:r>
      <w:r>
        <w:rPr>
          <w:i/>
        </w:rPr>
        <w:t xml:space="preserve"> </w:t>
      </w:r>
      <w:r>
        <w:t>was confined within the lesioned striata</w:t>
      </w:r>
      <w:r w:rsidR="00D60D9B">
        <w:t xml:space="preserve"> although a small proportion of cells in the white matter was transduced as a result of the backflow that occurs following withdraw of the injection needle </w:t>
      </w:r>
      <w:r w:rsidR="00122438">
        <w:fldChar w:fldCharType="begin" w:fldLock="1"/>
      </w:r>
      <w:r w:rsidR="00994410">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mendeley" : { "previouslyFormattedCitation" : "(Jakobsson et al., 2003)" }, "properties" : { "noteIndex" : 0 }, "schema" : "https://github.com/citation-style-language/schema/raw/master/csl-citation.json" }</w:instrText>
      </w:r>
      <w:r w:rsidR="00122438">
        <w:fldChar w:fldCharType="separate"/>
      </w:r>
      <w:r w:rsidR="00D60D9B" w:rsidRPr="00D60D9B">
        <w:rPr>
          <w:noProof/>
        </w:rPr>
        <w:t>(Jakobsson et al., 2003)</w:t>
      </w:r>
      <w:r w:rsidR="00122438">
        <w:fldChar w:fldCharType="end"/>
      </w:r>
      <w:r w:rsidRPr="0059373D">
        <w:t>.</w:t>
      </w:r>
      <w:r>
        <w:t xml:space="preserve"> These results</w:t>
      </w:r>
      <w:r w:rsidRPr="00887E33">
        <w:t xml:space="preserve"> </w:t>
      </w:r>
      <w:r>
        <w:t xml:space="preserve">are in agreement with the </w:t>
      </w:r>
      <w:r w:rsidR="00D60D9B">
        <w:t>findings</w:t>
      </w:r>
      <w:r>
        <w:t xml:space="preserve"> of Drinkut et al. (2012) and </w:t>
      </w:r>
      <w:r w:rsidRPr="00887E33">
        <w:t xml:space="preserve">can be explained by an anterograde axonal transport </w:t>
      </w:r>
      <w:r>
        <w:t xml:space="preserve">of </w:t>
      </w:r>
      <w:r>
        <w:lastRenderedPageBreak/>
        <w:t xml:space="preserve">vector/protein </w:t>
      </w:r>
      <w:r w:rsidRPr="00887E33">
        <w:t>from the striatum to the SNpr</w:t>
      </w:r>
      <w:r>
        <w:t xml:space="preserve"> </w:t>
      </w:r>
      <w:r w:rsidR="00F237EB">
        <w:t xml:space="preserve">when </w:t>
      </w:r>
      <w:r>
        <w:t xml:space="preserve">the expression of transgene is targeted to neurons </w:t>
      </w:r>
      <w:r w:rsidR="00122438" w:rsidRPr="00887E33">
        <w:fldChar w:fldCharType="begin" w:fldLock="1"/>
      </w:r>
      <w:r w:rsidR="00994410">
        <w:instrText>ADDIN CSL_CITATION { "citationItems" : [ { "id" : "ITEM-1", "itemData" : { "DOI" : "10.1038/mt.2010.248", "ISSN" : "1525-0024", "PMID" : "21102559", "abstract" : "We elucidated the effects of parkinsonian degeneration on trafficking of AAV2-GDNF in the nigro-striatum (nigro-ST) of unilaterally 6-hydroxydopamine (6-OHDA)-lesioned rats. Vector infused into striatum (ST) was transported to substantia nigra (SN), both pars compacta (SNc), and pars reticulata (SNr). In the lesioned hemisphere, glial cell line-derived neurotrophic factor (GDNF) immunoreactivity was only found in SNr consistent with elimination of SNc dopaminergic (DA) neurons by 6-OHDA. Further analysis showed that striatal delivery of AAV2-GDNF resulted in GDNF expression in globus pallidus (GP), entopeduncular nucleus (EPN), and subthalamic nucleus (STN) in both lesioned and unlesioned hemispheres. Injection of vector into SN, covering both SNc and SNr, resulted in striatal expression of GDNF in the unlesioned hemisphere but not in the lesioned hemisphere. No expression was seen in GP or EPN. We conclude that adeno-associated virus serotype 2 (AAV2) is transported throughout the nigro-ST exclusively by anterograde transport. This transport phenomenon directs GDNF expression throughout the basal ganglia in regions that are adversely affected in Parkinson's disease (PD) in addition to SNc. Delivery of vector to SN, however, does not direct expression of GDNF in ST, EPN, or GP. On this basis, we believe that striatal delivery of AAV2-GDNF is the preferred course of action for trophic rescue of DA function.", "author" : [ { "dropping-particle" : "", "family" : "Ciesielska", "given" : "Agnieszka", "non-dropping-particle" : "", "parse-names" : false, "suffix" : "" }, { "dropping-particle" : "", "family" : "Mittermeyer", "given" : "Gabriele", "non-dropping-particle" : "", "parse-names" : false, "suffix" : "" }, { "dropping-particle" : "", "family" : "Hadaczek", "given" : "Piotr", "non-dropping-particle" : "", "parse-names" : false, "suffix" : "" }, { "dropping-particle" : "", "family" : "Kells", "given" : "Adrian P", "non-dropping-particle" : "", "parse-names" : false, "suffix" : "" }, { "dropping-particle" : "", "family" : "Forsayeth", "given" : "John", "non-dropping-particle" : "", "parse-names" : false, "suffix" : "" }, { "dropping-particle" : "", "family" : "Bankiewicz", "given" : "Krystof S", "non-dropping-particle" : "", "parse-names" : false, "suffix" : "" } ], "container-title" : "Molecular therapy : the journal of the American Society of Gene Therapy", "id" : "ITEM-1", "issue" : "5", "issued" : { "date-parts" : [ [ "2011", "5" ] ] }, "page" : "922-7", "publisher" : "Nature Publishing Group", "title" : "Anterograde axonal transport of AAV2-GDNF in rat basal ganglia.", "type" : "article-journal", "volume" : "19" }, "uris" : [ "http://www.mendeley.com/documents/?uuid=b909b2f2-3486-449d-a680-25ed914989f1" ] }, { "id" : "ITEM-2", "itemData" : { "DOI" : "10.1038/mt.2011.11", "ISSN" : "1525-0024", "PMID" : "21343917", "abstract" : "Clinical trials involving direct infusion of neurotrophic therapies for Parkinson's disease (PD) have suffered from poor coverage of the putamen. The planned use of a novel interventional-magnetic resonance imaging (iMRI) targeting system for achieving precise, real-time convection-enhanced delivery in a planned clinical trial of adeno-associated virus serotype 2 (AAV2)-glial-derived neurotrophic factor (GDNF) in PD patients was modeled in nonhuman primates (NHP). NHP received bilateral coinfusions of gadoteridol (Gd)/AAV2-GDNF into two sites in each putamen, and three NHP received larger infusion volumes in the thalamus. The average targeting error for cannula tip placement in the putamen was &lt;1 mm, and adjacent putamenal infusions were distributed in a uniform manner. GDNF expression patterns in the putamen were highly correlated with areas of Gd distribution seen on MRI. The distribution volume to infusion volume ratio in the putamen was similar to that in the thalamus, where larger infusions were achieved. Modeling the placement of adjacent 150 and 300 \u00b5l thalamic infusions into the three-dimensional space of the human putamen demonstrated coverage of the postcommissural putamen, containment within the striatum and expected anterograde transport to globus pallidus and substantia nigra pars reticulata. The results elucidate the necessary parameters for achieving widespread GDNF expression in the putamenal motor area and afferent substantia nigra of PD patients.", "author" : [ { "dropping-particle" : "", "family" : "Richardson", "given" : "R Mark", "non-dropping-particle" : "", "parse-names" : false, "suffix" : "" }, { "dropping-particle" : "", "family" : "Kells", "given" : "Adrian P", "non-dropping-particle" : "", "parse-names" : false, "suffix" : "" }, { "dropping-particle" : "", "family" : "Rosenbluth", "given" : "Kathryn H", "non-dropping-particle" : "", "parse-names" : false, "suffix" : "" }, { "dropping-particle" : "", "family" : "Salegio", "given" : "Ernesto Aguilar", "non-dropping-particle" : "", "parse-names" : false, "suffix" : "" }, { "dropping-particle" : "", "family" : "Fiandaca", "given" : "Massimo S", "non-dropping-particle" : "", "parse-names" : false, "suffix" : "" }, { "dropping-particle" : "", "family" : "Larson", "given" : "Paul S", "non-dropping-particle" : "", "parse-names" : false, "suffix" : "" }, { "dropping-particle" : "", "family" : "Starr", "given" : "Philip A", "non-dropping-particle" : "", "parse-names" : false, "suffix" : "" }, { "dropping-particle" : "", "family" : "Martin", "given" : "Alastair J", "non-dropping-particle" : "", "parse-names" : false, "suffix" : "" }, { "dropping-particle" : "", "family" : "Lonser", "given" : "Russell R", "non-dropping-particle" : "", "parse-names" : false, "suffix" : "" }, { "dropping-particle" : "", "family" : "Federoff", "given" : "Howard J", "non-dropping-particle" : "", "parse-names" : false, "suffix" : "" }, { "dropping-particle" : "", "family" : "Forsayeth", "given" : "John R", "non-dropping-particle" : "", "parse-names" : false, "suffix" : "" }, { "dropping-particle" : "", "family" : "Bankiewicz", "given" : "Krystof S", "non-dropping-particle" : "", "parse-names" : false, "suffix" : "" } ], "container-title" : "Molecular therapy : the journal of the American Society of Gene Therapy", "id" : "ITEM-2", "issue" : "6", "issued" : { "date-parts" : [ [ "2011", "6" ] ] }, "page" : "1048-57", "publisher" : "Nature Publishing Group", "title" : "Interventional MRI-guided putaminal delivery of AAV2-GDNF for a planned clinical trial in Parkinson's disease.", "type" : "article-journal", "volume" : "19" }, "uris" : [ "http://www.mendeley.com/documents/?uuid=4d31b70e-b9e2-4320-9a9f-13158e818977" ] } ], "mendeley" : { "previouslyFormattedCitation" : "(Ciesielska et al., 2011; Richardson et al., 2011)" }, "properties" : { "noteIndex" : 0 }, "schema" : "https://github.com/citation-style-language/schema/raw/master/csl-citation.json" }</w:instrText>
      </w:r>
      <w:r w:rsidR="00122438" w:rsidRPr="00887E33">
        <w:fldChar w:fldCharType="separate"/>
      </w:r>
      <w:r w:rsidRPr="00660074">
        <w:rPr>
          <w:noProof/>
        </w:rPr>
        <w:t>(Ciesielska et al., 2011; Richardson et al., 2011)</w:t>
      </w:r>
      <w:r w:rsidR="00122438" w:rsidRPr="00887E33">
        <w:fldChar w:fldCharType="end"/>
      </w:r>
      <w:r w:rsidRPr="00887E33">
        <w:t>.</w:t>
      </w:r>
      <w:r>
        <w:t xml:space="preserve"> Following a unilateral injection of AAVs into the rat striatum or non-human primate putamen, these authors moreover have detected transgene expression in other areas of the basal ganglia (e.g., GPe, entopenduncular nucleus/GPi, STN). At present, it is unclear whether the vectors or transgene-induced proteins are transported. However, an involvement of endocytosis likely explains </w:t>
      </w:r>
      <w:r w:rsidRPr="00F237EB">
        <w:t xml:space="preserve">the trans-synaptic transfer from neuron to neuron </w:t>
      </w:r>
      <w:r w:rsidR="00122438" w:rsidRPr="00F237EB">
        <w:fldChar w:fldCharType="begin" w:fldLock="1"/>
      </w:r>
      <w:r w:rsidR="00994410">
        <w:instrText>ADDIN CSL_CITATION { "citationItems" : [ { "id" : "ITEM-1", "itemData" : { "DOI" : "10.1073/pnas.0903691106", "ISSN" : "1091-6490", "PMID" : "19651612", "abstract" : "Neuronal accumulation of alpha-synuclein and Lewy body formation are characteristic to many neurodegenerative diseases, including Parkinson's disease (PD). This Lewy pathology appears to spread throughout the brain as the disease progresses. Furthermore, recent studies showed the occurrence of Lewy pathology in neurons grafted into the brains of PD patients, suggesting the spread of pathology from the host tissues to the grafts. The mechanism underlying this propagation is unknown. Here, we show that alpha-synuclein is transmitted via endocytosis to neighboring neurons and neuronal precursor cells, forming Lewy-like inclusions. Moreover, alpha-synuclein was transmitted from the affected neurons to engrafted neuronal precursor cells in a transgenic model of PD-like pathology. Failure of the protein quality control systems, especially lysosomes, promoted the accumulation of transmitted alpha-synuclein and inclusion formation. Cells exposed to neuron-derived alpha-synuclein showed signs of apoptosis, such as nuclear fragmentation and caspase 3 activation, both in vitro and in vivo. These findings demonstrate the cell-to-cell transmission of alpha-synuclein aggregates and provide critical insights into the mechanism of pathological progression in PD and other proteinopathies.", "author" : [ { "dropping-particle" : "", "family" : "Desplats", "given" : "Paula", "non-dropping-particle" : "", "parse-names" : false, "suffix" : "" }, { "dropping-particle" : "", "family" : "Lee", "given" : "He-Jin", "non-dropping-particle" : "", "parse-names" : false, "suffix" : "" }, { "dropping-particle" : "", "family" : "Bae", "given" : "Eun-Jin", "non-dropping-particle" : "", "parse-names" : false, "suffix" : "" }, { "dropping-particle" : "", "family" : "Patrick", "given" : "Christina", "non-dropping-particle" : "", "parse-names" : false, "suffix" : "" }, { "dropping-particle" : "", "family" : "Rockenstein", "given" : "Edward", "non-dropping-particle" : "", "parse-names" : false, "suffix" : "" }, { "dropping-particle" : "", "family" : "Crews", "given" : "Leslie", "non-dropping-particle" : "", "parse-names" : false, "suffix" : "" }, { "dropping-particle" : "", "family" : "Spencer", "given" : "Brian", "non-dropping-particle" : "", "parse-names" : false, "suffix" : "" }, { "dropping-particle" : "", "family" : "Masliah", "given" : "Eliezer", "non-dropping-particle" : "", "parse-names" : false, "suffix" : "" }, { "dropping-particle" : "", "family" : "Lee", "given" : "Seung-Jae", "non-dropping-particle" : "", "parse-names" : false, "suffix" : "" } ], "container-title" : "Proceedings of the National Academy of Sciences of the United States of America", "id" : "ITEM-1", "issue" : "31", "issued" : { "date-parts" : [ [ "2009", "8", "4" ] ] }, "page" : "13010-5", "title" : "Inclusion formation and neuronal cell death through neuron-to-neuron transmission of alpha-synuclein.", "type" : "article-journal", "volume" : "106" }, "uris" : [ "http://www.mendeley.com/documents/?uuid=56fb29c5-a463-4db9-bd2a-bcb8827dd165" ] } ], "mendeley" : { "previouslyFormattedCitation" : "(Desplats et al., 2009)" }, "properties" : { "noteIndex" : 0 }, "schema" : "https://github.com/citation-style-language/schema/raw/master/csl-citation.json" }</w:instrText>
      </w:r>
      <w:r w:rsidR="00122438" w:rsidRPr="00F237EB">
        <w:fldChar w:fldCharType="separate"/>
      </w:r>
      <w:r w:rsidRPr="00F237EB">
        <w:rPr>
          <w:noProof/>
        </w:rPr>
        <w:t>(Desplats et al., 2009)</w:t>
      </w:r>
      <w:r w:rsidR="00122438" w:rsidRPr="00F237EB">
        <w:fldChar w:fldCharType="end"/>
      </w:r>
      <w:r w:rsidRPr="00F237EB">
        <w:t>. Tracking such transmission is beyond the scope of this project despite an observation of eGFP in the GPe (data not shown), which may be</w:t>
      </w:r>
      <w:r>
        <w:t xml:space="preserve"> a result of vector/protein transport through an anterograde axonal pathway or more likely a widespread transduction of different basal ganglia nuclei following vector infusion. </w:t>
      </w:r>
    </w:p>
    <w:p w:rsidR="00AC62C6" w:rsidRDefault="00AC62C6" w:rsidP="00AC62C6">
      <w:pPr>
        <w:autoSpaceDE w:val="0"/>
        <w:autoSpaceDN w:val="0"/>
        <w:adjustRightInd w:val="0"/>
      </w:pPr>
      <w:r>
        <w:t>W</w:t>
      </w:r>
      <w:r w:rsidRPr="00DA08D2">
        <w:t xml:space="preserve">hilst other researchers </w:t>
      </w:r>
      <w:r>
        <w:t xml:space="preserve">have also observed </w:t>
      </w:r>
      <w:r w:rsidRPr="00DA08D2">
        <w:t xml:space="preserve">expression of </w:t>
      </w:r>
      <w:r>
        <w:t xml:space="preserve">transgene in </w:t>
      </w:r>
      <w:r w:rsidRPr="00DA08D2">
        <w:t>the SNpc</w:t>
      </w:r>
      <w:r>
        <w:t xml:space="preserve"> following intrastriatal vector injection </w:t>
      </w:r>
      <w:r w:rsidR="00122438">
        <w:fldChar w:fldCharType="begin" w:fldLock="1"/>
      </w:r>
      <w:r w:rsidR="00994410">
        <w:instrText>ADDIN CSL_CITATION { "citationItems" : [ { "id" : "ITEM-1",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1",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id" : "ITEM-2", "itemData" : { "DOI" : "10.1038/mt.2010.248", "ISSN" : "1525-0024", "PMID" : "21102559", "abstract" : "We elucidated the effects of parkinsonian degeneration on trafficking of AAV2-GDNF in the nigro-striatum (nigro-ST) of unilaterally 6-hydroxydopamine (6-OHDA)-lesioned rats. Vector infused into striatum (ST) was transported to substantia nigra (SN), both pars compacta (SNc), and pars reticulata (SNr). In the lesioned hemisphere, glial cell line-derived neurotrophic factor (GDNF) immunoreactivity was only found in SNr consistent with elimination of SNc dopaminergic (DA) neurons by 6-OHDA. Further analysis showed that striatal delivery of AAV2-GDNF resulted in GDNF expression in globus pallidus (GP), entopeduncular nucleus (EPN), and subthalamic nucleus (STN) in both lesioned and unlesioned hemispheres. Injection of vector into SN, covering both SNc and SNr, resulted in striatal expression of GDNF in the unlesioned hemisphere but not in the lesioned hemisphere. No expression was seen in GP or EPN. We conclude that adeno-associated virus serotype 2 (AAV2) is transported throughout the nigro-ST exclusively by anterograde transport. This transport phenomenon directs GDNF expression throughout the basal ganglia in regions that are adversely affected in Parkinson's disease (PD) in addition to SNc. Delivery of vector to SN, however, does not direct expression of GDNF in ST, EPN, or GP. On this basis, we believe that striatal delivery of AAV2-GDNF is the preferred course of action for trophic rescue of DA function.", "author" : [ { "dropping-particle" : "", "family" : "Ciesielska", "given" : "Agnieszka", "non-dropping-particle" : "", "parse-names" : false, "suffix" : "" }, { "dropping-particle" : "", "family" : "Mittermeyer", "given" : "Gabriele", "non-dropping-particle" : "", "parse-names" : false, "suffix" : "" }, { "dropping-particle" : "", "family" : "Hadaczek", "given" : "Piotr", "non-dropping-particle" : "", "parse-names" : false, "suffix" : "" }, { "dropping-particle" : "", "family" : "Kells", "given" : "Adrian P", "non-dropping-particle" : "", "parse-names" : false, "suffix" : "" }, { "dropping-particle" : "", "family" : "Forsayeth", "given" : "John", "non-dropping-particle" : "", "parse-names" : false, "suffix" : "" }, { "dropping-particle" : "", "family" : "Bankiewicz", "given" : "Krystof S", "non-dropping-particle" : "", "parse-names" : false, "suffix" : "" } ], "container-title" : "Molecular therapy : the journal of the American Society of Gene Therapy", "id" : "ITEM-2", "issue" : "5", "issued" : { "date-parts" : [ [ "2011", "5" ] ] }, "page" : "922-7", "publisher" : "Nature Publishing Group", "title" : "Anterograde axonal transport of AAV2-GDNF in rat basal ganglia.", "type" : "article-journal", "volume" : "19" }, "uris" : [ "http://www.mendeley.com/documents/?uuid=b909b2f2-3486-449d-a680-25ed914989f1" ] }, { "id" : "ITEM-3", "itemData" : { "DOI" : "gt2010179 [pii]\n10.1038/gt.2010.179", "ISBN" : "1476-5462 (Electronic)\n0969-7128 (Linking)", "PMID" : "21326331", "abstract" : "Dysfunction of the nigrostriatal system is the major cause of Parkinson's disease (PD). This brain region is therefore an important target for gene delivery aiming at disease modeling and gene therapy. Recombinant adeno-associated viral (rAAV) vectors have been developed as efficient vehicles for gene transfer into the central nervous system. Recently, several serotypes have been described, with varying tropism for brain transduction. In light of the further development of a viral vector-mediated rat model for PD, we performed a comprehensive comparison of the transduction and tropism for dopaminergic neurons (DNs) in the adult Wistar rat substantia nigra (SN) of seven rAAV vector serotypes (rAAV 2/1, 2/2, 2/5, 2/6.2, 2/7, 2/8 and 2/9). All vectors were normalized by titer and volume, and stereotactically injected into the SN. Gene expression was assessed non-invasively and quantitatively in vivo by bioluminescence imaging at 2 and 5 weeks after injection, and was found to be stable over time. Immunohistochemistry at 6 weeks following injection revealed the most widespread enhanced green fluorescence protein expression and the highest number of positive nigral cells using rAAV 2/7, 2/9 and 2/1. The area transduced by rAAV 2/8 was smaller, but nevertheless almost equal numbers of nigral cells were targeted. Detailed confocal analysis revealed that serotype 2/7, 2/9, 2/1 and 2/8 transduced at least 70% of the DNs. In conclusion, these results show that various rAAV serotypes efficiently transduce nigral DNs, but significant differences in transgene expression pattern and level were observed.", "author" : [ { "dropping-particle" : "", "family" : "Perren", "given" : "A", "non-dropping-particle" : "Van der", "parse-names" : false, "suffix" : "" }, { "dropping-particle" : "", "family" : "Toelen", "given" : "J", "non-dropping-particle" : "", "parse-names" : false, "suffix" : "" }, { "dropping-particle" : "", "family" : "Carlon", "given" : "M", "non-dropping-particle" : "", "parse-names" : false, "suffix" : "" }, { "dropping-particle" : "", "family" : "Haute", "given" : "C", "non-dropping-particle" : "Van den", "parse-names" : false, "suffix" : "" }, { "dropping-particle" : "", "family" : "Coun", "given" : "F", "non-dropping-particle" : "", "parse-names" : false, "suffix" : "" }, { "dropping-particle" : "", "family" : "Heeman", "given" : "B", "non-dropping-particle" : "", "parse-names" : false, "suffix" : "" }, { "dropping-particle" : "", "family" : "Reumers", "given" : "V", "non-dropping-particle" : "", "parse-names" : false, "suffix" : "" }, { "dropping-particle" : "", "family" : "Vandenberghe", "given" : "L H", "non-dropping-particle" : "", "parse-names" : false, "suffix" : "" }, { "dropping-particle" : "", "family" : "Wilson", "given" : "J M", "non-dropping-particle" : "", "parse-names" : false, "suffix" : "" }, { "dropping-particle" : "", "family" : "Debyser", "given" : "Z", "non-dropping-particle" : "", "parse-names" : false, "suffix" : "" }, { "dropping-particle" : "", "family" : "Baekelandt", "given" : "V", "non-dropping-particle" : "", "parse-names" : false, "suffix" : "" } ], "container-title" : "Gene Ther", "edition" : "2011/02/18", "id" : "ITEM-3", "issue" : "5", "issued" : { "date-parts" : [ [ "2011" ] ] }, "note" : "Van der Perren, A\nToelen, J\nCarlon, M\nVan den Haute, C\nCoun, F\nHeeman, B\nReumers, V\nVandenberghe, L H\nWilson, J M\nDebyser, Z\nBaekelandt, V\nEngland\nGene therapy\nGene Ther. 2011 May;18(5):517-27. Epub 2011 Feb 17.", "page" : "517-527", "title" : "Efficient and stable transduction of dopaminergic neurons in rat substantia nigra by rAAV 2/1, 2/2, 2/5, 2/6.2, 2/7, 2/8 and 2/9", "type" : "article-journal", "volume" : "18" }, "uris" : [ "http://www.mendeley.com/documents/?uuid=6981eddc-53a6-4659-8b60-37c44236318c" ] }, { "id" : "ITEM-4", "itemData" : { "DOI" : "10.1038/gt.2008.186", "ISSN" : "1476-5462", "PMID" : "19158847", "abstract" : "Non-integrating lentiviral vectors show considerable promise for gene therapy applications as they persist as long-term episomes in non-dividing cells and diminish risks of insertional mutagenesis. In this study, non-integrating lentiviral vectors were evaluated for their use in the adult and fetal central nervous system of rodents. Vectors differentially pseudotyped with vesicular stomatitis virus, rabies and baculoviral envelope proteins allowed targeting of varied cell populations. Efficient gene delivery to discrete areas of the brain and spinal cord was observed following stereotactic administration. Furthermore, after direct in utero administration (E14), sustained and strong expression was observed 4 months into adulthood. Quantification of transduction and viral copy number was comparable when using non-integrating lentivirus and conventional integrating vector. These data support the use of non-integrating lentiviral vectors as an effective alternative to their integrating counterparts in gene therapy applications, and highlight their potential for treatment of inherited and acquired neurological disorders.", "author" : [ { "dropping-particle" : "", "family" : "Rahim", "given" : "A A", "non-dropping-particle" : "", "parse-names" : false, "suffix" : "" }, { "dropping-particle" : "", "family" : "Wong", "given" : "A M S", "non-dropping-particle" : "", "parse-names" : false, "suffix" : "" }, { "dropping-particle" : "", "family" : "Howe", "given" : "S J", "non-dropping-particle" : "", "parse-names" : false, "suffix" : "" }, { "dropping-particle" : "", "family" : "Buckley", "given" : "S M K", "non-dropping-particle" : "", "parse-names" : false, "suffix" : "" }, { "dropping-particle" : "", "family" : "Acosta-Saltos", "given" : "A D", "non-dropping-particle" : "", "parse-names" : false, "suffix" : "" }, { "dropping-particle" : "", "family" : "Elston", "given" : "K E", "non-dropping-particle" : "", "parse-names" : false, "suffix" : "" }, { "dropping-particle" : "", "family" : "Ward", "given" : "N J", "non-dropping-particle" : "", "parse-names" : false, "suffix" : "" }, { "dropping-particle" : "", "family" : "Philpott", "given" : "N J", "non-dropping-particle" : "", "parse-names" : false, "suffix" : "" }, { "dropping-particle" : "", "family" : "Cooper", "given" : "J D", "non-dropping-particle" : "", "parse-names" : false, "suffix" : "" }, { "dropping-particle" : "", "family" : "Anderson", "given" : "P N", "non-dropping-particle" : "", "parse-names" : false, "suffix" : "" }, { "dropping-particle" : "", "family" : "Waddington", "given" : "S N", "non-dropping-particle" : "", "parse-names" : false, "suffix" : "" }, { "dropping-particle" : "", "family" : "Thrasher", "given" : "A J", "non-dropping-particle" : "", "parse-names" : false, "suffix" : "" }, { "dropping-particle" : "", "family" : "Raivich", "given" : "G", "non-dropping-particle" : "", "parse-names" : false, "suffix" : "" } ], "container-title" : "Gene therapy", "id" : "ITEM-4", "issue" : "4", "issued" : { "date-parts" : [ [ "2009", "4" ] ] }, "page" : "509-20", "title" : "Efficient gene delivery to the adult and fetal CNS using pseudotyped non-integrating lentiviral vectors.", "type" : "article-journal", "volume" : "16" }, "uris" : [ "http://www.mendeley.com/documents/?uuid=0692208b-2468-4d5c-9d05-8e955f76ef90" ] } ], "mendeley" : { "previouslyFormattedCitation" : "(Rahim et al., 2009; Ciesielska et al., 2011; Van der Perren et al., 2011; Drinkut et al., 2012)" }, "properties" : { "noteIndex" : 0 }, "schema" : "https://github.com/citation-style-language/schema/raw/master/csl-citation.json" }</w:instrText>
      </w:r>
      <w:r w:rsidR="00122438">
        <w:fldChar w:fldCharType="separate"/>
      </w:r>
      <w:r w:rsidRPr="00660074">
        <w:rPr>
          <w:noProof/>
        </w:rPr>
        <w:t>(Rahim et al., 2009; Ciesielska et al., 2011; Van der Perren et al., 2011; Drinkut et al., 2012)</w:t>
      </w:r>
      <w:r w:rsidR="00122438">
        <w:fldChar w:fldCharType="end"/>
      </w:r>
      <w:r w:rsidRPr="00DA08D2">
        <w:t xml:space="preserve">, this </w:t>
      </w:r>
      <w:r>
        <w:t xml:space="preserve">could not be detected here. The absence of this retrograde transport is possibly explained by three reasons: (1) the use of different vector types and serotypes, (2) vector pseudotyping and (3) delivery of specific transgene. Indeed, intrastriatal injection of seven different serotypes of AAV2 has resulted in less than 1% eGFP+ dopaminergic neurons in the SNpc, with an exception of serotype 5 which transduced 30% nigral dopaminergic neurons </w:t>
      </w:r>
      <w:r w:rsidR="00122438">
        <w:fldChar w:fldCharType="begin" w:fldLock="1"/>
      </w:r>
      <w:r w:rsidR="00994410">
        <w:instrText>ADDIN CSL_CITATION { "citationItems" : [ { "id" : "ITEM-1", "itemData" : { "DOI" : "gt2010179 [pii]\n10.1038/gt.2010.179", "ISBN" : "1476-5462 (Electronic)\n0969-7128 (Linking)", "PMID" : "21326331", "abstract" : "Dysfunction of the nigrostriatal system is the major cause of Parkinson's disease (PD). This brain region is therefore an important target for gene delivery aiming at disease modeling and gene therapy. Recombinant adeno-associated viral (rAAV) vectors have been developed as efficient vehicles for gene transfer into the central nervous system. Recently, several serotypes have been described, with varying tropism for brain transduction. In light of the further development of a viral vector-mediated rat model for PD, we performed a comprehensive comparison of the transduction and tropism for dopaminergic neurons (DNs) in the adult Wistar rat substantia nigra (SN) of seven rAAV vector serotypes (rAAV 2/1, 2/2, 2/5, 2/6.2, 2/7, 2/8 and 2/9). All vectors were normalized by titer and volume, and stereotactically injected into the SN. Gene expression was assessed non-invasively and quantitatively in vivo by bioluminescence imaging at 2 and 5 weeks after injection, and was found to be stable over time. Immunohistochemistry at 6 weeks following injection revealed the most widespread enhanced green fluorescence protein expression and the highest number of positive nigral cells using rAAV 2/7, 2/9 and 2/1. The area transduced by rAAV 2/8 was smaller, but nevertheless almost equal numbers of nigral cells were targeted. Detailed confocal analysis revealed that serotype 2/7, 2/9, 2/1 and 2/8 transduced at least 70% of the DNs. In conclusion, these results show that various rAAV serotypes efficiently transduce nigral DNs, but significant differences in transgene expression pattern and level were observed.", "author" : [ { "dropping-particle" : "", "family" : "Perren", "given" : "A", "non-dropping-particle" : "Van der", "parse-names" : false, "suffix" : "" }, { "dropping-particle" : "", "family" : "Toelen", "given" : "J", "non-dropping-particle" : "", "parse-names" : false, "suffix" : "" }, { "dropping-particle" : "", "family" : "Carlon", "given" : "M", "non-dropping-particle" : "", "parse-names" : false, "suffix" : "" }, { "dropping-particle" : "", "family" : "Haute", "given" : "C", "non-dropping-particle" : "Van den", "parse-names" : false, "suffix" : "" }, { "dropping-particle" : "", "family" : "Coun", "given" : "F", "non-dropping-particle" : "", "parse-names" : false, "suffix" : "" }, { "dropping-particle" : "", "family" : "Heeman", "given" : "B", "non-dropping-particle" : "", "parse-names" : false, "suffix" : "" }, { "dropping-particle" : "", "family" : "Reumers", "given" : "V", "non-dropping-particle" : "", "parse-names" : false, "suffix" : "" }, { "dropping-particle" : "", "family" : "Vandenberghe", "given" : "L H", "non-dropping-particle" : "", "parse-names" : false, "suffix" : "" }, { "dropping-particle" : "", "family" : "Wilson", "given" : "J M", "non-dropping-particle" : "", "parse-names" : false, "suffix" : "" }, { "dropping-particle" : "", "family" : "Debyser", "given" : "Z", "non-dropping-particle" : "", "parse-names" : false, "suffix" : "" }, { "dropping-particle" : "", "family" : "Baekelandt", "given" : "V", "non-dropping-particle" : "", "parse-names" : false, "suffix" : "" } ], "container-title" : "Gene Ther", "edition" : "2011/02/18", "id" : "ITEM-1", "issue" : "5", "issued" : { "date-parts" : [ [ "2011" ] ] }, "note" : "Van der Perren, A\nToelen, J\nCarlon, M\nVan den Haute, C\nCoun, F\nHeeman, B\nReumers, V\nVandenberghe, L H\nWilson, J M\nDebyser, Z\nBaekelandt, V\nEngland\nGene therapy\nGene Ther. 2011 May;18(5):517-27. Epub 2011 Feb 17.", "page" : "517-527", "title" : "Efficient and stable transduction of dopaminergic neurons in rat substantia nigra by rAAV 2/1, 2/2, 2/5, 2/6.2, 2/7, 2/8 and 2/9", "type" : "article-journal", "volume" : "18" }, "uris" : [ "http://www.mendeley.com/documents/?uuid=6981eddc-53a6-4659-8b60-37c44236318c" ] } ], "mendeley" : { "previouslyFormattedCitation" : "(Van der Perren et al., 2011)" }, "properties" : { "noteIndex" : 0 }, "schema" : "https://github.com/citation-style-language/schema/raw/master/csl-citation.json" }</w:instrText>
      </w:r>
      <w:r w:rsidR="00122438">
        <w:fldChar w:fldCharType="separate"/>
      </w:r>
      <w:r w:rsidRPr="00660074">
        <w:rPr>
          <w:noProof/>
        </w:rPr>
        <w:t>(Van der Perren et al., 2011)</w:t>
      </w:r>
      <w:r w:rsidR="00122438">
        <w:fldChar w:fldCharType="end"/>
      </w:r>
      <w:r>
        <w:t xml:space="preserve">. LVs pseudotyped with VSV-G envelope have a broad range of tropism </w:t>
      </w:r>
      <w:r w:rsidR="00F61260">
        <w:t>such that these vectors</w:t>
      </w:r>
      <w:r>
        <w:t xml:space="preserve"> can be transported through an anterograde axonal pathway. However, it has been demonstrated that a retrograde transport can be targeted when glycoproteins derived from </w:t>
      </w:r>
      <w:r>
        <w:lastRenderedPageBreak/>
        <w:t xml:space="preserve">Rabies viruses are employed in vector pseudotyping </w:t>
      </w:r>
      <w:r w:rsidR="00122438">
        <w:fldChar w:fldCharType="begin" w:fldLock="1"/>
      </w:r>
      <w:r w:rsidR="00994410">
        <w:instrText>ADDIN CSL_CITATION { "citationItems" : [ { "id" : "ITEM-1", "itemData" : { "ISSN" : "0964-6906", "PMID" : "11590128", "abstract" : "In this report it is demonstrated for the first time that rabies-G envelope of the rabies virus is sufficient to confer retrograde axonal transport to a heterologous virus/vector. After delivery of rabies-G pseudotyped equine infectious anaemia virus (EIAV) based vectors encoding a marker gene to the rat striatum, neurons in regions distal from but projecting to the injection site, such as the dopaminergic neurons of the substantia nigra pars compacta, become transduced. This retrograde transport to appropriate distal neurons was also demonstrated after delivery to substantia nigra, hippocampus and spinal cord and did not occur when vesicular stomatitis virus glycoprotein (VSV-G) pseudotyped vectors were delivered to these sites. In addition, peripheral administration of rabies-G pseudotyped vectors to the rat gastrocnemius muscle leads to gene transfer in motoneurons of lumbar spinal cord. In contrast the same vector pseudotyped with VSV-G transduced muscle cells surrounding the injection site, but did not result in expression in any cells in the spinal cord. Long-term expression was observed after gene transfer in the nervous system and a minimal immune response which, together with the possibility of non-invasive administration, greatly extends the utility of lentiviral vectors for gene therapy of human neurological disease.", "author" : [ { "dropping-particle" : "", "family" : "Mazarakis", "given" : "N D", "non-dropping-particle" : "", "parse-names" : false, "suffix" : "" }, { "dropping-particle" : "", "family" : "Azzouz", "given" : "M", "non-dropping-particle" : "", "parse-names" : false, "suffix" : "" }, { "dropping-particle" : "", "family" : "Rohll", "given" : "J B", "non-dropping-particle" : "", "parse-names" : false, "suffix" : "" }, { "dropping-particle" : "", "family" : "Ellard", "given" : "F M", "non-dropping-particle" : "", "parse-names" : false, "suffix" : "" }, { "dropping-particle" : "", "family" : "Wilkes", "given" : "F J", "non-dropping-particle" : "", "parse-names" : false, "suffix" : "" }, { "dropping-particle" : "", "family" : "Olsen", "given" : "a L", "non-dropping-particle" : "", "parse-names" : false, "suffix" : "" }, { "dropping-particle" : "", "family" : "Carter", "given" : "E E", "non-dropping-particle" : "", "parse-names" : false, "suffix" : "" }, { "dropping-particle" : "", "family" : "Barber", "given" : "R D", "non-dropping-particle" : "", "parse-names" : false, "suffix" : "" }, { "dropping-particle" : "", "family" : "Baban", "given" : "D F", "non-dropping-particle" : "", "parse-names" : false, "suffix" : "" }, { "dropping-particle" : "", "family" : "Kingsman", "given" : "S M", "non-dropping-particle" : "", "parse-names" : false, "suffix" : "" }, { "dropping-particle" : "", "family" : "Kingsman", "given" : "a J", "non-dropping-particle" : "", "parse-names" : false, "suffix" : "" }, { "dropping-particle" : "", "family" : "O'Malley", "given" : "K", "non-dropping-particle" : "", "parse-names" : false, "suffix" : "" }, { "dropping-particle" : "", "family" : "Mitrophanous", "given" : "K a", "non-dropping-particle" : "", "parse-names" : false, "suffix" : "" } ], "container-title" : "Human molecular genetics", "id" : "ITEM-1", "issue" : "19", "issued" : { "date-parts" : [ [ "2001", "9", "15" ] ] }, "page" : "2109-21", "title" : "Rabies virus glycoprotein pseudotyping of lentiviral vectors enables retrograde axonal transport and access to the nervous system after peripheral delivery.", "type" : "article-journal", "volume" : "10" }, "uris" : [ "http://www.mendeley.com/documents/?uuid=1a77d282-a785-4afc-b024-65c643c36d4d" ] } ], "mendeley" : { "previouslyFormattedCitation" : "(Mazarakis et al., 2001)" }, "properties" : { "noteIndex" : 0 }, "schema" : "https://github.com/citation-style-language/schema/raw/master/csl-citation.json" }</w:instrText>
      </w:r>
      <w:r w:rsidR="00122438">
        <w:fldChar w:fldCharType="separate"/>
      </w:r>
      <w:r w:rsidRPr="00660074">
        <w:rPr>
          <w:noProof/>
        </w:rPr>
        <w:t>(Mazarakis et al., 2001)</w:t>
      </w:r>
      <w:r w:rsidR="00122438">
        <w:fldChar w:fldCharType="end"/>
      </w:r>
      <w:r>
        <w:t xml:space="preserve">, unlike the use of VSV-G envelope in this study. An involvement of the transgene has been also suggested as GDNF, in particular, has mRNA production in the striatum (not the SNpc) but the protein is detected in both regions </w:t>
      </w:r>
      <w:r w:rsidR="00122438">
        <w:fldChar w:fldCharType="begin" w:fldLock="1"/>
      </w:r>
      <w:r w:rsidR="00994410">
        <w:instrText>ADDIN CSL_CITATION { "citationItems" : [ { "id" : "ITEM-1", "itemData" : { "ISSN" : "0270-6474", "PMID" : "9133379", "abstract" : "Glial cell line-derived neurotrophic factor (GDNF), the most potent trophic factor yet described for both dopaminergic neurons of the substantia nigra and spinal motorneurons, has recently been shown to signal through a multireceptor complex composed of a novel glycosylphosphatidylinositol-anchored GDNF receptor-alpha (GDNFR-alpha) and the receptor tyrosine kinase product of the c-ret proto-oncogene (RET). Despite its importance, the individual expression patterns and the relationships between domains of expression of the different components of this trophic system are not understood. We show here by in situ hybridization that GDNF mRNA is expressed in the normal adult rat brain in several targets of substantia nigra neurons, including striatum, nucleus accumbens, thalamic nuclei, olfactory tubercle, hippocampus, cerebellum, and cingulate cortex as well as in the internal granular cell layer of the olfactory bulb. Within the basal ganglia we observe a pronounced segregation of regions expressing GDNF from those expressing GDNF receptors, suggesting that within these structures GDNF is functioning in its anticipated role as a target-derived trophic factor. In addition, the expression of GDNF and both GDNF receptors within the cerebellum, hippocampus, and olfactory bulb may indicate a paracrine mode of action. Importantly, we also see expression of RET mRNA in cellular populations within the cerebellum and the glomerular layer of the olfactory bulb, as well as in the subthalamic nucleus, which lack GDNFR-alpha expression, indicating that RET functions either independently of GDNFR-alpha or with GDNFR-alpha presented in trans. Conversely, GDNFR-alpha is widely expressed in many regions in which RET expression is absent, suggesting that GDNFR-alpha may associate with additional signaling receptors. Finally, RET and GDNFR-alpha show distinct patterns of regulated expression in the brain after kainic acid stimulation and in the sciatic nerve after nerve transection. Taken together these findings indicate that GDNF, RET, and GDNFR-alpha utilize multiple mechanisms to comprise physiologically relevant trophic circuits for different neuronal populations.", "author" : [ { "dropping-particle" : "", "family" : "Trupp", "given" : "M", "non-dropping-particle" : "", "parse-names" : false, "suffix" : "" }, { "dropping-particle" : "", "family" : "Belluardo", "given" : "N", "non-dropping-particle" : "", "parse-names" : false, "suffix" : "" }, { "dropping-particle" : "", "family" : "Funakoshi", "given" : "H", "non-dropping-particle" : "", "parse-names" : false, "suffix" : "" }, { "dropping-particle" : "", "family" : "Ib\u00e1\u00f1ez", "given" : "C F", "non-dropping-particle" : "", "parse-names" : false, "suffix" : "" } ], "container-title" : "The Journal of neuroscience : the official journal of the Society for Neuroscience", "id" : "ITEM-1", "issue" : "10", "issued" : { "date-parts" : [ [ "1997", "5", "15" ] ] }, "page" : "3554-67", "title" : "Complementary and overlapping expression of glial cell line-derived neurotrophic factor (GDNF), c-ret proto-oncogene, and GDNF receptor-alpha indicates multiple mechanisms of trophic actions in the adult rat CNS.", "type" : "article-journal", "volume" : "17" }, "uris" : [ "http://www.mendeley.com/documents/?uuid=ce140775-30ea-41b8-b2ce-dd48b913a503" ] } ], "mendeley" : { "previouslyFormattedCitation" : "(Trupp et al., 1997)" }, "properties" : { "noteIndex" : 0 }, "schema" : "https://github.com/citation-style-language/schema/raw/master/csl-citation.json" }</w:instrText>
      </w:r>
      <w:r w:rsidR="00122438">
        <w:fldChar w:fldCharType="separate"/>
      </w:r>
      <w:r w:rsidRPr="00660074">
        <w:rPr>
          <w:noProof/>
        </w:rPr>
        <w:t>(Trupp et al., 1997)</w:t>
      </w:r>
      <w:r w:rsidR="00122438">
        <w:fldChar w:fldCharType="end"/>
      </w:r>
      <w:r>
        <w:t xml:space="preserve">. Since GDNF receptors are highly expressed in the SNpc </w:t>
      </w:r>
      <w:r w:rsidR="00122438">
        <w:fldChar w:fldCharType="begin" w:fldLock="1"/>
      </w:r>
      <w:r w:rsidR="00994410">
        <w:instrText>ADDIN CSL_CITATION { "citationItems" : [ { "id" : "ITEM-1", "itemData" : { "ISSN" : "0270-6474", "PMID" : "9133379", "abstract" : "Glial cell line-derived neurotrophic factor (GDNF), the most potent trophic factor yet described for both dopaminergic neurons of the substantia nigra and spinal motorneurons, has recently been shown to signal through a multireceptor complex composed of a novel glycosylphosphatidylinositol-anchored GDNF receptor-alpha (GDNFR-alpha) and the receptor tyrosine kinase product of the c-ret proto-oncogene (RET). Despite its importance, the individual expression patterns and the relationships between domains of expression of the different components of this trophic system are not understood. We show here by in situ hybridization that GDNF mRNA is expressed in the normal adult rat brain in several targets of substantia nigra neurons, including striatum, nucleus accumbens, thalamic nuclei, olfactory tubercle, hippocampus, cerebellum, and cingulate cortex as well as in the internal granular cell layer of the olfactory bulb. Within the basal ganglia we observe a pronounced segregation of regions expressing GDNF from those expressing GDNF receptors, suggesting that within these structures GDNF is functioning in its anticipated role as a target-derived trophic factor. In addition, the expression of GDNF and both GDNF receptors within the cerebellum, hippocampus, and olfactory bulb may indicate a paracrine mode of action. Importantly, we also see expression of RET mRNA in cellular populations within the cerebellum and the glomerular layer of the olfactory bulb, as well as in the subthalamic nucleus, which lack GDNFR-alpha expression, indicating that RET functions either independently of GDNFR-alpha or with GDNFR-alpha presented in trans. Conversely, GDNFR-alpha is widely expressed in many regions in which RET expression is absent, suggesting that GDNFR-alpha may associate with additional signaling receptors. Finally, RET and GDNFR-alpha show distinct patterns of regulated expression in the brain after kainic acid stimulation and in the sciatic nerve after nerve transection. Taken together these findings indicate that GDNF, RET, and GDNFR-alpha utilize multiple mechanisms to comprise physiologically relevant trophic circuits for different neuronal populations.", "author" : [ { "dropping-particle" : "", "family" : "Trupp", "given" : "M", "non-dropping-particle" : "", "parse-names" : false, "suffix" : "" }, { "dropping-particle" : "", "family" : "Belluardo", "given" : "N", "non-dropping-particle" : "", "parse-names" : false, "suffix" : "" }, { "dropping-particle" : "", "family" : "Funakoshi", "given" : "H", "non-dropping-particle" : "", "parse-names" : false, "suffix" : "" }, { "dropping-particle" : "", "family" : "Ib\u00e1\u00f1ez", "given" : "C F", "non-dropping-particle" : "", "parse-names" : false, "suffix" : "" } ], "container-title" : "The Journal of neuroscience : the official journal of the Society for Neuroscience", "id" : "ITEM-1", "issue" : "10", "issued" : { "date-parts" : [ [ "1997", "5", "15" ] ] }, "page" : "3554-67", "title" : "Complementary and overlapping expression of glial cell line-derived neurotrophic factor (GDNF), c-ret proto-oncogene, and GDNF receptor-alpha indicates multiple mechanisms of trophic actions in the adult rat CNS.", "type" : "article-journal", "volume" : "17" }, "uris" : [ "http://www.mendeley.com/documents/?uuid=ce140775-30ea-41b8-b2ce-dd48b913a503" ] } ], "mendeley" : { "previouslyFormattedCitation" : "(Trupp et al., 1997)" }, "properties" : { "noteIndex" : 0 }, "schema" : "https://github.com/citation-style-language/schema/raw/master/csl-citation.json" }</w:instrText>
      </w:r>
      <w:r w:rsidR="00122438">
        <w:fldChar w:fldCharType="separate"/>
      </w:r>
      <w:r w:rsidRPr="00660074">
        <w:rPr>
          <w:noProof/>
        </w:rPr>
        <w:t>(Trupp et al., 1997)</w:t>
      </w:r>
      <w:r w:rsidR="00122438">
        <w:fldChar w:fldCharType="end"/>
      </w:r>
      <w:r>
        <w:t xml:space="preserve">, the presence of GDNF in this region implies a natural retrograde transport probably in requirement of its vital roles to nigral dopaminergic neurons. This is also a possible reason explaining the failure of intraputaminal GDNF administration in advanced PD patients </w:t>
      </w:r>
      <w:r w:rsidR="00122438">
        <w:fldChar w:fldCharType="begin" w:fldLock="1"/>
      </w:r>
      <w:r w:rsidR="00994410">
        <w:instrText>ADDIN CSL_CITATION { "citationItems" : [ { "id" : "ITEM-1", "itemData" : { "DOI" : "10.1002/ana.20737", "ISBN" : "0364-5134 (Print)\n0364-5134 (Linking)", "PMID" : "16429411", "abstract" : "OBJECTIVE: Glial cell line-derived neurotrophic factor (GDNF) exerts potent trophic influence on midbrain dopaminergic neurons. This randomized controlled clinical trial was designed to confirm initial clinical benefits observed in a small, open-label trial using intraputamenal (Ipu) infusion of recombinant human GDNF (liatermin). METHODS: Thirty-four PD patients were randomized 1 to 1 to receive bilateral continuous Ipu infusion of liatermin 15 microg/putamen/day or placebo. The primary end point was the change in Unified Parkinson Disease Rating Scale (UPDRS) motor score in the practically defined off condition at 6 months. Secondary end points included other UPDRS scores, motor tests, dyskinesia ratings, patient diaries, and (18)F-dopa uptake. RESULTS: At 6 months, mean percentage changes in \"off\" UPDRS motor score were -10.0% and -4.5% in the liatermin and placebo groups, respectively. This treatment difference was not significant (95% confidence interval, -23.0 to 12.0, p = 0.53). Secondary end point results were similar between the groups. A 32.5% treatment difference favoring liatermin in mean (18)F-dopa influx constant (p = 0.019) was observed. Serious, device-related adverse events required surgical repositioning of catheters in two patients and removal of devices in another. Neutralizing antiliatermin antibodies were detected in three patients (one on-study and two in the open-label extension). INTERPRETATION: Liatermin did not confer the predetermined level of clinical benefit to patients with PD despite increased (18)F-dopa uptake. It is uncertain whether technical differences between this trial and positive open-label studies contributed in any way this negative outcome.", "author" : [ { "dropping-particle" : "", "family" : "Lang", "given" : "A E", "non-dropping-particle" : "", "parse-names" : false, "suffix" : "" }, { "dropping-particle" : "", "family" : "Gill", "given" : "S", "non-dropping-particle" : "", "parse-names" : false, "suffix" : "" }, { "dropping-particle" : "", "family" : "Patel", "given" : "N K", "non-dropping-particle" : "", "parse-names" : false, "suffix" : "" }, { "dropping-particle" : "", "family" : "Lozano", "given" : "A", "non-dropping-particle" : "", "parse-names" : false, "suffix" : "" }, { "dropping-particle" : "", "family" : "Nutt", "given" : "J G", "non-dropping-particle" : "", "parse-names" : false, "suffix" : "" }, { "dropping-particle" : "", "family" : "Penn", "given" : "R", "non-dropping-particle" : "", "parse-names" : false, "suffix" : "" }, { "dropping-particle" : "", "family" : "Brooks", "given" : "D J", "non-dropping-particle" : "", "parse-names" : false, "suffix" : "" }, { "dropping-particle" : "", "family" : "Hotton", "given" : "G", "non-dropping-particle" : "", "parse-names" : false, "suffix" : "" }, { "dropping-particle" : "", "family" : "Moro", "given" : "E", "non-dropping-particle" : "", "parse-names" : false, "suffix" : "" }, { "dropping-particle" : "", "family" : "Heywood", "given" : "P", "non-dropping-particle" : "", "parse-names" : false, "suffix" : "" }, { "dropping-particle" : "", "family" : "Brodsky", "given" : "M A", "non-dropping-particle" : "", "parse-names" : false, "suffix" : "" }, { "dropping-particle" : "", "family" : "Burchiel", "given" : "K", "non-dropping-particle" : "", "parse-names" : false, "suffix" : "" }, { "dropping-particle" : "", "family" : "Kelly", "given" : "P", "non-dropping-particle" : "", "parse-names" : false, "suffix" : "" }, { "dropping-particle" : "", "family" : "Dalvi", "given" : "A", "non-dropping-particle" : "", "parse-names" : false, "suffix" : "" }, { "dropping-particle" : "", "family" : "Scott", "given" : "B", "non-dropping-particle" : "", "parse-names" : false, "suffix" : "" }, { "dropping-particle" : "", "family" : "Stacy", "given" : "M", "non-dropping-particle" : "", "parse-names" : false, "suffix" : "" }, { "dropping-particle" : "", "family" : "Turner", "given" : "D", "non-dropping-particle" : "", "parse-names" : false, "suffix" : "" }, { "dropping-particle" : "", "family" : "Wooten", "given" : "V G", "non-dropping-particle" : "", "parse-names" : false, "suffix" : "" }, { "dropping-particle" : "", "family" : "Elias", "given" : "W J", "non-dropping-particle" : "", "parse-names" : false, "suffix" : "" }, { "dropping-particle" : "", "family" : "Laws", "given" : "E R", "non-dropping-particle" : "", "parse-names" : false, "suffix" : "" }, { "dropping-particle" : "", "family" : "Dhawan", "given" : "V", "non-dropping-particle" : "", "parse-names" : false, "suffix" : "" }, { "dropping-particle" : "", "family" : "Stoessl", "given" : "A J", "non-dropping-particle" : "", "parse-names" : false, "suffix" : "" }, { "dropping-particle" : "", "family" : "Matcham", "given" : "J", "non-dropping-particle" : "", "parse-names" : false, "suffix" : "" }, { "dropping-particle" : "", "family" : "Coffey", "given" : "R J", "non-dropping-particle" : "", "parse-names" : false, "suffix" : "" }, { "dropping-particle" : "", "family" : "Traub", "given" : "M", "non-dropping-particle" : "", "parse-names" : false, "suffix" : "" } ], "container-title" : "Ann Neurol", "edition" : "2006/01/24", "id" : "ITEM-1", "issue" : "3", "issued" : { "date-parts" : [ [ "2006" ] ] }, "note" : "Lang, Anthony E\nGill, Steven\nPatel, Nik K\nLozano, Andres\nNutt, John G\nPenn, Richard\nBrooks, David J\nHotton, Gary\nMoro, Elena\nHeywood, Peter\nBrodsky, Matthew A\nBurchiel, Kim\nKelly, Patrick\nDalvi, Arif\nScott, Burton\nStacy, Mark\nTurner, Dennis\nWooten, V G Frederich\nElias, William J\nLaws, Edward R\nDhawan, Vijay\nStoessl, A Jon\nMatcham, James\nCoffey, Robert J\nTraub, Michael\nClinical Trial\nComparative Study\nMulticenter Study\nRandomized Controlled Trial\nResearch Support, Non-U.S. Gov't\nUnited States\nAnnals of neurology\nAnn Neurol. 2006 Mar;59(3):459-66.", "page" : "459-466", "title" : "Randomized controlled trial of intraputamenal glial cell line-derived neurotrophic factor infusion in Parkinson disease", "type" : "article-journal", "volume" : "59" }, "uris" : [ "http://www.mendeley.com/documents/?uuid=ac72a244-875f-4483-8a9e-0d65aabef717" ] } ], "mendeley" : { "previouslyFormattedCitation" : "(Lang et al., 2006)" }, "properties" : { "noteIndex" : 0 }, "schema" : "https://github.com/citation-style-language/schema/raw/master/csl-citation.json" }</w:instrText>
      </w:r>
      <w:r w:rsidR="00122438">
        <w:fldChar w:fldCharType="separate"/>
      </w:r>
      <w:r w:rsidRPr="00660074">
        <w:rPr>
          <w:noProof/>
        </w:rPr>
        <w:t>(Lang et al., 2006)</w:t>
      </w:r>
      <w:r w:rsidR="00122438">
        <w:fldChar w:fldCharType="end"/>
      </w:r>
      <w:r>
        <w:t xml:space="preserve"> when the nigrostriatal pathway is severely damaged. </w:t>
      </w:r>
    </w:p>
    <w:p w:rsidR="003736AB" w:rsidRDefault="00AC62C6" w:rsidP="003736AB">
      <w:r>
        <w:t>Taken together, the</w:t>
      </w:r>
      <w:r w:rsidRPr="0059373D">
        <w:t xml:space="preserve"> results from both </w:t>
      </w:r>
      <w:r w:rsidRPr="0059373D">
        <w:rPr>
          <w:i/>
        </w:rPr>
        <w:t>in vitro</w:t>
      </w:r>
      <w:r w:rsidRPr="0059373D">
        <w:t xml:space="preserve"> and </w:t>
      </w:r>
      <w:r w:rsidRPr="0059373D">
        <w:rPr>
          <w:i/>
        </w:rPr>
        <w:t>in vivo</w:t>
      </w:r>
      <w:r w:rsidRPr="0059373D">
        <w:t xml:space="preserve"> LV-mediated </w:t>
      </w:r>
      <w:r w:rsidRPr="005925C8">
        <w:rPr>
          <w:i/>
        </w:rPr>
        <w:t>eGFP</w:t>
      </w:r>
      <w:r w:rsidRPr="0059373D">
        <w:t xml:space="preserve"> expression </w:t>
      </w:r>
      <w:r>
        <w:t xml:space="preserve">shown in this chapter </w:t>
      </w:r>
      <w:r w:rsidR="003736AB">
        <w:t xml:space="preserve">support </w:t>
      </w:r>
      <w:r w:rsidR="003736AB" w:rsidRPr="0059373D">
        <w:t xml:space="preserve">the hypothesis that IDLVs provide </w:t>
      </w:r>
      <w:r w:rsidR="003736AB">
        <w:t>comparable transduction efficiency</w:t>
      </w:r>
      <w:r w:rsidR="003736AB" w:rsidRPr="0059373D">
        <w:t xml:space="preserve"> </w:t>
      </w:r>
      <w:r w:rsidR="003736AB">
        <w:t xml:space="preserve">with </w:t>
      </w:r>
      <w:r w:rsidR="003736AB" w:rsidRPr="0059373D">
        <w:t>their integrating counterparts</w:t>
      </w:r>
      <w:r w:rsidR="003736AB">
        <w:t xml:space="preserve"> only when the target cell population is quiescent.</w:t>
      </w:r>
      <w:r>
        <w:t xml:space="preserve"> Furthermore, the data indicate an influence</w:t>
      </w:r>
      <w:r w:rsidRPr="0059373D">
        <w:t xml:space="preserve"> of </w:t>
      </w:r>
      <w:r w:rsidRPr="0059373D">
        <w:rPr>
          <w:rFonts w:cs="Arial"/>
        </w:rPr>
        <w:t>promoter choice on transgene exp</w:t>
      </w:r>
      <w:r w:rsidR="003736AB">
        <w:rPr>
          <w:rFonts w:cs="Arial"/>
        </w:rPr>
        <w:t>ression in different cell types:</w:t>
      </w:r>
      <w:r w:rsidRPr="0059373D">
        <w:rPr>
          <w:rFonts w:cs="Arial"/>
        </w:rPr>
        <w:t xml:space="preserve"> SYNp targeted the majority of neurons whereas GFAPp targeted the majority of astrocytes; CMVp targeted both of these cell types.</w:t>
      </w:r>
      <w:r w:rsidR="003736AB">
        <w:rPr>
          <w:rFonts w:cs="Arial"/>
        </w:rPr>
        <w:t xml:space="preserve"> </w:t>
      </w:r>
      <w:r w:rsidR="003736AB">
        <w:t xml:space="preserve">Since neurons have been identified as the main source of IGF-1 in the CNS </w:t>
      </w:r>
      <w:r w:rsidR="00122438">
        <w:fldChar w:fldCharType="begin" w:fldLock="1"/>
      </w:r>
      <w:r w:rsidR="00994410">
        <w:instrText>ADDIN CSL_CITATION { "citationItems" : [ { "id" : "ITEM-1", "itemData" : { "DOI" : "S0967-5868(09)00672-9 [pii]\n10.1016/j.jocn.2009.08.013", "ISBN" : "1532-2653 (Electronic)\n0967-5868 (Linking)", "PMID" : "20189394", "abstract" : "Parkinson's disease (PD) is characterized by progressive loss of dopaminergic neurons in the substantia nigra. Insulin like growth factor-1 (IGF-1) promotes the survival of dopaminergic neurons and protects them from toxin-induced damage in vitro. IGF-1 is produced by a wide variety of cells and is found in many physiological fluids, including cerebrospinal fluid (CSF). IGFs in physiological fluids are associated with insulin-like growth factor binding proteins (IGFBPs), which bind to them and modulate their bioactivity at the cellular level. Since the CSF is in contact with the extracellular space of the brain, biochemical brain modifications are, to some extent, reflected in the CSF, and peptides and growth factors in the CSF can be used as biomarkers of PD. The aim of this study was to determine the concentrations of IGF-1 and IGFBPs in the serum and CSF of patients with PD. Concentrations were measured in a total of 76 CSF samples from patients with PD (n=38) and controls (n=38). Serum and CSF IGF-1 and IGFBP concentrations were higher in patients with PD than in controls (p&lt;0.001). We conclude that IGF-1 and IGFBPs are always present in human serum and CSF, and may be involved in the pathophysiology of PD.", "author" : [ { "dropping-particle" : "", "family" : "Mashayekhi", "given" : "F", "non-dropping-particle" : "", "parse-names" : false, "suffix" : "" }, { "dropping-particle" : "", "family" : "Mirzajani", "given" : "E", "non-dropping-particle" : "", "parse-names" : false, "suffix" : "" }, { "dropping-particle" : "", "family" : "Naji", "given" : "M", "non-dropping-particle" : "", "parse-names" : false, "suffix" : "" }, { "dropping-particle" : "", "family" : "Azari", "given" : "M", "non-dropping-particle" : "", "parse-names" : false, "suffix" : "" } ], "container-title" : "J Clin Neurosci", "edition" : "2010/03/02", "id" : "ITEM-1", "issue" : "5", "issued" : { "date-parts" : [ [ "2010" ] ] }, "note" : "Mashayekhi, Farhad\nMirzajani, Ebrahim\nNaji, Mohammad\nAzari, Majid\nResearch Support, Non-U.S. Gov't\nScotland\nJournal of clinical neuroscience : official journal of the Neurosurgical Society of Australasia\nJ Clin Neurosci. 2010 May;17(5):623-7. Epub 2010 Feb 26.", "page" : "623-627", "title" : "Expression of insulin-like growth factor-1 and insulin-like growth factor binding proteins in the serum and cerebrospinal fluid of patients with Parkinson's disease", "type" : "article-journal", "volume" : "17" }, "uris" : [ "http://www.mendeley.com/documents/?uuid=f71f18ed-eb4c-4c6b-82da-88274de457b7" ] } ], "mendeley" : { "previouslyFormattedCitation" : "(Mashayekhi et al., 2010)" }, "properties" : { "noteIndex" : 0 }, "schema" : "https://github.com/citation-style-language/schema/raw/master/csl-citation.json" }</w:instrText>
      </w:r>
      <w:r w:rsidR="00122438">
        <w:fldChar w:fldCharType="separate"/>
      </w:r>
      <w:r w:rsidR="003736AB" w:rsidRPr="00660074">
        <w:rPr>
          <w:noProof/>
        </w:rPr>
        <w:t>(Mashayekhi et al., 2010)</w:t>
      </w:r>
      <w:r w:rsidR="00122438">
        <w:fldChar w:fldCharType="end"/>
      </w:r>
      <w:r w:rsidR="003736AB">
        <w:t>, in the next chapter investigating the neuroprotective effect of IGF-1, vectors carrying SYNp-</w:t>
      </w:r>
      <w:r w:rsidR="003736AB">
        <w:rPr>
          <w:i/>
        </w:rPr>
        <w:t>Igf-1</w:t>
      </w:r>
      <w:r w:rsidR="003736AB">
        <w:t xml:space="preserve"> </w:t>
      </w:r>
      <w:r w:rsidR="00FF20FB">
        <w:t>or</w:t>
      </w:r>
      <w:r w:rsidR="003736AB">
        <w:t xml:space="preserve"> CMVp-</w:t>
      </w:r>
      <w:r w:rsidR="003736AB">
        <w:rPr>
          <w:i/>
        </w:rPr>
        <w:t>Igf-1</w:t>
      </w:r>
      <w:r w:rsidR="003736AB">
        <w:t xml:space="preserve"> </w:t>
      </w:r>
      <w:r w:rsidR="00FF20FB">
        <w:t xml:space="preserve">would be chosen for a potential enhancement of </w:t>
      </w:r>
      <w:r w:rsidR="00FF20FB">
        <w:rPr>
          <w:i/>
        </w:rPr>
        <w:t>Igf</w:t>
      </w:r>
      <w:r w:rsidR="003736AB">
        <w:rPr>
          <w:i/>
        </w:rPr>
        <w:t>-1</w:t>
      </w:r>
      <w:r w:rsidR="00FF20FB">
        <w:t xml:space="preserve"> levels from these vectors</w:t>
      </w:r>
      <w:r w:rsidR="003736AB">
        <w:t xml:space="preserve">. </w:t>
      </w:r>
    </w:p>
    <w:p w:rsidR="00AC62C6" w:rsidRDefault="00AC62C6" w:rsidP="00AC62C6">
      <w:pPr>
        <w:rPr>
          <w:rFonts w:cs="Arial"/>
        </w:rPr>
      </w:pPr>
    </w:p>
    <w:p w:rsidR="00F37F2C" w:rsidRPr="00F37F2C" w:rsidRDefault="00F37F2C" w:rsidP="00F37F2C"/>
    <w:p w:rsidR="006179E6" w:rsidRDefault="006179E6" w:rsidP="00B44342">
      <w:pPr>
        <w:spacing w:before="0" w:beforeAutospacing="0" w:after="200" w:afterAutospacing="0" w:line="276" w:lineRule="auto"/>
        <w:jc w:val="left"/>
        <w:rPr>
          <w:rStyle w:val="Heading1NgocCharChar"/>
          <w:b w:val="0"/>
          <w:bCs w:val="0"/>
          <w:sz w:val="28"/>
          <w:szCs w:val="28"/>
        </w:rPr>
      </w:pPr>
    </w:p>
    <w:p w:rsidR="00FF20FB" w:rsidRDefault="00FF20FB" w:rsidP="00B44342">
      <w:pPr>
        <w:spacing w:before="0" w:beforeAutospacing="0" w:after="200" w:afterAutospacing="0" w:line="276" w:lineRule="auto"/>
        <w:jc w:val="left"/>
        <w:rPr>
          <w:rStyle w:val="Heading1NgocCharChar"/>
          <w:b w:val="0"/>
          <w:bCs w:val="0"/>
          <w:sz w:val="44"/>
          <w:szCs w:val="28"/>
        </w:rPr>
      </w:pPr>
    </w:p>
    <w:p w:rsidR="00FF20FB" w:rsidRDefault="00FF20FB" w:rsidP="00B44342">
      <w:pPr>
        <w:spacing w:before="0" w:beforeAutospacing="0" w:after="200" w:afterAutospacing="0" w:line="276" w:lineRule="auto"/>
        <w:jc w:val="left"/>
        <w:rPr>
          <w:rStyle w:val="Heading1NgocCharChar"/>
          <w:b w:val="0"/>
          <w:bCs w:val="0"/>
          <w:sz w:val="44"/>
          <w:szCs w:val="28"/>
        </w:rPr>
      </w:pPr>
    </w:p>
    <w:p w:rsidR="00F61260" w:rsidRPr="00F61260" w:rsidRDefault="00F61260" w:rsidP="00B44342">
      <w:pPr>
        <w:spacing w:before="0" w:beforeAutospacing="0" w:after="200" w:afterAutospacing="0" w:line="276" w:lineRule="auto"/>
        <w:jc w:val="left"/>
        <w:rPr>
          <w:rStyle w:val="Heading1NgocCharChar"/>
          <w:b w:val="0"/>
          <w:bCs w:val="0"/>
          <w:sz w:val="34"/>
          <w:szCs w:val="28"/>
        </w:rPr>
      </w:pPr>
    </w:p>
    <w:p w:rsidR="00FF20FB" w:rsidRDefault="00FF20FB" w:rsidP="00B44342">
      <w:pPr>
        <w:spacing w:before="0" w:beforeAutospacing="0" w:after="200" w:afterAutospacing="0" w:line="276" w:lineRule="auto"/>
        <w:jc w:val="left"/>
        <w:rPr>
          <w:rStyle w:val="Heading1NgocCharChar"/>
          <w:b w:val="0"/>
          <w:bCs w:val="0"/>
          <w:sz w:val="44"/>
          <w:szCs w:val="28"/>
        </w:rPr>
      </w:pPr>
    </w:p>
    <w:p w:rsidR="00FF20FB" w:rsidRDefault="00FF20FB" w:rsidP="00B44342">
      <w:pPr>
        <w:spacing w:before="0" w:beforeAutospacing="0" w:after="200" w:afterAutospacing="0" w:line="276" w:lineRule="auto"/>
        <w:jc w:val="left"/>
        <w:rPr>
          <w:rStyle w:val="Heading1NgocCharChar"/>
          <w:b w:val="0"/>
          <w:bCs w:val="0"/>
          <w:sz w:val="44"/>
          <w:szCs w:val="28"/>
        </w:rPr>
      </w:pPr>
    </w:p>
    <w:p w:rsidR="00FF20FB" w:rsidRPr="00DB0C88" w:rsidRDefault="00FF20FB" w:rsidP="00B44342">
      <w:pPr>
        <w:spacing w:before="0" w:beforeAutospacing="0" w:after="200" w:afterAutospacing="0" w:line="276" w:lineRule="auto"/>
        <w:jc w:val="left"/>
        <w:rPr>
          <w:rStyle w:val="Heading1NgocCharChar"/>
          <w:b w:val="0"/>
          <w:bCs w:val="0"/>
          <w:sz w:val="42"/>
          <w:szCs w:val="28"/>
        </w:rPr>
      </w:pPr>
    </w:p>
    <w:p w:rsidR="00FF20FB" w:rsidRPr="00DB0C88" w:rsidRDefault="00FF20FB" w:rsidP="00B44342">
      <w:pPr>
        <w:spacing w:before="0" w:beforeAutospacing="0" w:after="200" w:afterAutospacing="0" w:line="276" w:lineRule="auto"/>
        <w:jc w:val="left"/>
        <w:rPr>
          <w:rStyle w:val="Heading1NgocCharChar"/>
          <w:b w:val="0"/>
          <w:bCs w:val="0"/>
          <w:sz w:val="56"/>
          <w:szCs w:val="28"/>
        </w:rPr>
      </w:pPr>
    </w:p>
    <w:p w:rsidR="006179E6" w:rsidRPr="003D306D" w:rsidRDefault="006179E6" w:rsidP="006179E6">
      <w:pPr>
        <w:pStyle w:val="Heading1"/>
        <w:spacing w:line="360" w:lineRule="auto"/>
        <w:jc w:val="center"/>
        <w:rPr>
          <w:rStyle w:val="Heading1NgocCharChar"/>
          <w:b/>
          <w:sz w:val="32"/>
        </w:rPr>
      </w:pPr>
      <w:bookmarkStart w:id="1088" w:name="_Toc364181228"/>
      <w:bookmarkStart w:id="1089" w:name="_Toc364587339"/>
      <w:bookmarkStart w:id="1090" w:name="_Toc370678396"/>
      <w:r w:rsidRPr="003D306D">
        <w:rPr>
          <w:rStyle w:val="Heading1NgocCharChar"/>
          <w:b/>
          <w:sz w:val="32"/>
        </w:rPr>
        <w:t xml:space="preserve">Chapter </w:t>
      </w:r>
      <w:r>
        <w:rPr>
          <w:rStyle w:val="Heading1NgocCharChar"/>
          <w:b/>
          <w:sz w:val="32"/>
        </w:rPr>
        <w:t>5</w:t>
      </w:r>
      <w:bookmarkEnd w:id="1088"/>
      <w:bookmarkEnd w:id="1089"/>
      <w:bookmarkEnd w:id="1090"/>
    </w:p>
    <w:p w:rsidR="006179E6" w:rsidRPr="003D306D" w:rsidRDefault="006179E6" w:rsidP="006179E6">
      <w:pPr>
        <w:pStyle w:val="Heading1"/>
        <w:spacing w:line="360" w:lineRule="auto"/>
        <w:jc w:val="center"/>
        <w:rPr>
          <w:rStyle w:val="Heading1NgocCharChar"/>
          <w:b/>
          <w:sz w:val="32"/>
        </w:rPr>
      </w:pPr>
      <w:bookmarkStart w:id="1091" w:name="_Toc341730377"/>
      <w:bookmarkStart w:id="1092" w:name="_Toc370678397"/>
      <w:r>
        <w:rPr>
          <w:rStyle w:val="Heading1NgocCharChar"/>
          <w:b/>
          <w:sz w:val="32"/>
        </w:rPr>
        <w:t>Neuroprotective e</w:t>
      </w:r>
      <w:r w:rsidRPr="003D306D">
        <w:rPr>
          <w:rStyle w:val="Heading1NgocCharChar"/>
          <w:b/>
          <w:sz w:val="32"/>
        </w:rPr>
        <w:t>ffects of IGF-1 on rat primary neuronal cultures</w:t>
      </w:r>
      <w:r>
        <w:rPr>
          <w:rStyle w:val="Heading1NgocCharChar"/>
          <w:b/>
          <w:sz w:val="32"/>
        </w:rPr>
        <w:t xml:space="preserve"> </w:t>
      </w:r>
      <w:r w:rsidRPr="003D306D">
        <w:rPr>
          <w:rStyle w:val="Heading1NgocCharChar"/>
          <w:b/>
          <w:sz w:val="32"/>
        </w:rPr>
        <w:t>and 6-OHDA-lesioned rats</w:t>
      </w:r>
      <w:bookmarkEnd w:id="1091"/>
      <w:bookmarkEnd w:id="1092"/>
    </w:p>
    <w:p w:rsidR="006179E6" w:rsidRPr="003D306D" w:rsidRDefault="006179E6" w:rsidP="006179E6">
      <w:pPr>
        <w:pStyle w:val="Heading1Ngoc32"/>
        <w:rPr>
          <w:sz w:val="23"/>
          <w:szCs w:val="23"/>
        </w:rPr>
      </w:pPr>
      <w:bookmarkStart w:id="1093" w:name="_Toc337673538"/>
      <w:bookmarkStart w:id="1094" w:name="_Toc337815944"/>
      <w:bookmarkStart w:id="1095" w:name="_Toc338361606"/>
      <w:bookmarkStart w:id="1096" w:name="_Toc338496671"/>
    </w:p>
    <w:p w:rsidR="00F37F2C" w:rsidRDefault="006179E6" w:rsidP="006179E6">
      <w:pPr>
        <w:pStyle w:val="Heading1"/>
      </w:pPr>
      <w:bookmarkStart w:id="1097" w:name="_Toc310948232"/>
      <w:bookmarkEnd w:id="1093"/>
      <w:bookmarkEnd w:id="1094"/>
      <w:bookmarkEnd w:id="1095"/>
      <w:bookmarkEnd w:id="1096"/>
      <w:r w:rsidRPr="003D306D">
        <w:br w:type="page"/>
      </w:r>
      <w:bookmarkStart w:id="1098" w:name="_Toc338496672"/>
      <w:bookmarkStart w:id="1099" w:name="_Toc338499597"/>
      <w:bookmarkStart w:id="1100" w:name="_Toc341038863"/>
    </w:p>
    <w:p w:rsidR="00AC62C6" w:rsidRDefault="00AC62C6" w:rsidP="00AC62C6">
      <w:pPr>
        <w:pStyle w:val="Heading1"/>
      </w:pPr>
      <w:bookmarkStart w:id="1101" w:name="_Toc370678398"/>
      <w:r>
        <w:lastRenderedPageBreak/>
        <w:t>5.1. Introduction</w:t>
      </w:r>
      <w:bookmarkEnd w:id="1101"/>
    </w:p>
    <w:p w:rsidR="00AC62C6" w:rsidRDefault="00AC62C6" w:rsidP="00AC62C6">
      <w:pPr>
        <w:rPr>
          <w:rFonts w:cs="Arial"/>
          <w:bCs/>
          <w:lang w:eastAsia="en-GB"/>
        </w:rPr>
      </w:pPr>
      <w:r>
        <w:t xml:space="preserve">IGF-1 is well known as a peripheral growth factor (secreted mainly by hepatocytes) that regulates cell metabolism and tissue remodelling </w:t>
      </w:r>
      <w:r w:rsidR="00122438">
        <w:fldChar w:fldCharType="begin" w:fldLock="1"/>
      </w:r>
      <w:r w:rsidR="00994410">
        <w:instrText>ADDIN CSL_CITATION { "citationItems" : [ { "id" : "ITEM-1", "itemData" : { "DOI" : "S0016-6480(04)00395-8 [pii]\n10.1016/j.ygcen.2004.12.022", "ISBN" : "0016-6480 (Print)\n0016-6480 (Linking)", "PMID" : "15862547", "abstract" : "The insulin-like growth factor (IGF) system is an evolutionarily conserved signaling pathway that is composed of two IGF ligands, two IGF receptors, and six IGF binding proteins. Studies in a variety of species suggest that the IGF signaling system plays a fundamental role in regulating embryonic growth and differentiation as well as in maintaining homeostasis in the adults. In extracellular fluids, IGFs are present in a complex with an IGF-binding protein (IGFBP). These IGFBPs are traditionally thought to function as carrier proteins and regulate circulating IGF turnover, transport, and distribution. Locally expressed IGFBPs can also inhibit and/or potentiate IGF activities. Recent studies have shown that some IGFBPs, in particular IGFBP-3 and -5, possess intrinsic biological activities and can act through IGF-independent mechanisms. In this article, we provide a brief overview of our current understanding of the IGF signaling system with particular reference to IGFBPs.", "author" : [ { "dropping-particle" : "", "family" : "Duan", "given" : "C", "non-dropping-particle" : "", "parse-names" : false, "suffix" : "" }, { "dropping-particle" : "", "family" : "Xu", "given" : "Q", "non-dropping-particle" : "", "parse-names" : false, "suffix" : "" } ], "container-title" : "Gen Comp Endocrinol", "edition" : "2005/05/03", "id" : "ITEM-1", "issue" : "1-2", "issued" : { "date-parts" : [ [ "2005" ] ] }, "note" : "Duan, Cunming\nXu, Qijin\nR01HL60679/HL/NHLBI NIH HHS/United States\nResearch Support, N.I.H., Extramural\nResearch Support, U.S. Gov't, Non-P.H.S.\nResearch Support, U.S. Gov't, P.H.S.\nReview\nUnited States\nGeneral and comparative endocrinology\nGen Comp Endocrinol. 2005 May 15;142(1-2):44-52. Epub 2005 Feb 5.", "page" : "44-52", "title" : "Roles of insulin-like growth factor (IGF) binding proteins in regulating IGF actions", "type" : "article-journal", "volume" : "142" }, "uris" : [ "http://www.mendeley.com/documents/?uuid=97dc428c-e956-418b-9a08-b8a41d9e763c" ] } ], "mendeley" : { "previouslyFormattedCitation" : "(Duan and Xu, 2005)" }, "properties" : { "noteIndex" : 0 }, "schema" : "https://github.com/citation-style-language/schema/raw/master/csl-citation.json" }</w:instrText>
      </w:r>
      <w:r w:rsidR="00122438">
        <w:fldChar w:fldCharType="separate"/>
      </w:r>
      <w:r w:rsidRPr="00660074">
        <w:rPr>
          <w:noProof/>
        </w:rPr>
        <w:t>(Duan and Xu, 2005)</w:t>
      </w:r>
      <w:r w:rsidR="00122438">
        <w:fldChar w:fldCharType="end"/>
      </w:r>
      <w:r w:rsidRPr="001C3BAD">
        <w:t xml:space="preserve">. </w:t>
      </w:r>
      <w:r>
        <w:t xml:space="preserve">In recent years, the role of </w:t>
      </w:r>
      <w:r>
        <w:rPr>
          <w:rFonts w:cs="Arial"/>
          <w:bCs/>
          <w:lang w:eastAsia="en-GB"/>
        </w:rPr>
        <w:t xml:space="preserve">IGF-1 within the CNS has been explored further, with expression of IGF-1 </w:t>
      </w:r>
      <w:r w:rsidRPr="001C3BAD">
        <w:rPr>
          <w:rFonts w:cs="Arial"/>
          <w:bCs/>
          <w:lang w:eastAsia="en-GB"/>
        </w:rPr>
        <w:t xml:space="preserve">appears to be both </w:t>
      </w:r>
      <w:r>
        <w:rPr>
          <w:rFonts w:cs="Arial"/>
          <w:bCs/>
          <w:lang w:eastAsia="en-GB"/>
        </w:rPr>
        <w:t>neuroprotective and</w:t>
      </w:r>
      <w:r w:rsidRPr="001C3BAD">
        <w:rPr>
          <w:rFonts w:cs="Arial"/>
          <w:bCs/>
          <w:lang w:eastAsia="en-GB"/>
        </w:rPr>
        <w:t xml:space="preserve"> </w:t>
      </w:r>
      <w:r>
        <w:rPr>
          <w:rFonts w:cs="Arial"/>
          <w:bCs/>
          <w:lang w:eastAsia="en-GB"/>
        </w:rPr>
        <w:t>neurotrophic</w:t>
      </w:r>
      <w:r w:rsidRPr="001C3BAD">
        <w:rPr>
          <w:rFonts w:cs="Arial"/>
          <w:bCs/>
          <w:lang w:eastAsia="en-GB"/>
        </w:rPr>
        <w:t xml:space="preserve"> </w:t>
      </w:r>
      <w:r>
        <w:rPr>
          <w:rFonts w:cs="Arial"/>
          <w:bCs/>
          <w:lang w:eastAsia="en-GB"/>
        </w:rPr>
        <w:t xml:space="preserve">and is </w:t>
      </w:r>
      <w:r w:rsidRPr="001C3BAD">
        <w:rPr>
          <w:rFonts w:cs="Arial"/>
          <w:bCs/>
          <w:lang w:eastAsia="en-GB"/>
        </w:rPr>
        <w:t>important in the maintenance of</w:t>
      </w:r>
      <w:r>
        <w:rPr>
          <w:rFonts w:cs="Arial"/>
          <w:bCs/>
          <w:lang w:eastAsia="en-GB"/>
        </w:rPr>
        <w:t xml:space="preserve"> </w:t>
      </w:r>
      <w:r w:rsidRPr="001C3BAD">
        <w:rPr>
          <w:rFonts w:cs="Arial"/>
          <w:bCs/>
          <w:lang w:eastAsia="en-GB"/>
        </w:rPr>
        <w:t xml:space="preserve">adult </w:t>
      </w:r>
      <w:r>
        <w:rPr>
          <w:rFonts w:cs="Arial"/>
          <w:bCs/>
          <w:lang w:eastAsia="en-GB"/>
        </w:rPr>
        <w:t xml:space="preserve">CNS </w:t>
      </w:r>
      <w:r w:rsidRPr="001C3BAD">
        <w:rPr>
          <w:rFonts w:cs="Arial"/>
          <w:bCs/>
          <w:lang w:eastAsia="en-GB"/>
        </w:rPr>
        <w:t>homeostasis</w:t>
      </w:r>
      <w:r>
        <w:rPr>
          <w:rFonts w:cs="Arial"/>
          <w:bCs/>
          <w:lang w:eastAsia="en-GB"/>
        </w:rPr>
        <w:t xml:space="preserve"> </w:t>
      </w:r>
      <w:r w:rsidR="00122438">
        <w:rPr>
          <w:rFonts w:cs="Arial"/>
          <w:bCs/>
          <w:lang w:eastAsia="en-GB"/>
        </w:rPr>
        <w:fldChar w:fldCharType="begin" w:fldLock="1"/>
      </w:r>
      <w:r w:rsidR="00994410">
        <w:rPr>
          <w:rFonts w:cs="Arial"/>
          <w:bCs/>
          <w:lang w:eastAsia="en-GB"/>
        </w:rPr>
        <w:instrText>ADDIN CSL_CITATION { "citationItems" : [ { "id" : "ITEM-1", "itemData" : { "DOI" : "er.2004-0024 [pii]\n10.1210/er.2004-0024", "ISBN" : "0163-769X (Print)\n0163-769X (Linking)", "PMID" : "16131630", "abstract" : "In recent years, much interest has been devoted to defining the role of the IGF system in the nervous system. The ubiquitous IGFs, their cell membrane receptors, and their carrier binding proteins, the IGFBPs, are expressed early in the development of the nervous system and are therefore considered to play a key role in these processes. In vitro studies have demonstrated that the IGF system promotes differentiation and proliferation and sustains survival, preventing apoptosis of neuronal and brain derived cells. Furthermore, studies of transgenic mice overexpressing components of the IGF system or mice with disruptions of the same genes have clearly shown that the IGF system plays a key role in vivo.", "author" : [ { "dropping-particle" : "", "family" : "Russo", "given" : "V C", "non-dropping-particle" : "", "parse-names" : false, "suffix" : "" }, { "dropping-particle" : "", "family" : "Gluckman", "given" : "P D", "non-dropping-particle" : "", "parse-names" : false, "suffix" : "" }, { "dropping-particle" : "", "family" : "Feldman", "given" : "E L", "non-dropping-particle" : "", "parse-names" : false, "suffix" : "" }, { "dropping-particle" : "", "family" : "Werther", "given" : "G A", "non-dropping-particle" : "", "parse-names" : false, "suffix" : "" } ], "container-title" : "Endocr Rev", "edition" : "2005/09/01", "id" : "ITEM-1", "issue" : "7", "issued" : { "date-parts" : [ [ "2005" ] ] }, "note" : "Russo, V C\nGluckman, P D\nFeldman, E L\nWerther, G A\nNS 38849/NS/NINDS NIH HHS/United States\nResearch Support, N.I.H., Extramural\nResearch Support, Non-U.S. Gov't\nReview\nUnited States\nEndocrine reviews\nEndocr Rev. 2005 Dec;26(7):916-43. Epub 2005 Aug 30.", "page" : "916-943", "title" : "The insulin-like growth factor system and its pleiotropic functions in brain", "type" : "article-journal", "volume" : "26" }, "uris" : [ "http://www.mendeley.com/documents/?uuid=9d80079c-bc77-456e-a29f-0675bf2afe8b" ] }, { "id" : "ITEM-2", "itemData" : { "DOI" : "S1096-6374(07)00009-3 [pii]\n10.1016/j.ghir.2007.01.006", "ISBN" : "1096-6374 (Print)\n1096-6374 (Linking)", "PMID" : "17317256", "abstract" : "All tissues in the body are under the influence of insulin-like growth factor-I (IGF-I). Together with insulin, IGF-I is a key regulator of cell metabolism and growth. IGF-I also acts in the central nervous system, where it affects many different cell populations. In this brief review, we discuss the many roles of IGF-I in the adult brain, and present the idea that diseases affecting the brain will perturb IGF-I activity, although more refined studies at the molecular and cellular level are needed before we can firmly established this possibility. We also suggest that under normal physiological conditions IGF-I may play a significant role in higher brain functions underlying cognition, and may serve a homeostatic role during brain aging. Among newly emerging issues, the effects of IGF-I on non-neuronal cells within the nervous system and their impact in brain physiology and pathology are becoming very important in understanding the biology of this peptide in the brain.", "author" : [ { "dropping-particle" : "", "family" : "Fernandez", "given" : "S", "non-dropping-particle" : "", "parse-names" : false, "suffix" : "" }, { "dropping-particle" : "", "family" : "Fernandez", "given" : "A M", "non-dropping-particle" : "", "parse-names" : false, "suffix" : "" }, { "dropping-particle" : "", "family" : "Lopez-Lopez", "given" : "C", "non-dropping-particle" : "", "parse-names" : false, "suffix" : "" }, { "dropping-particle" : "", "family" : "Torres-Aleman", "given" : "I", "non-dropping-particle" : "", "parse-names" : false, "suffix" : "" } ], "container-title" : "Growth Horm IGF Res", "edition" : "2007/02/24", "id" : "ITEM-2", "issue" : "2", "issued" : { "date-parts" : [ [ "2007" ] ] }, "note" : "Fernandez, S\nFernandez, A M\nLopez-Lopez, C\nTorres-Aleman, I\nResearch Support, Non-U.S. Gov't\nReview\nScotland\nGrowth hormone &amp; IGF research : official journal of the Growth Hormone Research Society and the International IGF Research Society\nGrowth Horm IGF Res. 2007 Apr;17(2):89-95. Epub 2007 Feb 20.", "page" : "89-95", "title" : "Emerging roles of insulin-like growth factor-I in the adult brain", "type" : "article-journal", "volume" : "17" }, "uris" : [ "http://www.mendeley.com/documents/?uuid=e8d09a14-f7ba-478c-93d6-605a5dc9a573" ] } ], "mendeley" : { "previouslyFormattedCitation" : "(Russo et al., 2005; Fernandez et al., 2007)" }, "properties" : { "noteIndex" : 0 }, "schema" : "https://github.com/citation-style-language/schema/raw/master/csl-citation.json" }</w:instrText>
      </w:r>
      <w:r w:rsidR="00122438">
        <w:rPr>
          <w:rFonts w:cs="Arial"/>
          <w:bCs/>
          <w:lang w:eastAsia="en-GB"/>
        </w:rPr>
        <w:fldChar w:fldCharType="separate"/>
      </w:r>
      <w:r w:rsidRPr="00660074">
        <w:rPr>
          <w:rFonts w:cs="Arial"/>
          <w:bCs/>
          <w:noProof/>
          <w:lang w:eastAsia="en-GB"/>
        </w:rPr>
        <w:t>(Russo et al., 2005; Fernandez et al., 2007)</w:t>
      </w:r>
      <w:r w:rsidR="00122438">
        <w:rPr>
          <w:rFonts w:cs="Arial"/>
          <w:bCs/>
          <w:lang w:eastAsia="en-GB"/>
        </w:rPr>
        <w:fldChar w:fldCharType="end"/>
      </w:r>
      <w:r>
        <w:rPr>
          <w:rFonts w:cs="Arial"/>
          <w:bCs/>
          <w:lang w:eastAsia="en-GB"/>
        </w:rPr>
        <w:t xml:space="preserve">. This trophic factor is also considered as pro-survival factor upregulated in all types of brain injuries </w:t>
      </w:r>
      <w:r w:rsidR="00122438">
        <w:rPr>
          <w:rFonts w:cs="Arial"/>
          <w:bCs/>
          <w:lang w:eastAsia="en-GB"/>
        </w:rPr>
        <w:fldChar w:fldCharType="begin" w:fldLock="1"/>
      </w:r>
      <w:r w:rsidR="00994410">
        <w:rPr>
          <w:rFonts w:cs="Arial"/>
          <w:bCs/>
          <w:lang w:eastAsia="en-GB"/>
        </w:rPr>
        <w:instrText>ADDIN CSL_CITATION { "citationItems" : [ { "id" : "ITEM-1", "itemData" : { "DOI" : "10.1038/nrn3209", "ISSN" : "1471-0048", "PMID" : "22430016", "abstract" : "Central and peripheral insulin-like peptides (ILPs), which include insulin, insulin-like growth factor 1 (IGF1) and IGF2, exert many effects in the brain. Through their actions on brain growth and differentiation, ILPs contribute to building circuitries that subserve metabolic and behavioural adaptation to internal and external cues of energy availability. In the adult brain each ILP has distinct effects, but together their actions ultimately regulate energy homeostasis - they affect nutrient sensing and regulate neuronal plasticity to modulate adaptive behaviours involved in food seeking, including high-level cognitive operations such as spatial memory. In essence, the multifaceted activity of ILPs in the brain may be viewed as a system organization involved in the control of energy allocation.", "author" : [ { "dropping-particle" : "", "family" : "Fernandez", "given" : "Ana M", "non-dropping-particle" : "", "parse-names" : false, "suffix" : "" }, { "dropping-particle" : "", "family" : "Torres-Alem\u00e1n", "given" : "Ignacio", "non-dropping-particle" : "", "parse-names" : false, "suffix" : "" } ], "container-title" : "Nature reviews. Neuroscience", "id" : "ITEM-1", "issue" : "4", "issued" : { "date-parts" : [ [ "2012", "4" ] ] }, "page" : "225-39", "publisher" : "Nature Publishing Group", "title" : "The many faces of insulin-like peptide signalling in the brain.", "type" : "article-journal", "volume" : "13" }, "uris" : [ "http://www.mendeley.com/documents/?uuid=4831c6a3-2b0c-4df4-88a7-1530178210af" ] } ], "mendeley" : { "previouslyFormattedCitation" : "(Fernandez and Torres-Alem\u00e1n, 2012)" }, "properties" : { "noteIndex" : 0 }, "schema" : "https://github.com/citation-style-language/schema/raw/master/csl-citation.json" }</w:instrText>
      </w:r>
      <w:r w:rsidR="00122438">
        <w:rPr>
          <w:rFonts w:cs="Arial"/>
          <w:bCs/>
          <w:lang w:eastAsia="en-GB"/>
        </w:rPr>
        <w:fldChar w:fldCharType="separate"/>
      </w:r>
      <w:r w:rsidRPr="00660074">
        <w:rPr>
          <w:rFonts w:cs="Arial"/>
          <w:bCs/>
          <w:noProof/>
          <w:lang w:eastAsia="en-GB"/>
        </w:rPr>
        <w:t>(Fernandez and Torres-Alemán, 2012)</w:t>
      </w:r>
      <w:r w:rsidR="00122438">
        <w:rPr>
          <w:rFonts w:cs="Arial"/>
          <w:bCs/>
          <w:lang w:eastAsia="en-GB"/>
        </w:rPr>
        <w:fldChar w:fldCharType="end"/>
      </w:r>
      <w:r>
        <w:rPr>
          <w:rFonts w:cs="Arial"/>
          <w:bCs/>
          <w:lang w:eastAsia="en-GB"/>
        </w:rPr>
        <w:t xml:space="preserve">. </w:t>
      </w:r>
    </w:p>
    <w:p w:rsidR="00AC62C6" w:rsidRDefault="00AC62C6" w:rsidP="00AC62C6">
      <w:r>
        <w:rPr>
          <w:rFonts w:cs="Arial"/>
          <w:bCs/>
          <w:lang w:eastAsia="en-GB"/>
        </w:rPr>
        <w:t xml:space="preserve">The exact role of IGF-1 in PD remains unclear although IGF-1 has been demonstrated being neuroprotective against </w:t>
      </w:r>
      <w:r>
        <w:t xml:space="preserve">6-OHDA-induced toxicity </w:t>
      </w:r>
      <w:r>
        <w:rPr>
          <w:rFonts w:cs="Arial"/>
          <w:bCs/>
          <w:lang w:eastAsia="en-GB"/>
        </w:rPr>
        <w:t xml:space="preserve">in human neuroblastoma and rodent neuronal cell cultures </w:t>
      </w:r>
      <w:r w:rsidR="00122438">
        <w:rPr>
          <w:rFonts w:cs="Arial"/>
          <w:bCs/>
          <w:lang w:eastAsia="en-GB"/>
        </w:rPr>
        <w:fldChar w:fldCharType="begin" w:fldLock="1"/>
      </w:r>
      <w:r w:rsidR="00994410">
        <w:rPr>
          <w:rFonts w:cs="Arial"/>
          <w:bCs/>
          <w:lang w:eastAsia="en-GB"/>
        </w:rPr>
        <w:instrText>ADDIN CSL_CITATION { "citationItems" : [ { "id" : "ITEM-1", "itemData" : { "DOI" : "S0006-8993(00)01988-0 [pii]", "ISBN" : "0006-8993 (Print)\n0006-8993 (Linking)", "PMID" : "10719076", "abstract" : "The effect of the N-terminal tripeptide of insulin-like growth factor (IGF)-1, glycine-proline-glutamate (GPE), as a neuroprotective agent for nigro-striatal dopaminergic neurons was examined in the present study using a rat model of Parkinson's disease. A unilateral nigro-striatal lesion was induced in rats by injecting 6-hydroxydopamine (6-OHDA) into the right medial forebrain bundle (MFB). GPE (3 microgram) or its vehicle was administered intracerebroventricularly (i.c.v.) 2 h after the 6-OHDA lesion. Tyrosine-hydroxylase (TH) immunohistochemistry in the substantia nigra compacta (SNc) and the striatum were examined 2 weeks after the lesion. Following 6-OHDA injection, the number of TH immunopositive neurons in the ipsilateral SNc was reduced. The density of TH immunostaining was also reduced in the ipsilateral SNc and the striatum. Treatment with a single dose of GPE (n=9) significantly prevented the loss of TH immunopositive neurons (p&lt;0. 001) and restored the TH immunoreactivity in both the SNc and the striatum compared with the vehicle control group (n=9, p&lt;0.001). The results suggest that GPE showed promise as a potential treatment for Parkinson's disease.", "author" : [ { "dropping-particle" : "", "family" : "Guan", "given" : "J", "non-dropping-particle" : "", "parse-names" : false, "suffix" : "" }, { "dropping-particle" : "", "family" : "Krishnamurthi", "given" : "R", "non-dropping-particle" : "", "parse-names" : false, "suffix" : "" }, { "dropping-particle" : "", "family" : "Waldvogel", "given" : "H J", "non-dropping-particle" : "", "parse-names" : false, "suffix" : "" }, { "dropping-particle" : "", "family" : "Faull", "given" : "R L", "non-dropping-particle" : "", "parse-names" : false, "suffix" : "" }, { "dropping-particle" : "", "family" : "Clark", "given" : "R", "non-dropping-particle" : "", "parse-names" : false, "suffix" : "" }, { "dropping-particle" : "", "family" : "Gluckman", "given" : "P", "non-dropping-particle" : "", "parse-names" : false, "suffix" : "" } ], "container-title" : "Brain Res", "edition" : "2000/03/17", "id" : "ITEM-1", "issue" : "2", "issued" : { "date-parts" : [ [ "2000" ] ] }, "note" : "Guan, J\nKrishnamurthi, R\nWaldvogel, H J\nFaull, R L\nClark, R\nGluckman, P\nNetherlands\nBrain research\nBrain Res. 2000 Mar 24;859(2):286-92.", "page" : "286-292", "title" : "N-terminal tripeptide of IGF-1 (GPE) prevents the loss of TH positive neurons after 6-OHDA induced nigral lesion in rats", "type" : "article-journal", "volume" : "859" }, "uris" : [ "http://www.mendeley.com/documents/?uuid=43e0c862-f767-40a5-bf61-37cb8eab3ee7" ] }, { "id" : "ITEM-2", "itemData" : { "DOI" : "S0304394001023448 [pii]", "ISBN" : "0304-3940 (Print)\n0304-3940 (Linking)", "PMID" : "11744219", "abstract" : "Parkinson's disease (PD) is characterized by a progressive loss of 70-80% of dopaminergic (DA) neurons in the substantia nigra. High concentrations of DA were suggested to induce oxidative stress and selective neurodegeneration. We evaluated the effect of insulin-like-growth-factor-1 (IGF-1) on DA toxicity in neuronal cultures. IGF-1 (0.5 microg/ml) suppressed cell death induced by exposure to DA (0.3 mM) after 2 and 4 days, in a rat cerebellar culture. Similarly, IGF-1 (0.5 and 1.0 microg/ml) antagonized DA (0.125 and 0.250 mM) neurotoxicity in a human neuroblastoma cell line (SK-N-SH). Flowcytometric analysis of neuroblastoma cells treated with DA (0.5 mM) showed increased apoptosis, which was significantly reduced by IGF-1. The effect of IGF-1 was associated with increased Bcl-2 expression as indicated by flowcytometry and Western blot analysis. We suggest that IGF-1 possesses a neuroprotective effect against DA-induced toxicity, and may have a potential role in the treatment of PD.", "author" : [ { "dropping-particle" : "", "family" : "Offen", "given" : "D", "non-dropping-particle" : "", "parse-names" : false, "suffix" : "" }, { "dropping-particle" : "", "family" : "Shtaif", "given" : "B", "non-dropping-particle" : "", "parse-names" : false, "suffix" : "" }, { "dropping-particle" : "", "family" : "Hadad", "given" : "D", "non-dropping-particle" : "", "parse-names" : false, "suffix" : "" }, { "dropping-particle" : "", "family" : "Weizman", "given" : "A", "non-dropping-particle" : "", "parse-names" : false, "suffix" : "" }, { "dropping-particle" : "", "family" : "Melamed", "given" : "E", "non-dropping-particle" : "", "parse-names" : false, "suffix" : "" }, { "dropping-particle" : "", "family" : "Gil-Ad", "given" : "I", "non-dropping-particle" : "", "parse-names" : false, "suffix" : "" } ], "container-title" : "Neurosci Lett", "edition" : "2001/12/18", "id" : "ITEM-2", "issue" : "3", "issued" : { "date-parts" : [ [ "2001" ] ] }, "note" : "Offen, D\nShtaif, B\nHadad, D\nWeizman, A\nMelamed, E\nGil-Ad, I\nResearch Support, Non-U.S. Gov't\nIreland\nNeuroscience letters\nNeurosci Lett. 2001 Dec 28;316(3):129-32.", "page" : "129-132", "title" : "Protective effect of insulin-like-growth-factor-1 against dopamine-induced neurotoxicity in human and rodent neuronal cultures: possible implications for Parkinson's disease", "type" : "article-journal", "volume" : "316" }, "uris" : [ "http://www.mendeley.com/documents/?uuid=995139ea-bf20-4dbd-9822-9ab3f1df5294" ] } ], "mendeley" : { "previouslyFormattedCitation" : "(Guan et al., 2000; Offen et al., 2001)" }, "properties" : { "noteIndex" : 0 }, "schema" : "https://github.com/citation-style-language/schema/raw/master/csl-citation.json" }</w:instrText>
      </w:r>
      <w:r w:rsidR="00122438">
        <w:rPr>
          <w:rFonts w:cs="Arial"/>
          <w:bCs/>
          <w:lang w:eastAsia="en-GB"/>
        </w:rPr>
        <w:fldChar w:fldCharType="separate"/>
      </w:r>
      <w:r w:rsidRPr="00660074">
        <w:rPr>
          <w:rFonts w:cs="Arial"/>
          <w:bCs/>
          <w:noProof/>
          <w:lang w:eastAsia="en-GB"/>
        </w:rPr>
        <w:t>(Guan et al., 2000; Offen et al., 2001)</w:t>
      </w:r>
      <w:r w:rsidR="00122438">
        <w:rPr>
          <w:rFonts w:cs="Arial"/>
          <w:bCs/>
          <w:lang w:eastAsia="en-GB"/>
        </w:rPr>
        <w:fldChar w:fldCharType="end"/>
      </w:r>
      <w:r w:rsidRPr="00E47BC0">
        <w:rPr>
          <w:rFonts w:cs="Arial"/>
          <w:bCs/>
          <w:lang w:eastAsia="en-GB"/>
        </w:rPr>
        <w:t xml:space="preserve">. </w:t>
      </w:r>
      <w:r>
        <w:rPr>
          <w:rFonts w:cs="Arial"/>
          <w:bCs/>
          <w:lang w:eastAsia="en-GB"/>
        </w:rPr>
        <w:t>A few recent</w:t>
      </w:r>
      <w:r>
        <w:t xml:space="preserve"> preliminary </w:t>
      </w:r>
      <w:r>
        <w:rPr>
          <w:rFonts w:cs="Arial"/>
          <w:bCs/>
          <w:lang w:eastAsia="en-GB"/>
        </w:rPr>
        <w:t xml:space="preserve">studies </w:t>
      </w:r>
      <w:r w:rsidRPr="00AF5BFA">
        <w:t>using in</w:t>
      </w:r>
      <w:r>
        <w:t xml:space="preserve">tracerebral injections of IGF-1, </w:t>
      </w:r>
      <w:r w:rsidRPr="00AF5BFA">
        <w:t>a</w:t>
      </w:r>
      <w:r>
        <w:t xml:space="preserve">fter lesioning </w:t>
      </w:r>
      <w:r w:rsidRPr="00AF5BFA">
        <w:t>of the nigrostriatal pathway</w:t>
      </w:r>
      <w:r>
        <w:t xml:space="preserve"> induced by 6-OHDA, suggest that IGF-1 administration can</w:t>
      </w:r>
      <w:r w:rsidRPr="00AF5BFA">
        <w:t xml:space="preserve"> prevent</w:t>
      </w:r>
      <w:r>
        <w:t xml:space="preserve"> dopaminergic cell loss and behaviou</w:t>
      </w:r>
      <w:r w:rsidRPr="00AF5BFA">
        <w:t>ral deficits in this pre</w:t>
      </w:r>
      <w:r>
        <w:t>-</w:t>
      </w:r>
      <w:r w:rsidRPr="00AF5BFA">
        <w:t>clinical ani</w:t>
      </w:r>
      <w:r>
        <w:t xml:space="preserve">mal model of PD </w:t>
      </w:r>
      <w:r w:rsidR="00122438">
        <w:fldChar w:fldCharType="begin" w:fldLock="1"/>
      </w:r>
      <w:r w:rsidR="00994410">
        <w:instrText>ADDIN CSL_CITATION { "citationItems" : [ { "id" : "ITEM-1", "itemData" : { "DOI" : "S0006-8993(00)01988-0 [pii]", "ISBN" : "0006-8993 (Print)\n0006-8993 (Linking)", "PMID" : "10719076", "abstract" : "The effect of the N-terminal tripeptide of insulin-like growth factor (IGF)-1, glycine-proline-glutamate (GPE), as a neuroprotective agent for nigro-striatal dopaminergic neurons was examined in the present study using a rat model of Parkinson's disease. A unilateral nigro-striatal lesion was induced in rats by injecting 6-hydroxydopamine (6-OHDA) into the right medial forebrain bundle (MFB). GPE (3 microgram) or its vehicle was administered intracerebroventricularly (i.c.v.) 2 h after the 6-OHDA lesion. Tyrosine-hydroxylase (TH) immunohistochemistry in the substantia nigra compacta (SNc) and the striatum were examined 2 weeks after the lesion. Following 6-OHDA injection, the number of TH immunopositive neurons in the ipsilateral SNc was reduced. The density of TH immunostaining was also reduced in the ipsilateral SNc and the striatum. Treatment with a single dose of GPE (n=9) significantly prevented the loss of TH immunopositive neurons (p&lt;0. 001) and restored the TH immunoreactivity in both the SNc and the striatum compared with the vehicle control group (n=9, p&lt;0.001). The results suggest that GPE showed promise as a potential treatment for Parkinson's disease.", "author" : [ { "dropping-particle" : "", "family" : "Guan", "given" : "J", "non-dropping-particle" : "", "parse-names" : false, "suffix" : "" }, { "dropping-particle" : "", "family" : "Krishnamurthi", "given" : "R", "non-dropping-particle" : "", "parse-names" : false, "suffix" : "" }, { "dropping-particle" : "", "family" : "Waldvogel", "given" : "H J", "non-dropping-particle" : "", "parse-names" : false, "suffix" : "" }, { "dropping-particle" : "", "family" : "Faull", "given" : "R L", "non-dropping-particle" : "", "parse-names" : false, "suffix" : "" }, { "dropping-particle" : "", "family" : "Clark", "given" : "R", "non-dropping-particle" : "", "parse-names" : false, "suffix" : "" }, { "dropping-particle" : "", "family" : "Gluckman", "given" : "P", "non-dropping-particle" : "", "parse-names" : false, "suffix" : "" } ], "container-title" : "Brain Res", "edition" : "2000/03/17", "id" : "ITEM-1", "issue" : "2", "issued" : { "date-parts" : [ [ "2000" ] ] }, "note" : "Guan, J\nKrishnamurthi, R\nWaldvogel, H J\nFaull, R L\nClark, R\nGluckman, P\nNetherlands\nBrain research\nBrain Res. 2000 Mar 24;859(2):286-92.", "page" : "286-292", "title" : "N-terminal tripeptide of IGF-1 (GPE) prevents the loss of TH positive neurons after 6-OHDA induced nigral lesion in rats", "type" : "article-journal", "volume" : "859" }, "uris" : [ "http://www.mendeley.com/documents/?uuid=43e0c862-f767-40a5-bf61-37cb8eab3ee7" ] }, { "id" : "ITEM-2", "itemData" : { "DOI" : "10.1002/jnr.10833", "ISBN" : "0360-4012 (Print)\n0360-4012 (Linking)", "PMID" : "14689453", "abstract" : "The most prominent neurochemical hallmark of Parkinson's disease (PD) is the loss of nigrostriatal dopamine (DA). Animal models of PD have concentrated on depleting DA and therapies have focused on maintaining or restoring DA. Within this context estrogen protects against 6-hydroxdopamine (6-OHDA) and 1-methyl-4-phenyl-1,2,3,6-tetrahydropyridine (MPTP) lesions of the nigrostriatal DA pathway. Present studies tested the hypothesis that neuroprotective estrogen actions involve activation of the insulin-like growth factor-1 (IGF-1) system. Ovariectomized rats were treated with either a single subcutaneous injection of 17beta-estradiol benzoate or centrally or peripherally IGF-1. All rats were infused unilaterally with 6-OHDA into the medial forebrain bundle (MFB) to lesion the nigrostriatal DA pathway. Tyrosine hydroxylase (TH) immunocytochemistry confirmed that rats injected with 6-OHDA had a massive loss of TH immunoreactivity in both the ipsilateral substantia nigra compacta (60% loss) and the striatum (&gt;95% loss) compared to the contralateral side. Loss of TH immunoreactivity was correlated with loss of asymmetric forelimb movements, a behavioral assay for motor deficits. Pretreatment with estrogen or IGF-1 significantly prevented 6-OHDA-induced loss of substantia nigra compacta neurons (20% loss) and TH immunoreactivity in DA fibers in the striatum (&lt;20% loss) and prevented the loss of asymmetric forelimb use. Blockage of IGF-1 receptors by intracerebroventricular JB-1, an IGF-1 receptor antagonist, attenuated both estrogen and IGF-1 neuroprotection of nigrostriatal DA neurons and motor behavior. These findings suggest that IGF-1 and estrogen acting through the IGF-1 system may be critical for neuroprotective effects of estrogen on nigrostriatal DA neurons in this model of PD.", "author" : [ { "dropping-particle" : "", "family" : "Quesada", "given" : "A", "non-dropping-particle" : "", "parse-names" : false, "suffix" : "" }, { "dropping-particle" : "", "family" : "Micevych", "given" : "P E", "non-dropping-particle" : "", "parse-names" : false, "suffix" : "" } ], "container-title" : "J Neurosci Res", "edition" : "2003/12/23", "id" : "ITEM-2", "issue" : "1", "issued" : { "date-parts" : [ [ "2004" ] ] }, "note" : "Quesada, Arnulfo\nMicevych, Paul E\nT-32 HD07228/HD/NICHD NIH HHS/United States\nComparative Study\nResearch Support, Non-U.S. Gov't\nResearch Support, U.S. Gov't, P.H.S.\nUnited States\nJournal of neuroscience research\nJ Neurosci Res. 2004 Jan 1;75(1):107-16.", "page" : "107-116", "title" : "Estrogen interacts with the IGF-1 system to protect nigrostriatal dopamine and maintain motoric behavior after 6-hydroxdopamine lesions", "type" : "article-journal", "volume" : "75" }, "uris" : [ "http://www.mendeley.com/documents/?uuid=b31de04c-4f9b-48c9-9e9f-77203d9c32a0" ] }, { "id" : "ITEM-3", "itemData" : { "DOI" : "10.1002/dneu.20609", "ISBN" : "1932-8451 (Print)", "PMID" : "18278798", "abstract" : "Recently, using the medial forebrain bundle (MFB) 6-hydroxydopmaine (6-OHDA) lesion rat model of Parkinson's disease (PD), we have demonstrated that blockade of central IGF-1 receptors (IGF-1R) attenuated estrogen neuroprotection of substantia nigra pars compacta (SNpc) DA neurons, but exacerbated 6-OHDA lesions in IGF-1 only treated rats (Quesada and Micevych [2004]: J Neurosci Res 75:107-116). This suggested that the IGF-1 system is a central mechanism through which estrogen acts to protect the nigrostriatal DA system. Moreover, these results also suggest that IGF-1R-induced intracellular signaling pathways are involved in the estrogen mechanism that promotes neuronal survival. In vitro, two convergent intracellular signaling pathways used by estrogen and IGF-1, the mitogen-activated protein kinase (MAPK/ERK), and phosphatidyl-inositol-3-kinase/Akt (PI3K/Akt), have been demonstrated to be neuroprotective. Continuous central infusions of MAPK/ERK and PI3K/Akt inhibitors were used to test the hypothesis that one or both of these signal transduction pathways mediates estrogen and/or IGF-1 neuroprotection of SNpc DA neurons after a unilateral administration of 6-OHDA into the MFB of rats. Motor behavior tests and tyrosine hydroxylase immunoreactivity revealed that the inhibitor of the PI3K/Akt pathway (LY294002) blocked the survival effects of both estrogen and IGF-1, while an inhibitor of the MAPK/ERK signaling (PD98059) was ineffective. Western blot analyses showed that estrogen and IGF-1 treatments increased PI3K/Akt activation in the SN; however, MAPK/ERK activation was decreased in the SN. Indeed, continuous infusions of inhibitors blocked phosphorylation of PI3K/Akt and MAPK/ERK. These findings indicate that estrogen and IGF-1-mediated SNpc DA neuronal protection is dependent on PI3K/Akt signaling, but not on the MAPK/ERK pathway.", "author" : [ { "dropping-particle" : "", "family" : "Quesada", "given" : "A", "non-dropping-particle" : "", "parse-names" : false, "suffix" : "" }, { "dropping-particle" : "", "family" : "Lee", "given" : "B Y", "non-dropping-particle" : "", "parse-names" : false, "suffix" : "" }, { "dropping-particle" : "", "family" : "Micevych", "given" : "P E", "non-dropping-particle" : "", "parse-names" : false, "suffix" : "" } ], "container-title" : "Dev Neurobiol", "edition" : "2008/02/19", "id" : "ITEM-3", "issue" : "5", "issued" : { "date-parts" : [ [ "2008" ] ] }, "note" : "Quesada, Arnulfo\nLee, Becky Y\nMicevych, Paul E\nDA013185/DA/NIDA NIH HHS/United States\nR01 DA013185-07/DA/NIDA NIH HHS/United States\nResearch Support, N.I.H., Extramural\nResearch Support, Non-U.S. Gov't\nUnited States\nDevelopmental neurobiology\nDev Neurobiol. 2008 Apr;68(5):632-44.", "page" : "632-644", "title" : "PI3 kinase/Akt activation mediates estrogen and IGF-1 nigral DA neuronal neuroprotection against a unilateral rat model of Parkinson's disease", "type" : "article-journal", "volume" : "68" }, "uris" : [ "http://www.mendeley.com/documents/?uuid=8cf5ff87-5a8d-4459-bed0-90e49d4d00d6" ] } ], "mendeley" : { "previouslyFormattedCitation" : "(Guan et al., 2000; Quesada and Micevych, 2004; Quesada et al., 2008)" }, "properties" : { "noteIndex" : 0 }, "schema" : "https://github.com/citation-style-language/schema/raw/master/csl-citation.json" }</w:instrText>
      </w:r>
      <w:r w:rsidR="00122438">
        <w:fldChar w:fldCharType="separate"/>
      </w:r>
      <w:r w:rsidRPr="00660074">
        <w:rPr>
          <w:noProof/>
        </w:rPr>
        <w:t>(Guan et al., 2000; Quesada and Micevych, 2004; Quesada et al., 2008)</w:t>
      </w:r>
      <w:r w:rsidR="00122438">
        <w:fldChar w:fldCharType="end"/>
      </w:r>
      <w:r w:rsidRPr="00AF5BFA">
        <w:t>.</w:t>
      </w:r>
      <w:r>
        <w:t xml:space="preserve"> However</w:t>
      </w:r>
      <w:r w:rsidRPr="00AF5BFA">
        <w:t xml:space="preserve">, </w:t>
      </w:r>
      <w:r>
        <w:t xml:space="preserve">direct protein infusion </w:t>
      </w:r>
      <w:r w:rsidRPr="00AF5BFA">
        <w:t xml:space="preserve">via a surgically implanted pump </w:t>
      </w:r>
      <w:r w:rsidR="00724369">
        <w:t>ha</w:t>
      </w:r>
      <w:r w:rsidRPr="00AF5BFA">
        <w:t>s</w:t>
      </w:r>
      <w:r>
        <w:t xml:space="preserve"> accompanied with many disadvantages; for examples,</w:t>
      </w:r>
      <w:r w:rsidRPr="00AF5BFA">
        <w:t xml:space="preserve"> </w:t>
      </w:r>
      <w:r>
        <w:t>limited distribution</w:t>
      </w:r>
      <w:r w:rsidRPr="00FC2C84">
        <w:t>, device-related side-effects</w:t>
      </w:r>
      <w:r>
        <w:t>,</w:t>
      </w:r>
      <w:r w:rsidRPr="00FC2C84">
        <w:t xml:space="preserve"> </w:t>
      </w:r>
      <w:r>
        <w:t xml:space="preserve">activation of the immune response </w:t>
      </w:r>
      <w:r w:rsidR="00122438" w:rsidRPr="00FC2C84">
        <w:fldChar w:fldCharType="begin" w:fldLock="1"/>
      </w:r>
      <w:r w:rsidR="00994410">
        <w:instrText>ADDIN CSL_CITATION { "citationItems" : [ { "id" : "ITEM-1", "itemData" : { "DOI" : "10.1016/j.expneurol.2006.07.015", "ISSN" : "0014-4886", "PMID" : "16962582", "abstract" : "Significant differences have been reported in results from three clinical trials evaluating intraputamenal infusion of glial cell line-derived neurotrophic factor (GDNF) for the treatment of Parkinson's disease. To determine if problems in drug bioavailability could have contributed to the discrepancies between studies, we have analyzed the distribution of intraputamenally infused GDNF in the rhesus monkey brain using the delivery system and infusion protocol followed in a phase 2 clinical trial that failed to achieve its primary endpoint. I125-GDNF was unilaterally infused into the putamen of three adult rhesus monkeys for 7 days. Three age- and sex-matched animals received vehicle infusions following identical procedures. GDNF levels in the brain, peripheral organs, blood and CSF were quantified and mapped by GDNF immunocytochemistry, GDNF ELISAs and I125 measurements. Infused GDNF was found to be unevenly concentrated around the catheter, with tissue levels dropping exponentially with increasing distance from the point source of the single opening in the catheter tip. The volume of distribution of GDNF around the catheter, as determined by immunocytochemistry, varied over four-fold between animals ranging from 87 to 369 mm3. The concentration of GDNF around the catheter tip and limited diffusion into surrounding brain parenchyma support the hypothesis that drug bioavailability was limited to a small portion (2-9%) of the human putamen in the clinical trial using this catheter and infusion protocol.", "author" : [ { "dropping-particle" : "", "family" : "Salvatore", "given" : "Michael F", "non-dropping-particle" : "", "parse-names" : false, "suffix" : "" }, { "dropping-particle" : "", "family" : "Ai", "given" : "Yi", "non-dropping-particle" : "", "parse-names" : false, "suffix" : "" }, { "dropping-particle" : "", "family" : "Fischer", "given" : "Brent", "non-dropping-particle" : "", "parse-names" : false, "suffix" : "" }, { "dropping-particle" : "", "family" : "Zhang", "given" : "Amanda M", "non-dropping-particle" : "", "parse-names" : false, "suffix" : "" }, { "dropping-particle" : "", "family" : "Grondin", "given" : "Richard C", "non-dropping-particle" : "", "parse-names" : false, "suffix" : "" }, { "dropping-particle" : "", "family" : "Zhang", "given" : "Zhiming", "non-dropping-particle" : "", "parse-names" : false, "suffix" : "" }, { "dropping-particle" : "", "family" : "Gerhardt", "given" : "Greg A", "non-dropping-particle" : "", "parse-names" : false, "suffix" : "" }, { "dropping-particle" : "", "family" : "Gash", "given" : "Don M", "non-dropping-particle" : "", "parse-names" : false, "suffix" : "" } ], "container-title" : "Experimental neurology", "id" : "ITEM-1", "issue" : "2", "issued" : { "date-parts" : [ [ "2006", "12" ] ] }, "page" : "497-505", "title" : "Point source concentration of GDNF may explain failure of phase II clinical trial.", "type" : "article-journal", "volume" : "202" }, "uris" : [ "http://www.mendeley.com/documents/?uuid=acec65b1-7201-4a8e-ba25-70bc692f26e2" ] }, { "id" : "ITEM-2", "itemData" : { "DOI" : "10.1002/ana.20737", "ISBN" : "0364-5134 (Print)\n0364-5134 (Linking)", "PMID" : "16429411", "abstract" : "OBJECTIVE: Glial cell line-derived neurotrophic factor (GDNF) exerts potent trophic influence on midbrain dopaminergic neurons. This randomized controlled clinical trial was designed to confirm initial clinical benefits observed in a small, open-label trial using intraputamenal (Ipu) infusion of recombinant human GDNF (liatermin). METHODS: Thirty-four PD patients were randomized 1 to 1 to receive bilateral continuous Ipu infusion of liatermin 15 microg/putamen/day or placebo. The primary end point was the change in Unified Parkinson Disease Rating Scale (UPDRS) motor score in the practically defined off condition at 6 months. Secondary end points included other UPDRS scores, motor tests, dyskinesia ratings, patient diaries, and (18)F-dopa uptake. RESULTS: At 6 months, mean percentage changes in \"off\" UPDRS motor score were -10.0% and -4.5% in the liatermin and placebo groups, respectively. This treatment difference was not significant (95% confidence interval, -23.0 to 12.0, p = 0.53). Secondary end point results were similar between the groups. A 32.5% treatment difference favoring liatermin in mean (18)F-dopa influx constant (p = 0.019) was observed. Serious, device-related adverse events required surgical repositioning of catheters in two patients and removal of devices in another. Neutralizing antiliatermin antibodies were detected in three patients (one on-study and two in the open-label extension). INTERPRETATION: Liatermin did not confer the predetermined level of clinical benefit to patients with PD despite increased (18)F-dopa uptake. It is uncertain whether technical differences between this trial and positive open-label studies contributed in any way this negative outcome.", "author" : [ { "dropping-particle" : "", "family" : "Lang", "given" : "A E", "non-dropping-particle" : "", "parse-names" : false, "suffix" : "" }, { "dropping-particle" : "", "family" : "Gill", "given" : "S", "non-dropping-particle" : "", "parse-names" : false, "suffix" : "" }, { "dropping-particle" : "", "family" : "Patel", "given" : "N K", "non-dropping-particle" : "", "parse-names" : false, "suffix" : "" }, { "dropping-particle" : "", "family" : "Lozano", "given" : "A", "non-dropping-particle" : "", "parse-names" : false, "suffix" : "" }, { "dropping-particle" : "", "family" : "Nutt", "given" : "J G", "non-dropping-particle" : "", "parse-names" : false, "suffix" : "" }, { "dropping-particle" : "", "family" : "Penn", "given" : "R", "non-dropping-particle" : "", "parse-names" : false, "suffix" : "" }, { "dropping-particle" : "", "family" : "Brooks", "given" : "D J", "non-dropping-particle" : "", "parse-names" : false, "suffix" : "" }, { "dropping-particle" : "", "family" : "Hotton", "given" : "G", "non-dropping-particle" : "", "parse-names" : false, "suffix" : "" }, { "dropping-particle" : "", "family" : "Moro", "given" : "E", "non-dropping-particle" : "", "parse-names" : false, "suffix" : "" }, { "dropping-particle" : "", "family" : "Heywood", "given" : "P", "non-dropping-particle" : "", "parse-names" : false, "suffix" : "" }, { "dropping-particle" : "", "family" : "Brodsky", "given" : "M A", "non-dropping-particle" : "", "parse-names" : false, "suffix" : "" }, { "dropping-particle" : "", "family" : "Burchiel", "given" : "K", "non-dropping-particle" : "", "parse-names" : false, "suffix" : "" }, { "dropping-particle" : "", "family" : "Kelly", "given" : "P", "non-dropping-particle" : "", "parse-names" : false, "suffix" : "" }, { "dropping-particle" : "", "family" : "Dalvi", "given" : "A", "non-dropping-particle" : "", "parse-names" : false, "suffix" : "" }, { "dropping-particle" : "", "family" : "Scott", "given" : "B", "non-dropping-particle" : "", "parse-names" : false, "suffix" : "" }, { "dropping-particle" : "", "family" : "Stacy", "given" : "M", "non-dropping-particle" : "", "parse-names" : false, "suffix" : "" }, { "dropping-particle" : "", "family" : "Turner", "given" : "D", "non-dropping-particle" : "", "parse-names" : false, "suffix" : "" }, { "dropping-particle" : "", "family" : "Wooten", "given" : "V G", "non-dropping-particle" : "", "parse-names" : false, "suffix" : "" }, { "dropping-particle" : "", "family" : "Elias", "given" : "W J", "non-dropping-particle" : "", "parse-names" : false, "suffix" : "" }, { "dropping-particle" : "", "family" : "Laws", "given" : "E R", "non-dropping-particle" : "", "parse-names" : false, "suffix" : "" }, { "dropping-particle" : "", "family" : "Dhawan", "given" : "V", "non-dropping-particle" : "", "parse-names" : false, "suffix" : "" }, { "dropping-particle" : "", "family" : "Stoessl", "given" : "A J", "non-dropping-particle" : "", "parse-names" : false, "suffix" : "" }, { "dropping-particle" : "", "family" : "Matcham", "given" : "J", "non-dropping-particle" : "", "parse-names" : false, "suffix" : "" }, { "dropping-particle" : "", "family" : "Coffey", "given" : "R J", "non-dropping-particle" : "", "parse-names" : false, "suffix" : "" }, { "dropping-particle" : "", "family" : "Traub", "given" : "M", "non-dropping-particle" : "", "parse-names" : false, "suffix" : "" } ], "container-title" : "Ann Neurol", "edition" : "2006/01/24", "id" : "ITEM-2", "issue" : "3", "issued" : { "date-parts" : [ [ "2006" ] ] }, "note" : "Lang, Anthony E\nGill, Steven\nPatel, Nik K\nLozano, Andres\nNutt, John G\nPenn, Richard\nBrooks, David J\nHotton, Gary\nMoro, Elena\nHeywood, Peter\nBrodsky, Matthew A\nBurchiel, Kim\nKelly, Patrick\nDalvi, Arif\nScott, Burton\nStacy, Mark\nTurner, Dennis\nWooten, V G Frederich\nElias, William J\nLaws, Edward R\nDhawan, Vijay\nStoessl, A Jon\nMatcham, James\nCoffey, Robert J\nTraub, Michael\nClinical Trial\nComparative Study\nMulticenter Study\nRandomized Controlled Trial\nResearch Support, Non-U.S. Gov't\nUnited States\nAnnals of neurology\nAnn Neurol. 2006 Mar;59(3):459-66.", "page" : "459-466", "title" : "Randomized controlled trial of intraputamenal glial cell line-derived neurotrophic factor infusion in Parkinson disease", "type" : "article-journal", "volume" : "59" }, "uris" : [ "http://www.mendeley.com/documents/?uuid=ac72a244-875f-4483-8a9e-0d65aabef717" ] } ], "mendeley" : { "previouslyFormattedCitation" : "(Lang et al., 2006; Salvatore et al., 2006)" }, "properties" : { "noteIndex" : 0 }, "schema" : "https://github.com/citation-style-language/schema/raw/master/csl-citation.json" }</w:instrText>
      </w:r>
      <w:r w:rsidR="00122438" w:rsidRPr="00FC2C84">
        <w:fldChar w:fldCharType="separate"/>
      </w:r>
      <w:r w:rsidRPr="00660074">
        <w:rPr>
          <w:noProof/>
        </w:rPr>
        <w:t>(Lang et al., 2006; Salvatore et al., 2006)</w:t>
      </w:r>
      <w:r w:rsidR="00122438" w:rsidRPr="00FC2C84">
        <w:fldChar w:fldCharType="end"/>
      </w:r>
      <w:r>
        <w:t>.</w:t>
      </w:r>
      <w:r w:rsidRPr="00FC2C84">
        <w:t xml:space="preserve"> </w:t>
      </w:r>
      <w:r>
        <w:t>An</w:t>
      </w:r>
      <w:r w:rsidRPr="00FC2C84">
        <w:t xml:space="preserve"> alternativ</w:t>
      </w:r>
      <w:r w:rsidRPr="00AF5BFA">
        <w:t xml:space="preserve">e approach </w:t>
      </w:r>
      <w:r w:rsidR="00FD4CA1">
        <w:t>that</w:t>
      </w:r>
      <w:r>
        <w:t xml:space="preserve"> may overcome these disadvantages is the use of gene therapy, </w:t>
      </w:r>
      <w:r w:rsidR="00FD4CA1">
        <w:t>which</w:t>
      </w:r>
      <w:r>
        <w:t xml:space="preserve"> delivers transgene(s) through a viral vector system, such as LVs</w:t>
      </w:r>
      <w:r w:rsidRPr="00AF5BFA">
        <w:t xml:space="preserve">. </w:t>
      </w:r>
    </w:p>
    <w:p w:rsidR="00AC62C6" w:rsidRDefault="00AC62C6" w:rsidP="00AC62C6">
      <w:r>
        <w:t xml:space="preserve">In this regard, here LV-mediated neuroprotection of IGF-1 against withdrawal of exogenous trophic factors was first examined in rat primary neuronal </w:t>
      </w:r>
      <w:r>
        <w:lastRenderedPageBreak/>
        <w:t xml:space="preserve">cultures, in comparison with that of the well-characterised GDNF. Since neurons have been identified as the main source of IGF-1 in the CNS </w:t>
      </w:r>
      <w:r w:rsidR="00122438">
        <w:fldChar w:fldCharType="begin" w:fldLock="1"/>
      </w:r>
      <w:r w:rsidR="00994410">
        <w:instrText>ADDIN CSL_CITATION { "citationItems" : [ { "id" : "ITEM-1", "itemData" : { "DOI" : "S0967-5868(09)00672-9 [pii]\n10.1016/j.jocn.2009.08.013", "ISBN" : "1532-2653 (Electronic)\n0967-5868 (Linking)", "PMID" : "20189394", "abstract" : "Parkinson's disease (PD) is characterized by progressive loss of dopaminergic neurons in the substantia nigra. Insulin like growth factor-1 (IGF-1) promotes the survival of dopaminergic neurons and protects them from toxin-induced damage in vitro. IGF-1 is produced by a wide variety of cells and is found in many physiological fluids, including cerebrospinal fluid (CSF). IGFs in physiological fluids are associated with insulin-like growth factor binding proteins (IGFBPs), which bind to them and modulate their bioactivity at the cellular level. Since the CSF is in contact with the extracellular space of the brain, biochemical brain modifications are, to some extent, reflected in the CSF, and peptides and growth factors in the CSF can be used as biomarkers of PD. The aim of this study was to determine the concentrations of IGF-1 and IGFBPs in the serum and CSF of patients with PD. Concentrations were measured in a total of 76 CSF samples from patients with PD (n=38) and controls (n=38). Serum and CSF IGF-1 and IGFBP concentrations were higher in patients with PD than in controls (p&lt;0.001). We conclude that IGF-1 and IGFBPs are always present in human serum and CSF, and may be involved in the pathophysiology of PD.", "author" : [ { "dropping-particle" : "", "family" : "Mashayekhi", "given" : "F", "non-dropping-particle" : "", "parse-names" : false, "suffix" : "" }, { "dropping-particle" : "", "family" : "Mirzajani", "given" : "E", "non-dropping-particle" : "", "parse-names" : false, "suffix" : "" }, { "dropping-particle" : "", "family" : "Naji", "given" : "M", "non-dropping-particle" : "", "parse-names" : false, "suffix" : "" }, { "dropping-particle" : "", "family" : "Azari", "given" : "M", "non-dropping-particle" : "", "parse-names" : false, "suffix" : "" } ], "container-title" : "J Clin Neurosci", "edition" : "2010/03/02", "id" : "ITEM-1", "issue" : "5", "issued" : { "date-parts" : [ [ "2010" ] ] }, "note" : "Mashayekhi, Farhad\nMirzajani, Ebrahim\nNaji, Mohammad\nAzari, Majid\nResearch Support, Non-U.S. Gov't\nScotland\nJournal of clinical neuroscience : official journal of the Neurosurgical Society of Australasia\nJ Clin Neurosci. 2010 May;17(5):623-7. Epub 2010 Feb 26.", "page" : "623-627", "title" : "Expression of insulin-like growth factor-1 and insulin-like growth factor binding proteins in the serum and cerebrospinal fluid of patients with Parkinson's disease", "type" : "article-journal", "volume" : "17" }, "uris" : [ "http://www.mendeley.com/documents/?uuid=f71f18ed-eb4c-4c6b-82da-88274de457b7" ] } ], "mendeley" : { "previouslyFormattedCitation" : "(Mashayekhi et al., 2010)" }, "properties" : { "noteIndex" : 0 }, "schema" : "https://github.com/citation-style-language/schema/raw/master/csl-citation.json" }</w:instrText>
      </w:r>
      <w:r w:rsidR="00122438">
        <w:fldChar w:fldCharType="separate"/>
      </w:r>
      <w:r w:rsidRPr="00660074">
        <w:rPr>
          <w:noProof/>
        </w:rPr>
        <w:t>(Mashayekhi et al., 2010)</w:t>
      </w:r>
      <w:r w:rsidR="00122438">
        <w:fldChar w:fldCharType="end"/>
      </w:r>
      <w:r>
        <w:t>, IGF-1 expression might be enhanced by the use of neuron-specific or ubiquitous promoters, such as SYNp or CMVp respectively which were demonstrated in chapter 4. LVs carrying SYNp-</w:t>
      </w:r>
      <w:r>
        <w:rPr>
          <w:i/>
        </w:rPr>
        <w:t>Igf-1</w:t>
      </w:r>
      <w:r>
        <w:t xml:space="preserve"> or CMVp-</w:t>
      </w:r>
      <w:r>
        <w:rPr>
          <w:i/>
        </w:rPr>
        <w:t>Igf-1</w:t>
      </w:r>
      <w:r>
        <w:t xml:space="preserve"> were </w:t>
      </w:r>
      <w:r w:rsidR="00FB1D53">
        <w:t xml:space="preserve">also </w:t>
      </w:r>
      <w:r>
        <w:t xml:space="preserve">injected into the striatum of 6-OHDA-lesioned rat model of PD. In this </w:t>
      </w:r>
      <w:r>
        <w:rPr>
          <w:i/>
        </w:rPr>
        <w:t xml:space="preserve">in vivo </w:t>
      </w:r>
      <w:r>
        <w:t xml:space="preserve">experiment, the neuroprotection of IGF-1 was investigated </w:t>
      </w:r>
      <w:r w:rsidR="00FB1D53">
        <w:t>based on</w:t>
      </w:r>
      <w:r>
        <w:t xml:space="preserve"> the survival of nigral dopaminergic neurons and improvement in animal behaviour. </w:t>
      </w:r>
    </w:p>
    <w:p w:rsidR="00F66D68" w:rsidRPr="00F66D68" w:rsidRDefault="00F66D68" w:rsidP="00F37F2C"/>
    <w:p w:rsidR="000B1D28" w:rsidRDefault="000B1D28">
      <w:pPr>
        <w:spacing w:before="0" w:beforeAutospacing="0" w:after="200" w:afterAutospacing="0" w:line="276" w:lineRule="auto"/>
        <w:jc w:val="left"/>
        <w:rPr>
          <w:rFonts w:eastAsiaTheme="majorEastAsia" w:cstheme="majorBidi"/>
          <w:b/>
          <w:bCs/>
          <w:kern w:val="32"/>
          <w:szCs w:val="32"/>
        </w:rPr>
      </w:pPr>
      <w:r>
        <w:br w:type="page"/>
      </w:r>
    </w:p>
    <w:p w:rsidR="00EB1320" w:rsidRPr="00724369" w:rsidRDefault="00724369" w:rsidP="00EB1320">
      <w:pPr>
        <w:pStyle w:val="Heading1"/>
        <w:rPr>
          <w:szCs w:val="22"/>
        </w:rPr>
      </w:pPr>
      <w:bookmarkStart w:id="1102" w:name="_Toc370678399"/>
      <w:r w:rsidRPr="00724369">
        <w:rPr>
          <w:szCs w:val="22"/>
        </w:rPr>
        <w:lastRenderedPageBreak/>
        <w:t>5.2. H</w:t>
      </w:r>
      <w:r w:rsidR="00EB1320" w:rsidRPr="00724369">
        <w:rPr>
          <w:szCs w:val="22"/>
        </w:rPr>
        <w:t>ypothes</w:t>
      </w:r>
      <w:r w:rsidRPr="00724369">
        <w:rPr>
          <w:szCs w:val="22"/>
        </w:rPr>
        <w:t>is and aims</w:t>
      </w:r>
      <w:bookmarkEnd w:id="1102"/>
    </w:p>
    <w:p w:rsidR="000D3160" w:rsidRPr="00724369" w:rsidRDefault="000D3160" w:rsidP="000D3160">
      <w:r w:rsidRPr="00724369">
        <w:t>It was hypothesised that vector-driven administration of IGF-1 would result in neuroprotection against trophic factor withdrawal</w:t>
      </w:r>
      <w:r>
        <w:t xml:space="preserve"> </w:t>
      </w:r>
      <w:r w:rsidRPr="00724369">
        <w:rPr>
          <w:i/>
        </w:rPr>
        <w:t xml:space="preserve">in vitro </w:t>
      </w:r>
      <w:r w:rsidRPr="00724369">
        <w:t>and</w:t>
      </w:r>
      <w:r>
        <w:t xml:space="preserve"> 6-OHDA-induced toxicity</w:t>
      </w:r>
      <w:r w:rsidRPr="00724369">
        <w:rPr>
          <w:i/>
        </w:rPr>
        <w:t xml:space="preserve"> in vivo</w:t>
      </w:r>
      <w:r w:rsidRPr="00724369">
        <w:t xml:space="preserve">. </w:t>
      </w:r>
    </w:p>
    <w:p w:rsidR="000D3160" w:rsidRPr="00724369" w:rsidRDefault="000D3160" w:rsidP="000D3160">
      <w:pPr>
        <w:spacing w:after="120" w:afterAutospacing="0"/>
      </w:pPr>
      <w:r w:rsidRPr="00724369">
        <w:t>To test this hypothesis, the experiments in this chapter aimed:</w:t>
      </w:r>
    </w:p>
    <w:p w:rsidR="000D3160" w:rsidRPr="00724369" w:rsidRDefault="000D3160" w:rsidP="000D3160">
      <w:pPr>
        <w:spacing w:before="120" w:beforeAutospacing="0" w:after="120" w:afterAutospacing="0"/>
      </w:pPr>
      <w:r>
        <w:sym w:font="Wingdings" w:char="F0D8"/>
      </w:r>
      <w:r>
        <w:t xml:space="preserve"> </w:t>
      </w:r>
      <w:r w:rsidRPr="00724369">
        <w:t xml:space="preserve">To </w:t>
      </w:r>
      <w:r>
        <w:t>examine</w:t>
      </w:r>
      <w:r w:rsidRPr="00724369">
        <w:t xml:space="preserve"> the neuroprotective effects of LV-</w:t>
      </w:r>
      <w:r>
        <w:t>mediated</w:t>
      </w:r>
      <w:r w:rsidRPr="00724369">
        <w:t xml:space="preserve"> IGF-1</w:t>
      </w:r>
      <w:r>
        <w:t xml:space="preserve"> on</w:t>
      </w:r>
      <w:r w:rsidRPr="00724369">
        <w:t xml:space="preserve"> </w:t>
      </w:r>
      <w:r>
        <w:t xml:space="preserve">transduced </w:t>
      </w:r>
      <w:r w:rsidRPr="00724369">
        <w:t>rat primary neuronal cultures</w:t>
      </w:r>
      <w:r>
        <w:t xml:space="preserve"> following withdrawal of trophic factors.</w:t>
      </w:r>
    </w:p>
    <w:p w:rsidR="00724369" w:rsidRPr="00724369" w:rsidRDefault="000D3160" w:rsidP="000D3160">
      <w:pPr>
        <w:spacing w:before="120" w:beforeAutospacing="0"/>
      </w:pPr>
      <w:r>
        <w:sym w:font="Wingdings" w:char="F0D8"/>
      </w:r>
      <w:r w:rsidRPr="00724369">
        <w:t xml:space="preserve"> To </w:t>
      </w:r>
      <w:r>
        <w:t>investigate</w:t>
      </w:r>
      <w:r w:rsidRPr="00724369">
        <w:t xml:space="preserve"> </w:t>
      </w:r>
      <w:r>
        <w:t>the therapeutic</w:t>
      </w:r>
      <w:r w:rsidRPr="00724369">
        <w:t xml:space="preserve"> effects of IGF-1</w:t>
      </w:r>
      <w:r>
        <w:t>-expressing LVs</w:t>
      </w:r>
      <w:r w:rsidRPr="00724369">
        <w:t xml:space="preserve"> </w:t>
      </w:r>
      <w:r>
        <w:t>o</w:t>
      </w:r>
      <w:r w:rsidRPr="00724369">
        <w:t xml:space="preserve">n </w:t>
      </w:r>
      <w:r>
        <w:t>6-OHDA-lesioned rats injected with the vectors.</w:t>
      </w:r>
      <w:r w:rsidRPr="00724369">
        <w:t xml:space="preserve"> </w:t>
      </w:r>
      <w:r w:rsidR="00724369" w:rsidRPr="00724369">
        <w:t xml:space="preserve"> </w:t>
      </w:r>
    </w:p>
    <w:p w:rsidR="00EB1320" w:rsidRPr="00724369" w:rsidRDefault="00EB1320" w:rsidP="00EB1320"/>
    <w:p w:rsidR="00EB1320" w:rsidRDefault="00EB1320">
      <w:pPr>
        <w:spacing w:before="0" w:beforeAutospacing="0" w:after="200" w:afterAutospacing="0" w:line="276" w:lineRule="auto"/>
        <w:jc w:val="left"/>
        <w:rPr>
          <w:rFonts w:eastAsiaTheme="majorEastAsia" w:cstheme="majorBidi"/>
          <w:b/>
          <w:bCs/>
          <w:kern w:val="32"/>
          <w:szCs w:val="32"/>
        </w:rPr>
      </w:pPr>
      <w:r>
        <w:br w:type="page"/>
      </w:r>
    </w:p>
    <w:p w:rsidR="00AB3EF6" w:rsidRDefault="00AB3EF6" w:rsidP="00AB3EF6">
      <w:pPr>
        <w:pStyle w:val="Heading1"/>
      </w:pPr>
      <w:bookmarkStart w:id="1103" w:name="_Toc370678400"/>
      <w:r>
        <w:lastRenderedPageBreak/>
        <w:t>5.3. Summary of experiments and methods</w:t>
      </w:r>
      <w:bookmarkEnd w:id="1103"/>
    </w:p>
    <w:p w:rsidR="00AB3EF6" w:rsidRDefault="00AB3EF6" w:rsidP="00AB3EF6">
      <w:r>
        <w:t>Following vector production and titration in chapter 3, the first experiment here was to ascertain the function of LV-</w:t>
      </w:r>
      <w:r>
        <w:rPr>
          <w:i/>
        </w:rPr>
        <w:t>Igf-1</w:t>
      </w:r>
      <w:r>
        <w:t xml:space="preserve"> vectors through expression of </w:t>
      </w:r>
      <w:r>
        <w:rPr>
          <w:i/>
        </w:rPr>
        <w:t>Igf-1</w:t>
      </w:r>
      <w:r>
        <w:t xml:space="preserve">. IDLV-CMVp vectors were transduced into HeLa or E14 rat VM neuronal cell cultures at various MOIs to obtain the maximal levels of IGF-1. Both Western blotting and ELISA </w:t>
      </w:r>
      <w:r w:rsidR="002B39AF">
        <w:t xml:space="preserve">(as described in sections 2.6.2 and </w:t>
      </w:r>
      <w:r w:rsidR="00BA3EFE">
        <w:t xml:space="preserve">2.6.3 respectively) </w:t>
      </w:r>
      <w:r>
        <w:t>were subsequently used to evaluate IGF-1 expression from the transduced cell cultures.</w:t>
      </w:r>
    </w:p>
    <w:p w:rsidR="00AB3EF6" w:rsidRDefault="00AB3EF6" w:rsidP="00AB3EF6">
      <w:r>
        <w:t>Prior to an assessment of IGF-1 neuroprotective effects on rat primary neuronal cultures</w:t>
      </w:r>
      <w:r w:rsidR="00BA3EFE">
        <w:t xml:space="preserve"> (prepared as described in section 2.3.2)</w:t>
      </w:r>
      <w:r>
        <w:t>, influences of exogenous trophic factors supplemented in the culture medium were investigated. For this, the cultures were maintained in normal medium for the first 4 days. Withdrawal of trophic factors was then performed</w:t>
      </w:r>
      <w:r w:rsidR="002B39AF">
        <w:t xml:space="preserve"> (as described in section 2.5.1)</w:t>
      </w:r>
      <w:r>
        <w:t>, followed by quantification of cell survival (through cell counting or MTT assay</w:t>
      </w:r>
      <w:r w:rsidR="002B39AF">
        <w:t>, as described in sections 2.8.2 and 2.5.2 respectively</w:t>
      </w:r>
      <w:r>
        <w:t xml:space="preserve">) after an additional 3 days. </w:t>
      </w:r>
    </w:p>
    <w:p w:rsidR="00AB3EF6" w:rsidRDefault="00AB3EF6" w:rsidP="00AB3EF6">
      <w:r>
        <w:t xml:space="preserve">To test the neuroprotective effects of LV-mediated IGF-1, a similar experiment was used. However, after a change of culture medium on day 1 </w:t>
      </w:r>
      <w:r>
        <w:rPr>
          <w:i/>
        </w:rPr>
        <w:t>in vitro</w:t>
      </w:r>
      <w:r>
        <w:t xml:space="preserve">, IDLVs expressing either </w:t>
      </w:r>
      <w:r>
        <w:rPr>
          <w:i/>
        </w:rPr>
        <w:t xml:space="preserve">Igf-1 </w:t>
      </w:r>
      <w:r>
        <w:t xml:space="preserve">or </w:t>
      </w:r>
      <w:r>
        <w:rPr>
          <w:i/>
        </w:rPr>
        <w:t>Gdnf</w:t>
      </w:r>
      <w:r>
        <w:t xml:space="preserve"> (used as a positive control) or </w:t>
      </w:r>
      <w:r>
        <w:rPr>
          <w:i/>
        </w:rPr>
        <w:t>eGFP</w:t>
      </w:r>
      <w:r>
        <w:t xml:space="preserve"> (used as a negative control) were transduced into the cultures</w:t>
      </w:r>
      <w:r w:rsidR="002B39AF">
        <w:t xml:space="preserve"> (as described in sections 2.4 and 2.5.1)</w:t>
      </w:r>
      <w:r>
        <w:t>. Trophic factor withdrawal and evaluation of cell viability were carried out on days 3 and 6 post-vector transduction respectively. Levels of IGF-1 or GDNF expressed within these LV-transduced cultures were further determined by ELISA.</w:t>
      </w:r>
    </w:p>
    <w:p w:rsidR="006F444E" w:rsidRDefault="00AB3EF6" w:rsidP="00AB3EF6">
      <w:pPr>
        <w:rPr>
          <w:rFonts w:eastAsiaTheme="majorEastAsia" w:cstheme="majorBidi"/>
          <w:b/>
          <w:bCs/>
          <w:kern w:val="32"/>
          <w:szCs w:val="32"/>
        </w:rPr>
      </w:pPr>
      <w:r>
        <w:lastRenderedPageBreak/>
        <w:t>To investigate</w:t>
      </w:r>
      <w:r w:rsidR="002B39AF">
        <w:t xml:space="preserve"> IGF-1 therapeutic effects on </w:t>
      </w:r>
      <w:r>
        <w:t>6-OHDA-lesioned rat</w:t>
      </w:r>
      <w:r w:rsidR="002B39AF">
        <w:t>s</w:t>
      </w:r>
      <w:r>
        <w:t xml:space="preserve">, either IPLVs or IDLVs expressing </w:t>
      </w:r>
      <w:r>
        <w:rPr>
          <w:i/>
        </w:rPr>
        <w:t>Igf-1</w:t>
      </w:r>
      <w:r>
        <w:t xml:space="preserve"> were injected into the right striatum of rats that were unilaterally lesioned with 6-OHDA two weeks following vector administration</w:t>
      </w:r>
      <w:r w:rsidR="00BA3EFE">
        <w:t xml:space="preserve"> (as described in sections 2.9.2 and 2.9.3)</w:t>
      </w:r>
      <w:r>
        <w:t>. The animal behaviour was assessed through amphetamine- or apomorphine-induced rotational asymmetry, started from week 1 after the lesion and repeated weekly for 4 times</w:t>
      </w:r>
      <w:r w:rsidR="00BA3EFE">
        <w:t xml:space="preserve"> (as described in section 2.9.4)</w:t>
      </w:r>
      <w:r>
        <w:t>. Contralateral and ipsilateral turns were counted separately and monitored every 10 minutes for 90 minutes of each test. Six weeks following vector transduction and 6-OHDA lesioning, rat striata were collected for IGF-1 ELISA whereas SN-containing brain tissue was sliced and underwent immunohistochemical staining for quantifying the number of remaining TH+ cells</w:t>
      </w:r>
      <w:r w:rsidR="00BA3EFE">
        <w:t xml:space="preserve"> (as described in section 2.9.6)</w:t>
      </w:r>
      <w:r>
        <w:t xml:space="preserve">. IGF-1-induced protective effects were assessed according to </w:t>
      </w:r>
      <w:r w:rsidR="00B11087">
        <w:t xml:space="preserve">an </w:t>
      </w:r>
      <w:r>
        <w:t>improvement in animal behaviour and TH+ cell survival of those rats injected with LV-</w:t>
      </w:r>
      <w:r>
        <w:rPr>
          <w:i/>
        </w:rPr>
        <w:t>Igf-1</w:t>
      </w:r>
      <w:r>
        <w:t xml:space="preserve"> vectors.  </w:t>
      </w:r>
      <w:r w:rsidR="006F444E">
        <w:br w:type="page"/>
      </w:r>
    </w:p>
    <w:p w:rsidR="00F37F2C" w:rsidRDefault="006F444E" w:rsidP="006179E6">
      <w:pPr>
        <w:pStyle w:val="Heading1"/>
      </w:pPr>
      <w:bookmarkStart w:id="1104" w:name="_Toc370678401"/>
      <w:r>
        <w:lastRenderedPageBreak/>
        <w:t>5.4</w:t>
      </w:r>
      <w:r w:rsidR="00F37F2C">
        <w:t>. Results</w:t>
      </w:r>
      <w:bookmarkEnd w:id="1104"/>
    </w:p>
    <w:p w:rsidR="006179E6" w:rsidRPr="003D306D" w:rsidRDefault="006179E6" w:rsidP="00F37F2C">
      <w:pPr>
        <w:pStyle w:val="Heading2"/>
      </w:pPr>
      <w:bookmarkStart w:id="1105" w:name="_Toc370678402"/>
      <w:r w:rsidRPr="003D306D">
        <w:t>5.</w:t>
      </w:r>
      <w:r w:rsidR="006F444E">
        <w:t>4</w:t>
      </w:r>
      <w:r w:rsidR="00F37F2C">
        <w:t>.</w:t>
      </w:r>
      <w:r w:rsidRPr="003D306D">
        <w:t xml:space="preserve">1. </w:t>
      </w:r>
      <w:r w:rsidRPr="0052135B">
        <w:rPr>
          <w:i/>
        </w:rPr>
        <w:t>I</w:t>
      </w:r>
      <w:r>
        <w:rPr>
          <w:i/>
        </w:rPr>
        <w:t>gf</w:t>
      </w:r>
      <w:r w:rsidRPr="0052135B">
        <w:rPr>
          <w:i/>
        </w:rPr>
        <w:t>-1</w:t>
      </w:r>
      <w:r w:rsidRPr="003D306D">
        <w:t xml:space="preserve"> expression </w:t>
      </w:r>
      <w:r>
        <w:t>in</w:t>
      </w:r>
      <w:r w:rsidRPr="003D306D">
        <w:t xml:space="preserve"> LV-transduced cell cultures</w:t>
      </w:r>
      <w:bookmarkEnd w:id="1097"/>
      <w:bookmarkEnd w:id="1098"/>
      <w:bookmarkEnd w:id="1099"/>
      <w:bookmarkEnd w:id="1100"/>
      <w:bookmarkEnd w:id="1105"/>
    </w:p>
    <w:p w:rsidR="006179E6" w:rsidRDefault="006179E6" w:rsidP="006179E6">
      <w:r>
        <w:t>To ascertain whether LV-</w:t>
      </w:r>
      <w:r>
        <w:rPr>
          <w:i/>
        </w:rPr>
        <w:t>Igf-1</w:t>
      </w:r>
      <w:r>
        <w:t xml:space="preserve"> vectors could efficiently express </w:t>
      </w:r>
      <w:r>
        <w:rPr>
          <w:i/>
        </w:rPr>
        <w:t>Igf-1</w:t>
      </w:r>
      <w:r>
        <w:t xml:space="preserve"> and possible levels of expression in correspond to vector doses, </w:t>
      </w:r>
      <w:r w:rsidRPr="003D306D">
        <w:t xml:space="preserve">HeLa cell cultures </w:t>
      </w:r>
      <w:r>
        <w:t xml:space="preserve">were transduced with </w:t>
      </w:r>
      <w:r w:rsidRPr="003D306D">
        <w:t>IDLV-CMVp</w:t>
      </w:r>
      <w:r w:rsidRPr="00FD3AED">
        <w:t>-Igf-1</w:t>
      </w:r>
      <w:r w:rsidRPr="003D306D">
        <w:t xml:space="preserve"> </w:t>
      </w:r>
      <w:r>
        <w:t xml:space="preserve">vectors </w:t>
      </w:r>
      <w:r w:rsidRPr="003D306D">
        <w:t>at MOI 100, 250</w:t>
      </w:r>
      <w:r>
        <w:t xml:space="preserve"> or 500 (viral DNA copies) whilst </w:t>
      </w:r>
      <w:r w:rsidRPr="003D306D">
        <w:t xml:space="preserve">E14 rat primary </w:t>
      </w:r>
      <w:r>
        <w:t>VM</w:t>
      </w:r>
      <w:r w:rsidRPr="003D306D">
        <w:t xml:space="preserve"> neuronal cultures </w:t>
      </w:r>
      <w:r>
        <w:t>received transduction at MOI 300 (viral DNA copies</w:t>
      </w:r>
      <w:r w:rsidRPr="003D306D">
        <w:t xml:space="preserve">). </w:t>
      </w:r>
      <w:r>
        <w:t>Various MOIs were used according to a previous</w:t>
      </w:r>
      <w:r w:rsidRPr="00A704FA">
        <w:t xml:space="preserve"> optimisation</w:t>
      </w:r>
      <w:r>
        <w:t xml:space="preserve"> (</w:t>
      </w:r>
      <w:r w:rsidR="00F37F2C">
        <w:t>see section 4.2.3</w:t>
      </w:r>
      <w:r>
        <w:t xml:space="preserve">) together with what have been known in the lab to obtain the maximal expression of transgene in different cell culture types. </w:t>
      </w:r>
    </w:p>
    <w:p w:rsidR="006179E6" w:rsidRDefault="006179E6" w:rsidP="006179E6">
      <w:r>
        <w:t>In b</w:t>
      </w:r>
      <w:r w:rsidRPr="003D306D">
        <w:t xml:space="preserve">oth </w:t>
      </w:r>
      <w:r>
        <w:t xml:space="preserve">HeLa and VM neuronal cell cultures, </w:t>
      </w:r>
      <w:r w:rsidRPr="003D306D">
        <w:t xml:space="preserve">supernatants and lysates were </w:t>
      </w:r>
      <w:r>
        <w:t>collect</w:t>
      </w:r>
      <w:r w:rsidRPr="003D306D">
        <w:t xml:space="preserve">ed 3 days </w:t>
      </w:r>
      <w:r>
        <w:t>post</w:t>
      </w:r>
      <w:r w:rsidRPr="003D306D">
        <w:t xml:space="preserve"> transduction. Levels of IGF-1 w</w:t>
      </w:r>
      <w:r>
        <w:t>ere subsequently quantified by W</w:t>
      </w:r>
      <w:r w:rsidRPr="003D306D">
        <w:t>estern blotting. Proteins extracted from adult rat liver, adult rat brain and E14 rat brain were used as positive controls</w:t>
      </w:r>
      <w:r>
        <w:t xml:space="preserve"> for IGF-1 production</w:t>
      </w:r>
      <w:r w:rsidRPr="003D306D">
        <w:t>. The non-transduced culture</w:t>
      </w:r>
      <w:r>
        <w:t xml:space="preserve"> (mock) acted as a</w:t>
      </w:r>
      <w:r w:rsidRPr="003D306D">
        <w:t xml:space="preserve"> negative control. Either α-tubulin or </w:t>
      </w:r>
      <w:r>
        <w:t xml:space="preserve">Tuj1 </w:t>
      </w:r>
      <w:r w:rsidRPr="003D306D">
        <w:t xml:space="preserve">was </w:t>
      </w:r>
      <w:r>
        <w:t>used as an internal loading control for W</w:t>
      </w:r>
      <w:r w:rsidRPr="003D306D">
        <w:t xml:space="preserve">estern blotting. Expected protein patterns were 12 kDa (precursor </w:t>
      </w:r>
      <w:r>
        <w:t xml:space="preserve">rat </w:t>
      </w:r>
      <w:r w:rsidRPr="003D306D">
        <w:t>IGF-1) and/or 7 kDa</w:t>
      </w:r>
      <w:r>
        <w:t xml:space="preserve"> (mature rat IGF-1), and 55 kDa (a-</w:t>
      </w:r>
      <w:r w:rsidRPr="003D306D">
        <w:t>tubulin</w:t>
      </w:r>
      <w:r>
        <w:t xml:space="preserve"> or Tuj1</w:t>
      </w:r>
      <w:r w:rsidRPr="003D306D">
        <w:t xml:space="preserve">). As shown in </w:t>
      </w:r>
      <w:r w:rsidRPr="003D306D">
        <w:rPr>
          <w:b/>
        </w:rPr>
        <w:t>Figure 5.1</w:t>
      </w:r>
      <w:r w:rsidRPr="003D306D">
        <w:t xml:space="preserve">, no samples </w:t>
      </w:r>
      <w:r>
        <w:t>display</w:t>
      </w:r>
      <w:r w:rsidRPr="003D306D">
        <w:t xml:space="preserve"> </w:t>
      </w:r>
      <w:r>
        <w:t>an</w:t>
      </w:r>
      <w:r w:rsidRPr="003D306D">
        <w:t xml:space="preserve"> IGF-1 band</w:t>
      </w:r>
      <w:r>
        <w:t>,</w:t>
      </w:r>
      <w:r w:rsidRPr="003D306D">
        <w:t xml:space="preserve"> </w:t>
      </w:r>
      <w:r>
        <w:t xml:space="preserve">with </w:t>
      </w:r>
      <w:r w:rsidR="00F90EA6">
        <w:t>an</w:t>
      </w:r>
      <w:r>
        <w:t xml:space="preserve"> exception of</w:t>
      </w:r>
      <w:r w:rsidRPr="003D306D">
        <w:t xml:space="preserve"> protein extracted from </w:t>
      </w:r>
      <w:r>
        <w:t>the liver, which shows</w:t>
      </w:r>
      <w:r w:rsidRPr="003D306D">
        <w:t xml:space="preserve"> a 12 kDa band of precursor IGF-1. </w:t>
      </w:r>
    </w:p>
    <w:p w:rsidR="000B1D28" w:rsidRDefault="000B1D28" w:rsidP="006179E6"/>
    <w:p w:rsidR="000B1D28" w:rsidRDefault="000B1D28" w:rsidP="006179E6"/>
    <w:p w:rsidR="000B1D28" w:rsidRPr="003D306D" w:rsidRDefault="000B1D28" w:rsidP="006179E6">
      <w:pPr>
        <w:rPr>
          <w:b/>
        </w:rPr>
      </w:pPr>
    </w:p>
    <w:p w:rsidR="006179E6" w:rsidRPr="003D306D" w:rsidRDefault="00DB0C88" w:rsidP="00F37F2C">
      <w:pPr>
        <w:tabs>
          <w:tab w:val="left" w:pos="2340"/>
        </w:tabs>
        <w:rPr>
          <w:rFonts w:cs="Arial"/>
          <w:sz w:val="23"/>
          <w:szCs w:val="23"/>
        </w:rPr>
      </w:pPr>
      <w:r>
        <w:rPr>
          <w:rFonts w:cs="Arial"/>
          <w:b/>
          <w:noProof/>
          <w:sz w:val="23"/>
          <w:szCs w:val="23"/>
          <w:lang w:eastAsia="en-GB"/>
        </w:rPr>
        <w:lastRenderedPageBreak/>
        <w:pict>
          <v:group id="Group 913" o:spid="_x0000_s2433" style="position:absolute;left:0;text-align:left;margin-left:-24.25pt;margin-top:-8.75pt;width:219.65pt;height:226.2pt;z-index:252050432" coordorigin="1769,6952" coordsize="4393,4524" o:regroupid="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group id="Group 914" o:spid="_x0000_s2435" style="position:absolute;left:1769;top:6952;width:4393;height:4524" coordorigin="1769,6952" coordsize="4393,45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group id="Group 915" o:spid="_x0000_s2454" style="position:absolute;left:1769;top:6952;width:4307;height:2994" coordorigin="1810,5307" coordsize="4345,31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shape id="Picture 916" o:spid="_x0000_s2456" type="#_x0000_t75" alt="IGF-1 11" style="position:absolute;left:2365;top:5637;width:3790;height:28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eaPzDAAAA3AAAAA8AAABkcnMvZG93bnJldi54bWxET11rwjAUfRf8D+EKe9NUZaV2RhFB2RgI&#10;q2Ps8dLcNWXNTU0y7f798iDs8XC+19vBduJKPrSOFcxnGQji2umWGwXv58O0ABEissbOMSn4pQDb&#10;zXi0xlK7G7/RtYqNSCEcSlRgYuxLKUNtyGKYuZ44cV/OW4wJ+kZqj7cUbju5yLJcWmw5NRjsaW+o&#10;/q5+rAK7OuPl9bRf2sXj0lw+i+PqJXwo9TAZdk8gIg3xX3x3P2sFeZbWpjPpCMjN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l5o/MMAAADcAAAADwAAAAAAAAAAAAAAAACf&#10;AgAAZHJzL2Rvd25yZXYueG1sUEsFBgAAAAAEAAQA9wAAAI8DAAAAAA==&#10;">
                  <v:imagedata r:id="rId252" o:title="IGF-1 11"/>
                </v:shape>
                <v:shape id="Text Box 917" o:spid="_x0000_s2455" type="#_x0000_t202" style="position:absolute;left:1810;top:5307;width:675;height:31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Tit8MA&#10;AADcAAAADwAAAGRycy9kb3ducmV2LnhtbESPzYoCMRCE78K+Q2jBmyYKio5GEWHRxdPqLLi3ZtLz&#10;g5POMIk6vv1GWPBYVNVX1GrT2VrcqfWVYw3jkQJBnDlTcaEhPX8O5yB8QDZYOyYNT/KwWX/0VpgY&#10;9+Bvup9CISKEfYIayhCaREqflWTRj1xDHL3ctRZDlG0hTYuPCLe1nCg1kxYrjgslNrQrKbueblaD&#10;20+dV8/jZXu75Hk63f1i+vOl9aDfbZcgAnXhHf5vH4yGmVrA60w8An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aTit8MAAADcAAAADwAAAAAAAAAAAAAAAACYAgAAZHJzL2Rv&#10;d25yZXYueG1sUEsFBgAAAAAEAAQA9QAAAIgDAAAAAA==&#10;" filled="f" fillcolor="#fffff7" stroked="f">
                  <v:textbox>
                    <w:txbxContent>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KDa</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250</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100</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8"/>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5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10"/>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3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6"/>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2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8"/>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1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10</w:t>
                        </w:r>
                      </w:p>
                    </w:txbxContent>
                  </v:textbox>
                </v:shape>
              </v:group>
              <v:group id="Group 918" o:spid="_x0000_s2436" style="position:absolute;left:2604;top:10034;width:3558;height:1442" coordorigin="2604,10034" coordsize="3558,1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H7ZH/FAAAA3AAA&#10;AA8AAAAAAAAAAAAAAAAAqgIAAGRycy9kb3ducmV2LnhtbFBLBQYAAAAABAAEAPoAAACcAwAAAAA=&#10;">
                <v:shape id="Text Box 919" o:spid="_x0000_s2453" type="#_x0000_t202" style="position:absolute;left:4570;top:11011;width:1543;height:4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EvRcQA&#10;AADcAAAADwAAAGRycy9kb3ducmV2LnhtbESP0WqDQBRE3wP9h+UW+hLqqjSmMdmEttCSV00+4Ore&#10;qNS9K+42mr/vFgp5HGbmDLM7zKYXVxpdZ1lBEsUgiGurO24UnE+fz68gnEfW2FsmBTdycNg/LHaY&#10;aztxQdfSNyJA2OWooPV+yKV0dUsGXWQH4uBd7GjQBzk2Uo84BbjpZRrHmTTYcVhocaCPlurv8sco&#10;uByn5WozVV/+vC5esnfs1pW9KfX0OL9tQXia/T383z5qBVmSwt+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xL0XEAAAA3AAAAA8AAAAAAAAAAAAAAAAAmAIAAGRycy9k&#10;b3ducmV2LnhtbFBLBQYAAAAABAAEAPUAAACJAwAAAAA=&#10;" stroked="f">
                  <v:textbox>
                    <w:txbxContent>
                      <w:p w:rsidR="00466BDA" w:rsidRPr="00DC3A65" w:rsidRDefault="00466BDA" w:rsidP="006179E6">
                        <w:pPr>
                          <w:jc w:val="center"/>
                          <w:rPr>
                            <w:b/>
                            <w:sz w:val="20"/>
                            <w:szCs w:val="20"/>
                          </w:rPr>
                        </w:pPr>
                        <w:r w:rsidRPr="00DC3A65">
                          <w:rPr>
                            <w:b/>
                            <w:sz w:val="20"/>
                            <w:szCs w:val="20"/>
                          </w:rPr>
                          <w:t>Lysate</w:t>
                        </w:r>
                      </w:p>
                    </w:txbxContent>
                  </v:textbox>
                </v:shape>
                <v:shape id="Text Box 920" o:spid="_x0000_s2452" type="#_x0000_t202" style="position:absolute;left:2689;top:11026;width:1542;height:4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K3sUA&#10;AADcAAAADwAAAGRycy9kb3ducmV2LnhtbESP3WrCQBSE74W+w3IKvZFmY2tjja7SFhRvk+YBjtmT&#10;H5o9G7JbE9/eLRS8HGbmG2a7n0wnLjS41rKCRRSDIC6tbrlWUHwfnt9BOI+ssbNMCq7kYL97mG0x&#10;1XbkjC65r0WAsEtRQeN9n0rpyoYMusj2xMGr7GDQBznUUg84Brjp5EscJ9Jgy2GhwZ6+Gip/8l+j&#10;oDqN87f1eD76YpUtk09sV2d7VerpcfrYgPA0+Xv4v33SCpLFK/ydCUdA7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PYrexQAAANwAAAAPAAAAAAAAAAAAAAAAAJgCAABkcnMv&#10;ZG93bnJldi54bWxQSwUGAAAAAAQABAD1AAAAigMAAAAA&#10;" stroked="f">
                  <v:textbox>
                    <w:txbxContent>
                      <w:p w:rsidR="00466BDA" w:rsidRPr="00DC3A65" w:rsidRDefault="00466BDA" w:rsidP="006179E6">
                        <w:pPr>
                          <w:jc w:val="center"/>
                          <w:rPr>
                            <w:b/>
                            <w:sz w:val="20"/>
                            <w:szCs w:val="20"/>
                          </w:rPr>
                        </w:pPr>
                        <w:r w:rsidRPr="00DC3A65">
                          <w:rPr>
                            <w:b/>
                            <w:sz w:val="20"/>
                            <w:szCs w:val="20"/>
                          </w:rPr>
                          <w:t>Supernatant</w:t>
                        </w:r>
                      </w:p>
                    </w:txbxContent>
                  </v:textbox>
                </v:shape>
                <v:group id="Group 921" o:spid="_x0000_s2439" style="position:absolute;left:2604;top:10034;width:3558;height:1062" coordorigin="2604,10034" coordsize="3558,1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zH58YAAADcAAAADwAAAGRycy9kb3ducmV2LnhtbESPT2vCQBTE7wW/w/KE&#10;3uomtpWSuoqIlh5CwUQovT2yzySYfRuya/58+26h4HGYmd8w6+1oGtFT52rLCuJFBIK4sLrmUsE5&#10;Pz69gXAeWWNjmRRM5GC7mT2sMdF24BP1mS9FgLBLUEHlfZtI6YqKDLqFbYmDd7GdQR9kV0rd4RDg&#10;ppHLKFpJgzWHhQpb2ldUXLObUfAx4LB7jg99er3sp5/89es7jUmpx/m4ewfhafT38H/7UytYxS/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jMfnxgAAANwA&#10;AAAPAAAAAAAAAAAAAAAAAKoCAABkcnMvZG93bnJldi54bWxQSwUGAAAAAAQABAD6AAAAnQMAAAAA&#10;">
                  <v:group id="Group 922" o:spid="_x0000_s2445" style="position:absolute;left:4066;top:10034;width:2096;height:1062" coordorigin="4066,10034" coordsize="2096,1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wGJ8xgAAANwA&#10;AAAPAAAAAAAAAAAAAAAAAKoCAABkcnMvZG93bnJldi54bWxQSwUGAAAAAAQABAD6AAAAnQMAAAAA&#10;">
                    <v:shape id="Text Box 923" o:spid="_x0000_s2451" type="#_x0000_t202" style="position:absolute;left:4066;top:10048;width:542;height:10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SZZMMA&#10;AADcAAAADwAAAGRycy9kb3ducmV2LnhtbESPQYvCMBSE74L/ITxhb5rqQpGuUXRhQVgQ1OL50bxt&#10;qs1LaWLt+uuNIHgcZuYbZrHqbS06an3lWMF0koAgLpyuuFSQH3/GcxA+IGusHZOCf/KwWg4HC8y0&#10;u/GeukMoRYSwz1CBCaHJpPSFIYt+4hri6P251mKIsi2lbvEW4baWsyRJpcWK44LBhr4NFZfD1Sro&#10;kntefKKTv7tzml/WZrbpdielPkb9+gtEoD68w6/2VitIpyk8z8Qj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SZZMMAAADcAAAADwAAAAAAAAAAAAAAAACYAgAAZHJzL2Rv&#10;d25yZXYueG1sUEsFBgAAAAAEAAQA9QAAAIgDA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Liver</w:t>
                            </w:r>
                          </w:p>
                        </w:txbxContent>
                      </v:textbox>
                    </v:shape>
                    <v:group id="Group 924" o:spid="_x0000_s2446" style="position:absolute;left:4480;top:10034;width:1682;height:1048" coordorigin="4480,10034" coordsize="1682,1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5ZkMYAAADcAAAADwAAAGRycy9kb3ducmV2LnhtbESPT2vCQBTE74V+h+UV&#10;ejObtGglZhWRtvQQBLUg3h7ZZxLMvg3Zbf58e7dQ6HGYmd8w2WY0jeipc7VlBUkUgyAurK65VPB9&#10;+pgtQTiPrLGxTAomcrBZPz5kmGo78IH6oy9FgLBLUUHlfZtK6YqKDLrItsTBu9rOoA+yK6XucAhw&#10;08iXOF5IgzWHhQpb2lVU3I4/RsHngMP2NXnv89t1N11O8/05T0ip56dxuwLhafT/4b/2l1awSN7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XlmQxgAAANwA&#10;AAAPAAAAAAAAAAAAAAAAAKoCAABkcnMvZG93bnJldi54bWxQSwUGAAAAAAQABAD6AAAAnQMAAAAA&#10;">
                      <v:shape id="Text Box 925" o:spid="_x0000_s2450" type="#_x0000_t202" style="position:absolute;left:4480;top:10062;width:550;height:8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eojcEA&#10;AADcAAAADwAAAGRycy9kb3ducmV2LnhtbERPXWvCMBR9H/gfwhX2NtM6KKMzShUGglBYV/Z8aa5N&#10;tbkpTVarv355GOzxcL43u9n2YqLRd44VpKsEBHHjdMetgvrr4+UNhA/IGnvHpOBOHnbbxdMGc+1u&#10;/ElTFVoRQ9jnqMCEMORS+saQRb9yA3Hkzm60GCIcW6lHvMVw28t1kmTSYsexweBAB0PNtfqxCqbk&#10;UTev6OSpvGT1tTDr/VR+K/W8nIt3EIHm8C/+cx+1giyNa+OZeAT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HqI3BAAAA3AAAAA8AAAAAAAAAAAAAAAAAmAIAAGRycy9kb3du&#10;cmV2LnhtbFBLBQYAAAAABAAEAPUAAACG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ck</w:t>
                              </w:r>
                            </w:p>
                          </w:txbxContent>
                        </v:textbox>
                      </v:shape>
                      <v:shape id="Text Box 926" o:spid="_x0000_s2449" type="#_x0000_t202" style="position:absolute;left:4853;top:10034;width:551;height:10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sNFsQA&#10;AADcAAAADwAAAGRycy9kb3ducmV2LnhtbESPQWvCQBSE7wX/w/IEb81GhVCjq6hQEApCNXh+ZJ/Z&#10;aPZtyG5j7K/vFgo9DjPzDbPaDLYRPXW+dqxgmqQgiEuna64UFOf31zcQPiBrbByTgid52KxHLyvM&#10;tXvwJ/WnUIkIYZ+jAhNCm0vpS0MWfeJa4uhdXWcxRNlVUnf4iHDbyFmaZtJizXHBYEt7Q+X99GUV&#10;9Ol3Uc7RyY/jLSvuWzPb9ceLUpPxsF2CCDSE//Bf+6AVZNMF/J6JR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LDRbEAAAA3A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100</w:t>
                              </w:r>
                            </w:p>
                          </w:txbxContent>
                        </v:textbox>
                      </v:shape>
                      <v:shape id="Text Box 927" o:spid="_x0000_s2448" type="#_x0000_t202" style="position:absolute;left:5612;top:10034;width:550;height:10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1uNsEA&#10;AADcAAAADwAAAGRycy9kb3ducmV2LnhtbERPXWuDMBR9H/Q/hFvY24x1IMOZlq4wKBSEddLni7kz&#10;ruZGTKa2v355GOzxcL7L3WJ7MdHoO8cKNkkKgrhxuuNWQf35/vQCwgdkjb1jUnAjD7vt6qHEQruZ&#10;P2g6h1bEEPYFKjAhDIWUvjFk0SduII7clxsthgjHVuoR5xhue5mlaS4tdhwbDA50MNRczz9WwZTe&#10;6+YZnTxV33l93ZvsbaouSj2ul/0riEBL+Bf/uY9aQZ7F+fFMPAJ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dbjbBAAAA3AAAAA8AAAAAAAAAAAAAAAAAmAIAAGRycy9kb3du&#10;cmV2LnhtbFBLBQYAAAAABAAEAPUAAACG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500</w:t>
                              </w:r>
                            </w:p>
                          </w:txbxContent>
                        </v:textbox>
                      </v:shape>
                      <v:shape id="Text Box 928" o:spid="_x0000_s2447" type="#_x0000_t202" style="position:absolute;left:5237;top:10034;width:550;height:10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HLrcQA&#10;AADcAAAADwAAAGRycy9kb3ducmV2LnhtbESPQWvCQBSE7wX/w/IEb3VjCqGkrkEFoVAQaoPnR/Y1&#10;G5N9G7LbGPvruwXB4zAz3zDrYrKdGGnwjWMFq2UCgrhyuuFaQfl1eH4F4QOyxs4xKbiRh2Ize1pj&#10;rt2VP2k8hVpECPscFZgQ+lxKXxmy6JeuJ47etxsshiiHWuoBrxFuO5kmSSYtNhwXDPa0N1S1px+r&#10;YEx+y+oFnfw4XrKy3Zp0Nx7PSi3m0/YNRKApPML39rtWkKUr+D8Tj4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Ry63EAAAA3A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250</w:t>
                              </w:r>
                            </w:p>
                          </w:txbxContent>
                        </v:textbox>
                      </v:shape>
                    </v:group>
                  </v:group>
                  <v:group id="Group 929" o:spid="_x0000_s2440" style="position:absolute;left:2604;top:10034;width:1627;height:1048" coordorigin="2604,10034" coordsize="1627,1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UwtcQAAADcAAAADwAAAGRycy9kb3ducmV2LnhtbESPQYvCMBSE7wv+h/AE&#10;b2vayopUo4ioeJCFVUG8PZpnW2xeShPb+u/NwsIeh5n5hlmselOJlhpXWlYQjyMQxJnVJecKLufd&#10;5wyE88gaK8uk4EUOVsvBxwJTbTv+ofbkcxEg7FJUUHhfp1K6rCCDbmxr4uDdbWPQB9nkUjfYBbip&#10;ZBJFU2mw5LBQYE2bgrLH6WkU7Dvs1p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0UwtcQAAADcAAAA&#10;DwAAAAAAAAAAAAAAAACqAgAAZHJzL2Rvd25yZXYueG1sUEsFBgAAAAAEAAQA+gAAAJsDAAAAAA==&#10;">
                    <v:shape id="Text Box 930" o:spid="_x0000_s2444" type="#_x0000_t202" style="position:absolute;left:2604;top:10062;width:550;height:8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wQcMA&#10;AADcAAAADwAAAGRycy9kb3ducmV2LnhtbESPQWvCQBSE7wX/w/IEb3VjhFCiq6hQKBQEbfD8yD6z&#10;0ezbkN3G2F/fFQSPw8x8wyzXg21ET52vHSuYTRMQxKXTNVcKip/P9w8QPiBrbByTgjt5WK9Gb0vM&#10;tbvxgfpjqESEsM9RgQmhzaX0pSGLfupa4uidXWcxRNlVUnd4i3DbyDRJMmmx5rhgsKWdofJ6/LUK&#10;+uSvKOfo5Pf+khXXjUm3/f6k1GQ8bBYgAg3hFX62v7SCLJ3D40w8An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wQcMAAADcAAAADwAAAAAAAAAAAAAAAACYAgAAZHJzL2Rv&#10;d25yZXYueG1sUEsFBgAAAAAEAAQA9QAAAIgDA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ck</w:t>
                            </w:r>
                          </w:p>
                        </w:txbxContent>
                      </v:textbox>
                    </v:shape>
                    <v:shape id="Text Box 931" o:spid="_x0000_s2443" type="#_x0000_t202" style="position:absolute;left:3377;top:10034;width:550;height:10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ZoNcQA&#10;AADcAAAADwAAAGRycy9kb3ducmV2LnhtbESPQWvCQBSE7wX/w/KE3urGWIJEV1GhIBSEavD8yD6z&#10;0ezbkN3GtL++WxA8DjPzDbNcD7YRPXW+dqxgOklAEJdO11wpKE4fb3MQPiBrbByTgh/ysF6NXpaY&#10;a3fnL+qPoRIRwj5HBSaENpfSl4Ys+olriaN3cZ3FEGVXSd3hPcJtI9MkyaTFmuOCwZZ2hsrb8dsq&#10;6JPfopyhk5+Ha1bcNibd9oezUq/jYbMAEWgIz/CjvdcKsvQd/s/E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maDXEAAAA3A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250</w:t>
                            </w:r>
                          </w:p>
                        </w:txbxContent>
                      </v:textbox>
                    </v:shape>
                    <v:shape id="Text Box 932" o:spid="_x0000_s2442" type="#_x0000_t202" style="position:absolute;left:3734;top:10034;width:497;height:10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rNrsQA&#10;AADcAAAADwAAAGRycy9kb3ducmV2LnhtbESPQWvCQBSE7wX/w/KE3urGSINEV1GhIBSEavD8yD6z&#10;0ezbkN3GtL++WxA8DjPzDbNcD7YRPXW+dqxgOklAEJdO11wpKE4fb3MQPiBrbByTgh/ysF6NXpaY&#10;a3fnL+qPoRIRwj5HBSaENpfSl4Ys+olriaN3cZ3FEGVXSd3hPcJtI9MkyaTFmuOCwZZ2hsrb8dsq&#10;6JPfopyhk5+Ha1bcNibd9oezUq/jYbMAEWgIz/CjvdcKsvQd/s/E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qza7EAAAA3A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500</w:t>
                            </w:r>
                          </w:p>
                        </w:txbxContent>
                      </v:textbox>
                    </v:shape>
                    <v:shape id="Text Box 933" o:spid="_x0000_s2441" type="#_x0000_t202" style="position:absolute;left:3035;top:10034;width:550;height:104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hT2cQA&#10;AADcAAAADwAAAGRycy9kb3ducmV2LnhtbESPQWvCQBSE74X+h+UVeqsbUwiSugYtFISCUA09P7LP&#10;bEz2bciuMfXXuwXB4zAz3zDLYrKdGGnwjWMF81kCgrhyuuFaQXn4eluA8AFZY+eYFPyRh2L1/LTE&#10;XLsL/9C4D7WIEPY5KjAh9LmUvjJk0c9cTxy9oxsshiiHWuoBLxFuO5kmSSYtNhwXDPb0aahq92er&#10;YEyuZfWOTn7vTlnZrk26GXe/Sr2+TOsPEIGm8Ajf21utIEsz+D8Tj4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4U9nEAAAA3A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100</w:t>
                            </w:r>
                          </w:p>
                        </w:txbxContent>
                      </v:textbox>
                    </v:shape>
                  </v:group>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934" o:spid="_x0000_s2438" type="#_x0000_t88" style="position:absolute;left:3393;top:10433;width:135;height:1207;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NaQ8QA&#10;AADcAAAADwAAAGRycy9kb3ducmV2LnhtbESPQWsCMRSE7wX/Q3gFbzWroJWtWSlCYU+CWqHHx+Z1&#10;s3TzEpNUV399UxA8DjPzDbNaD7YXZwqxc6xgOilAEDdOd9wq+Dx8vCxBxISssXdMCq4UYV2NnlZY&#10;anfhHZ33qRUZwrFEBSYlX0oZG0MW48R54ux9u2AxZRlaqQNeMtz2clYUC2mx47xg0NPGUPOz/7UK&#10;jt7Nlwddm2u/7YKefp1uc39Savw8vL+BSDSkR/jerrWCxewV/s/kIy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jWkPEAAAA3AAAAA8AAAAAAAAAAAAAAAAAmAIAAGRycy9k&#10;b3ducmV2LnhtbFBLBQYAAAAABAAEAPUAAACJAwAAAAA=&#10;"/>
                <v:shape id="AutoShape 935" o:spid="_x0000_s2437" type="#_x0000_t88" style="position:absolute;left:5282;top:10441;width:135;height:1206;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zOMb8A&#10;AADcAAAADwAAAGRycy9kb3ducmV2LnhtbERPy4rCMBTdD/gP4QruxlRBkWoUEQRXA77A5aW5NsXm&#10;JiYZrX69WQzM8nDei1VnW/GgEBvHCkbDAgRx5XTDtYLTcfs9AxETssbWMSl4UYTVsve1wFK7J+/p&#10;cUi1yCEcS1RgUvKllLEyZDEOnSfO3NUFiynDUEsd8JnDbSvHRTGVFhvODQY9bQxVt8OvVXD2bjI7&#10;6p15tT9N0KPL/T3xd6UG/W49B5GoS//iP/dOK5iO89p8Jh8B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HPM4xvwAAANwAAAAPAAAAAAAAAAAAAAAAAJgCAABkcnMvZG93bnJl&#10;di54bWxQSwUGAAAAAAQABAD1AAAAhAMAAAAA&#10;"/>
              </v:group>
            </v:group>
            <v:shape id="Text Box 936" o:spid="_x0000_s2434" type="#_x0000_t202" style="position:absolute;left:2633;top:7242;width:699;height:4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UneMQA&#10;AADcAAAADwAAAGRycy9kb3ducmV2LnhtbESPQWvCQBSE70L/w/IKveluxYYa3QSxCD1VjG3B2yP7&#10;TEKzb0N2a9J/3xUEj8PMfMOs89G24kK9bxxreJ4pEMSlMw1XGj6Pu+krCB+QDbaOScMfecizh8ka&#10;U+MGPtClCJWIEPYpaqhD6FIpfVmTRT9zHXH0zq63GKLsK2l6HCLctnKuVCItNhwXauxoW1P5U/xa&#10;DV8f59P3Qu2rN/vSDW5Uku1Sav30OG5WIAKN4R6+td+NhmS+hO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1J3jEAAAA3AAAAA8AAAAAAAAAAAAAAAAAmAIAAGRycy9k&#10;b3ducmV2LnhtbFBLBQYAAAAABAAEAPUAAACJAwAAAAA=&#10;" filled="f" stroked="f">
              <v:textbox>
                <w:txbxContent>
                  <w:p w:rsidR="00466BDA" w:rsidRPr="00DC3A65" w:rsidRDefault="00466BDA" w:rsidP="006179E6">
                    <w:pPr>
                      <w:jc w:val="center"/>
                      <w:rPr>
                        <w:b/>
                        <w:color w:val="FFFFFF"/>
                        <w:sz w:val="28"/>
                        <w:szCs w:val="28"/>
                      </w:rPr>
                    </w:pPr>
                    <w:r>
                      <w:rPr>
                        <w:b/>
                        <w:color w:val="FFFFFF"/>
                        <w:sz w:val="28"/>
                        <w:szCs w:val="28"/>
                      </w:rPr>
                      <w:t>A</w:t>
                    </w:r>
                  </w:p>
                </w:txbxContent>
              </v:textbox>
            </v:shape>
          </v:group>
        </w:pict>
      </w:r>
      <w:r>
        <w:rPr>
          <w:rFonts w:cs="Arial"/>
          <w:b/>
          <w:noProof/>
          <w:sz w:val="23"/>
          <w:szCs w:val="23"/>
          <w:lang w:eastAsia="en-GB"/>
        </w:rPr>
        <w:pict>
          <v:group id="Group 891" o:spid="_x0000_s2457" style="position:absolute;left:0;text-align:left;margin-left:197.25pt;margin-top:-7.95pt;width:222.7pt;height:225.4pt;z-index:252049408" coordorigin="6522,6968" coordsize="4454,4508" o:regroupid="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group id="Group 892" o:spid="_x0000_s2459" style="position:absolute;left:6522;top:6968;width:4454;height:4508" coordorigin="6426,6338" coordsize="4494,4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Text Box 893" o:spid="_x0000_s2478" type="#_x0000_t202" style="position:absolute;left:9282;top:10620;width:1556;height:4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LUYLwA&#10;AADbAAAADwAAAGRycy9kb3ducmV2LnhtbERPSwrCMBDdC94hjOBGNFX8VqOooLj1c4CxGdtiMylN&#10;tPX2ZiG4fLz/atOYQrypcrllBcNBBII4sTrnVMHteujPQTiPrLGwTAo+5GCzbrdWGGtb85neF5+K&#10;EMIuRgWZ92UspUsyMugGtiQO3MNWBn2AVSp1hXUIN4UcRdFUGsw5NGRY0j6j5Hl5GQWPU92bLOr7&#10;0d9m5/F0h/nsbj9KdTvNdgnCU+P/4p/7pBWMw/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e0tRgvAAAANsAAAAPAAAAAAAAAAAAAAAAAJgCAABkcnMvZG93bnJldi54&#10;bWxQSwUGAAAAAAQABAD1AAAAgQMAAAAA&#10;" stroked="f">
                <v:textbox>
                  <w:txbxContent>
                    <w:p w:rsidR="00466BDA" w:rsidRPr="00DC3A65" w:rsidRDefault="00466BDA" w:rsidP="006179E6">
                      <w:pPr>
                        <w:jc w:val="center"/>
                        <w:rPr>
                          <w:b/>
                          <w:sz w:val="20"/>
                          <w:szCs w:val="20"/>
                        </w:rPr>
                      </w:pPr>
                      <w:r w:rsidRPr="00DC3A65">
                        <w:rPr>
                          <w:b/>
                          <w:sz w:val="20"/>
                          <w:szCs w:val="20"/>
                        </w:rPr>
                        <w:t>Lysate</w:t>
                      </w:r>
                    </w:p>
                  </w:txbxContent>
                </v:textbox>
              </v:shape>
              <v:shape id="Text Box 894" o:spid="_x0000_s2477" type="#_x0000_t202" style="position:absolute;left:7384;top:10635;width:1556;height:4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5x+8QA&#10;AADbAAAADwAAAGRycy9kb3ducmV2LnhtbESPzWrDMBCE74W8g9hALyWWU9z8OJFNWmjJNT8PsLY2&#10;tom1MpYa229fFQo9DjPzDbPPR9OKB/WusaxgGcUgiEurG64UXC+fiw0I55E1tpZJwUQO8mz2tMdU&#10;24FP9Dj7SgQIuxQV1N53qZSurMmgi2xHHLyb7Q36IPtK6h6HADetfI3jlTTYcFiosaOPmsr7+dso&#10;uB2Hl7ftUHz56/qUrN6xWRd2Uup5Ph52IDyN/j/81z5qBckSfr+EHy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ecfvEAAAA2wAAAA8AAAAAAAAAAAAAAAAAmAIAAGRycy9k&#10;b3ducmV2LnhtbFBLBQYAAAAABAAEAPUAAACJAwAAAAA=&#10;" stroked="f">
                <v:textbox>
                  <w:txbxContent>
                    <w:p w:rsidR="00466BDA" w:rsidRPr="00DC3A65" w:rsidRDefault="00466BDA" w:rsidP="006179E6">
                      <w:pPr>
                        <w:jc w:val="center"/>
                        <w:rPr>
                          <w:b/>
                          <w:sz w:val="20"/>
                          <w:szCs w:val="20"/>
                        </w:rPr>
                      </w:pPr>
                      <w:r w:rsidRPr="00DC3A65">
                        <w:rPr>
                          <w:b/>
                          <w:sz w:val="20"/>
                          <w:szCs w:val="20"/>
                        </w:rPr>
                        <w:t>Supernatant</w:t>
                      </w:r>
                    </w:p>
                  </w:txbxContent>
                </v:textbox>
              </v:shape>
              <v:group id="Group 895" o:spid="_x0000_s2462" style="position:absolute;left:6426;top:6338;width:4494;height:4357" coordorigin="6426,5813" coordsize="4494,43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 id="Text Box 896" o:spid="_x0000_s2476" type="#_x0000_t202" style="position:absolute;left:8096;top:9045;width:555;height:11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eCpcQA&#10;AADbAAAADwAAAGRycy9kb3ducmV2LnhtbESPQWvCQBSE7wX/w/IKvdVNTQkluooWBEEINA2eH9nX&#10;bGr2bchuY+qv7xYEj8PMfMOsNpPtxEiDbx0reJknIIhrp1tuFFSf++c3ED4ga+wck4Jf8rBZzx5W&#10;mGt34Q8ay9CICGGfowITQp9L6WtDFv3c9cTR+3KDxRDl0Eg94CXCbScXSZJJiy3HBYM9vRuqz+WP&#10;VTAm16pO0clj8Z1V561Z7MbipNTT47Rdggg0hXv41j5oBa8p/H+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HgqX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250</w:t>
                        </w:r>
                      </w:p>
                    </w:txbxContent>
                  </v:textbox>
                </v:shape>
                <v:shape id="Text Box 897" o:spid="_x0000_s2475" type="#_x0000_t202" style="position:absolute;left:8806;top:9060;width:546;height:11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4a0cQA&#10;AADbAAAADwAAAGRycy9kb3ducmV2LnhtbESPQWvCQBSE74X+h+UVequb2iAldQ2pUCgIgdrQ8yP7&#10;zEazb0N2jdFf7xYEj8PMfMMs88l2YqTBt44VvM4SEMS10y03Cqrfr5d3ED4ga+wck4IzechXjw9L&#10;zLQ78Q+N29CICGGfoQITQp9J6WtDFv3M9cTR27nBYohyaKQe8BThtpPzJFlIiy3HBYM9rQ3Vh+3R&#10;KhiTS1W/oZObcr+oDoWZf47ln1LPT1PxASLQFO7hW/tbK0hT+P8Sf4B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uGtH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Liver</w:t>
                        </w:r>
                      </w:p>
                    </w:txbxContent>
                  </v:textbox>
                </v:shape>
                <v:group id="Group 898" o:spid="_x0000_s2463" style="position:absolute;left:6426;top:5813;width:4494;height:4342" coordorigin="6426,6323" coordsize="4494,4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 899" o:spid="_x0000_s2472" style="position:absolute;left:6426;top:6323;width:4353;height:3139" coordorigin="6456,5339" coordsize="4353,31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900" o:spid="_x0000_s2474" type="#_x0000_t75" alt="alpha-tub 11" style="position:absolute;left:7011;top:5637;width:3798;height:284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QFJ3CAAAA2wAAAA8AAABkcnMvZG93bnJldi54bWxEj0+LwjAUxO/CfofwBG+a+gdXqlGksLAn&#10;Yasge3s0z7bYvHSTaOu33wiCx2FmfsNsdr1pxJ2cry0rmE4SEMSF1TWXCk7Hr/EKhA/IGhvLpOBB&#10;Hnbbj8EGU207/qF7HkoRIexTVFCF0KZS+qIig35iW+LoXawzGKJ0pdQOuwg3jZwlyVIarDkuVNhS&#10;VlFxzW9Ggf3dH856nuGfnuv+QZidXJcrNRr2+zWIQH14h1/tb61g8QnPL/EHyO0/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BSdwgAAANsAAAAPAAAAAAAAAAAAAAAAAJ8C&#10;AABkcnMvZG93bnJldi54bWxQSwUGAAAAAAQABAD3AAAAjgMAAAAA&#10;">
                      <v:imagedata r:id="rId253" o:title="alpha-tub 11"/>
                    </v:shape>
                    <v:shape id="Text Box 901" o:spid="_x0000_s2473" type="#_x0000_t202" style="position:absolute;left:6456;top:5339;width:675;height:31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GJccEA&#10;AADbAAAADwAAAGRycy9kb3ducmV2LnhtbERPy0rDQBTdC/2H4Qrd2YliiqSdhBAoWlwZI8TdJXPz&#10;oJk7ITNt0793FkKXh/PeZ4sZxYVmN1hW8LyJQBA3Vg/cKai+D09vIJxH1jhaJgU3cpClq4c9Jtpe&#10;+Ysupe9ECGGXoILe+ymR0jU9GXQbOxEHrrWzQR/g3Ek94zWEm1G+RNFWGhw4NPQ4UdFTcyrPRoF9&#10;j62Lbp91fq7btoqLX6x+jkqtH5d8B8LT4u/if/eHVvAaxoYv4QfI9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RiXHBAAAA2wAAAA8AAAAAAAAAAAAAAAAAmAIAAGRycy9kb3du&#10;cmV2LnhtbFBLBQYAAAAABAAEAPUAAACGAwAAAAA=&#10;" filled="f" fillcolor="#fffff7" stroked="f">
                      <v:textbox>
                        <w:txbxContent>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KDa</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250</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100</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6"/>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5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10"/>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 xml:space="preserve">35 </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2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6"/>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1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8"/>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10</w:t>
                            </w:r>
                          </w:p>
                        </w:txbxContent>
                      </v:textbox>
                    </v:shape>
                  </v:group>
                  <v:group id="Group 902" o:spid="_x0000_s2464" style="position:absolute;left:7331;top:9555;width:3589;height:1110" coordorigin="7331,9555" coordsize="3589,11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Text Box 903" o:spid="_x0000_s2471" type="#_x0000_t202" style="position:absolute;left:7331;top:9585;width:555;height: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yKD8AA&#10;AADbAAAADwAAAGRycy9kb3ducmV2LnhtbERPTYvCMBC9C/6HMAvebLqKslSjqCAIgrBu8Tw0s03X&#10;ZlKaWKu/3hyEPT7e93Ld21p01PrKsYLPJAVBXDhdcakg/9mPv0D4gKyxdkwKHuRhvRoOlphpd+dv&#10;6s6hFDGEfYYKTAhNJqUvDFn0iWuII/frWoshwraUusV7DLe1nKTpXFqsODYYbGhnqLieb1ZBlz7z&#10;YopOHk9/8/y6MZNtd7ooNfroNwsQgfrwL367D1rBLK6PX+IPkK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UyKD8AAAADbAAAADwAAAAAAAAAAAAAAAACYAgAAZHJzL2Rvd25y&#10;ZXYueG1sUEsFBgAAAAAEAAQA9QAAAIUDA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ck</w:t>
                            </w:r>
                          </w:p>
                        </w:txbxContent>
                      </v:textbox>
                    </v:shape>
                    <v:shape id="Text Box 904" o:spid="_x0000_s2470" type="#_x0000_t202" style="position:absolute;left:10365;top:9555;width:555;height:11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AvlMQA&#10;AADbAAAADwAAAGRycy9kb3ducmV2LnhtbESPQWvCQBSE74X+h+UVvNWNSkOJriEKBaEgNA2eH9nX&#10;bGr2bchuY+yv7xYEj8PMfMNs8sl2YqTBt44VLOYJCOLa6ZYbBdXn2/MrCB+QNXaOScGVPOTbx4cN&#10;Ztpd+IPGMjQiQthnqMCE0GdS+tqQRT93PXH0vtxgMUQ5NFIPeIlw28llkqTSYstxwWBPe0P1ufyx&#10;Csbkt6pX6OT78TutzoVZ7sbjSanZ01SsQQSawj18ax+0gpcF/H+JP0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AL5T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500</w:t>
                            </w:r>
                          </w:p>
                        </w:txbxContent>
                      </v:textbox>
                    </v:shape>
                    <v:shape id="Text Box 905" o:spid="_x0000_s2469" type="#_x0000_t202" style="position:absolute;left:9207;top:9585;width:555;height:8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Kx48QA&#10;AADbAAAADwAAAGRycy9kb3ducmV2LnhtbESPQWvCQBSE70L/w/IK3szGSKVE12ALBaEgVEPPj+wz&#10;G5N9G7LbGPvru4VCj8PMfMNsi8l2YqTBN44VLJMUBHHldMO1gvL8tngG4QOyxs4xKbiTh2L3MNti&#10;rt2NP2g8hVpECPscFZgQ+lxKXxmy6BPXE0fv4gaLIcqhlnrAW4TbTmZpupYWG44LBnt6NVS1py+r&#10;YEy/y2qFTr4fr+uy3ZvsZTx+KjV/nPYbEIGm8B/+ax+0gqcMfr/EH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SseP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ck</w:t>
                            </w:r>
                          </w:p>
                        </w:txbxContent>
                      </v:textbox>
                    </v:shape>
                    <v:shape id="Text Box 906" o:spid="_x0000_s2468" type="#_x0000_t202" style="position:absolute;left:9987;top:9555;width:555;height:11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4UeMQA&#10;AADbAAAADwAAAGRycy9kb3ducmV2LnhtbESPQWvCQBSE7wX/w/IKvdVNDQ0luooWBEEINA2eH9nX&#10;bGr2bchuY+qv7xYEj8PMfMOsNpPtxEiDbx0reJknIIhrp1tuFFSf++c3ED4ga+wck4Jf8rBZzx5W&#10;mGt34Q8ay9CICGGfowITQp9L6WtDFv3c9cTR+3KDxRDl0Eg94CXCbScXSZJJiy3HBYM9vRuqz+WP&#10;VTAm16pO0clj8Z1V561Z7MbipNTT47Rdggg0hXv41j5oBa8p/H+JP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2eFHj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250</w:t>
                            </w:r>
                          </w:p>
                        </w:txbxContent>
                      </v:textbox>
                    </v:shape>
                    <v:shape id="Text Box 907" o:spid="_x0000_s2467" type="#_x0000_t202" style="position:absolute;left:7736;top:9555;width:555;height:11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eMDMQA&#10;AADbAAAADwAAAGRycy9kb3ducmV2LnhtbESPQWvCQBSE70L/w/IKvemmVkOJbsQWCgVBUEPPj+wz&#10;myb7NmS3MfXXu4WCx2FmvmHWm9G2YqDe144VPM8SEMSl0zVXCorTx/QVhA/IGlvHpOCXPGzyh8ka&#10;M+0ufKDhGCoRIewzVGBC6DIpfWnIop+5jjh6Z9dbDFH2ldQ9XiLctnKeJKm0WHNcMNjRu6GyOf5Y&#10;BUNyLcoXdHK3/06LZmvmb8P+S6mnx3G7AhFoDPfwf/tTK1gu4O9L/AEy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3jAz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100</w:t>
                            </w:r>
                          </w:p>
                        </w:txbxContent>
                      </v:textbox>
                    </v:shape>
                    <v:shape id="Text Box 908" o:spid="_x0000_s2466" type="#_x0000_t202" style="position:absolute;left:8441;top:9555;width:555;height:11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spl8QA&#10;AADbAAAADwAAAGRycy9kb3ducmV2LnhtbESPQWvCQBSE74X+h+UVequbWiIldQ2pUCgIgdrQ8yP7&#10;zEazb0N2jdFf7xYEj8PMfMMs88l2YqTBt44VvM4SEMS10y03Cqrfr5d3ED4ga+wck4IzechXjw9L&#10;zLQ78Q+N29CICGGfoQITQp9J6WtDFv3M9cTR27nBYohyaKQe8BThtpPzJFlIiy3HBYM9rQ3Vh+3R&#10;KhiTS1W/oZObcr+oDoWZf47ln1LPT1PxASLQFO7hW/tbK0hT+P8Sf4B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07KZf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500</w:t>
                            </w:r>
                          </w:p>
                        </w:txbxContent>
                      </v:textbox>
                    </v:shape>
                    <v:shape id="Text Box 909" o:spid="_x0000_s2465" type="#_x0000_t202" style="position:absolute;left:9600;top:9555;width:555;height:11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m34MMA&#10;AADbAAAADwAAAGRycy9kb3ducmV2LnhtbESPQWvCQBSE74X+h+UVvNWNiqFEV7EFQRAENfT8yD6z&#10;0ezbkF1j9Ne7QqHHYWa+YebL3taio9ZXjhWMhgkI4sLpiksF+XH9+QXCB2SNtWNScCcPy8X72xwz&#10;7W68p+4QShEh7DNUYEJoMil9YciiH7qGOHon11oMUbal1C3eItzWcpwkqbRYcVww2NCPoeJyuFoF&#10;XfLIiwk6ud2d0/yyMuPvbver1OCjX81ABOrDf/ivvdEKpim8vsQf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m34MMAAADbAAAADwAAAAAAAAAAAAAAAACYAgAAZHJzL2Rv&#10;d25yZXYueG1sUEsFBgAAAAAEAAQA9QAAAIgDA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MOI 100</w:t>
                            </w:r>
                          </w:p>
                        </w:txbxContent>
                      </v:textbox>
                    </v:shape>
                  </v:group>
                </v:group>
              </v:group>
              <v:shape id="AutoShape 910" o:spid="_x0000_s2461" type="#_x0000_t88" style="position:absolute;left:8093;top:10030;width:143;height:1217;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B0DMIA&#10;AADbAAAADwAAAGRycy9kb3ducmV2LnhtbESPQWsCMRSE7wX/Q3gFbzWrsFa2RimC4KmgVujxsXnd&#10;LN28xCTV1V9vBMHjMDPfMPNlbztxohBbxwrGowIEce10y42C7/36bQYiJmSNnWNScKEIy8XgZY6V&#10;dmfe0mmXGpEhHCtUYFLylZSxNmQxjpwnzt6vCxZTlqGROuA5w20nJ0UxlRZbzgsGPa0M1X+7f6vg&#10;4F052+uNuXRfbdDjn+O19Eelhq/95weIRH16hh/tjVZQvsP9S/4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YHQMwgAAANsAAAAPAAAAAAAAAAAAAAAAAJgCAABkcnMvZG93&#10;bnJldi54bWxQSwUGAAAAAAQABAD1AAAAhwMAAAAA&#10;"/>
              <v:shape id="AutoShape 911" o:spid="_x0000_s2460" type="#_x0000_t88" style="position:absolute;left:9999;top:10037;width:143;height:1217;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fr8A&#10;AADbAAAADwAAAGRycy9kb3ducmV2LnhtbERPTYvCMBC9L/gfwgje1tSFLlKNIoLgSVB3wePQjE2x&#10;mcQkq9Vfbw7CHh/ve77sbSduFGLrWMFkXIAgrp1uuVHwc9x8TkHEhKyxc0wKHhRhuRh8zLHS7s57&#10;uh1SI3IIxwoVmJR8JWWsDVmMY+eJM3d2wWLKMDRSB7zncNvJr6L4lhZbzg0GPa0N1ZfDn1Xw6105&#10;PeqteXS7NujJ6fos/VWp0bBfzUAk6tO/+O3eagVlHpu/5B8gF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B+vwAAANsAAAAPAAAAAAAAAAAAAAAAAJgCAABkcnMvZG93bnJl&#10;di54bWxQSwUGAAAAAAQABAD1AAAAhAMAAAAA&#10;"/>
            </v:group>
            <v:shape id="Text Box 912" o:spid="_x0000_s2458" type="#_x0000_t202" style="position:absolute;left:7326;top:7225;width:595;height:5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FpMMA&#10;AADbAAAADwAAAGRycy9kb3ducmV2LnhtbESPzWrDMBCE74W8g9hAb7WUkpTYiWxCS6CnluYPclus&#10;jW1irYylxu7bV4VCjsPMfMOsi9G24ka9bxxrmCUKBHHpTMOVhsN++7QE4QOywdYxafghD0U+eVhj&#10;ZtzAX3TbhUpECPsMNdQhdJmUvqzJok9cRxy9i+sthij7Spoehwi3rXxW6kVabDgu1NjRa03ldfdt&#10;NRw/LufTXH1Wb3bRDW5Ukm0qtX6c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FpMMAAADbAAAADwAAAAAAAAAAAAAAAACYAgAAZHJzL2Rv&#10;d25yZXYueG1sUEsFBgAAAAAEAAQA9QAAAIgDAAAAAA==&#10;" filled="f" stroked="f">
              <v:textbox>
                <w:txbxContent>
                  <w:p w:rsidR="00466BDA" w:rsidRPr="00DC3A65" w:rsidRDefault="00466BDA" w:rsidP="006179E6">
                    <w:pPr>
                      <w:jc w:val="center"/>
                      <w:rPr>
                        <w:b/>
                        <w:color w:val="FFFFFF"/>
                        <w:sz w:val="28"/>
                        <w:szCs w:val="28"/>
                      </w:rPr>
                    </w:pPr>
                    <w:r>
                      <w:rPr>
                        <w:b/>
                        <w:color w:val="FFFFFF"/>
                        <w:sz w:val="28"/>
                        <w:szCs w:val="28"/>
                      </w:rPr>
                      <w:t>B</w:t>
                    </w:r>
                  </w:p>
                </w:txbxContent>
              </v:textbox>
            </v:shape>
          </v:group>
        </w:pict>
      </w:r>
      <w:r w:rsidR="006179E6">
        <w:rPr>
          <w:rFonts w:cs="Arial"/>
          <w:b/>
          <w:sz w:val="23"/>
          <w:szCs w:val="23"/>
        </w:rPr>
        <w:tab/>
      </w:r>
      <w:r>
        <w:rPr>
          <w:rFonts w:cs="Arial"/>
          <w:b/>
          <w:noProof/>
          <w:sz w:val="23"/>
          <w:szCs w:val="23"/>
          <w:lang w:eastAsia="en-GB"/>
        </w:rPr>
        <w:pict>
          <v:line id="Line 889" o:spid="_x0000_s2480" style="position:absolute;left:0;text-align:left;z-index:251730944;visibility:visible;mso-position-horizontal-relative:text;mso-position-vertical-relative:text" from="135.1pt,1.1pt" to="167.1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" strokecolor="white" strokeweight="1.5pt">
            <v:shadow color="#777"/>
          </v:line>
        </w:pict>
      </w:r>
      <w:r>
        <w:rPr>
          <w:rFonts w:cs="Arial"/>
          <w:b/>
          <w:noProof/>
          <w:sz w:val="23"/>
          <w:szCs w:val="23"/>
          <w:lang w:eastAsia="en-GB"/>
        </w:rPr>
        <w:pict>
          <v:line id="Line 888" o:spid="_x0000_s2479" style="position:absolute;left:0;text-align:left;z-index:251729920;visibility:visible;mso-position-horizontal-relative:text;mso-position-vertical-relative:text" from="93.9pt,1.1pt" to="125.9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" strokecolor="white" strokeweight="1.5pt">
            <v:shadow color="#777"/>
          </v:line>
        </w:pict>
      </w: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DB0C88" w:rsidP="006179E6">
      <w:pPr>
        <w:rPr>
          <w:rFonts w:cs="Arial"/>
          <w:sz w:val="23"/>
          <w:szCs w:val="23"/>
        </w:rPr>
      </w:pPr>
      <w:r>
        <w:rPr>
          <w:rFonts w:cs="Arial"/>
          <w:noProof/>
          <w:sz w:val="23"/>
          <w:szCs w:val="23"/>
          <w:lang w:eastAsia="en-GB"/>
        </w:rPr>
        <w:pict>
          <v:group id="Group 1349" o:spid="_x0000_s2427" style="position:absolute;left:0;text-align:left;margin-left:87.5pt;margin-top:18.45pt;width:282.1pt;height:245.85pt;z-index:251966464" coordorigin="4018,5950" coordsize="5642,4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">
            <v:group id="Group 943" o:spid="_x0000_s2428" style="position:absolute;left:4018;top:5950;width:4235;height:4917" coordorigin="4018,5865" coordsize="4235,49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944" o:spid="_x0000_s2429" style="position:absolute;left:4546;top:6198;width:3707;height:2750" coordorigin="4546,6198" coordsize="3707,27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945" o:spid="_x0000_s2431" type="#_x0000_t75" style="position:absolute;left:4546;top:6198;width:3707;height:275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MznBAAAA2wAAAA8AAABkcnMvZG93bnJldi54bWxET91KwzAUvhd8h3CE3dlUYSJ1WWkFcYgI&#10;qz7AsTlrypqTLolb9OmNIOzufHy/Z1UnO4kj+TA6VnBTlCCIe6dHHhR8vD9d34MIEVnj5JgUfFOA&#10;en15scJKuxNv6djFQeQQDhUqMDHOlZShN2QxFG4mztzOeYsxQz9I7fGUw+0kb8vyTlocOTcYnOnR&#10;UL/vvqyCg/lsurZ9e2l+tvr5oLvkN69JqcVVah5ARErxLP53b3Sev4S/X/IBcv0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tMznBAAAA2wAAAA8AAAAAAAAAAAAAAAAAnwIA&#10;AGRycy9kb3ducmV2LnhtbFBLBQYAAAAABAAEAPcAAACNAwAAAAA=&#10;">
                  <v:imagedata r:id="rId254" o:title="" blacklevel="-1966f"/>
                </v:shape>
                <v:shape id="Text Box 946" o:spid="_x0000_s2430" type="#_x0000_t202" style="position:absolute;left:6249;top:7740;width:819;height:33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GXhcAA&#10;AADbAAAADwAAAGRycy9kb3ducmV2LnhtbERPS4vCMBC+L/gfwgje1nQFZammRYRlFU+6FeptaKYP&#10;tpmUJmr990YQvM3H95xVOphWXKl3jWUFX9MIBHFhdcOVguzv5/MbhPPIGlvLpOBODtJk9LHCWNsb&#10;H+h69JUIIexiVFB738VSuqImg25qO+LAlbY36APsK6l7vIVw08pZFC2kwYZDQ40dbWoq/o8Xo8D+&#10;zq2L7vt8fcnLMptvzpiddkpNxsN6CcLT4N/il3urw/wFPH8JB8jk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TGXhcAAAADbAAAADwAAAAAAAAAAAAAAAACYAgAAZHJzL2Rvd25y&#10;ZXYueG1sUEsFBgAAAAAEAAQA9QAAAIUDAAAAAA==&#10;" filled="f" fillcolor="#fffff7" stroked="f">
                  <v:textbox>
                    <w:txbxContent>
                      <w:p w:rsidR="00466BDA" w:rsidRPr="00EA229A" w:rsidRDefault="00466BDA" w:rsidP="006179E6">
                        <w:pPr>
                          <w:autoSpaceDE w:val="0"/>
                          <w:autoSpaceDN w:val="0"/>
                          <w:adjustRightInd w:val="0"/>
                          <w:jc w:val="center"/>
                          <w:rPr>
                            <w:b/>
                            <w:bCs/>
                            <w:color w:val="FFFFF7"/>
                            <w:sz w:val="24"/>
                            <w:szCs w:val="24"/>
                            <w:vertAlign w:val="superscript"/>
                          </w:rPr>
                        </w:pPr>
                        <w:r w:rsidRPr="00EA229A">
                          <w:rPr>
                            <w:b/>
                            <w:bCs/>
                            <w:color w:val="FFFFF7"/>
                            <w:sz w:val="24"/>
                            <w:szCs w:val="24"/>
                            <w:vertAlign w:val="superscript"/>
                          </w:rPr>
                          <w:t>MOCK</w:t>
                        </w:r>
                      </w:p>
                    </w:txbxContent>
                  </v:textbox>
                </v:shape>
                <v:shape id="Text Box 947" o:spid="_x0000_s1884" type="#_x0000_t202" style="position:absolute;left:7019;top:7748;width:952;height:34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0yHr8A&#10;AADbAAAADwAAAGRycy9kb3ducmV2LnhtbERPy6rCMBDdC/5DGMGdpgpepRpFBFG5K7WC7oZm+sBm&#10;Upqo9e9vLgju5nCes1i1phJPalxpWcFoGIEgTq0uOVeQnLeDGQjnkTVWlknBmxyslt3OAmNtX3yk&#10;58nnIoSwi1FB4X0dS+nSggy6oa2JA5fZxqAPsMmlbvAVwk0lx1H0Iw2WHBoKrGlTUHo/PYwCu5tY&#10;F71/r+vHNcuSyeaGyeWgVL/XrucgPLX+K/649zrMn8L/L+EAuf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6fTIevwAAANsAAAAPAAAAAAAAAAAAAAAAAJgCAABkcnMvZG93bnJl&#10;di54bWxQSwUGAAAAAAQABAD1AAAAhAMAAAAA&#10;" filled="f" fillcolor="#fffff7" stroked="f">
                  <v:textbox>
                    <w:txbxContent>
                      <w:p w:rsidR="00466BDA" w:rsidRPr="00EA229A" w:rsidRDefault="00466BDA" w:rsidP="006179E6">
                        <w:pPr>
                          <w:autoSpaceDE w:val="0"/>
                          <w:autoSpaceDN w:val="0"/>
                          <w:adjustRightInd w:val="0"/>
                          <w:jc w:val="center"/>
                          <w:rPr>
                            <w:b/>
                            <w:bCs/>
                            <w:color w:val="FFFFF7"/>
                            <w:sz w:val="24"/>
                            <w:szCs w:val="24"/>
                            <w:vertAlign w:val="superscript"/>
                          </w:rPr>
                        </w:pPr>
                        <w:r w:rsidRPr="00EA229A">
                          <w:rPr>
                            <w:b/>
                            <w:bCs/>
                            <w:color w:val="FFFFF7"/>
                            <w:sz w:val="24"/>
                            <w:szCs w:val="24"/>
                            <w:vertAlign w:val="superscript"/>
                          </w:rPr>
                          <w:t>MOI 300</w:t>
                        </w:r>
                      </w:p>
                    </w:txbxContent>
                  </v:textbox>
                </v:shape>
              </v:group>
              <v:shape id="Text Box 948" o:spid="_x0000_s1885" type="#_x0000_t202" style="position:absolute;left:4826;top:6168;width:736;height:51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466BDA" w:rsidRPr="00FA0800" w:rsidRDefault="00466BDA" w:rsidP="006179E6">
                      <w:pPr>
                        <w:jc w:val="center"/>
                        <w:rPr>
                          <w:b/>
                          <w:color w:val="FFFFFF"/>
                          <w:sz w:val="28"/>
                          <w:szCs w:val="28"/>
                        </w:rPr>
                      </w:pPr>
                      <w:r w:rsidRPr="00FA0800">
                        <w:rPr>
                          <w:b/>
                          <w:color w:val="FFFFFF"/>
                          <w:sz w:val="28"/>
                          <w:szCs w:val="28"/>
                        </w:rPr>
                        <w:t>C</w:t>
                      </w:r>
                    </w:p>
                  </w:txbxContent>
                </v:textbox>
              </v:shape>
              <v:shape id="Text Box 949" o:spid="_x0000_s1886" type="#_x0000_t202" style="position:absolute;left:4018;top:5865;width:660;height:30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4D978A&#10;AADbAAAADwAAAGRycy9kb3ducmV2LnhtbERPy6rCMBDdC/5DGMGdpgpetBpFBFG5K7WC7oZm+sBm&#10;Upqo9e9vLgju5nCes1i1phJPalxpWcFoGIEgTq0uOVeQnLeDKQjnkTVWlknBmxyslt3OAmNtX3yk&#10;58nnIoSwi1FB4X0dS+nSggy6oa2JA5fZxqAPsMmlbvAVwk0lx1H0Iw2WHBoKrGlTUHo/PYwCu5tY&#10;F71/r+vHNcuSyeaGyeWgVL/XrucgPLX+K/649zrMn8H/L+EAuf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rgP3vwAAANsAAAAPAAAAAAAAAAAAAAAAAJgCAABkcnMvZG93bnJl&#10;di54bWxQSwUGAAAAAAQABAD1AAAAhAMAAAAA&#10;" filled="f" fillcolor="#fffff7" stroked="f">
                <v:textbox>
                  <w:txbxContent>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KDa</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250</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100</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6"/>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5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8"/>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 xml:space="preserve">35 </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2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15</w:t>
                      </w:r>
                    </w:p>
                    <w:p w:rsidR="00466BDA" w:rsidRPr="00DC3A65" w:rsidRDefault="00466BDA" w:rsidP="006179E6">
                      <w:pPr>
                        <w:autoSpaceDE w:val="0"/>
                        <w:autoSpaceDN w:val="0"/>
                        <w:adjustRightInd w:val="0"/>
                        <w:spacing w:before="0" w:beforeAutospacing="0" w:after="0" w:afterAutospacing="0" w:line="240" w:lineRule="auto"/>
                        <w:jc w:val="center"/>
                        <w:rPr>
                          <w:b/>
                          <w:bCs/>
                          <w:color w:val="000000"/>
                          <w:szCs w:val="20"/>
                          <w:vertAlign w:val="superscript"/>
                        </w:rPr>
                      </w:pPr>
                    </w:p>
                    <w:p w:rsidR="00466BDA" w:rsidRPr="00DC3A65" w:rsidRDefault="00466BDA" w:rsidP="006179E6">
                      <w:pPr>
                        <w:autoSpaceDE w:val="0"/>
                        <w:autoSpaceDN w:val="0"/>
                        <w:adjustRightInd w:val="0"/>
                        <w:spacing w:before="0" w:beforeAutospacing="0" w:after="0" w:afterAutospacing="0" w:line="240" w:lineRule="auto"/>
                        <w:jc w:val="center"/>
                        <w:rPr>
                          <w:b/>
                          <w:bCs/>
                          <w:color w:val="000000"/>
                          <w:sz w:val="20"/>
                          <w:szCs w:val="20"/>
                          <w:vertAlign w:val="superscript"/>
                        </w:rPr>
                      </w:pPr>
                      <w:r w:rsidRPr="00DC3A65">
                        <w:rPr>
                          <w:b/>
                          <w:bCs/>
                          <w:color w:val="000000"/>
                          <w:sz w:val="20"/>
                          <w:szCs w:val="20"/>
                          <w:vertAlign w:val="superscript"/>
                        </w:rPr>
                        <w:t>10</w:t>
                      </w:r>
                    </w:p>
                  </w:txbxContent>
                </v:textbox>
              </v:shape>
              <v:group id="Group 950" o:spid="_x0000_s1887" style="position:absolute;left:4888;top:8996;width:3074;height:1786" coordorigin="2703,14412" coordsize="3074,17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951" o:spid="_x0000_s1888" style="position:absolute;left:2703;top:14412;width:3055;height:1786" coordorigin="2535,13965" coordsize="3123,1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Text Box 952" o:spid="_x0000_s1889" type="#_x0000_t202" style="position:absolute;left:3405;top:13965;width:556;height:18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TCnsIA&#10;AADbAAAADwAAAGRycy9kb3ducmV2LnhtbESPQYvCMBSE78L+h/AWvGlqF0SqUXRhQVgQ1OL50bxt&#10;ujYvpYm1+uuNIHgcZuYbZrHqbS06an3lWMFknIAgLpyuuFSQH39GMxA+IGusHZOCG3lYLT8GC8y0&#10;u/KeukMoRYSwz1CBCaHJpPSFIYt+7Bri6P251mKIsi2lbvEa4baWaZJMpcWK44LBhr4NFefDxSro&#10;kntefKGTv7v/aX5em3TT7U5KDT/79RxEoD68w6/2VitIU3h+iT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1MKewgAAANsAAAAPAAAAAAAAAAAAAAAAAJgCAABkcnMvZG93&#10;bnJldi54bWxQSwUGAAAAAAQABAD1AAAAhwM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E</w:t>
                          </w:r>
                          <w:r>
                            <w:rPr>
                              <w:b/>
                              <w:sz w:val="20"/>
                              <w:szCs w:val="20"/>
                            </w:rPr>
                            <w:t>14</w:t>
                          </w:r>
                          <w:r w:rsidRPr="00DC3A65">
                            <w:rPr>
                              <w:b/>
                              <w:sz w:val="20"/>
                              <w:szCs w:val="20"/>
                            </w:rPr>
                            <w:t xml:space="preserve"> brain</w:t>
                          </w:r>
                        </w:p>
                      </w:txbxContent>
                    </v:textbox>
                  </v:shape>
                  <v:group id="Group 953" o:spid="_x0000_s1890" style="position:absolute;left:2535;top:13965;width:3123;height:1845" coordorigin="2535,13965" coordsize="3123,1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Text Box 954" o:spid="_x0000_s1891" type="#_x0000_t202" style="position:absolute;left:4276;top:13980;width:556;height:18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H/ccQA&#10;AADbAAAADwAAAGRycy9kb3ducmV2LnhtbESPQWvCQBSE70L/w/IK3szGWKRE12ALBaEgVEPPj+wz&#10;G5N9G7LbGPvru4VCj8PMfMNsi8l2YqTBN44VLJMUBHHldMO1gvL8tngG4QOyxs4xKbiTh2L3MNti&#10;rt2NP2g8hVpECPscFZgQ+lxKXxmy6BPXE0fv4gaLIcqhlnrAW4TbTmZpupYWG44LBnt6NVS1py+r&#10;YEy/y2qFTr4fr+uy3ZvsZTx+KjV/nPYbEIGm8B/+ax+0guwJfr/EHyB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x/3H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Lysate</w:t>
                            </w:r>
                          </w:p>
                        </w:txbxContent>
                      </v:textbox>
                    </v:shape>
                    <v:group id="Group 955" o:spid="_x0000_s1892" style="position:absolute;left:2535;top:13965;width:3123;height:1845" coordorigin="2535,13965" coordsize="3123,18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shape id="Text Box 956" o:spid="_x0000_s1893" type="#_x0000_t202" style="position:absolute;left:2535;top:13965;width:556;height:9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EncMA&#10;AADbAAAADwAAAGRycy9kb3ducmV2LnhtbESPQWvCQBSE74X+h+UVeqsbUwiSugYtFISCUA09P7LP&#10;bEz2bciuMfXXuwXB4zAz3zDLYrKdGGnwjWMF81kCgrhyuuFaQXn4eluA8AFZY+eYFPyRh2L1/LTE&#10;XLsL/9C4D7WIEPY5KjAh9LmUvjJk0c9cTxy9oxsshiiHWuoBLxFuO5kmSSYtNhwXDPb0aahq92er&#10;YEyuZfWOTn7vTlnZrk26GXe/Sr2+TOsPEIGm8Ajf21utIM3g/0v8A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EncMAAADbAAAADwAAAAAAAAAAAAAAAACYAgAAZHJzL2Rv&#10;d25yZXYueG1sUEsFBgAAAAAEAAQA9QAAAIgDA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Liver</w:t>
                              </w:r>
                            </w:p>
                          </w:txbxContent>
                        </v:textbox>
                      </v:shape>
                      <v:shape id="Text Box 957" o:spid="_x0000_s1894" type="#_x0000_t202" style="position:absolute;left:2985;top:13965;width:556;height:18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NhBsQA&#10;AADbAAAADwAAAGRycy9kb3ducmV2LnhtbESPQWvCQBSE7wX/w/KE3ppNU1BJXYMKhUJBqAbPj+xr&#10;Nk32bchuY9pf7woFj8PMfMOsi8l2YqTBN44VPCcpCOLK6YZrBeXp7WkFwgdkjZ1jUvBLHorN7GGN&#10;uXYX/qTxGGoRIexzVGBC6HMpfWXIok9cTxy9LzdYDFEOtdQDXiLcdjJL04W02HBcMNjT3lDVHn+s&#10;gjH9K6sXdPLj8L0o263JduPhrNTjfNq+ggg0hXv4v/2uFWRLuH2JP0B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jYQb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Adult brain</w:t>
                              </w:r>
                            </w:p>
                          </w:txbxContent>
                        </v:textbox>
                      </v:shape>
                      <v:shape id="Text Box 958" o:spid="_x0000_s1895" type="#_x0000_t202" style="position:absolute;left:3841;top:13965;width:556;height:18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z1dL8A&#10;AADbAAAADwAAAGRycy9kb3ducmV2LnhtbERPTYvCMBC9C/sfwix4s+lWEOkaRReEhQVBLZ6HZrap&#10;NpPSxFr99eYgeHy878VqsI3oqfO1YwVfSQqCuHS65kpBcdxO5iB8QNbYOCYFd/KwWn6MFphrd+M9&#10;9YdQiRjCPkcFJoQ2l9KXhiz6xLXEkft3ncUQYVdJ3eEthttGZmk6kxZrjg0GW/oxVF4OV6ugTx9F&#10;OUUn/3bnWXFZm2zT705KjT+H9TeIQEN4i1/uX60gi2Pjl/g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LPPV0vwAAANsAAAAPAAAAAAAAAAAAAAAAAJgCAABkcnMvZG93bnJl&#10;di54bWxQSwUGAAAAAAQABAD1AAAAhAM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Supernatant</w:t>
                              </w:r>
                            </w:p>
                          </w:txbxContent>
                        </v:textbox>
                      </v:shape>
                      <v:shape id="Text Box 959" o:spid="_x0000_s1896" type="#_x0000_t202" style="position:absolute;left:5102;top:13980;width:556;height:18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BQ78QA&#10;AADbAAAADwAAAGRycy9kb3ducmV2LnhtbESPQWvCQBSE7wX/w/KE3ppNUxBNXYMKhUJBqAbPj+xr&#10;Nk32bchuY9pf7woFj8PMfMOsi8l2YqTBN44VPCcpCOLK6YZrBeXp7WkJwgdkjZ1jUvBLHorN7GGN&#10;uXYX/qTxGGoRIexzVGBC6HMpfWXIok9cTxy9LzdYDFEOtdQDXiLcdjJL04W02HBcMNjT3lDVHn+s&#10;gjH9K6sXdPLj8L0o263JduPhrNTjfNq+ggg0hXv4v/2uFWQruH2JP0B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wUO/EAAAA2wAAAA8AAAAAAAAAAAAAAAAAmAIAAGRycy9k&#10;b3ducmV2LnhtbFBLBQYAAAAABAAEAPUAAACJAw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Lysate</w:t>
                              </w:r>
                            </w:p>
                          </w:txbxContent>
                        </v:textbox>
                      </v:shape>
                      <v:shape id="Text Box 960" o:spid="_x0000_s1897" type="#_x0000_t202" style="position:absolute;left:4667;top:13965;width:556;height:183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Nvr8AA&#10;AADbAAAADwAAAGRycy9kb3ducmV2LnhtbERPXWvCMBR9H/gfwhX2NlMtFKlGUUEYDAqrxedLc22q&#10;zU1pstrt1y8Pgz0ezvd2P9lOjDT41rGC5SIBQVw73XKjoLqc39YgfEDW2DkmBd/kYb+bvWwx1+7J&#10;nzSWoRExhH2OCkwIfS6lrw1Z9AvXE0fu5gaLIcKhkXrAZwy3nVwlSSYtthwbDPZ0MlQ/yi+rYEx+&#10;qjpFJz+Ke1Y9DmZ1HIurUq/z6bABEWgK/+I/97tWkMb18Uv8AXL3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JNvr8AAAADbAAAADwAAAAAAAAAAAAAAAACYAgAAZHJzL2Rvd25y&#10;ZXYueG1sUEsFBgAAAAAEAAQA9QAAAIUDAAAAAA==&#10;" stroked="f">
                        <v:textbox style="layout-flow:vertical;mso-layout-flow-alt:bottom-to-top">
                          <w:txbxContent>
                            <w:p w:rsidR="00466BDA" w:rsidRPr="00DC3A65" w:rsidRDefault="00466BDA" w:rsidP="006179E6">
                              <w:pPr>
                                <w:jc w:val="right"/>
                                <w:rPr>
                                  <w:b/>
                                  <w:sz w:val="20"/>
                                  <w:szCs w:val="20"/>
                                </w:rPr>
                              </w:pPr>
                              <w:r w:rsidRPr="00DC3A65">
                                <w:rPr>
                                  <w:b/>
                                  <w:sz w:val="20"/>
                                  <w:szCs w:val="20"/>
                                </w:rPr>
                                <w:t>Supernatant</w:t>
                              </w:r>
                            </w:p>
                          </w:txbxContent>
                        </v:textbox>
                      </v:shape>
                    </v:group>
                  </v:group>
                </v:group>
                <v:shape id="AutoShape 961" o:spid="_x0000_s1898" type="#_x0000_t88" style="position:absolute;left:4894;top:15007;width:89;height:1466;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2doMMA&#10;AADbAAAADwAAAGRycy9kb3ducmV2LnhtbESPwWrDMBBE74H+g9hAb4lsp7TFsRJMg6GXFpz0AxZr&#10;axlbK2Opsfv3VSGQ4zAzb5jiuNhBXGnynWMF6TYBQdw43XGr4OtSbV5B+ICscXBMCn7Jw/HwsCow&#10;127mmq7n0IoIYZ+jAhPCmEvpG0MW/daNxNH7dpPFEOXUSj3hHOF2kFmSPEuLHccFgyO9GWr6849V&#10;gGXzeXqay5dLMEt9ynb9+FElSj2ul3IPItAS7uFb+10r2KXw/yX+AH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2doMMAAADbAAAADwAAAAAAAAAAAAAAAACYAgAAZHJzL2Rv&#10;d25yZXYueG1sUEsFBgAAAAAEAAQA9QAAAIgDAAAAAA==&#10;" adj=",10479" strokeweight="1pt"/>
                <v:shape id="Text Box 962" o:spid="_x0000_s1899" type="#_x0000_t202" style="position:absolute;left:4029;top:15708;width:1748;height:35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rsidR="00466BDA" w:rsidRPr="00DC3A65" w:rsidRDefault="00466BDA" w:rsidP="006179E6">
                        <w:pPr>
                          <w:jc w:val="right"/>
                          <w:rPr>
                            <w:b/>
                            <w:sz w:val="20"/>
                            <w:szCs w:val="20"/>
                          </w:rPr>
                        </w:pPr>
                        <w:r w:rsidRPr="00DC3A65">
                          <w:rPr>
                            <w:b/>
                            <w:sz w:val="20"/>
                            <w:szCs w:val="20"/>
                          </w:rPr>
                          <w:t>Neuronal cells</w:t>
                        </w:r>
                      </w:p>
                    </w:txbxContent>
                  </v:textbox>
                </v:shape>
              </v:group>
            </v:group>
            <v:shape id="Text Box 1238" o:spid="_x0000_s1900" type="#_x0000_t202" style="position:absolute;left:8403;top:8160;width:1257;height:3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Y5asEA&#10;AADbAAAADwAAAGRycy9kb3ducmV2LnhtbESP3YrCMBSE7xd8h3AEbxZN/ddqFBVWvPXnAY7NsS02&#10;J6WJtr79RhC8HGbmG2a5bkwhnlS53LKCfi8CQZxYnXOq4HL+685AOI+ssbBMCl7kYL1q/Swx1rbm&#10;Iz1PPhUBwi5GBZn3ZSylSzIy6Hq2JA7ezVYGfZBVKnWFdYCbQg6iaCIN5hwWMixpl1FyPz2Mgtuh&#10;/h3P6+veX6bH0WSL+fRqX0p12s1mAcJT47/hT/ugFQyH8P4Sfo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GOWrBAAAA2wAAAA8AAAAAAAAAAAAAAAAAmAIAAGRycy9kb3du&#10;cmV2LnhtbFBLBQYAAAAABAAEAPUAAACGAwAAAAA=&#10;" stroked="f">
              <v:textbox>
                <w:txbxContent>
                  <w:p w:rsidR="00466BDA" w:rsidRPr="002F5191" w:rsidRDefault="00466BDA" w:rsidP="00292E30">
                    <w:pPr>
                      <w:jc w:val="right"/>
                      <w:rPr>
                        <w:b/>
                        <w:sz w:val="20"/>
                        <w:szCs w:val="20"/>
                      </w:rPr>
                    </w:pPr>
                    <w:r w:rsidRPr="002F5191">
                      <w:rPr>
                        <w:b/>
                        <w:sz w:val="20"/>
                        <w:szCs w:val="20"/>
                      </w:rPr>
                      <w:t>IGF-1+</w:t>
                    </w:r>
                  </w:p>
                </w:txbxContent>
              </v:textbox>
            </v:shape>
            <v:shape id="Text Box 1237" o:spid="_x0000_s1901" type="#_x0000_t202" style="position:absolute;left:8655;top:6930;width:855;height:3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hHsEA&#10;AADbAAAADwAAAGRycy9kb3ducmV2LnhtbESP3YrCMBSE7wXfIRzBG1lT/3e7RlFB8dafBzg2x7bY&#10;nJQm2vr2RhC8HGbmG2a+bEwhHlS53LKCQT8CQZxYnXOq4Hza/vyCcB5ZY2GZFDzJwXLRbs0x1rbm&#10;Az2OPhUBwi5GBZn3ZSylSzIy6Pq2JA7e1VYGfZBVKnWFdYCbQg6jaCoN5hwWMixpk1FyO96Nguu+&#10;7k3+6svOn2eH8XSN+exin0p1O83qH4Snxn/Dn/ZeKxiN4f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voR7BAAAA2wAAAA8AAAAAAAAAAAAAAAAAmAIAAGRycy9kb3du&#10;cmV2LnhtbFBLBQYAAAAABAAEAPUAAACGAwAAAAA=&#10;" stroked="f">
              <v:textbox>
                <w:txbxContent>
                  <w:p w:rsidR="00466BDA" w:rsidRPr="002F5191" w:rsidRDefault="00466BDA" w:rsidP="00292E30">
                    <w:pPr>
                      <w:jc w:val="right"/>
                      <w:rPr>
                        <w:b/>
                        <w:sz w:val="20"/>
                        <w:szCs w:val="20"/>
                      </w:rPr>
                    </w:pPr>
                    <w:r w:rsidRPr="002F5191">
                      <w:rPr>
                        <w:b/>
                        <w:sz w:val="20"/>
                        <w:szCs w:val="20"/>
                      </w:rPr>
                      <w:t>Tuj1+</w:t>
                    </w:r>
                  </w:p>
                </w:txbxContent>
              </v:textbox>
            </v:shape>
            <v:shape id="AutoShape 1235" o:spid="_x0000_s1902" type="#_x0000_t32" style="position:absolute;left:8231;top:7125;width:55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v8YsMAAADbAAAADwAAAGRycy9kb3ducmV2LnhtbESPzYrCMBSF94LvEK4wGxlTFWekYyoi&#10;FVy4cNSFy0tzbcs0N6VJbeftjSC4PJyfj7Na96YSd2pcaVnBdBKBIM6sLjlXcDnvPpcgnEfWWFkm&#10;Bf/kYJ0MByuMte34l+4nn4swwi5GBYX3dSylywoy6Ca2Jg7ezTYGfZBNLnWDXRg3lZxF0Zc0WHIg&#10;FFjTtqDs79SaJ3fckr6mx3Hqd/tZu82+D+lSqY9Rv/kB4an37/CrvdcK5gt4fgk/QCY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77/GLDAAAA2wAAAA8AAAAAAAAAAAAA&#10;AAAAoQIAAGRycy9kb3ducmV2LnhtbFBLBQYAAAAABAAEAPkAAACRAwAAAAA=&#10;">
              <v:stroke startarrow="block"/>
            </v:shape>
            <v:shape id="AutoShape 1236" o:spid="_x0000_s1903" type="#_x0000_t32" style="position:absolute;left:8231;top:8355;width:553;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liFcAAAADbAAAADwAAAGRycy9kb3ducmV2LnhtbESPS6vCMBCF94L/IYzgRjTVCyrVKCIV&#10;XLjwtXA5NGNbbCalSbX+eyNccHk4j4+zXLemFE+qXWFZwXgUgSBOrS44U3C97IZzEM4jaywtk4I3&#10;OVivup0lxtq++ETPs89EGGEXo4Lc+yqW0qU5GXQjWxEH725rgz7IOpO6xlcYN6WcRNFUGiw4EHKs&#10;aJtT+jg35ssdNKRvyXGQ+N1+0mzT2SGZK9XvtZsFCE+t/4X/23ut4G8K3y/hB8jV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4pYhXAAAAA2wAAAA8AAAAAAAAAAAAAAAAA&#10;oQIAAGRycy9kb3ducmV2LnhtbFBLBQYAAAAABAAEAPkAAACOAwAAAAA=&#10;">
              <v:stroke startarrow="block"/>
            </v:shape>
          </v:group>
        </w:pict>
      </w:r>
    </w:p>
    <w:p w:rsidR="006179E6" w:rsidRPr="003D306D" w:rsidRDefault="006179E6" w:rsidP="006179E6">
      <w:pPr>
        <w:rPr>
          <w:rFonts w:cs="Arial"/>
          <w:sz w:val="23"/>
          <w:szCs w:val="23"/>
        </w:rPr>
      </w:pPr>
    </w:p>
    <w:p w:rsidR="006179E6" w:rsidRPr="003D306D" w:rsidRDefault="00DB0C88" w:rsidP="006179E6">
      <w:pPr>
        <w:rPr>
          <w:rFonts w:cs="Arial"/>
          <w:sz w:val="23"/>
          <w:szCs w:val="23"/>
        </w:rPr>
      </w:pPr>
      <w:r>
        <w:rPr>
          <w:rFonts w:cs="Arial"/>
          <w:noProof/>
          <w:sz w:val="23"/>
          <w:szCs w:val="23"/>
          <w:lang w:eastAsia="en-GB"/>
        </w:rPr>
        <w:pict>
          <v:shape id="AutoShape 964" o:spid="_x0000_s2426" type="#_x0000_t32" style="position:absolute;left:0;text-align:left;margin-left:245.9pt;margin-top:28.2pt;width:30.65pt;height:0;z-index:-2515793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myMIQIAAD4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" strokecolor="white" strokeweight="1.5pt"/>
        </w:pict>
      </w:r>
      <w:r>
        <w:rPr>
          <w:rFonts w:cs="Arial"/>
          <w:noProof/>
          <w:sz w:val="23"/>
          <w:szCs w:val="23"/>
          <w:lang w:eastAsia="en-GB"/>
        </w:rPr>
        <w:pict>
          <v:shape id="AutoShape 963" o:spid="_x0000_s2425" type="#_x0000_t32" style="position:absolute;left:0;text-align:left;margin-left:203.15pt;margin-top:28.2pt;width:30.65pt;height:0;z-index:-2515804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" strokecolor="white" strokeweight="1.5pt"/>
        </w:pict>
      </w: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170A3D" w:rsidRDefault="006179E6" w:rsidP="006179E6">
      <w:pPr>
        <w:rPr>
          <w:rFonts w:cs="Arial"/>
          <w:sz w:val="31"/>
          <w:szCs w:val="23"/>
        </w:rPr>
      </w:pPr>
    </w:p>
    <w:p w:rsidR="006179E6" w:rsidRPr="003D306D" w:rsidRDefault="006179E6" w:rsidP="006179E6">
      <w:pPr>
        <w:rPr>
          <w:rFonts w:cs="Arial"/>
          <w:sz w:val="7"/>
          <w:szCs w:val="23"/>
        </w:rPr>
      </w:pPr>
    </w:p>
    <w:p w:rsidR="006179E6" w:rsidRPr="00BA258F" w:rsidRDefault="006179E6" w:rsidP="006179E6">
      <w:pPr>
        <w:pStyle w:val="Caption"/>
        <w:spacing w:before="100" w:beforeAutospacing="1" w:after="100" w:afterAutospacing="1" w:line="360" w:lineRule="auto"/>
        <w:jc w:val="both"/>
        <w:rPr>
          <w:rFonts w:ascii="Century Gothic" w:hAnsi="Century Gothic"/>
          <w:b w:val="0"/>
        </w:rPr>
      </w:pPr>
      <w:bookmarkStart w:id="1106" w:name="_Toc338496913"/>
      <w:bookmarkStart w:id="1107" w:name="_Toc338502095"/>
      <w:bookmarkStart w:id="1108" w:name="_Toc341039183"/>
      <w:bookmarkStart w:id="1109" w:name="_Toc356080060"/>
      <w:r w:rsidRPr="00BA258F">
        <w:rPr>
          <w:rFonts w:ascii="Century Gothic" w:hAnsi="Century Gothic"/>
        </w:rPr>
        <w:t>Figure 5.</w:t>
      </w:r>
      <w:r w:rsidR="00122438" w:rsidRPr="00BA258F">
        <w:rPr>
          <w:rFonts w:ascii="Century Gothic" w:hAnsi="Century Gothic"/>
        </w:rPr>
        <w:fldChar w:fldCharType="begin"/>
      </w:r>
      <w:r w:rsidRPr="00BA258F">
        <w:rPr>
          <w:rFonts w:ascii="Century Gothic" w:hAnsi="Century Gothic"/>
        </w:rPr>
        <w:instrText xml:space="preserve"> SEQ Figure_5. \* ARABIC </w:instrText>
      </w:r>
      <w:r w:rsidR="00122438" w:rsidRPr="00BA258F">
        <w:rPr>
          <w:rFonts w:ascii="Century Gothic" w:hAnsi="Century Gothic"/>
        </w:rPr>
        <w:fldChar w:fldCharType="separate"/>
      </w:r>
      <w:r w:rsidRPr="00BA258F">
        <w:rPr>
          <w:rFonts w:ascii="Century Gothic" w:hAnsi="Century Gothic"/>
          <w:noProof/>
        </w:rPr>
        <w:t>1</w:t>
      </w:r>
      <w:r w:rsidR="00122438" w:rsidRPr="00BA258F">
        <w:rPr>
          <w:rFonts w:ascii="Century Gothic" w:hAnsi="Century Gothic"/>
        </w:rPr>
        <w:fldChar w:fldCharType="end"/>
      </w:r>
      <w:r w:rsidRPr="00BA258F">
        <w:rPr>
          <w:rFonts w:ascii="Century Gothic" w:hAnsi="Century Gothic"/>
        </w:rPr>
        <w:t xml:space="preserve">: Western blot quantifying </w:t>
      </w:r>
      <w:r w:rsidRPr="00BA258F">
        <w:rPr>
          <w:rFonts w:ascii="Century Gothic" w:hAnsi="Century Gothic"/>
          <w:i/>
        </w:rPr>
        <w:t>Igf-1</w:t>
      </w:r>
      <w:r w:rsidRPr="00BA258F">
        <w:rPr>
          <w:rFonts w:ascii="Century Gothic" w:hAnsi="Century Gothic"/>
        </w:rPr>
        <w:t xml:space="preserve"> expression from LV-transduced cell cultures</w:t>
      </w:r>
      <w:r w:rsidRPr="00BA258F">
        <w:rPr>
          <w:rFonts w:ascii="Century Gothic" w:hAnsi="Century Gothic"/>
          <w:b w:val="0"/>
        </w:rPr>
        <w:t xml:space="preserve">. </w:t>
      </w:r>
      <w:r w:rsidRPr="00BA258F">
        <w:rPr>
          <w:rStyle w:val="Strong"/>
          <w:b w:val="0"/>
          <w:sz w:val="20"/>
        </w:rPr>
        <w:t>Either HeLa or E14 rat primary VM neuronal cultures were transduced with IDLV-CMVp-</w:t>
      </w:r>
      <w:r>
        <w:rPr>
          <w:rStyle w:val="Strong"/>
          <w:b w:val="0"/>
          <w:sz w:val="20"/>
        </w:rPr>
        <w:t>Igf</w:t>
      </w:r>
      <w:r w:rsidRPr="00BA258F">
        <w:rPr>
          <w:rStyle w:val="Strong"/>
          <w:b w:val="0"/>
          <w:sz w:val="20"/>
        </w:rPr>
        <w:t>-1 vector</w:t>
      </w:r>
      <w:r>
        <w:rPr>
          <w:rStyle w:val="Strong"/>
          <w:b w:val="0"/>
          <w:sz w:val="20"/>
        </w:rPr>
        <w:t>s</w:t>
      </w:r>
      <w:r w:rsidRPr="00BA258F">
        <w:rPr>
          <w:rStyle w:val="Strong"/>
          <w:b w:val="0"/>
          <w:sz w:val="20"/>
        </w:rPr>
        <w:t xml:space="preserve"> at dif</w:t>
      </w:r>
      <w:r>
        <w:rPr>
          <w:rStyle w:val="Strong"/>
          <w:b w:val="0"/>
          <w:sz w:val="20"/>
        </w:rPr>
        <w:t>ferent MOIs (viral DNA copies</w:t>
      </w:r>
      <w:r w:rsidRPr="00BA258F">
        <w:rPr>
          <w:rStyle w:val="Strong"/>
          <w:b w:val="0"/>
          <w:sz w:val="20"/>
        </w:rPr>
        <w:t xml:space="preserve">). </w:t>
      </w:r>
      <w:r w:rsidRPr="00BA258F">
        <w:rPr>
          <w:rStyle w:val="Strong"/>
          <w:b w:val="0"/>
          <w:i/>
          <w:sz w:val="20"/>
        </w:rPr>
        <w:t>Igf-1</w:t>
      </w:r>
      <w:r w:rsidRPr="00BA258F">
        <w:rPr>
          <w:rStyle w:val="Strong"/>
          <w:b w:val="0"/>
          <w:sz w:val="20"/>
        </w:rPr>
        <w:t xml:space="preserve"> expression was evaluated by Western blotting 3 days post-transduction. Proteins collected from LV-transduced HeLa cell cultures were stained with (A) anti-IGF-1 and (B) anti-α-tubulin antibodies. (C) Proteins collected from LV-transduced neuronal cultures were co-stained with anti-IGF-1 (green) and anti-Tuj1</w:t>
      </w:r>
      <w:r>
        <w:rPr>
          <w:rStyle w:val="Strong"/>
          <w:b w:val="0"/>
          <w:sz w:val="20"/>
        </w:rPr>
        <w:t xml:space="preserve"> antibodies (red). Protein</w:t>
      </w:r>
      <w:r w:rsidRPr="00BA258F">
        <w:rPr>
          <w:rStyle w:val="Strong"/>
          <w:b w:val="0"/>
          <w:sz w:val="20"/>
        </w:rPr>
        <w:t xml:space="preserve"> extracted from rat liver act</w:t>
      </w:r>
      <w:r>
        <w:rPr>
          <w:rStyle w:val="Strong"/>
          <w:b w:val="0"/>
          <w:sz w:val="20"/>
        </w:rPr>
        <w:t>s</w:t>
      </w:r>
      <w:r w:rsidRPr="00BA258F">
        <w:rPr>
          <w:rStyle w:val="Strong"/>
          <w:b w:val="0"/>
          <w:sz w:val="20"/>
        </w:rPr>
        <w:t xml:space="preserve"> as</w:t>
      </w:r>
      <w:r>
        <w:rPr>
          <w:rStyle w:val="Strong"/>
          <w:b w:val="0"/>
          <w:sz w:val="20"/>
        </w:rPr>
        <w:t xml:space="preserve"> a positive control and displays</w:t>
      </w:r>
      <w:r w:rsidRPr="00BA258F">
        <w:rPr>
          <w:rStyle w:val="Strong"/>
          <w:b w:val="0"/>
          <w:sz w:val="20"/>
        </w:rPr>
        <w:t xml:space="preserve"> the expecte</w:t>
      </w:r>
      <w:r w:rsidR="00F61260">
        <w:rPr>
          <w:rStyle w:val="Strong"/>
          <w:b w:val="0"/>
          <w:sz w:val="20"/>
        </w:rPr>
        <w:t>d IGF-1 pattern in both A and C</w:t>
      </w:r>
      <w:r w:rsidRPr="00BA258F">
        <w:rPr>
          <w:rStyle w:val="Strong"/>
          <w:b w:val="0"/>
          <w:sz w:val="20"/>
        </w:rPr>
        <w:t xml:space="preserve"> whilst proteins from adult or E14 rat brains, or transduced samples with IDLV-I</w:t>
      </w:r>
      <w:r>
        <w:rPr>
          <w:rStyle w:val="Strong"/>
          <w:b w:val="0"/>
          <w:sz w:val="20"/>
        </w:rPr>
        <w:t>gf</w:t>
      </w:r>
      <w:r w:rsidRPr="00BA258F">
        <w:rPr>
          <w:rStyle w:val="Strong"/>
          <w:b w:val="0"/>
          <w:sz w:val="20"/>
        </w:rPr>
        <w:t>-1 vector</w:t>
      </w:r>
      <w:r>
        <w:rPr>
          <w:rStyle w:val="Strong"/>
          <w:b w:val="0"/>
          <w:sz w:val="20"/>
        </w:rPr>
        <w:t>s</w:t>
      </w:r>
      <w:r w:rsidR="00466BDA">
        <w:rPr>
          <w:rStyle w:val="Strong"/>
          <w:b w:val="0"/>
          <w:sz w:val="20"/>
        </w:rPr>
        <w:t>,</w:t>
      </w:r>
      <w:r w:rsidRPr="00BA258F">
        <w:rPr>
          <w:rStyle w:val="Strong"/>
          <w:b w:val="0"/>
          <w:sz w:val="20"/>
        </w:rPr>
        <w:t xml:space="preserve"> fail to show the expected IGF-1 band(s).</w:t>
      </w:r>
      <w:bookmarkEnd w:id="1106"/>
      <w:bookmarkEnd w:id="1107"/>
      <w:bookmarkEnd w:id="1108"/>
      <w:bookmarkEnd w:id="1109"/>
    </w:p>
    <w:p w:rsidR="006179E6" w:rsidRPr="003D306D" w:rsidRDefault="006179E6" w:rsidP="006179E6">
      <w:r w:rsidRPr="003D306D">
        <w:br w:type="page"/>
      </w:r>
      <w:r>
        <w:lastRenderedPageBreak/>
        <w:t>To enhance the sensitivity of</w:t>
      </w:r>
      <w:r w:rsidRPr="003D306D">
        <w:t xml:space="preserve"> protein detection, an IGF-1 ELISA kit was used. E14 rat primary </w:t>
      </w:r>
      <w:r>
        <w:t>VM</w:t>
      </w:r>
      <w:r w:rsidRPr="003D306D">
        <w:t xml:space="preserve"> neuronal cultures were transduced with IDLV-CMVp-</w:t>
      </w:r>
      <w:r w:rsidRPr="000C2675">
        <w:t>I</w:t>
      </w:r>
      <w:r>
        <w:t>gf</w:t>
      </w:r>
      <w:r w:rsidRPr="000C2675">
        <w:t>-1</w:t>
      </w:r>
      <w:r w:rsidRPr="003D306D">
        <w:t xml:space="preserve"> vector</w:t>
      </w:r>
      <w:r>
        <w:t>s at MOI 100 (viral DNA copies</w:t>
      </w:r>
      <w:r w:rsidRPr="003D306D">
        <w:t>)</w:t>
      </w:r>
      <w:r>
        <w:t>, one day after</w:t>
      </w:r>
      <w:r w:rsidRPr="003D306D">
        <w:t xml:space="preserve"> cell </w:t>
      </w:r>
      <w:r>
        <w:t>seed</w:t>
      </w:r>
      <w:r w:rsidRPr="003D306D">
        <w:t xml:space="preserve">ing. </w:t>
      </w:r>
      <w:r>
        <w:t>Cell supernatants</w:t>
      </w:r>
      <w:r w:rsidRPr="003D306D">
        <w:t xml:space="preserve"> were collected 3 and 6 days </w:t>
      </w:r>
      <w:r>
        <w:t xml:space="preserve">following </w:t>
      </w:r>
      <w:r w:rsidRPr="003D306D">
        <w:t xml:space="preserve">vector transduction. Results </w:t>
      </w:r>
      <w:r>
        <w:t>(</w:t>
      </w:r>
      <w:r w:rsidRPr="003D306D">
        <w:t xml:space="preserve">shown in </w:t>
      </w:r>
      <w:r w:rsidRPr="005244FB">
        <w:rPr>
          <w:b/>
        </w:rPr>
        <w:t>Figure 5.2</w:t>
      </w:r>
      <w:r w:rsidRPr="00712DB8">
        <w:t>)</w:t>
      </w:r>
      <w:r>
        <w:t xml:space="preserve"> confirmed</w:t>
      </w:r>
      <w:r w:rsidRPr="003D306D">
        <w:t xml:space="preserve"> the expression of </w:t>
      </w:r>
      <w:r w:rsidRPr="00FD3AED">
        <w:rPr>
          <w:i/>
        </w:rPr>
        <w:t>Igf-1</w:t>
      </w:r>
      <w:r w:rsidRPr="003D306D">
        <w:t xml:space="preserve"> from IDLVs. </w:t>
      </w:r>
      <w:r>
        <w:t>However</w:t>
      </w:r>
      <w:r w:rsidRPr="003D306D">
        <w:t xml:space="preserve">, </w:t>
      </w:r>
      <w:r>
        <w:t xml:space="preserve">levels of IGF-1 </w:t>
      </w:r>
      <w:r w:rsidRPr="003D306D">
        <w:t xml:space="preserve">decreased </w:t>
      </w:r>
      <w:r>
        <w:t xml:space="preserve">with </w:t>
      </w:r>
      <w:r w:rsidRPr="003D306D">
        <w:t xml:space="preserve">time </w:t>
      </w:r>
      <w:r>
        <w:t>in</w:t>
      </w:r>
      <w:r w:rsidRPr="003D306D">
        <w:t xml:space="preserve"> culture. Indeed</w:t>
      </w:r>
      <w:r>
        <w:t>,</w:t>
      </w:r>
      <w:r w:rsidRPr="003D306D">
        <w:t xml:space="preserve"> at day 3 post-transduction, IGF-1 concentration was about 5 ng/ml but </w:t>
      </w:r>
      <w:r>
        <w:t xml:space="preserve">reduced 61% after an additional </w:t>
      </w:r>
      <w:r w:rsidRPr="003D306D">
        <w:t>3 days</w:t>
      </w:r>
      <w:r>
        <w:t>.</w:t>
      </w:r>
    </w:p>
    <w:p w:rsidR="006179E6" w:rsidRPr="003D306D" w:rsidRDefault="00DB0C88" w:rsidP="006179E6">
      <w:pPr>
        <w:pStyle w:val="Caption"/>
        <w:spacing w:before="100" w:beforeAutospacing="1" w:after="100" w:afterAutospacing="1" w:line="480" w:lineRule="auto"/>
        <w:jc w:val="both"/>
        <w:rPr>
          <w:rFonts w:ascii="Century Gothic" w:hAnsi="Century Gothic" w:cs="Arial"/>
          <w:b w:val="0"/>
          <w:sz w:val="23"/>
          <w:szCs w:val="23"/>
        </w:rPr>
      </w:pPr>
      <w:r>
        <w:rPr>
          <w:rFonts w:ascii="Century Gothic" w:hAnsi="Century Gothic" w:cs="Arial"/>
          <w:b w:val="0"/>
          <w:noProof/>
          <w:sz w:val="23"/>
          <w:szCs w:val="23"/>
          <w:lang w:val="en-US" w:eastAsia="en-US"/>
        </w:rPr>
        <w:pict>
          <v:shape id="_x0000_s1910" type="#_x0000_t75" style="position:absolute;left:0;text-align:left;margin-left:30.25pt;margin-top:-12.8pt;width:349.8pt;height:204pt;z-index:251727872" fillcolor="#bbe0e3">
            <v:imagedata r:id="rId255" o:title=""/>
          </v:shape>
          <o:OLEObject Type="Embed" ProgID="Prism5.Document" ShapeID="_x0000_s1910" DrawAspect="Content" ObjectID="_1445242536" r:id="rId256"/>
        </w:pict>
      </w:r>
      <w:r w:rsidR="006179E6" w:rsidRPr="003D306D">
        <w:rPr>
          <w:rFonts w:ascii="Century Gothic" w:hAnsi="Century Gothic" w:cs="Arial"/>
          <w:b w:val="0"/>
          <w:sz w:val="23"/>
          <w:szCs w:val="23"/>
        </w:rPr>
        <w:t xml:space="preserve"> </w:t>
      </w:r>
    </w:p>
    <w:p w:rsidR="006179E6" w:rsidRPr="003D306D" w:rsidRDefault="006179E6" w:rsidP="006179E6">
      <w:pPr>
        <w:rPr>
          <w:rFonts w:cs="Arial"/>
          <w:b/>
          <w:sz w:val="23"/>
          <w:szCs w:val="23"/>
        </w:rPr>
      </w:pPr>
    </w:p>
    <w:p w:rsidR="006179E6" w:rsidRPr="003D306D" w:rsidRDefault="006179E6" w:rsidP="006179E6">
      <w:pPr>
        <w:rPr>
          <w:rFonts w:cs="Arial"/>
          <w:b/>
          <w:sz w:val="23"/>
          <w:szCs w:val="23"/>
        </w:rPr>
      </w:pPr>
    </w:p>
    <w:p w:rsidR="006179E6" w:rsidRPr="00BA258F" w:rsidRDefault="006179E6" w:rsidP="006179E6">
      <w:pPr>
        <w:rPr>
          <w:rFonts w:cs="Arial"/>
          <w:b/>
          <w:sz w:val="27"/>
          <w:szCs w:val="23"/>
        </w:rPr>
      </w:pPr>
    </w:p>
    <w:p w:rsidR="006179E6" w:rsidRPr="00021E3F" w:rsidRDefault="006179E6" w:rsidP="006179E6">
      <w:pPr>
        <w:rPr>
          <w:rFonts w:cs="Arial"/>
          <w:b/>
          <w:sz w:val="2"/>
          <w:szCs w:val="23"/>
        </w:rPr>
      </w:pPr>
    </w:p>
    <w:p w:rsidR="006179E6" w:rsidRPr="003D306D" w:rsidRDefault="006179E6" w:rsidP="006179E6">
      <w:pPr>
        <w:pStyle w:val="Caption"/>
        <w:spacing w:before="100" w:beforeAutospacing="1" w:after="100" w:afterAutospacing="1" w:line="480" w:lineRule="auto"/>
        <w:rPr>
          <w:rFonts w:ascii="Century Gothic" w:hAnsi="Century Gothic"/>
          <w:sz w:val="2"/>
          <w:szCs w:val="23"/>
        </w:rPr>
      </w:pPr>
    </w:p>
    <w:p w:rsidR="006179E6" w:rsidRPr="00BA258F" w:rsidRDefault="006179E6" w:rsidP="006179E6">
      <w:pPr>
        <w:pStyle w:val="Caption"/>
        <w:spacing w:before="100" w:beforeAutospacing="1" w:after="100" w:afterAutospacing="1" w:line="360" w:lineRule="auto"/>
        <w:jc w:val="both"/>
        <w:rPr>
          <w:rFonts w:ascii="Century Gothic" w:hAnsi="Century Gothic" w:cs="Arial"/>
          <w:b w:val="0"/>
        </w:rPr>
      </w:pPr>
      <w:bookmarkStart w:id="1110" w:name="_Toc338496914"/>
      <w:bookmarkStart w:id="1111" w:name="_Toc338502096"/>
      <w:bookmarkStart w:id="1112" w:name="_Toc341039184"/>
      <w:bookmarkStart w:id="1113" w:name="_Toc356080061"/>
      <w:r w:rsidRPr="00BA258F">
        <w:rPr>
          <w:rFonts w:ascii="Century Gothic" w:hAnsi="Century Gothic"/>
        </w:rPr>
        <w:t>Figure 5.</w:t>
      </w:r>
      <w:r w:rsidR="00122438" w:rsidRPr="00BA258F">
        <w:rPr>
          <w:rFonts w:ascii="Century Gothic" w:hAnsi="Century Gothic"/>
        </w:rPr>
        <w:fldChar w:fldCharType="begin"/>
      </w:r>
      <w:r w:rsidRPr="00BA258F">
        <w:rPr>
          <w:rFonts w:ascii="Century Gothic" w:hAnsi="Century Gothic"/>
        </w:rPr>
        <w:instrText xml:space="preserve"> SEQ Figure_5. \* ARABIC </w:instrText>
      </w:r>
      <w:r w:rsidR="00122438" w:rsidRPr="00BA258F">
        <w:rPr>
          <w:rFonts w:ascii="Century Gothic" w:hAnsi="Century Gothic"/>
        </w:rPr>
        <w:fldChar w:fldCharType="separate"/>
      </w:r>
      <w:r w:rsidRPr="00BA258F">
        <w:rPr>
          <w:rFonts w:ascii="Century Gothic" w:hAnsi="Century Gothic"/>
          <w:noProof/>
        </w:rPr>
        <w:t>2</w:t>
      </w:r>
      <w:r w:rsidR="00122438" w:rsidRPr="00BA258F">
        <w:rPr>
          <w:rFonts w:ascii="Century Gothic" w:hAnsi="Century Gothic"/>
        </w:rPr>
        <w:fldChar w:fldCharType="end"/>
      </w:r>
      <w:r w:rsidRPr="00BA258F">
        <w:rPr>
          <w:rFonts w:ascii="Century Gothic" w:hAnsi="Century Gothic"/>
        </w:rPr>
        <w:t>: Levels of IGF-1 expressed from LV-transduced VM neuronal cultures.</w:t>
      </w:r>
      <w:r w:rsidRPr="00BA258F">
        <w:rPr>
          <w:rFonts w:ascii="Century Gothic" w:hAnsi="Century Gothic"/>
          <w:b w:val="0"/>
        </w:rPr>
        <w:t xml:space="preserve"> </w:t>
      </w:r>
      <w:r w:rsidRPr="00BA258F">
        <w:rPr>
          <w:rStyle w:val="Strong"/>
          <w:b w:val="0"/>
          <w:sz w:val="20"/>
        </w:rPr>
        <w:t>E14 rat primary cultures were transduced with IDLV-CMVp-Igf-1 vector</w:t>
      </w:r>
      <w:r>
        <w:rPr>
          <w:rStyle w:val="Strong"/>
          <w:b w:val="0"/>
          <w:sz w:val="20"/>
        </w:rPr>
        <w:t>s</w:t>
      </w:r>
      <w:r w:rsidRPr="00BA258F">
        <w:rPr>
          <w:rStyle w:val="Strong"/>
          <w:b w:val="0"/>
          <w:sz w:val="20"/>
        </w:rPr>
        <w:t xml:space="preserve"> at MOI 100 (vi</w:t>
      </w:r>
      <w:r>
        <w:rPr>
          <w:rStyle w:val="Strong"/>
          <w:b w:val="0"/>
          <w:sz w:val="20"/>
        </w:rPr>
        <w:t>ral DNA copies</w:t>
      </w:r>
      <w:r w:rsidRPr="00BA258F">
        <w:rPr>
          <w:rStyle w:val="Strong"/>
          <w:b w:val="0"/>
          <w:sz w:val="20"/>
        </w:rPr>
        <w:t xml:space="preserve">). Mock cultures </w:t>
      </w:r>
      <w:r w:rsidR="00F61260">
        <w:rPr>
          <w:rStyle w:val="Strong"/>
          <w:b w:val="0"/>
          <w:sz w:val="20"/>
        </w:rPr>
        <w:t>receiving</w:t>
      </w:r>
      <w:r>
        <w:rPr>
          <w:rStyle w:val="Strong"/>
          <w:b w:val="0"/>
          <w:sz w:val="20"/>
        </w:rPr>
        <w:t xml:space="preserve"> no transduction act</w:t>
      </w:r>
      <w:r w:rsidRPr="00BA258F">
        <w:rPr>
          <w:rStyle w:val="Strong"/>
          <w:b w:val="0"/>
          <w:sz w:val="20"/>
        </w:rPr>
        <w:t xml:space="preserve"> as negative controls. </w:t>
      </w:r>
      <w:r>
        <w:rPr>
          <w:rStyle w:val="Strong"/>
          <w:b w:val="0"/>
          <w:sz w:val="20"/>
        </w:rPr>
        <w:t xml:space="preserve">The concentration of </w:t>
      </w:r>
      <w:r w:rsidRPr="00BA258F">
        <w:rPr>
          <w:rStyle w:val="Strong"/>
          <w:b w:val="0"/>
          <w:sz w:val="20"/>
        </w:rPr>
        <w:t>IGF-1 in cell supernatants collected at 3 and 6 days post-transduction was quantified by ELISA. A decrease of IGF-1 levels dependent on time post-transduction was observed. Samples from a single experiment were run in duplicate.</w:t>
      </w:r>
      <w:bookmarkEnd w:id="1110"/>
      <w:bookmarkEnd w:id="1111"/>
      <w:bookmarkEnd w:id="1112"/>
      <w:bookmarkEnd w:id="1113"/>
      <w:r w:rsidRPr="00BA258F">
        <w:rPr>
          <w:rFonts w:ascii="Century Gothic" w:hAnsi="Century Gothic"/>
          <w:b w:val="0"/>
        </w:rPr>
        <w:t xml:space="preserve">  </w:t>
      </w:r>
    </w:p>
    <w:p w:rsidR="006179E6" w:rsidRPr="003D306D" w:rsidRDefault="006179E6" w:rsidP="006179E6">
      <w:pPr>
        <w:rPr>
          <w:rFonts w:cs="Arial"/>
          <w:b/>
          <w:sz w:val="23"/>
          <w:szCs w:val="23"/>
        </w:rPr>
      </w:pPr>
    </w:p>
    <w:p w:rsidR="006179E6" w:rsidRPr="003D306D" w:rsidRDefault="006179E6" w:rsidP="00F37F2C">
      <w:pPr>
        <w:pStyle w:val="Heading2"/>
      </w:pPr>
      <w:bookmarkStart w:id="1114" w:name="_Toc310948233"/>
      <w:r w:rsidRPr="003D306D">
        <w:br w:type="page"/>
      </w:r>
      <w:bookmarkStart w:id="1115" w:name="_Toc310948234"/>
      <w:bookmarkStart w:id="1116" w:name="_Toc338496673"/>
      <w:bookmarkStart w:id="1117" w:name="_Toc338499598"/>
      <w:bookmarkStart w:id="1118" w:name="_Toc341038864"/>
      <w:bookmarkStart w:id="1119" w:name="_Toc370678403"/>
      <w:bookmarkEnd w:id="1114"/>
      <w:r w:rsidRPr="003D306D">
        <w:lastRenderedPageBreak/>
        <w:t>5.</w:t>
      </w:r>
      <w:r w:rsidR="006F444E">
        <w:t>4</w:t>
      </w:r>
      <w:r w:rsidR="00F37F2C">
        <w:t>.</w:t>
      </w:r>
      <w:r w:rsidRPr="003D306D">
        <w:t xml:space="preserve">2. </w:t>
      </w:r>
      <w:bookmarkEnd w:id="1115"/>
      <w:r>
        <w:t>E</w:t>
      </w:r>
      <w:r w:rsidRPr="003D306D">
        <w:t xml:space="preserve">ffects of trophic factors on rat primary </w:t>
      </w:r>
      <w:r>
        <w:t>VM</w:t>
      </w:r>
      <w:r w:rsidRPr="003D306D">
        <w:t xml:space="preserve"> neuronal cultures</w:t>
      </w:r>
      <w:bookmarkEnd w:id="1116"/>
      <w:bookmarkEnd w:id="1117"/>
      <w:bookmarkEnd w:id="1118"/>
      <w:bookmarkEnd w:id="1119"/>
    </w:p>
    <w:p w:rsidR="006179E6" w:rsidRPr="003D306D" w:rsidRDefault="00DB0C88" w:rsidP="006179E6">
      <w:r>
        <w:rPr>
          <w:rFonts w:cs="Arial"/>
          <w:noProof/>
          <w:sz w:val="23"/>
          <w:szCs w:val="23"/>
          <w:lang w:eastAsia="en-GB"/>
        </w:rPr>
        <w:pict>
          <v:group id="_x0000_s1989" style="position:absolute;left:0;text-align:left;margin-left:-21pt;margin-top:333.25pt;width:439.4pt;height:162.85pt;z-index:251738112" coordorigin="2088,6900" coordsize="8788,3257">
            <v:group id="_x0000_s1990" style="position:absolute;left:6588;top:6900;width:4288;height:3257" coordorigin="6588,6900" coordsize="4288,3257">
              <v:shape id="_x0000_s1991" type="#_x0000_t75" style="position:absolute;left:6588;top:7022;width:4288;height:3135" fillcolor="#bbe0e3">
                <v:imagedata r:id="rId257" o:title=""/>
              </v:shape>
              <v:shape id="_x0000_s1992" type="#_x0000_t202" style="position:absolute;left:6901;top:6900;width:690;height:531" stroked="f">
                <v:textbox style="mso-next-textbox:#_x0000_s1992">
                  <w:txbxContent>
                    <w:p w:rsidR="00466BDA" w:rsidRPr="00FA0800" w:rsidRDefault="00466BDA" w:rsidP="006179E6">
                      <w:pPr>
                        <w:jc w:val="center"/>
                        <w:rPr>
                          <w:b/>
                          <w:sz w:val="28"/>
                          <w:szCs w:val="28"/>
                        </w:rPr>
                      </w:pPr>
                      <w:r>
                        <w:rPr>
                          <w:b/>
                          <w:sz w:val="28"/>
                          <w:szCs w:val="28"/>
                        </w:rPr>
                        <w:t>B</w:t>
                      </w:r>
                    </w:p>
                  </w:txbxContent>
                </v:textbox>
              </v:shape>
            </v:group>
            <v:group id="_x0000_s1993" style="position:absolute;left:2088;top:6913;width:4440;height:3244" coordorigin="2088,6898" coordsize="4440,3244">
              <v:shape id="_x0000_s1994" type="#_x0000_t75" style="position:absolute;left:2088;top:7272;width:4440;height:2870" fillcolor="#bbe0e3">
                <v:imagedata r:id="rId258" o:title=""/>
              </v:shape>
              <v:shape id="_x0000_s1995" type="#_x0000_t202" style="position:absolute;left:2506;top:6898;width:690;height:510" stroked="f">
                <v:textbox style="mso-next-textbox:#_x0000_s1995">
                  <w:txbxContent>
                    <w:p w:rsidR="00466BDA" w:rsidRPr="00FA0800" w:rsidRDefault="00466BDA" w:rsidP="006179E6">
                      <w:pPr>
                        <w:jc w:val="center"/>
                        <w:rPr>
                          <w:b/>
                          <w:sz w:val="28"/>
                          <w:szCs w:val="28"/>
                        </w:rPr>
                      </w:pPr>
                      <w:r w:rsidRPr="00FA0800">
                        <w:rPr>
                          <w:b/>
                          <w:sz w:val="28"/>
                          <w:szCs w:val="28"/>
                        </w:rPr>
                        <w:t>A</w:t>
                      </w:r>
                    </w:p>
                  </w:txbxContent>
                </v:textbox>
              </v:shape>
            </v:group>
          </v:group>
          <o:OLEObject Type="Embed" ProgID="Prism5.Document" ShapeID="_x0000_s1991" DrawAspect="Content" ObjectID="_1445242537" r:id="rId259"/>
          <o:OLEObject Type="Embed" ProgID="Prism5.Document" ShapeID="_x0000_s1994" DrawAspect="Content" ObjectID="_1445242538" r:id="rId260"/>
        </w:pict>
      </w:r>
      <w:r w:rsidR="006179E6">
        <w:rPr>
          <w:rFonts w:cs="Arial"/>
          <w:noProof/>
          <w:sz w:val="23"/>
          <w:szCs w:val="23"/>
          <w:lang w:eastAsia="en-GB"/>
        </w:rPr>
        <w:t>Prior to an investigation of</w:t>
      </w:r>
      <w:r w:rsidR="006179E6">
        <w:t xml:space="preserve"> the neuroprotective effect of IGF-1 on primary VM neuronal cultures, possible trophic support from trophic factors supplemented in the culture medium was examined. Cell</w:t>
      </w:r>
      <w:r w:rsidR="006179E6" w:rsidRPr="003D306D">
        <w:t xml:space="preserve">s were </w:t>
      </w:r>
      <w:r w:rsidR="006179E6">
        <w:t>maintained</w:t>
      </w:r>
      <w:r w:rsidR="006179E6" w:rsidRPr="003D306D">
        <w:t xml:space="preserve"> in </w:t>
      </w:r>
      <w:r w:rsidR="006179E6">
        <w:t>VM neuronal differentiation medium</w:t>
      </w:r>
      <w:r w:rsidR="006179E6" w:rsidRPr="003D306D">
        <w:t xml:space="preserve"> comprising of neuro</w:t>
      </w:r>
      <w:r w:rsidR="006179E6">
        <w:t>basal medium supplemented with G</w:t>
      </w:r>
      <w:r w:rsidR="006179E6" w:rsidRPr="003D306D">
        <w:t xml:space="preserve">lutamax, B27, FBS, and TGF-βIII (as described in </w:t>
      </w:r>
      <w:r w:rsidR="006179E6" w:rsidRPr="00F6016D">
        <w:t>Appendix 2</w:t>
      </w:r>
      <w:r w:rsidR="006179E6" w:rsidRPr="003D306D">
        <w:t xml:space="preserve">) for 4 days. </w:t>
      </w:r>
      <w:r w:rsidR="006179E6">
        <w:t>After this period, the medium was</w:t>
      </w:r>
      <w:r w:rsidR="006179E6" w:rsidRPr="003D306D">
        <w:t xml:space="preserve"> replaced </w:t>
      </w:r>
      <w:r w:rsidR="006179E6">
        <w:t>with either</w:t>
      </w:r>
      <w:r w:rsidR="006179E6" w:rsidRPr="003D306D">
        <w:t xml:space="preserve"> </w:t>
      </w:r>
      <w:r w:rsidR="006179E6">
        <w:t xml:space="preserve">VM neuronal differentiation </w:t>
      </w:r>
      <w:r w:rsidR="006179E6" w:rsidRPr="003D306D">
        <w:t>medi</w:t>
      </w:r>
      <w:r w:rsidR="006179E6">
        <w:t>um</w:t>
      </w:r>
      <w:r w:rsidR="006179E6" w:rsidRPr="003D306D">
        <w:t xml:space="preserve"> (in trophic-support</w:t>
      </w:r>
      <w:r w:rsidR="006179E6">
        <w:t>ed</w:t>
      </w:r>
      <w:r w:rsidR="006179E6" w:rsidRPr="003D306D">
        <w:t xml:space="preserve"> </w:t>
      </w:r>
      <w:r w:rsidR="006179E6">
        <w:t>culture</w:t>
      </w:r>
      <w:r w:rsidR="006179E6" w:rsidRPr="003D306D">
        <w:t>s) or by neurobasal medi</w:t>
      </w:r>
      <w:r w:rsidR="006179E6">
        <w:t>um without any</w:t>
      </w:r>
      <w:r w:rsidR="006179E6" w:rsidRPr="003D306D">
        <w:t xml:space="preserve"> supplements (in trophic</w:t>
      </w:r>
      <w:r w:rsidR="006179E6">
        <w:t xml:space="preserve"> factor</w:t>
      </w:r>
      <w:r w:rsidR="006179E6" w:rsidRPr="003D306D">
        <w:t xml:space="preserve">-free </w:t>
      </w:r>
      <w:r w:rsidR="006179E6">
        <w:t>culture</w:t>
      </w:r>
      <w:r w:rsidR="006179E6" w:rsidRPr="003D306D">
        <w:t xml:space="preserve">s). Cells were </w:t>
      </w:r>
      <w:r w:rsidR="006179E6">
        <w:t>maintaine</w:t>
      </w:r>
      <w:r w:rsidR="006179E6" w:rsidRPr="003D306D">
        <w:t xml:space="preserve">d for an additional 3 days </w:t>
      </w:r>
      <w:r w:rsidR="006179E6">
        <w:t>in culture prior to</w:t>
      </w:r>
      <w:r w:rsidR="006179E6" w:rsidRPr="003D306D">
        <w:t xml:space="preserve"> </w:t>
      </w:r>
      <w:r w:rsidR="006179E6">
        <w:t xml:space="preserve">a </w:t>
      </w:r>
      <w:r w:rsidR="006179E6" w:rsidRPr="003D306D">
        <w:t>quantification of cell survival. Nu</w:t>
      </w:r>
      <w:r w:rsidR="006179E6">
        <w:t>mbers of total cells (DAPI+) and total</w:t>
      </w:r>
      <w:r w:rsidR="006179E6" w:rsidRPr="003D306D">
        <w:t xml:space="preserve"> TH+ cells were evaluated </w:t>
      </w:r>
      <w:r w:rsidR="006179E6">
        <w:t>indicating no significant differences</w:t>
      </w:r>
      <w:r w:rsidR="006179E6" w:rsidRPr="003D306D">
        <w:t xml:space="preserve"> between </w:t>
      </w:r>
      <w:r w:rsidR="006179E6">
        <w:t>culture conditions,</w:t>
      </w:r>
      <w:r w:rsidR="006179E6" w:rsidRPr="003D306D">
        <w:t xml:space="preserve"> with </w:t>
      </w:r>
      <w:r w:rsidR="006179E6" w:rsidRPr="003D306D">
        <w:rPr>
          <w:i/>
        </w:rPr>
        <w:t>p</w:t>
      </w:r>
      <w:r w:rsidR="006179E6" w:rsidRPr="003D306D">
        <w:t xml:space="preserve"> = 0.06 and 0.41 respectively (</w:t>
      </w:r>
      <w:r w:rsidR="006179E6" w:rsidRPr="003D306D">
        <w:rPr>
          <w:b/>
        </w:rPr>
        <w:t>Figure 5.3</w:t>
      </w:r>
      <w:r w:rsidR="006179E6" w:rsidRPr="003D306D">
        <w:t xml:space="preserve">).  </w:t>
      </w: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3D306D" w:rsidRDefault="006179E6" w:rsidP="006179E6">
      <w:pPr>
        <w:rPr>
          <w:rFonts w:cs="Arial"/>
          <w:sz w:val="23"/>
          <w:szCs w:val="23"/>
        </w:rPr>
      </w:pPr>
    </w:p>
    <w:p w:rsidR="006179E6" w:rsidRPr="0066355C" w:rsidRDefault="006179E6" w:rsidP="006179E6">
      <w:pPr>
        <w:rPr>
          <w:rFonts w:cs="Arial"/>
          <w:sz w:val="31"/>
          <w:szCs w:val="23"/>
        </w:rPr>
      </w:pPr>
    </w:p>
    <w:p w:rsidR="006179E6" w:rsidRPr="00BA258F" w:rsidRDefault="006179E6" w:rsidP="006179E6">
      <w:pPr>
        <w:pStyle w:val="Caption"/>
        <w:spacing w:before="100" w:beforeAutospacing="1" w:after="100" w:afterAutospacing="1" w:line="360" w:lineRule="auto"/>
        <w:jc w:val="both"/>
        <w:rPr>
          <w:rFonts w:ascii="Century Gothic" w:hAnsi="Century Gothic" w:cs="Arial"/>
          <w:b w:val="0"/>
        </w:rPr>
      </w:pPr>
      <w:bookmarkStart w:id="1120" w:name="_Toc338496915"/>
      <w:bookmarkStart w:id="1121" w:name="_Toc338502097"/>
      <w:bookmarkStart w:id="1122" w:name="_Toc341039185"/>
      <w:bookmarkStart w:id="1123" w:name="_Toc356080062"/>
      <w:r w:rsidRPr="00BA258F">
        <w:rPr>
          <w:rFonts w:ascii="Century Gothic" w:hAnsi="Century Gothic"/>
        </w:rPr>
        <w:t>Figure 5.</w:t>
      </w:r>
      <w:r w:rsidR="00122438" w:rsidRPr="00BA258F">
        <w:rPr>
          <w:rFonts w:ascii="Century Gothic" w:hAnsi="Century Gothic"/>
        </w:rPr>
        <w:fldChar w:fldCharType="begin"/>
      </w:r>
      <w:r w:rsidRPr="00BA258F">
        <w:rPr>
          <w:rFonts w:ascii="Century Gothic" w:hAnsi="Century Gothic"/>
        </w:rPr>
        <w:instrText xml:space="preserve"> SEQ Figure_5. \* ARABIC </w:instrText>
      </w:r>
      <w:r w:rsidR="00122438" w:rsidRPr="00BA258F">
        <w:rPr>
          <w:rFonts w:ascii="Century Gothic" w:hAnsi="Century Gothic"/>
        </w:rPr>
        <w:fldChar w:fldCharType="separate"/>
      </w:r>
      <w:r w:rsidRPr="00BA258F">
        <w:rPr>
          <w:rFonts w:ascii="Century Gothic" w:hAnsi="Century Gothic"/>
          <w:noProof/>
        </w:rPr>
        <w:t>3</w:t>
      </w:r>
      <w:r w:rsidR="00122438" w:rsidRPr="00BA258F">
        <w:rPr>
          <w:rFonts w:ascii="Century Gothic" w:hAnsi="Century Gothic"/>
        </w:rPr>
        <w:fldChar w:fldCharType="end"/>
      </w:r>
      <w:r w:rsidRPr="00BA258F">
        <w:rPr>
          <w:rFonts w:ascii="Century Gothic" w:hAnsi="Century Gothic"/>
        </w:rPr>
        <w:t>: Effects of trophic support on rat VM neuronal cultures</w:t>
      </w:r>
      <w:r w:rsidRPr="00BA258F">
        <w:rPr>
          <w:rFonts w:ascii="Century Gothic" w:hAnsi="Century Gothic"/>
          <w:b w:val="0"/>
        </w:rPr>
        <w:t xml:space="preserve">. </w:t>
      </w:r>
      <w:r w:rsidRPr="00BA258F">
        <w:rPr>
          <w:rStyle w:val="Strong"/>
          <w:b w:val="0"/>
          <w:sz w:val="20"/>
        </w:rPr>
        <w:t>Neuronal cultures containing TH+ cells were maintained in trophic-support</w:t>
      </w:r>
      <w:r>
        <w:rPr>
          <w:rStyle w:val="Strong"/>
          <w:b w:val="0"/>
          <w:sz w:val="20"/>
        </w:rPr>
        <w:t>ed</w:t>
      </w:r>
      <w:r w:rsidRPr="00BA258F">
        <w:rPr>
          <w:rStyle w:val="Strong"/>
          <w:b w:val="0"/>
          <w:sz w:val="20"/>
        </w:rPr>
        <w:t xml:space="preserve"> medium for 4 days. The medium was then changed and withdrawal of trophic factors was applied to trophic factor-free cultures. Cells were maintained for an additional 3 days. The number of total and TH+ cells remaining was scored, indicating no significant differences in </w:t>
      </w:r>
      <w:r>
        <w:rPr>
          <w:rStyle w:val="Strong"/>
          <w:b w:val="0"/>
          <w:sz w:val="20"/>
        </w:rPr>
        <w:t xml:space="preserve">the </w:t>
      </w:r>
      <w:r w:rsidRPr="00BA258F">
        <w:rPr>
          <w:rStyle w:val="Strong"/>
          <w:b w:val="0"/>
          <w:sz w:val="20"/>
        </w:rPr>
        <w:t xml:space="preserve">number of (A) DAPI+ cells or (B) TH+ cells between trophic-supported and trophic factor-free cultures. Statistical analysis by 2-tailed Student’s </w:t>
      </w:r>
      <w:r w:rsidRPr="00BA258F">
        <w:rPr>
          <w:rStyle w:val="Strong"/>
          <w:b w:val="0"/>
          <w:i/>
          <w:sz w:val="20"/>
        </w:rPr>
        <w:t>t</w:t>
      </w:r>
      <w:r w:rsidRPr="00BA258F">
        <w:rPr>
          <w:rStyle w:val="Strong"/>
          <w:b w:val="0"/>
          <w:sz w:val="20"/>
        </w:rPr>
        <w:t xml:space="preserve">-test; error bars represent the S.E.M; </w:t>
      </w:r>
      <w:r w:rsidRPr="00BA258F">
        <w:rPr>
          <w:rStyle w:val="Strong"/>
          <w:b w:val="0"/>
          <w:i/>
          <w:sz w:val="20"/>
        </w:rPr>
        <w:t>n</w:t>
      </w:r>
      <w:r w:rsidRPr="00BA258F">
        <w:rPr>
          <w:rStyle w:val="Strong"/>
          <w:b w:val="0"/>
          <w:sz w:val="20"/>
        </w:rPr>
        <w:t xml:space="preserve"> = 5.</w:t>
      </w:r>
      <w:bookmarkEnd w:id="1120"/>
      <w:bookmarkEnd w:id="1121"/>
      <w:bookmarkEnd w:id="1122"/>
      <w:r w:rsidRPr="00BA258F">
        <w:rPr>
          <w:rStyle w:val="Strong"/>
          <w:b w:val="0"/>
          <w:sz w:val="20"/>
        </w:rPr>
        <w:t xml:space="preserve"> </w:t>
      </w:r>
      <w:r>
        <w:rPr>
          <w:rStyle w:val="Strong"/>
          <w:b w:val="0"/>
          <w:sz w:val="20"/>
        </w:rPr>
        <w:t xml:space="preserve">   </w:t>
      </w:r>
      <w:r w:rsidR="00DB0C88">
        <w:rPr>
          <w:noProof/>
          <w:lang w:eastAsia="en-GB"/>
        </w:rPr>
      </w:r>
      <w:r w:rsidR="00DB0C88">
        <w:rPr>
          <w:noProof/>
          <w:lang w:eastAsia="en-GB"/>
        </w:rPr>
        <w:pict>
          <v:rect id="Rectangle 1356" o:spid="_x0000_s2683" style="width:7.15pt;height:8.2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" fillcolor="#00c" stroked="f" strokecolor="#3c3">
            <w10:wrap type="none"/>
            <w10:anchorlock/>
          </v:rect>
        </w:pict>
      </w:r>
      <w:r w:rsidRPr="00BA258F">
        <w:rPr>
          <w:rFonts w:ascii="Century Gothic" w:hAnsi="Century Gothic"/>
          <w:b w:val="0"/>
        </w:rPr>
        <w:t xml:space="preserve">  Trophic-supported     </w:t>
      </w:r>
      <w:r w:rsidR="00DB0C88">
        <w:rPr>
          <w:rFonts w:ascii="Century Gothic" w:hAnsi="Century Gothic"/>
          <w:b w:val="0"/>
          <w:noProof/>
          <w:lang w:eastAsia="en-GB"/>
        </w:rPr>
      </w:r>
      <w:r w:rsidR="00DB0C88">
        <w:rPr>
          <w:rFonts w:ascii="Century Gothic" w:hAnsi="Century Gothic"/>
          <w:b w:val="0"/>
          <w:noProof/>
          <w:lang w:eastAsia="en-GB"/>
        </w:rPr>
        <w:pict>
          <v:rect id="Rectangle 1355" o:spid="_x0000_s2682" style="width:7.15pt;height:8.2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" fillcolor="#404040" stroked="f" strokecolor="#3c3">
            <w10:wrap type="none"/>
            <w10:anchorlock/>
          </v:rect>
        </w:pict>
      </w:r>
      <w:r w:rsidRPr="00BA258F">
        <w:rPr>
          <w:rFonts w:ascii="Century Gothic" w:hAnsi="Century Gothic"/>
          <w:b w:val="0"/>
        </w:rPr>
        <w:t xml:space="preserve">   Trophic factor-free</w:t>
      </w:r>
      <w:bookmarkEnd w:id="1123"/>
    </w:p>
    <w:p w:rsidR="006179E6" w:rsidRPr="003D306D" w:rsidRDefault="006179E6" w:rsidP="006179E6">
      <w:bookmarkStart w:id="1124" w:name="_Toc310948235"/>
      <w:bookmarkStart w:id="1125" w:name="_Toc337673542"/>
      <w:bookmarkStart w:id="1126" w:name="_Toc337815948"/>
      <w:bookmarkStart w:id="1127" w:name="_Toc338361609"/>
      <w:bookmarkStart w:id="1128" w:name="_Toc338496674"/>
      <w:bookmarkStart w:id="1129" w:name="_Toc338499599"/>
      <w:bookmarkStart w:id="1130" w:name="_Toc341038865"/>
      <w:bookmarkStart w:id="1131" w:name="_Toc341090228"/>
      <w:bookmarkStart w:id="1132" w:name="_Toc341625420"/>
      <w:bookmarkStart w:id="1133" w:name="_Toc341730380"/>
      <w:r>
        <w:br w:type="page"/>
      </w:r>
      <w:r>
        <w:lastRenderedPageBreak/>
        <w:t>In impure VM neuronal cultures (characterised in section 4.</w:t>
      </w:r>
      <w:r w:rsidR="00F37F2C">
        <w:t>2.</w:t>
      </w:r>
      <w:r>
        <w:t>1), the presence of glial cells secreting trophic factors may enhance the survival of total cells independent of support from culture medium. Seeding cells at high densities may inhibit the growth of glial cells and thereby possibly reduce their influence. Hence, the effect</w:t>
      </w:r>
      <w:r w:rsidRPr="003D306D">
        <w:t xml:space="preserve"> of exogenous trophic factors on survival of rat primary embryonic </w:t>
      </w:r>
      <w:r>
        <w:t>VM neurons was</w:t>
      </w:r>
      <w:r w:rsidRPr="003D306D">
        <w:t xml:space="preserve"> re-investigated with a</w:t>
      </w:r>
      <w:r>
        <w:t>n only</w:t>
      </w:r>
      <w:r w:rsidRPr="003D306D">
        <w:t xml:space="preserve"> change in cell density, ranging from </w:t>
      </w:r>
      <w:r w:rsidRPr="0059211B">
        <w:t>1x10</w:t>
      </w:r>
      <w:r>
        <w:rPr>
          <w:vertAlign w:val="superscript"/>
        </w:rPr>
        <w:t>5</w:t>
      </w:r>
      <w:r>
        <w:t xml:space="preserve"> </w:t>
      </w:r>
      <w:r w:rsidRPr="0059211B">
        <w:t>to</w:t>
      </w:r>
      <w:r w:rsidRPr="003D306D">
        <w:t xml:space="preserve"> 5x10</w:t>
      </w:r>
      <w:r w:rsidRPr="003D306D">
        <w:rPr>
          <w:vertAlign w:val="superscript"/>
        </w:rPr>
        <w:t>5</w:t>
      </w:r>
      <w:r w:rsidRPr="003D306D">
        <w:t xml:space="preserve"> cells/well. </w:t>
      </w:r>
      <w:bookmarkStart w:id="1134" w:name="OLE_LINK6"/>
      <w:r>
        <w:t>Cells were cultured and withdrawal of supplemented trophic factors was applied in the same manner as in the previous experiment. C</w:t>
      </w:r>
      <w:r w:rsidRPr="003D306D">
        <w:t xml:space="preserve">ell </w:t>
      </w:r>
      <w:r>
        <w:t>viability</w:t>
      </w:r>
      <w:r w:rsidRPr="003D306D">
        <w:t xml:space="preserve"> determined by an MTT assay</w:t>
      </w:r>
      <w:r>
        <w:t xml:space="preserve"> </w:t>
      </w:r>
      <w:r w:rsidRPr="003D306D">
        <w:t xml:space="preserve">at the end of the experiment (day 7 </w:t>
      </w:r>
      <w:r w:rsidRPr="003D306D">
        <w:rPr>
          <w:i/>
        </w:rPr>
        <w:t>in vitro</w:t>
      </w:r>
      <w:r w:rsidRPr="003D306D">
        <w:t xml:space="preserve">) </w:t>
      </w:r>
      <w:r w:rsidR="006E1C61">
        <w:t>convincingly demonstrated an influence of t</w:t>
      </w:r>
      <w:r w:rsidR="001C7303">
        <w:t>rophic factor withdrawal on cell survival (</w:t>
      </w:r>
      <w:r w:rsidR="001C7303">
        <w:rPr>
          <w:i/>
        </w:rPr>
        <w:t>p</w:t>
      </w:r>
      <w:r w:rsidR="001C7303">
        <w:t xml:space="preserve"> &lt; 0.0001). However, a</w:t>
      </w:r>
      <w:r w:rsidRPr="003D306D">
        <w:t xml:space="preserve"> significan</w:t>
      </w:r>
      <w:bookmarkEnd w:id="1134"/>
      <w:r w:rsidRPr="003D306D">
        <w:t xml:space="preserve">t difference in </w:t>
      </w:r>
      <w:r w:rsidR="006E1C61">
        <w:t>the</w:t>
      </w:r>
      <w:r w:rsidRPr="003D306D">
        <w:t xml:space="preserve"> survival between trophic-support</w:t>
      </w:r>
      <w:r>
        <w:t>ed</w:t>
      </w:r>
      <w:r w:rsidRPr="003D306D">
        <w:t xml:space="preserve"> and trophic</w:t>
      </w:r>
      <w:r>
        <w:t xml:space="preserve"> factor</w:t>
      </w:r>
      <w:r w:rsidRPr="003D306D">
        <w:t xml:space="preserve">-free </w:t>
      </w:r>
      <w:r>
        <w:t>culture</w:t>
      </w:r>
      <w:r w:rsidRPr="003D306D">
        <w:t xml:space="preserve">s </w:t>
      </w:r>
      <w:r w:rsidR="001C7303">
        <w:t xml:space="preserve">at the same cell density </w:t>
      </w:r>
      <w:r w:rsidRPr="003D306D">
        <w:t>w</w:t>
      </w:r>
      <w:r w:rsidR="00F61260">
        <w:t>as observed only at the highest</w:t>
      </w:r>
      <w:r w:rsidRPr="003D306D">
        <w:t xml:space="preserve"> density</w:t>
      </w:r>
      <w:r w:rsidR="001C7303">
        <w:t xml:space="preserve"> of</w:t>
      </w:r>
      <w:r w:rsidRPr="003D306D">
        <w:t xml:space="preserve"> </w:t>
      </w:r>
      <w:r>
        <w:t>5x10</w:t>
      </w:r>
      <w:r>
        <w:rPr>
          <w:vertAlign w:val="superscript"/>
        </w:rPr>
        <w:t>5</w:t>
      </w:r>
      <w:r>
        <w:t xml:space="preserve"> cells/well </w:t>
      </w:r>
      <w:r w:rsidRPr="003D306D">
        <w:t>(</w:t>
      </w:r>
      <w:r w:rsidRPr="003D306D">
        <w:rPr>
          <w:i/>
        </w:rPr>
        <w:t>p</w:t>
      </w:r>
      <w:r>
        <w:t xml:space="preserve">= 0.006), </w:t>
      </w:r>
      <w:r w:rsidRPr="00021E3F">
        <w:rPr>
          <w:b/>
        </w:rPr>
        <w:t>Figure 5</w:t>
      </w:r>
      <w:r w:rsidRPr="007F674D">
        <w:rPr>
          <w:b/>
        </w:rPr>
        <w:t>.4</w:t>
      </w:r>
      <w:r w:rsidRPr="003D306D">
        <w:t>.</w:t>
      </w:r>
      <w:bookmarkEnd w:id="1124"/>
      <w:bookmarkEnd w:id="1125"/>
      <w:bookmarkEnd w:id="1126"/>
      <w:bookmarkEnd w:id="1127"/>
      <w:bookmarkEnd w:id="1128"/>
      <w:bookmarkEnd w:id="1129"/>
      <w:bookmarkEnd w:id="1130"/>
      <w:bookmarkEnd w:id="1131"/>
      <w:bookmarkEnd w:id="1132"/>
      <w:bookmarkEnd w:id="1133"/>
      <w:r w:rsidRPr="003D306D">
        <w:t xml:space="preserve">  </w:t>
      </w:r>
    </w:p>
    <w:p w:rsidR="006179E6" w:rsidRPr="003D306D" w:rsidRDefault="00DB0C88" w:rsidP="006179E6">
      <w:pPr>
        <w:pStyle w:val="Heading1"/>
        <w:rPr>
          <w:rFonts w:cs="Arial"/>
          <w:kern w:val="0"/>
          <w:szCs w:val="23"/>
        </w:rPr>
      </w:pPr>
      <w:bookmarkStart w:id="1135" w:name="_Toc364081166"/>
      <w:r>
        <w:rPr>
          <w:noProof/>
          <w:lang w:val="en-US"/>
        </w:rPr>
        <w:pict>
          <v:shape id="_x0000_s1911" type="#_x0000_t75" style="position:absolute;left:0;text-align:left;margin-left:-6.5pt;margin-top:-18.8pt;width:403pt;height:286.6pt;z-index:251728896" fillcolor="#bbe0e3">
            <v:imagedata r:id="rId261" o:title=""/>
          </v:shape>
          <o:OLEObject Type="Embed" ProgID="Prism5.Document" ShapeID="_x0000_s1911" DrawAspect="Content" ObjectID="_1445242539" r:id="rId262"/>
        </w:pict>
      </w:r>
      <w:bookmarkEnd w:id="1135"/>
    </w:p>
    <w:p w:rsidR="006179E6" w:rsidRPr="003D306D" w:rsidRDefault="006179E6" w:rsidP="006179E6">
      <w:pPr>
        <w:pStyle w:val="Heading1"/>
        <w:rPr>
          <w:rFonts w:cs="Arial"/>
          <w:kern w:val="0"/>
          <w:szCs w:val="23"/>
        </w:rPr>
      </w:pPr>
    </w:p>
    <w:p w:rsidR="006179E6" w:rsidRPr="003D306D" w:rsidRDefault="006179E6" w:rsidP="006179E6">
      <w:pPr>
        <w:pStyle w:val="Heading1"/>
        <w:rPr>
          <w:rFonts w:cs="Arial"/>
          <w:kern w:val="0"/>
          <w:szCs w:val="23"/>
        </w:rPr>
      </w:pPr>
    </w:p>
    <w:p w:rsidR="006179E6" w:rsidRPr="00D757BE" w:rsidRDefault="006179E6" w:rsidP="006179E6">
      <w:pPr>
        <w:pStyle w:val="Heading1"/>
        <w:rPr>
          <w:rFonts w:cs="Arial"/>
          <w:kern w:val="0"/>
          <w:sz w:val="16"/>
          <w:szCs w:val="23"/>
        </w:rPr>
      </w:pPr>
    </w:p>
    <w:p w:rsidR="006179E6" w:rsidRPr="00D757BE" w:rsidRDefault="006179E6" w:rsidP="006179E6">
      <w:pPr>
        <w:rPr>
          <w:sz w:val="2"/>
          <w:szCs w:val="23"/>
        </w:rPr>
      </w:pPr>
    </w:p>
    <w:p w:rsidR="006179E6" w:rsidRPr="005630A4" w:rsidRDefault="006179E6" w:rsidP="006179E6">
      <w:pPr>
        <w:pStyle w:val="Caption"/>
        <w:spacing w:before="100" w:beforeAutospacing="1" w:after="100" w:afterAutospacing="1" w:line="360" w:lineRule="auto"/>
        <w:jc w:val="both"/>
        <w:rPr>
          <w:rFonts w:ascii="Century Gothic" w:hAnsi="Century Gothic"/>
          <w:sz w:val="43"/>
          <w:szCs w:val="21"/>
        </w:rPr>
      </w:pPr>
      <w:bookmarkStart w:id="1136" w:name="_Toc338496916"/>
      <w:bookmarkStart w:id="1137" w:name="_Toc338502098"/>
      <w:bookmarkStart w:id="1138" w:name="_Toc341039186"/>
    </w:p>
    <w:p w:rsidR="006E1C61" w:rsidRDefault="006E1C61" w:rsidP="006179E6">
      <w:pPr>
        <w:pStyle w:val="Caption"/>
        <w:spacing w:before="100" w:beforeAutospacing="1" w:after="100" w:afterAutospacing="1" w:line="360" w:lineRule="auto"/>
        <w:jc w:val="both"/>
        <w:rPr>
          <w:rFonts w:ascii="Century Gothic" w:hAnsi="Century Gothic"/>
        </w:rPr>
      </w:pPr>
      <w:bookmarkStart w:id="1139" w:name="_Toc356080063"/>
    </w:p>
    <w:p w:rsidR="006E1C61" w:rsidRDefault="006E1C61" w:rsidP="006179E6">
      <w:pPr>
        <w:pStyle w:val="Caption"/>
        <w:spacing w:before="100" w:beforeAutospacing="1" w:after="100" w:afterAutospacing="1" w:line="360" w:lineRule="auto"/>
        <w:jc w:val="both"/>
        <w:rPr>
          <w:rFonts w:ascii="Century Gothic" w:hAnsi="Century Gothic"/>
        </w:rPr>
      </w:pPr>
    </w:p>
    <w:p w:rsidR="006179E6" w:rsidRDefault="006179E6" w:rsidP="006179E6">
      <w:pPr>
        <w:pStyle w:val="Caption"/>
        <w:spacing w:before="100" w:beforeAutospacing="1" w:after="100" w:afterAutospacing="1" w:line="360" w:lineRule="auto"/>
        <w:jc w:val="both"/>
        <w:rPr>
          <w:rStyle w:val="Strong"/>
          <w:b w:val="0"/>
          <w:sz w:val="20"/>
        </w:rPr>
      </w:pPr>
      <w:r w:rsidRPr="009A0420">
        <w:rPr>
          <w:rFonts w:ascii="Century Gothic" w:hAnsi="Century Gothic"/>
        </w:rPr>
        <w:lastRenderedPageBreak/>
        <w:t>Figure 5.</w:t>
      </w:r>
      <w:r w:rsidR="00122438" w:rsidRPr="009A0420">
        <w:rPr>
          <w:rFonts w:ascii="Century Gothic" w:hAnsi="Century Gothic"/>
        </w:rPr>
        <w:fldChar w:fldCharType="begin"/>
      </w:r>
      <w:r w:rsidRPr="009A0420">
        <w:rPr>
          <w:rFonts w:ascii="Century Gothic" w:hAnsi="Century Gothic"/>
        </w:rPr>
        <w:instrText xml:space="preserve"> SEQ Figure_5. \* ARABIC </w:instrText>
      </w:r>
      <w:r w:rsidR="00122438" w:rsidRPr="009A0420">
        <w:rPr>
          <w:rFonts w:ascii="Century Gothic" w:hAnsi="Century Gothic"/>
        </w:rPr>
        <w:fldChar w:fldCharType="separate"/>
      </w:r>
      <w:r w:rsidRPr="009A0420">
        <w:rPr>
          <w:rFonts w:ascii="Century Gothic" w:hAnsi="Century Gothic"/>
          <w:noProof/>
        </w:rPr>
        <w:t>4</w:t>
      </w:r>
      <w:r w:rsidR="00122438" w:rsidRPr="009A0420">
        <w:rPr>
          <w:rFonts w:ascii="Century Gothic" w:hAnsi="Century Gothic"/>
        </w:rPr>
        <w:fldChar w:fldCharType="end"/>
      </w:r>
      <w:r w:rsidRPr="009A0420">
        <w:rPr>
          <w:rFonts w:ascii="Century Gothic" w:hAnsi="Century Gothic"/>
        </w:rPr>
        <w:t>: Effects of cell density on the survival of rat VM neuronal cultures.</w:t>
      </w:r>
      <w:r w:rsidRPr="009A0420">
        <w:rPr>
          <w:rFonts w:ascii="Century Gothic" w:hAnsi="Century Gothic"/>
          <w:b w:val="0"/>
        </w:rPr>
        <w:t xml:space="preserve"> </w:t>
      </w:r>
      <w:r>
        <w:rPr>
          <w:rStyle w:val="Strong"/>
          <w:b w:val="0"/>
          <w:sz w:val="20"/>
        </w:rPr>
        <w:t xml:space="preserve">Cells </w:t>
      </w:r>
      <w:r w:rsidRPr="009A0420">
        <w:rPr>
          <w:rStyle w:val="Strong"/>
          <w:b w:val="0"/>
          <w:sz w:val="20"/>
        </w:rPr>
        <w:t xml:space="preserve">were </w:t>
      </w:r>
      <w:r>
        <w:rPr>
          <w:rStyle w:val="Strong"/>
          <w:b w:val="0"/>
          <w:sz w:val="20"/>
        </w:rPr>
        <w:t>cultured</w:t>
      </w:r>
      <w:r w:rsidRPr="009A0420">
        <w:rPr>
          <w:rStyle w:val="Strong"/>
          <w:b w:val="0"/>
          <w:sz w:val="20"/>
        </w:rPr>
        <w:t xml:space="preserve"> in trophic-support</w:t>
      </w:r>
      <w:r>
        <w:rPr>
          <w:rStyle w:val="Strong"/>
          <w:b w:val="0"/>
          <w:sz w:val="20"/>
        </w:rPr>
        <w:t>ed medium</w:t>
      </w:r>
      <w:r w:rsidRPr="009A0420">
        <w:rPr>
          <w:rStyle w:val="Strong"/>
          <w:b w:val="0"/>
          <w:sz w:val="20"/>
        </w:rPr>
        <w:t xml:space="preserve"> for 4 days. </w:t>
      </w:r>
      <w:r>
        <w:rPr>
          <w:rStyle w:val="Strong"/>
          <w:b w:val="0"/>
          <w:sz w:val="20"/>
        </w:rPr>
        <w:t>Medium was then replaced</w:t>
      </w:r>
      <w:r w:rsidRPr="009A0420">
        <w:rPr>
          <w:rStyle w:val="Strong"/>
          <w:b w:val="0"/>
          <w:sz w:val="20"/>
        </w:rPr>
        <w:t>, with a withdrawal of trophic factors applied to trophic</w:t>
      </w:r>
      <w:r>
        <w:rPr>
          <w:rStyle w:val="Strong"/>
          <w:b w:val="0"/>
          <w:sz w:val="20"/>
        </w:rPr>
        <w:t xml:space="preserve"> factor</w:t>
      </w:r>
      <w:r w:rsidRPr="009A0420">
        <w:rPr>
          <w:rStyle w:val="Strong"/>
          <w:b w:val="0"/>
          <w:sz w:val="20"/>
        </w:rPr>
        <w:t xml:space="preserve">-free cultures. Cells were maintained for an additional 3 days prior to an assessment of cell viability by MTT assay. </w:t>
      </w:r>
      <w:r w:rsidR="006E1C61">
        <w:rPr>
          <w:rStyle w:val="Strong"/>
          <w:b w:val="0"/>
          <w:sz w:val="20"/>
        </w:rPr>
        <w:t>Trophic factor withdrawal had a strong influence on cell survival. However, in comparison at the same cell density, t</w:t>
      </w:r>
      <w:r w:rsidRPr="009A0420">
        <w:rPr>
          <w:rStyle w:val="Strong"/>
          <w:b w:val="0"/>
          <w:sz w:val="20"/>
        </w:rPr>
        <w:t xml:space="preserve">he survival </w:t>
      </w:r>
      <w:r w:rsidR="006E1C61">
        <w:rPr>
          <w:rStyle w:val="Strong"/>
          <w:b w:val="0"/>
          <w:sz w:val="20"/>
        </w:rPr>
        <w:t xml:space="preserve">of cells </w:t>
      </w:r>
      <w:r w:rsidRPr="009A0420">
        <w:rPr>
          <w:rStyle w:val="Strong"/>
          <w:b w:val="0"/>
          <w:sz w:val="20"/>
        </w:rPr>
        <w:t>in trophic-support</w:t>
      </w:r>
      <w:r>
        <w:rPr>
          <w:rStyle w:val="Strong"/>
          <w:b w:val="0"/>
          <w:sz w:val="20"/>
        </w:rPr>
        <w:t>ed</w:t>
      </w:r>
      <w:r w:rsidRPr="009A0420">
        <w:rPr>
          <w:rStyle w:val="Strong"/>
          <w:b w:val="0"/>
          <w:sz w:val="20"/>
        </w:rPr>
        <w:t xml:space="preserve"> and trophic</w:t>
      </w:r>
      <w:r>
        <w:rPr>
          <w:rStyle w:val="Strong"/>
          <w:b w:val="0"/>
          <w:sz w:val="20"/>
        </w:rPr>
        <w:t xml:space="preserve"> factor</w:t>
      </w:r>
      <w:r w:rsidRPr="009A0420">
        <w:rPr>
          <w:rStyle w:val="Strong"/>
          <w:b w:val="0"/>
          <w:sz w:val="20"/>
        </w:rPr>
        <w:t>-free cultures was significantly different only at the density of 5x10</w:t>
      </w:r>
      <w:r w:rsidRPr="009A0420">
        <w:rPr>
          <w:rStyle w:val="Strong"/>
          <w:b w:val="0"/>
          <w:sz w:val="20"/>
          <w:vertAlign w:val="superscript"/>
        </w:rPr>
        <w:t>5</w:t>
      </w:r>
      <w:r w:rsidRPr="009A0420">
        <w:rPr>
          <w:rStyle w:val="Strong"/>
          <w:b w:val="0"/>
          <w:sz w:val="20"/>
        </w:rPr>
        <w:t xml:space="preserve"> cells/well. Statistical analysis by </w:t>
      </w:r>
      <w:r w:rsidR="006E1C61">
        <w:rPr>
          <w:rStyle w:val="Strong"/>
          <w:b w:val="0"/>
          <w:sz w:val="20"/>
        </w:rPr>
        <w:t xml:space="preserve">one-way ANOVA followed by </w:t>
      </w:r>
      <w:r w:rsidRPr="009A0420">
        <w:rPr>
          <w:rStyle w:val="Strong"/>
          <w:b w:val="0"/>
          <w:sz w:val="20"/>
        </w:rPr>
        <w:t xml:space="preserve">2-tailed Student’s </w:t>
      </w:r>
      <w:r w:rsidRPr="009A0420">
        <w:rPr>
          <w:rStyle w:val="Strong"/>
          <w:b w:val="0"/>
          <w:i/>
          <w:sz w:val="20"/>
        </w:rPr>
        <w:t>t</w:t>
      </w:r>
      <w:r w:rsidRPr="009A0420">
        <w:rPr>
          <w:rStyle w:val="Strong"/>
          <w:b w:val="0"/>
          <w:sz w:val="20"/>
        </w:rPr>
        <w:t>-test</w:t>
      </w:r>
      <w:r w:rsidR="006E1C61">
        <w:rPr>
          <w:rStyle w:val="Strong"/>
          <w:b w:val="0"/>
          <w:sz w:val="20"/>
        </w:rPr>
        <w:t>.</w:t>
      </w:r>
      <w:r w:rsidRPr="009A0420">
        <w:rPr>
          <w:rStyle w:val="Strong"/>
          <w:b w:val="0"/>
          <w:sz w:val="20"/>
        </w:rPr>
        <w:t xml:space="preserve"> </w:t>
      </w:r>
      <w:r w:rsidR="006E1C61">
        <w:rPr>
          <w:rStyle w:val="Strong"/>
          <w:b w:val="0"/>
          <w:sz w:val="20"/>
        </w:rPr>
        <w:t>E</w:t>
      </w:r>
      <w:r w:rsidRPr="009A0420">
        <w:rPr>
          <w:rStyle w:val="Strong"/>
          <w:b w:val="0"/>
          <w:sz w:val="20"/>
        </w:rPr>
        <w:t xml:space="preserve">rror bars represent the S.E.M; </w:t>
      </w:r>
      <w:r w:rsidRPr="009A0420">
        <w:rPr>
          <w:rStyle w:val="Strong"/>
          <w:b w:val="0"/>
          <w:i/>
          <w:sz w:val="20"/>
        </w:rPr>
        <w:t>n</w:t>
      </w:r>
      <w:r w:rsidRPr="009A0420">
        <w:rPr>
          <w:rStyle w:val="Strong"/>
          <w:b w:val="0"/>
          <w:sz w:val="20"/>
        </w:rPr>
        <w:t xml:space="preserve"> = 3</w:t>
      </w:r>
      <w:bookmarkEnd w:id="1136"/>
      <w:bookmarkEnd w:id="1137"/>
      <w:bookmarkEnd w:id="1138"/>
      <w:r w:rsidRPr="009A0420">
        <w:rPr>
          <w:rStyle w:val="Strong"/>
          <w:b w:val="0"/>
          <w:sz w:val="20"/>
        </w:rPr>
        <w:t>; **</w:t>
      </w:r>
      <w:r w:rsidRPr="009A0420">
        <w:rPr>
          <w:rStyle w:val="Strong"/>
          <w:b w:val="0"/>
          <w:i/>
          <w:sz w:val="20"/>
        </w:rPr>
        <w:t>p</w:t>
      </w:r>
      <w:r w:rsidRPr="009A0420">
        <w:rPr>
          <w:rStyle w:val="Strong"/>
          <w:b w:val="0"/>
          <w:sz w:val="20"/>
        </w:rPr>
        <w:t>&lt;0.01.</w:t>
      </w:r>
      <w:bookmarkEnd w:id="1139"/>
    </w:p>
    <w:p w:rsidR="00A07D0A" w:rsidRPr="00A07D0A" w:rsidRDefault="00A07D0A" w:rsidP="00A07D0A">
      <w:pPr>
        <w:rPr>
          <w:sz w:val="6"/>
          <w:lang w:eastAsia="ko-KR"/>
        </w:rPr>
      </w:pPr>
    </w:p>
    <w:p w:rsidR="006179E6" w:rsidRPr="003D306D" w:rsidRDefault="006179E6" w:rsidP="005D7570">
      <w:pPr>
        <w:pStyle w:val="Heading2"/>
      </w:pPr>
      <w:bookmarkStart w:id="1140" w:name="_Toc338496675"/>
      <w:bookmarkStart w:id="1141" w:name="_Toc338499600"/>
      <w:bookmarkStart w:id="1142" w:name="_Toc341038866"/>
      <w:bookmarkStart w:id="1143" w:name="_Toc370678404"/>
      <w:bookmarkStart w:id="1144" w:name="_Toc310948237"/>
      <w:r w:rsidRPr="003D306D">
        <w:t>5.</w:t>
      </w:r>
      <w:r w:rsidR="006F444E">
        <w:t>4</w:t>
      </w:r>
      <w:r w:rsidR="00F37F2C">
        <w:t>.</w:t>
      </w:r>
      <w:r w:rsidRPr="003D306D">
        <w:t>3. IGF-1 protecti</w:t>
      </w:r>
      <w:r>
        <w:t>ve effect</w:t>
      </w:r>
      <w:r w:rsidRPr="003D306D">
        <w:t xml:space="preserve"> on rat primary cortical neuronal cultures</w:t>
      </w:r>
      <w:bookmarkEnd w:id="1140"/>
      <w:bookmarkEnd w:id="1141"/>
      <w:bookmarkEnd w:id="1142"/>
      <w:bookmarkEnd w:id="1143"/>
    </w:p>
    <w:bookmarkEnd w:id="1144"/>
    <w:p w:rsidR="006179E6" w:rsidRPr="00021E3F" w:rsidRDefault="006179E6" w:rsidP="006179E6">
      <w:pPr>
        <w:rPr>
          <w:rFonts w:cs="Arial"/>
        </w:rPr>
      </w:pPr>
      <w:r>
        <w:rPr>
          <w:rFonts w:cs="Arial"/>
        </w:rPr>
        <w:t xml:space="preserve">The result shown in </w:t>
      </w:r>
      <w:r>
        <w:rPr>
          <w:rFonts w:cs="Arial"/>
          <w:b/>
        </w:rPr>
        <w:t>Figure 5.4</w:t>
      </w:r>
      <w:r>
        <w:rPr>
          <w:rFonts w:cs="Arial"/>
        </w:rPr>
        <w:t xml:space="preserve"> suggested a very high cell density was necessary for testing the effect of IGF-1 through trophic factor withdrawal in VM neuronal cultures. However, with standard yields of VM neuron preparations, this density is too high to be used routinely. Therefore, a cortical neuronal culture system was used, which is a well-established</w:t>
      </w:r>
      <w:r w:rsidRPr="00021E3F">
        <w:rPr>
          <w:rFonts w:cs="Arial"/>
        </w:rPr>
        <w:t xml:space="preserve"> cell culture model for testing </w:t>
      </w:r>
      <w:r>
        <w:rPr>
          <w:rFonts w:cs="Arial"/>
        </w:rPr>
        <w:t>the effect</w:t>
      </w:r>
      <w:r w:rsidRPr="00021E3F">
        <w:rPr>
          <w:rFonts w:cs="Arial"/>
        </w:rPr>
        <w:t xml:space="preserve"> </w:t>
      </w:r>
      <w:r>
        <w:rPr>
          <w:rFonts w:cs="Arial"/>
        </w:rPr>
        <w:t xml:space="preserve">of trophic factor </w:t>
      </w:r>
      <w:r w:rsidRPr="00021E3F">
        <w:rPr>
          <w:rFonts w:cs="Arial"/>
        </w:rPr>
        <w:t>withdrawal</w:t>
      </w:r>
      <w:r>
        <w:rPr>
          <w:rFonts w:cs="Arial"/>
        </w:rPr>
        <w:t>.</w:t>
      </w:r>
      <w:r w:rsidRPr="00021E3F">
        <w:rPr>
          <w:rFonts w:cs="Arial"/>
        </w:rPr>
        <w:t xml:space="preserve"> </w:t>
      </w:r>
      <w:r>
        <w:rPr>
          <w:rFonts w:cs="Arial"/>
        </w:rPr>
        <w:t xml:space="preserve">Cells from </w:t>
      </w:r>
      <w:r w:rsidRPr="00021E3F">
        <w:rPr>
          <w:rFonts w:cs="Arial"/>
        </w:rPr>
        <w:t>E18</w:t>
      </w:r>
      <w:r>
        <w:rPr>
          <w:rFonts w:cs="Arial"/>
        </w:rPr>
        <w:t xml:space="preserve"> rat cortices were maintained</w:t>
      </w:r>
      <w:r w:rsidRPr="00021E3F">
        <w:rPr>
          <w:rFonts w:cs="Arial"/>
        </w:rPr>
        <w:t xml:space="preserve"> in </w:t>
      </w:r>
      <w:r>
        <w:rPr>
          <w:rFonts w:cs="Arial"/>
        </w:rPr>
        <w:t>cortical neuronal medium</w:t>
      </w:r>
      <w:r w:rsidRPr="00021E3F">
        <w:rPr>
          <w:rFonts w:cs="Arial"/>
        </w:rPr>
        <w:t xml:space="preserve"> comprising of neurobasal medium supplemented with </w:t>
      </w:r>
      <w:r>
        <w:rPr>
          <w:rFonts w:cs="Arial"/>
        </w:rPr>
        <w:t>G</w:t>
      </w:r>
      <w:r w:rsidRPr="00021E3F">
        <w:rPr>
          <w:rFonts w:cs="Arial"/>
        </w:rPr>
        <w:t xml:space="preserve">lutamax, B27, and FBS (as described in </w:t>
      </w:r>
      <w:r w:rsidRPr="00F6016D">
        <w:rPr>
          <w:rFonts w:cs="Arial"/>
        </w:rPr>
        <w:t>Appendix 2</w:t>
      </w:r>
      <w:r w:rsidRPr="00021E3F">
        <w:rPr>
          <w:rFonts w:cs="Arial"/>
        </w:rPr>
        <w:t xml:space="preserve">). </w:t>
      </w:r>
      <w:r>
        <w:rPr>
          <w:rFonts w:cs="Arial"/>
        </w:rPr>
        <w:t>Cultures were transduced with</w:t>
      </w:r>
      <w:r w:rsidRPr="00021E3F">
        <w:rPr>
          <w:rFonts w:cs="Arial"/>
        </w:rPr>
        <w:t xml:space="preserve"> IDLVs containing either CMVp-</w:t>
      </w:r>
      <w:r w:rsidRPr="00D757BE">
        <w:rPr>
          <w:rFonts w:cs="Arial"/>
          <w:i/>
        </w:rPr>
        <w:t>eGFP</w:t>
      </w:r>
      <w:r w:rsidRPr="000C2675">
        <w:rPr>
          <w:rFonts w:cs="Arial"/>
        </w:rPr>
        <w:t>,</w:t>
      </w:r>
      <w:r>
        <w:rPr>
          <w:rFonts w:cs="Arial"/>
        </w:rPr>
        <w:t xml:space="preserve"> CMVp-</w:t>
      </w:r>
      <w:r>
        <w:rPr>
          <w:rFonts w:cs="Arial"/>
          <w:i/>
        </w:rPr>
        <w:t>Gdnf</w:t>
      </w:r>
      <w:r w:rsidRPr="00021E3F">
        <w:rPr>
          <w:rFonts w:cs="Arial"/>
        </w:rPr>
        <w:t>, CMVp-</w:t>
      </w:r>
      <w:r w:rsidRPr="00D757BE">
        <w:rPr>
          <w:rFonts w:cs="Arial"/>
          <w:i/>
        </w:rPr>
        <w:t>Igf-1</w:t>
      </w:r>
      <w:r w:rsidRPr="00021E3F">
        <w:rPr>
          <w:rFonts w:cs="Arial"/>
        </w:rPr>
        <w:t>, or SYNp-</w:t>
      </w:r>
      <w:r w:rsidRPr="00D757BE">
        <w:rPr>
          <w:rFonts w:cs="Arial"/>
          <w:i/>
        </w:rPr>
        <w:t>Igf-1</w:t>
      </w:r>
      <w:r w:rsidRPr="00021E3F">
        <w:rPr>
          <w:rFonts w:cs="Arial"/>
        </w:rPr>
        <w:t xml:space="preserve"> </w:t>
      </w:r>
      <w:r>
        <w:rPr>
          <w:rFonts w:cs="Arial"/>
        </w:rPr>
        <w:t>at MOI</w:t>
      </w:r>
      <w:r w:rsidRPr="00021E3F">
        <w:rPr>
          <w:rFonts w:cs="Arial"/>
        </w:rPr>
        <w:t xml:space="preserve"> 30 </w:t>
      </w:r>
      <w:r>
        <w:rPr>
          <w:rFonts w:cs="Arial"/>
        </w:rPr>
        <w:t>or 100 (viral DNA copies</w:t>
      </w:r>
      <w:r w:rsidRPr="00021E3F">
        <w:rPr>
          <w:rFonts w:cs="Arial"/>
        </w:rPr>
        <w:t xml:space="preserve">) </w:t>
      </w:r>
      <w:r>
        <w:rPr>
          <w:rFonts w:cs="Arial"/>
        </w:rPr>
        <w:t>one</w:t>
      </w:r>
      <w:r w:rsidRPr="00021E3F">
        <w:rPr>
          <w:rFonts w:cs="Arial"/>
        </w:rPr>
        <w:t xml:space="preserve"> day after cell seeding. </w:t>
      </w:r>
      <w:r>
        <w:rPr>
          <w:rFonts w:cs="Arial"/>
        </w:rPr>
        <w:t>Medium was then</w:t>
      </w:r>
      <w:r w:rsidRPr="00021E3F">
        <w:rPr>
          <w:rFonts w:cs="Arial"/>
        </w:rPr>
        <w:t xml:space="preserve"> replaced </w:t>
      </w:r>
      <w:r>
        <w:rPr>
          <w:rFonts w:cs="Arial"/>
        </w:rPr>
        <w:t>with</w:t>
      </w:r>
      <w:r w:rsidRPr="00021E3F">
        <w:rPr>
          <w:rFonts w:cs="Arial"/>
        </w:rPr>
        <w:t xml:space="preserve"> normal </w:t>
      </w:r>
      <w:r>
        <w:rPr>
          <w:rFonts w:cs="Arial"/>
        </w:rPr>
        <w:t>cortical neuronal medium</w:t>
      </w:r>
      <w:r w:rsidRPr="00021E3F">
        <w:rPr>
          <w:rFonts w:cs="Arial"/>
        </w:rPr>
        <w:t xml:space="preserve"> (</w:t>
      </w:r>
      <w:r>
        <w:rPr>
          <w:rFonts w:cs="Arial"/>
        </w:rPr>
        <w:t>in trophic-supported culture</w:t>
      </w:r>
      <w:r w:rsidRPr="00021E3F">
        <w:rPr>
          <w:rFonts w:cs="Arial"/>
        </w:rPr>
        <w:t xml:space="preserve">s) or </w:t>
      </w:r>
      <w:r>
        <w:rPr>
          <w:rFonts w:cs="Arial"/>
        </w:rPr>
        <w:t>medium</w:t>
      </w:r>
      <w:r w:rsidRPr="00021E3F">
        <w:rPr>
          <w:rFonts w:cs="Arial"/>
        </w:rPr>
        <w:t xml:space="preserve"> with</w:t>
      </w:r>
      <w:r>
        <w:rPr>
          <w:rFonts w:cs="Arial"/>
        </w:rPr>
        <w:t>out</w:t>
      </w:r>
      <w:r w:rsidRPr="00021E3F">
        <w:rPr>
          <w:rFonts w:cs="Arial"/>
        </w:rPr>
        <w:t xml:space="preserve"> supplements (</w:t>
      </w:r>
      <w:r>
        <w:rPr>
          <w:rFonts w:cs="Arial"/>
        </w:rPr>
        <w:t>in trophic factor-free culture</w:t>
      </w:r>
      <w:r w:rsidRPr="00021E3F">
        <w:rPr>
          <w:rFonts w:cs="Arial"/>
        </w:rPr>
        <w:t xml:space="preserve">s) </w:t>
      </w:r>
      <w:r w:rsidR="00466BDA">
        <w:rPr>
          <w:rFonts w:cs="Arial"/>
        </w:rPr>
        <w:t xml:space="preserve">at day </w:t>
      </w:r>
      <w:r>
        <w:rPr>
          <w:rFonts w:cs="Arial"/>
        </w:rPr>
        <w:t>3 following</w:t>
      </w:r>
      <w:r w:rsidRPr="00021E3F">
        <w:rPr>
          <w:rFonts w:cs="Arial"/>
        </w:rPr>
        <w:t xml:space="preserve"> vector transduction. </w:t>
      </w:r>
      <w:r>
        <w:rPr>
          <w:rFonts w:cs="Arial"/>
        </w:rPr>
        <w:t>C</w:t>
      </w:r>
      <w:r w:rsidRPr="00021E3F">
        <w:rPr>
          <w:rFonts w:cs="Arial"/>
        </w:rPr>
        <w:t xml:space="preserve">ell </w:t>
      </w:r>
      <w:r>
        <w:rPr>
          <w:rFonts w:cs="Arial"/>
        </w:rPr>
        <w:t xml:space="preserve">viability was determined </w:t>
      </w:r>
      <w:r w:rsidRPr="00021E3F">
        <w:rPr>
          <w:rFonts w:cs="Arial"/>
        </w:rPr>
        <w:t xml:space="preserve">by an MTT assay </w:t>
      </w:r>
      <w:r>
        <w:rPr>
          <w:rFonts w:cs="Arial"/>
        </w:rPr>
        <w:t>3 days afterwards</w:t>
      </w:r>
      <w:r w:rsidRPr="00021E3F">
        <w:rPr>
          <w:rFonts w:cs="Arial"/>
        </w:rPr>
        <w:t xml:space="preserve">. </w:t>
      </w:r>
    </w:p>
    <w:p w:rsidR="006179E6" w:rsidRPr="00021E3F" w:rsidRDefault="006179E6" w:rsidP="006179E6">
      <w:pPr>
        <w:rPr>
          <w:rFonts w:eastAsia="Times New Roman" w:cs="Arial"/>
          <w:bCs/>
        </w:rPr>
      </w:pPr>
      <w:r>
        <w:rPr>
          <w:rFonts w:cs="Arial"/>
        </w:rPr>
        <w:t>The result from cell c</w:t>
      </w:r>
      <w:r w:rsidRPr="00021E3F">
        <w:rPr>
          <w:rFonts w:cs="Arial"/>
        </w:rPr>
        <w:t xml:space="preserve">ultures </w:t>
      </w:r>
      <w:r>
        <w:rPr>
          <w:rFonts w:cs="Arial"/>
        </w:rPr>
        <w:t>transduced</w:t>
      </w:r>
      <w:r w:rsidRPr="00021E3F">
        <w:rPr>
          <w:rFonts w:cs="Arial"/>
        </w:rPr>
        <w:t xml:space="preserve"> </w:t>
      </w:r>
      <w:r>
        <w:rPr>
          <w:rFonts w:cs="Arial"/>
        </w:rPr>
        <w:t xml:space="preserve">with vectors </w:t>
      </w:r>
      <w:r w:rsidRPr="00021E3F">
        <w:rPr>
          <w:rFonts w:cs="Arial"/>
        </w:rPr>
        <w:t xml:space="preserve">at MOI 100 </w:t>
      </w:r>
      <w:r>
        <w:rPr>
          <w:rFonts w:cs="Arial"/>
        </w:rPr>
        <w:t>displayed</w:t>
      </w:r>
      <w:r w:rsidRPr="00021E3F">
        <w:rPr>
          <w:rFonts w:cs="Arial"/>
        </w:rPr>
        <w:t xml:space="preserve"> </w:t>
      </w:r>
      <w:r>
        <w:rPr>
          <w:rFonts w:cs="Arial"/>
        </w:rPr>
        <w:t xml:space="preserve">a </w:t>
      </w:r>
      <w:r w:rsidRPr="00021E3F">
        <w:rPr>
          <w:rFonts w:cs="Arial"/>
        </w:rPr>
        <w:t xml:space="preserve">variability within </w:t>
      </w:r>
      <w:r>
        <w:rPr>
          <w:rFonts w:cs="Arial"/>
        </w:rPr>
        <w:t>the experimental set-up, which wa</w:t>
      </w:r>
      <w:r w:rsidRPr="00021E3F">
        <w:rPr>
          <w:rFonts w:cs="Arial"/>
        </w:rPr>
        <w:t>s independe</w:t>
      </w:r>
      <w:r>
        <w:rPr>
          <w:rFonts w:cs="Arial"/>
        </w:rPr>
        <w:t xml:space="preserve">nt of trophic </w:t>
      </w:r>
      <w:r>
        <w:rPr>
          <w:rFonts w:cs="Arial"/>
        </w:rPr>
        <w:lastRenderedPageBreak/>
        <w:t xml:space="preserve">factor withdrawal </w:t>
      </w:r>
      <w:r w:rsidRPr="00021E3F">
        <w:rPr>
          <w:rFonts w:cs="Arial"/>
        </w:rPr>
        <w:t>(</w:t>
      </w:r>
      <w:r w:rsidRPr="00021E3F">
        <w:rPr>
          <w:rFonts w:cs="Arial"/>
          <w:b/>
        </w:rPr>
        <w:t>Figure 5.5 A</w:t>
      </w:r>
      <w:r w:rsidRPr="00021E3F">
        <w:rPr>
          <w:rFonts w:cs="Arial"/>
        </w:rPr>
        <w:t>)</w:t>
      </w:r>
      <w:r>
        <w:rPr>
          <w:rFonts w:cs="Arial"/>
        </w:rPr>
        <w:t xml:space="preserve">. Indeed, cell viability in all transduced, trophic-supported cultures was significantly lower than that in the control non-transduced (mock) culture. </w:t>
      </w:r>
      <w:r w:rsidRPr="00021E3F">
        <w:rPr>
          <w:rFonts w:cs="Arial"/>
        </w:rPr>
        <w:t xml:space="preserve">This problem was </w:t>
      </w:r>
      <w:r>
        <w:rPr>
          <w:rFonts w:cs="Arial"/>
        </w:rPr>
        <w:t>like</w:t>
      </w:r>
      <w:r w:rsidRPr="00021E3F">
        <w:rPr>
          <w:rFonts w:cs="Arial"/>
        </w:rPr>
        <w:t xml:space="preserve">ly </w:t>
      </w:r>
      <w:r>
        <w:rPr>
          <w:rFonts w:cs="Arial"/>
        </w:rPr>
        <w:t>vector concentration</w:t>
      </w:r>
      <w:r w:rsidRPr="00021E3F">
        <w:rPr>
          <w:rFonts w:cs="Arial"/>
        </w:rPr>
        <w:t>-dependent since the variability was abolished b</w:t>
      </w:r>
      <w:r>
        <w:rPr>
          <w:rFonts w:cs="Arial"/>
        </w:rPr>
        <w:t>y reducing MOI from 100 to 30. A</w:t>
      </w:r>
      <w:r w:rsidRPr="00021E3F">
        <w:rPr>
          <w:rFonts w:cs="Arial"/>
        </w:rPr>
        <w:t xml:space="preserve">s shown in </w:t>
      </w:r>
      <w:r w:rsidRPr="00021E3F">
        <w:rPr>
          <w:rFonts w:cs="Arial"/>
          <w:b/>
        </w:rPr>
        <w:t>Figure 5.5 B</w:t>
      </w:r>
      <w:r w:rsidRPr="00021E3F">
        <w:rPr>
          <w:rFonts w:cs="Arial"/>
        </w:rPr>
        <w:t>,</w:t>
      </w:r>
      <w:r w:rsidRPr="00021E3F">
        <w:rPr>
          <w:rFonts w:eastAsia="Times New Roman" w:cs="Arial"/>
          <w:bCs/>
        </w:rPr>
        <w:t xml:space="preserve"> </w:t>
      </w:r>
      <w:r>
        <w:rPr>
          <w:rFonts w:eastAsia="Times New Roman" w:cs="Arial"/>
          <w:bCs/>
        </w:rPr>
        <w:t xml:space="preserve">the </w:t>
      </w:r>
      <w:r w:rsidRPr="00021E3F">
        <w:rPr>
          <w:rFonts w:eastAsia="Times New Roman" w:cs="Arial"/>
          <w:bCs/>
        </w:rPr>
        <w:t>survival of cells in all trophic-support</w:t>
      </w:r>
      <w:r>
        <w:rPr>
          <w:rFonts w:eastAsia="Times New Roman" w:cs="Arial"/>
          <w:bCs/>
        </w:rPr>
        <w:t>ed</w:t>
      </w:r>
      <w:r w:rsidRPr="00021E3F">
        <w:rPr>
          <w:rFonts w:eastAsia="Times New Roman" w:cs="Arial"/>
          <w:bCs/>
        </w:rPr>
        <w:t xml:space="preserve"> cultures was not significantly different (</w:t>
      </w:r>
      <w:r w:rsidRPr="00021E3F">
        <w:rPr>
          <w:rFonts w:eastAsia="Times New Roman" w:cs="Arial"/>
          <w:bCs/>
          <w:i/>
        </w:rPr>
        <w:t>p</w:t>
      </w:r>
      <w:r>
        <w:rPr>
          <w:rFonts w:eastAsia="Times New Roman" w:cs="Arial"/>
          <w:bCs/>
        </w:rPr>
        <w:t xml:space="preserve"> = 0.08). However</w:t>
      </w:r>
      <w:r w:rsidRPr="00021E3F">
        <w:rPr>
          <w:rFonts w:eastAsia="Times New Roman" w:cs="Arial"/>
          <w:bCs/>
        </w:rPr>
        <w:t xml:space="preserve">, </w:t>
      </w:r>
      <w:r w:rsidR="001E486C">
        <w:rPr>
          <w:rFonts w:eastAsia="Times New Roman" w:cs="Arial"/>
          <w:bCs/>
        </w:rPr>
        <w:t xml:space="preserve">withdrawal of exogenous trophic factors led to the death of 20-30% of total cells in </w:t>
      </w:r>
      <w:r w:rsidRPr="00021E3F">
        <w:rPr>
          <w:rFonts w:eastAsia="Times New Roman" w:cs="Arial"/>
          <w:bCs/>
        </w:rPr>
        <w:t>non-transduced or IDLV-</w:t>
      </w:r>
      <w:r w:rsidRPr="000C2675">
        <w:rPr>
          <w:rFonts w:eastAsia="Times New Roman" w:cs="Arial"/>
          <w:bCs/>
        </w:rPr>
        <w:t>eGFP-</w:t>
      </w:r>
      <w:r>
        <w:rPr>
          <w:rFonts w:eastAsia="Times New Roman" w:cs="Arial"/>
          <w:bCs/>
        </w:rPr>
        <w:t xml:space="preserve">transduced </w:t>
      </w:r>
      <w:r w:rsidR="001E486C">
        <w:rPr>
          <w:rFonts w:eastAsia="Times New Roman" w:cs="Arial"/>
          <w:bCs/>
        </w:rPr>
        <w:t xml:space="preserve">cultures </w:t>
      </w:r>
      <w:r>
        <w:rPr>
          <w:rFonts w:eastAsia="Times New Roman" w:cs="Arial"/>
          <w:bCs/>
        </w:rPr>
        <w:t>(here used</w:t>
      </w:r>
      <w:r w:rsidRPr="00021E3F">
        <w:rPr>
          <w:rFonts w:eastAsia="Times New Roman" w:cs="Arial"/>
          <w:bCs/>
        </w:rPr>
        <w:t xml:space="preserve"> as </w:t>
      </w:r>
      <w:r>
        <w:rPr>
          <w:rFonts w:eastAsia="Times New Roman" w:cs="Arial"/>
          <w:bCs/>
        </w:rPr>
        <w:t xml:space="preserve">a </w:t>
      </w:r>
      <w:r w:rsidRPr="00021E3F">
        <w:rPr>
          <w:rFonts w:eastAsia="Times New Roman" w:cs="Arial"/>
          <w:bCs/>
        </w:rPr>
        <w:t xml:space="preserve">negative control) </w:t>
      </w:r>
      <w:r w:rsidR="001E486C">
        <w:rPr>
          <w:rFonts w:eastAsia="Times New Roman" w:cs="Arial"/>
          <w:bCs/>
        </w:rPr>
        <w:t xml:space="preserve">demonstrating </w:t>
      </w:r>
      <w:r>
        <w:rPr>
          <w:rFonts w:eastAsia="Times New Roman" w:cs="Arial"/>
          <w:bCs/>
        </w:rPr>
        <w:t>exogenous trophic factors had positive</w:t>
      </w:r>
      <w:r w:rsidRPr="00021E3F">
        <w:rPr>
          <w:rFonts w:eastAsia="Times New Roman" w:cs="Arial"/>
          <w:bCs/>
        </w:rPr>
        <w:t xml:space="preserve"> e</w:t>
      </w:r>
      <w:r>
        <w:rPr>
          <w:rFonts w:eastAsia="Times New Roman" w:cs="Arial"/>
          <w:bCs/>
        </w:rPr>
        <w:t>ffects on cell viability. In fact</w:t>
      </w:r>
      <w:r w:rsidRPr="00021E3F">
        <w:rPr>
          <w:rFonts w:eastAsia="Times New Roman" w:cs="Arial"/>
          <w:bCs/>
        </w:rPr>
        <w:t xml:space="preserve"> GDNF, a well-known neuroprotective factor </w:t>
      </w:r>
      <w:r>
        <w:rPr>
          <w:rFonts w:eastAsia="Times New Roman" w:cs="Arial"/>
          <w:bCs/>
        </w:rPr>
        <w:t xml:space="preserve">(here </w:t>
      </w:r>
      <w:r w:rsidRPr="00021E3F">
        <w:rPr>
          <w:rFonts w:eastAsia="Times New Roman" w:cs="Arial"/>
          <w:bCs/>
        </w:rPr>
        <w:t>used as a positive control</w:t>
      </w:r>
      <w:r>
        <w:rPr>
          <w:rFonts w:eastAsia="Times New Roman" w:cs="Arial"/>
          <w:bCs/>
        </w:rPr>
        <w:t>)</w:t>
      </w:r>
      <w:r w:rsidRPr="00021E3F">
        <w:rPr>
          <w:rFonts w:eastAsia="Times New Roman" w:cs="Arial"/>
          <w:bCs/>
        </w:rPr>
        <w:t xml:space="preserve">  </w:t>
      </w:r>
      <w:r w:rsidR="00832C43">
        <w:rPr>
          <w:rFonts w:eastAsia="Times New Roman" w:cs="Arial"/>
          <w:bCs/>
        </w:rPr>
        <w:t xml:space="preserve">protected </w:t>
      </w:r>
      <w:r w:rsidR="00122E24">
        <w:rPr>
          <w:rFonts w:eastAsia="Times New Roman" w:cs="Arial"/>
          <w:bCs/>
        </w:rPr>
        <w:t>more than 90%</w:t>
      </w:r>
      <w:r w:rsidRPr="00021E3F">
        <w:rPr>
          <w:rFonts w:eastAsia="Times New Roman" w:cs="Arial"/>
          <w:bCs/>
        </w:rPr>
        <w:t xml:space="preserve"> cells in </w:t>
      </w:r>
      <w:r>
        <w:rPr>
          <w:rFonts w:eastAsia="Times New Roman" w:cs="Arial"/>
          <w:bCs/>
        </w:rPr>
        <w:t>t</w:t>
      </w:r>
      <w:r w:rsidRPr="00021E3F">
        <w:rPr>
          <w:rFonts w:eastAsia="Times New Roman" w:cs="Arial"/>
          <w:bCs/>
        </w:rPr>
        <w:t>rophic</w:t>
      </w:r>
      <w:r>
        <w:rPr>
          <w:rFonts w:eastAsia="Times New Roman" w:cs="Arial"/>
          <w:bCs/>
        </w:rPr>
        <w:t xml:space="preserve"> factor</w:t>
      </w:r>
      <w:r w:rsidRPr="00021E3F">
        <w:rPr>
          <w:rFonts w:eastAsia="Times New Roman" w:cs="Arial"/>
          <w:bCs/>
        </w:rPr>
        <w:t>-free cultures transduced with IDLV-</w:t>
      </w:r>
      <w:r>
        <w:rPr>
          <w:rFonts w:eastAsia="Times New Roman" w:cs="Arial"/>
          <w:bCs/>
        </w:rPr>
        <w:t>Gdnf</w:t>
      </w:r>
      <w:r w:rsidR="00122E24">
        <w:rPr>
          <w:rFonts w:eastAsia="Times New Roman" w:cs="Arial"/>
          <w:bCs/>
        </w:rPr>
        <w:t>.</w:t>
      </w:r>
      <w:r>
        <w:rPr>
          <w:rFonts w:eastAsia="Times New Roman" w:cs="Arial"/>
          <w:bCs/>
        </w:rPr>
        <w:t xml:space="preserve"> l</w:t>
      </w:r>
      <w:r w:rsidRPr="00021E3F">
        <w:rPr>
          <w:rFonts w:eastAsia="Times New Roman" w:cs="Arial"/>
          <w:bCs/>
        </w:rPr>
        <w:t xml:space="preserve"> </w:t>
      </w:r>
      <w:r w:rsidR="00882002">
        <w:rPr>
          <w:rFonts w:eastAsia="Times New Roman" w:cs="Arial"/>
          <w:bCs/>
        </w:rPr>
        <w:t>However, a</w:t>
      </w:r>
      <w:r w:rsidR="00122E24">
        <w:rPr>
          <w:rFonts w:eastAsia="Times New Roman" w:cs="Arial"/>
          <w:bCs/>
        </w:rPr>
        <w:t xml:space="preserve"> </w:t>
      </w:r>
      <w:r w:rsidRPr="00021E3F">
        <w:rPr>
          <w:rFonts w:eastAsia="Times New Roman" w:cs="Arial"/>
          <w:bCs/>
        </w:rPr>
        <w:t xml:space="preserve">significant difference </w:t>
      </w:r>
      <w:r w:rsidR="00122E24" w:rsidRPr="00021E3F">
        <w:rPr>
          <w:rFonts w:eastAsia="Times New Roman" w:cs="Arial"/>
          <w:bCs/>
        </w:rPr>
        <w:t>(</w:t>
      </w:r>
      <w:r w:rsidR="00122E24" w:rsidRPr="00021E3F">
        <w:rPr>
          <w:rFonts w:eastAsia="Times New Roman" w:cs="Arial"/>
          <w:bCs/>
          <w:i/>
        </w:rPr>
        <w:t>p</w:t>
      </w:r>
      <w:r w:rsidR="00122E24" w:rsidRPr="00021E3F">
        <w:rPr>
          <w:rFonts w:eastAsia="Times New Roman" w:cs="Arial"/>
          <w:bCs/>
        </w:rPr>
        <w:t xml:space="preserve"> = 0.02)</w:t>
      </w:r>
      <w:r w:rsidR="00122E24">
        <w:rPr>
          <w:rFonts w:eastAsia="Times New Roman" w:cs="Arial"/>
          <w:bCs/>
        </w:rPr>
        <w:t xml:space="preserve"> </w:t>
      </w:r>
      <w:r w:rsidRPr="00021E3F">
        <w:rPr>
          <w:rFonts w:eastAsia="Times New Roman" w:cs="Arial"/>
          <w:bCs/>
        </w:rPr>
        <w:t xml:space="preserve">in </w:t>
      </w:r>
      <w:r>
        <w:rPr>
          <w:rFonts w:eastAsia="Times New Roman" w:cs="Arial"/>
          <w:bCs/>
        </w:rPr>
        <w:t xml:space="preserve">the </w:t>
      </w:r>
      <w:r w:rsidRPr="00021E3F">
        <w:rPr>
          <w:rFonts w:eastAsia="Times New Roman" w:cs="Arial"/>
          <w:bCs/>
        </w:rPr>
        <w:t>survival of GDNF-treated cells between trophi</w:t>
      </w:r>
      <w:r>
        <w:rPr>
          <w:rFonts w:eastAsia="Times New Roman" w:cs="Arial"/>
          <w:bCs/>
        </w:rPr>
        <w:t>c-supported and trophic factor-free culture</w:t>
      </w:r>
      <w:r w:rsidRPr="00021E3F">
        <w:rPr>
          <w:rFonts w:eastAsia="Times New Roman" w:cs="Arial"/>
          <w:bCs/>
        </w:rPr>
        <w:t xml:space="preserve">s </w:t>
      </w:r>
      <w:r>
        <w:rPr>
          <w:rFonts w:eastAsia="Times New Roman" w:cs="Arial"/>
          <w:bCs/>
        </w:rPr>
        <w:t>was observed</w:t>
      </w:r>
      <w:r w:rsidRPr="00021E3F">
        <w:rPr>
          <w:rFonts w:eastAsia="Times New Roman" w:cs="Arial"/>
          <w:bCs/>
        </w:rPr>
        <w:t xml:space="preserve">. Interestingly, </w:t>
      </w:r>
      <w:r w:rsidR="00832C43">
        <w:rPr>
          <w:rFonts w:eastAsia="Times New Roman" w:cs="Arial"/>
          <w:bCs/>
        </w:rPr>
        <w:t xml:space="preserve">IGF-1 displayed a </w:t>
      </w:r>
      <w:r w:rsidR="004D7341">
        <w:rPr>
          <w:rFonts w:eastAsia="Times New Roman" w:cs="Arial"/>
          <w:bCs/>
        </w:rPr>
        <w:t xml:space="preserve">complete </w:t>
      </w:r>
      <w:r w:rsidR="00832C43">
        <w:rPr>
          <w:rFonts w:eastAsia="Times New Roman" w:cs="Arial"/>
          <w:bCs/>
        </w:rPr>
        <w:t xml:space="preserve">protection, with </w:t>
      </w:r>
      <w:r w:rsidR="004D7341">
        <w:rPr>
          <w:rFonts w:eastAsia="Times New Roman" w:cs="Arial"/>
          <w:bCs/>
        </w:rPr>
        <w:t>similar</w:t>
      </w:r>
      <w:r w:rsidR="00832C43">
        <w:rPr>
          <w:rFonts w:eastAsia="Times New Roman" w:cs="Arial"/>
          <w:bCs/>
        </w:rPr>
        <w:t xml:space="preserve"> </w:t>
      </w:r>
      <w:r w:rsidR="004D7341">
        <w:rPr>
          <w:rFonts w:eastAsia="Times New Roman" w:cs="Arial"/>
          <w:bCs/>
        </w:rPr>
        <w:t>cell survival</w:t>
      </w:r>
      <w:r w:rsidR="00832C43">
        <w:rPr>
          <w:rFonts w:eastAsia="Times New Roman" w:cs="Arial"/>
          <w:bCs/>
        </w:rPr>
        <w:t xml:space="preserve"> </w:t>
      </w:r>
      <w:r w:rsidRPr="00021E3F">
        <w:rPr>
          <w:rFonts w:eastAsia="Times New Roman" w:cs="Arial"/>
          <w:bCs/>
        </w:rPr>
        <w:t>of those neurons transduced with either CMVp-</w:t>
      </w:r>
      <w:r>
        <w:rPr>
          <w:rFonts w:eastAsia="Times New Roman" w:cs="Arial"/>
          <w:bCs/>
        </w:rPr>
        <w:t>Igf</w:t>
      </w:r>
      <w:r w:rsidRPr="000C2675">
        <w:rPr>
          <w:rFonts w:eastAsia="Times New Roman" w:cs="Arial"/>
          <w:bCs/>
        </w:rPr>
        <w:t>-1</w:t>
      </w:r>
      <w:r w:rsidRPr="00021E3F">
        <w:rPr>
          <w:rFonts w:eastAsia="Times New Roman" w:cs="Arial"/>
          <w:bCs/>
          <w:i/>
        </w:rPr>
        <w:t xml:space="preserve"> </w:t>
      </w:r>
      <w:r w:rsidRPr="00021E3F">
        <w:rPr>
          <w:rFonts w:eastAsia="Times New Roman" w:cs="Arial"/>
          <w:bCs/>
        </w:rPr>
        <w:t>(</w:t>
      </w:r>
      <w:r w:rsidRPr="00021E3F">
        <w:rPr>
          <w:rFonts w:eastAsia="Times New Roman" w:cs="Arial"/>
          <w:bCs/>
          <w:i/>
        </w:rPr>
        <w:t>p</w:t>
      </w:r>
      <w:r w:rsidRPr="00021E3F">
        <w:rPr>
          <w:rFonts w:eastAsia="Times New Roman" w:cs="Arial"/>
          <w:bCs/>
        </w:rPr>
        <w:t xml:space="preserve"> = 0.77) or SYNp-</w:t>
      </w:r>
      <w:r>
        <w:rPr>
          <w:rFonts w:eastAsia="Times New Roman" w:cs="Arial"/>
          <w:bCs/>
        </w:rPr>
        <w:t>Igf</w:t>
      </w:r>
      <w:r w:rsidRPr="000C2675">
        <w:rPr>
          <w:rFonts w:eastAsia="Times New Roman" w:cs="Arial"/>
          <w:bCs/>
        </w:rPr>
        <w:t>-1</w:t>
      </w:r>
      <w:r w:rsidRPr="00021E3F">
        <w:rPr>
          <w:rFonts w:eastAsia="Times New Roman" w:cs="Arial"/>
          <w:bCs/>
        </w:rPr>
        <w:t xml:space="preserve"> (</w:t>
      </w:r>
      <w:r w:rsidRPr="00021E3F">
        <w:rPr>
          <w:rFonts w:eastAsia="Times New Roman" w:cs="Arial"/>
          <w:bCs/>
          <w:i/>
        </w:rPr>
        <w:t>p</w:t>
      </w:r>
      <w:r w:rsidRPr="00021E3F">
        <w:rPr>
          <w:rFonts w:eastAsia="Times New Roman" w:cs="Arial"/>
          <w:bCs/>
        </w:rPr>
        <w:t xml:space="preserve"> = 0.75) vectors. Moreover, </w:t>
      </w:r>
      <w:r>
        <w:rPr>
          <w:rFonts w:eastAsia="Times New Roman" w:cs="Arial"/>
          <w:bCs/>
        </w:rPr>
        <w:t xml:space="preserve">these </w:t>
      </w:r>
      <w:r w:rsidRPr="006A2AF3">
        <w:rPr>
          <w:rFonts w:eastAsia="Times New Roman" w:cs="Arial"/>
          <w:bCs/>
          <w:i/>
        </w:rPr>
        <w:t>Igf-1</w:t>
      </w:r>
      <w:r>
        <w:rPr>
          <w:rFonts w:eastAsia="Times New Roman" w:cs="Arial"/>
          <w:bCs/>
        </w:rPr>
        <w:t>-</w:t>
      </w:r>
      <w:r w:rsidRPr="00021E3F">
        <w:rPr>
          <w:rFonts w:eastAsia="Times New Roman" w:cs="Arial"/>
          <w:bCs/>
        </w:rPr>
        <w:t xml:space="preserve">expressing </w:t>
      </w:r>
      <w:r>
        <w:rPr>
          <w:rFonts w:eastAsia="Times New Roman" w:cs="Arial"/>
          <w:bCs/>
        </w:rPr>
        <w:t>IDLV</w:t>
      </w:r>
      <w:r w:rsidRPr="00021E3F">
        <w:rPr>
          <w:rFonts w:eastAsia="Times New Roman" w:cs="Arial"/>
          <w:bCs/>
        </w:rPr>
        <w:t>s provided similar transduction efficiency (</w:t>
      </w:r>
      <w:r w:rsidRPr="00021E3F">
        <w:rPr>
          <w:rFonts w:eastAsia="Times New Roman" w:cs="Arial"/>
          <w:bCs/>
          <w:i/>
        </w:rPr>
        <w:t xml:space="preserve">p </w:t>
      </w:r>
      <w:r w:rsidRPr="00021E3F">
        <w:rPr>
          <w:rFonts w:eastAsia="Times New Roman" w:cs="Arial"/>
          <w:bCs/>
        </w:rPr>
        <w:t>= 0.23)</w:t>
      </w:r>
      <w:r>
        <w:rPr>
          <w:rFonts w:eastAsia="Times New Roman" w:cs="Arial"/>
          <w:bCs/>
        </w:rPr>
        <w:t xml:space="preserve"> regardless of promoter type (CMVp or SYNp).</w:t>
      </w:r>
    </w:p>
    <w:p w:rsidR="00BA3EFE" w:rsidRDefault="006179E6" w:rsidP="00BA3EFE">
      <w:pPr>
        <w:spacing w:after="0" w:afterAutospacing="0" w:line="360" w:lineRule="auto"/>
        <w:rPr>
          <w:rFonts w:eastAsia="Times New Roman" w:cs="Arial"/>
          <w:bCs/>
          <w:sz w:val="20"/>
          <w:szCs w:val="20"/>
        </w:rPr>
      </w:pPr>
      <w:r w:rsidRPr="003D306D">
        <w:rPr>
          <w:rFonts w:eastAsia="Times New Roman" w:cs="Arial"/>
          <w:bCs/>
          <w:sz w:val="23"/>
          <w:szCs w:val="23"/>
        </w:rPr>
        <w:br w:type="page"/>
      </w:r>
      <w:bookmarkStart w:id="1145" w:name="_Toc338496917"/>
      <w:bookmarkStart w:id="1146" w:name="_Toc338502099"/>
      <w:bookmarkStart w:id="1147" w:name="_Toc341039187"/>
      <w:r w:rsidR="00DB0C88">
        <w:rPr>
          <w:rFonts w:cs="Arial"/>
          <w:noProof/>
          <w:szCs w:val="23"/>
          <w:lang w:eastAsia="en-GB"/>
        </w:rPr>
        <w:lastRenderedPageBreak/>
        <w:pict>
          <v:group id="_x0000_s2015" style="position:absolute;left:0;text-align:left;margin-left:-27.35pt;margin-top:-4.1pt;width:442.65pt;height:688.3pt;z-index:251743232" coordorigin="1721,1279" coordsize="8853,13766">
            <v:group id="_x0000_s2016" style="position:absolute;left:2115;top:1279;width:6908;height:4385" coordorigin="2115,1279" coordsize="6908,4385">
              <v:shape id="_x0000_s2017" type="#_x0000_t75" style="position:absolute;left:3060;top:1582;width:5963;height:4082" fillcolor="#bbe0e3">
                <v:imagedata r:id="rId263" o:title=""/>
              </v:shape>
              <v:shape id="_x0000_s2018" type="#_x0000_t202" style="position:absolute;left:2115;top:1279;width:2505;height:447" stroked="f">
                <v:textbox style="mso-next-textbox:#_x0000_s2018">
                  <w:txbxContent>
                    <w:p w:rsidR="00466BDA" w:rsidRPr="00E05215" w:rsidRDefault="00466BDA" w:rsidP="006179E6">
                      <w:pPr>
                        <w:jc w:val="left"/>
                        <w:rPr>
                          <w:b/>
                          <w:sz w:val="28"/>
                          <w:szCs w:val="28"/>
                        </w:rPr>
                      </w:pPr>
                      <w:r>
                        <w:rPr>
                          <w:b/>
                          <w:sz w:val="28"/>
                          <w:szCs w:val="28"/>
                        </w:rPr>
                        <w:t>A - MOI 100</w:t>
                      </w:r>
                    </w:p>
                  </w:txbxContent>
                </v:textbox>
              </v:shape>
            </v:group>
            <v:group id="_x0000_s2019" style="position:absolute;left:1721;top:10319;width:8853;height:4726" coordorigin="1721,9974" coordsize="8853,4726">
              <v:shape id="_x0000_s2020" type="#_x0000_t202" style="position:absolute;left:2087;top:9974;width:606;height:540" stroked="f">
                <v:textbox style="mso-next-textbox:#_x0000_s2020">
                  <w:txbxContent>
                    <w:p w:rsidR="00466BDA" w:rsidRPr="002C40F0" w:rsidRDefault="00466BDA" w:rsidP="006179E6">
                      <w:pPr>
                        <w:jc w:val="center"/>
                        <w:rPr>
                          <w:b/>
                          <w:sz w:val="28"/>
                          <w:szCs w:val="28"/>
                        </w:rPr>
                      </w:pPr>
                      <w:r>
                        <w:rPr>
                          <w:b/>
                          <w:sz w:val="28"/>
                          <w:szCs w:val="28"/>
                        </w:rPr>
                        <w:t>C</w:t>
                      </w:r>
                    </w:p>
                  </w:txbxContent>
                </v:textbox>
              </v:shape>
              <v:shape id="_x0000_s2021" type="#_x0000_t75" style="position:absolute;left:8538;top:12662;width:2029;height:1882">
                <v:imagedata r:id="rId264" o:title="506-_(c1)"/>
              </v:shape>
              <v:shape id="_x0000_s2022" type="#_x0000_t75" style="position:absolute;left:4359;top:12663;width:2030;height:1882">
                <v:imagedata r:id="rId265" o:title="429+_(c1)"/>
              </v:shape>
              <v:shape id="_x0000_s2023" type="#_x0000_t75" style="position:absolute;left:6449;top:12662;width:2029;height:1882">
                <v:imagedata r:id="rId266" o:title="502-_(c1)"/>
              </v:shape>
              <v:group id="_x0000_s2024" style="position:absolute;left:6449;top:10559;width:2040;height:1882" coordorigin="6486,11610" coordsize="2040,1882">
                <v:shape id="_x0000_s2025" type="#_x0000_t75" style="position:absolute;left:6486;top:11610;width:2029;height:1882">
                  <v:imagedata r:id="rId267" o:title="502+_(c1)"/>
                </v:shape>
                <v:shape id="_x0000_s2026" type="#_x0000_t202" style="position:absolute;left:6908;top:11610;width:1618;height:540" filled="f" stroked="f">
                  <v:textbox style="mso-next-textbox:#_x0000_s2026">
                    <w:txbxContent>
                      <w:p w:rsidR="00466BDA" w:rsidRPr="00D045C7" w:rsidRDefault="00466BDA" w:rsidP="006179E6">
                        <w:pPr>
                          <w:jc w:val="right"/>
                          <w:rPr>
                            <w:b/>
                            <w:color w:val="FFFFFF"/>
                            <w:sz w:val="24"/>
                          </w:rPr>
                        </w:pPr>
                        <w:r>
                          <w:rPr>
                            <w:b/>
                            <w:color w:val="FFFFFF"/>
                            <w:sz w:val="24"/>
                          </w:rPr>
                          <w:t>CMV-Igf</w:t>
                        </w:r>
                        <w:r w:rsidRPr="00D045C7">
                          <w:rPr>
                            <w:b/>
                            <w:color w:val="FFFFFF"/>
                            <w:sz w:val="24"/>
                          </w:rPr>
                          <w:t>-1</w:t>
                        </w:r>
                      </w:p>
                    </w:txbxContent>
                  </v:textbox>
                </v:shape>
              </v:group>
              <v:shape id="_x0000_s2027" type="#_x0000_t202" style="position:absolute;left:1721;top:10458;width:606;height:2100" stroked="f">
                <v:textbox style="layout-flow:vertical;mso-layout-flow-alt:bottom-to-top;mso-next-textbox:#_x0000_s2027">
                  <w:txbxContent>
                    <w:p w:rsidR="00466BDA" w:rsidRPr="007873BD" w:rsidRDefault="00466BDA" w:rsidP="006179E6">
                      <w:pPr>
                        <w:jc w:val="center"/>
                        <w:rPr>
                          <w:b/>
                        </w:rPr>
                      </w:pPr>
                      <w:r w:rsidRPr="007873BD">
                        <w:rPr>
                          <w:b/>
                        </w:rPr>
                        <w:t>Trophic-support</w:t>
                      </w:r>
                      <w:r>
                        <w:rPr>
                          <w:b/>
                        </w:rPr>
                        <w:t>ed</w:t>
                      </w:r>
                    </w:p>
                  </w:txbxContent>
                </v:textbox>
              </v:shape>
              <v:shape id="_x0000_s2028" type="#_x0000_t202" style="position:absolute;left:1721;top:12554;width:606;height:2146" stroked="f">
                <v:textbox style="layout-flow:vertical;mso-layout-flow-alt:bottom-to-top;mso-next-textbox:#_x0000_s2028">
                  <w:txbxContent>
                    <w:p w:rsidR="00466BDA" w:rsidRPr="007873BD" w:rsidRDefault="00466BDA" w:rsidP="006179E6">
                      <w:pPr>
                        <w:jc w:val="center"/>
                        <w:rPr>
                          <w:b/>
                        </w:rPr>
                      </w:pPr>
                      <w:r w:rsidRPr="007873BD">
                        <w:rPr>
                          <w:b/>
                        </w:rPr>
                        <w:t>Trophic</w:t>
                      </w:r>
                      <w:r>
                        <w:rPr>
                          <w:b/>
                        </w:rPr>
                        <w:t xml:space="preserve"> factor</w:t>
                      </w:r>
                      <w:r w:rsidRPr="007873BD">
                        <w:rPr>
                          <w:b/>
                        </w:rPr>
                        <w:t>-free</w:t>
                      </w:r>
                    </w:p>
                  </w:txbxContent>
                </v:textbox>
              </v:shape>
              <v:shape id="_x0000_s2029" type="#_x0000_t75" style="position:absolute;left:2282;top:12663;width:2029;height:1881">
                <v:imagedata r:id="rId268" o:title="396-_(c1)"/>
              </v:shape>
              <v:group id="_x0000_s2030" style="position:absolute;left:2282;top:10559;width:2029;height:1871" coordorigin="2349,11610" coordsize="2029,1871">
                <v:shape id="_x0000_s2031" type="#_x0000_t75" style="position:absolute;left:2349;top:11610;width:2029;height:1871" wrapcoords="-160 0 -160 21427 21600 21427 21600 0 -160 0">
                  <v:imagedata r:id="rId269" o:title="396+ 1_(c1)"/>
                </v:shape>
                <v:shape id="_x0000_s2032" type="#_x0000_t202" style="position:absolute;left:2745;top:11610;width:1618;height:540" filled="f" stroked="f">
                  <v:textbox style="mso-next-textbox:#_x0000_s2032">
                    <w:txbxContent>
                      <w:p w:rsidR="00466BDA" w:rsidRPr="00D045C7" w:rsidRDefault="00466BDA" w:rsidP="006179E6">
                        <w:pPr>
                          <w:jc w:val="right"/>
                          <w:rPr>
                            <w:b/>
                            <w:color w:val="FFFFFF"/>
                            <w:sz w:val="24"/>
                          </w:rPr>
                        </w:pPr>
                        <w:r w:rsidRPr="00D045C7">
                          <w:rPr>
                            <w:b/>
                            <w:color w:val="FFFFFF"/>
                            <w:sz w:val="24"/>
                          </w:rPr>
                          <w:t>CMV-eGFP</w:t>
                        </w:r>
                      </w:p>
                    </w:txbxContent>
                  </v:textbox>
                </v:shape>
              </v:group>
              <v:group id="_x0000_s2033" style="position:absolute;left:4362;top:10559;width:2029;height:1882" coordorigin="4362,10229" coordsize="2029,1882">
                <v:shape id="_x0000_s2034" type="#_x0000_t75" style="position:absolute;left:4362;top:10229;width:2029;height:1882">
                  <v:imagedata r:id="rId270" o:title="429-_(c1)"/>
                </v:shape>
                <v:shape id="_x0000_s2035" type="#_x0000_t202" style="position:absolute;left:4620;top:10229;width:1754;height:540" filled="f" stroked="f">
                  <v:textbox style="mso-next-textbox:#_x0000_s2035">
                    <w:txbxContent>
                      <w:p w:rsidR="00466BDA" w:rsidRPr="002C40F0" w:rsidRDefault="00466BDA" w:rsidP="006179E6">
                        <w:pPr>
                          <w:jc w:val="right"/>
                          <w:rPr>
                            <w:b/>
                            <w:color w:val="FFFFFF"/>
                          </w:rPr>
                        </w:pPr>
                        <w:r w:rsidRPr="00D045C7">
                          <w:rPr>
                            <w:b/>
                            <w:color w:val="FFFFFF"/>
                            <w:sz w:val="24"/>
                          </w:rPr>
                          <w:t>CMV-G</w:t>
                        </w:r>
                        <w:r>
                          <w:rPr>
                            <w:b/>
                            <w:color w:val="FFFFFF"/>
                            <w:sz w:val="24"/>
                          </w:rPr>
                          <w:t>dnf</w:t>
                        </w:r>
                      </w:p>
                    </w:txbxContent>
                  </v:textbox>
                </v:shape>
              </v:group>
              <v:group id="_x0000_s2036" style="position:absolute;left:8538;top:10559;width:2036;height:1882" coordorigin="8538,10229" coordsize="2036,1882">
                <v:shape id="_x0000_s2037" type="#_x0000_t75" style="position:absolute;left:8538;top:10229;width:2029;height:1882">
                  <v:imagedata r:id="rId271" o:title="506+_(c1)"/>
                </v:shape>
                <v:shape id="_x0000_s2038" type="#_x0000_t202" style="position:absolute;left:9023;top:10229;width:1551;height:540" filled="f" stroked="f">
                  <v:textbox style="mso-next-textbox:#_x0000_s2038">
                    <w:txbxContent>
                      <w:p w:rsidR="00466BDA" w:rsidRPr="00D045C7" w:rsidRDefault="00466BDA" w:rsidP="006179E6">
                        <w:pPr>
                          <w:jc w:val="right"/>
                          <w:rPr>
                            <w:b/>
                            <w:color w:val="FFFFFF"/>
                            <w:sz w:val="24"/>
                          </w:rPr>
                        </w:pPr>
                        <w:r>
                          <w:rPr>
                            <w:b/>
                            <w:color w:val="FFFFFF"/>
                            <w:sz w:val="24"/>
                          </w:rPr>
                          <w:t>SYN-Igf</w:t>
                        </w:r>
                        <w:r w:rsidRPr="00D045C7">
                          <w:rPr>
                            <w:b/>
                            <w:color w:val="FFFFFF"/>
                            <w:sz w:val="24"/>
                          </w:rPr>
                          <w:t>-1</w:t>
                        </w:r>
                      </w:p>
                    </w:txbxContent>
                  </v:textbox>
                </v:shape>
              </v:group>
            </v:group>
            <v:group id="_x0000_s2039" style="position:absolute;left:2122;top:5950;width:6870;height:4234" coordorigin="2122,5950" coordsize="6870,4234">
              <v:shape id="_x0000_s2040" type="#_x0000_t75" style="position:absolute;left:3034;top:6418;width:5958;height:3766" fillcolor="#bbe0e3">
                <v:imagedata r:id="rId272" o:title=""/>
              </v:shape>
              <v:shape id="_x0000_s2041" type="#_x0000_t202" style="position:absolute;left:2122;top:5950;width:1973;height:422" stroked="f">
                <v:textbox style="mso-next-textbox:#_x0000_s2041">
                  <w:txbxContent>
                    <w:p w:rsidR="00466BDA" w:rsidRPr="00E05215" w:rsidRDefault="00466BDA" w:rsidP="006179E6">
                      <w:pPr>
                        <w:jc w:val="left"/>
                        <w:rPr>
                          <w:b/>
                          <w:sz w:val="28"/>
                          <w:szCs w:val="28"/>
                        </w:rPr>
                      </w:pPr>
                      <w:r w:rsidRPr="00E05215">
                        <w:rPr>
                          <w:b/>
                          <w:sz w:val="28"/>
                          <w:szCs w:val="28"/>
                        </w:rPr>
                        <w:t>B</w:t>
                      </w:r>
                      <w:r>
                        <w:rPr>
                          <w:b/>
                          <w:sz w:val="28"/>
                          <w:szCs w:val="28"/>
                        </w:rPr>
                        <w:t xml:space="preserve"> - MOI 30</w:t>
                      </w:r>
                    </w:p>
                  </w:txbxContent>
                </v:textbox>
              </v:shape>
            </v:group>
          </v:group>
          <o:OLEObject Type="Embed" ProgID="Prism5.Document" ShapeID="_x0000_s2017" DrawAspect="Content" ObjectID="_1445242540" r:id="rId273"/>
          <o:OLEObject Type="Embed" ProgID="Prism5.Document" ShapeID="_x0000_s2040" DrawAspect="Content" ObjectID="_1445242541" r:id="rId274"/>
        </w:pict>
      </w:r>
      <w:r>
        <w:rPr>
          <w:rFonts w:eastAsia="Times New Roman" w:cs="Arial"/>
          <w:bCs/>
          <w:sz w:val="23"/>
          <w:szCs w:val="23"/>
        </w:rPr>
        <w:br w:type="page"/>
      </w:r>
      <w:bookmarkStart w:id="1148" w:name="_Toc356080064"/>
      <w:r w:rsidRPr="00D14BB2">
        <w:rPr>
          <w:b/>
          <w:sz w:val="20"/>
          <w:szCs w:val="20"/>
        </w:rPr>
        <w:lastRenderedPageBreak/>
        <w:t>Figure 5.</w:t>
      </w:r>
      <w:r w:rsidR="00122438" w:rsidRPr="00D14BB2">
        <w:rPr>
          <w:b/>
          <w:sz w:val="20"/>
          <w:szCs w:val="20"/>
        </w:rPr>
        <w:fldChar w:fldCharType="begin"/>
      </w:r>
      <w:r w:rsidRPr="00D14BB2">
        <w:rPr>
          <w:b/>
          <w:sz w:val="20"/>
          <w:szCs w:val="20"/>
        </w:rPr>
        <w:instrText xml:space="preserve"> SEQ Figure_5. \* ARABIC </w:instrText>
      </w:r>
      <w:r w:rsidR="00122438" w:rsidRPr="00D14BB2">
        <w:rPr>
          <w:b/>
          <w:sz w:val="20"/>
          <w:szCs w:val="20"/>
        </w:rPr>
        <w:fldChar w:fldCharType="separate"/>
      </w:r>
      <w:r w:rsidRPr="00D14BB2">
        <w:rPr>
          <w:b/>
          <w:noProof/>
          <w:sz w:val="20"/>
          <w:szCs w:val="20"/>
        </w:rPr>
        <w:t>5</w:t>
      </w:r>
      <w:r w:rsidR="00122438" w:rsidRPr="00D14BB2">
        <w:rPr>
          <w:b/>
          <w:sz w:val="20"/>
          <w:szCs w:val="20"/>
        </w:rPr>
        <w:fldChar w:fldCharType="end"/>
      </w:r>
      <w:r w:rsidRPr="00D14BB2">
        <w:rPr>
          <w:b/>
          <w:sz w:val="20"/>
          <w:szCs w:val="20"/>
        </w:rPr>
        <w:t>: IGF-1 protective effect on E18 rat primary cortical neuronal cultures</w:t>
      </w:r>
      <w:r w:rsidRPr="00D14BB2">
        <w:rPr>
          <w:sz w:val="20"/>
          <w:szCs w:val="20"/>
        </w:rPr>
        <w:t>. Cell</w:t>
      </w:r>
      <w:r>
        <w:rPr>
          <w:sz w:val="20"/>
          <w:szCs w:val="20"/>
        </w:rPr>
        <w:t xml:space="preserve">s </w:t>
      </w:r>
      <w:r w:rsidRPr="00D14BB2">
        <w:rPr>
          <w:sz w:val="20"/>
          <w:szCs w:val="20"/>
        </w:rPr>
        <w:t>were transduced with IDLV-eGFP, -G</w:t>
      </w:r>
      <w:r>
        <w:rPr>
          <w:sz w:val="20"/>
          <w:szCs w:val="20"/>
        </w:rPr>
        <w:t>dnf</w:t>
      </w:r>
      <w:r w:rsidRPr="00D14BB2">
        <w:rPr>
          <w:sz w:val="20"/>
          <w:szCs w:val="20"/>
        </w:rPr>
        <w:t>, or -I</w:t>
      </w:r>
      <w:r>
        <w:rPr>
          <w:sz w:val="20"/>
          <w:szCs w:val="20"/>
        </w:rPr>
        <w:t>gf</w:t>
      </w:r>
      <w:r w:rsidRPr="00D14BB2">
        <w:rPr>
          <w:sz w:val="20"/>
          <w:szCs w:val="20"/>
        </w:rPr>
        <w:t>-1</w:t>
      </w:r>
      <w:r w:rsidRPr="00D14BB2">
        <w:rPr>
          <w:i/>
          <w:sz w:val="20"/>
          <w:szCs w:val="20"/>
        </w:rPr>
        <w:t xml:space="preserve"> </w:t>
      </w:r>
      <w:r w:rsidRPr="00D14BB2">
        <w:rPr>
          <w:sz w:val="20"/>
          <w:szCs w:val="20"/>
        </w:rPr>
        <w:t>vectors one day after cell seeding. The mock culture received no vector. Medium was changed 3 days post-vector transduction</w:t>
      </w:r>
      <w:r w:rsidR="009F1620">
        <w:rPr>
          <w:sz w:val="20"/>
          <w:szCs w:val="20"/>
        </w:rPr>
        <w:t xml:space="preserve">;exogenous </w:t>
      </w:r>
      <w:r w:rsidRPr="00D14BB2">
        <w:rPr>
          <w:sz w:val="20"/>
          <w:szCs w:val="20"/>
        </w:rPr>
        <w:t xml:space="preserve">trophic factors  </w:t>
      </w:r>
      <w:r w:rsidR="009F1620">
        <w:rPr>
          <w:sz w:val="20"/>
          <w:szCs w:val="20"/>
        </w:rPr>
        <w:t xml:space="preserve">in </w:t>
      </w:r>
      <w:r w:rsidRPr="00D14BB2">
        <w:rPr>
          <w:sz w:val="20"/>
          <w:szCs w:val="20"/>
        </w:rPr>
        <w:t>trophic factor-free culture</w:t>
      </w:r>
      <w:r w:rsidR="009F1620">
        <w:rPr>
          <w:sz w:val="20"/>
          <w:szCs w:val="20"/>
        </w:rPr>
        <w:t xml:space="preserve"> groups were withdrawn</w:t>
      </w:r>
      <w:r w:rsidRPr="00D14BB2">
        <w:rPr>
          <w:sz w:val="20"/>
          <w:szCs w:val="20"/>
        </w:rPr>
        <w:t xml:space="preserve">. Cells were maintained for an additional 3 days prior to an assessment of cell viability by MTT assay. (A) In cultures transduced with vectors at MOI 100 (viral DNA copies), survival of cells was extremely different despite the support from supplemented trophic factors. (B) In cultures transduced with vectors at MOI 30 (viral DNA copies), </w:t>
      </w:r>
      <w:r w:rsidRPr="00D14BB2">
        <w:rPr>
          <w:rFonts w:eastAsia="Times New Roman" w:cs="Arial"/>
          <w:bCs/>
          <w:sz w:val="20"/>
          <w:szCs w:val="20"/>
        </w:rPr>
        <w:t>cell survival in trophic-supported cultures was not significantly different between groups whereas in trophic factor-free cultures, only those cells transduced with either IDLV-G</w:t>
      </w:r>
      <w:r>
        <w:rPr>
          <w:rFonts w:eastAsia="Times New Roman" w:cs="Arial"/>
          <w:bCs/>
          <w:sz w:val="20"/>
          <w:szCs w:val="20"/>
        </w:rPr>
        <w:t>dnf</w:t>
      </w:r>
      <w:r w:rsidRPr="00D14BB2">
        <w:rPr>
          <w:rFonts w:eastAsia="Times New Roman" w:cs="Arial"/>
          <w:bCs/>
          <w:sz w:val="20"/>
          <w:szCs w:val="20"/>
        </w:rPr>
        <w:t xml:space="preserve"> or -I</w:t>
      </w:r>
      <w:r>
        <w:rPr>
          <w:rFonts w:eastAsia="Times New Roman" w:cs="Arial"/>
          <w:bCs/>
          <w:sz w:val="20"/>
          <w:szCs w:val="20"/>
        </w:rPr>
        <w:t>gf</w:t>
      </w:r>
      <w:r w:rsidRPr="00D14BB2">
        <w:rPr>
          <w:rFonts w:eastAsia="Times New Roman" w:cs="Arial"/>
          <w:bCs/>
          <w:sz w:val="20"/>
          <w:szCs w:val="20"/>
        </w:rPr>
        <w:t xml:space="preserve">-1 displayed an enhanced survival in a similar manner to cells in trophic-supported cultures. Data are shown as percentages against the mock in trophic-supported culture. Statistical analysis by one-way ANOVA and Dunnett’s post-hoc test; </w:t>
      </w:r>
      <w:r w:rsidRPr="00D14BB2">
        <w:rPr>
          <w:sz w:val="20"/>
          <w:szCs w:val="20"/>
        </w:rPr>
        <w:t>error bars represent the S.E.M;</w:t>
      </w:r>
      <w:r w:rsidRPr="00D14BB2">
        <w:rPr>
          <w:rFonts w:eastAsia="Times New Roman" w:cs="Arial"/>
          <w:bCs/>
          <w:i/>
          <w:sz w:val="20"/>
          <w:szCs w:val="20"/>
        </w:rPr>
        <w:t xml:space="preserve"> n</w:t>
      </w:r>
      <w:r w:rsidRPr="00D14BB2">
        <w:rPr>
          <w:rFonts w:eastAsia="Times New Roman" w:cs="Arial"/>
          <w:bCs/>
          <w:sz w:val="20"/>
          <w:szCs w:val="20"/>
        </w:rPr>
        <w:t xml:space="preserve"> = 3; </w:t>
      </w:r>
      <w:r w:rsidRPr="00D14BB2">
        <w:rPr>
          <w:sz w:val="20"/>
          <w:szCs w:val="20"/>
        </w:rPr>
        <w:t>*</w:t>
      </w:r>
      <w:r w:rsidRPr="00D14BB2">
        <w:rPr>
          <w:i/>
          <w:sz w:val="20"/>
          <w:szCs w:val="20"/>
        </w:rPr>
        <w:t>p</w:t>
      </w:r>
      <w:r w:rsidRPr="00D14BB2">
        <w:rPr>
          <w:sz w:val="20"/>
          <w:szCs w:val="20"/>
        </w:rPr>
        <w:t>&lt;0.05, **</w:t>
      </w:r>
      <w:r w:rsidRPr="00D14BB2">
        <w:rPr>
          <w:i/>
          <w:sz w:val="20"/>
          <w:szCs w:val="20"/>
        </w:rPr>
        <w:t>p</w:t>
      </w:r>
      <w:r w:rsidRPr="00D14BB2">
        <w:rPr>
          <w:sz w:val="20"/>
          <w:szCs w:val="20"/>
        </w:rPr>
        <w:t>&lt;0.01, ***</w:t>
      </w:r>
      <w:r w:rsidRPr="00D14BB2">
        <w:rPr>
          <w:i/>
          <w:sz w:val="20"/>
          <w:szCs w:val="20"/>
        </w:rPr>
        <w:t>p</w:t>
      </w:r>
      <w:r w:rsidRPr="00D14BB2">
        <w:rPr>
          <w:sz w:val="20"/>
          <w:szCs w:val="20"/>
        </w:rPr>
        <w:t>&lt;0.001.</w:t>
      </w:r>
      <w:r w:rsidRPr="00D14BB2">
        <w:rPr>
          <w:rFonts w:eastAsia="Times New Roman" w:cs="Arial"/>
          <w:bCs/>
          <w:sz w:val="20"/>
          <w:szCs w:val="20"/>
        </w:rPr>
        <w:t xml:space="preserve"> </w:t>
      </w:r>
      <w:r>
        <w:rPr>
          <w:rFonts w:eastAsia="Times New Roman" w:cs="Arial"/>
          <w:bCs/>
          <w:sz w:val="20"/>
          <w:szCs w:val="20"/>
        </w:rPr>
        <w:br/>
      </w:r>
      <w:r w:rsidRPr="00D14BB2">
        <w:rPr>
          <w:rFonts w:eastAsia="Times New Roman" w:cs="Arial"/>
          <w:bCs/>
          <w:sz w:val="20"/>
          <w:szCs w:val="20"/>
        </w:rPr>
        <w:t xml:space="preserve">(C) Representative images illustrate morphologically the majority of transduced cells in cultures were neurons. These images also indicate the differences in cell density between trophic-supported and trophic factor-free cultures. </w:t>
      </w:r>
      <w:r w:rsidR="0036101B">
        <w:rPr>
          <w:rFonts w:eastAsia="Times New Roman" w:cs="Arial"/>
          <w:bCs/>
          <w:sz w:val="20"/>
          <w:szCs w:val="20"/>
        </w:rPr>
        <w:t xml:space="preserve">Green cells are eGFP+ as a result of cell transduction with bicistronic IDLVs expressing </w:t>
      </w:r>
      <w:r w:rsidR="0036101B" w:rsidRPr="0036101B">
        <w:rPr>
          <w:rFonts w:eastAsia="Times New Roman" w:cs="Arial"/>
          <w:bCs/>
          <w:i/>
          <w:sz w:val="20"/>
          <w:szCs w:val="20"/>
        </w:rPr>
        <w:t>eGFP</w:t>
      </w:r>
      <w:r w:rsidR="0036101B">
        <w:rPr>
          <w:rFonts w:eastAsia="Times New Roman" w:cs="Arial"/>
          <w:bCs/>
          <w:sz w:val="20"/>
          <w:szCs w:val="20"/>
        </w:rPr>
        <w:t xml:space="preserve"> </w:t>
      </w:r>
      <w:r w:rsidR="00122E24">
        <w:rPr>
          <w:rFonts w:eastAsia="Times New Roman" w:cs="Arial"/>
          <w:bCs/>
          <w:sz w:val="20"/>
          <w:szCs w:val="20"/>
        </w:rPr>
        <w:t>and</w:t>
      </w:r>
      <w:r w:rsidR="0036101B">
        <w:rPr>
          <w:rFonts w:eastAsia="Times New Roman" w:cs="Arial"/>
          <w:bCs/>
          <w:sz w:val="20"/>
          <w:szCs w:val="20"/>
        </w:rPr>
        <w:t xml:space="preserve"> either </w:t>
      </w:r>
      <w:r w:rsidR="0036101B" w:rsidRPr="0036101B">
        <w:rPr>
          <w:rFonts w:eastAsia="Times New Roman" w:cs="Arial"/>
          <w:bCs/>
          <w:i/>
          <w:sz w:val="20"/>
          <w:szCs w:val="20"/>
        </w:rPr>
        <w:t>Gdnf</w:t>
      </w:r>
      <w:r w:rsidR="0036101B">
        <w:rPr>
          <w:rFonts w:eastAsia="Times New Roman" w:cs="Arial"/>
          <w:bCs/>
          <w:sz w:val="20"/>
          <w:szCs w:val="20"/>
        </w:rPr>
        <w:t xml:space="preserve"> of </w:t>
      </w:r>
      <w:r w:rsidR="0036101B" w:rsidRPr="0036101B">
        <w:rPr>
          <w:rFonts w:eastAsia="Times New Roman" w:cs="Arial"/>
          <w:bCs/>
          <w:i/>
          <w:sz w:val="20"/>
          <w:szCs w:val="20"/>
        </w:rPr>
        <w:t>Igf-1</w:t>
      </w:r>
      <w:r w:rsidR="0036101B">
        <w:rPr>
          <w:rFonts w:eastAsia="Times New Roman" w:cs="Arial"/>
          <w:bCs/>
          <w:sz w:val="20"/>
          <w:szCs w:val="20"/>
        </w:rPr>
        <w:t xml:space="preserve"> (see table 3.1). </w:t>
      </w:r>
      <w:r w:rsidRPr="00D14BB2">
        <w:rPr>
          <w:rFonts w:eastAsia="Times New Roman" w:cs="Arial"/>
          <w:bCs/>
          <w:sz w:val="20"/>
          <w:szCs w:val="20"/>
        </w:rPr>
        <w:t>Scale bars = 50 μm.</w:t>
      </w:r>
      <w:bookmarkEnd w:id="1145"/>
      <w:bookmarkEnd w:id="1146"/>
      <w:bookmarkEnd w:id="1147"/>
    </w:p>
    <w:p w:rsidR="006179E6" w:rsidRPr="0036101B" w:rsidRDefault="00DB0C88" w:rsidP="00BA3EFE">
      <w:pPr>
        <w:spacing w:before="0" w:beforeAutospacing="0" w:after="0" w:afterAutospacing="0" w:line="360" w:lineRule="auto"/>
        <w:rPr>
          <w:rFonts w:eastAsia="Times New Roman" w:cs="Arial"/>
          <w:bCs/>
          <w:sz w:val="20"/>
          <w:szCs w:val="20"/>
        </w:rPr>
      </w:pPr>
      <w:r>
        <w:rPr>
          <w:b/>
          <w:noProof/>
          <w:sz w:val="20"/>
          <w:szCs w:val="20"/>
          <w:lang w:eastAsia="en-GB"/>
        </w:rPr>
      </w:r>
      <w:r>
        <w:rPr>
          <w:b/>
          <w:noProof/>
          <w:sz w:val="20"/>
          <w:szCs w:val="20"/>
          <w:lang w:eastAsia="en-GB"/>
        </w:rPr>
        <w:pict>
          <v:rect id="Rectangle 1354" o:spid="_x0000_s2681" style="width:7.15pt;height:8.2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" fillcolor="#ff0125" stroked="f" strokecolor="#3c3">
            <w10:wrap type="none"/>
            <w10:anchorlock/>
          </v:rect>
        </w:pict>
      </w:r>
      <w:r w:rsidR="006179E6" w:rsidRPr="00D14BB2">
        <w:rPr>
          <w:b/>
          <w:sz w:val="20"/>
          <w:szCs w:val="20"/>
        </w:rPr>
        <w:t xml:space="preserve">  </w:t>
      </w:r>
      <w:r w:rsidR="006179E6" w:rsidRPr="00D14BB2">
        <w:rPr>
          <w:sz w:val="20"/>
          <w:szCs w:val="20"/>
        </w:rPr>
        <w:t>Trophic-supported</w:t>
      </w:r>
      <w:r w:rsidR="006179E6" w:rsidRPr="00D14BB2">
        <w:rPr>
          <w:b/>
          <w:sz w:val="20"/>
          <w:szCs w:val="20"/>
        </w:rPr>
        <w:t xml:space="preserve">     </w:t>
      </w:r>
      <w:r>
        <w:rPr>
          <w:b/>
          <w:noProof/>
          <w:sz w:val="20"/>
          <w:szCs w:val="20"/>
          <w:lang w:eastAsia="en-GB"/>
        </w:rPr>
      </w:r>
      <w:r>
        <w:rPr>
          <w:b/>
          <w:noProof/>
          <w:sz w:val="20"/>
          <w:szCs w:val="20"/>
          <w:lang w:eastAsia="en-GB"/>
        </w:rPr>
        <w:pict>
          <v:rect id="Rectangle 1353" o:spid="_x0000_s2680" style="width:7.15pt;height:8.2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" fillcolor="#404040" stroked="f" strokecolor="#3c3">
            <w10:wrap type="none"/>
            <w10:anchorlock/>
          </v:rect>
        </w:pict>
      </w:r>
      <w:r w:rsidR="006179E6" w:rsidRPr="00D14BB2">
        <w:rPr>
          <w:b/>
          <w:sz w:val="20"/>
          <w:szCs w:val="20"/>
        </w:rPr>
        <w:t xml:space="preserve">   </w:t>
      </w:r>
      <w:r w:rsidR="006179E6" w:rsidRPr="00D14BB2">
        <w:rPr>
          <w:sz w:val="20"/>
          <w:szCs w:val="20"/>
        </w:rPr>
        <w:t>Trophic factor-free</w:t>
      </w:r>
      <w:bookmarkEnd w:id="1148"/>
    </w:p>
    <w:p w:rsidR="006179E6" w:rsidRDefault="006179E6" w:rsidP="006179E6">
      <w:pPr>
        <w:pStyle w:val="StyleHeading113pt11"/>
        <w:rPr>
          <w:rFonts w:cs="Arial"/>
          <w:b w:val="0"/>
          <w:sz w:val="22"/>
          <w:szCs w:val="22"/>
        </w:rPr>
      </w:pPr>
      <w:bookmarkStart w:id="1149" w:name="_Toc310948240"/>
      <w:bookmarkStart w:id="1150" w:name="_Toc337673544"/>
      <w:bookmarkStart w:id="1151" w:name="_Toc337815950"/>
      <w:bookmarkStart w:id="1152" w:name="_Toc338361611"/>
      <w:r w:rsidRPr="003D306D">
        <w:rPr>
          <w:rFonts w:cs="Arial"/>
          <w:b w:val="0"/>
          <w:sz w:val="23"/>
          <w:szCs w:val="23"/>
        </w:rPr>
        <w:br w:type="page"/>
      </w:r>
      <w:bookmarkStart w:id="1153" w:name="_Toc346472825"/>
      <w:bookmarkStart w:id="1154" w:name="_Toc349400162"/>
      <w:bookmarkStart w:id="1155" w:name="_Toc356078833"/>
      <w:bookmarkStart w:id="1156" w:name="_Toc364081168"/>
      <w:bookmarkStart w:id="1157" w:name="_Toc364181236"/>
      <w:bookmarkStart w:id="1158" w:name="_Toc364587348"/>
      <w:bookmarkStart w:id="1159" w:name="_Toc370678405"/>
      <w:bookmarkStart w:id="1160" w:name="_Toc338496676"/>
      <w:bookmarkStart w:id="1161" w:name="_Toc338499601"/>
      <w:bookmarkStart w:id="1162" w:name="_Toc341038867"/>
      <w:bookmarkStart w:id="1163" w:name="_Toc341090230"/>
      <w:bookmarkStart w:id="1164" w:name="_Toc341625422"/>
      <w:bookmarkStart w:id="1165" w:name="_Toc341730382"/>
      <w:bookmarkStart w:id="1166" w:name="_Toc344887797"/>
      <w:r>
        <w:rPr>
          <w:rFonts w:cs="Arial"/>
          <w:b w:val="0"/>
          <w:sz w:val="22"/>
          <w:szCs w:val="22"/>
        </w:rPr>
        <w:lastRenderedPageBreak/>
        <w:t>The l</w:t>
      </w:r>
      <w:r w:rsidRPr="00021E3F">
        <w:rPr>
          <w:rFonts w:cs="Arial"/>
          <w:b w:val="0"/>
          <w:sz w:val="22"/>
          <w:szCs w:val="22"/>
        </w:rPr>
        <w:t xml:space="preserve">evels of IGF-1 or GDNF </w:t>
      </w:r>
      <w:r w:rsidR="00660D2D">
        <w:rPr>
          <w:rFonts w:cs="Arial"/>
          <w:b w:val="0"/>
          <w:sz w:val="22"/>
          <w:szCs w:val="22"/>
        </w:rPr>
        <w:t>that</w:t>
      </w:r>
      <w:r>
        <w:rPr>
          <w:rFonts w:cs="Arial"/>
          <w:b w:val="0"/>
          <w:sz w:val="22"/>
          <w:szCs w:val="22"/>
        </w:rPr>
        <w:t xml:space="preserve"> </w:t>
      </w:r>
      <w:r w:rsidRPr="00021E3F">
        <w:rPr>
          <w:rFonts w:cs="Arial"/>
          <w:b w:val="0"/>
          <w:sz w:val="22"/>
          <w:szCs w:val="22"/>
        </w:rPr>
        <w:t xml:space="preserve">provided </w:t>
      </w:r>
      <w:r>
        <w:rPr>
          <w:rFonts w:cs="Arial"/>
          <w:b w:val="0"/>
          <w:sz w:val="22"/>
          <w:szCs w:val="22"/>
        </w:rPr>
        <w:t>protective effects</w:t>
      </w:r>
      <w:r w:rsidRPr="00021E3F">
        <w:rPr>
          <w:rFonts w:cs="Arial"/>
          <w:b w:val="0"/>
          <w:sz w:val="22"/>
          <w:szCs w:val="22"/>
        </w:rPr>
        <w:t xml:space="preserve"> on the above cortical neuronal cultures were subsequently measured by an IGF-1 or GDNF ELISA</w:t>
      </w:r>
      <w:r>
        <w:rPr>
          <w:rFonts w:cs="Arial"/>
          <w:b w:val="0"/>
          <w:sz w:val="22"/>
          <w:szCs w:val="22"/>
        </w:rPr>
        <w:t xml:space="preserve"> (as appropriate)</w:t>
      </w:r>
      <w:r w:rsidRPr="00021E3F">
        <w:rPr>
          <w:rFonts w:cs="Arial"/>
          <w:b w:val="0"/>
          <w:sz w:val="22"/>
          <w:szCs w:val="22"/>
        </w:rPr>
        <w:t>. Cell supernatants</w:t>
      </w:r>
      <w:r>
        <w:rPr>
          <w:rFonts w:cs="Arial"/>
          <w:b w:val="0"/>
          <w:sz w:val="22"/>
          <w:szCs w:val="22"/>
        </w:rPr>
        <w:t xml:space="preserve"> were collected at day 3 (prior to</w:t>
      </w:r>
      <w:r w:rsidRPr="00021E3F">
        <w:rPr>
          <w:rFonts w:cs="Arial"/>
          <w:b w:val="0"/>
          <w:sz w:val="22"/>
          <w:szCs w:val="22"/>
        </w:rPr>
        <w:t xml:space="preserve"> withdrawal of </w:t>
      </w:r>
      <w:r>
        <w:rPr>
          <w:rFonts w:cs="Arial"/>
          <w:b w:val="0"/>
          <w:sz w:val="22"/>
          <w:szCs w:val="22"/>
        </w:rPr>
        <w:t xml:space="preserve">trophic factors) and day 6 post-vector </w:t>
      </w:r>
      <w:r w:rsidRPr="00021E3F">
        <w:rPr>
          <w:rFonts w:cs="Arial"/>
          <w:b w:val="0"/>
          <w:sz w:val="22"/>
          <w:szCs w:val="22"/>
        </w:rPr>
        <w:t xml:space="preserve">transduction. As shown in </w:t>
      </w:r>
      <w:r w:rsidRPr="00021E3F">
        <w:rPr>
          <w:rFonts w:cs="Arial"/>
          <w:sz w:val="22"/>
          <w:szCs w:val="22"/>
        </w:rPr>
        <w:t>Figure 5.6 A</w:t>
      </w:r>
      <w:r w:rsidRPr="00021E3F">
        <w:rPr>
          <w:rFonts w:cs="Arial"/>
          <w:b w:val="0"/>
          <w:sz w:val="22"/>
          <w:szCs w:val="22"/>
        </w:rPr>
        <w:t xml:space="preserve">, </w:t>
      </w:r>
      <w:r>
        <w:rPr>
          <w:rFonts w:cs="Arial"/>
          <w:b w:val="0"/>
          <w:sz w:val="22"/>
          <w:szCs w:val="22"/>
        </w:rPr>
        <w:t xml:space="preserve">levels of IGF-1 in cultures transduced with </w:t>
      </w:r>
      <w:r w:rsidRPr="00466D58">
        <w:rPr>
          <w:rFonts w:cs="Arial"/>
          <w:b w:val="0"/>
          <w:i/>
          <w:sz w:val="22"/>
          <w:szCs w:val="22"/>
        </w:rPr>
        <w:t>Igf-1</w:t>
      </w:r>
      <w:r>
        <w:rPr>
          <w:rFonts w:cs="Arial"/>
          <w:b w:val="0"/>
          <w:sz w:val="22"/>
          <w:szCs w:val="22"/>
        </w:rPr>
        <w:t>-expressing vectors were 120- to 310-fold higher than those in mock. Moreover, t</w:t>
      </w:r>
      <w:r w:rsidRPr="00021E3F">
        <w:rPr>
          <w:rFonts w:cs="Arial"/>
          <w:b w:val="0"/>
          <w:sz w:val="22"/>
          <w:szCs w:val="22"/>
        </w:rPr>
        <w:t xml:space="preserve">he amount of IGF-1 </w:t>
      </w:r>
      <w:r>
        <w:rPr>
          <w:rFonts w:cs="Arial"/>
          <w:b w:val="0"/>
          <w:sz w:val="22"/>
          <w:szCs w:val="22"/>
        </w:rPr>
        <w:t>from</w:t>
      </w:r>
      <w:r w:rsidRPr="00021E3F">
        <w:rPr>
          <w:rFonts w:cs="Arial"/>
          <w:b w:val="0"/>
          <w:sz w:val="22"/>
          <w:szCs w:val="22"/>
        </w:rPr>
        <w:t xml:space="preserve"> </w:t>
      </w:r>
      <w:r>
        <w:rPr>
          <w:rFonts w:cs="Arial"/>
          <w:b w:val="0"/>
          <w:sz w:val="22"/>
          <w:szCs w:val="22"/>
        </w:rPr>
        <w:t xml:space="preserve">cultures transduced with </w:t>
      </w:r>
      <w:r w:rsidRPr="00021E3F">
        <w:rPr>
          <w:rFonts w:cs="Arial"/>
          <w:b w:val="0"/>
          <w:sz w:val="22"/>
          <w:szCs w:val="22"/>
        </w:rPr>
        <w:t>CMVp-</w:t>
      </w:r>
      <w:r>
        <w:rPr>
          <w:rFonts w:cs="Arial"/>
          <w:b w:val="0"/>
          <w:sz w:val="22"/>
          <w:szCs w:val="22"/>
        </w:rPr>
        <w:t>Igf</w:t>
      </w:r>
      <w:r w:rsidRPr="007F674D">
        <w:rPr>
          <w:rFonts w:cs="Arial"/>
          <w:b w:val="0"/>
          <w:sz w:val="22"/>
          <w:szCs w:val="22"/>
        </w:rPr>
        <w:t>-1</w:t>
      </w:r>
      <w:r>
        <w:rPr>
          <w:rFonts w:cs="Arial"/>
          <w:b w:val="0"/>
          <w:sz w:val="22"/>
          <w:szCs w:val="22"/>
        </w:rPr>
        <w:t xml:space="preserve"> vectors was independent of</w:t>
      </w:r>
      <w:r w:rsidRPr="00021E3F">
        <w:rPr>
          <w:rFonts w:cs="Arial"/>
          <w:b w:val="0"/>
          <w:sz w:val="22"/>
          <w:szCs w:val="22"/>
        </w:rPr>
        <w:t xml:space="preserve"> </w:t>
      </w:r>
      <w:r>
        <w:rPr>
          <w:rFonts w:cs="Arial"/>
          <w:b w:val="0"/>
          <w:sz w:val="22"/>
          <w:szCs w:val="22"/>
        </w:rPr>
        <w:t>duration of c</w:t>
      </w:r>
      <w:r w:rsidRPr="00021E3F">
        <w:rPr>
          <w:rFonts w:cs="Arial"/>
          <w:b w:val="0"/>
          <w:sz w:val="22"/>
          <w:szCs w:val="22"/>
        </w:rPr>
        <w:t>ulture</w:t>
      </w:r>
      <w:r>
        <w:rPr>
          <w:rFonts w:cs="Arial"/>
          <w:b w:val="0"/>
          <w:sz w:val="22"/>
          <w:szCs w:val="22"/>
        </w:rPr>
        <w:t xml:space="preserve">. However, </w:t>
      </w:r>
      <w:r w:rsidRPr="00021E3F">
        <w:rPr>
          <w:rFonts w:cs="Arial"/>
          <w:b w:val="0"/>
          <w:sz w:val="22"/>
          <w:szCs w:val="22"/>
        </w:rPr>
        <w:t xml:space="preserve">IGF-1 </w:t>
      </w:r>
      <w:r>
        <w:rPr>
          <w:rFonts w:cs="Arial"/>
          <w:b w:val="0"/>
          <w:sz w:val="22"/>
          <w:szCs w:val="22"/>
        </w:rPr>
        <w:t>concentrations</w:t>
      </w:r>
      <w:r w:rsidRPr="00021E3F">
        <w:rPr>
          <w:rFonts w:cs="Arial"/>
          <w:b w:val="0"/>
          <w:sz w:val="22"/>
          <w:szCs w:val="22"/>
        </w:rPr>
        <w:t xml:space="preserve"> in cultures </w:t>
      </w:r>
      <w:r>
        <w:rPr>
          <w:rFonts w:cs="Arial"/>
          <w:b w:val="0"/>
          <w:sz w:val="22"/>
          <w:szCs w:val="22"/>
        </w:rPr>
        <w:t>transduc</w:t>
      </w:r>
      <w:r w:rsidRPr="00021E3F">
        <w:rPr>
          <w:rFonts w:cs="Arial"/>
          <w:b w:val="0"/>
          <w:sz w:val="22"/>
          <w:szCs w:val="22"/>
        </w:rPr>
        <w:t xml:space="preserve">ed </w:t>
      </w:r>
      <w:r>
        <w:rPr>
          <w:rFonts w:cs="Arial"/>
          <w:b w:val="0"/>
          <w:sz w:val="22"/>
          <w:szCs w:val="22"/>
        </w:rPr>
        <w:t xml:space="preserve">with </w:t>
      </w:r>
      <w:r w:rsidRPr="00021E3F">
        <w:rPr>
          <w:rFonts w:cs="Arial"/>
          <w:b w:val="0"/>
          <w:sz w:val="22"/>
          <w:szCs w:val="22"/>
        </w:rPr>
        <w:t>SYNp-</w:t>
      </w:r>
      <w:r>
        <w:rPr>
          <w:rFonts w:cs="Arial"/>
          <w:b w:val="0"/>
          <w:sz w:val="22"/>
          <w:szCs w:val="22"/>
        </w:rPr>
        <w:t>Igf</w:t>
      </w:r>
      <w:r w:rsidRPr="007F674D">
        <w:rPr>
          <w:rFonts w:cs="Arial"/>
          <w:b w:val="0"/>
          <w:sz w:val="22"/>
          <w:szCs w:val="22"/>
        </w:rPr>
        <w:t>-1</w:t>
      </w:r>
      <w:r w:rsidRPr="00021E3F">
        <w:rPr>
          <w:rFonts w:cs="Arial"/>
          <w:b w:val="0"/>
          <w:sz w:val="22"/>
          <w:szCs w:val="22"/>
        </w:rPr>
        <w:t xml:space="preserve"> </w:t>
      </w:r>
      <w:r>
        <w:rPr>
          <w:rFonts w:cs="Arial"/>
          <w:b w:val="0"/>
          <w:sz w:val="22"/>
          <w:szCs w:val="22"/>
        </w:rPr>
        <w:t>vectors increased with</w:t>
      </w:r>
      <w:r w:rsidRPr="00021E3F">
        <w:rPr>
          <w:rFonts w:cs="Arial"/>
          <w:b w:val="0"/>
          <w:sz w:val="22"/>
          <w:szCs w:val="22"/>
        </w:rPr>
        <w:t xml:space="preserve"> time and reached comparable levels to CMVp-</w:t>
      </w:r>
      <w:r>
        <w:rPr>
          <w:rFonts w:cs="Arial"/>
          <w:b w:val="0"/>
          <w:sz w:val="22"/>
          <w:szCs w:val="22"/>
        </w:rPr>
        <w:t>Igf</w:t>
      </w:r>
      <w:r w:rsidRPr="007F674D">
        <w:rPr>
          <w:rFonts w:cs="Arial"/>
          <w:b w:val="0"/>
          <w:sz w:val="22"/>
          <w:szCs w:val="22"/>
        </w:rPr>
        <w:t>-1</w:t>
      </w:r>
      <w:r w:rsidRPr="00021E3F">
        <w:rPr>
          <w:rFonts w:cs="Arial"/>
          <w:b w:val="0"/>
          <w:sz w:val="22"/>
          <w:szCs w:val="22"/>
        </w:rPr>
        <w:t xml:space="preserve">-transduced cultures at the end of the test. </w:t>
      </w:r>
      <w:r>
        <w:rPr>
          <w:rFonts w:cs="Arial"/>
          <w:b w:val="0"/>
          <w:sz w:val="22"/>
          <w:szCs w:val="22"/>
        </w:rPr>
        <w:t xml:space="preserve">Similar IGF-1 levels were detected between </w:t>
      </w:r>
      <w:r w:rsidRPr="00FA2EED">
        <w:rPr>
          <w:rFonts w:cs="Arial"/>
          <w:b w:val="0"/>
          <w:sz w:val="22"/>
          <w:szCs w:val="22"/>
        </w:rPr>
        <w:t>trophic-support</w:t>
      </w:r>
      <w:r>
        <w:rPr>
          <w:rFonts w:cs="Arial"/>
          <w:b w:val="0"/>
          <w:sz w:val="22"/>
          <w:szCs w:val="22"/>
        </w:rPr>
        <w:t>ed</w:t>
      </w:r>
      <w:r w:rsidRPr="00FA2EED">
        <w:rPr>
          <w:rFonts w:cs="Arial"/>
          <w:b w:val="0"/>
          <w:sz w:val="22"/>
          <w:szCs w:val="22"/>
        </w:rPr>
        <w:t xml:space="preserve"> and trophic</w:t>
      </w:r>
      <w:r>
        <w:rPr>
          <w:rFonts w:cs="Arial"/>
          <w:b w:val="0"/>
          <w:sz w:val="22"/>
          <w:szCs w:val="22"/>
        </w:rPr>
        <w:t xml:space="preserve"> factor</w:t>
      </w:r>
      <w:r w:rsidRPr="00FA2EED">
        <w:rPr>
          <w:rFonts w:cs="Arial"/>
          <w:b w:val="0"/>
          <w:sz w:val="22"/>
          <w:szCs w:val="22"/>
        </w:rPr>
        <w:t>-free cultures</w:t>
      </w:r>
      <w:bookmarkEnd w:id="1149"/>
      <w:bookmarkEnd w:id="1150"/>
      <w:bookmarkEnd w:id="1151"/>
      <w:bookmarkEnd w:id="1152"/>
      <w:r w:rsidRPr="00FA2EED">
        <w:rPr>
          <w:rFonts w:cs="Arial"/>
          <w:b w:val="0"/>
          <w:sz w:val="22"/>
          <w:szCs w:val="22"/>
        </w:rPr>
        <w:t>, and between IDLV-CMVp and IDLV-SYNp vectors</w:t>
      </w:r>
      <w:r w:rsidRPr="00021E3F">
        <w:rPr>
          <w:rFonts w:cs="Arial"/>
          <w:b w:val="0"/>
          <w:sz w:val="22"/>
          <w:szCs w:val="22"/>
        </w:rPr>
        <w:t>.</w:t>
      </w:r>
      <w:bookmarkEnd w:id="1153"/>
      <w:bookmarkEnd w:id="1154"/>
      <w:bookmarkEnd w:id="1155"/>
      <w:bookmarkEnd w:id="1156"/>
      <w:bookmarkEnd w:id="1157"/>
      <w:bookmarkEnd w:id="1158"/>
      <w:bookmarkEnd w:id="1159"/>
      <w:r w:rsidRPr="00021E3F">
        <w:rPr>
          <w:rFonts w:cs="Arial"/>
          <w:b w:val="0"/>
          <w:sz w:val="22"/>
          <w:szCs w:val="22"/>
        </w:rPr>
        <w:t xml:space="preserve"> </w:t>
      </w:r>
    </w:p>
    <w:p w:rsidR="006179E6" w:rsidRPr="00021E3F" w:rsidRDefault="006179E6" w:rsidP="006179E6">
      <w:pPr>
        <w:pStyle w:val="StyleHeading113pt11"/>
        <w:rPr>
          <w:rFonts w:cs="Arial"/>
          <w:b w:val="0"/>
          <w:sz w:val="22"/>
          <w:szCs w:val="22"/>
        </w:rPr>
      </w:pPr>
      <w:bookmarkStart w:id="1167" w:name="_Toc346472826"/>
      <w:bookmarkStart w:id="1168" w:name="_Toc349400163"/>
      <w:bookmarkStart w:id="1169" w:name="_Toc356078834"/>
      <w:bookmarkStart w:id="1170" w:name="_Toc364081169"/>
      <w:bookmarkStart w:id="1171" w:name="_Toc364181237"/>
      <w:bookmarkStart w:id="1172" w:name="_Toc364587349"/>
      <w:bookmarkStart w:id="1173" w:name="_Toc370678406"/>
      <w:r>
        <w:rPr>
          <w:rFonts w:eastAsia="Times New Roman" w:cs="Arial"/>
          <w:b w:val="0"/>
          <w:bCs w:val="0"/>
          <w:sz w:val="22"/>
          <w:szCs w:val="22"/>
        </w:rPr>
        <w:t>On the other hand</w:t>
      </w:r>
      <w:r w:rsidRPr="00021E3F">
        <w:rPr>
          <w:rFonts w:eastAsia="Times New Roman" w:cs="Arial"/>
          <w:b w:val="0"/>
          <w:bCs w:val="0"/>
          <w:sz w:val="22"/>
          <w:szCs w:val="22"/>
        </w:rPr>
        <w:t xml:space="preserve">, </w:t>
      </w:r>
      <w:r w:rsidRPr="00021E3F">
        <w:rPr>
          <w:rFonts w:eastAsia="Times New Roman" w:cs="Arial"/>
          <w:bCs w:val="0"/>
          <w:sz w:val="22"/>
          <w:szCs w:val="22"/>
        </w:rPr>
        <w:t>Figure 5.6 B</w:t>
      </w:r>
      <w:r>
        <w:rPr>
          <w:rFonts w:eastAsia="Times New Roman" w:cs="Arial"/>
          <w:b w:val="0"/>
          <w:bCs w:val="0"/>
          <w:sz w:val="22"/>
          <w:szCs w:val="22"/>
        </w:rPr>
        <w:t xml:space="preserve"> shows</w:t>
      </w:r>
      <w:r w:rsidRPr="00021E3F">
        <w:rPr>
          <w:rFonts w:eastAsia="Times New Roman" w:cs="Arial"/>
          <w:b w:val="0"/>
          <w:bCs w:val="0"/>
          <w:sz w:val="22"/>
          <w:szCs w:val="22"/>
        </w:rPr>
        <w:t xml:space="preserve"> a reduction of 15-34% of GDNF levels on day 6 compared to day 3 post-transduction</w:t>
      </w:r>
      <w:r>
        <w:rPr>
          <w:rFonts w:eastAsia="Times New Roman" w:cs="Arial"/>
          <w:b w:val="0"/>
          <w:bCs w:val="0"/>
          <w:sz w:val="22"/>
          <w:szCs w:val="22"/>
        </w:rPr>
        <w:t xml:space="preserve"> although these levels were 30- or 15-fold over-expressed than those from time-matched mock cultures</w:t>
      </w:r>
      <w:r w:rsidRPr="00021E3F">
        <w:rPr>
          <w:rFonts w:eastAsia="Times New Roman" w:cs="Arial"/>
          <w:b w:val="0"/>
          <w:bCs w:val="0"/>
          <w:sz w:val="22"/>
          <w:szCs w:val="22"/>
        </w:rPr>
        <w:t>.</w:t>
      </w:r>
      <w:r>
        <w:rPr>
          <w:rFonts w:eastAsia="Times New Roman" w:cs="Arial"/>
          <w:b w:val="0"/>
          <w:bCs w:val="0"/>
          <w:sz w:val="22"/>
          <w:szCs w:val="22"/>
        </w:rPr>
        <w:t xml:space="preserve"> A 22% difference in GDNF concentrations</w:t>
      </w:r>
      <w:r w:rsidRPr="00021E3F">
        <w:rPr>
          <w:rFonts w:eastAsia="Times New Roman" w:cs="Arial"/>
          <w:b w:val="0"/>
          <w:bCs w:val="0"/>
          <w:sz w:val="22"/>
          <w:szCs w:val="22"/>
        </w:rPr>
        <w:t xml:space="preserve"> between trophic</w:t>
      </w:r>
      <w:r>
        <w:rPr>
          <w:rFonts w:eastAsia="Times New Roman" w:cs="Arial"/>
          <w:b w:val="0"/>
          <w:bCs w:val="0"/>
          <w:sz w:val="22"/>
          <w:szCs w:val="22"/>
        </w:rPr>
        <w:t xml:space="preserve"> factor</w:t>
      </w:r>
      <w:r w:rsidRPr="00021E3F">
        <w:rPr>
          <w:rFonts w:eastAsia="Times New Roman" w:cs="Arial"/>
          <w:b w:val="0"/>
          <w:bCs w:val="0"/>
          <w:sz w:val="22"/>
          <w:szCs w:val="22"/>
        </w:rPr>
        <w:t>-free and trophic-support</w:t>
      </w:r>
      <w:r>
        <w:rPr>
          <w:rFonts w:eastAsia="Times New Roman" w:cs="Arial"/>
          <w:b w:val="0"/>
          <w:bCs w:val="0"/>
          <w:sz w:val="22"/>
          <w:szCs w:val="22"/>
        </w:rPr>
        <w:t>ed</w:t>
      </w:r>
      <w:r w:rsidRPr="00021E3F">
        <w:rPr>
          <w:rFonts w:eastAsia="Times New Roman" w:cs="Arial"/>
          <w:b w:val="0"/>
          <w:bCs w:val="0"/>
          <w:sz w:val="22"/>
          <w:szCs w:val="22"/>
        </w:rPr>
        <w:t xml:space="preserve"> cultures at the end of the experiment was also </w:t>
      </w:r>
      <w:r>
        <w:rPr>
          <w:rFonts w:eastAsia="Times New Roman" w:cs="Arial"/>
          <w:b w:val="0"/>
          <w:bCs w:val="0"/>
          <w:sz w:val="22"/>
          <w:szCs w:val="22"/>
        </w:rPr>
        <w:t>identifi</w:t>
      </w:r>
      <w:r w:rsidRPr="00021E3F">
        <w:rPr>
          <w:rFonts w:eastAsia="Times New Roman" w:cs="Arial"/>
          <w:b w:val="0"/>
          <w:bCs w:val="0"/>
          <w:sz w:val="22"/>
          <w:szCs w:val="22"/>
        </w:rPr>
        <w:t>ed</w:t>
      </w:r>
      <w:bookmarkEnd w:id="1160"/>
      <w:bookmarkEnd w:id="1161"/>
      <w:bookmarkEnd w:id="1162"/>
      <w:bookmarkEnd w:id="1163"/>
      <w:bookmarkEnd w:id="1164"/>
      <w:r>
        <w:rPr>
          <w:rFonts w:eastAsia="Times New Roman" w:cs="Arial"/>
          <w:b w:val="0"/>
          <w:bCs w:val="0"/>
          <w:sz w:val="22"/>
          <w:szCs w:val="22"/>
        </w:rPr>
        <w:t>. This</w:t>
      </w:r>
      <w:r w:rsidRPr="00021E3F">
        <w:rPr>
          <w:rFonts w:eastAsia="Times New Roman" w:cs="Arial"/>
          <w:b w:val="0"/>
          <w:bCs w:val="0"/>
          <w:sz w:val="22"/>
          <w:szCs w:val="22"/>
        </w:rPr>
        <w:t xml:space="preserve"> </w:t>
      </w:r>
      <w:r>
        <w:rPr>
          <w:rFonts w:eastAsia="Times New Roman" w:cs="Arial"/>
          <w:b w:val="0"/>
          <w:bCs w:val="0"/>
          <w:sz w:val="22"/>
          <w:szCs w:val="22"/>
        </w:rPr>
        <w:t xml:space="preserve">finding may account for the </w:t>
      </w:r>
      <w:r w:rsidRPr="00021E3F">
        <w:rPr>
          <w:rFonts w:eastAsia="Times New Roman" w:cs="Arial"/>
          <w:b w:val="0"/>
          <w:bCs w:val="0"/>
          <w:sz w:val="22"/>
          <w:szCs w:val="22"/>
        </w:rPr>
        <w:t xml:space="preserve">difference in survival </w:t>
      </w:r>
      <w:r>
        <w:rPr>
          <w:rFonts w:eastAsia="Times New Roman" w:cs="Arial"/>
          <w:b w:val="0"/>
          <w:bCs w:val="0"/>
          <w:sz w:val="22"/>
          <w:szCs w:val="22"/>
        </w:rPr>
        <w:t xml:space="preserve">of </w:t>
      </w:r>
      <w:r w:rsidRPr="00021E3F">
        <w:rPr>
          <w:rFonts w:eastAsia="Times New Roman" w:cs="Arial"/>
          <w:b w:val="0"/>
          <w:bCs w:val="0"/>
          <w:sz w:val="22"/>
          <w:szCs w:val="22"/>
        </w:rPr>
        <w:t>IDLV-</w:t>
      </w:r>
      <w:r>
        <w:rPr>
          <w:rFonts w:eastAsia="Times New Roman" w:cs="Arial"/>
          <w:b w:val="0"/>
          <w:bCs w:val="0"/>
          <w:sz w:val="22"/>
          <w:szCs w:val="22"/>
        </w:rPr>
        <w:t>Gdnf</w:t>
      </w:r>
      <w:r w:rsidRPr="00021E3F">
        <w:rPr>
          <w:rFonts w:eastAsia="Times New Roman" w:cs="Arial"/>
          <w:b w:val="0"/>
          <w:bCs w:val="0"/>
          <w:sz w:val="22"/>
          <w:szCs w:val="22"/>
        </w:rPr>
        <w:t xml:space="preserve">-transduced </w:t>
      </w:r>
      <w:r>
        <w:rPr>
          <w:rFonts w:eastAsia="Times New Roman" w:cs="Arial"/>
          <w:b w:val="0"/>
          <w:bCs w:val="0"/>
          <w:sz w:val="22"/>
          <w:szCs w:val="22"/>
        </w:rPr>
        <w:t>cells between trophic-supported and trophic factor-free culture</w:t>
      </w:r>
      <w:r w:rsidRPr="00021E3F">
        <w:rPr>
          <w:rFonts w:eastAsia="Times New Roman" w:cs="Arial"/>
          <w:b w:val="0"/>
          <w:bCs w:val="0"/>
          <w:sz w:val="22"/>
          <w:szCs w:val="22"/>
        </w:rPr>
        <w:t>s.</w:t>
      </w:r>
      <w:bookmarkEnd w:id="1165"/>
      <w:bookmarkEnd w:id="1166"/>
      <w:bookmarkEnd w:id="1167"/>
      <w:bookmarkEnd w:id="1168"/>
      <w:bookmarkEnd w:id="1169"/>
      <w:bookmarkEnd w:id="1170"/>
      <w:bookmarkEnd w:id="1171"/>
      <w:bookmarkEnd w:id="1172"/>
      <w:bookmarkEnd w:id="1173"/>
      <w:r w:rsidRPr="00021E3F">
        <w:rPr>
          <w:rFonts w:eastAsia="Times New Roman" w:cs="Arial"/>
          <w:b w:val="0"/>
          <w:bCs w:val="0"/>
          <w:sz w:val="22"/>
          <w:szCs w:val="22"/>
        </w:rPr>
        <w:t xml:space="preserve">  </w:t>
      </w:r>
    </w:p>
    <w:p w:rsidR="006179E6" w:rsidRPr="00021E3F" w:rsidRDefault="006179E6" w:rsidP="006179E6">
      <w:pPr>
        <w:rPr>
          <w:rFonts w:eastAsia="Times New Roman" w:cs="Arial"/>
          <w:bCs/>
        </w:rPr>
      </w:pPr>
      <w:r w:rsidRPr="00021E3F">
        <w:rPr>
          <w:rFonts w:eastAsia="Times New Roman" w:cs="Arial"/>
          <w:bCs/>
        </w:rPr>
        <w:t>Altogether, these data demonstrate</w:t>
      </w:r>
      <w:r>
        <w:rPr>
          <w:rFonts w:eastAsia="Times New Roman" w:cs="Arial"/>
          <w:bCs/>
        </w:rPr>
        <w:t xml:space="preserve"> the</w:t>
      </w:r>
      <w:r w:rsidRPr="00021E3F">
        <w:rPr>
          <w:rFonts w:eastAsia="Times New Roman" w:cs="Arial"/>
          <w:bCs/>
        </w:rPr>
        <w:t xml:space="preserve"> protective effects of IGF-1 on </w:t>
      </w:r>
      <w:r>
        <w:rPr>
          <w:rFonts w:eastAsia="Times New Roman" w:cs="Arial"/>
          <w:bCs/>
        </w:rPr>
        <w:t>neuronal culture</w:t>
      </w:r>
      <w:r w:rsidRPr="00021E3F">
        <w:rPr>
          <w:rFonts w:eastAsia="Times New Roman" w:cs="Arial"/>
          <w:bCs/>
        </w:rPr>
        <w:t>s transduced with IDLV</w:t>
      </w:r>
      <w:r>
        <w:rPr>
          <w:rFonts w:eastAsia="Times New Roman" w:cs="Arial"/>
          <w:bCs/>
        </w:rPr>
        <w:t>-Igf</w:t>
      </w:r>
      <w:r w:rsidRPr="007F674D">
        <w:rPr>
          <w:rFonts w:eastAsia="Times New Roman" w:cs="Arial"/>
          <w:bCs/>
        </w:rPr>
        <w:t>-1</w:t>
      </w:r>
      <w:r w:rsidRPr="00021E3F">
        <w:rPr>
          <w:rFonts w:eastAsia="Times New Roman" w:cs="Arial"/>
          <w:bCs/>
        </w:rPr>
        <w:t xml:space="preserve"> vectors, suggesting the potential of IGF-1 in treatment for neurodegenerative diseases, such as PD. The results moreover indicate efficient and </w:t>
      </w:r>
      <w:r>
        <w:rPr>
          <w:rFonts w:eastAsia="Times New Roman" w:cs="Arial"/>
          <w:bCs/>
        </w:rPr>
        <w:t xml:space="preserve">almost </w:t>
      </w:r>
      <w:r w:rsidRPr="00021E3F">
        <w:rPr>
          <w:rFonts w:eastAsia="Times New Roman" w:cs="Arial"/>
          <w:bCs/>
        </w:rPr>
        <w:t xml:space="preserve">stable transgene expression of IDLVs in transduced neuronal cultures. </w:t>
      </w:r>
    </w:p>
    <w:p w:rsidR="00660B62" w:rsidRDefault="00DB0C88" w:rsidP="006179E6">
      <w:pPr>
        <w:pStyle w:val="StyleHeading113pt11"/>
        <w:rPr>
          <w:rFonts w:cs="Arial"/>
          <w:b w:val="0"/>
          <w:sz w:val="23"/>
          <w:szCs w:val="23"/>
          <w:lang w:val="en-US"/>
        </w:rPr>
      </w:pPr>
      <w:bookmarkStart w:id="1174" w:name="_Toc364081170"/>
      <w:r>
        <w:rPr>
          <w:noProof/>
          <w:sz w:val="23"/>
          <w:szCs w:val="23"/>
          <w:lang w:eastAsia="en-GB"/>
        </w:rPr>
        <w:lastRenderedPageBreak/>
        <w:pict>
          <v:group id="_x0000_s2343" style="position:absolute;left:0;text-align:left;margin-left:0;margin-top:-8.05pt;width:413.25pt;height:258pt;z-index:251932672" coordorigin="2268,1080" coordsize="8265,5160">
            <v:shape id="_x0000_s2044" type="#_x0000_t202" style="position:absolute;left:2823;top:1080;width:548;height:472" stroked="f">
              <v:textbox style="mso-next-textbox:#_x0000_s2044">
                <w:txbxContent>
                  <w:p w:rsidR="00466BDA" w:rsidRPr="00460540" w:rsidRDefault="00466BDA" w:rsidP="006179E6">
                    <w:pPr>
                      <w:jc w:val="center"/>
                      <w:rPr>
                        <w:b/>
                        <w:sz w:val="28"/>
                        <w:szCs w:val="28"/>
                      </w:rPr>
                    </w:pPr>
                    <w:r w:rsidRPr="00460540">
                      <w:rPr>
                        <w:b/>
                        <w:sz w:val="28"/>
                        <w:szCs w:val="28"/>
                      </w:rPr>
                      <w:t>A</w:t>
                    </w:r>
                  </w:p>
                </w:txbxContent>
              </v:textbox>
            </v:shape>
            <v:shape id="_x0000_s2342" type="#_x0000_t75" style="position:absolute;left:2268;top:1350;width:8265;height:4890">
              <v:imagedata r:id="rId275" o:title=""/>
            </v:shape>
          </v:group>
          <o:OLEObject Type="Embed" ProgID="Prism5.Document" ShapeID="_x0000_s2342" DrawAspect="Content" ObjectID="_1445242542" r:id="rId276"/>
        </w:pict>
      </w:r>
      <w:bookmarkEnd w:id="1174"/>
    </w:p>
    <w:p w:rsidR="006179E6" w:rsidRPr="003D306D" w:rsidRDefault="006179E6" w:rsidP="00660B62">
      <w:pPr>
        <w:pStyle w:val="StyleHeading113pt11"/>
        <w:rPr>
          <w:rFonts w:cs="Arial"/>
          <w:sz w:val="23"/>
          <w:szCs w:val="23"/>
          <w:lang w:val="en-US"/>
        </w:rPr>
      </w:pPr>
    </w:p>
    <w:p w:rsidR="006179E6" w:rsidRPr="003D306D" w:rsidRDefault="006179E6" w:rsidP="006179E6">
      <w:pPr>
        <w:pStyle w:val="Heading1Ngoc32"/>
        <w:rPr>
          <w:kern w:val="0"/>
          <w:sz w:val="23"/>
          <w:szCs w:val="23"/>
        </w:rPr>
      </w:pPr>
    </w:p>
    <w:p w:rsidR="006179E6" w:rsidRPr="003D306D" w:rsidRDefault="006179E6" w:rsidP="006179E6">
      <w:pPr>
        <w:rPr>
          <w:sz w:val="23"/>
          <w:szCs w:val="23"/>
        </w:rPr>
      </w:pPr>
      <w:bookmarkStart w:id="1175" w:name="_Toc310948241"/>
    </w:p>
    <w:p w:rsidR="006179E6" w:rsidRPr="003D306D" w:rsidRDefault="006179E6" w:rsidP="0003104F">
      <w:pPr>
        <w:rPr>
          <w:sz w:val="23"/>
          <w:szCs w:val="23"/>
        </w:rPr>
      </w:pPr>
    </w:p>
    <w:p w:rsidR="006179E6" w:rsidRPr="003D306D" w:rsidRDefault="00DB0C88" w:rsidP="006179E6">
      <w:pPr>
        <w:rPr>
          <w:sz w:val="23"/>
          <w:szCs w:val="23"/>
        </w:rPr>
      </w:pPr>
      <w:r>
        <w:rPr>
          <w:noProof/>
          <w:sz w:val="23"/>
          <w:szCs w:val="23"/>
          <w:lang w:eastAsia="en-GB"/>
        </w:rPr>
        <w:pict>
          <v:group id="_x0000_s2345" style="position:absolute;left:0;text-align:left;margin-left:-1.95pt;margin-top:28.55pt;width:402.45pt;height:295.55pt;z-index:251939840" coordorigin="2229,6467" coordsize="8049,5911">
            <v:shape id="_x0000_s2047" type="#_x0000_t202" style="position:absolute;left:2775;top:6467;width:540;height:463" stroked="f">
              <v:textbox style="mso-next-textbox:#_x0000_s2047">
                <w:txbxContent>
                  <w:p w:rsidR="00466BDA" w:rsidRPr="00460540" w:rsidRDefault="00466BDA" w:rsidP="006179E6">
                    <w:pPr>
                      <w:jc w:val="center"/>
                      <w:rPr>
                        <w:b/>
                        <w:sz w:val="28"/>
                        <w:szCs w:val="28"/>
                      </w:rPr>
                    </w:pPr>
                    <w:r>
                      <w:rPr>
                        <w:b/>
                        <w:sz w:val="28"/>
                        <w:szCs w:val="28"/>
                      </w:rPr>
                      <w:t>B</w:t>
                    </w:r>
                  </w:p>
                </w:txbxContent>
              </v:textbox>
            </v:shape>
            <v:shape id="_x0000_s2344" type="#_x0000_t75" style="position:absolute;left:2229;top:6885;width:8049;height:5493">
              <v:imagedata r:id="rId277" o:title=""/>
            </v:shape>
          </v:group>
          <o:OLEObject Type="Embed" ProgID="Prism5.Document" ShapeID="_x0000_s2344" DrawAspect="Content" ObjectID="_1445242543" r:id="rId278"/>
        </w:pict>
      </w:r>
    </w:p>
    <w:p w:rsidR="0003104F" w:rsidRDefault="0003104F" w:rsidP="006179E6">
      <w:pPr>
        <w:rPr>
          <w:sz w:val="23"/>
          <w:szCs w:val="23"/>
        </w:rPr>
      </w:pPr>
    </w:p>
    <w:p w:rsidR="0003104F" w:rsidRDefault="0003104F"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CA2363" w:rsidRDefault="006179E6" w:rsidP="006179E6">
      <w:pPr>
        <w:rPr>
          <w:sz w:val="7"/>
          <w:szCs w:val="23"/>
        </w:rPr>
      </w:pPr>
    </w:p>
    <w:p w:rsidR="00CA2363" w:rsidRPr="00CA2363" w:rsidRDefault="00CA2363" w:rsidP="006179E6">
      <w:pPr>
        <w:pStyle w:val="Caption"/>
        <w:spacing w:before="100" w:beforeAutospacing="1" w:after="100" w:afterAutospacing="1" w:line="360" w:lineRule="auto"/>
        <w:jc w:val="both"/>
        <w:rPr>
          <w:rFonts w:ascii="Century Gothic" w:hAnsi="Century Gothic"/>
          <w:sz w:val="2"/>
        </w:rPr>
      </w:pPr>
      <w:bookmarkStart w:id="1176" w:name="_Toc338496918"/>
      <w:bookmarkStart w:id="1177" w:name="_Toc338502100"/>
      <w:bookmarkStart w:id="1178" w:name="_Toc341039188"/>
      <w:bookmarkStart w:id="1179" w:name="_Toc356080065"/>
    </w:p>
    <w:p w:rsidR="006179E6" w:rsidRPr="00156FAB" w:rsidRDefault="006179E6" w:rsidP="006179E6">
      <w:pPr>
        <w:pStyle w:val="Caption"/>
        <w:spacing w:before="100" w:beforeAutospacing="1" w:after="100" w:afterAutospacing="1" w:line="360" w:lineRule="auto"/>
        <w:jc w:val="both"/>
        <w:rPr>
          <w:rFonts w:ascii="Century Gothic" w:hAnsi="Century Gothic"/>
          <w:b w:val="0"/>
        </w:rPr>
      </w:pPr>
      <w:r w:rsidRPr="00156FAB">
        <w:rPr>
          <w:rFonts w:ascii="Century Gothic" w:hAnsi="Century Gothic"/>
        </w:rPr>
        <w:t>Figure 5.</w:t>
      </w:r>
      <w:r w:rsidR="00122438" w:rsidRPr="00156FAB">
        <w:rPr>
          <w:rFonts w:ascii="Century Gothic" w:hAnsi="Century Gothic"/>
        </w:rPr>
        <w:fldChar w:fldCharType="begin"/>
      </w:r>
      <w:r w:rsidRPr="00156FAB">
        <w:rPr>
          <w:rFonts w:ascii="Century Gothic" w:hAnsi="Century Gothic"/>
        </w:rPr>
        <w:instrText xml:space="preserve"> SEQ Figure_5. \* ARABIC </w:instrText>
      </w:r>
      <w:r w:rsidR="00122438" w:rsidRPr="00156FAB">
        <w:rPr>
          <w:rFonts w:ascii="Century Gothic" w:hAnsi="Century Gothic"/>
        </w:rPr>
        <w:fldChar w:fldCharType="separate"/>
      </w:r>
      <w:r w:rsidRPr="00156FAB">
        <w:rPr>
          <w:rFonts w:ascii="Century Gothic" w:hAnsi="Century Gothic"/>
          <w:noProof/>
        </w:rPr>
        <w:t>6</w:t>
      </w:r>
      <w:r w:rsidR="00122438" w:rsidRPr="00156FAB">
        <w:rPr>
          <w:rFonts w:ascii="Century Gothic" w:hAnsi="Century Gothic"/>
        </w:rPr>
        <w:fldChar w:fldCharType="end"/>
      </w:r>
      <w:r w:rsidRPr="00156FAB">
        <w:rPr>
          <w:rFonts w:ascii="Century Gothic" w:hAnsi="Century Gothic"/>
        </w:rPr>
        <w:t>: Levels of IGF-1 and GDNF providing protective effects on rat primary cortical neuronal cultures.</w:t>
      </w:r>
      <w:r w:rsidRPr="00156FAB">
        <w:rPr>
          <w:rFonts w:ascii="Century Gothic" w:hAnsi="Century Gothic"/>
          <w:b w:val="0"/>
        </w:rPr>
        <w:t xml:space="preserve"> </w:t>
      </w:r>
      <w:r w:rsidRPr="00156FAB">
        <w:rPr>
          <w:rStyle w:val="Strong"/>
          <w:b w:val="0"/>
          <w:sz w:val="20"/>
        </w:rPr>
        <w:t xml:space="preserve">E18 rat cortical neuronal cultures </w:t>
      </w:r>
      <w:r>
        <w:rPr>
          <w:rStyle w:val="Strong"/>
          <w:b w:val="0"/>
          <w:sz w:val="20"/>
        </w:rPr>
        <w:t xml:space="preserve">were transduced with IDLV-Igf-1 or -Gdnf vectors </w:t>
      </w:r>
      <w:r w:rsidRPr="00156FAB">
        <w:rPr>
          <w:rStyle w:val="Strong"/>
          <w:b w:val="0"/>
          <w:sz w:val="20"/>
        </w:rPr>
        <w:t>at MOI 30 (viral DNA copies). Cell supernatants were collected at days 3 and 6 post-transduction. Protein concentrations were measured by ELISA (as appropriate). (A) Levels of IGF-1 increased slightly wi</w:t>
      </w:r>
      <w:r>
        <w:rPr>
          <w:rStyle w:val="Strong"/>
          <w:b w:val="0"/>
          <w:sz w:val="20"/>
        </w:rPr>
        <w:t xml:space="preserve">th culture duration. </w:t>
      </w:r>
      <w:r w:rsidRPr="004E1741">
        <w:rPr>
          <w:rStyle w:val="Strong"/>
          <w:b w:val="0"/>
          <w:i/>
          <w:sz w:val="20"/>
        </w:rPr>
        <w:t>Igf-1</w:t>
      </w:r>
      <w:r w:rsidRPr="00156FAB">
        <w:rPr>
          <w:rStyle w:val="Strong"/>
          <w:b w:val="0"/>
          <w:sz w:val="20"/>
        </w:rPr>
        <w:t xml:space="preserve"> expression was similar between trophic-support</w:t>
      </w:r>
      <w:r>
        <w:rPr>
          <w:rStyle w:val="Strong"/>
          <w:b w:val="0"/>
          <w:sz w:val="20"/>
        </w:rPr>
        <w:t>ed</w:t>
      </w:r>
      <w:r w:rsidRPr="00156FAB">
        <w:rPr>
          <w:rStyle w:val="Strong"/>
          <w:b w:val="0"/>
          <w:sz w:val="20"/>
        </w:rPr>
        <w:t xml:space="preserve"> and trophic</w:t>
      </w:r>
      <w:r>
        <w:rPr>
          <w:rStyle w:val="Strong"/>
          <w:b w:val="0"/>
          <w:sz w:val="20"/>
        </w:rPr>
        <w:t xml:space="preserve"> factor</w:t>
      </w:r>
      <w:r w:rsidRPr="00156FAB">
        <w:rPr>
          <w:rStyle w:val="Strong"/>
          <w:b w:val="0"/>
          <w:sz w:val="20"/>
        </w:rPr>
        <w:t xml:space="preserve">-free, and between IDLV-CMVp and IDLV-SYNp-transduced cultures. (B) In contrast, levels of GDNF decreased with duration of culture. Samples were run in duplicate; </w:t>
      </w:r>
      <w:r w:rsidRPr="00156FAB">
        <w:rPr>
          <w:rStyle w:val="Strong"/>
          <w:b w:val="0"/>
          <w:i/>
          <w:sz w:val="20"/>
        </w:rPr>
        <w:t>n</w:t>
      </w:r>
      <w:r w:rsidRPr="00156FAB">
        <w:rPr>
          <w:rStyle w:val="Strong"/>
          <w:b w:val="0"/>
          <w:sz w:val="20"/>
        </w:rPr>
        <w:t xml:space="preserve"> = 2</w:t>
      </w:r>
      <w:r w:rsidR="00F74F88">
        <w:rPr>
          <w:rStyle w:val="Strong"/>
          <w:b w:val="0"/>
          <w:sz w:val="20"/>
        </w:rPr>
        <w:t xml:space="preserve">; bars indicate the range of values.  </w:t>
      </w:r>
      <w:r w:rsidR="00DB0C88">
        <w:rPr>
          <w:noProof/>
          <w:lang w:eastAsia="en-GB"/>
        </w:rPr>
      </w:r>
      <w:r w:rsidR="00DB0C88">
        <w:rPr>
          <w:noProof/>
          <w:lang w:eastAsia="en-GB"/>
        </w:rPr>
        <w:pict>
          <v:rect id="Rectangle 1352" o:spid="_x0000_s2679" style="width:7.15pt;height:8.2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" fillcolor="#00c" stroked="f" strokecolor="#3c3">
            <w10:wrap type="none"/>
            <w10:anchorlock/>
          </v:rect>
        </w:pict>
      </w:r>
      <w:r w:rsidRPr="00156FAB">
        <w:rPr>
          <w:rFonts w:ascii="Century Gothic" w:hAnsi="Century Gothic"/>
        </w:rPr>
        <w:t xml:space="preserve">  </w:t>
      </w:r>
      <w:r w:rsidRPr="00156FAB">
        <w:rPr>
          <w:rStyle w:val="Strong"/>
          <w:b w:val="0"/>
          <w:sz w:val="20"/>
        </w:rPr>
        <w:t>Trophic-support</w:t>
      </w:r>
      <w:r>
        <w:rPr>
          <w:rStyle w:val="Strong"/>
          <w:b w:val="0"/>
          <w:sz w:val="20"/>
        </w:rPr>
        <w:t>ed</w:t>
      </w:r>
      <w:r w:rsidRPr="00156FAB">
        <w:rPr>
          <w:rStyle w:val="Strong"/>
          <w:b w:val="0"/>
          <w:sz w:val="20"/>
        </w:rPr>
        <w:t xml:space="preserve">;   </w:t>
      </w:r>
      <w:r w:rsidR="00DB0C88">
        <w:rPr>
          <w:noProof/>
          <w:lang w:eastAsia="en-GB"/>
        </w:rPr>
      </w:r>
      <w:r w:rsidR="00DB0C88">
        <w:rPr>
          <w:noProof/>
          <w:lang w:eastAsia="en-GB"/>
        </w:rPr>
        <w:pict>
          <v:rect id="Rectangle 1351" o:spid="_x0000_s2678" style="width:7.15pt;height:8.2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" fillcolor="#333" stroked="f" strokecolor="#5a5a5a">
            <w10:wrap type="none"/>
            <w10:anchorlock/>
          </v:rect>
        </w:pict>
      </w:r>
      <w:r w:rsidRPr="00156FAB">
        <w:rPr>
          <w:rFonts w:ascii="Century Gothic" w:hAnsi="Century Gothic"/>
        </w:rPr>
        <w:t xml:space="preserve">  </w:t>
      </w:r>
      <w:r w:rsidRPr="00156FAB">
        <w:rPr>
          <w:rStyle w:val="Strong"/>
          <w:b w:val="0"/>
          <w:sz w:val="20"/>
        </w:rPr>
        <w:t>Trophic</w:t>
      </w:r>
      <w:r>
        <w:rPr>
          <w:rStyle w:val="Strong"/>
          <w:b w:val="0"/>
          <w:sz w:val="20"/>
        </w:rPr>
        <w:t xml:space="preserve"> factor</w:t>
      </w:r>
      <w:r w:rsidRPr="00156FAB">
        <w:rPr>
          <w:rStyle w:val="Strong"/>
          <w:b w:val="0"/>
          <w:sz w:val="20"/>
        </w:rPr>
        <w:t>-free.</w:t>
      </w:r>
      <w:bookmarkEnd w:id="1176"/>
      <w:bookmarkEnd w:id="1177"/>
      <w:bookmarkEnd w:id="1178"/>
      <w:bookmarkEnd w:id="1179"/>
      <w:r w:rsidRPr="00156FAB">
        <w:rPr>
          <w:rFonts w:ascii="Century Gothic" w:hAnsi="Century Gothic"/>
          <w:b w:val="0"/>
        </w:rPr>
        <w:t xml:space="preserve">   </w:t>
      </w:r>
    </w:p>
    <w:p w:rsidR="006179E6" w:rsidRPr="003D306D" w:rsidRDefault="006179E6" w:rsidP="00F37F2C">
      <w:pPr>
        <w:pStyle w:val="Heading2"/>
      </w:pPr>
      <w:bookmarkStart w:id="1180" w:name="_Toc338496677"/>
      <w:bookmarkStart w:id="1181" w:name="_Toc338499602"/>
      <w:bookmarkStart w:id="1182" w:name="_Toc341038868"/>
      <w:bookmarkStart w:id="1183" w:name="_Toc370678407"/>
      <w:bookmarkEnd w:id="1175"/>
      <w:r w:rsidRPr="003D306D">
        <w:lastRenderedPageBreak/>
        <w:t>5.</w:t>
      </w:r>
      <w:r w:rsidR="006F444E">
        <w:t>4</w:t>
      </w:r>
      <w:r w:rsidR="00F37F2C">
        <w:t>.</w:t>
      </w:r>
      <w:r w:rsidRPr="003D306D">
        <w:t xml:space="preserve">4. </w:t>
      </w:r>
      <w:r>
        <w:t xml:space="preserve">Effects of IGF-1 </w:t>
      </w:r>
      <w:r w:rsidRPr="003D306D">
        <w:t>on dopaminergic neurons of 6-OHDA-lesioned rats</w:t>
      </w:r>
      <w:bookmarkEnd w:id="1180"/>
      <w:bookmarkEnd w:id="1181"/>
      <w:bookmarkEnd w:id="1182"/>
      <w:bookmarkEnd w:id="1183"/>
    </w:p>
    <w:p w:rsidR="006179E6" w:rsidRDefault="006179E6" w:rsidP="006179E6">
      <w:pPr>
        <w:rPr>
          <w:rFonts w:eastAsia="Times New Roman" w:cs="Arial"/>
          <w:bCs/>
        </w:rPr>
      </w:pPr>
      <w:r>
        <w:rPr>
          <w:rFonts w:eastAsia="Times New Roman" w:cs="Arial"/>
          <w:bCs/>
        </w:rPr>
        <w:t xml:space="preserve">Following </w:t>
      </w:r>
      <w:r w:rsidRPr="00021E3F">
        <w:rPr>
          <w:rFonts w:eastAsia="Times New Roman" w:cs="Arial"/>
          <w:bCs/>
        </w:rPr>
        <w:t xml:space="preserve">encouraging results from </w:t>
      </w:r>
      <w:r>
        <w:rPr>
          <w:rFonts w:eastAsia="Times New Roman" w:cs="Arial"/>
          <w:bCs/>
        </w:rPr>
        <w:t xml:space="preserve">previous </w:t>
      </w:r>
      <w:r w:rsidRPr="00021E3F">
        <w:rPr>
          <w:rFonts w:eastAsia="Times New Roman" w:cs="Arial"/>
          <w:bCs/>
          <w:i/>
        </w:rPr>
        <w:t xml:space="preserve">in vitro </w:t>
      </w:r>
      <w:r w:rsidRPr="00021E3F">
        <w:rPr>
          <w:rFonts w:eastAsia="Times New Roman" w:cs="Arial"/>
          <w:bCs/>
        </w:rPr>
        <w:t xml:space="preserve">experiments, </w:t>
      </w:r>
      <w:r>
        <w:rPr>
          <w:rFonts w:eastAsia="Times New Roman" w:cs="Arial"/>
          <w:bCs/>
        </w:rPr>
        <w:t>the potential therapeutic effect</w:t>
      </w:r>
      <w:r w:rsidRPr="00021E3F">
        <w:rPr>
          <w:rFonts w:eastAsia="Times New Roman" w:cs="Arial"/>
          <w:bCs/>
        </w:rPr>
        <w:t xml:space="preserve"> of IGF-1 on a 6-OH</w:t>
      </w:r>
      <w:r>
        <w:rPr>
          <w:rFonts w:eastAsia="Times New Roman" w:cs="Arial"/>
          <w:bCs/>
        </w:rPr>
        <w:t>DA-lesioned rat model of PD was</w:t>
      </w:r>
      <w:r w:rsidRPr="00021E3F">
        <w:rPr>
          <w:rFonts w:eastAsia="Times New Roman" w:cs="Arial"/>
          <w:bCs/>
        </w:rPr>
        <w:t xml:space="preserve"> investigated. Either IPLVs or IDLVs expressing </w:t>
      </w:r>
      <w:r w:rsidRPr="00156FAB">
        <w:rPr>
          <w:rFonts w:eastAsia="Times New Roman" w:cs="Arial"/>
          <w:bCs/>
          <w:i/>
        </w:rPr>
        <w:t>Igf-1</w:t>
      </w:r>
      <w:r w:rsidRPr="00021E3F">
        <w:rPr>
          <w:rFonts w:eastAsia="Times New Roman" w:cs="Arial"/>
          <w:bCs/>
        </w:rPr>
        <w:t xml:space="preserve"> were injected into the right striatum of rats that were unilaterally lesione</w:t>
      </w:r>
      <w:r>
        <w:rPr>
          <w:rFonts w:eastAsia="Times New Roman" w:cs="Arial"/>
          <w:bCs/>
        </w:rPr>
        <w:t>d with 6-OHDA two weeks post vector administration</w:t>
      </w:r>
      <w:r w:rsidRPr="00021E3F">
        <w:rPr>
          <w:rFonts w:eastAsia="Times New Roman" w:cs="Arial"/>
          <w:bCs/>
        </w:rPr>
        <w:t>. The amount of IGF-1 within those striata was determi</w:t>
      </w:r>
      <w:r>
        <w:rPr>
          <w:rFonts w:eastAsia="Times New Roman" w:cs="Arial"/>
          <w:bCs/>
        </w:rPr>
        <w:t xml:space="preserve">ned by an IGF-1 ELISA kit at week </w:t>
      </w:r>
      <w:r w:rsidRPr="00021E3F">
        <w:rPr>
          <w:rFonts w:eastAsia="Times New Roman" w:cs="Arial"/>
          <w:bCs/>
        </w:rPr>
        <w:t xml:space="preserve">6 </w:t>
      </w:r>
      <w:r>
        <w:rPr>
          <w:rFonts w:eastAsia="Times New Roman" w:cs="Arial"/>
          <w:bCs/>
        </w:rPr>
        <w:t>from</w:t>
      </w:r>
      <w:r w:rsidRPr="00021E3F">
        <w:rPr>
          <w:rFonts w:eastAsia="Times New Roman" w:cs="Arial"/>
          <w:bCs/>
        </w:rPr>
        <w:t xml:space="preserve"> vector injection. </w:t>
      </w:r>
    </w:p>
    <w:p w:rsidR="006179E6" w:rsidRPr="00021E3F" w:rsidRDefault="006179E6" w:rsidP="006179E6">
      <w:pPr>
        <w:rPr>
          <w:rFonts w:eastAsia="Times New Roman" w:cs="Arial"/>
          <w:bCs/>
        </w:rPr>
      </w:pPr>
      <w:r w:rsidRPr="00021E3F">
        <w:rPr>
          <w:rFonts w:eastAsia="Times New Roman" w:cs="Arial"/>
          <w:b/>
          <w:bCs/>
        </w:rPr>
        <w:t>Figure 5.7 A</w:t>
      </w:r>
      <w:r>
        <w:rPr>
          <w:rFonts w:eastAsia="Times New Roman" w:cs="Arial"/>
          <w:bCs/>
        </w:rPr>
        <w:t xml:space="preserve"> indicates</w:t>
      </w:r>
      <w:r w:rsidRPr="00021E3F">
        <w:rPr>
          <w:rFonts w:eastAsia="Times New Roman" w:cs="Arial"/>
          <w:bCs/>
        </w:rPr>
        <w:t xml:space="preserve"> no significant difference in </w:t>
      </w:r>
      <w:r>
        <w:rPr>
          <w:rFonts w:eastAsia="Times New Roman" w:cs="Arial"/>
          <w:bCs/>
        </w:rPr>
        <w:t xml:space="preserve">the </w:t>
      </w:r>
      <w:r w:rsidRPr="00021E3F">
        <w:rPr>
          <w:rFonts w:eastAsia="Times New Roman" w:cs="Arial"/>
          <w:bCs/>
        </w:rPr>
        <w:t xml:space="preserve">levels </w:t>
      </w:r>
      <w:r>
        <w:rPr>
          <w:rFonts w:eastAsia="Times New Roman" w:cs="Arial"/>
          <w:bCs/>
        </w:rPr>
        <w:t xml:space="preserve">of IGF-1 </w:t>
      </w:r>
      <w:r w:rsidRPr="00021E3F">
        <w:rPr>
          <w:rFonts w:eastAsia="Times New Roman" w:cs="Arial"/>
          <w:bCs/>
        </w:rPr>
        <w:t xml:space="preserve">detected from the contralateral hemispheres between </w:t>
      </w:r>
      <w:r>
        <w:rPr>
          <w:rFonts w:eastAsia="Times New Roman" w:cs="Arial"/>
          <w:bCs/>
        </w:rPr>
        <w:t xml:space="preserve">animal </w:t>
      </w:r>
      <w:r w:rsidRPr="00021E3F">
        <w:rPr>
          <w:rFonts w:eastAsia="Times New Roman" w:cs="Arial"/>
          <w:bCs/>
        </w:rPr>
        <w:t>groups (</w:t>
      </w:r>
      <w:r w:rsidRPr="00021E3F">
        <w:rPr>
          <w:rFonts w:eastAsia="Times New Roman" w:cs="Arial"/>
          <w:bCs/>
          <w:i/>
        </w:rPr>
        <w:t>p</w:t>
      </w:r>
      <w:r w:rsidRPr="00021E3F">
        <w:rPr>
          <w:rFonts w:eastAsia="Times New Roman" w:cs="Arial"/>
          <w:bCs/>
        </w:rPr>
        <w:t xml:space="preserve"> = 0.09). </w:t>
      </w:r>
      <w:r>
        <w:rPr>
          <w:rFonts w:eastAsia="Times New Roman" w:cs="Arial"/>
          <w:bCs/>
        </w:rPr>
        <w:t xml:space="preserve">The finding indicated basal IGF-1 concentrations remain stable across groups of animals. </w:t>
      </w:r>
      <w:r w:rsidRPr="00021E3F">
        <w:rPr>
          <w:rFonts w:eastAsia="Times New Roman" w:cs="Arial"/>
          <w:bCs/>
        </w:rPr>
        <w:t xml:space="preserve">However, </w:t>
      </w:r>
      <w:r>
        <w:rPr>
          <w:rFonts w:eastAsia="Times New Roman" w:cs="Arial"/>
          <w:bCs/>
        </w:rPr>
        <w:t xml:space="preserve">levels of IGF-1 </w:t>
      </w:r>
      <w:r w:rsidRPr="00021E3F">
        <w:rPr>
          <w:rFonts w:eastAsia="Times New Roman" w:cs="Arial"/>
          <w:bCs/>
        </w:rPr>
        <w:t>expressed within LV-</w:t>
      </w:r>
      <w:r>
        <w:rPr>
          <w:rFonts w:eastAsia="Times New Roman" w:cs="Arial"/>
          <w:bCs/>
        </w:rPr>
        <w:t>Igf</w:t>
      </w:r>
      <w:r w:rsidRPr="0061575B">
        <w:rPr>
          <w:rFonts w:eastAsia="Times New Roman" w:cs="Arial"/>
          <w:bCs/>
        </w:rPr>
        <w:t>-1</w:t>
      </w:r>
      <w:r>
        <w:rPr>
          <w:rFonts w:eastAsia="Times New Roman" w:cs="Arial"/>
          <w:bCs/>
        </w:rPr>
        <w:t>-injected hemispheres were</w:t>
      </w:r>
      <w:r w:rsidRPr="00021E3F">
        <w:rPr>
          <w:rFonts w:eastAsia="Times New Roman" w:cs="Arial"/>
          <w:bCs/>
        </w:rPr>
        <w:t xml:space="preserve"> significant</w:t>
      </w:r>
      <w:r>
        <w:rPr>
          <w:rFonts w:eastAsia="Times New Roman" w:cs="Arial"/>
          <w:bCs/>
        </w:rPr>
        <w:t>ly elevated</w:t>
      </w:r>
      <w:r w:rsidRPr="00021E3F">
        <w:rPr>
          <w:rFonts w:eastAsia="Times New Roman" w:cs="Arial"/>
          <w:bCs/>
        </w:rPr>
        <w:t xml:space="preserve"> compared to the mock</w:t>
      </w:r>
      <w:r>
        <w:rPr>
          <w:rFonts w:eastAsia="Times New Roman" w:cs="Arial"/>
          <w:bCs/>
        </w:rPr>
        <w:t xml:space="preserve">, with 6-fold in IPLV-injected striata and 3-fold in IDLV-injected striata. Furthermore, </w:t>
      </w:r>
      <w:r w:rsidRPr="00021E3F">
        <w:rPr>
          <w:rFonts w:eastAsia="Times New Roman" w:cs="Arial"/>
          <w:bCs/>
        </w:rPr>
        <w:t>IPLV-</w:t>
      </w:r>
      <w:r>
        <w:rPr>
          <w:rFonts w:eastAsia="Times New Roman" w:cs="Arial"/>
          <w:bCs/>
        </w:rPr>
        <w:t>Igf</w:t>
      </w:r>
      <w:r w:rsidRPr="0061575B">
        <w:rPr>
          <w:rFonts w:eastAsia="Times New Roman" w:cs="Arial"/>
          <w:bCs/>
        </w:rPr>
        <w:t>-1</w:t>
      </w:r>
      <w:r w:rsidRPr="00021E3F">
        <w:rPr>
          <w:rFonts w:eastAsia="Times New Roman" w:cs="Arial"/>
          <w:bCs/>
        </w:rPr>
        <w:t xml:space="preserve"> </w:t>
      </w:r>
      <w:r>
        <w:rPr>
          <w:rFonts w:eastAsia="Times New Roman" w:cs="Arial"/>
          <w:bCs/>
        </w:rPr>
        <w:t xml:space="preserve">vectors </w:t>
      </w:r>
      <w:r w:rsidRPr="00021E3F">
        <w:rPr>
          <w:rFonts w:eastAsia="Times New Roman" w:cs="Arial"/>
          <w:bCs/>
        </w:rPr>
        <w:t xml:space="preserve">provided 1.5- to 2.5-fold </w:t>
      </w:r>
      <w:r>
        <w:rPr>
          <w:rFonts w:eastAsia="Times New Roman" w:cs="Arial"/>
          <w:bCs/>
        </w:rPr>
        <w:t xml:space="preserve">of </w:t>
      </w:r>
      <w:r w:rsidRPr="00021E3F">
        <w:rPr>
          <w:rFonts w:eastAsia="Times New Roman" w:cs="Arial"/>
          <w:bCs/>
        </w:rPr>
        <w:t>IG</w:t>
      </w:r>
      <w:r w:rsidR="00660D2D">
        <w:rPr>
          <w:rFonts w:eastAsia="Times New Roman" w:cs="Arial"/>
          <w:bCs/>
        </w:rPr>
        <w:t>F-1 level</w:t>
      </w:r>
      <w:r>
        <w:rPr>
          <w:rFonts w:eastAsia="Times New Roman" w:cs="Arial"/>
          <w:bCs/>
        </w:rPr>
        <w:t xml:space="preserve"> higher than their non-integrating counterparts</w:t>
      </w:r>
      <w:r w:rsidRPr="00021E3F">
        <w:rPr>
          <w:rFonts w:eastAsia="Times New Roman" w:cs="Arial"/>
          <w:bCs/>
        </w:rPr>
        <w:t>. A 1.5-fold difference was also observed between IPLV-SYNp and IPLV-CMVp-injected striata</w:t>
      </w:r>
      <w:r>
        <w:rPr>
          <w:rFonts w:eastAsia="Times New Roman" w:cs="Arial"/>
          <w:bCs/>
        </w:rPr>
        <w:t>, higher in the former</w:t>
      </w:r>
      <w:r w:rsidRPr="00021E3F">
        <w:rPr>
          <w:rFonts w:eastAsia="Times New Roman" w:cs="Arial"/>
          <w:bCs/>
        </w:rPr>
        <w:t xml:space="preserve">. </w:t>
      </w:r>
    </w:p>
    <w:p w:rsidR="006179E6" w:rsidRDefault="006179E6" w:rsidP="006179E6">
      <w:pPr>
        <w:rPr>
          <w:rFonts w:eastAsia="Times New Roman" w:cs="Arial"/>
          <w:bCs/>
        </w:rPr>
      </w:pPr>
      <w:r>
        <w:t>The potential neuroprotective effects</w:t>
      </w:r>
      <w:r w:rsidRPr="00021E3F">
        <w:t xml:space="preserve"> of IG</w:t>
      </w:r>
      <w:r>
        <w:t>F-1 on dopaminergic neurons were</w:t>
      </w:r>
      <w:r w:rsidRPr="00021E3F">
        <w:t xml:space="preserve"> further examined by quantifying the total number of remaining TH+ cells in the SNpc (</w:t>
      </w:r>
      <w:r w:rsidRPr="00021E3F">
        <w:rPr>
          <w:b/>
        </w:rPr>
        <w:t>Figure 5.7 B</w:t>
      </w:r>
      <w:r w:rsidRPr="00021E3F">
        <w:t xml:space="preserve">). </w:t>
      </w:r>
      <w:r>
        <w:t>Following a</w:t>
      </w:r>
      <w:r w:rsidRPr="00021E3F">
        <w:t xml:space="preserve"> 10 μg intrastriatal in</w:t>
      </w:r>
      <w:r>
        <w:t>jection</w:t>
      </w:r>
      <w:r w:rsidRPr="00021E3F">
        <w:t xml:space="preserve"> of 6-OHDA, a depletion of 50-60% </w:t>
      </w:r>
      <w:r>
        <w:t>of dopaminergic cell bodies was</w:t>
      </w:r>
      <w:r w:rsidRPr="00021E3F">
        <w:t xml:space="preserve"> detected in the corre</w:t>
      </w:r>
      <w:r>
        <w:t>sponding ipsilateral SNpc</w:t>
      </w:r>
      <w:r w:rsidRPr="00021E3F">
        <w:t xml:space="preserve"> of </w:t>
      </w:r>
      <w:r>
        <w:t xml:space="preserve">the </w:t>
      </w:r>
      <w:r w:rsidRPr="00021E3F">
        <w:t xml:space="preserve">mock group (injected with sterilized saline). </w:t>
      </w:r>
      <w:r w:rsidRPr="00021E3F">
        <w:rPr>
          <w:rFonts w:eastAsia="Times New Roman" w:cs="Arial"/>
          <w:bCs/>
        </w:rPr>
        <w:t>Despite</w:t>
      </w:r>
      <w:r>
        <w:rPr>
          <w:rFonts w:eastAsia="Times New Roman" w:cs="Arial"/>
          <w:bCs/>
        </w:rPr>
        <w:t xml:space="preserve"> the </w:t>
      </w:r>
      <w:r w:rsidRPr="00021E3F">
        <w:rPr>
          <w:rFonts w:eastAsia="Times New Roman" w:cs="Arial"/>
          <w:bCs/>
        </w:rPr>
        <w:t>h</w:t>
      </w:r>
      <w:r>
        <w:rPr>
          <w:rFonts w:eastAsia="Times New Roman" w:cs="Arial"/>
          <w:bCs/>
        </w:rPr>
        <w:t>igher levels of IGF-1 measured</w:t>
      </w:r>
      <w:r w:rsidRPr="00021E3F">
        <w:rPr>
          <w:rFonts w:eastAsia="Times New Roman" w:cs="Arial"/>
          <w:bCs/>
        </w:rPr>
        <w:t xml:space="preserve">, IGF-1-treated groups </w:t>
      </w:r>
      <w:r>
        <w:rPr>
          <w:rFonts w:eastAsia="Times New Roman" w:cs="Arial"/>
          <w:bCs/>
        </w:rPr>
        <w:t>display</w:t>
      </w:r>
      <w:r w:rsidRPr="00021E3F">
        <w:rPr>
          <w:rFonts w:eastAsia="Times New Roman" w:cs="Arial"/>
          <w:bCs/>
        </w:rPr>
        <w:t>ed no significant increase</w:t>
      </w:r>
      <w:r>
        <w:rPr>
          <w:rFonts w:eastAsia="Times New Roman" w:cs="Arial"/>
          <w:bCs/>
        </w:rPr>
        <w:t>s</w:t>
      </w:r>
      <w:r w:rsidRPr="00021E3F">
        <w:rPr>
          <w:rFonts w:eastAsia="Times New Roman" w:cs="Arial"/>
          <w:bCs/>
        </w:rPr>
        <w:t xml:space="preserve"> in </w:t>
      </w:r>
      <w:r>
        <w:rPr>
          <w:rFonts w:eastAsia="Times New Roman" w:cs="Arial"/>
          <w:bCs/>
        </w:rPr>
        <w:t xml:space="preserve">the </w:t>
      </w:r>
      <w:r w:rsidRPr="00021E3F">
        <w:rPr>
          <w:rFonts w:eastAsia="Times New Roman" w:cs="Arial"/>
          <w:bCs/>
        </w:rPr>
        <w:t>total</w:t>
      </w:r>
      <w:r>
        <w:rPr>
          <w:rFonts w:eastAsia="Times New Roman" w:cs="Arial"/>
          <w:bCs/>
        </w:rPr>
        <w:t xml:space="preserve"> number of TH+ cells compared with</w:t>
      </w:r>
      <w:r w:rsidRPr="00021E3F">
        <w:rPr>
          <w:rFonts w:eastAsia="Times New Roman" w:cs="Arial"/>
          <w:bCs/>
        </w:rPr>
        <w:t xml:space="preserve"> the mock</w:t>
      </w:r>
      <w:r>
        <w:rPr>
          <w:rFonts w:eastAsia="Times New Roman" w:cs="Arial"/>
          <w:bCs/>
        </w:rPr>
        <w:t xml:space="preserve"> </w:t>
      </w:r>
      <w:r w:rsidRPr="00021E3F">
        <w:rPr>
          <w:rFonts w:eastAsia="Times New Roman" w:cs="Arial"/>
          <w:bCs/>
        </w:rPr>
        <w:t>(</w:t>
      </w:r>
      <w:r w:rsidRPr="00021E3F">
        <w:rPr>
          <w:rFonts w:eastAsia="Times New Roman" w:cs="Arial"/>
          <w:bCs/>
          <w:i/>
        </w:rPr>
        <w:t>p</w:t>
      </w:r>
      <w:r w:rsidRPr="00021E3F">
        <w:rPr>
          <w:rFonts w:eastAsia="Times New Roman" w:cs="Arial"/>
          <w:bCs/>
        </w:rPr>
        <w:t xml:space="preserve"> = 0.</w:t>
      </w:r>
      <w:r w:rsidR="00DA1260">
        <w:rPr>
          <w:rFonts w:eastAsia="Times New Roman" w:cs="Arial"/>
          <w:bCs/>
        </w:rPr>
        <w:t>66</w:t>
      </w:r>
      <w:r w:rsidRPr="00021E3F">
        <w:rPr>
          <w:rFonts w:eastAsia="Times New Roman" w:cs="Arial"/>
          <w:bCs/>
        </w:rPr>
        <w:t xml:space="preserve">). </w:t>
      </w:r>
    </w:p>
    <w:p w:rsidR="006179E6" w:rsidRPr="003D306D" w:rsidRDefault="00DB0C88" w:rsidP="006179E6">
      <w:pPr>
        <w:pStyle w:val="Heading1"/>
        <w:rPr>
          <w:b w:val="0"/>
          <w:szCs w:val="23"/>
        </w:rPr>
      </w:pPr>
      <w:bookmarkStart w:id="1184" w:name="_Toc364081172"/>
      <w:r>
        <w:rPr>
          <w:b w:val="0"/>
          <w:noProof/>
          <w:szCs w:val="23"/>
          <w:lang w:eastAsia="en-GB"/>
        </w:rPr>
        <w:lastRenderedPageBreak/>
        <w:pict>
          <v:group id="_x0000_s2048" style="position:absolute;left:0;text-align:left;margin-left:-14.85pt;margin-top:-5.15pt;width:428.95pt;height:391.2pt;z-index:251746304" coordorigin="1971,1258" coordsize="8579,7824">
            <v:group id="_x0000_s2049" style="position:absolute;left:2067;top:1258;width:5590;height:3709" coordorigin="1746,1760" coordsize="5259,3421">
              <v:shape id="_x0000_s2050" type="#_x0000_t75" style="position:absolute;left:1746;top:2125;width:5259;height:3056" wrapcoords="5432 811 5432 1521 8601 2434 10800 2434 1617 3448 1617 4056 582 4969 388 5273 388 10039 1035 10546 776 10546 517 10749 388 15008 841 15414 453 15718 453 17544 1875 18659 2457 18659 1875 19470 2069 19876 6532 20282 6144 20282 6014 20485 6014 20890 16814 20890 16814 20282 19919 19470 20113 19268 19272 18659 19337 14704 18884 14197 17784 13792 17720 7301 17202 7301 18819 6592 18237 5679 6855 5679 18625 5172 18625 4056 5626 4056 10800 2434 16944 1521 17202 1014 16620 811 5432 811">
                <v:imagedata r:id="rId279" o:title=""/>
              </v:shape>
              <v:shape id="_x0000_s2051" type="#_x0000_t202" style="position:absolute;left:1993;top:1760;width:458;height:525" stroked="f" strokeweight="1pt">
                <v:textbox style="mso-next-textbox:#_x0000_s2051">
                  <w:txbxContent>
                    <w:p w:rsidR="00466BDA" w:rsidRPr="00711180" w:rsidRDefault="00466BDA" w:rsidP="006179E6">
                      <w:pPr>
                        <w:rPr>
                          <w:b/>
                          <w:sz w:val="28"/>
                          <w:szCs w:val="28"/>
                        </w:rPr>
                      </w:pPr>
                      <w:r w:rsidRPr="00711180">
                        <w:rPr>
                          <w:b/>
                          <w:sz w:val="28"/>
                          <w:szCs w:val="28"/>
                        </w:rPr>
                        <w:t>A</w:t>
                      </w:r>
                    </w:p>
                  </w:txbxContent>
                </v:textbox>
              </v:shape>
            </v:group>
            <v:group id="_x0000_s2052" style="position:absolute;left:1971;top:5107;width:5709;height:3975" coordorigin="1971,5317" coordsize="5709,3975">
              <v:shape id="_x0000_s2053" type="#_x0000_t202" style="position:absolute;left:2280;top:5317;width:487;height:569" stroked="f" strokeweight="1pt">
                <v:textbox style="mso-next-textbox:#_x0000_s2053">
                  <w:txbxContent>
                    <w:p w:rsidR="00466BDA" w:rsidRPr="00711180" w:rsidRDefault="00466BDA" w:rsidP="006179E6">
                      <w:pPr>
                        <w:rPr>
                          <w:b/>
                          <w:sz w:val="28"/>
                          <w:szCs w:val="28"/>
                        </w:rPr>
                      </w:pPr>
                      <w:r>
                        <w:rPr>
                          <w:b/>
                          <w:sz w:val="28"/>
                          <w:szCs w:val="28"/>
                        </w:rPr>
                        <w:t>B</w:t>
                      </w:r>
                    </w:p>
                  </w:txbxContent>
                </v:textbox>
              </v:shape>
              <v:shape id="_x0000_s2054" type="#_x0000_t75" style="position:absolute;left:1971;top:5717;width:5709;height:3575" wrapcoords="10173 833 10173 1388 10417 1721 10800 1721 10800 2610 1394 3276 1359 3776 1812 4053 2752 4387 2752 7052 592 7330 488 8940 453 14937 523 15048 1394 15159 1394 15770 2752 15936 2752 18602 2334 19046 2160 19323 2160 19657 5679 20378 6341 20378 6341 20823 16897 20823 16966 20267 15817 19490 19963 19490 20137 19379 19301 18602 19370 13826 19231 13660 18708 13271 19057 12882 18708 12771 16165 12271 10730 11494 10730 7940 18534 7607 18534 7052 14946 7052 18569 6663 18569 6163 18743 5442 18708 4331 18255 3332 10800 2610 10800 1721 12751 1555 12855 1111 12542 833 10173 833">
                <v:imagedata r:id="rId280" o:title=""/>
              </v:shape>
            </v:group>
            <v:group id="_x0000_s2055" style="position:absolute;left:7811;top:6686;width:2739;height:1944" coordorigin="7811,6560" coordsize="2739,1944">
              <v:group id="_x0000_s2056" style="position:absolute;left:7811;top:6560;width:2739;height:1944" coordorigin="8030,4224" coordsize="2580,1890">
                <v:shape id="_x0000_s2057" type="#_x0000_t75" style="position:absolute;left:8030;top:4224;width:2580;height:1890">
                  <v:imagedata r:id="rId281" o:title="7"/>
                </v:shape>
                <v:shape id="_x0000_s2058" type="#_x0000_t202" style="position:absolute;left:8045;top:4239;width:478;height:490" stroked="f">
                  <v:textbox style="mso-next-textbox:#_x0000_s2058">
                    <w:txbxContent>
                      <w:p w:rsidR="00466BDA" w:rsidRPr="00F44EC3" w:rsidRDefault="00466BDA" w:rsidP="006179E6">
                        <w:pPr>
                          <w:jc w:val="center"/>
                          <w:rPr>
                            <w:b/>
                            <w:sz w:val="28"/>
                            <w:szCs w:val="28"/>
                          </w:rPr>
                        </w:pPr>
                        <w:r w:rsidRPr="00F44EC3">
                          <w:rPr>
                            <w:b/>
                            <w:sz w:val="28"/>
                            <w:szCs w:val="28"/>
                          </w:rPr>
                          <w:t>E</w:t>
                        </w:r>
                      </w:p>
                    </w:txbxContent>
                  </v:textbox>
                </v:shape>
              </v:group>
              <v:shape id="_x0000_s2059" type="#_x0000_t32" style="position:absolute;left:9857;top:8403;width:592;height:0" o:connectortype="straight" strokecolor="white" strokeweight="2.25pt"/>
            </v:group>
            <v:group id="_x0000_s2060" style="position:absolute;left:7811;top:1948;width:2739;height:1944" coordorigin="4447,714" coordsize="2580,1890">
              <v:shape id="_x0000_s2061" type="#_x0000_t75" style="position:absolute;left:4447;top:714;width:2580;height:1890">
                <v:imagedata r:id="rId282" o:title="IGF-1 #15"/>
              </v:shape>
              <v:shape id="_x0000_s2062" type="#_x0000_t202" style="position:absolute;left:4462;top:729;width:478;height:490" stroked="f">
                <v:textbox style="mso-next-textbox:#_x0000_s2062">
                  <w:txbxContent>
                    <w:p w:rsidR="00466BDA" w:rsidRPr="00F44EC3" w:rsidRDefault="00466BDA" w:rsidP="006179E6">
                      <w:pPr>
                        <w:jc w:val="center"/>
                        <w:rPr>
                          <w:b/>
                          <w:sz w:val="28"/>
                          <w:szCs w:val="28"/>
                        </w:rPr>
                      </w:pPr>
                      <w:r w:rsidRPr="00F44EC3">
                        <w:rPr>
                          <w:b/>
                          <w:sz w:val="28"/>
                          <w:szCs w:val="28"/>
                        </w:rPr>
                        <w:t>C</w:t>
                      </w:r>
                    </w:p>
                  </w:txbxContent>
                </v:textbox>
              </v:shape>
            </v:group>
            <v:group id="_x0000_s2063" style="position:absolute;left:7811;top:4302;width:2739;height:1944" coordorigin="8030,2184" coordsize="2580,1890">
              <v:shape id="_x0000_s2064" type="#_x0000_t75" style="position:absolute;left:8030;top:2184;width:2580;height:1890">
                <v:imagedata r:id="rId283" o:title="IGF-1 #15"/>
              </v:shape>
              <v:shape id="_x0000_s2065" type="#_x0000_t202" style="position:absolute;left:8045;top:2199;width:478;height:490" stroked="f">
                <v:textbox style="mso-next-textbox:#_x0000_s2065">
                  <w:txbxContent>
                    <w:p w:rsidR="00466BDA" w:rsidRPr="00F44EC3" w:rsidRDefault="00466BDA" w:rsidP="006179E6">
                      <w:pPr>
                        <w:jc w:val="center"/>
                        <w:rPr>
                          <w:b/>
                          <w:sz w:val="28"/>
                          <w:szCs w:val="28"/>
                        </w:rPr>
                      </w:pPr>
                      <w:r w:rsidRPr="00F44EC3">
                        <w:rPr>
                          <w:b/>
                          <w:sz w:val="28"/>
                          <w:szCs w:val="28"/>
                        </w:rPr>
                        <w:t>D</w:t>
                      </w:r>
                    </w:p>
                  </w:txbxContent>
                </v:textbox>
              </v:shape>
            </v:group>
          </v:group>
          <o:OLEObject Type="Embed" ProgID="Prism5.Document" ShapeID="_x0000_s2050" DrawAspect="Content" ObjectID="_1445242544" r:id="rId284"/>
          <o:OLEObject Type="Embed" ProgID="Prism5.Document" ShapeID="_x0000_s2054" DrawAspect="Content" ObjectID="_1445242545" r:id="rId285"/>
        </w:pict>
      </w:r>
      <w:bookmarkEnd w:id="1184"/>
    </w:p>
    <w:p w:rsidR="006179E6" w:rsidRPr="003D306D" w:rsidRDefault="006179E6" w:rsidP="006179E6">
      <w:pPr>
        <w:rPr>
          <w:b/>
          <w:sz w:val="23"/>
          <w:szCs w:val="23"/>
        </w:rPr>
      </w:pPr>
    </w:p>
    <w:p w:rsidR="006179E6" w:rsidRPr="003D306D" w:rsidRDefault="006179E6" w:rsidP="006179E6">
      <w:pPr>
        <w:rPr>
          <w:b/>
          <w:sz w:val="23"/>
          <w:szCs w:val="23"/>
        </w:rPr>
      </w:pPr>
    </w:p>
    <w:p w:rsidR="006179E6" w:rsidRPr="003D306D" w:rsidRDefault="006179E6" w:rsidP="006179E6">
      <w:pPr>
        <w:rPr>
          <w:b/>
          <w:sz w:val="23"/>
          <w:szCs w:val="23"/>
        </w:rPr>
      </w:pPr>
    </w:p>
    <w:p w:rsidR="006179E6" w:rsidRPr="003D306D" w:rsidRDefault="006179E6" w:rsidP="006179E6">
      <w:pPr>
        <w:rPr>
          <w:b/>
          <w:sz w:val="23"/>
          <w:szCs w:val="23"/>
        </w:rPr>
      </w:pPr>
    </w:p>
    <w:p w:rsidR="006179E6" w:rsidRPr="003D306D" w:rsidRDefault="006179E6" w:rsidP="006179E6">
      <w:pPr>
        <w:rPr>
          <w:b/>
          <w:sz w:val="23"/>
          <w:szCs w:val="23"/>
        </w:rPr>
      </w:pPr>
    </w:p>
    <w:p w:rsidR="006179E6" w:rsidRPr="003D306D" w:rsidRDefault="006179E6" w:rsidP="006179E6">
      <w:pPr>
        <w:rPr>
          <w:b/>
          <w:sz w:val="23"/>
          <w:szCs w:val="23"/>
        </w:rPr>
      </w:pPr>
    </w:p>
    <w:p w:rsidR="006179E6" w:rsidRPr="003D306D" w:rsidRDefault="006179E6" w:rsidP="006179E6">
      <w:pPr>
        <w:rPr>
          <w:b/>
          <w:sz w:val="23"/>
          <w:szCs w:val="23"/>
        </w:rPr>
      </w:pPr>
    </w:p>
    <w:p w:rsidR="006179E6" w:rsidRPr="003D306D" w:rsidRDefault="006179E6" w:rsidP="006179E6">
      <w:pPr>
        <w:rPr>
          <w:b/>
          <w:sz w:val="7"/>
          <w:szCs w:val="23"/>
        </w:rPr>
      </w:pPr>
    </w:p>
    <w:p w:rsidR="006179E6" w:rsidRDefault="006179E6" w:rsidP="006179E6">
      <w:pPr>
        <w:pStyle w:val="Caption"/>
        <w:spacing w:before="100" w:beforeAutospacing="1" w:after="100" w:afterAutospacing="1" w:line="360" w:lineRule="auto"/>
        <w:jc w:val="both"/>
        <w:rPr>
          <w:rFonts w:ascii="Century Gothic" w:hAnsi="Century Gothic"/>
          <w:sz w:val="11"/>
          <w:szCs w:val="21"/>
        </w:rPr>
      </w:pPr>
      <w:bookmarkStart w:id="1185" w:name="_Toc338496919"/>
      <w:bookmarkStart w:id="1186" w:name="_Toc338502101"/>
      <w:bookmarkStart w:id="1187" w:name="_Toc341039189"/>
    </w:p>
    <w:p w:rsidR="006179E6" w:rsidRPr="004013D3" w:rsidRDefault="006179E6" w:rsidP="006179E6">
      <w:pPr>
        <w:rPr>
          <w:sz w:val="10"/>
          <w:lang w:eastAsia="ko-KR"/>
        </w:rPr>
      </w:pPr>
    </w:p>
    <w:p w:rsidR="006179E6" w:rsidRPr="00156FAB" w:rsidRDefault="006179E6" w:rsidP="006179E6">
      <w:pPr>
        <w:pStyle w:val="Caption"/>
        <w:spacing w:before="100" w:beforeAutospacing="1" w:after="100" w:afterAutospacing="1" w:line="360" w:lineRule="auto"/>
        <w:jc w:val="both"/>
        <w:rPr>
          <w:rFonts w:ascii="Century Gothic" w:hAnsi="Century Gothic"/>
          <w:b w:val="0"/>
        </w:rPr>
      </w:pPr>
      <w:bookmarkStart w:id="1188" w:name="_Toc356080066"/>
      <w:r w:rsidRPr="00156FAB">
        <w:rPr>
          <w:rFonts w:ascii="Century Gothic" w:hAnsi="Century Gothic"/>
        </w:rPr>
        <w:t>Figure 5.</w:t>
      </w:r>
      <w:r w:rsidR="00122438" w:rsidRPr="00156FAB">
        <w:rPr>
          <w:rFonts w:ascii="Century Gothic" w:hAnsi="Century Gothic"/>
        </w:rPr>
        <w:fldChar w:fldCharType="begin"/>
      </w:r>
      <w:r w:rsidRPr="00156FAB">
        <w:rPr>
          <w:rFonts w:ascii="Century Gothic" w:hAnsi="Century Gothic"/>
        </w:rPr>
        <w:instrText xml:space="preserve"> SEQ Figure_5. \* ARABIC </w:instrText>
      </w:r>
      <w:r w:rsidR="00122438" w:rsidRPr="00156FAB">
        <w:rPr>
          <w:rFonts w:ascii="Century Gothic" w:hAnsi="Century Gothic"/>
        </w:rPr>
        <w:fldChar w:fldCharType="separate"/>
      </w:r>
      <w:r w:rsidRPr="00156FAB">
        <w:rPr>
          <w:rFonts w:ascii="Century Gothic" w:hAnsi="Century Gothic"/>
          <w:noProof/>
        </w:rPr>
        <w:t>7</w:t>
      </w:r>
      <w:r w:rsidR="00122438" w:rsidRPr="00156FAB">
        <w:rPr>
          <w:rFonts w:ascii="Century Gothic" w:hAnsi="Century Gothic"/>
        </w:rPr>
        <w:fldChar w:fldCharType="end"/>
      </w:r>
      <w:r w:rsidRPr="00156FAB">
        <w:rPr>
          <w:rFonts w:ascii="Century Gothic" w:hAnsi="Century Gothic"/>
        </w:rPr>
        <w:t>: LV-mediated IGF-1 effects on survival of dopaminergic neurons.</w:t>
      </w:r>
      <w:r w:rsidRPr="00156FAB">
        <w:rPr>
          <w:rFonts w:ascii="Century Gothic" w:hAnsi="Century Gothic"/>
          <w:b w:val="0"/>
        </w:rPr>
        <w:t xml:space="preserve"> </w:t>
      </w:r>
      <w:r>
        <w:rPr>
          <w:rStyle w:val="Strong"/>
          <w:b w:val="0"/>
          <w:sz w:val="20"/>
        </w:rPr>
        <w:t>Six</w:t>
      </w:r>
      <w:r w:rsidRPr="00156FAB">
        <w:rPr>
          <w:rStyle w:val="Strong"/>
          <w:b w:val="0"/>
          <w:sz w:val="20"/>
        </w:rPr>
        <w:t xml:space="preserve"> weeks following vector transduction and 6-OHDA lesioning, rat striata were collected. </w:t>
      </w:r>
      <w:r>
        <w:rPr>
          <w:rStyle w:val="Strong"/>
          <w:b w:val="0"/>
          <w:sz w:val="20"/>
        </w:rPr>
        <w:br/>
      </w:r>
      <w:r w:rsidRPr="00156FAB">
        <w:rPr>
          <w:rStyle w:val="Strong"/>
          <w:b w:val="0"/>
          <w:sz w:val="20"/>
        </w:rPr>
        <w:t>(A) Levels of IGF-1 measured by ELISA displayed no differences in the contralateral hemispheres between groups. In contrast, the amount of IGF-1 detected in the ipsilateral hemispheres of IGF-1-treated groups was significantly higher than in the mock. There were also significant differences in IGF-1 l</w:t>
      </w:r>
      <w:r>
        <w:rPr>
          <w:rStyle w:val="Strong"/>
          <w:b w:val="0"/>
          <w:sz w:val="20"/>
        </w:rPr>
        <w:t>evels between IPLV- and IDLV-Igf</w:t>
      </w:r>
      <w:r w:rsidRPr="00156FAB">
        <w:rPr>
          <w:rStyle w:val="Strong"/>
          <w:b w:val="0"/>
          <w:sz w:val="20"/>
        </w:rPr>
        <w:t>-1-, and betw</w:t>
      </w:r>
      <w:r>
        <w:rPr>
          <w:rStyle w:val="Strong"/>
          <w:b w:val="0"/>
          <w:sz w:val="20"/>
        </w:rPr>
        <w:t>een IPLV-CMVp- and IPLV-SYNp-Igf</w:t>
      </w:r>
      <w:r w:rsidRPr="00156FAB">
        <w:rPr>
          <w:rStyle w:val="Strong"/>
          <w:b w:val="0"/>
          <w:sz w:val="20"/>
        </w:rPr>
        <w:t xml:space="preserve">-1-treated groups. </w:t>
      </w:r>
      <w:r>
        <w:rPr>
          <w:rStyle w:val="Strong"/>
          <w:b w:val="0"/>
          <w:sz w:val="20"/>
        </w:rPr>
        <w:br/>
      </w:r>
      <w:r w:rsidRPr="00156FAB">
        <w:rPr>
          <w:rStyle w:val="Strong"/>
          <w:b w:val="0"/>
          <w:sz w:val="20"/>
        </w:rPr>
        <w:t xml:space="preserve">(B) Quantification of </w:t>
      </w:r>
      <w:r>
        <w:rPr>
          <w:rStyle w:val="Strong"/>
          <w:b w:val="0"/>
          <w:sz w:val="20"/>
        </w:rPr>
        <w:t xml:space="preserve">the </w:t>
      </w:r>
      <w:r w:rsidRPr="00156FAB">
        <w:rPr>
          <w:rStyle w:val="Strong"/>
          <w:b w:val="0"/>
          <w:sz w:val="20"/>
        </w:rPr>
        <w:t>total TH+ cell number in the SNpc corresponding to contralateral and ipsilateral striata demonstrated similar cell survival in the contralateral SNpc of all groups and the loss of 50-60% TH+ cells in the ipsilateral SNpc of all groups. (C-E) Representative images of the SNpc with (C) no damage in the contralateral hemisphere; (D) ~50% TH+ cell loss in the ip</w:t>
      </w:r>
      <w:r>
        <w:rPr>
          <w:rStyle w:val="Strong"/>
          <w:b w:val="0"/>
          <w:sz w:val="20"/>
        </w:rPr>
        <w:t>silateral hemisphere of IDLV-Igf</w:t>
      </w:r>
      <w:r w:rsidRPr="00156FAB">
        <w:rPr>
          <w:rStyle w:val="Strong"/>
          <w:b w:val="0"/>
          <w:sz w:val="20"/>
        </w:rPr>
        <w:t>-1-treated groups; and (E) ~60% TH+ cell loss in the ipsilatera</w:t>
      </w:r>
      <w:r>
        <w:rPr>
          <w:rStyle w:val="Strong"/>
          <w:b w:val="0"/>
          <w:sz w:val="20"/>
        </w:rPr>
        <w:t>l hemisphere of mock or IPLV-Igf-1-treated groups. TH+ cells were</w:t>
      </w:r>
      <w:r w:rsidRPr="00156FAB">
        <w:rPr>
          <w:rStyle w:val="Strong"/>
          <w:b w:val="0"/>
          <w:sz w:val="20"/>
        </w:rPr>
        <w:t xml:space="preserve"> stained red; scale bar = 500 µm. Statistical analysis by one-way ANOVA and Bonferroni’s post-hoc test; error bars represent the S.E.M; </w:t>
      </w:r>
      <w:r w:rsidRPr="00156FAB">
        <w:rPr>
          <w:rStyle w:val="Strong"/>
          <w:b w:val="0"/>
          <w:i/>
          <w:sz w:val="20"/>
        </w:rPr>
        <w:t>n</w:t>
      </w:r>
      <w:r w:rsidRPr="00156FAB">
        <w:rPr>
          <w:rStyle w:val="Strong"/>
          <w:b w:val="0"/>
          <w:sz w:val="20"/>
        </w:rPr>
        <w:t xml:space="preserve"> = 5 per group</w:t>
      </w:r>
      <w:bookmarkEnd w:id="1185"/>
      <w:bookmarkEnd w:id="1186"/>
      <w:bookmarkEnd w:id="1187"/>
      <w:r w:rsidRPr="00156FAB">
        <w:rPr>
          <w:rStyle w:val="Strong"/>
          <w:b w:val="0"/>
          <w:sz w:val="20"/>
        </w:rPr>
        <w:t>; ***</w:t>
      </w:r>
      <w:r w:rsidRPr="00156FAB">
        <w:rPr>
          <w:rStyle w:val="Strong"/>
          <w:b w:val="0"/>
          <w:i/>
          <w:sz w:val="20"/>
        </w:rPr>
        <w:t>p</w:t>
      </w:r>
      <w:r w:rsidRPr="00156FAB">
        <w:rPr>
          <w:rStyle w:val="Strong"/>
          <w:b w:val="0"/>
          <w:sz w:val="20"/>
        </w:rPr>
        <w:t>&lt;0.001.</w:t>
      </w:r>
      <w:bookmarkEnd w:id="1188"/>
    </w:p>
    <w:p w:rsidR="006179E6" w:rsidRPr="003D306D" w:rsidRDefault="006179E6" w:rsidP="00F37F2C">
      <w:pPr>
        <w:pStyle w:val="Heading2"/>
      </w:pPr>
      <w:bookmarkStart w:id="1189" w:name="_Toc338496678"/>
      <w:bookmarkStart w:id="1190" w:name="_Toc338499603"/>
      <w:bookmarkStart w:id="1191" w:name="_Toc341038869"/>
      <w:bookmarkStart w:id="1192" w:name="_Toc370678408"/>
      <w:r w:rsidRPr="003D306D">
        <w:lastRenderedPageBreak/>
        <w:t>5.</w:t>
      </w:r>
      <w:r w:rsidR="006F444E">
        <w:t>4</w:t>
      </w:r>
      <w:r w:rsidR="00F37F2C">
        <w:t>.</w:t>
      </w:r>
      <w:r w:rsidRPr="003D306D">
        <w:t xml:space="preserve">5. </w:t>
      </w:r>
      <w:r>
        <w:t xml:space="preserve">Effects of IGF-1 </w:t>
      </w:r>
      <w:r w:rsidRPr="003D306D">
        <w:t>on behaviour of 6-OHDA-lesioned rats</w:t>
      </w:r>
      <w:bookmarkEnd w:id="1189"/>
      <w:bookmarkEnd w:id="1190"/>
      <w:bookmarkEnd w:id="1191"/>
      <w:bookmarkEnd w:id="1192"/>
    </w:p>
    <w:p w:rsidR="006179E6" w:rsidRPr="00FF7A31" w:rsidRDefault="006179E6" w:rsidP="006179E6">
      <w:r>
        <w:rPr>
          <w:rFonts w:eastAsia="Times New Roman" w:cs="Arial"/>
          <w:bCs/>
        </w:rPr>
        <w:t xml:space="preserve">It was also tested whether </w:t>
      </w:r>
      <w:r w:rsidRPr="00156FAB">
        <w:rPr>
          <w:rFonts w:eastAsia="Times New Roman" w:cs="Arial"/>
          <w:bCs/>
          <w:i/>
        </w:rPr>
        <w:t>Igf-1</w:t>
      </w:r>
      <w:r>
        <w:rPr>
          <w:rFonts w:eastAsia="Times New Roman" w:cs="Arial"/>
          <w:bCs/>
        </w:rPr>
        <w:t xml:space="preserve"> overexpression could improve the </w:t>
      </w:r>
      <w:r w:rsidRPr="00FF7A31">
        <w:rPr>
          <w:rFonts w:eastAsia="Times New Roman" w:cs="Arial"/>
          <w:bCs/>
        </w:rPr>
        <w:t>behaviour</w:t>
      </w:r>
      <w:r>
        <w:rPr>
          <w:rFonts w:eastAsia="Times New Roman" w:cs="Arial"/>
          <w:bCs/>
        </w:rPr>
        <w:t xml:space="preserve"> of 6-OHDA-lesioned rats</w:t>
      </w:r>
      <w:r w:rsidRPr="00FF7A31">
        <w:rPr>
          <w:rFonts w:eastAsia="Times New Roman" w:cs="Arial"/>
          <w:bCs/>
        </w:rPr>
        <w:t xml:space="preserve">. </w:t>
      </w:r>
      <w:r>
        <w:rPr>
          <w:rFonts w:eastAsia="Times New Roman" w:cs="Arial"/>
          <w:bCs/>
        </w:rPr>
        <w:t xml:space="preserve">The vector-injected and lesioned </w:t>
      </w:r>
      <w:r>
        <w:t>animals</w:t>
      </w:r>
      <w:r w:rsidRPr="00FF7A31">
        <w:t xml:space="preserve"> were subjected to amphetamine- or apomo</w:t>
      </w:r>
      <w:r>
        <w:t>rphine-induced rotational tests. These tests</w:t>
      </w:r>
      <w:r w:rsidRPr="00FF7A31">
        <w:t xml:space="preserve"> were perfor</w:t>
      </w:r>
      <w:r>
        <w:t xml:space="preserve">med weekly starting one week post 6-OHDA </w:t>
      </w:r>
      <w:r w:rsidRPr="00FF7A31">
        <w:t xml:space="preserve">lesioning. </w:t>
      </w:r>
      <w:r w:rsidRPr="00FF7A31">
        <w:rPr>
          <w:rFonts w:eastAsia="Times New Roman" w:cs="Arial"/>
          <w:bCs/>
        </w:rPr>
        <w:t xml:space="preserve">A </w:t>
      </w:r>
      <w:r>
        <w:rPr>
          <w:rFonts w:eastAsia="Times New Roman" w:cs="Arial"/>
          <w:bCs/>
        </w:rPr>
        <w:t>time course</w:t>
      </w:r>
      <w:r w:rsidRPr="00FF7A31">
        <w:rPr>
          <w:rFonts w:eastAsia="Times New Roman" w:cs="Arial"/>
          <w:bCs/>
        </w:rPr>
        <w:t xml:space="preserve"> of drug-induced behavioural tests </w:t>
      </w:r>
      <w:r>
        <w:rPr>
          <w:rFonts w:eastAsia="Times New Roman" w:cs="Arial"/>
          <w:bCs/>
        </w:rPr>
        <w:t>i</w:t>
      </w:r>
      <w:r w:rsidRPr="00FF7A31">
        <w:rPr>
          <w:rFonts w:eastAsia="Times New Roman" w:cs="Arial"/>
          <w:bCs/>
        </w:rPr>
        <w:t xml:space="preserve">s described in </w:t>
      </w:r>
      <w:r w:rsidRPr="00FF7A31">
        <w:rPr>
          <w:rFonts w:eastAsia="Times New Roman" w:cs="Arial"/>
          <w:b/>
          <w:bCs/>
        </w:rPr>
        <w:t>Figure 5.8 A</w:t>
      </w:r>
      <w:r w:rsidRPr="00FF7A31">
        <w:rPr>
          <w:rFonts w:eastAsia="Times New Roman" w:cs="Arial"/>
          <w:bCs/>
        </w:rPr>
        <w:t>.</w:t>
      </w:r>
      <w:r>
        <w:t xml:space="preserve"> Animals displayed</w:t>
      </w:r>
      <w:r w:rsidRPr="00FF7A31">
        <w:t xml:space="preserve"> a normal weight gain with no significant differences between groups at each time point. H</w:t>
      </w:r>
      <w:r>
        <w:t>owever, a 2% weight reduction</w:t>
      </w:r>
      <w:r w:rsidRPr="00FF7A31">
        <w:t xml:space="preserve"> was detected</w:t>
      </w:r>
      <w:r>
        <w:t xml:space="preserve"> in the week immediately following </w:t>
      </w:r>
      <w:r w:rsidRPr="00FF7A31">
        <w:t xml:space="preserve">6-OHDA lesioning, probably </w:t>
      </w:r>
      <w:r>
        <w:t>due to the toxicity of 6-OHDA or repeated physical damage.</w:t>
      </w:r>
      <w:r w:rsidRPr="00FF7A31">
        <w:t xml:space="preserve"> </w:t>
      </w:r>
    </w:p>
    <w:p w:rsidR="006179E6" w:rsidRPr="003F72F6" w:rsidRDefault="006179E6" w:rsidP="006179E6">
      <w:r w:rsidRPr="00FF7A31">
        <w:t xml:space="preserve">Behavioural tests </w:t>
      </w:r>
      <w:r>
        <w:t>measuring</w:t>
      </w:r>
      <w:r w:rsidRPr="00FF7A31">
        <w:t xml:space="preserve"> amphetamine</w:t>
      </w:r>
      <w:r>
        <w:t>-</w:t>
      </w:r>
      <w:r w:rsidRPr="00FF7A31">
        <w:t xml:space="preserve"> or apomorphine</w:t>
      </w:r>
      <w:r>
        <w:t>-induced rotational movement are summaris</w:t>
      </w:r>
      <w:r w:rsidRPr="00FF7A31">
        <w:t xml:space="preserve">ed in </w:t>
      </w:r>
      <w:r>
        <w:rPr>
          <w:b/>
        </w:rPr>
        <w:t>Figures</w:t>
      </w:r>
      <w:r w:rsidRPr="00FF7A31">
        <w:rPr>
          <w:b/>
        </w:rPr>
        <w:t xml:space="preserve"> 5.8 B, C</w:t>
      </w:r>
      <w:r w:rsidRPr="00FF7A31">
        <w:t xml:space="preserve"> respectively. Total net 360</w:t>
      </w:r>
      <w:r w:rsidRPr="00FF7A31">
        <w:rPr>
          <w:vertAlign w:val="superscript"/>
        </w:rPr>
        <w:t>o</w:t>
      </w:r>
      <w:r>
        <w:t xml:space="preserve"> rotational movements in 90 minutes were</w:t>
      </w:r>
      <w:r w:rsidRPr="00FF7A31">
        <w:t xml:space="preserve"> quantified</w:t>
      </w:r>
      <w:r>
        <w:t>,</w:t>
      </w:r>
      <w:r w:rsidRPr="00FF7A31">
        <w:t xml:space="preserve"> with ipsilateral turns counted as positive values and contralateral turns counted as negative values in amphetamine-induced tests whereas a reverse calculation was performe</w:t>
      </w:r>
      <w:r>
        <w:t>d in apomorphine-induced tests. Animals showed</w:t>
      </w:r>
      <w:r w:rsidRPr="00FF7A31">
        <w:t xml:space="preserve"> </w:t>
      </w:r>
      <w:r>
        <w:t>significant</w:t>
      </w:r>
      <w:r w:rsidRPr="00FF7A31">
        <w:t xml:space="preserve"> responses </w:t>
      </w:r>
      <w:r>
        <w:t>(</w:t>
      </w:r>
      <w:r>
        <w:rPr>
          <w:i/>
        </w:rPr>
        <w:t>p</w:t>
      </w:r>
      <w:r>
        <w:t xml:space="preserve"> &lt; 0.0001) </w:t>
      </w:r>
      <w:r w:rsidRPr="00FF7A31">
        <w:t xml:space="preserve">to </w:t>
      </w:r>
      <w:r>
        <w:t>both amphetamine and apomorphine. Indeed, the number of rotations from baseline activity levels increased 100-160 times</w:t>
      </w:r>
      <w:r w:rsidRPr="00FF7A31">
        <w:t xml:space="preserve"> </w:t>
      </w:r>
      <w:r>
        <w:t xml:space="preserve">(responding to amphetamine) or 230-320 times (responding to apomorphine). However, </w:t>
      </w:r>
      <w:r w:rsidRPr="00FF7A31">
        <w:t xml:space="preserve">no significant differences between groups were identified in </w:t>
      </w:r>
      <w:r>
        <w:t>the tests</w:t>
      </w:r>
      <w:r w:rsidRPr="00FF7A31">
        <w:t xml:space="preserve"> induced by either amphetamine (</w:t>
      </w:r>
      <w:r w:rsidRPr="00FF7A31">
        <w:rPr>
          <w:i/>
        </w:rPr>
        <w:t>p</w:t>
      </w:r>
      <w:r w:rsidRPr="00FF7A31">
        <w:t xml:space="preserve"> = 0.20) or apomorphine (</w:t>
      </w:r>
      <w:r w:rsidRPr="00FF7A31">
        <w:rPr>
          <w:i/>
        </w:rPr>
        <w:t>p</w:t>
      </w:r>
      <w:r w:rsidRPr="00FF7A31">
        <w:t xml:space="preserve"> = 0.88). There was no apomorphine-induced rotational test in week 5 due to an unexpectedly delayed delivery of the drug.  </w:t>
      </w:r>
      <w:r w:rsidRPr="003D306D">
        <w:rPr>
          <w:szCs w:val="23"/>
        </w:rPr>
        <w:t xml:space="preserve">  </w:t>
      </w:r>
    </w:p>
    <w:p w:rsidR="006179E6" w:rsidRPr="003D306D" w:rsidRDefault="006179E6" w:rsidP="006179E6">
      <w:pPr>
        <w:rPr>
          <w:sz w:val="23"/>
          <w:szCs w:val="23"/>
        </w:rPr>
      </w:pPr>
    </w:p>
    <w:p w:rsidR="006179E6" w:rsidRPr="003D306D" w:rsidRDefault="00DB0C88" w:rsidP="006179E6">
      <w:pPr>
        <w:rPr>
          <w:sz w:val="23"/>
          <w:szCs w:val="23"/>
        </w:rPr>
      </w:pPr>
      <w:r>
        <w:rPr>
          <w:noProof/>
          <w:sz w:val="23"/>
          <w:szCs w:val="23"/>
          <w:lang w:eastAsia="en-GB"/>
        </w:rPr>
        <w:lastRenderedPageBreak/>
        <w:pict>
          <v:group id="_x0000_s2005" style="position:absolute;left:0;text-align:left;margin-left:-32.65pt;margin-top:-6.9pt;width:465.55pt;height:405.2pt;z-index:251742208" coordorigin="1615,1138" coordsize="9311,8104">
            <v:group id="_x0000_s2006" style="position:absolute;left:3021;top:1138;width:6348;height:4376" coordorigin="3021,648" coordsize="6348,4376">
              <v:shape id="_x0000_s2007" type="#_x0000_t75" style="position:absolute;left:3021;top:995;width:6348;height:4029" fillcolor="#fffff7">
                <v:fill color2="#ffffd9"/>
                <v:imagedata r:id="rId286" o:title=""/>
                <v:shadow color="#777"/>
              </v:shape>
              <v:shape id="_x0000_s2008" type="#_x0000_t202" style="position:absolute;left:3351;top:648;width:534;height:495" stroked="f">
                <v:textbox style="mso-next-textbox:#_x0000_s2008">
                  <w:txbxContent>
                    <w:p w:rsidR="00466BDA" w:rsidRPr="0060571A" w:rsidRDefault="00466BDA" w:rsidP="006179E6">
                      <w:pPr>
                        <w:jc w:val="center"/>
                        <w:rPr>
                          <w:b/>
                          <w:sz w:val="28"/>
                          <w:szCs w:val="28"/>
                        </w:rPr>
                      </w:pPr>
                      <w:r>
                        <w:rPr>
                          <w:b/>
                          <w:sz w:val="28"/>
                          <w:szCs w:val="28"/>
                        </w:rPr>
                        <w:t>A</w:t>
                      </w:r>
                    </w:p>
                  </w:txbxContent>
                </v:textbox>
              </v:shape>
            </v:group>
            <v:group id="_x0000_s2009" style="position:absolute;left:1615;top:5905;width:4582;height:3337" coordorigin="1615,5590" coordsize="4582,3337">
              <v:shape id="_x0000_s2010" type="#_x0000_t202" style="position:absolute;left:1791;top:5590;width:534;height:495" stroked="f">
                <v:textbox style="mso-next-textbox:#_x0000_s2010">
                  <w:txbxContent>
                    <w:p w:rsidR="00466BDA" w:rsidRPr="0060571A" w:rsidRDefault="00466BDA" w:rsidP="006179E6">
                      <w:pPr>
                        <w:jc w:val="center"/>
                        <w:rPr>
                          <w:b/>
                          <w:sz w:val="28"/>
                          <w:szCs w:val="28"/>
                        </w:rPr>
                      </w:pPr>
                      <w:r>
                        <w:rPr>
                          <w:b/>
                          <w:sz w:val="28"/>
                          <w:szCs w:val="28"/>
                        </w:rPr>
                        <w:t>B</w:t>
                      </w:r>
                    </w:p>
                  </w:txbxContent>
                </v:textbox>
              </v:shape>
              <v:shape id="_x0000_s2011" type="#_x0000_t75" style="position:absolute;left:1615;top:6053;width:4582;height:2874;mso-wrap-style:none;v-text-anchor:middle" fillcolor="#fffff7">
                <v:fill color2="#ffffd9"/>
                <v:imagedata r:id="rId287" o:title=""/>
                <v:shadow color="#777"/>
              </v:shape>
            </v:group>
            <v:group id="_x0000_s2012" style="position:absolute;left:6197;top:5905;width:4729;height:3268" coordorigin="6197,5590" coordsize="4729,3268">
              <v:shape id="_x0000_s2013" type="#_x0000_t202" style="position:absolute;left:6389;top:5590;width:550;height:495" stroked="f">
                <v:textbox style="mso-next-textbox:#_x0000_s2013">
                  <w:txbxContent>
                    <w:p w:rsidR="00466BDA" w:rsidRPr="0060571A" w:rsidRDefault="00466BDA" w:rsidP="006179E6">
                      <w:pPr>
                        <w:jc w:val="center"/>
                        <w:rPr>
                          <w:b/>
                          <w:sz w:val="28"/>
                          <w:szCs w:val="28"/>
                        </w:rPr>
                      </w:pPr>
                      <w:r>
                        <w:rPr>
                          <w:b/>
                          <w:sz w:val="28"/>
                          <w:szCs w:val="28"/>
                        </w:rPr>
                        <w:t>C</w:t>
                      </w:r>
                    </w:p>
                  </w:txbxContent>
                </v:textbox>
              </v:shape>
              <v:shape id="_x0000_s2014" type="#_x0000_t75" style="position:absolute;left:6197;top:5938;width:4729;height:2920;mso-wrap-style:none;v-text-anchor:middle" fillcolor="#fffff7">
                <v:fill color2="#ffffd9"/>
                <v:imagedata r:id="rId288" o:title=""/>
                <v:shadow color="#777"/>
              </v:shape>
            </v:group>
          </v:group>
          <o:OLEObject Type="Embed" ProgID="Prism5.Document" ShapeID="_x0000_s2011" DrawAspect="Content" ObjectID="_1445242546" r:id="rId289"/>
          <o:OLEObject Type="Embed" ProgID="Prism5.Document" ShapeID="_x0000_s2014" DrawAspect="Content" ObjectID="_1445242547" r:id="rId290"/>
        </w:pict>
      </w: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B77B0F" w:rsidRDefault="006179E6" w:rsidP="006179E6">
      <w:pPr>
        <w:rPr>
          <w:sz w:val="23"/>
          <w:szCs w:val="23"/>
        </w:rPr>
      </w:pPr>
    </w:p>
    <w:p w:rsidR="006179E6" w:rsidRPr="00156FAB" w:rsidRDefault="006179E6" w:rsidP="006179E6">
      <w:pPr>
        <w:pStyle w:val="Caption"/>
        <w:spacing w:before="100" w:beforeAutospacing="1" w:after="100" w:afterAutospacing="1" w:line="360" w:lineRule="auto"/>
        <w:jc w:val="both"/>
        <w:rPr>
          <w:rFonts w:ascii="Century Gothic" w:hAnsi="Century Gothic"/>
          <w:b w:val="0"/>
        </w:rPr>
      </w:pPr>
      <w:bookmarkStart w:id="1193" w:name="_Toc338496920"/>
      <w:bookmarkStart w:id="1194" w:name="_Toc338502102"/>
      <w:bookmarkStart w:id="1195" w:name="_Toc341039190"/>
      <w:bookmarkStart w:id="1196" w:name="_Toc356080067"/>
      <w:r w:rsidRPr="00156FAB">
        <w:rPr>
          <w:rFonts w:ascii="Century Gothic" w:hAnsi="Century Gothic"/>
        </w:rPr>
        <w:t>Figure 5.</w:t>
      </w:r>
      <w:r w:rsidR="00122438" w:rsidRPr="00156FAB">
        <w:rPr>
          <w:rFonts w:ascii="Century Gothic" w:hAnsi="Century Gothic"/>
        </w:rPr>
        <w:fldChar w:fldCharType="begin"/>
      </w:r>
      <w:r w:rsidRPr="00156FAB">
        <w:rPr>
          <w:rFonts w:ascii="Century Gothic" w:hAnsi="Century Gothic"/>
        </w:rPr>
        <w:instrText xml:space="preserve"> SEQ Figure_5. \* ARABIC </w:instrText>
      </w:r>
      <w:r w:rsidR="00122438" w:rsidRPr="00156FAB">
        <w:rPr>
          <w:rFonts w:ascii="Century Gothic" w:hAnsi="Century Gothic"/>
        </w:rPr>
        <w:fldChar w:fldCharType="separate"/>
      </w:r>
      <w:r w:rsidRPr="00156FAB">
        <w:rPr>
          <w:rFonts w:ascii="Century Gothic" w:hAnsi="Century Gothic"/>
          <w:noProof/>
        </w:rPr>
        <w:t>8</w:t>
      </w:r>
      <w:r w:rsidR="00122438" w:rsidRPr="00156FAB">
        <w:rPr>
          <w:rFonts w:ascii="Century Gothic" w:hAnsi="Century Gothic"/>
        </w:rPr>
        <w:fldChar w:fldCharType="end"/>
      </w:r>
      <w:r w:rsidRPr="00156FAB">
        <w:rPr>
          <w:rFonts w:ascii="Century Gothic" w:hAnsi="Century Gothic"/>
        </w:rPr>
        <w:t>: Drug-induced rotational movement of 6-OHDA-le</w:t>
      </w:r>
      <w:r w:rsidR="00441BBD">
        <w:rPr>
          <w:rFonts w:ascii="Century Gothic" w:hAnsi="Century Gothic"/>
        </w:rPr>
        <w:t>sioned rats injected with LV-IGF</w:t>
      </w:r>
      <w:r w:rsidRPr="00156FAB">
        <w:rPr>
          <w:rFonts w:ascii="Century Gothic" w:hAnsi="Century Gothic"/>
        </w:rPr>
        <w:t>-1.</w:t>
      </w:r>
      <w:r w:rsidRPr="00156FAB">
        <w:rPr>
          <w:rFonts w:ascii="Century Gothic" w:hAnsi="Century Gothic"/>
          <w:b w:val="0"/>
        </w:rPr>
        <w:t xml:space="preserve"> </w:t>
      </w:r>
      <w:r>
        <w:rPr>
          <w:rStyle w:val="Strong"/>
          <w:b w:val="0"/>
          <w:sz w:val="20"/>
        </w:rPr>
        <w:t>(A) A time course</w:t>
      </w:r>
      <w:r w:rsidRPr="00156FAB">
        <w:rPr>
          <w:rStyle w:val="Strong"/>
          <w:b w:val="0"/>
          <w:sz w:val="20"/>
        </w:rPr>
        <w:t xml:space="preserve"> of the experiment superimposed on a weight gain chart is shown, with no statistical differences between groups at each time point. However, a reduction in animal weight was observed one week post 6-OHDA lesioning. </w:t>
      </w:r>
      <w:r>
        <w:rPr>
          <w:rStyle w:val="Strong"/>
          <w:b w:val="0"/>
          <w:sz w:val="20"/>
        </w:rPr>
        <w:br/>
      </w:r>
      <w:r w:rsidRPr="00156FAB">
        <w:rPr>
          <w:rStyle w:val="Strong"/>
          <w:b w:val="0"/>
          <w:sz w:val="20"/>
        </w:rPr>
        <w:t>(B, C) Summaries of animal rotational movement induced by (B) amphetamine and (C) apomorphine. F</w:t>
      </w:r>
      <w:r>
        <w:rPr>
          <w:rStyle w:val="Strong"/>
          <w:b w:val="0"/>
          <w:sz w:val="20"/>
        </w:rPr>
        <w:t>ollowing 30 minutes of acclima</w:t>
      </w:r>
      <w:r w:rsidRPr="00156FAB">
        <w:rPr>
          <w:rStyle w:val="Strong"/>
          <w:b w:val="0"/>
          <w:sz w:val="20"/>
        </w:rPr>
        <w:t>tion (baseline), rats were injected with either of the drugs and net 360</w:t>
      </w:r>
      <w:r w:rsidRPr="00156FAB">
        <w:rPr>
          <w:rStyle w:val="Strong"/>
          <w:b w:val="0"/>
          <w:sz w:val="20"/>
          <w:vertAlign w:val="superscript"/>
        </w:rPr>
        <w:t>o</w:t>
      </w:r>
      <w:r w:rsidRPr="00156FAB">
        <w:rPr>
          <w:rStyle w:val="Strong"/>
          <w:b w:val="0"/>
          <w:sz w:val="20"/>
        </w:rPr>
        <w:t xml:space="preserve"> rotations were counted for an additional 90 minutes. No significant behavioural changes between animal groups were detected in either test. Statistical analysis by two-way ANOVA and Bonferroni’s post-hoc test; error bars represent the S.E.M; </w:t>
      </w:r>
      <w:r w:rsidRPr="00156FAB">
        <w:rPr>
          <w:rStyle w:val="Strong"/>
          <w:b w:val="0"/>
          <w:i/>
          <w:sz w:val="20"/>
        </w:rPr>
        <w:t>n</w:t>
      </w:r>
      <w:r w:rsidRPr="00156FAB">
        <w:rPr>
          <w:rStyle w:val="Strong"/>
          <w:b w:val="0"/>
          <w:sz w:val="20"/>
        </w:rPr>
        <w:t xml:space="preserve"> = 5 per group.</w:t>
      </w:r>
      <w:bookmarkEnd w:id="1193"/>
      <w:bookmarkEnd w:id="1194"/>
      <w:bookmarkEnd w:id="1195"/>
      <w:bookmarkEnd w:id="1196"/>
    </w:p>
    <w:p w:rsidR="006179E6" w:rsidRPr="00FF7A31" w:rsidRDefault="006179E6" w:rsidP="006179E6">
      <w:r w:rsidRPr="003D306D">
        <w:rPr>
          <w:szCs w:val="23"/>
        </w:rPr>
        <w:br w:type="page"/>
      </w:r>
      <w:r w:rsidRPr="00FF7A31">
        <w:lastRenderedPageBreak/>
        <w:t xml:space="preserve">A </w:t>
      </w:r>
      <w:r>
        <w:t>more detailed</w:t>
      </w:r>
      <w:r w:rsidRPr="00FF7A31">
        <w:t xml:space="preserve"> analysis comparing the number of rotations between </w:t>
      </w:r>
      <w:r>
        <w:t xml:space="preserve">animal </w:t>
      </w:r>
      <w:r w:rsidRPr="00FF7A31">
        <w:t xml:space="preserve">groups in each 10 minutes of the test was carried out. Rotational turns in animals injected with amphetamine </w:t>
      </w:r>
      <w:r>
        <w:t>increased</w:t>
      </w:r>
      <w:r w:rsidRPr="00FF7A31">
        <w:t xml:space="preserve"> gradually from injection time, reach</w:t>
      </w:r>
      <w:r>
        <w:t xml:space="preserve">ed a peak at minute 40 </w:t>
      </w:r>
      <w:r w:rsidRPr="00FF7A31">
        <w:t>and reduced afterwards (</w:t>
      </w:r>
      <w:r w:rsidRPr="00FF7A31">
        <w:rPr>
          <w:b/>
        </w:rPr>
        <w:t>Figures 5.9 A-D</w:t>
      </w:r>
      <w:r>
        <w:t xml:space="preserve">). In contrast, apomorphine </w:t>
      </w:r>
      <w:r w:rsidRPr="00FF7A31">
        <w:t xml:space="preserve">induced the animals to rotate </w:t>
      </w:r>
      <w:r>
        <w:t>prompt</w:t>
      </w:r>
      <w:r w:rsidRPr="00FF7A31">
        <w:t>ly. However, this stimulat</w:t>
      </w:r>
      <w:r>
        <w:t xml:space="preserve">ion declined with time and most </w:t>
      </w:r>
      <w:r w:rsidRPr="00FF7A31">
        <w:t xml:space="preserve">animals </w:t>
      </w:r>
      <w:r>
        <w:t>returned</w:t>
      </w:r>
      <w:r w:rsidRPr="00FF7A31">
        <w:t xml:space="preserve"> to their normal </w:t>
      </w:r>
      <w:r>
        <w:t>activity</w:t>
      </w:r>
      <w:r w:rsidRPr="00FF7A31">
        <w:t xml:space="preserve"> from minute 80 onwards (</w:t>
      </w:r>
      <w:r>
        <w:rPr>
          <w:b/>
        </w:rPr>
        <w:t>Figures 5.10 A-C</w:t>
      </w:r>
      <w:r w:rsidRPr="00FF7A31">
        <w:t xml:space="preserve">). </w:t>
      </w:r>
      <w:r>
        <w:t>No</w:t>
      </w:r>
      <w:r w:rsidRPr="00FF7A31">
        <w:t xml:space="preserve"> significant differences between groups were detected.</w:t>
      </w:r>
    </w:p>
    <w:p w:rsidR="006179E6" w:rsidRPr="00FF7A31" w:rsidRDefault="006179E6" w:rsidP="006179E6">
      <w:r w:rsidRPr="00FF7A31">
        <w:t xml:space="preserve">These </w:t>
      </w:r>
      <w:r w:rsidRPr="00FF7A31">
        <w:rPr>
          <w:i/>
        </w:rPr>
        <w:t>in vivo</w:t>
      </w:r>
      <w:r w:rsidRPr="00FF7A31">
        <w:t xml:space="preserve"> results </w:t>
      </w:r>
      <w:r>
        <w:t>displayed a</w:t>
      </w:r>
      <w:r w:rsidRPr="00FF7A31">
        <w:t xml:space="preserve"> failure of IGF-1 in both protection of nigral dopaminergic neurons and behavioural improvement of 6-OHDA-lesioned rats despite </w:t>
      </w:r>
      <w:r>
        <w:t>increased</w:t>
      </w:r>
      <w:r w:rsidRPr="00FF7A31">
        <w:t xml:space="preserve"> levels of IGF-1 from LVs.</w:t>
      </w:r>
    </w:p>
    <w:p w:rsidR="006179E6" w:rsidRDefault="006179E6" w:rsidP="006179E6">
      <w:pPr>
        <w:pStyle w:val="Caption"/>
        <w:spacing w:before="100" w:beforeAutospacing="1" w:after="100" w:afterAutospacing="1" w:line="480" w:lineRule="auto"/>
        <w:jc w:val="both"/>
        <w:rPr>
          <w:rFonts w:ascii="Century Gothic" w:hAnsi="Century Gothic"/>
          <w:sz w:val="23"/>
          <w:szCs w:val="23"/>
        </w:rPr>
      </w:pPr>
      <w:r w:rsidRPr="003D306D">
        <w:rPr>
          <w:rFonts w:ascii="Century Gothic" w:hAnsi="Century Gothic"/>
          <w:sz w:val="23"/>
          <w:szCs w:val="23"/>
        </w:rPr>
        <w:br w:type="page"/>
      </w:r>
    </w:p>
    <w:p w:rsidR="005B33C8" w:rsidRPr="005B33C8" w:rsidRDefault="00DB0C88" w:rsidP="005B33C8">
      <w:pPr>
        <w:rPr>
          <w:sz w:val="6"/>
          <w:lang w:eastAsia="ko-KR"/>
        </w:rPr>
      </w:pPr>
      <w:r>
        <w:rPr>
          <w:noProof/>
          <w:sz w:val="23"/>
          <w:szCs w:val="23"/>
          <w:lang w:eastAsia="en-GB"/>
        </w:rPr>
        <w:lastRenderedPageBreak/>
        <w:pict>
          <v:group id="_x0000_s2141" style="position:absolute;left:0;text-align:left;margin-left:-17.25pt;margin-top:-3.55pt;width:456.1pt;height:349.4pt;z-index:251749376" coordorigin="1923,1290" coordsize="9122,6988">
            <v:group id="_x0000_s2066" style="position:absolute;left:6463;top:1290;width:4504;height:3295" coordorigin="6369,1155" coordsize="4476,3273">
              <v:shape id="_x0000_s2067" type="#_x0000_t202" style="position:absolute;left:6516;top:1155;width:579;height:569" filled="f" stroked="f" strokeweight="1pt">
                <v:textbox style="mso-next-textbox:#_x0000_s2067">
                  <w:txbxContent>
                    <w:p w:rsidR="00466BDA" w:rsidRPr="00F5663C" w:rsidRDefault="00466BDA" w:rsidP="006179E6">
                      <w:pPr>
                        <w:jc w:val="center"/>
                        <w:rPr>
                          <w:b/>
                          <w:sz w:val="28"/>
                          <w:szCs w:val="28"/>
                        </w:rPr>
                      </w:pPr>
                      <w:r>
                        <w:rPr>
                          <w:b/>
                          <w:sz w:val="28"/>
                          <w:szCs w:val="28"/>
                        </w:rPr>
                        <w:t>B</w:t>
                      </w:r>
                    </w:p>
                  </w:txbxContent>
                </v:textbox>
              </v:shape>
              <v:shape id="_x0000_s2068" type="#_x0000_t75" style="position:absolute;left:6369;top:1566;width:4476;height:2862;mso-wrap-style:none;v-text-anchor:middle" fillcolor="#fffff7">
                <v:fill color2="#ffffd9"/>
                <v:imagedata r:id="rId291" o:title=""/>
                <v:shadow color="#777"/>
              </v:shape>
            </v:group>
            <v:group id="_x0000_s2069" style="position:absolute;left:1962;top:1310;width:4486;height:3281" coordorigin="1935,1140" coordsize="4518,3297">
              <v:shape id="_x0000_s2070" type="#_x0000_t202" style="position:absolute;left:2060;top:1140;width:572;height:569" filled="f" stroked="f" strokeweight="1pt">
                <v:textbox style="mso-next-textbox:#_x0000_s2070">
                  <w:txbxContent>
                    <w:p w:rsidR="00466BDA" w:rsidRPr="00F5663C" w:rsidRDefault="00466BDA" w:rsidP="006179E6">
                      <w:pPr>
                        <w:jc w:val="center"/>
                        <w:rPr>
                          <w:b/>
                          <w:sz w:val="28"/>
                          <w:szCs w:val="28"/>
                        </w:rPr>
                      </w:pPr>
                      <w:r>
                        <w:rPr>
                          <w:b/>
                          <w:sz w:val="28"/>
                          <w:szCs w:val="28"/>
                        </w:rPr>
                        <w:t>A</w:t>
                      </w:r>
                    </w:p>
                  </w:txbxContent>
                </v:textbox>
              </v:shape>
              <v:shape id="_x0000_s2071" type="#_x0000_t75" style="position:absolute;left:1935;top:1544;width:4518;height:2893;mso-wrap-style:none;v-text-anchor:middle" fillcolor="#fffff7">
                <v:fill color2="#ffffd9"/>
                <v:imagedata r:id="rId292" o:title=""/>
                <v:shadow color="#777"/>
              </v:shape>
            </v:group>
            <v:group id="_x0000_s2072" style="position:absolute;left:1923;top:5001;width:4525;height:3277" coordorigin="1923,4523" coordsize="4525,3202">
              <v:shape id="_x0000_s2073" type="#_x0000_t75" style="position:absolute;left:1923;top:4913;width:4525;height:2812;mso-wrap-style:none;v-text-anchor:middle" fillcolor="#fffff7">
                <v:fill color2="#ffffd9"/>
                <v:imagedata r:id="rId293" o:title=""/>
                <v:shadow color="#777"/>
              </v:shape>
              <v:shape id="_x0000_s2074" type="#_x0000_t202" style="position:absolute;left:2076;top:4523;width:579;height:569" filled="f" stroked="f" strokeweight="1pt">
                <v:textbox style="mso-next-textbox:#_x0000_s2074">
                  <w:txbxContent>
                    <w:p w:rsidR="00466BDA" w:rsidRPr="00F5663C" w:rsidRDefault="00466BDA" w:rsidP="006179E6">
                      <w:pPr>
                        <w:jc w:val="center"/>
                        <w:rPr>
                          <w:b/>
                          <w:sz w:val="28"/>
                          <w:szCs w:val="28"/>
                        </w:rPr>
                      </w:pPr>
                      <w:r>
                        <w:rPr>
                          <w:b/>
                          <w:sz w:val="28"/>
                          <w:szCs w:val="28"/>
                        </w:rPr>
                        <w:t>C</w:t>
                      </w:r>
                    </w:p>
                  </w:txbxContent>
                </v:textbox>
              </v:shape>
            </v:group>
            <v:group id="_x0000_s2075" style="position:absolute;left:6472;top:4988;width:4573;height:3286" coordorigin="6472,4585" coordsize="4493,3286">
              <v:shape id="_x0000_s2076" type="#_x0000_t75" style="position:absolute;left:6472;top:5004;width:4493;height:2867;mso-wrap-style:none;v-text-anchor:middle" fillcolor="#fffff7">
                <v:fill color2="#ffffd9"/>
                <v:imagedata r:id="rId294" o:title=""/>
                <v:shadow color="#777"/>
              </v:shape>
              <v:shape id="_x0000_s2077" type="#_x0000_t202" style="position:absolute;left:6619;top:4585;width:579;height:569" filled="f" stroked="f" strokeweight="1pt">
                <v:textbox style="mso-next-textbox:#_x0000_s2077">
                  <w:txbxContent>
                    <w:p w:rsidR="00466BDA" w:rsidRPr="00F5663C" w:rsidRDefault="00466BDA" w:rsidP="006179E6">
                      <w:pPr>
                        <w:jc w:val="center"/>
                        <w:rPr>
                          <w:b/>
                          <w:sz w:val="28"/>
                          <w:szCs w:val="28"/>
                        </w:rPr>
                      </w:pPr>
                      <w:r>
                        <w:rPr>
                          <w:b/>
                          <w:sz w:val="28"/>
                          <w:szCs w:val="28"/>
                        </w:rPr>
                        <w:t>D</w:t>
                      </w:r>
                    </w:p>
                  </w:txbxContent>
                </v:textbox>
              </v:shape>
            </v:group>
          </v:group>
          <o:OLEObject Type="Embed" ProgID="Prism5.Document" ShapeID="_x0000_s2068" DrawAspect="Content" ObjectID="_1445242548" r:id="rId295"/>
          <o:OLEObject Type="Embed" ProgID="Prism5.Document" ShapeID="_x0000_s2071" DrawAspect="Content" ObjectID="_1445242549" r:id="rId296"/>
          <o:OLEObject Type="Embed" ProgID="Prism5.Document" ShapeID="_x0000_s2073" DrawAspect="Content" ObjectID="_1445242550" r:id="rId297"/>
          <o:OLEObject Type="Embed" ProgID="Prism5.Document" ShapeID="_x0000_s2076" DrawAspect="Content" ObjectID="_1445242551" r:id="rId298"/>
        </w:pict>
      </w:r>
    </w:p>
    <w:p w:rsidR="005B33C8" w:rsidRPr="005B33C8" w:rsidRDefault="005B33C8" w:rsidP="005B33C8">
      <w:pPr>
        <w:rPr>
          <w:lang w:eastAsia="ko-KR"/>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A2343C" w:rsidRDefault="006179E6" w:rsidP="006179E6">
      <w:pPr>
        <w:rPr>
          <w:sz w:val="29"/>
          <w:szCs w:val="23"/>
        </w:rPr>
      </w:pPr>
    </w:p>
    <w:p w:rsidR="006179E6" w:rsidRPr="00A2343C" w:rsidRDefault="006179E6" w:rsidP="006179E6">
      <w:pPr>
        <w:spacing w:line="360" w:lineRule="auto"/>
        <w:rPr>
          <w:sz w:val="20"/>
          <w:szCs w:val="20"/>
        </w:rPr>
      </w:pPr>
      <w:bookmarkStart w:id="1197" w:name="_Toc338496921"/>
      <w:bookmarkStart w:id="1198" w:name="_Toc338502103"/>
      <w:bookmarkStart w:id="1199" w:name="_Toc341039191"/>
      <w:bookmarkStart w:id="1200" w:name="_Toc356080068"/>
      <w:r w:rsidRPr="00A2343C">
        <w:rPr>
          <w:b/>
          <w:sz w:val="20"/>
          <w:szCs w:val="20"/>
        </w:rPr>
        <w:t>Figure 5.</w:t>
      </w:r>
      <w:r w:rsidR="00122438" w:rsidRPr="00A2343C">
        <w:rPr>
          <w:b/>
          <w:sz w:val="20"/>
          <w:szCs w:val="20"/>
        </w:rPr>
        <w:fldChar w:fldCharType="begin"/>
      </w:r>
      <w:r w:rsidRPr="00A2343C">
        <w:rPr>
          <w:b/>
          <w:sz w:val="20"/>
          <w:szCs w:val="20"/>
        </w:rPr>
        <w:instrText xml:space="preserve"> SEQ Figure_5. \* ARABIC </w:instrText>
      </w:r>
      <w:r w:rsidR="00122438" w:rsidRPr="00A2343C">
        <w:rPr>
          <w:b/>
          <w:sz w:val="20"/>
          <w:szCs w:val="20"/>
        </w:rPr>
        <w:fldChar w:fldCharType="separate"/>
      </w:r>
      <w:r w:rsidRPr="00A2343C">
        <w:rPr>
          <w:b/>
          <w:noProof/>
          <w:sz w:val="20"/>
          <w:szCs w:val="20"/>
        </w:rPr>
        <w:t>9</w:t>
      </w:r>
      <w:r w:rsidR="00122438" w:rsidRPr="00A2343C">
        <w:rPr>
          <w:b/>
          <w:sz w:val="20"/>
          <w:szCs w:val="20"/>
        </w:rPr>
        <w:fldChar w:fldCharType="end"/>
      </w:r>
      <w:r w:rsidRPr="00A2343C">
        <w:rPr>
          <w:b/>
          <w:sz w:val="20"/>
          <w:szCs w:val="20"/>
        </w:rPr>
        <w:t>: Time-course of amphetamine-induced rotational behaviour during test.</w:t>
      </w:r>
      <w:r w:rsidRPr="00A2343C">
        <w:rPr>
          <w:sz w:val="20"/>
          <w:szCs w:val="20"/>
        </w:rPr>
        <w:t xml:space="preserve"> </w:t>
      </w:r>
      <w:r>
        <w:rPr>
          <w:sz w:val="20"/>
          <w:szCs w:val="20"/>
        </w:rPr>
        <w:br/>
      </w:r>
      <w:r w:rsidRPr="00A2343C">
        <w:rPr>
          <w:sz w:val="20"/>
          <w:szCs w:val="20"/>
        </w:rPr>
        <w:t>6-OHDA-lesioned rats were injected with amphetamine and net 360</w:t>
      </w:r>
      <w:r w:rsidRPr="00A2343C">
        <w:rPr>
          <w:sz w:val="20"/>
          <w:szCs w:val="20"/>
          <w:vertAlign w:val="superscript"/>
        </w:rPr>
        <w:t>o</w:t>
      </w:r>
      <w:r w:rsidRPr="00A2343C">
        <w:rPr>
          <w:sz w:val="20"/>
          <w:szCs w:val="20"/>
        </w:rPr>
        <w:t xml:space="preserve"> rotations were counted for 90 minutes. The number of rotations per 10 minute</w:t>
      </w:r>
      <w:r w:rsidR="00F61260">
        <w:rPr>
          <w:sz w:val="20"/>
          <w:szCs w:val="20"/>
        </w:rPr>
        <w:t>s</w:t>
      </w:r>
      <w:r w:rsidRPr="00A2343C">
        <w:rPr>
          <w:sz w:val="20"/>
          <w:szCs w:val="20"/>
        </w:rPr>
        <w:t xml:space="preserve"> interval was scored, with ipsilateral turns counted as positive values and contralateral turns counted as negative values. (A-D) Amphetamine-induced tests at weeks 4, 5, 6 and 7, respectively (according to the </w:t>
      </w:r>
      <w:r>
        <w:rPr>
          <w:sz w:val="20"/>
          <w:szCs w:val="20"/>
        </w:rPr>
        <w:t>time course</w:t>
      </w:r>
      <w:r w:rsidRPr="00A2343C">
        <w:rPr>
          <w:sz w:val="20"/>
          <w:szCs w:val="20"/>
        </w:rPr>
        <w:t xml:space="preserve"> of the experiment). No significant differences between groups were observed. Statistical analysis by two-way ANOVA and Bonferroni’s post-hoc test; error bars represent the S.E.M; </w:t>
      </w:r>
      <w:r w:rsidRPr="00A2343C">
        <w:rPr>
          <w:i/>
          <w:sz w:val="20"/>
          <w:szCs w:val="20"/>
        </w:rPr>
        <w:t xml:space="preserve">n </w:t>
      </w:r>
      <w:r w:rsidRPr="00A2343C">
        <w:rPr>
          <w:sz w:val="20"/>
          <w:szCs w:val="20"/>
        </w:rPr>
        <w:t>= 5 per group.</w:t>
      </w:r>
      <w:bookmarkEnd w:id="1197"/>
      <w:bookmarkEnd w:id="1198"/>
      <w:bookmarkEnd w:id="1199"/>
      <w:bookmarkEnd w:id="1200"/>
    </w:p>
    <w:p w:rsidR="006179E6" w:rsidRDefault="006179E6" w:rsidP="006179E6">
      <w:pPr>
        <w:rPr>
          <w:sz w:val="23"/>
          <w:szCs w:val="23"/>
        </w:rPr>
      </w:pPr>
    </w:p>
    <w:p w:rsidR="006179E6" w:rsidRPr="003D306D" w:rsidRDefault="00DB0C88" w:rsidP="006179E6">
      <w:pPr>
        <w:rPr>
          <w:sz w:val="23"/>
          <w:szCs w:val="23"/>
        </w:rPr>
        <w:sectPr w:rsidR="006179E6" w:rsidRPr="003D306D" w:rsidSect="0046456C">
          <w:footerReference w:type="default" r:id="rId299"/>
          <w:pgSz w:w="11907" w:h="16839" w:code="9"/>
          <w:pgMar w:top="1361" w:right="1361" w:bottom="1361" w:left="2268" w:header="431" w:footer="505" w:gutter="0"/>
          <w:cols w:space="720"/>
          <w:docGrid w:linePitch="360"/>
        </w:sectPr>
      </w:pPr>
      <w:r>
        <w:rPr>
          <w:noProof/>
          <w:sz w:val="23"/>
          <w:szCs w:val="23"/>
          <w:lang w:eastAsia="en-GB"/>
        </w:rPr>
        <w:pict>
          <v:group id="_x0000_s1964" style="position:absolute;left:0;text-align:left;margin-left:219.3pt;margin-top:268.3pt;width:225.1pt;height:151.9pt;z-index:251734016" coordorigin="6652,7809" coordsize="4502,3038">
            <v:shape id="_x0000_s1965" type="#_x0000_t75" style="position:absolute;left:6652;top:7961;width:4502;height:2886;mso-wrap-style:none;v-text-anchor:middle" fillcolor="#fffff7">
              <v:fill color2="#ffffd9"/>
              <v:imagedata r:id="rId300" o:title=""/>
              <v:shadow color="#777"/>
            </v:shape>
            <v:shape id="_x0000_s1966" type="#_x0000_t202" style="position:absolute;left:6788;top:7809;width:579;height:569" filled="f" stroked="f" strokeweight="1pt">
              <v:textbox style="mso-next-textbox:#_x0000_s1966">
                <w:txbxContent>
                  <w:p w:rsidR="00466BDA" w:rsidRPr="00F5663C" w:rsidRDefault="00466BDA" w:rsidP="006179E6">
                    <w:pPr>
                      <w:jc w:val="center"/>
                      <w:rPr>
                        <w:b/>
                        <w:sz w:val="28"/>
                        <w:szCs w:val="28"/>
                      </w:rPr>
                    </w:pPr>
                    <w:r>
                      <w:rPr>
                        <w:b/>
                        <w:sz w:val="28"/>
                        <w:szCs w:val="28"/>
                      </w:rPr>
                      <w:t>F</w:t>
                    </w:r>
                  </w:p>
                </w:txbxContent>
              </v:textbox>
            </v:shape>
          </v:group>
          <o:OLEObject Type="Embed" ProgID="Prism5.Document" ShapeID="_x0000_s1965" DrawAspect="Content" ObjectID="_1445242552" r:id="rId301"/>
        </w:pict>
      </w:r>
      <w:r>
        <w:rPr>
          <w:noProof/>
          <w:sz w:val="23"/>
          <w:szCs w:val="23"/>
          <w:lang w:eastAsia="en-GB"/>
        </w:rPr>
        <w:pict>
          <v:group id="_x0000_s1961" style="position:absolute;left:0;text-align:left;margin-left:-17.4pt;margin-top:268.95pt;width:228.35pt;height:152.75pt;z-index:251732992" coordorigin="1901,7807" coordsize="4567,3055">
            <v:shape id="_x0000_s1962" type="#_x0000_t75" style="position:absolute;left:1901;top:7954;width:4567;height:2908;mso-wrap-style:none;v-text-anchor:middle" fillcolor="#fffff7">
              <v:fill color2="#ffffd9"/>
              <v:imagedata r:id="rId302" o:title=""/>
              <v:shadow color="#777"/>
            </v:shape>
            <v:shape id="_x0000_s1963" type="#_x0000_t202" style="position:absolute;left:2050;top:7807;width:579;height:569" filled="f" stroked="f" strokeweight="1pt">
              <v:textbox style="mso-next-textbox:#_x0000_s1963">
                <w:txbxContent>
                  <w:p w:rsidR="00466BDA" w:rsidRPr="00F5663C" w:rsidRDefault="00466BDA" w:rsidP="006179E6">
                    <w:pPr>
                      <w:jc w:val="center"/>
                      <w:rPr>
                        <w:b/>
                        <w:sz w:val="28"/>
                        <w:szCs w:val="28"/>
                      </w:rPr>
                    </w:pPr>
                    <w:r>
                      <w:rPr>
                        <w:b/>
                        <w:sz w:val="28"/>
                        <w:szCs w:val="28"/>
                      </w:rPr>
                      <w:t>E</w:t>
                    </w:r>
                  </w:p>
                </w:txbxContent>
              </v:textbox>
            </v:shape>
          </v:group>
          <o:OLEObject Type="Embed" ProgID="Prism5.Document" ShapeID="_x0000_s1962" DrawAspect="Content" ObjectID="_1445242553" r:id="rId303"/>
        </w:pict>
      </w:r>
    </w:p>
    <w:p w:rsidR="00157EFD" w:rsidRDefault="00DB0C88" w:rsidP="006179E6">
      <w:pPr>
        <w:pStyle w:val="Heading1"/>
        <w:jc w:val="center"/>
        <w:rPr>
          <w:rStyle w:val="Heading1NgocCharChar"/>
          <w:rFonts w:eastAsia="Batang"/>
          <w:b/>
          <w:bCs/>
          <w:sz w:val="28"/>
        </w:rPr>
      </w:pPr>
      <w:bookmarkStart w:id="1201" w:name="_Toc364081174"/>
      <w:r>
        <w:rPr>
          <w:rFonts w:eastAsia="Batang" w:cs="Times New Roman"/>
          <w:noProof/>
          <w:sz w:val="28"/>
          <w:lang w:eastAsia="en-GB"/>
        </w:rPr>
        <w:lastRenderedPageBreak/>
        <w:pict>
          <v:group id="_x0000_s2159" style="position:absolute;left:0;text-align:left;margin-left:-35.75pt;margin-top:.05pt;width:482.7pt;height:389.7pt;z-index:251785216" coordorigin="1553,1362" coordsize="9654,7794">
            <v:group id="_x0000_s2156" style="position:absolute;left:1553;top:1362;width:9654;height:3633" coordorigin="1553,3295" coordsize="9654,3633">
              <v:group id="_x0000_s2155" style="position:absolute;left:1553;top:3295;width:4920;height:3633" coordorigin="1553,3295" coordsize="4920,3633">
                <v:shape id="_x0000_s2004" type="#_x0000_t202" style="position:absolute;left:1797;top:3295;width:565;height:480" stroked="f">
                  <v:textbox style="mso-next-textbox:#_x0000_s2004">
                    <w:txbxContent>
                      <w:p w:rsidR="00466BDA" w:rsidRPr="00FF7A31" w:rsidRDefault="00466BDA" w:rsidP="006179E6">
                        <w:pPr>
                          <w:jc w:val="center"/>
                          <w:rPr>
                            <w:b/>
                            <w:sz w:val="28"/>
                            <w:szCs w:val="28"/>
                          </w:rPr>
                        </w:pPr>
                        <w:r w:rsidRPr="00FF7A31">
                          <w:rPr>
                            <w:b/>
                            <w:sz w:val="28"/>
                            <w:szCs w:val="28"/>
                          </w:rPr>
                          <w:t>A</w:t>
                        </w:r>
                      </w:p>
                    </w:txbxContent>
                  </v:textbox>
                </v:shape>
                <v:shape id="_x0000_s2151" type="#_x0000_t75" style="position:absolute;left:1553;top:3760;width:4920;height:3168">
                  <v:imagedata r:id="rId304" o:title=""/>
                </v:shape>
              </v:group>
              <v:group id="_x0000_s2154" style="position:absolute;left:6308;top:3310;width:4899;height:3591" coordorigin="6308,3310" coordsize="4899,3591">
                <v:shape id="_x0000_s1998" type="#_x0000_t202" style="position:absolute;left:6503;top:3310;width:569;height:475" stroked="f">
                  <v:textbox style="mso-next-textbox:#_x0000_s1998">
                    <w:txbxContent>
                      <w:p w:rsidR="00466BDA" w:rsidRPr="00FF7A31" w:rsidRDefault="00466BDA" w:rsidP="006179E6">
                        <w:pPr>
                          <w:jc w:val="center"/>
                          <w:rPr>
                            <w:b/>
                            <w:sz w:val="28"/>
                            <w:szCs w:val="28"/>
                          </w:rPr>
                        </w:pPr>
                        <w:r>
                          <w:rPr>
                            <w:b/>
                            <w:sz w:val="28"/>
                            <w:szCs w:val="28"/>
                          </w:rPr>
                          <w:t>B</w:t>
                        </w:r>
                      </w:p>
                    </w:txbxContent>
                  </v:textbox>
                </v:shape>
                <v:shape id="_x0000_s2152" type="#_x0000_t75" style="position:absolute;left:6308;top:3760;width:4899;height:3141">
                  <v:imagedata r:id="rId305" o:title=""/>
                </v:shape>
              </v:group>
            </v:group>
            <v:group id="_x0000_s2158" style="position:absolute;left:3773;top:5447;width:4914;height:3709" coordorigin="3518,8145" coordsize="4914,3709">
              <v:shape id="_x0000_s2001" type="#_x0000_t202" style="position:absolute;left:3740;top:8145;width:599;height:442" stroked="f">
                <v:textbox style="mso-next-textbox:#_x0000_s2001">
                  <w:txbxContent>
                    <w:p w:rsidR="00466BDA" w:rsidRPr="00FF7A31" w:rsidRDefault="00466BDA" w:rsidP="006179E6">
                      <w:pPr>
                        <w:jc w:val="center"/>
                        <w:rPr>
                          <w:b/>
                          <w:sz w:val="28"/>
                          <w:szCs w:val="28"/>
                        </w:rPr>
                      </w:pPr>
                      <w:r>
                        <w:rPr>
                          <w:b/>
                          <w:sz w:val="28"/>
                          <w:szCs w:val="28"/>
                        </w:rPr>
                        <w:t>C</w:t>
                      </w:r>
                      <w:r w:rsidRPr="00BA3E91">
                        <w:rPr>
                          <w:b/>
                          <w:sz w:val="28"/>
                          <w:szCs w:val="28"/>
                        </w:rPr>
                        <w:object w:dxaOrig="12871" w:dyaOrig="8266">
                          <v:shape id="_x0000_i1065" type="#_x0000_t75" style="width:643.5pt;height:413.25pt" o:ole="">
                            <v:imagedata r:id="rId306" o:title=""/>
                          </v:shape>
                          <o:OLEObject Type="Embed" ProgID="Prism5.Document" ShapeID="_x0000_i1065" DrawAspect="Content" ObjectID="_1445242554" r:id="rId307"/>
                        </w:object>
                      </w:r>
                    </w:p>
                  </w:txbxContent>
                </v:textbox>
              </v:shape>
              <v:shape id="_x0000_s2157" type="#_x0000_t75" style="position:absolute;left:3518;top:8697;width:4914;height:3157">
                <v:imagedata r:id="rId308" o:title=""/>
              </v:shape>
            </v:group>
          </v:group>
          <o:OLEObject Type="Embed" ProgID="Prism5.Document" ShapeID="_x0000_s2151" DrawAspect="Content" ObjectID="_1445242555" r:id="rId309"/>
          <o:OLEObject Type="Embed" ProgID="Prism5.Document" ShapeID="_x0000_s2152" DrawAspect="Content" ObjectID="_1445242556" r:id="rId310"/>
          <o:OLEObject Type="Embed" ProgID="Prism5.Document" ShapeID="_x0000_s2157" DrawAspect="Content" ObjectID="_1445242557" r:id="rId311"/>
        </w:pict>
      </w:r>
      <w:bookmarkEnd w:id="1201"/>
    </w:p>
    <w:p w:rsidR="006179E6" w:rsidRPr="00157EFD" w:rsidRDefault="006179E6" w:rsidP="00157EFD"/>
    <w:p w:rsidR="006179E6" w:rsidRDefault="006179E6" w:rsidP="006179E6">
      <w:pPr>
        <w:pStyle w:val="Heading1"/>
        <w:jc w:val="center"/>
        <w:rPr>
          <w:rStyle w:val="Heading1NgocCharChar"/>
          <w:rFonts w:eastAsia="Batang"/>
          <w:b/>
          <w:bCs/>
          <w:sz w:val="28"/>
        </w:rPr>
      </w:pPr>
    </w:p>
    <w:p w:rsidR="006179E6" w:rsidRDefault="006179E6" w:rsidP="006179E6">
      <w:pPr>
        <w:pStyle w:val="Heading1"/>
        <w:jc w:val="center"/>
        <w:rPr>
          <w:rStyle w:val="Heading1NgocCharChar"/>
          <w:rFonts w:eastAsia="Batang"/>
          <w:b/>
          <w:bCs/>
          <w:sz w:val="28"/>
        </w:rPr>
      </w:pPr>
    </w:p>
    <w:p w:rsidR="006179E6" w:rsidRDefault="006179E6" w:rsidP="006179E6">
      <w:pPr>
        <w:pStyle w:val="Heading1"/>
        <w:jc w:val="center"/>
        <w:rPr>
          <w:rStyle w:val="Heading1NgocCharChar"/>
          <w:rFonts w:eastAsia="Batang"/>
          <w:b/>
          <w:bCs/>
          <w:sz w:val="28"/>
        </w:rPr>
      </w:pPr>
    </w:p>
    <w:p w:rsidR="008F2487" w:rsidRDefault="008F2487" w:rsidP="006179E6">
      <w:pPr>
        <w:pStyle w:val="Heading1"/>
        <w:jc w:val="center"/>
        <w:rPr>
          <w:rStyle w:val="Heading1NgocCharChar"/>
          <w:rFonts w:eastAsia="Batang"/>
          <w:b/>
          <w:bCs/>
          <w:sz w:val="28"/>
        </w:rPr>
      </w:pPr>
    </w:p>
    <w:p w:rsidR="008F2487" w:rsidRDefault="008F2487" w:rsidP="006179E6">
      <w:pPr>
        <w:pStyle w:val="Heading1"/>
        <w:jc w:val="center"/>
        <w:rPr>
          <w:rStyle w:val="Heading1NgocCharChar"/>
          <w:rFonts w:eastAsia="Batang"/>
          <w:b/>
          <w:bCs/>
          <w:sz w:val="28"/>
        </w:rPr>
      </w:pPr>
    </w:p>
    <w:p w:rsidR="006179E6" w:rsidRDefault="006179E6" w:rsidP="006179E6">
      <w:pPr>
        <w:pStyle w:val="Heading1"/>
        <w:jc w:val="center"/>
        <w:rPr>
          <w:rStyle w:val="Heading1NgocCharChar"/>
          <w:rFonts w:eastAsia="Batang"/>
          <w:b/>
          <w:bCs/>
          <w:sz w:val="28"/>
        </w:rPr>
      </w:pPr>
    </w:p>
    <w:p w:rsidR="006179E6" w:rsidRPr="00157EFD" w:rsidRDefault="006179E6" w:rsidP="006179E6">
      <w:pPr>
        <w:pStyle w:val="Heading1"/>
        <w:jc w:val="center"/>
        <w:rPr>
          <w:rStyle w:val="Heading1NgocCharChar"/>
          <w:rFonts w:eastAsia="Batang"/>
          <w:b/>
          <w:bCs/>
          <w:sz w:val="14"/>
        </w:rPr>
      </w:pPr>
    </w:p>
    <w:p w:rsidR="006179E6" w:rsidRPr="00D14BB2" w:rsidRDefault="006179E6" w:rsidP="006179E6">
      <w:pPr>
        <w:spacing w:line="360" w:lineRule="auto"/>
        <w:rPr>
          <w:sz w:val="20"/>
          <w:szCs w:val="20"/>
        </w:rPr>
      </w:pPr>
      <w:bookmarkStart w:id="1202" w:name="_Toc356080069"/>
      <w:r w:rsidRPr="00D14BB2">
        <w:rPr>
          <w:b/>
          <w:sz w:val="20"/>
          <w:szCs w:val="20"/>
        </w:rPr>
        <w:t>Figure 5.</w:t>
      </w:r>
      <w:r w:rsidR="00122438" w:rsidRPr="00D14BB2">
        <w:rPr>
          <w:b/>
          <w:sz w:val="20"/>
          <w:szCs w:val="20"/>
        </w:rPr>
        <w:fldChar w:fldCharType="begin"/>
      </w:r>
      <w:r w:rsidRPr="00D14BB2">
        <w:rPr>
          <w:b/>
          <w:sz w:val="20"/>
          <w:szCs w:val="20"/>
        </w:rPr>
        <w:instrText xml:space="preserve"> SEQ Figure_5. \* ARABIC </w:instrText>
      </w:r>
      <w:r w:rsidR="00122438" w:rsidRPr="00D14BB2">
        <w:rPr>
          <w:b/>
          <w:sz w:val="20"/>
          <w:szCs w:val="20"/>
        </w:rPr>
        <w:fldChar w:fldCharType="separate"/>
      </w:r>
      <w:r w:rsidRPr="00D14BB2">
        <w:rPr>
          <w:b/>
          <w:noProof/>
          <w:sz w:val="20"/>
          <w:szCs w:val="20"/>
        </w:rPr>
        <w:t>10</w:t>
      </w:r>
      <w:r w:rsidR="00122438" w:rsidRPr="00D14BB2">
        <w:rPr>
          <w:b/>
          <w:sz w:val="20"/>
          <w:szCs w:val="20"/>
        </w:rPr>
        <w:fldChar w:fldCharType="end"/>
      </w:r>
      <w:r w:rsidRPr="00D14BB2">
        <w:rPr>
          <w:b/>
          <w:sz w:val="20"/>
          <w:szCs w:val="20"/>
        </w:rPr>
        <w:t>: Time-course of apomorphine-induced rotational behaviour during test.</w:t>
      </w:r>
      <w:r w:rsidRPr="00D14BB2">
        <w:rPr>
          <w:sz w:val="20"/>
          <w:szCs w:val="20"/>
        </w:rPr>
        <w:t xml:space="preserve"> </w:t>
      </w:r>
      <w:r>
        <w:rPr>
          <w:sz w:val="20"/>
          <w:szCs w:val="20"/>
        </w:rPr>
        <w:br/>
      </w:r>
      <w:r w:rsidRPr="00D14BB2">
        <w:rPr>
          <w:sz w:val="20"/>
          <w:szCs w:val="20"/>
        </w:rPr>
        <w:t>6-OHDA-lesioned rats were injected with apomorphine and net 360</w:t>
      </w:r>
      <w:r w:rsidRPr="00D14BB2">
        <w:rPr>
          <w:sz w:val="20"/>
          <w:szCs w:val="20"/>
          <w:vertAlign w:val="superscript"/>
        </w:rPr>
        <w:t>o</w:t>
      </w:r>
      <w:r w:rsidRPr="00D14BB2">
        <w:rPr>
          <w:sz w:val="20"/>
          <w:szCs w:val="20"/>
        </w:rPr>
        <w:t xml:space="preserve"> rotations were counted for 90 minutes. The number of rotations per 10 minute</w:t>
      </w:r>
      <w:r w:rsidR="00F61260">
        <w:rPr>
          <w:sz w:val="20"/>
          <w:szCs w:val="20"/>
        </w:rPr>
        <w:t>s</w:t>
      </w:r>
      <w:r w:rsidRPr="00D14BB2">
        <w:rPr>
          <w:sz w:val="20"/>
          <w:szCs w:val="20"/>
        </w:rPr>
        <w:t xml:space="preserve"> interval was scored, with contralateral turns counted as positive values and ipsilateral turns counted as negative values. (A-C) Apomorphine-induced tests at weeks 4, 6, and 7 respectively (according to the time </w:t>
      </w:r>
      <w:r>
        <w:rPr>
          <w:sz w:val="20"/>
          <w:szCs w:val="20"/>
        </w:rPr>
        <w:t>course</w:t>
      </w:r>
      <w:r w:rsidRPr="00D14BB2">
        <w:rPr>
          <w:sz w:val="20"/>
          <w:szCs w:val="20"/>
        </w:rPr>
        <w:t xml:space="preserve"> of the experiment). No significant differences between groups were observed. Statistical analysis by two-way ANOVA and Bonferroni’s post-hoc test; error bars represent the S.E.M; </w:t>
      </w:r>
      <w:r w:rsidRPr="00D14BB2">
        <w:rPr>
          <w:i/>
          <w:sz w:val="20"/>
          <w:szCs w:val="20"/>
        </w:rPr>
        <w:t xml:space="preserve">n </w:t>
      </w:r>
      <w:r w:rsidRPr="00D14BB2">
        <w:rPr>
          <w:sz w:val="20"/>
          <w:szCs w:val="20"/>
        </w:rPr>
        <w:t>= 5 per group.</w:t>
      </w:r>
      <w:bookmarkEnd w:id="1202"/>
    </w:p>
    <w:p w:rsidR="006179E6" w:rsidRDefault="006179E6">
      <w:pPr>
        <w:spacing w:before="0" w:beforeAutospacing="0" w:after="200" w:afterAutospacing="0" w:line="276" w:lineRule="auto"/>
        <w:jc w:val="left"/>
      </w:pPr>
      <w:r>
        <w:br w:type="page"/>
      </w:r>
    </w:p>
    <w:p w:rsidR="003E4DB5" w:rsidRPr="00A844EA" w:rsidRDefault="005D7570" w:rsidP="003E4DB5">
      <w:pPr>
        <w:pStyle w:val="Heading1"/>
      </w:pPr>
      <w:bookmarkStart w:id="1203" w:name="_Toc370678409"/>
      <w:r>
        <w:lastRenderedPageBreak/>
        <w:t>5.</w:t>
      </w:r>
      <w:r w:rsidR="006F444E">
        <w:t>5</w:t>
      </w:r>
      <w:r w:rsidR="003E4DB5" w:rsidRPr="00A844EA">
        <w:t>. Discussion</w:t>
      </w:r>
      <w:bookmarkEnd w:id="1203"/>
    </w:p>
    <w:p w:rsidR="004323FC" w:rsidRDefault="00A1336D" w:rsidP="003E4DB5">
      <w:pPr>
        <w:autoSpaceDE w:val="0"/>
        <w:autoSpaceDN w:val="0"/>
        <w:adjustRightInd w:val="0"/>
        <w:rPr>
          <w:rFonts w:cs="Arial"/>
        </w:rPr>
      </w:pPr>
      <w:r>
        <w:rPr>
          <w:rFonts w:cs="Arial"/>
        </w:rPr>
        <w:t xml:space="preserve">In order to test the hypothesis that LV-mediated IGF-1 is neuroprotective, both </w:t>
      </w:r>
      <w:r>
        <w:rPr>
          <w:rFonts w:cs="Arial"/>
          <w:i/>
        </w:rPr>
        <w:t xml:space="preserve">in vitro </w:t>
      </w:r>
      <w:r>
        <w:rPr>
          <w:rFonts w:cs="Arial"/>
        </w:rPr>
        <w:t xml:space="preserve">and </w:t>
      </w:r>
      <w:r>
        <w:rPr>
          <w:rFonts w:cs="Arial"/>
          <w:i/>
        </w:rPr>
        <w:t xml:space="preserve">in vivo </w:t>
      </w:r>
      <w:r>
        <w:rPr>
          <w:rFonts w:cs="Arial"/>
        </w:rPr>
        <w:t>experiments presented in this chapter were aimed to investigate the effects of LV-</w:t>
      </w:r>
      <w:r>
        <w:rPr>
          <w:rFonts w:cs="Arial"/>
          <w:i/>
        </w:rPr>
        <w:t>Igf-1</w:t>
      </w:r>
      <w:r>
        <w:rPr>
          <w:rFonts w:cs="Arial"/>
        </w:rPr>
        <w:t xml:space="preserve"> on </w:t>
      </w:r>
      <w:r w:rsidR="004323FC">
        <w:rPr>
          <w:rFonts w:cs="Arial"/>
        </w:rPr>
        <w:t xml:space="preserve">cell survival of rat </w:t>
      </w:r>
      <w:r>
        <w:rPr>
          <w:rFonts w:cs="Arial"/>
        </w:rPr>
        <w:t xml:space="preserve">neuronal cultures transduced with the vectors </w:t>
      </w:r>
      <w:r w:rsidR="004323FC">
        <w:rPr>
          <w:rFonts w:cs="Arial"/>
        </w:rPr>
        <w:t>following withdrawal of trophic factors. The experiments were also aimed to examine IGF-1 neuroprotection on 6-OHDA-lesioned rats injected with LV-</w:t>
      </w:r>
      <w:r w:rsidR="004323FC">
        <w:rPr>
          <w:rFonts w:cs="Arial"/>
          <w:i/>
        </w:rPr>
        <w:t>Igf-1</w:t>
      </w:r>
      <w:r>
        <w:rPr>
          <w:rFonts w:cs="Arial"/>
        </w:rPr>
        <w:t xml:space="preserve"> </w:t>
      </w:r>
      <w:r w:rsidR="004323FC">
        <w:rPr>
          <w:rFonts w:cs="Arial"/>
        </w:rPr>
        <w:t xml:space="preserve">vectors. </w:t>
      </w:r>
    </w:p>
    <w:p w:rsidR="003E4DB5" w:rsidRPr="0059373D" w:rsidRDefault="003E4DB5" w:rsidP="003E4DB5">
      <w:pPr>
        <w:autoSpaceDE w:val="0"/>
        <w:autoSpaceDN w:val="0"/>
        <w:adjustRightInd w:val="0"/>
        <w:rPr>
          <w:rFonts w:cs="Arial"/>
        </w:rPr>
      </w:pPr>
      <w:r>
        <w:rPr>
          <w:rFonts w:cs="Arial"/>
        </w:rPr>
        <w:t>I</w:t>
      </w:r>
      <w:r>
        <w:t xml:space="preserve">n normal CNS tissue, </w:t>
      </w:r>
      <w:r w:rsidRPr="0059373D">
        <w:t>neurons</w:t>
      </w:r>
      <w:r>
        <w:t xml:space="preserve"> have been reported as the main source of IGF-1</w:t>
      </w:r>
      <w:r w:rsidRPr="0059373D">
        <w:t xml:space="preserve"> </w:t>
      </w:r>
      <w:r w:rsidR="00122438" w:rsidRPr="0059373D">
        <w:fldChar w:fldCharType="begin" w:fldLock="1"/>
      </w:r>
      <w:r w:rsidR="00994410">
        <w:instrText>ADDIN CSL_CITATION { "citationItems" : [ { "id" : "ITEM-1", "itemData" : { "DOI" : "S0967-5868(09)00672-9 [pii]\n10.1016/j.jocn.2009.08.013", "ISBN" : "1532-2653 (Electronic)\n0967-5868 (Linking)", "PMID" : "20189394", "abstract" : "Parkinson's disease (PD) is characterized by progressive loss of dopaminergic neurons in the substantia nigra. Insulin like growth factor-1 (IGF-1) promotes the survival of dopaminergic neurons and protects them from toxin-induced damage in vitro. IGF-1 is produced by a wide variety of cells and is found in many physiological fluids, including cerebrospinal fluid (CSF). IGFs in physiological fluids are associated with insulin-like growth factor binding proteins (IGFBPs), which bind to them and modulate their bioactivity at the cellular level. Since the CSF is in contact with the extracellular space of the brain, biochemical brain modifications are, to some extent, reflected in the CSF, and peptides and growth factors in the CSF can be used as biomarkers of PD. The aim of this study was to determine the concentrations of IGF-1 and IGFBPs in the serum and CSF of patients with PD. Concentrations were measured in a total of 76 CSF samples from patients with PD (n=38) and controls (n=38). Serum and CSF IGF-1 and IGFBP concentrations were higher in patients with PD than in controls (p&lt;0.001). We conclude that IGF-1 and IGFBPs are always present in human serum and CSF, and may be involved in the pathophysiology of PD.", "author" : [ { "dropping-particle" : "", "family" : "Mashayekhi", "given" : "F", "non-dropping-particle" : "", "parse-names" : false, "suffix" : "" }, { "dropping-particle" : "", "family" : "Mirzajani", "given" : "E", "non-dropping-particle" : "", "parse-names" : false, "suffix" : "" }, { "dropping-particle" : "", "family" : "Naji", "given" : "M", "non-dropping-particle" : "", "parse-names" : false, "suffix" : "" }, { "dropping-particle" : "", "family" : "Azari", "given" : "M", "non-dropping-particle" : "", "parse-names" : false, "suffix" : "" } ], "container-title" : "J Clin Neurosci", "edition" : "2010/03/02", "id" : "ITEM-1", "issue" : "5", "issued" : { "date-parts" : [ [ "2010" ] ] }, "note" : "Mashayekhi, Farhad\nMirzajani, Ebrahim\nNaji, Mohammad\nAzari, Majid\nResearch Support, Non-U.S. Gov't\nScotland\nJournal of clinical neuroscience : official journal of the Neurosurgical Society of Australasia\nJ Clin Neurosci. 2010 May;17(5):623-7. Epub 2010 Feb 26.", "page" : "623-627", "title" : "Expression of insulin-like growth factor-1 and insulin-like growth factor binding proteins in the serum and cerebrospinal fluid of patients with Parkinson's disease", "type" : "article-journal", "volume" : "17" }, "uris" : [ "http://www.mendeley.com/documents/?uuid=f71f18ed-eb4c-4c6b-82da-88274de457b7" ] } ], "mendeley" : { "previouslyFormattedCitation" : "(Mashayekhi et al., 2010)" }, "properties" : { "noteIndex" : 0 }, "schema" : "https://github.com/citation-style-language/schema/raw/master/csl-citation.json" }</w:instrText>
      </w:r>
      <w:r w:rsidR="00122438" w:rsidRPr="0059373D">
        <w:fldChar w:fldCharType="separate"/>
      </w:r>
      <w:r w:rsidRPr="00660074">
        <w:rPr>
          <w:noProof/>
        </w:rPr>
        <w:t>(Mashayekhi et al., 2010)</w:t>
      </w:r>
      <w:r w:rsidR="00122438" w:rsidRPr="0059373D">
        <w:fldChar w:fldCharType="end"/>
      </w:r>
      <w:r>
        <w:t xml:space="preserve">. </w:t>
      </w:r>
      <w:r w:rsidR="00E501CE">
        <w:t>Therefore</w:t>
      </w:r>
      <w:r>
        <w:t xml:space="preserve">, </w:t>
      </w:r>
      <w:r w:rsidR="00E501CE">
        <w:t>in this chapter LV-</w:t>
      </w:r>
      <w:r w:rsidR="000D6E6B">
        <w:t>SYNp and</w:t>
      </w:r>
      <w:r>
        <w:t xml:space="preserve"> </w:t>
      </w:r>
      <w:r w:rsidR="00E501CE">
        <w:t>LV-</w:t>
      </w:r>
      <w:r>
        <w:t xml:space="preserve">CMVp </w:t>
      </w:r>
      <w:r w:rsidR="00E501CE">
        <w:t>vectors expressing</w:t>
      </w:r>
      <w:r>
        <w:t xml:space="preserve"> </w:t>
      </w:r>
      <w:r w:rsidR="00E501CE">
        <w:rPr>
          <w:i/>
        </w:rPr>
        <w:t xml:space="preserve">Igf-1 </w:t>
      </w:r>
      <w:r w:rsidR="00E501CE">
        <w:t xml:space="preserve">were </w:t>
      </w:r>
      <w:r w:rsidR="003E3FDD">
        <w:t xml:space="preserve">chosen in a bid </w:t>
      </w:r>
      <w:r>
        <w:t xml:space="preserve">to enhance </w:t>
      </w:r>
      <w:r w:rsidR="003E3FDD">
        <w:rPr>
          <w:i/>
        </w:rPr>
        <w:t>Igf</w:t>
      </w:r>
      <w:r w:rsidR="00E501CE" w:rsidRPr="003E3FDD">
        <w:rPr>
          <w:i/>
        </w:rPr>
        <w:t>-1</w:t>
      </w:r>
      <w:r w:rsidR="000D6E6B">
        <w:t xml:space="preserve"> expression</w:t>
      </w:r>
      <w:r w:rsidRPr="0059373D">
        <w:t>.</w:t>
      </w:r>
      <w:r w:rsidR="000D6E6B">
        <w:t xml:space="preserve"> IDLV-IGF-1 vectors were initially administered into various cell cultures and the amount of IGF-1 within these </w:t>
      </w:r>
      <w:r w:rsidR="004A4746">
        <w:t xml:space="preserve">transduced </w:t>
      </w:r>
      <w:r w:rsidR="000D6E6B">
        <w:t>cultures was subsequently quantified to ascertain the function of the vectors.</w:t>
      </w:r>
      <w:r>
        <w:t xml:space="preserve"> </w:t>
      </w:r>
      <w:r w:rsidR="004A4746">
        <w:rPr>
          <w:rFonts w:cs="Arial"/>
        </w:rPr>
        <w:t xml:space="preserve">Despite numerous attempts with Western blotting, </w:t>
      </w:r>
      <w:r>
        <w:rPr>
          <w:rFonts w:cs="Arial"/>
        </w:rPr>
        <w:t xml:space="preserve">IGF-1 </w:t>
      </w:r>
      <w:r w:rsidR="004A4746">
        <w:rPr>
          <w:rFonts w:cs="Arial"/>
        </w:rPr>
        <w:t xml:space="preserve">was </w:t>
      </w:r>
      <w:r w:rsidRPr="0059373D">
        <w:rPr>
          <w:rFonts w:cs="Arial"/>
        </w:rPr>
        <w:t xml:space="preserve">only </w:t>
      </w:r>
      <w:r>
        <w:rPr>
          <w:rFonts w:cs="Arial"/>
        </w:rPr>
        <w:t>detect</w:t>
      </w:r>
      <w:r w:rsidRPr="0059373D">
        <w:rPr>
          <w:rFonts w:cs="Arial"/>
        </w:rPr>
        <w:t xml:space="preserve">ed by ELISA </w:t>
      </w:r>
      <w:r>
        <w:rPr>
          <w:rFonts w:cs="Arial"/>
        </w:rPr>
        <w:t>(figures 5.1, 5.2).</w:t>
      </w:r>
      <w:r w:rsidRPr="0059373D">
        <w:rPr>
          <w:rFonts w:cs="Arial"/>
        </w:rPr>
        <w:t xml:space="preserve"> </w:t>
      </w:r>
      <w:r>
        <w:rPr>
          <w:rFonts w:cs="Arial"/>
        </w:rPr>
        <w:t xml:space="preserve">It is </w:t>
      </w:r>
      <w:r w:rsidRPr="0059373D">
        <w:rPr>
          <w:rFonts w:cs="Arial"/>
        </w:rPr>
        <w:t xml:space="preserve">possibly due to </w:t>
      </w:r>
      <w:r>
        <w:rPr>
          <w:rFonts w:cs="Arial"/>
        </w:rPr>
        <w:t>the low levels</w:t>
      </w:r>
      <w:r w:rsidRPr="0059373D">
        <w:rPr>
          <w:rFonts w:cs="Arial"/>
        </w:rPr>
        <w:t xml:space="preserve"> of IGF-1 secreted</w:t>
      </w:r>
      <w:r>
        <w:rPr>
          <w:rFonts w:cs="Arial"/>
        </w:rPr>
        <w:t xml:space="preserve"> in the cultures</w:t>
      </w:r>
      <w:r w:rsidRPr="0059373D">
        <w:rPr>
          <w:rFonts w:cs="Arial"/>
        </w:rPr>
        <w:t xml:space="preserve"> </w:t>
      </w:r>
      <w:r>
        <w:rPr>
          <w:rFonts w:cs="Arial"/>
        </w:rPr>
        <w:t>together</w:t>
      </w:r>
      <w:r w:rsidRPr="0059373D">
        <w:rPr>
          <w:rFonts w:cs="Arial"/>
        </w:rPr>
        <w:t xml:space="preserve"> with the </w:t>
      </w:r>
      <w:r>
        <w:rPr>
          <w:rFonts w:cs="Arial"/>
        </w:rPr>
        <w:t>reduced</w:t>
      </w:r>
      <w:r w:rsidRPr="0059373D">
        <w:rPr>
          <w:rFonts w:cs="Arial"/>
        </w:rPr>
        <w:t xml:space="preserve"> sensit</w:t>
      </w:r>
      <w:r>
        <w:rPr>
          <w:rFonts w:cs="Arial"/>
        </w:rPr>
        <w:t xml:space="preserve">ivity of Western blotting compared with ELISA. </w:t>
      </w:r>
      <w:r w:rsidR="003E3FDD">
        <w:rPr>
          <w:rFonts w:cs="Arial"/>
        </w:rPr>
        <w:t>Moreo</w:t>
      </w:r>
      <w:r w:rsidR="004A4746">
        <w:rPr>
          <w:rFonts w:cs="Arial"/>
        </w:rPr>
        <w:t xml:space="preserve">ver, </w:t>
      </w:r>
      <w:r>
        <w:rPr>
          <w:rFonts w:cs="Arial"/>
        </w:rPr>
        <w:t>IGF-1</w:t>
      </w:r>
      <w:r w:rsidRPr="0059373D">
        <w:rPr>
          <w:rFonts w:cs="Arial"/>
        </w:rPr>
        <w:t xml:space="preserve"> </w:t>
      </w:r>
      <w:r>
        <w:rPr>
          <w:rFonts w:cs="Arial"/>
        </w:rPr>
        <w:t>concentration</w:t>
      </w:r>
      <w:r w:rsidRPr="0059373D">
        <w:rPr>
          <w:rFonts w:cs="Arial"/>
        </w:rPr>
        <w:t xml:space="preserve">s decreased over </w:t>
      </w:r>
      <w:r>
        <w:rPr>
          <w:rFonts w:cs="Arial"/>
        </w:rPr>
        <w:t>the time</w:t>
      </w:r>
      <w:r w:rsidR="004A4746">
        <w:rPr>
          <w:rFonts w:cs="Arial"/>
        </w:rPr>
        <w:t>, with an exception of those in transduced cortical neuronal cultures (figure 5.6).</w:t>
      </w:r>
      <w:r w:rsidRPr="0059373D">
        <w:rPr>
          <w:rFonts w:cs="Arial"/>
        </w:rPr>
        <w:t xml:space="preserve"> </w:t>
      </w:r>
      <w:r w:rsidR="004A4746">
        <w:rPr>
          <w:rFonts w:cs="Arial"/>
        </w:rPr>
        <w:t xml:space="preserve">Such reduction might be </w:t>
      </w:r>
      <w:r>
        <w:rPr>
          <w:rFonts w:cs="Arial"/>
        </w:rPr>
        <w:t>a consequence of</w:t>
      </w:r>
      <w:r w:rsidRPr="0059373D">
        <w:rPr>
          <w:rFonts w:cs="Arial"/>
        </w:rPr>
        <w:t xml:space="preserve"> </w:t>
      </w:r>
      <w:r w:rsidR="004A4746">
        <w:rPr>
          <w:rFonts w:cs="Arial"/>
        </w:rPr>
        <w:t>episomal dilution of IDLVs in proliferating cultures but was independent in</w:t>
      </w:r>
      <w:r w:rsidR="005022AD">
        <w:rPr>
          <w:rFonts w:cs="Arial"/>
        </w:rPr>
        <w:t xml:space="preserve"> cortical cell cultures co</w:t>
      </w:r>
      <w:r>
        <w:rPr>
          <w:rFonts w:cs="Arial"/>
        </w:rPr>
        <w:t>nsist</w:t>
      </w:r>
      <w:r w:rsidR="005022AD">
        <w:rPr>
          <w:rFonts w:cs="Arial"/>
        </w:rPr>
        <w:t>ing of</w:t>
      </w:r>
      <w:r>
        <w:rPr>
          <w:rFonts w:cs="Arial"/>
        </w:rPr>
        <w:t xml:space="preserve"> over 90% neurons at day 5 </w:t>
      </w:r>
      <w:r>
        <w:rPr>
          <w:rFonts w:cs="Arial"/>
          <w:i/>
        </w:rPr>
        <w:t>in vitro</w:t>
      </w:r>
      <w:r>
        <w:rPr>
          <w:rFonts w:cs="Arial"/>
        </w:rPr>
        <w:t xml:space="preserve"> </w:t>
      </w:r>
      <w:r w:rsidR="00122438">
        <w:rPr>
          <w:rFonts w:cs="Arial"/>
        </w:rPr>
        <w:fldChar w:fldCharType="begin" w:fldLock="1"/>
      </w:r>
      <w:r w:rsidR="00994410">
        <w:rPr>
          <w:rFonts w:cs="Arial"/>
        </w:rPr>
        <w:instrText>ADDIN CSL_CITATION { "citationItems" : [ { "id" : "ITEM-1", "itemData" : { "ISBN" : "1529-2401 (Electronic)\n0270-6474 (Linking)", "PMID" : "10729337", "abstract" : "Glycogen synthase kinase-3beta (GSK3beta) activity is negatively regulated by several signal transduction cascades that protect neurons against apoptosis, including the phosphatidylinositol-3 kinase (PI-3 kinase) pathway. This suggests the interesting possibility that activation of GSK3beta may contribute to neuronal apoptosis. Consequently, we evaluated the role of GSK3beta in apoptosis in cultured cortical neurons induced by trophic factor withdrawal or by PI-3 kinase inhibition. Neurons were subjected to several apoptotic paradigms, including serum deprivation, serum deprivation combined with exposure to NMDA receptor antagonists, or treatment with PI-3 kinase inhibitors. These treatments all led to stimulation of GSK3beta activity in cortical neurons, which preceded the induction of apoptosis. Expression of an inhibitory GSK3beta binding protein or a dominant interfering form of GSK3beta reduced neuronal apoptosis, suggesting that GSK3beta contributes to trophic factor withdrawal-induced apoptosis. Furthermore, overexpression of GSK3beta in neurons increased apoptosis, indicating that activation of this enzyme is sufficient to trigger programmed cell death. Although destabilization of beta-catenin is an important physiological effect of GSK3beta activation, expression of a mutant beta-catenin that is not destabilized by GSK3beta did not protect against apoptosis. We conclude that inhibition of GSK3beta is one of the mechanisms by which PI-3 kinase activation protects neurons from programmed cell death.", "author" : [ { "dropping-particle" : "", "family" : "Hetman", "given" : "M", "non-dropping-particle" : "", "parse-names" : false, "suffix" : "" }, { "dropping-particle" : "", "family" : "Cavanaugh", "given" : "J E", "non-dropping-particle" : "", "parse-names" : false, "suffix" : "" }, { "dropping-particle" : "", "family" : "Kimelman", "given" : "D", "non-dropping-particle" : "", "parse-names" : false, "suffix" : "" }, { "dropping-particle" : "", "family" : "Xia", "given" : "Z", "non-dropping-particle" : "", "parse-names" : false, "suffix" : "" } ], "container-title" : "J Neurosci", "edition" : "2000/03/24", "id" : "ITEM-1", "issue" : "7", "issued" : { "date-parts" : [ [ "2000" ] ] }, "note" : "Hetman, M\nCavanaugh, J E\nKimelman, D\nXia, Z\n2 T32 AG00057-21/AG/NIA NIH HHS/United States\nHD27262/HD/NICHD NIH HHS/United States\nNS37359/NS/NINDS NIH HHS/United States\nResearch Support, Non-U.S. Gov't\nResearch Support, U.S. Gov't, P.H.S.\nUnited states\nThe Journal of neuroscience : the official journal of the Society for Neuroscience\nJ Neurosci. 2000 Apr 1;20(7):2567-74.", "page" : "2567-2574", "title" : "Role of glycogen synthase kinase-3beta in neuronal apoptosis induced by trophic withdrawal", "type" : "article-journal", "volume" : "20" }, "uris" : [ "http://www.mendeley.com/documents/?uuid=7e0081d7-c6ac-4f37-8938-8ae78bfeb7a0" ] } ], "mendeley" : { "previouslyFormattedCitation" : "(Hetman et al., 2000)" }, "properties" : { "noteIndex" : 0 }, "schema" : "https://github.com/citation-style-language/schema/raw/master/csl-citation.json" }</w:instrText>
      </w:r>
      <w:r w:rsidR="00122438">
        <w:rPr>
          <w:rFonts w:cs="Arial"/>
        </w:rPr>
        <w:fldChar w:fldCharType="separate"/>
      </w:r>
      <w:r w:rsidRPr="00660074">
        <w:rPr>
          <w:rFonts w:cs="Arial"/>
          <w:noProof/>
        </w:rPr>
        <w:t>(Hetman et al., 2000)</w:t>
      </w:r>
      <w:r w:rsidR="00122438">
        <w:rPr>
          <w:rFonts w:cs="Arial"/>
        </w:rPr>
        <w:fldChar w:fldCharType="end"/>
      </w:r>
      <w:r>
        <w:rPr>
          <w:rFonts w:cs="Arial"/>
        </w:rPr>
        <w:t>.</w:t>
      </w:r>
    </w:p>
    <w:p w:rsidR="003E4DB5" w:rsidRDefault="005022AD" w:rsidP="003E4DB5">
      <w:pPr>
        <w:rPr>
          <w:rFonts w:cs="Arial"/>
        </w:rPr>
      </w:pPr>
      <w:r>
        <w:rPr>
          <w:rFonts w:cs="Arial"/>
        </w:rPr>
        <w:t xml:space="preserve">Following the confirmation of </w:t>
      </w:r>
      <w:r w:rsidR="004D65C8">
        <w:rPr>
          <w:rFonts w:cs="Arial"/>
        </w:rPr>
        <w:t xml:space="preserve">the </w:t>
      </w:r>
      <w:r>
        <w:rPr>
          <w:rFonts w:cs="Arial"/>
        </w:rPr>
        <w:t>biological function</w:t>
      </w:r>
      <w:r w:rsidR="004D65C8">
        <w:rPr>
          <w:rFonts w:cs="Arial"/>
        </w:rPr>
        <w:t xml:space="preserve"> of </w:t>
      </w:r>
      <w:r w:rsidR="004D65C8">
        <w:rPr>
          <w:rFonts w:cs="Arial"/>
          <w:i/>
        </w:rPr>
        <w:t>Igf-1</w:t>
      </w:r>
      <w:r w:rsidR="004D65C8">
        <w:rPr>
          <w:rFonts w:cs="Arial"/>
        </w:rPr>
        <w:t>-expressing vectors</w:t>
      </w:r>
      <w:r w:rsidR="003E4DB5" w:rsidRPr="0059373D">
        <w:rPr>
          <w:rFonts w:cs="Arial"/>
        </w:rPr>
        <w:t xml:space="preserve">, </w:t>
      </w:r>
      <w:r w:rsidR="003E4DB5">
        <w:rPr>
          <w:rFonts w:cs="Arial"/>
        </w:rPr>
        <w:t>a</w:t>
      </w:r>
      <w:r w:rsidR="003E4DB5" w:rsidRPr="0059373D">
        <w:rPr>
          <w:rFonts w:cs="Arial"/>
        </w:rPr>
        <w:t xml:space="preserve"> further </w:t>
      </w:r>
      <w:r w:rsidR="003E4DB5">
        <w:rPr>
          <w:rFonts w:cs="Arial"/>
        </w:rPr>
        <w:t>investigation was carried out to examine</w:t>
      </w:r>
      <w:r w:rsidR="003E4DB5" w:rsidRPr="0059373D">
        <w:rPr>
          <w:rFonts w:cs="Arial"/>
        </w:rPr>
        <w:t xml:space="preserve"> whether </w:t>
      </w:r>
      <w:r>
        <w:rPr>
          <w:rFonts w:cs="Arial"/>
        </w:rPr>
        <w:t>IGF-1 express</w:t>
      </w:r>
      <w:r w:rsidR="004D65C8">
        <w:rPr>
          <w:rFonts w:cs="Arial"/>
        </w:rPr>
        <w:t>ed</w:t>
      </w:r>
      <w:r>
        <w:rPr>
          <w:rFonts w:cs="Arial"/>
        </w:rPr>
        <w:t xml:space="preserve"> from these vectors</w:t>
      </w:r>
      <w:r w:rsidR="003E4DB5">
        <w:rPr>
          <w:rFonts w:cs="Arial"/>
        </w:rPr>
        <w:t xml:space="preserve"> could protect</w:t>
      </w:r>
      <w:r w:rsidR="003E4DB5" w:rsidRPr="0059373D">
        <w:rPr>
          <w:rFonts w:cs="Arial"/>
        </w:rPr>
        <w:t xml:space="preserve"> dopaminergic neurons in rat primary</w:t>
      </w:r>
      <w:r w:rsidR="003E4DB5">
        <w:rPr>
          <w:rFonts w:cs="Arial"/>
        </w:rPr>
        <w:t xml:space="preserve"> VM</w:t>
      </w:r>
      <w:r w:rsidR="003E4DB5" w:rsidRPr="0059373D">
        <w:rPr>
          <w:rFonts w:cs="Arial"/>
        </w:rPr>
        <w:t xml:space="preserve"> neuronal cultures. </w:t>
      </w:r>
      <w:r w:rsidR="003E4DB5">
        <w:rPr>
          <w:rFonts w:cs="Arial"/>
        </w:rPr>
        <w:t>The experiment was surprisingly not successful</w:t>
      </w:r>
      <w:r w:rsidR="003E4DB5" w:rsidRPr="0059373D">
        <w:rPr>
          <w:rFonts w:cs="Arial"/>
        </w:rPr>
        <w:t xml:space="preserve"> </w:t>
      </w:r>
      <w:r w:rsidR="003E4DB5" w:rsidRPr="0059373D">
        <w:rPr>
          <w:rFonts w:cs="Arial"/>
        </w:rPr>
        <w:lastRenderedPageBreak/>
        <w:t xml:space="preserve">since withdrawal </w:t>
      </w:r>
      <w:r w:rsidR="003E4DB5">
        <w:rPr>
          <w:rFonts w:cs="Arial"/>
        </w:rPr>
        <w:t xml:space="preserve">of all supplemented trophic </w:t>
      </w:r>
      <w:r w:rsidR="003E4DB5" w:rsidRPr="0059373D">
        <w:rPr>
          <w:rFonts w:cs="Arial"/>
        </w:rPr>
        <w:t>factor</w:t>
      </w:r>
      <w:r w:rsidR="003E4DB5">
        <w:rPr>
          <w:rFonts w:cs="Arial"/>
        </w:rPr>
        <w:t>s</w:t>
      </w:r>
      <w:r w:rsidR="003E4DB5" w:rsidRPr="0059373D">
        <w:rPr>
          <w:rFonts w:cs="Arial"/>
        </w:rPr>
        <w:t xml:space="preserve"> did not induce </w:t>
      </w:r>
      <w:r w:rsidR="003E4DB5">
        <w:rPr>
          <w:rFonts w:cs="Arial"/>
        </w:rPr>
        <w:t xml:space="preserve">a significant </w:t>
      </w:r>
      <w:r w:rsidR="003E4DB5" w:rsidRPr="0059373D">
        <w:rPr>
          <w:rFonts w:cs="Arial"/>
        </w:rPr>
        <w:t>cell loss in trophic</w:t>
      </w:r>
      <w:r w:rsidR="003E4DB5">
        <w:rPr>
          <w:rFonts w:cs="Arial"/>
        </w:rPr>
        <w:t xml:space="preserve"> factor</w:t>
      </w:r>
      <w:r w:rsidR="003E4DB5" w:rsidRPr="0059373D">
        <w:rPr>
          <w:rFonts w:cs="Arial"/>
        </w:rPr>
        <w:t xml:space="preserve">-free </w:t>
      </w:r>
      <w:r w:rsidR="003E4DB5">
        <w:rPr>
          <w:rFonts w:cs="Arial"/>
        </w:rPr>
        <w:t>culture</w:t>
      </w:r>
      <w:r w:rsidR="003E4DB5" w:rsidRPr="0059373D">
        <w:rPr>
          <w:rFonts w:cs="Arial"/>
        </w:rPr>
        <w:t xml:space="preserve">s </w:t>
      </w:r>
      <w:r w:rsidR="003E4DB5">
        <w:rPr>
          <w:rFonts w:cs="Arial"/>
        </w:rPr>
        <w:t>(</w:t>
      </w:r>
      <w:r w:rsidR="003E4DB5" w:rsidRPr="0059373D">
        <w:rPr>
          <w:rFonts w:cs="Arial"/>
        </w:rPr>
        <w:t xml:space="preserve">compared </w:t>
      </w:r>
      <w:r w:rsidR="003E4DB5">
        <w:rPr>
          <w:rFonts w:cs="Arial"/>
        </w:rPr>
        <w:t>with trophic-supported culture</w:t>
      </w:r>
      <w:r w:rsidR="003E4DB5" w:rsidRPr="0059373D">
        <w:rPr>
          <w:rFonts w:cs="Arial"/>
        </w:rPr>
        <w:t>s</w:t>
      </w:r>
      <w:r w:rsidR="003E4DB5">
        <w:rPr>
          <w:rFonts w:cs="Arial"/>
        </w:rPr>
        <w:t>)</w:t>
      </w:r>
      <w:r w:rsidR="003E4DB5" w:rsidRPr="0059373D">
        <w:rPr>
          <w:rFonts w:cs="Arial"/>
        </w:rPr>
        <w:t>. Thi</w:t>
      </w:r>
      <w:r w:rsidR="003E4DB5">
        <w:rPr>
          <w:rFonts w:cs="Arial"/>
        </w:rPr>
        <w:t>s unusual result can</w:t>
      </w:r>
      <w:r w:rsidR="003E4DB5" w:rsidRPr="0059373D">
        <w:rPr>
          <w:rFonts w:cs="Arial"/>
        </w:rPr>
        <w:t xml:space="preserve"> be e</w:t>
      </w:r>
      <w:r w:rsidR="003E4DB5">
        <w:rPr>
          <w:rFonts w:cs="Arial"/>
        </w:rPr>
        <w:t>xplained by two reasons. First</w:t>
      </w:r>
      <w:r w:rsidR="003E4DB5" w:rsidRPr="0059373D">
        <w:rPr>
          <w:rFonts w:cs="Arial"/>
        </w:rPr>
        <w:t>, th</w:t>
      </w:r>
      <w:r w:rsidR="003E4DB5">
        <w:rPr>
          <w:rFonts w:cs="Arial"/>
        </w:rPr>
        <w:t>e time of trophic withdrawal might</w:t>
      </w:r>
      <w:r w:rsidR="003E4DB5" w:rsidRPr="0059373D">
        <w:rPr>
          <w:rFonts w:cs="Arial"/>
        </w:rPr>
        <w:t xml:space="preserve"> be not long enough to provide a significant difference in cell survival; especially when th</w:t>
      </w:r>
      <w:r w:rsidR="003E4DB5">
        <w:rPr>
          <w:rFonts w:cs="Arial"/>
        </w:rPr>
        <w:t>e number of surviving cells had started</w:t>
      </w:r>
      <w:r w:rsidR="003E4DB5" w:rsidRPr="0059373D">
        <w:rPr>
          <w:rFonts w:cs="Arial"/>
        </w:rPr>
        <w:t xml:space="preserve"> to decrease</w:t>
      </w:r>
      <w:r w:rsidR="003E4DB5">
        <w:rPr>
          <w:rFonts w:cs="Arial"/>
        </w:rPr>
        <w:t xml:space="preserve"> due to long-term culturing. Second, glia in the culture</w:t>
      </w:r>
      <w:r w:rsidR="003E4DB5" w:rsidRPr="0059373D">
        <w:rPr>
          <w:rFonts w:cs="Arial"/>
        </w:rPr>
        <w:t xml:space="preserve"> may secret</w:t>
      </w:r>
      <w:r w:rsidR="003E4DB5">
        <w:rPr>
          <w:rFonts w:cs="Arial"/>
        </w:rPr>
        <w:t>e</w:t>
      </w:r>
      <w:r w:rsidR="003E4DB5" w:rsidRPr="0059373D">
        <w:rPr>
          <w:rFonts w:cs="Arial"/>
        </w:rPr>
        <w:t xml:space="preserve"> some trophic facto</w:t>
      </w:r>
      <w:r w:rsidR="003E4DB5">
        <w:rPr>
          <w:rFonts w:cs="Arial"/>
        </w:rPr>
        <w:t xml:space="preserve">rs (e.g., BDNF, GDNF, FGF) to </w:t>
      </w:r>
      <w:r w:rsidR="003E4DB5" w:rsidRPr="0059373D">
        <w:rPr>
          <w:rFonts w:cs="Arial"/>
        </w:rPr>
        <w:t>support the survival of total cells, TH+ cells</w:t>
      </w:r>
      <w:r w:rsidR="003E4DB5">
        <w:rPr>
          <w:rFonts w:cs="Arial"/>
        </w:rPr>
        <w:t xml:space="preserve"> in particular</w:t>
      </w:r>
      <w:r w:rsidR="003E4DB5" w:rsidRPr="0059373D">
        <w:rPr>
          <w:rFonts w:cs="Arial"/>
        </w:rPr>
        <w:t xml:space="preserve"> </w:t>
      </w:r>
      <w:r w:rsidR="00122438" w:rsidRPr="0059373D">
        <w:rPr>
          <w:rFonts w:cs="Arial"/>
        </w:rPr>
        <w:fldChar w:fldCharType="begin" w:fldLock="1"/>
      </w:r>
      <w:r w:rsidR="00994410">
        <w:rPr>
          <w:rFonts w:cs="Arial"/>
        </w:rPr>
        <w:instrText>ADDIN CSL_CITATION { "citationItems" : [ { "id" : "ITEM-1", "itemData" : { "ISSN" : "0953-816X", "PMID" : "10215919", "abstract" : "When embryonic dopaminergic neurons are transplanted into the adult brain, approximately 95% die within a few days. To assess whether microglia activated during transplantation might be responsible for this rapid death, we examined the effect of microglia on rat embryonic dopaminergic neurons in vitro. Conditioned medium from 7-day-old microglia was found to decrease the number of dopamine neurons surviving in primary culture, but activation of the microglia with N-formyl-methionyl-leucyl-phenylalanine (FMLP) or Zymosan A did not increase the toxicity of the conditioned medium. We next tested the effect of coculturing microglia and dopaminergic neurons by placing microglia in semipermeable well inserts over the neuronal cultures. The presence of microglia now increased dopaminergic neuronal survival, microglial activation again having no effect. To increase yet further the possible interactions between microglia and neurons, the mesencephalic cells and microglia were mixed together and placed as a tissue in three-dimensional culture, and here again the presence of microglia increased dopaminergic neuronal survival with no effect of activation. Contact of microglia with the mesencephalic cells therefore converted them from being toxic to dopaminergic neurons to promoting their survival. The change in microglial effect from toxic to protective was caused by soluble molecules secreted by cells in the neuronal cultures, as conditioned medium derived from microglia-neuronal cocultures also had a dopaminergic neuron survival effect, indicating that microglia in cocultures behave differently from microglia removed from neuronal and glial influence. Microglia cocultured with either neurons or astrocytes downregulated inducible nitric oxide synthase (iNOS), indicating a decrease in the production of nitric oxide and possibly other toxic molecules. These findings indicate that in their natural environment, microglia are likely to be beneficial for the survival of embryonic dopaminergic grafts.", "author" : [ { "dropping-particle" : "", "family" : "Zietlow", "given" : "R", "non-dropping-particle" : "", "parse-names" : false, "suffix" : "" }, { "dropping-particle" : "", "family" : "Dunnett", "given" : "S B", "non-dropping-particle" : "", "parse-names" : false, "suffix" : "" }, { "dropping-particle" : "", "family" : "Fawcett", "given" : "J W", "non-dropping-particle" : "", "parse-names" : false, "suffix" : "" } ], "container-title" : "The European journal of neuroscience", "id" : "ITEM-1", "issue" : "5", "issued" : { "date-parts" : [ [ "1999", "5" ] ] }, "page" : "1657-67", "title" : "The effect of microglia on embryonic dopaminergic neuronal survival in vitro: diffusible signals from neurons and glia change microglia from neurotoxic to neuroprotective.", "type" : "article-journal", "volume" : "11" }, "uris" : [ "http://www.mendeley.com/documents/?uuid=27015dac-d1b8-4b84-81ad-5b0c4a8bf0a9" ] }, { "id" : "ITEM-2", "itemData" : { "DOI" : "10.1016/0306-4522(94)90506-1", "ISSN" : "03064522", "abstract" : "A primary neuronal culture was prepared from the ventral mesencephalon, centered on the A8, A9 and A10 dopaminergic nuclei of the embryonic day 14 rat, and studied from 12 h to 28 days. At 12 h after plating, and before cell death ensued, 95% of the cells stained positive for neuron specific enolase; 20% for tyrosine hydroxylase; 5% for vimentin and &lt;0.1% for glial fibrillary acidic protein. In the presence of the mitotic inhibitor cytosine arabinoside (2.0 \u03bcM), neuronal growth and survival were surprisingly normal up to the ninth day in culture, but deteriorated rapidly thereafter. In the absence of a mitotic inhibitor, and in the presence of proliferating but non-confluent glia, the tyrosine hydroxylase positive neurons that survived to the 10th day, had retracted neurites and a rounded soma, suggesting an inhibition of cell development. Those tyrosine hydroxylase positive neurons that survived this adverse phase of development tended to produce elaborate neuritic profiles after the 11th day, coincident with confluence of the astrocyte monolayer at the 12th day. By the 21st day in culture, and persisting up to the 28th day, 60% (61 \u00b1 10, n = 20) of the surviving neurons stained positive for tyrosine hydroxylase. When plated on an established, ventral mesencephalic monolayer of astrocytes, at the seventh day in culture, neuritic growth and branching of the tyrosine hydroxylase positive neurons were greater, compared with similar neurons grown on poly-d-lysine, and the signs of arrested development (retraction of neurites and rounded soma) seen at the 10th day after plating on poly-d-lysine, were not observed. We conclude that in the primary culture studied, and under the experimental conditions used, the survival of dopaminergic neurons was independent of glia during the first nine days, and critically dependent on glia thereafter. The resurgence of growth of dopaminergic neurons after 10 days in vitro, and their subsequent selective survival in culture, suggest that confluent type-1 astrocytes produce factors that act selectively on the dopaminergic neuronal phenotype. The successful identification of these dopaminergic-specific, neurotrophic factors could lead to an increased understanding of the etiology of Parkinson's disease, and suggest new directions for therapeutic intervention.", "author" : [ { "dropping-particle" : "", "family" : "Takeshima", "given" : "T.", "non-dropping-particle" : "", "parse-names" : false, "suffix" : "" }, { "dropping-particle" : "", "family" : "Shimoda", "given" : "K.", "non-dropping-particle" : "", "parse-names" : false, "suffix" : "" }, { "dropping-particle" : "", "family" : "Sauve", "given" : "Y.", "non-dropping-particle" : "", "parse-names" : false, "suffix" : "" }, { "dropping-particle" : "", "family" : "Commissiong", "given" : "J.W.", "non-dropping-particle" : "", "parse-names" : false, "suffix" : "" } ], "container-title" : "Neuroscience", "id" : "ITEM-2", "issue" : "3", "issued" : { "date-parts" : [ [ "1994", "6" ] ] }, "page" : "809-823", "title" : "Astrocyte-dependent and -independent phases of the development and survival of rat embryonic day 14 mesencephalic, dopaminergic neurons in culture", "type" : "article-journal", "volume" : "60" }, "uris" : [ "http://www.mendeley.com/documents/?uuid=a752215d-9814-49f9-82ab-dc0f3969c19c" ] } ], "mendeley" : { "previouslyFormattedCitation" : "(Takeshima et al., 1994; Zietlow et al., 1999)" }, "properties" : { "noteIndex" : 0 }, "schema" : "https://github.com/citation-style-language/schema/raw/master/csl-citation.json" }</w:instrText>
      </w:r>
      <w:r w:rsidR="00122438" w:rsidRPr="0059373D">
        <w:rPr>
          <w:rFonts w:cs="Arial"/>
        </w:rPr>
        <w:fldChar w:fldCharType="separate"/>
      </w:r>
      <w:r w:rsidR="003E4DB5" w:rsidRPr="00660074">
        <w:rPr>
          <w:rFonts w:cs="Arial"/>
          <w:noProof/>
        </w:rPr>
        <w:t>(Takeshima et al., 1994; Zietlow et al., 1999)</w:t>
      </w:r>
      <w:r w:rsidR="00122438" w:rsidRPr="0059373D">
        <w:rPr>
          <w:rFonts w:cs="Arial"/>
        </w:rPr>
        <w:fldChar w:fldCharType="end"/>
      </w:r>
      <w:r w:rsidR="003E4DB5" w:rsidRPr="0059373D">
        <w:rPr>
          <w:rFonts w:cs="Arial"/>
        </w:rPr>
        <w:t xml:space="preserve">. </w:t>
      </w:r>
      <w:r w:rsidR="003E4DB5">
        <w:rPr>
          <w:rFonts w:cs="Arial"/>
        </w:rPr>
        <w:t xml:space="preserve">However, the </w:t>
      </w:r>
      <w:r w:rsidR="003E4DB5" w:rsidRPr="0059373D">
        <w:rPr>
          <w:rFonts w:cs="Arial"/>
        </w:rPr>
        <w:t xml:space="preserve">survival duration of </w:t>
      </w:r>
      <w:r w:rsidR="003E4DB5">
        <w:rPr>
          <w:rFonts w:cs="Arial"/>
        </w:rPr>
        <w:t>TH+</w:t>
      </w:r>
      <w:r w:rsidR="003E4DB5" w:rsidRPr="0059373D">
        <w:rPr>
          <w:rFonts w:cs="Arial"/>
        </w:rPr>
        <w:t xml:space="preserve"> </w:t>
      </w:r>
      <w:r w:rsidR="003E4DB5">
        <w:rPr>
          <w:rFonts w:cs="Arial"/>
        </w:rPr>
        <w:t>cell</w:t>
      </w:r>
      <w:r w:rsidR="003E4DB5" w:rsidRPr="0059373D">
        <w:rPr>
          <w:rFonts w:cs="Arial"/>
        </w:rPr>
        <w:t>s</w:t>
      </w:r>
      <w:r w:rsidR="003E4DB5">
        <w:rPr>
          <w:rFonts w:cs="Arial"/>
        </w:rPr>
        <w:t xml:space="preserve"> in primary VM neuronal cultures shown in figure 4.2 clearly indicates that</w:t>
      </w:r>
      <w:r w:rsidR="003E4DB5" w:rsidRPr="0059373D">
        <w:rPr>
          <w:rFonts w:cs="Arial"/>
        </w:rPr>
        <w:t xml:space="preserve"> it is </w:t>
      </w:r>
      <w:r w:rsidR="003E4DB5">
        <w:rPr>
          <w:rFonts w:cs="Arial"/>
        </w:rPr>
        <w:t>not ideal to</w:t>
      </w:r>
      <w:r w:rsidR="003E4DB5" w:rsidRPr="0059373D">
        <w:rPr>
          <w:rFonts w:cs="Arial"/>
        </w:rPr>
        <w:t xml:space="preserve"> extend the time </w:t>
      </w:r>
      <w:r w:rsidR="004D65C8">
        <w:rPr>
          <w:rFonts w:cs="Arial"/>
        </w:rPr>
        <w:t>post</w:t>
      </w:r>
      <w:r w:rsidR="003E4DB5" w:rsidRPr="0059373D">
        <w:rPr>
          <w:rFonts w:cs="Arial"/>
        </w:rPr>
        <w:t xml:space="preserve"> trophic withdrawal</w:t>
      </w:r>
      <w:r w:rsidR="00926D64">
        <w:rPr>
          <w:rFonts w:cs="Arial"/>
        </w:rPr>
        <w:t>. Indeed,</w:t>
      </w:r>
      <w:r w:rsidR="003E4DB5">
        <w:rPr>
          <w:rFonts w:cs="Arial"/>
        </w:rPr>
        <w:t xml:space="preserve"> the number of total TH+ cells dropped from day 6 </w:t>
      </w:r>
      <w:r w:rsidR="003E4DB5">
        <w:rPr>
          <w:rFonts w:cs="Arial"/>
          <w:i/>
        </w:rPr>
        <w:t>in vitro</w:t>
      </w:r>
      <w:r w:rsidR="003E4DB5">
        <w:rPr>
          <w:rFonts w:cs="Arial"/>
        </w:rPr>
        <w:t xml:space="preserve"> i</w:t>
      </w:r>
      <w:r w:rsidR="004D65C8">
        <w:rPr>
          <w:rFonts w:cs="Arial"/>
        </w:rPr>
        <w:t>ndependent with trophic support as c</w:t>
      </w:r>
      <w:r w:rsidR="003E4DB5">
        <w:rPr>
          <w:rFonts w:cs="Arial"/>
        </w:rPr>
        <w:t>onsistent</w:t>
      </w:r>
      <w:r w:rsidR="004D65C8">
        <w:rPr>
          <w:rFonts w:cs="Arial"/>
        </w:rPr>
        <w:t>ly</w:t>
      </w:r>
      <w:r w:rsidR="003E4DB5">
        <w:rPr>
          <w:rFonts w:cs="Arial"/>
        </w:rPr>
        <w:t xml:space="preserve"> reported in previous research </w:t>
      </w:r>
      <w:r w:rsidR="00122438">
        <w:rPr>
          <w:rFonts w:cs="Arial"/>
        </w:rPr>
        <w:fldChar w:fldCharType="begin" w:fldLock="1"/>
      </w:r>
      <w:r w:rsidR="00994410">
        <w:rPr>
          <w:rFonts w:cs="Arial"/>
        </w:rPr>
        <w:instrText>ADDIN CSL_CITATION { "citationItems" : [ { "id" : "ITEM-1", "itemData" : { "DOI" : "10.1016/0306-4522(94)90506-1", "ISSN" : "03064522", "abstract" : "A primary neuronal culture was prepared from the ventral mesencephalon, centered on the A8, A9 and A10 dopaminergic nuclei of the embryonic day 14 rat, and studied from 12 h to 28 days. At 12 h after plating, and before cell death ensued, 95% of the cells stained positive for neuron specific enolase; 20% for tyrosine hydroxylase; 5% for vimentin and &lt;0.1% for glial fibrillary acidic protein. In the presence of the mitotic inhibitor cytosine arabinoside (2.0 \u03bcM), neuronal growth and survival were surprisingly normal up to the ninth day in culture, but deteriorated rapidly thereafter. In the absence of a mitotic inhibitor, and in the presence of proliferating but non-confluent glia, the tyrosine hydroxylase positive neurons that survived to the 10th day, had retracted neurites and a rounded soma, suggesting an inhibition of cell development. Those tyrosine hydroxylase positive neurons that survived this adverse phase of development tended to produce elaborate neuritic profiles after the 11th day, coincident with confluence of the astrocyte monolayer at the 12th day. By the 21st day in culture, and persisting up to the 28th day, 60% (61 \u00b1 10, n = 20) of the surviving neurons stained positive for tyrosine hydroxylase. When plated on an established, ventral mesencephalic monolayer of astrocytes, at the seventh day in culture, neuritic growth and branching of the tyrosine hydroxylase positive neurons were greater, compared with similar neurons grown on poly-d-lysine, and the signs of arrested development (retraction of neurites and rounded soma) seen at the 10th day after plating on poly-d-lysine, were not observed. We conclude that in the primary culture studied, and under the experimental conditions used, the survival of dopaminergic neurons was independent of glia during the first nine days, and critically dependent on glia thereafter. The resurgence of growth of dopaminergic neurons after 10 days in vitro, and their subsequent selective survival in culture, suggest that confluent type-1 astrocytes produce factors that act selectively on the dopaminergic neuronal phenotype. The successful identification of these dopaminergic-specific, neurotrophic factors could lead to an increased understanding of the etiology of Parkinson's disease, and suggest new directions for therapeutic intervention.", "author" : [ { "dropping-particle" : "", "family" : "Takeshima", "given" : "T.", "non-dropping-particle" : "", "parse-names" : false, "suffix" : "" }, { "dropping-particle" : "", "family" : "Shimoda", "given" : "K.", "non-dropping-particle" : "", "parse-names" : false, "suffix" : "" }, { "dropping-particle" : "", "family" : "Sauve", "given" : "Y.", "non-dropping-particle" : "", "parse-names" : false, "suffix" : "" }, { "dropping-particle" : "", "family" : "Commissiong", "given" : "J.W.", "non-dropping-particle" : "", "parse-names" : false, "suffix" : "" } ], "container-title" : "Neuroscience", "id" : "ITEM-1", "issue" : "3", "issued" : { "date-parts" : [ [ "1994", "6" ] ] }, "page" : "809-823", "title" : "Astrocyte-dependent and -independent phases of the development and survival of rat embryonic day 14 mesencephalic, dopaminergic neurons in culture", "type" : "article-journal", "volume" : "60" }, "uris" : [ "http://www.mendeley.com/documents/?uuid=a752215d-9814-49f9-82ab-dc0f3969c19c" ] }, { "id" : "ITEM-2", "itemData" : { "DOI" : "S0006-8993(06)03319-1 [pii]\n10.1016/j.brainres.2006.11.053", "ISBN" : "0006-8993 (Print)\n0006-8993 (Linking)", "PMID" : "17196555", "abstract" : "Using organotypic co-cultures of rat embryonic day 14 (E14) ventral mesencephalon (VM) and E21 striatum, we have described the developmental changes in (i) dopamine (DA) neurochemistry; (ii) numbers of DA neurons; and (iii) protein expression of tyrosine hydroxylase (TH), DA transporter (DAT), and glutamic acid decarboxylase (GAD 65/67), over 17 days in vitro (DIV). Co-cultures demonstrated changes in DA development similar to those observed in vivo. The numbers of VM DA neurons remained relatively constant, while levels of VM DA progressively increased through 10 DIV. After 3 DIV, the levels of striatal DA increased substantially, through 10 DIV. Tissue levels of DA metabolites homovanillic acid (HVA) and 3,4-dihydroxyphenylacetic acid (DOPAC) reflected changes in tissue DA concentrations, indicating that release and metabolism of DA are similar to these characteristics observed in vivo. Western blot analysis of TH protein expression revealed large increases in VM TH after only 3 DIV, followed by a decline in levels through 17 DIV; levels of striatal TH, in contrast, increased through this period. Additionally, DAT and GAD 65/67 expression increased, in both the VM and striatum, over 17 DIV. By 17 DIV, many measures of DA function had decreased from those assessed at 10 DIV, thus providing an approximate limit to the effective duration of use of this co-culture model. Our results provide a much-needed description of the neurochemical changes that occur during the maturation of VM and striatum in organotypic co-cultures. Additionally, these results provide a foundation for future studies to assess toxic challenges of the developing nigrostriatal DA system, in vitro.", "author" : [ { "dropping-particle" : "", "family" : "Lyng", "given" : "G D", "non-dropping-particle" : "", "parse-names" : false, "suffix" : "" }, { "dropping-particle" : "", "family" : "Snyder-Keller", "given" : "A", "non-dropping-particle" : "", "parse-names" : false, "suffix" : "" }, { "dropping-particle" : "", "family" : "Seegal", "given" : "R F", "non-dropping-particle" : "", "parse-names" : false, "suffix" : "" } ], "container-title" : "Brain Res", "edition" : "2007/01/02", "id" : "ITEM-2", "issue" : "1", "issued" : { "date-parts" : [ [ "2007" ] ] }, "note" : "Lyng, Gregory D\nSnyder-Keller, Abigail\nSeegal, Richard F\nES11263/ES/NIEHS NIH HHS/United States\nP01 ES011263-050003/ES/NIEHS NIH HHS/United States\nResearch Support, N.I.H., Extramural\nResearch Support, U.S. Gov't, Non-P.H.S.\nNetherlands\nBrain research\nBrain Res. 2007 Feb 16;1133(1):1-9. Epub 2006 Dec 28.", "page" : "1-9", "title" : "Dopaminergic development of prenatal ventral mesencephalon and striatum in organotypic co-cultures", "type" : "article-journal", "volume" : "1133" }, "uris" : [ "http://www.mendeley.com/documents/?uuid=9a6b83df-9c62-45b7-a176-e78aac044398" ] } ], "mendeley" : { "previouslyFormattedCitation" : "(Takeshima et al., 1994; Lyng et al., 2007)" }, "properties" : { "noteIndex" : 0 }, "schema" : "https://github.com/citation-style-language/schema/raw/master/csl-citation.json" }</w:instrText>
      </w:r>
      <w:r w:rsidR="00122438">
        <w:rPr>
          <w:rFonts w:cs="Arial"/>
        </w:rPr>
        <w:fldChar w:fldCharType="separate"/>
      </w:r>
      <w:r w:rsidR="003E4DB5" w:rsidRPr="00660074">
        <w:rPr>
          <w:rFonts w:cs="Arial"/>
          <w:noProof/>
        </w:rPr>
        <w:t>(Takeshima et al., 1994; Lyng et al., 2007)</w:t>
      </w:r>
      <w:r w:rsidR="00122438">
        <w:rPr>
          <w:rFonts w:cs="Arial"/>
        </w:rPr>
        <w:fldChar w:fldCharType="end"/>
      </w:r>
      <w:r w:rsidR="003E4DB5">
        <w:rPr>
          <w:rFonts w:cs="Arial"/>
        </w:rPr>
        <w:t>. Although mitotic</w:t>
      </w:r>
      <w:r w:rsidR="003E4DB5" w:rsidRPr="0059373D">
        <w:rPr>
          <w:rFonts w:cs="Arial"/>
        </w:rPr>
        <w:t xml:space="preserve"> inhibitors (e.g., cytosine arabinoside) </w:t>
      </w:r>
      <w:r w:rsidR="003E4DB5">
        <w:rPr>
          <w:rFonts w:cs="Arial"/>
        </w:rPr>
        <w:t xml:space="preserve">are usually used to suppress the proliferation of glia, this most likely </w:t>
      </w:r>
      <w:r w:rsidR="003E4DB5" w:rsidRPr="0059373D">
        <w:rPr>
          <w:rFonts w:cs="Arial"/>
        </w:rPr>
        <w:t>alter</w:t>
      </w:r>
      <w:r w:rsidR="003E4DB5">
        <w:rPr>
          <w:rFonts w:cs="Arial"/>
        </w:rPr>
        <w:t>s</w:t>
      </w:r>
      <w:r w:rsidR="003E4DB5" w:rsidRPr="0059373D">
        <w:rPr>
          <w:rFonts w:cs="Arial"/>
        </w:rPr>
        <w:t xml:space="preserve"> natural cell components of the culture</w:t>
      </w:r>
      <w:r w:rsidR="003E4DB5">
        <w:rPr>
          <w:rFonts w:cs="Arial"/>
        </w:rPr>
        <w:t xml:space="preserve"> </w:t>
      </w:r>
      <w:r w:rsidR="00122438">
        <w:rPr>
          <w:rFonts w:cs="Arial"/>
        </w:rPr>
        <w:fldChar w:fldCharType="begin" w:fldLock="1"/>
      </w:r>
      <w:r w:rsidR="00994410">
        <w:rPr>
          <w:rFonts w:cs="Arial"/>
        </w:rPr>
        <w:instrText>ADDIN CSL_CITATION { "citationItems" : [ { "id" : "ITEM-1", "itemData" : { "DOI" : "10.1016/0306-4522(94)90506-1", "ISSN" : "03064522", "abstract" : "A primary neuronal culture was prepared from the ventral mesencephalon, centered on the A8, A9 and A10 dopaminergic nuclei of the embryonic day 14 rat, and studied from 12 h to 28 days. At 12 h after plating, and before cell death ensued, 95% of the cells stained positive for neuron specific enolase; 20% for tyrosine hydroxylase; 5% for vimentin and &lt;0.1% for glial fibrillary acidic protein. In the presence of the mitotic inhibitor cytosine arabinoside (2.0 \u03bcM), neuronal growth and survival were surprisingly normal up to the ninth day in culture, but deteriorated rapidly thereafter. In the absence of a mitotic inhibitor, and in the presence of proliferating but non-confluent glia, the tyrosine hydroxylase positive neurons that survived to the 10th day, had retracted neurites and a rounded soma, suggesting an inhibition of cell development. Those tyrosine hydroxylase positive neurons that survived this adverse phase of development tended to produce elaborate neuritic profiles after the 11th day, coincident with confluence of the astrocyte monolayer at the 12th day. By the 21st day in culture, and persisting up to the 28th day, 60% (61 \u00b1 10, n = 20) of the surviving neurons stained positive for tyrosine hydroxylase. When plated on an established, ventral mesencephalic monolayer of astrocytes, at the seventh day in culture, neuritic growth and branching of the tyrosine hydroxylase positive neurons were greater, compared with similar neurons grown on poly-d-lysine, and the signs of arrested development (retraction of neurites and rounded soma) seen at the 10th day after plating on poly-d-lysine, were not observed. We conclude that in the primary culture studied, and under the experimental conditions used, the survival of dopaminergic neurons was independent of glia during the first nine days, and critically dependent on glia thereafter. The resurgence of growth of dopaminergic neurons after 10 days in vitro, and their subsequent selective survival in culture, suggest that confluent type-1 astrocytes produce factors that act selectively on the dopaminergic neuronal phenotype. The successful identification of these dopaminergic-specific, neurotrophic factors could lead to an increased understanding of the etiology of Parkinson's disease, and suggest new directions for therapeutic intervention.", "author" : [ { "dropping-particle" : "", "family" : "Takeshima", "given" : "T.", "non-dropping-particle" : "", "parse-names" : false, "suffix" : "" }, { "dropping-particle" : "", "family" : "Shimoda", "given" : "K.", "non-dropping-particle" : "", "parse-names" : false, "suffix" : "" }, { "dropping-particle" : "", "family" : "Sauve", "given" : "Y.", "non-dropping-particle" : "", "parse-names" : false, "suffix" : "" }, { "dropping-particle" : "", "family" : "Commissiong", "given" : "J.W.", "non-dropping-particle" : "", "parse-names" : false, "suffix" : "" } ], "container-title" : "Neuroscience", "id" : "ITEM-1", "issue" : "3", "issued" : { "date-parts" : [ [ "1994", "6" ] ] }, "page" : "809-823", "title" : "Astrocyte-dependent and -independent phases of the development and survival of rat embryonic day 14 mesencephalic, dopaminergic neurons in culture", "type" : "article-journal", "volume" : "60" }, "uris" : [ "http://www.mendeley.com/documents/?uuid=a752215d-9814-49f9-82ab-dc0f3969c19c" ] } ], "mendeley" : { "previouslyFormattedCitation" : "(Takeshima et al., 1994)" }, "properties" : { "noteIndex" : 0 }, "schema" : "https://github.com/citation-style-language/schema/raw/master/csl-citation.json" }</w:instrText>
      </w:r>
      <w:r w:rsidR="00122438">
        <w:rPr>
          <w:rFonts w:cs="Arial"/>
        </w:rPr>
        <w:fldChar w:fldCharType="separate"/>
      </w:r>
      <w:r w:rsidR="003E4DB5" w:rsidRPr="00660074">
        <w:rPr>
          <w:rFonts w:cs="Arial"/>
          <w:noProof/>
        </w:rPr>
        <w:t>(Takeshima et al., 1994)</w:t>
      </w:r>
      <w:r w:rsidR="00122438">
        <w:rPr>
          <w:rFonts w:cs="Arial"/>
        </w:rPr>
        <w:fldChar w:fldCharType="end"/>
      </w:r>
      <w:r w:rsidR="003E4DB5">
        <w:rPr>
          <w:rFonts w:cs="Arial"/>
        </w:rPr>
        <w:t xml:space="preserve"> and may cause toxicity if high doses are required </w:t>
      </w:r>
      <w:r w:rsidR="00122438">
        <w:rPr>
          <w:rFonts w:cs="Arial"/>
        </w:rPr>
        <w:fldChar w:fldCharType="begin" w:fldLock="1"/>
      </w:r>
      <w:r w:rsidR="00994410">
        <w:rPr>
          <w:rFonts w:cs="Arial"/>
        </w:rPr>
        <w:instrText>ADDIN CSL_CITATION { "citationItems" : [ { "id" : "ITEM-1", "itemData" : { "DOI" : "10.1016/j.ijdevneu.2008.07.014", "ISSN" : "0736-5748", "PMID" : "18718519", "abstract" : "Tyrosine hydroxylase-positive nerve fiber formation occurs in two diverse morphological patterns in rat fetal ventral mesencephalic slice cultures; one is non-glial-associated and the other is glial-associated. The aim of this study was to characterize the non-glial-associated nerve fibers and its relation to migration of astrocytes. Organotypic slice cultures were prepared from embryonic days 12, 14, and 18 rat fetuses and maintained for 5, 7 or 14 days in vitro. Inhibition of cell proliferation using cytosine beta-D-arabinofuranoside was conducted in embryonic day 14 ventral mesencephalic cultures. The treatment impaired astrocytic migration at 7 and 14 days in vitro. The reduced migration of astrocytes exerted a negative effect on the glial-associated tyrosine hydroxylase-positive nerve fibers, reducing the outgrowth from the tissue slice. The non-glial-associated outgrowth was, however, positively affected by reduced astrocytic migration, reaching distances around 3mm in 2 weeks, and remained for longer time in culture. Co-cultures of fetal ventral mesencephalon and frontal cortex revealed the cortex as a target for the non-glial-associated tyrosine hydroxylase-positive outgrowth. The age of the fetal tissue at plating affected the astrocytes such that older tissue increased the length of astrocyte migration. Younger tissue at plating promoted the presence of non-glial-associated outgrowth and long radial-glia-like processes, while older tissue promoted migration of neurons instead of formation of nerve fiber network. In conclusion, inhibition of astrocytic proliferation promotes the persistence of long-distance growing tyrosine hydroxylase-positive nerve fibers in ventral mesencephalic slices cultures. Furthermore, the long-distance growing nerve fibers target the frontal cortex and are absent in cultures derived from older tissue.", "author" : [ { "dropping-particle" : "", "family" : "Bjerk\u00e9n", "given" : "Sara af", "non-dropping-particle" : "", "parse-names" : false, "suffix" : "" }, { "dropping-particle" : "", "family" : "Marschinke", "given" : "Franziska", "non-dropping-particle" : "", "parse-names" : false, "suffix" : "" }, { "dropping-particle" : "", "family" : "Str\u00f6mberg", "given" : "Ingrid", "non-dropping-particle" : "", "parse-names" : false, "suffix" : "" } ], "container-title" : "International journal of developmental neuroscience : the official journal of the International Society for Developmental Neuroscience", "id" : "ITEM-1", "issue" : "7", "issued" : { "date-parts" : [ [ "2008", "11" ] ] }, "page" : "683-91", "title" : "Inhibition of astrocytes promotes long-distance growing nerve fibers in ventral mesencephalic cultures.", "type" : "article-journal", "volume" : "26" }, "uris" : [ "http://www.mendeley.com/documents/?uuid=53229f3d-5cbf-4f5b-a40e-f7d69cd04d48" ] } ], "mendeley" : { "previouslyFormattedCitation" : "(Bjerk\u00e9n et al., 2008)" }, "properties" : { "noteIndex" : 0 }, "schema" : "https://github.com/citation-style-language/schema/raw/master/csl-citation.json" }</w:instrText>
      </w:r>
      <w:r w:rsidR="00122438">
        <w:rPr>
          <w:rFonts w:cs="Arial"/>
        </w:rPr>
        <w:fldChar w:fldCharType="separate"/>
      </w:r>
      <w:r w:rsidR="003E4DB5" w:rsidRPr="00660074">
        <w:rPr>
          <w:rFonts w:cs="Arial"/>
          <w:noProof/>
        </w:rPr>
        <w:t>(Bjerkén et al., 2008)</w:t>
      </w:r>
      <w:r w:rsidR="00122438">
        <w:rPr>
          <w:rFonts w:cs="Arial"/>
        </w:rPr>
        <w:fldChar w:fldCharType="end"/>
      </w:r>
      <w:r w:rsidR="003E4DB5" w:rsidRPr="0059373D">
        <w:rPr>
          <w:rFonts w:cs="Arial"/>
        </w:rPr>
        <w:t xml:space="preserve">. </w:t>
      </w:r>
    </w:p>
    <w:p w:rsidR="003E4DB5" w:rsidRPr="0059373D" w:rsidRDefault="003E4DB5" w:rsidP="003E4DB5">
      <w:pPr>
        <w:rPr>
          <w:rFonts w:cs="Arial"/>
        </w:rPr>
      </w:pPr>
      <w:r>
        <w:rPr>
          <w:rFonts w:cs="Arial"/>
        </w:rPr>
        <w:t>On the other hand, it has been</w:t>
      </w:r>
      <w:r w:rsidRPr="0059373D">
        <w:rPr>
          <w:rFonts w:cs="Arial"/>
        </w:rPr>
        <w:t xml:space="preserve"> </w:t>
      </w:r>
      <w:r>
        <w:rPr>
          <w:rFonts w:cs="Arial"/>
        </w:rPr>
        <w:t>suggest</w:t>
      </w:r>
      <w:r w:rsidRPr="0059373D">
        <w:rPr>
          <w:rFonts w:cs="Arial"/>
        </w:rPr>
        <w:t xml:space="preserve">ed that the ratio of glia to neurons in </w:t>
      </w:r>
      <w:r>
        <w:rPr>
          <w:rFonts w:cs="Arial"/>
        </w:rPr>
        <w:t xml:space="preserve">a </w:t>
      </w:r>
      <w:r w:rsidRPr="0059373D">
        <w:rPr>
          <w:rFonts w:cs="Arial"/>
        </w:rPr>
        <w:t xml:space="preserve">similar culture type </w:t>
      </w:r>
      <w:r>
        <w:rPr>
          <w:rFonts w:cs="Arial"/>
        </w:rPr>
        <w:t xml:space="preserve">is </w:t>
      </w:r>
      <w:r w:rsidRPr="0059373D">
        <w:rPr>
          <w:rFonts w:cs="Arial"/>
        </w:rPr>
        <w:t xml:space="preserve">immediately reduced when </w:t>
      </w:r>
      <w:r>
        <w:rPr>
          <w:rFonts w:cs="Arial"/>
        </w:rPr>
        <w:t xml:space="preserve">the </w:t>
      </w:r>
      <w:r w:rsidRPr="0059373D">
        <w:rPr>
          <w:rFonts w:cs="Arial"/>
        </w:rPr>
        <w:t>total cell</w:t>
      </w:r>
      <w:r>
        <w:rPr>
          <w:rFonts w:cs="Arial"/>
        </w:rPr>
        <w:t xml:space="preserve"> number is</w:t>
      </w:r>
      <w:r w:rsidRPr="0059373D">
        <w:rPr>
          <w:rFonts w:cs="Arial"/>
        </w:rPr>
        <w:t xml:space="preserve"> seeded at significantly higher densities </w:t>
      </w:r>
      <w:r w:rsidR="00122438" w:rsidRPr="0059373D">
        <w:rPr>
          <w:rFonts w:cs="Arial"/>
        </w:rPr>
        <w:fldChar w:fldCharType="begin" w:fldLock="1"/>
      </w:r>
      <w:r w:rsidR="00994410">
        <w:rPr>
          <w:rFonts w:cs="Arial"/>
        </w:rPr>
        <w:instrText>ADDIN CSL_CITATION { "citationItems" : [ { "id" : "ITEM-1", "itemData" : { "DOI" : "10.1007/s11064-008-9675-z", "ISBN" : "1573-6903 (Electronic)\n0364-3190 (Linking)", "PMID" : "18368483", "abstract" : "Using primary rat mesencephalic neuron-glia cultures as an in vitro model of Parkinson's disease (PD), we tested the effect of curcumin, a natural dietary pigment with well-known anti-inflammation effects, on dopaminergic (DA) degeneration. Curcumin pretreatment mitigated LPS-induced DA neurotoxicity in a concentration-dependent manner and curcumin post-treatment also showed protective effect. Microglia depletion abolished this protective effect of curcumin, indicating that microglia play an important role in this effect. Supportively, observation by immunocytochemistry staining using OX-42 antibody showed that curcumin treatment inhibited LPS-induced morphological change of microglia. Besides, LPS-induced production of many proinflammatory factors and their gene expressions decreased dramatically after curcumin treatment. Results also revealed that curcumin treatment decreased LPS-induced activation of two transcription factors--nuclear factors kappaB (NF-kappaB) and activator protein-1 (AP-1). Taken together, our study implicated that curcumin might be a potential preventive and therapeutic strategy for inflammation-related neurodegenerative diseases.", "author" : [ { "dropping-particle" : "", "family" : "Yang", "given" : "S", "non-dropping-particle" : "", "parse-names" : false, "suffix" : "" }, { "dropping-particle" : "", "family" : "Zhang", "given" : "D", "non-dropping-particle" : "", "parse-names" : false, "suffix" : "" }, { "dropping-particle" : "", "family" : "Yang", "given" : "Z", "non-dropping-particle" : "", "parse-names" : false, "suffix" : "" }, { "dropping-particle" : "", "family" : "Hu", "given" : "X", "non-dropping-particle" : "", "parse-names" : false, "suffix" : "" }, { "dropping-particle" : "", "family" : "Qian", "given" : "S", "non-dropping-particle" : "", "parse-names" : false, "suffix" : "" }, { "dropping-particle" : "", "family" : "Liu", "given" : "J", "non-dropping-particle" : "", "parse-names" : false, "suffix" : "" }, { "dropping-particle" : "", "family" : "Wilson", "given" : "B", "non-dropping-particle" : "", "parse-names" : false, "suffix" : "" }, { "dropping-particle" : "", "family" : "Block", "given" : "M", "non-dropping-particle" : "", "parse-names" : false, "suffix" : "" }, { "dropping-particle" : "", "family" : "Hong", "given" : "J S", "non-dropping-particle" : "", "parse-names" : false, "suffix" : "" } ], "container-title" : "Neurochem Res", "edition" : "2008/03/28", "id" : "ITEM-1", "issue" : "10", "issued" : { "date-parts" : [ [ "2008" ] ] }, "note" : "Yang, Sufen\nZhang, Dan\nYang, Zhengqin\nHu, Xiaoming\nQian, Steven\nLiu, Jie\nWilson, Belinda\nBlock, Michelle\nHong, Jau-Shyong\nUnited States\nNeurochemical research\nNeurochem Res. 2008 Oct;33(10):2044-53. Epub 2008 Mar 27.", "page" : "2044-2053", "title" : "Curcumin protects dopaminergic neuron against LPS induced neurotoxicity in primary rat neuron/glia culture", "type" : "article-journal", "volume" : "33" }, "uris" : [ "http://www.mendeley.com/documents/?uuid=19714faf-c759-4f9c-a589-3cb387588293" ] } ], "mendeley" : { "previouslyFormattedCitation" : "(Yang et al., 2008)" }, "properties" : { "noteIndex" : 0 }, "schema" : "https://github.com/citation-style-language/schema/raw/master/csl-citation.json" }</w:instrText>
      </w:r>
      <w:r w:rsidR="00122438" w:rsidRPr="0059373D">
        <w:rPr>
          <w:rFonts w:cs="Arial"/>
        </w:rPr>
        <w:fldChar w:fldCharType="separate"/>
      </w:r>
      <w:r w:rsidRPr="00660074">
        <w:rPr>
          <w:rFonts w:cs="Arial"/>
          <w:noProof/>
        </w:rPr>
        <w:t>(Yang et al., 2008)</w:t>
      </w:r>
      <w:r w:rsidR="00122438" w:rsidRPr="0059373D">
        <w:rPr>
          <w:rFonts w:cs="Arial"/>
        </w:rPr>
        <w:fldChar w:fldCharType="end"/>
      </w:r>
      <w:r w:rsidRPr="0059373D">
        <w:rPr>
          <w:rFonts w:cs="Arial"/>
        </w:rPr>
        <w:t xml:space="preserve">. </w:t>
      </w:r>
      <w:r>
        <w:rPr>
          <w:rFonts w:cs="Arial"/>
        </w:rPr>
        <w:t>Thus</w:t>
      </w:r>
      <w:r w:rsidRPr="0059373D">
        <w:rPr>
          <w:rFonts w:cs="Arial"/>
        </w:rPr>
        <w:t xml:space="preserve">, a range of different cell densities was tested, </w:t>
      </w:r>
      <w:r>
        <w:rPr>
          <w:rFonts w:cs="Arial"/>
        </w:rPr>
        <w:t>which later showed</w:t>
      </w:r>
      <w:r w:rsidRPr="0059373D">
        <w:rPr>
          <w:rFonts w:cs="Arial"/>
        </w:rPr>
        <w:t xml:space="preserve"> a significant difference in cell survival between trophic-support</w:t>
      </w:r>
      <w:r>
        <w:rPr>
          <w:rFonts w:cs="Arial"/>
        </w:rPr>
        <w:t>ed</w:t>
      </w:r>
      <w:r w:rsidRPr="0059373D">
        <w:rPr>
          <w:rFonts w:cs="Arial"/>
        </w:rPr>
        <w:t xml:space="preserve"> and</w:t>
      </w:r>
      <w:r>
        <w:rPr>
          <w:rFonts w:cs="Arial"/>
        </w:rPr>
        <w:t xml:space="preserve"> trophic factor-free cultures</w:t>
      </w:r>
      <w:r w:rsidR="004D65C8">
        <w:rPr>
          <w:rFonts w:cs="Arial"/>
        </w:rPr>
        <w:t xml:space="preserve"> at the same density</w:t>
      </w:r>
      <w:r>
        <w:rPr>
          <w:rFonts w:cs="Arial"/>
        </w:rPr>
        <w:t xml:space="preserve"> attempted </w:t>
      </w:r>
      <w:r w:rsidRPr="0059373D">
        <w:rPr>
          <w:rFonts w:cs="Arial"/>
        </w:rPr>
        <w:t>only at the highest density of 5x10</w:t>
      </w:r>
      <w:r w:rsidRPr="0059373D">
        <w:rPr>
          <w:rFonts w:cs="Arial"/>
          <w:vertAlign w:val="superscript"/>
        </w:rPr>
        <w:t>5</w:t>
      </w:r>
      <w:r w:rsidRPr="0059373D">
        <w:rPr>
          <w:rFonts w:cs="Arial"/>
        </w:rPr>
        <w:t xml:space="preserve"> cells/well</w:t>
      </w:r>
      <w:r>
        <w:rPr>
          <w:rFonts w:cs="Arial"/>
        </w:rPr>
        <w:t xml:space="preserve"> (figure 5.4)</w:t>
      </w:r>
      <w:r w:rsidRPr="0059373D">
        <w:rPr>
          <w:rFonts w:cs="Arial"/>
        </w:rPr>
        <w:t xml:space="preserve">. To achieve this </w:t>
      </w:r>
      <w:r>
        <w:rPr>
          <w:rFonts w:cs="Arial"/>
        </w:rPr>
        <w:t>number</w:t>
      </w:r>
      <w:r w:rsidRPr="0059373D">
        <w:rPr>
          <w:rFonts w:cs="Arial"/>
        </w:rPr>
        <w:t xml:space="preserve"> for the </w:t>
      </w:r>
      <w:r w:rsidR="00F61260">
        <w:rPr>
          <w:rFonts w:cs="Arial"/>
        </w:rPr>
        <w:t>designed experiment, at least</w:t>
      </w:r>
      <w:r w:rsidRPr="0059373D">
        <w:rPr>
          <w:rFonts w:cs="Arial"/>
        </w:rPr>
        <w:t xml:space="preserve"> 6x10</w:t>
      </w:r>
      <w:r w:rsidRPr="0059373D">
        <w:rPr>
          <w:rFonts w:cs="Arial"/>
          <w:vertAlign w:val="superscript"/>
        </w:rPr>
        <w:t>6</w:t>
      </w:r>
      <w:r w:rsidRPr="0059373D">
        <w:rPr>
          <w:rFonts w:cs="Arial"/>
        </w:rPr>
        <w:t xml:space="preserve"> </w:t>
      </w:r>
      <w:r>
        <w:rPr>
          <w:rFonts w:cs="Arial"/>
        </w:rPr>
        <w:t>VM</w:t>
      </w:r>
      <w:r w:rsidRPr="0059373D">
        <w:rPr>
          <w:rFonts w:cs="Arial"/>
        </w:rPr>
        <w:t xml:space="preserve"> cells corresponding to 32-40 rat embryos (or 4-5 pregnant rats) would be required</w:t>
      </w:r>
      <w:r>
        <w:rPr>
          <w:rFonts w:cs="Arial"/>
        </w:rPr>
        <w:t xml:space="preserve"> for a single experiment</w:t>
      </w:r>
      <w:r w:rsidRPr="0059373D">
        <w:rPr>
          <w:rFonts w:cs="Arial"/>
        </w:rPr>
        <w:t>. Ethically</w:t>
      </w:r>
      <w:r>
        <w:rPr>
          <w:rFonts w:cs="Arial"/>
        </w:rPr>
        <w:t>,</w:t>
      </w:r>
      <w:r w:rsidRPr="0059373D">
        <w:rPr>
          <w:rFonts w:cs="Arial"/>
        </w:rPr>
        <w:t xml:space="preserve"> and in terms of time for </w:t>
      </w:r>
      <w:r>
        <w:rPr>
          <w:rFonts w:cs="Arial"/>
        </w:rPr>
        <w:lastRenderedPageBreak/>
        <w:t xml:space="preserve">an </w:t>
      </w:r>
      <w:r w:rsidRPr="0059373D">
        <w:rPr>
          <w:rFonts w:cs="Arial"/>
        </w:rPr>
        <w:t xml:space="preserve">accurate dissection, this </w:t>
      </w:r>
      <w:r>
        <w:rPr>
          <w:rFonts w:cs="Arial"/>
        </w:rPr>
        <w:t xml:space="preserve">number </w:t>
      </w:r>
      <w:r w:rsidRPr="0059373D">
        <w:rPr>
          <w:rFonts w:cs="Arial"/>
        </w:rPr>
        <w:t xml:space="preserve">is too </w:t>
      </w:r>
      <w:r>
        <w:rPr>
          <w:rFonts w:cs="Arial"/>
        </w:rPr>
        <w:t>high</w:t>
      </w:r>
      <w:r w:rsidRPr="0059373D">
        <w:rPr>
          <w:rFonts w:cs="Arial"/>
        </w:rPr>
        <w:t xml:space="preserve"> to be </w:t>
      </w:r>
      <w:r>
        <w:rPr>
          <w:rFonts w:cs="Arial"/>
        </w:rPr>
        <w:t xml:space="preserve">experimentally </w:t>
      </w:r>
      <w:r w:rsidRPr="0059373D">
        <w:rPr>
          <w:rFonts w:cs="Arial"/>
        </w:rPr>
        <w:t>viable. Therefore, a well-</w:t>
      </w:r>
      <w:r>
        <w:rPr>
          <w:rFonts w:cs="Arial"/>
        </w:rPr>
        <w:t>established</w:t>
      </w:r>
      <w:r w:rsidRPr="0059373D">
        <w:rPr>
          <w:rFonts w:cs="Arial"/>
        </w:rPr>
        <w:t xml:space="preserve"> system for testing </w:t>
      </w:r>
      <w:r>
        <w:rPr>
          <w:rFonts w:cs="Arial"/>
        </w:rPr>
        <w:t xml:space="preserve">the effect of </w:t>
      </w:r>
      <w:r w:rsidRPr="0059373D">
        <w:rPr>
          <w:rFonts w:cs="Arial"/>
        </w:rPr>
        <w:t xml:space="preserve">trophic </w:t>
      </w:r>
      <w:r>
        <w:rPr>
          <w:rFonts w:cs="Arial"/>
        </w:rPr>
        <w:t xml:space="preserve">factor </w:t>
      </w:r>
      <w:r w:rsidRPr="0059373D">
        <w:rPr>
          <w:rFonts w:cs="Arial"/>
        </w:rPr>
        <w:t>withdrawal, the cortical neuronal culture</w:t>
      </w:r>
      <w:r>
        <w:rPr>
          <w:rFonts w:cs="Arial"/>
        </w:rPr>
        <w:t>, was utilis</w:t>
      </w:r>
      <w:r w:rsidRPr="0059373D">
        <w:rPr>
          <w:rFonts w:cs="Arial"/>
        </w:rPr>
        <w:t>ed</w:t>
      </w:r>
      <w:r>
        <w:rPr>
          <w:rFonts w:cs="Arial"/>
        </w:rPr>
        <w:t xml:space="preserve"> </w:t>
      </w:r>
      <w:r w:rsidR="00122438" w:rsidRPr="0059373D">
        <w:rPr>
          <w:rFonts w:cs="Arial"/>
        </w:rPr>
        <w:fldChar w:fldCharType="begin" w:fldLock="1"/>
      </w:r>
      <w:r w:rsidR="00994410">
        <w:rPr>
          <w:rFonts w:cs="Arial"/>
        </w:rPr>
        <w:instrText>ADDIN CSL_CITATION { "citationItems" : [ { "id" : "ITEM-1", "itemData" : { "ISBN" : "1529-2401 (Electronic)\n0270-6474 (Linking)", "PMID" : "10729337", "abstract" : "Glycogen synthase kinase-3beta (GSK3beta) activity is negatively regulated by several signal transduction cascades that protect neurons against apoptosis, including the phosphatidylinositol-3 kinase (PI-3 kinase) pathway. This suggests the interesting possibility that activation of GSK3beta may contribute to neuronal apoptosis. Consequently, we evaluated the role of GSK3beta in apoptosis in cultured cortical neurons induced by trophic factor withdrawal or by PI-3 kinase inhibition. Neurons were subjected to several apoptotic paradigms, including serum deprivation, serum deprivation combined with exposure to NMDA receptor antagonists, or treatment with PI-3 kinase inhibitors. These treatments all led to stimulation of GSK3beta activity in cortical neurons, which preceded the induction of apoptosis. Expression of an inhibitory GSK3beta binding protein or a dominant interfering form of GSK3beta reduced neuronal apoptosis, suggesting that GSK3beta contributes to trophic factor withdrawal-induced apoptosis. Furthermore, overexpression of GSK3beta in neurons increased apoptosis, indicating that activation of this enzyme is sufficient to trigger programmed cell death. Although destabilization of beta-catenin is an important physiological effect of GSK3beta activation, expression of a mutant beta-catenin that is not destabilized by GSK3beta did not protect against apoptosis. We conclude that inhibition of GSK3beta is one of the mechanisms by which PI-3 kinase activation protects neurons from programmed cell death.", "author" : [ { "dropping-particle" : "", "family" : "Hetman", "given" : "M", "non-dropping-particle" : "", "parse-names" : false, "suffix" : "" }, { "dropping-particle" : "", "family" : "Cavanaugh", "given" : "J E", "non-dropping-particle" : "", "parse-names" : false, "suffix" : "" }, { "dropping-particle" : "", "family" : "Kimelman", "given" : "D", "non-dropping-particle" : "", "parse-names" : false, "suffix" : "" }, { "dropping-particle" : "", "family" : "Xia", "given" : "Z", "non-dropping-particle" : "", "parse-names" : false, "suffix" : "" } ], "container-title" : "J Neurosci", "edition" : "2000/03/24", "id" : "ITEM-1", "issue" : "7", "issued" : { "date-parts" : [ [ "2000" ] ] }, "note" : "Hetman, M\nCavanaugh, J E\nKimelman, D\nXia, Z\n2 T32 AG00057-21/AG/NIA NIH HHS/United States\nHD27262/HD/NICHD NIH HHS/United States\nNS37359/NS/NINDS NIH HHS/United States\nResearch Support, Non-U.S. Gov't\nResearch Support, U.S. Gov't, P.H.S.\nUnited states\nThe Journal of neuroscience : the official journal of the Society for Neuroscience\nJ Neurosci. 2000 Apr 1;20(7):2567-74.", "page" : "2567-2574", "title" : "Role of glycogen synthase kinase-3beta in neuronal apoptosis induced by trophic withdrawal", "type" : "article-journal", "volume" : "20" }, "uris" : [ "http://www.mendeley.com/documents/?uuid=7e0081d7-c6ac-4f37-8938-8ae78bfeb7a0" ] }, { "id" : "ITEM-2", "itemData" : { "DOI" : "S0014-4886(97)96719-4 [pii]\n10.1006/exnr.1997.6719", "ISBN" : "0014-4886 (Print)\n0014-4886 (Linking)", "PMID" : "9454614", "abstract" : "Peripheral neurons which depend on NGF for their survival undergo apoptosis after NGF deprivation. However, a convenient in vitro method for assessing the programmed cell death of the central neurons has not been established, because the dependence of particular central neurons on neurotrophic factors has been clarified only for small populations of neurons. Based on the fact that cortical neurons survive in culture for many weeks in the presence of astroglial cells, we have established an in vitro cell death model in which the neurons die through apoptosis. Cortical neurons were maintained on a cover slip for 1 week on top of astroglial cells, and then cell death was induced by separation of the neurons from the astroglial cells. The cortical neurons died within 2-4 days. Nuclei of the dying neurons showed the morphological features of apoptosis, and DNA fragmentation was observed by the TUNEL method and by in situ nick translation (ISNT) staining. The cell death was significantly suppressed by neurotrophic factors, NT-3, NT-4, BDNF, and GDNF, but not by NGF. The neuronal survival was prolonged, as in the case of peripheral neurons, by bFGF, elevated potassium, cAMP, forskolin, and metabotropic glutamate receptor agonist. The cell death was inhibited by inhibitors of interleukin-1 beta-converting enzyme and CPP32. CPP32-like proteolytic activity was increased prior to the appearance of apoptotic cells. These results suggest that cortical neurons die after separation from glial cells through apoptosis caused by deprivation of neurotrophic factors produced by the astroglial cells.", "author" : [ { "dropping-particle" : "", "family" : "Ohgoh", "given" : "M", "non-dropping-particle" : "", "parse-names" : false, "suffix" : "" }, { "dropping-particle" : "", "family" : "Kimura", "given" : "M", "non-dropping-particle" : "", "parse-names" : false, "suffix" : "" }, { "dropping-particle" : "", "family" : "Ogura", "given" : "H", "non-dropping-particle" : "", "parse-names" : false, "suffix" : "" }, { "dropping-particle" : "", "family" : "Katayama", "given" : "K", "non-dropping-particle" : "", "parse-names" : false, "suffix" : "" }, { "dropping-particle" : "", "family" : "Nishizawa", "given" : "Y", "non-dropping-particle" : "", "parse-names" : false, "suffix" : "" } ], "container-title" : "Exp Neurol", "edition" : "1998/02/10", "id" : "ITEM-2", "issue" : "1", "issued" : { "date-parts" : [ [ "1998" ] ] }, "note" : "Ohgoh, M\nKimura, M\nOgura, H\nKatayama, K\nNishizawa, Y\nUnited states\nExperimental neurology\nExp Neurol. 1998 Jan;149(1):51-63.", "page" : "51-63", "title" : "Apoptotic cell death of cultured cerebral cortical neurons induced by withdrawal of astroglial trophic support", "type" : "article-journal", "volume" : "149" }, "uris" : [ "http://www.mendeley.com/documents/?uuid=ca73b4d1-1e6f-4c93-9463-03ae1bd2833e" ] } ], "mendeley" : { "previouslyFormattedCitation" : "(Ohgoh et al., 1998; Hetman et al., 2000)" }, "properties" : { "noteIndex" : 0 }, "schema" : "https://github.com/citation-style-language/schema/raw/master/csl-citation.json" }</w:instrText>
      </w:r>
      <w:r w:rsidR="00122438" w:rsidRPr="0059373D">
        <w:rPr>
          <w:rFonts w:cs="Arial"/>
        </w:rPr>
        <w:fldChar w:fldCharType="separate"/>
      </w:r>
      <w:r w:rsidRPr="00660074">
        <w:rPr>
          <w:rFonts w:cs="Arial"/>
          <w:noProof/>
        </w:rPr>
        <w:t>(Ohgoh et al., 1998; Hetman et al., 2000)</w:t>
      </w:r>
      <w:r w:rsidR="00122438" w:rsidRPr="0059373D">
        <w:rPr>
          <w:rFonts w:cs="Arial"/>
        </w:rPr>
        <w:fldChar w:fldCharType="end"/>
      </w:r>
      <w:r w:rsidRPr="0059373D">
        <w:rPr>
          <w:rFonts w:cs="Arial"/>
        </w:rPr>
        <w:t xml:space="preserve">. </w:t>
      </w:r>
      <w:r>
        <w:rPr>
          <w:rFonts w:cs="Arial"/>
        </w:rPr>
        <w:t>Of relevance to PD and the purpose of testing neuroprotective effects of IGF-1, the use of this cell model moreover provides several benefits.</w:t>
      </w:r>
    </w:p>
    <w:p w:rsidR="003E4DB5" w:rsidRPr="0059373D" w:rsidRDefault="003E4DB5" w:rsidP="003E4DB5">
      <w:pPr>
        <w:autoSpaceDE w:val="0"/>
        <w:autoSpaceDN w:val="0"/>
        <w:adjustRightInd w:val="0"/>
        <w:rPr>
          <w:rFonts w:cs="AdvPSHEL"/>
          <w:bCs/>
          <w:lang w:eastAsia="en-GB"/>
        </w:rPr>
      </w:pPr>
      <w:r>
        <w:rPr>
          <w:rFonts w:cs="AdvPSHEL"/>
          <w:bCs/>
          <w:lang w:eastAsia="en-GB"/>
        </w:rPr>
        <w:t xml:space="preserve">Indeed, </w:t>
      </w:r>
      <w:r w:rsidRPr="0059373D">
        <w:rPr>
          <w:rFonts w:cs="AdvPSHEL"/>
          <w:bCs/>
          <w:lang w:eastAsia="en-GB"/>
        </w:rPr>
        <w:t xml:space="preserve">PD for many years has been considered a pure motor disorder with symptoms have been attributed </w:t>
      </w:r>
      <w:r>
        <w:rPr>
          <w:rFonts w:cs="AdvPSHEL"/>
          <w:bCs/>
          <w:lang w:eastAsia="en-GB"/>
        </w:rPr>
        <w:t xml:space="preserve">solely </w:t>
      </w:r>
      <w:r w:rsidRPr="0059373D">
        <w:rPr>
          <w:rFonts w:cs="AdvPSHEL"/>
          <w:bCs/>
          <w:lang w:eastAsia="en-GB"/>
        </w:rPr>
        <w:t xml:space="preserve">to the loss of nigral dopaminergic neurons and the subsequent depletion of striatal dopamine. However, recent studies have indicated that the impairment </w:t>
      </w:r>
      <w:r>
        <w:rPr>
          <w:rFonts w:cs="AdvPSHEL"/>
          <w:bCs/>
          <w:lang w:eastAsia="en-GB"/>
        </w:rPr>
        <w:t xml:space="preserve">also </w:t>
      </w:r>
      <w:r w:rsidRPr="0059373D">
        <w:rPr>
          <w:rFonts w:cs="AdvPSHEL"/>
          <w:bCs/>
          <w:lang w:eastAsia="en-GB"/>
        </w:rPr>
        <w:t>affects other areas of the brain</w:t>
      </w:r>
      <w:r w:rsidR="00926D64">
        <w:rPr>
          <w:rFonts w:cs="AdvPSHEL"/>
          <w:bCs/>
          <w:lang w:eastAsia="en-GB"/>
        </w:rPr>
        <w:t>,</w:t>
      </w:r>
      <w:r w:rsidRPr="0059373D">
        <w:rPr>
          <w:rFonts w:cs="AdvPSHEL"/>
          <w:bCs/>
          <w:lang w:eastAsia="en-GB"/>
        </w:rPr>
        <w:t xml:space="preserve"> which thereby causes a variety of non-motor symptoms. One such of these is cognitive dysfunction occurring in one-third of PD patients </w:t>
      </w:r>
      <w:r>
        <w:rPr>
          <w:rFonts w:cs="AdvPSHEL"/>
          <w:bCs/>
          <w:lang w:eastAsia="en-GB"/>
        </w:rPr>
        <w:t xml:space="preserve">in advanced stages </w:t>
      </w:r>
      <w:r w:rsidR="00122438" w:rsidRPr="0059373D">
        <w:rPr>
          <w:rFonts w:cs="AdvPSHEL"/>
          <w:bCs/>
          <w:lang w:eastAsia="en-GB"/>
        </w:rPr>
        <w:fldChar w:fldCharType="begin" w:fldLock="1"/>
      </w:r>
      <w:r w:rsidR="00994410">
        <w:rPr>
          <w:rFonts w:cs="AdvPSHEL"/>
          <w:bCs/>
          <w:lang w:eastAsia="en-GB"/>
        </w:rPr>
        <w:instrText>ADDIN CSL_CITATION { "citationItems" : [ { "id" : "ITEM-1", "itemData" : { "DOI" : "10.1111/j.1460-9568.2012.08162.x", "ISSN" : "1460-9568", "PMID" : "22708601", "abstract" : "Parkinson's disease (PD) has for decades been considered a pure motor disorder and its cardinal motor symptoms have been attributed to the loss of dopaminergic (DAergic) neurons in the substantia nigra pars compacta and to nigral Lewy body pathology. However, there has more recently been a shift in the conceptualization of the disease, and its pathological features have now been recognized as involving several other areas of the brain and indeed even outside the central nervous system. There are a corresponding variety of intrinsic non-motor symptoms such as autonomic dysfunction, cognitive impairment, sleep disturbances and neuropsychiatric problems, which cannot be explained exclusively by nigral pathology. In this review, we will focus on cognitive impairment and affective symptoms in PD, and we will consider whether, and how, these deficits can best be modelled in rodent models of the disorder. As only a few of the non-motor symptoms respond to standard DA replacement therapies, the quest for a broader therapeutic approach remains a major research effort, and success in this area in particular will be strongly dependent on appropriate rodent models. In addition, better understanding of the different models, as well as the advantages and disadvantages of the available behavioural tasks, will result in better tools for evaluating new treatment strategies for PD patients suffering from these neuropsychological symptoms.", "author" : [ { "dropping-particle" : "", "family" : "Lindgren", "given" : "Hanna S", "non-dropping-particle" : "", "parse-names" : false, "suffix" : "" }, { "dropping-particle" : "", "family" : "Dunnett", "given" : "Stephen B", "non-dropping-particle" : "", "parse-names" : false, "suffix" : "" } ], "container-title" : "The European journal of neuroscience", "id" : "ITEM-1", "issue" : "12", "issued" : { "date-parts" : [ [ "2012", "6" ] ] }, "page" : "1894-907", "title" : "Cognitive dysfunction and depression in Parkinson's disease: what can be learned from rodent models?", "type" : "article-journal", "volume" : "35" }, "uris" : [ "http://www.mendeley.com/documents/?uuid=62b9c13d-f37a-4500-8c3d-3d7890252625" ] } ], "mendeley" : { "previouslyFormattedCitation" : "(Lindgren and Dunnett, 2012)" }, "properties" : { "noteIndex" : 0 }, "schema" : "https://github.com/citation-style-language/schema/raw/master/csl-citation.json" }</w:instrText>
      </w:r>
      <w:r w:rsidR="00122438" w:rsidRPr="0059373D">
        <w:rPr>
          <w:rFonts w:cs="AdvPSHEL"/>
          <w:bCs/>
          <w:lang w:eastAsia="en-GB"/>
        </w:rPr>
        <w:fldChar w:fldCharType="separate"/>
      </w:r>
      <w:r w:rsidRPr="00660074">
        <w:rPr>
          <w:rFonts w:cs="AdvPSHEL"/>
          <w:bCs/>
          <w:noProof/>
          <w:lang w:eastAsia="en-GB"/>
        </w:rPr>
        <w:t>(Lindgren and Dunnett, 2012)</w:t>
      </w:r>
      <w:r w:rsidR="00122438" w:rsidRPr="0059373D">
        <w:rPr>
          <w:rFonts w:cs="AdvPSHEL"/>
          <w:bCs/>
          <w:lang w:eastAsia="en-GB"/>
        </w:rPr>
        <w:fldChar w:fldCharType="end"/>
      </w:r>
      <w:r w:rsidRPr="0059373D">
        <w:rPr>
          <w:rFonts w:cs="AdvPSHEL"/>
          <w:bCs/>
          <w:lang w:eastAsia="en-GB"/>
        </w:rPr>
        <w:t>. Whilst the underlying pathology h</w:t>
      </w:r>
      <w:r>
        <w:rPr>
          <w:rFonts w:cs="AdvPSHEL"/>
          <w:bCs/>
          <w:lang w:eastAsia="en-GB"/>
        </w:rPr>
        <w:t>as not been elucidated, an impairment of the pathway</w:t>
      </w:r>
      <w:r w:rsidRPr="0059373D">
        <w:rPr>
          <w:rFonts w:cs="AdvPSHEL"/>
          <w:bCs/>
          <w:lang w:eastAsia="en-GB"/>
        </w:rPr>
        <w:t xml:space="preserve"> connecting the basal ganglia and the frontal cortex, which may subsequently cause a degeneration of cortical</w:t>
      </w:r>
      <w:r>
        <w:rPr>
          <w:rFonts w:cs="AdvPSHEL"/>
          <w:bCs/>
          <w:lang w:eastAsia="en-GB"/>
        </w:rPr>
        <w:t xml:space="preserve"> neurons, appears as a contributor </w:t>
      </w:r>
      <w:r w:rsidRPr="0059373D">
        <w:rPr>
          <w:rFonts w:cs="AdvPSHEL"/>
          <w:bCs/>
          <w:lang w:eastAsia="en-GB"/>
        </w:rPr>
        <w:t xml:space="preserve">to this </w:t>
      </w:r>
      <w:r w:rsidRPr="009A519C">
        <w:rPr>
          <w:rFonts w:cs="AdvPSHEL"/>
          <w:bCs/>
          <w:lang w:eastAsia="en-GB"/>
        </w:rPr>
        <w:t xml:space="preserve">decline </w:t>
      </w:r>
      <w:r w:rsidR="00122438" w:rsidRPr="009A519C">
        <w:rPr>
          <w:rFonts w:cs="AdvPSHEL"/>
          <w:bCs/>
          <w:lang w:eastAsia="en-GB"/>
        </w:rPr>
        <w:fldChar w:fldCharType="begin" w:fldLock="1"/>
      </w:r>
      <w:r w:rsidR="00994410">
        <w:rPr>
          <w:rFonts w:cs="AdvPSHEL"/>
          <w:bCs/>
          <w:lang w:eastAsia="en-GB"/>
        </w:rPr>
        <w:instrText>ADDIN CSL_CITATION { "citationItems" : [ { "id" : "ITEM-1", "itemData" : { "DOI" : "10.1016/S1474-4422(06)70373-8", "ISSN" : "1474-4422", "PMID" : "16488379", "abstract" : "The clinical diagnosis of Parkinson's disease rests on the identification of the characteristics related to dopamine deficiency that are a consequence of degeneration of the substantia nigra pars compacta. However, non-dopaminergic and non-motor symptoms are sometimes present before diagnosis and almost inevitably emerge with disease progression. Indeed, non-motor symptoms dominate the clinical picture of advanced Parkinson's disease and contribute to severe disability, impaired quality of life, and shortened life expectancy. By contrast with the dopaminergic symptoms of the disease, for which treatment is available, non-motor symptoms are often poorly recognised and inadequately treated. However, attention is now being focused on the recognition and quantitation of non-motor symptoms, which will form the basis of improved treatments. Some non-motor symptoms, including depression, constipation, pain, genitourinary problems, and sleep disorders, can be improved with available treatments. Other non-motor symptoms can be more refractory and need the introduction of novel non-dopaminergic drugs. Inevitably, the development of treatments that can slow or prevent the progression of Parkinson's disease and its multicentric neurodegeneration provides the best hope of curing non-motor symptoms.", "author" : [ { "dropping-particle" : "", "family" : "Chaudhuri", "given" : "K Ray", "non-dropping-particle" : "", "parse-names" : false, "suffix" : "" }, { "dropping-particle" : "", "family" : "Healy", "given" : "Daniel G", "non-dropping-particle" : "", "parse-names" : false, "suffix" : "" }, { "dropping-particle" : "V", "family" : "Schapira", "given" : "Anthony H", "non-dropping-particle" : "", "parse-names" : false, "suffix" : "" } ], "container-title" : "Lancet neurology", "id" : "ITEM-1", "issue" : "March", "issued" : { "date-parts" : [ [ "2006", "3" ] ] }, "page" : "235-45", "title" : "Non-motor symptoms of Parkinson \u2019 s disease : diagnosis and management", "type" : "article-journal", "volume" : "5" }, "uris" : [ "http://www.mendeley.com/documents/?uuid=79e9b691-3c04-4657-b506-808f38237c11" ] }, { "id" : "ITEM-2", "itemData" : { "DOI" : "10.1523/JNEUROSCI.4439-05.2006", "ISSN" : "1529-2401", "PMID" : "16597742", "abstract" : "The striatum receives massive cortical excitatory inputs and is densely innervated by dopamine. Striatal projection neurons form either the direct or indirect pathways. Models of Parkinson's disease propose that dopaminergic degeneration imbalances both pathways, although direct electrophysiological evidence is lacking. Here, striatal neurons were identified by electrophysiological criteria and Neurobiotin labeling combined with either immunohistochemistry or in situ hybridization. Their spontaneous discharge activity and spike response to cortical stimulation were recorded in vivo in anesthetized rats rendered hemi-parkinsonian by 6-hydroxydopamine. We showed that striatonigral neurons (direct pathway) were inhibited whereas striatopallidal neurons (indirect pathway) were activated by dopaminergic lesion. We also identified, with antidromic stimulations, corticostriatal neurons that preferentially innervate striatonigral or striatopallidal neurons and showed that dopaminergic depletion selectively decreased the spontaneous activity of the former. Therefore, dopamine degeneration induces a cascade of imbalances that spread out of the basal ganglia and affect the whole basal ganglia-thalamo-cortical circuits. Fast-spiking GABA interneurons provide potent feedforward inhibition of striatal projection neurons. We showed here that these interneurons narrowed the time window of the responses of projection neurons to cortical stimulation. In the dopamine-depleted striatum, because the intrinsic activity of these interneurons was not altered, their feedforward inhibition worsened the striatal imbalance. Indeed, the time window of the evoked responses was narrower for striatonigral neurons and wider for striatopallidal neurons. Therefore, after dopaminergic depletion, cortical inputs and GABA interneurons might imbalance striatal projection neurons and represent two novel nondopaminergic mechanisms that might secondarily contribute to the pathophysiology of Parkinson's disease.", "author" : [ { "dropping-particle" : "", "family" : "Mallet", "given" : "Nicolas", "non-dropping-particle" : "", "parse-names" : false, "suffix" : "" }, { "dropping-particle" : "", "family" : "Ballion", "given" : "B\u00e9rang\u00e8re", "non-dropping-particle" : "", "parse-names" : false, "suffix" : "" }, { "dropping-particle" : "", "family" : "Moine", "given" : "Catherine", "non-dropping-particle" : "Le", "parse-names" : false, "suffix" : "" }, { "dropping-particle" : "", "family" : "Gonon", "given" : "Fran\u00e7ois", "non-dropping-particle" : "", "parse-names" : false, "suffix" : "" } ], "container-title" : "The Journal of neuroscience : the official journal of the Society for Neuroscience", "id" : "ITEM-2", "issue" : "14", "issued" : { "date-parts" : [ [ "2006", "4", "5" ] ] }, "page" : "3875-84", "title" : "Cortical inputs and GABA interneurons imbalance projection neurons in the striatum of parkinsonian rats.", "type" : "article-journal", "volume" : "26" }, "uris" : [ "http://www.mendeley.com/documents/?uuid=cefbe635-d8d1-44b9-95ae-b3636827555d" ] } ], "mendeley" : { "manualFormatting" : "(Mallet et al., 2006)", "previouslyFormattedCitation" : "(Chaudhuri et al., 2006; Mallet et al., 2006)" }, "properties" : { "noteIndex" : 0 }, "schema" : "https://github.com/citation-style-language/schema/raw/master/csl-citation.json" }</w:instrText>
      </w:r>
      <w:r w:rsidR="00122438" w:rsidRPr="009A519C">
        <w:rPr>
          <w:rFonts w:cs="AdvPSHEL"/>
          <w:bCs/>
          <w:lang w:eastAsia="en-GB"/>
        </w:rPr>
        <w:fldChar w:fldCharType="separate"/>
      </w:r>
      <w:r w:rsidRPr="009A519C">
        <w:rPr>
          <w:rFonts w:cs="AdvPSHEL"/>
          <w:bCs/>
          <w:noProof/>
          <w:lang w:eastAsia="en-GB"/>
        </w:rPr>
        <w:t>(Mallet et al., 2006)</w:t>
      </w:r>
      <w:r w:rsidR="00122438" w:rsidRPr="009A519C">
        <w:rPr>
          <w:rFonts w:cs="AdvPSHEL"/>
          <w:bCs/>
          <w:lang w:eastAsia="en-GB"/>
        </w:rPr>
        <w:fldChar w:fldCharType="end"/>
      </w:r>
      <w:r w:rsidRPr="009A519C">
        <w:rPr>
          <w:rFonts w:cs="AdvPSHEL"/>
          <w:bCs/>
          <w:lang w:eastAsia="en-GB"/>
        </w:rPr>
        <w:t>. I</w:t>
      </w:r>
      <w:r w:rsidRPr="0059373D">
        <w:rPr>
          <w:rFonts w:cs="AdvPSHEL"/>
          <w:bCs/>
          <w:lang w:eastAsia="en-GB"/>
        </w:rPr>
        <w:t>GF-</w:t>
      </w:r>
      <w:r>
        <w:rPr>
          <w:rFonts w:cs="AdvPSHEL"/>
          <w:bCs/>
          <w:lang w:eastAsia="en-GB"/>
        </w:rPr>
        <w:t>1, with its mitogenic property exerted</w:t>
      </w:r>
      <w:r w:rsidRPr="0059373D">
        <w:rPr>
          <w:rFonts w:cs="AdvPSHEL"/>
          <w:bCs/>
          <w:lang w:eastAsia="en-GB"/>
        </w:rPr>
        <w:t xml:space="preserve"> through PI3K/Akt pathway, </w:t>
      </w:r>
      <w:r>
        <w:rPr>
          <w:rFonts w:cs="AdvPSHEL"/>
          <w:bCs/>
          <w:lang w:eastAsia="en-GB"/>
        </w:rPr>
        <w:t xml:space="preserve">has </w:t>
      </w:r>
      <w:r w:rsidRPr="0059373D">
        <w:rPr>
          <w:rFonts w:cs="AdvPSHEL"/>
          <w:bCs/>
          <w:lang w:eastAsia="en-GB"/>
        </w:rPr>
        <w:t>provided</w:t>
      </w:r>
      <w:r>
        <w:rPr>
          <w:rFonts w:cs="AdvPSHEL"/>
          <w:bCs/>
          <w:lang w:eastAsia="en-GB"/>
        </w:rPr>
        <w:t xml:space="preserve"> an</w:t>
      </w:r>
      <w:r w:rsidRPr="0059373D">
        <w:rPr>
          <w:rFonts w:cs="AdvPSHEL"/>
          <w:bCs/>
          <w:lang w:eastAsia="en-GB"/>
        </w:rPr>
        <w:t xml:space="preserve"> enhancement in </w:t>
      </w:r>
      <w:r>
        <w:rPr>
          <w:rFonts w:cs="AdvPSHEL"/>
          <w:bCs/>
          <w:lang w:eastAsia="en-GB"/>
        </w:rPr>
        <w:t xml:space="preserve">the </w:t>
      </w:r>
      <w:r w:rsidRPr="0059373D">
        <w:rPr>
          <w:rFonts w:cs="AdvPSHEL"/>
          <w:bCs/>
          <w:lang w:eastAsia="en-GB"/>
        </w:rPr>
        <w:t xml:space="preserve">survival of rat cortical neurons </w:t>
      </w:r>
      <w:r w:rsidR="00122438" w:rsidRPr="0059373D">
        <w:rPr>
          <w:rFonts w:cs="AdvPSHEL"/>
          <w:bCs/>
          <w:lang w:eastAsia="en-GB"/>
        </w:rPr>
        <w:fldChar w:fldCharType="begin" w:fldLock="1"/>
      </w:r>
      <w:r w:rsidR="00994410">
        <w:rPr>
          <w:rFonts w:cs="AdvPSHEL"/>
          <w:bCs/>
          <w:lang w:eastAsia="en-GB"/>
        </w:rPr>
        <w:instrText>ADDIN CSL_CITATION { "citationItems" : [ { "id" : "ITEM-1", "itemData" : { "DOI" : "10.1523/JNEUROSCI.1700-08.2009", "ISSN" : "1529-2401", "PMID" : "19158303", "abstract" : "Although survival-promoting effects of insulin-like growth factor-1 (IGF-1) during neurogenesis are well characterized, mitogenic effects remain less well substantiated. Here, we characterize cell cycle regulators and signaling pathways underlying IGF-1 effects on embryonic cortical precursor proliferation in vitro and in vivo. In vitro, IGF-1 stimulated cell cycle progression and increased cell number without promoting cell survival. IGF-1 induced rapid increases in cyclin D1 and D3 protein levels at 4 h and cyclin E at 8 h. Moreover, p27(KIP1) and p57(KIP2) expression were reduced, suggesting downregulation of negative regulators contributes to mitogenesis. Furthermore, the phosphatidylinositol 3-kinase (PI3K)/Akt pathway specifically underlies IGF-1 activity, because blocking this pathway, but not MEK (mitogen-activated protein kinase kinase)/ERK (extracellular signal-regulated kinase), prevented mitogenesis. To determine whether mechanisms defined in culture relate to corticogenesis in vivo, we performed transuterine intracerebroventricular injections. Whereas blockade of endogenous factor with anti-IGF-1 antibody decreased DNA synthesis, IGF-1 injection stimulated DNA synthesis and increased the number of S-phase cells in the ventricular zone. IGF-1 treatment increased phospho-Akt fourfold at 30 min, cyclins D1 and E by 6 h, and decreased p27(KIP1) and p57(KIP2) expression. Moreover, blockade of the PI3K/Akt pathway in vivo decreased DNA synthesis and cyclin E, increased p27(KIP1) and p57(KIP2) expression, and prevented IGF-1-induced cyclin E mRNA upregulation. Finally, IGF-1 injection in embryos increased postnatal day 10 brain DNA content by 28%, suggesting a role for IGF-1 in brain growth control. These results demonstrate a mitogenic role for IGF-1 that tightly controls both positive and negative cell cycle regulators, and indicate that the PI3K/Akt pathway mediates IGF-1 mitogenic signaling during corticogenesis.", "author" : [ { "dropping-particle" : "", "family" : "Mairet-Coello", "given" : "Georges", "non-dropping-particle" : "", "parse-names" : false, "suffix" : "" }, { "dropping-particle" : "", "family" : "Tury", "given" : "Anna", "non-dropping-particle" : "", "parse-names" : false, "suffix" : "" }, { "dropping-particle" : "", "family" : "DiCicco-Bloom", "given" : "Emanuel", "non-dropping-particle" : "", "parse-names" : false, "suffix" : "" } ], "container-title" : "The Journal of neuroscience : the official journal of the Society for Neuroscience", "id" : "ITEM-1", "issue" : "3", "issued" : { "date-parts" : [ [ "2009", "1", "21" ] ] }, "page" : "775-88", "title" : "Insulin-like growth factor-1 promotes G(1)/S cell cycle progression through bidirectional regulation of cyclins and cyclin-dependent kinase inhibitors via the phosphatidylinositol 3-kinase/Akt pathway in developing rat cerebral cortex.", "type" : "article-journal", "volume" : "29" }, "uris" : [ "http://www.mendeley.com/documents/?uuid=10869eb8-77ba-492d-b6b1-6651b2e4290c" ] }, { "id" : "ITEM-2", "itemData" : { "DOI" : "10.1016/j.ijdevneu.2007.03.004", "ISSN" : "0736-5748", "PMID" : "17459648", "abstract" : "Increased expression of insulin-like growth factor-I (IGF-I) in embryonic neural progenitors in vivo has been shown to accelerate neuron proliferation in the neocortex. In the present study, the in vivo actions of (IGF-I) on naturally occurring neuron death in the cerebral cortex were investigated during embryonic and early postnatal development in a line of transgenic (Tg) mice that overexpress IGF-I in the brain, directed by nestin genomic regulatory elements, beginning at least as early as embryonic day (E) 13. The areal density of apoptotic cells (N(A), cells/mm2) at E16 in the telencephalic wall of Tg and littermate control embryos was determined by immunostaining with an antibody specific for activated caspase-3. Stereological analyses were conducted to measure the numerical density (N(V), cells/mm3) and total number of immunoreactive apoptotic cells in the cerebral cortex of nestin/IGF-I Tg and control mice at postnatal days (P) 0 and 5. The volume of cerebral cortex and both the N(V) and total number of all cortical neurons also were determined in both cerebral hemispheres at P0, P5 and P270. Apoptotic cells were rare in the embryonic telencephalic wall at E16. However, the overall N(A) of apoptotic cells was found to be significantly less by 46% in Tg embryos. The volume of the cerebral cortex was significantly greater in Tg mice at P0 (30%), P5 (13%) and P270 (26%). The total number of cortical neurons in Tg mice was significantly increased at P0 (29%), P5 (29%) and P270 (31%), although the N(V) of cortical neurons did not differ significantly between Tg and control mice at any age. Transgenic mice at P0 and P5 exhibited significant decreases in the N(V) of apoptotic cells in the cerebral cortex (31% and 39%, respectively). The vast majority of these apoptotic cells (&gt; 90%) were judged to be neurons by their morphological appearance. Increased expression of IGF-I inhibits naturally occurring (i.e. apoptotic) neuron death during early postnatal development of the cerebral cortex to a degree that sustains a persistent increase in total neuron number even in the adult animal.", "author" : [ { "dropping-particle" : "", "family" : "Hodge", "given" : "Rebecca D", "non-dropping-particle" : "", "parse-names" : false, "suffix" : "" }, { "dropping-particle" : "", "family" : "D'Ercole", "given" : "A Joseph", "non-dropping-particle" : "", "parse-names" : false, "suffix" : "" }, { "dropping-particle" : "", "family" : "O'Kusky", "given" : "John R", "non-dropping-particle" : "", "parse-names" : false, "suffix" : "" } ], "container-title" : "International journal of developmental neuroscience : the official journal of the International Society for Developmental Neuroscience", "id" : "ITEM-2", "issue" : "4", "issued" : { "date-parts" : [ [ "2007", "6" ] ] }, "page" : "233-41", "title" : "Insulin-like growth factor-I (IGF-I) inhibits neuronal apoptosis in the developing cerebral cortex in vivo.", "type" : "article-journal", "volume" : "25" }, "uris" : [ "http://www.mendeley.com/documents/?uuid=22047d09-b0fb-4a66-b462-523d101a79ba" ] } ], "mendeley" : { "previouslyFormattedCitation" : "(Hodge et al., 2007; Mairet-Coello et al., 2009)" }, "properties" : { "noteIndex" : 0 }, "schema" : "https://github.com/citation-style-language/schema/raw/master/csl-citation.json" }</w:instrText>
      </w:r>
      <w:r w:rsidR="00122438" w:rsidRPr="0059373D">
        <w:rPr>
          <w:rFonts w:cs="AdvPSHEL"/>
          <w:bCs/>
          <w:lang w:eastAsia="en-GB"/>
        </w:rPr>
        <w:fldChar w:fldCharType="separate"/>
      </w:r>
      <w:r w:rsidRPr="00660074">
        <w:rPr>
          <w:rFonts w:cs="AdvPSHEL"/>
          <w:bCs/>
          <w:noProof/>
          <w:lang w:eastAsia="en-GB"/>
        </w:rPr>
        <w:t>(Hodge et al., 2007; Mairet-Coello et al., 2009)</w:t>
      </w:r>
      <w:r w:rsidR="00122438" w:rsidRPr="0059373D">
        <w:rPr>
          <w:rFonts w:cs="AdvPSHEL"/>
          <w:bCs/>
          <w:lang w:eastAsia="en-GB"/>
        </w:rPr>
        <w:fldChar w:fldCharType="end"/>
      </w:r>
      <w:r w:rsidRPr="0059373D">
        <w:rPr>
          <w:rFonts w:cs="AdvPSHEL"/>
          <w:bCs/>
          <w:lang w:eastAsia="en-GB"/>
        </w:rPr>
        <w:t xml:space="preserve">. Hence, </w:t>
      </w:r>
      <w:r>
        <w:rPr>
          <w:rFonts w:cs="AdvPSHEL"/>
          <w:bCs/>
          <w:lang w:eastAsia="en-GB"/>
        </w:rPr>
        <w:t>it is rational to use the</w:t>
      </w:r>
      <w:r w:rsidRPr="0059373D">
        <w:rPr>
          <w:rFonts w:cs="AdvPSHEL"/>
          <w:bCs/>
          <w:lang w:eastAsia="en-GB"/>
        </w:rPr>
        <w:t xml:space="preserve"> cortical n</w:t>
      </w:r>
      <w:r>
        <w:rPr>
          <w:rFonts w:cs="AdvPSHEL"/>
          <w:bCs/>
          <w:lang w:eastAsia="en-GB"/>
        </w:rPr>
        <w:t xml:space="preserve">euronal culture for testing the </w:t>
      </w:r>
      <w:r w:rsidRPr="0059373D">
        <w:rPr>
          <w:rFonts w:cs="AdvPSHEL"/>
          <w:bCs/>
          <w:lang w:eastAsia="en-GB"/>
        </w:rPr>
        <w:t>neuroprotecti</w:t>
      </w:r>
      <w:r>
        <w:rPr>
          <w:rFonts w:cs="AdvPSHEL"/>
          <w:bCs/>
          <w:lang w:eastAsia="en-GB"/>
        </w:rPr>
        <w:t>ve effects of IGF-1</w:t>
      </w:r>
      <w:r w:rsidRPr="0059373D">
        <w:rPr>
          <w:rFonts w:cs="AdvPSHEL"/>
          <w:bCs/>
          <w:lang w:eastAsia="en-GB"/>
        </w:rPr>
        <w:t>.</w:t>
      </w:r>
    </w:p>
    <w:p w:rsidR="003F3BA7" w:rsidRDefault="003E4DB5" w:rsidP="003E4DB5">
      <w:pPr>
        <w:rPr>
          <w:rFonts w:eastAsia="Times New Roman" w:cs="Arial"/>
          <w:bCs/>
        </w:rPr>
      </w:pPr>
      <w:r>
        <w:rPr>
          <w:rFonts w:cs="AdvPSHEL"/>
          <w:bCs/>
          <w:lang w:eastAsia="en-GB"/>
        </w:rPr>
        <w:t xml:space="preserve">Due to poor </w:t>
      </w:r>
      <w:r>
        <w:rPr>
          <w:rFonts w:cs="AdvPSHEL"/>
          <w:bCs/>
          <w:i/>
          <w:lang w:eastAsia="en-GB"/>
        </w:rPr>
        <w:t>eGFP</w:t>
      </w:r>
      <w:r>
        <w:rPr>
          <w:rFonts w:cs="AdvPSHEL"/>
          <w:bCs/>
          <w:lang w:eastAsia="en-GB"/>
        </w:rPr>
        <w:t xml:space="preserve"> expression, </w:t>
      </w:r>
      <w:r w:rsidR="00BB4DE6">
        <w:rPr>
          <w:rFonts w:cs="AdvPSHEL"/>
          <w:bCs/>
          <w:lang w:eastAsia="en-GB"/>
        </w:rPr>
        <w:t xml:space="preserve">the titres of </w:t>
      </w:r>
      <w:r>
        <w:rPr>
          <w:rFonts w:cs="AdvPSHEL"/>
          <w:bCs/>
          <w:lang w:eastAsia="en-GB"/>
        </w:rPr>
        <w:t xml:space="preserve">LV-IGF-1 vectors </w:t>
      </w:r>
      <w:r w:rsidR="00BB4DE6">
        <w:rPr>
          <w:rFonts w:cs="AdvPSHEL"/>
          <w:bCs/>
          <w:lang w:eastAsia="en-GB"/>
        </w:rPr>
        <w:t xml:space="preserve">used in this chapter based on </w:t>
      </w:r>
      <w:r>
        <w:rPr>
          <w:rFonts w:cs="AdvPSHEL"/>
          <w:bCs/>
          <w:lang w:eastAsia="en-GB"/>
        </w:rPr>
        <w:t>qPCR</w:t>
      </w:r>
      <w:r w:rsidR="00BB4DE6">
        <w:rPr>
          <w:rFonts w:cs="AdvPSHEL"/>
          <w:bCs/>
          <w:lang w:eastAsia="en-GB"/>
        </w:rPr>
        <w:t xml:space="preserve"> titration</w:t>
      </w:r>
      <w:r>
        <w:rPr>
          <w:rFonts w:cs="AdvPSHEL"/>
          <w:bCs/>
          <w:lang w:eastAsia="en-GB"/>
        </w:rPr>
        <w:t xml:space="preserve">. According to </w:t>
      </w:r>
      <w:r w:rsidR="00BB4DE6">
        <w:t>previous experience in Yáñez</w:t>
      </w:r>
      <w:r>
        <w:t xml:space="preserve"> lab</w:t>
      </w:r>
      <w:r>
        <w:rPr>
          <w:rFonts w:cs="AdvPSHEL"/>
          <w:bCs/>
          <w:lang w:eastAsia="en-GB"/>
        </w:rPr>
        <w:t xml:space="preserve">, qPCR MOI 100 </w:t>
      </w:r>
      <w:r w:rsidRPr="0059373D">
        <w:rPr>
          <w:rFonts w:cs="AdvPSHEL"/>
          <w:bCs/>
          <w:lang w:eastAsia="en-GB"/>
        </w:rPr>
        <w:t>(</w:t>
      </w:r>
      <w:r>
        <w:rPr>
          <w:rFonts w:cs="AdvPSHEL"/>
          <w:bCs/>
          <w:lang w:eastAsia="en-GB"/>
        </w:rPr>
        <w:t xml:space="preserve">viral DNA copies/ml) provides comparable levels of transgene expression to MOI 10 (eGFP transducing units/ml), which was </w:t>
      </w:r>
      <w:r>
        <w:rPr>
          <w:rFonts w:cs="AdvPSHEL"/>
          <w:bCs/>
          <w:lang w:eastAsia="en-GB"/>
        </w:rPr>
        <w:lastRenderedPageBreak/>
        <w:t>optimised in chapter 4 (figure 4.3).</w:t>
      </w:r>
      <w:r w:rsidRPr="0059373D">
        <w:rPr>
          <w:rFonts w:cs="AdvPSHEL"/>
          <w:bCs/>
          <w:lang w:eastAsia="en-GB"/>
        </w:rPr>
        <w:t xml:space="preserve"> </w:t>
      </w:r>
      <w:r>
        <w:rPr>
          <w:rFonts w:cs="AdvPSHEL"/>
          <w:bCs/>
          <w:lang w:eastAsia="en-GB"/>
        </w:rPr>
        <w:t>However, following IDLV-IGF-1 transduction at qPCR MOI 100, survival of cortical neurons was extremely reduced</w:t>
      </w:r>
      <w:r w:rsidRPr="0059373D">
        <w:rPr>
          <w:rFonts w:cs="AdvPSHEL"/>
          <w:bCs/>
          <w:lang w:eastAsia="en-GB"/>
        </w:rPr>
        <w:t xml:space="preserve"> </w:t>
      </w:r>
      <w:r>
        <w:rPr>
          <w:rFonts w:cs="AdvPSHEL"/>
          <w:bCs/>
          <w:lang w:eastAsia="en-GB"/>
        </w:rPr>
        <w:t xml:space="preserve">despite </w:t>
      </w:r>
      <w:r w:rsidRPr="0059373D">
        <w:rPr>
          <w:rFonts w:cs="AdvPSHEL"/>
          <w:bCs/>
          <w:lang w:eastAsia="en-GB"/>
        </w:rPr>
        <w:t>trophic</w:t>
      </w:r>
      <w:r>
        <w:rPr>
          <w:rFonts w:cs="AdvPSHEL"/>
          <w:bCs/>
          <w:lang w:eastAsia="en-GB"/>
        </w:rPr>
        <w:t xml:space="preserve"> </w:t>
      </w:r>
      <w:r w:rsidRPr="0059373D">
        <w:rPr>
          <w:rFonts w:cs="AdvPSHEL"/>
          <w:bCs/>
          <w:lang w:eastAsia="en-GB"/>
        </w:rPr>
        <w:t xml:space="preserve">support </w:t>
      </w:r>
      <w:r>
        <w:rPr>
          <w:rFonts w:cs="AdvPSHEL"/>
          <w:bCs/>
          <w:lang w:eastAsia="en-GB"/>
        </w:rPr>
        <w:t xml:space="preserve">from </w:t>
      </w:r>
      <w:r w:rsidR="00BB4DE6">
        <w:rPr>
          <w:rFonts w:cs="AdvPSHEL"/>
          <w:bCs/>
          <w:lang w:eastAsia="en-GB"/>
        </w:rPr>
        <w:t xml:space="preserve">the </w:t>
      </w:r>
      <w:r>
        <w:rPr>
          <w:rFonts w:cs="AdvPSHEL"/>
          <w:bCs/>
          <w:lang w:eastAsia="en-GB"/>
        </w:rPr>
        <w:t>culture medium</w:t>
      </w:r>
      <w:r w:rsidRPr="0059373D">
        <w:rPr>
          <w:rFonts w:cs="AdvPSHEL"/>
          <w:bCs/>
          <w:lang w:eastAsia="en-GB"/>
        </w:rPr>
        <w:t>. T</w:t>
      </w:r>
      <w:r>
        <w:rPr>
          <w:rFonts w:cs="AdvPSHEL"/>
          <w:bCs/>
          <w:lang w:eastAsia="en-GB"/>
        </w:rPr>
        <w:t>he t</w:t>
      </w:r>
      <w:r w:rsidRPr="0059373D">
        <w:rPr>
          <w:rFonts w:cs="AdvPSHEL"/>
          <w:bCs/>
          <w:lang w:eastAsia="en-GB"/>
        </w:rPr>
        <w:t xml:space="preserve">oxicity of VSV-G pseudotyped LVs when used at high doses may be a causative factor </w:t>
      </w:r>
      <w:r w:rsidR="00122438">
        <w:rPr>
          <w:rFonts w:cs="AdvPSHEL"/>
          <w:bCs/>
          <w:lang w:eastAsia="en-GB"/>
        </w:rPr>
        <w:fldChar w:fldCharType="begin" w:fldLock="1"/>
      </w:r>
      <w:r w:rsidR="00994410">
        <w:rPr>
          <w:rFonts w:cs="AdvPSHEL"/>
          <w:bCs/>
          <w:lang w:eastAsia="en-GB"/>
        </w:rPr>
        <w:instrText>ADDIN CSL_CITATION { "citationItems" : [ { "id" : "ITEM-1", "itemData" : { "DOI" : "10.1006/mthe.2002.0584", "ISSN" : "1525-0016", "PMID" : "11991743", "abstract" : "Lentiviral vectors have proven to be promising tools for transduction of central nervous system (CNS) cells in vivo and in vitro. In this study, CNS transduction patterns of lentiviral vectors pseudotyped with envelope glycoproteins from Ebola virus, murine leukemia virus (MuLV), lymphocytic choriomeningitis virus (LCMV), or the rabies-related Mokola virus were compared to a vector pseudotyped with the vesicular stomatitis virus glycoprotein (VSV-G). Mokola-, LCMV-, and VSV-G-pseudotyped vectors transduced similar populations, including striatum, thalamus, and white matter. Mokola-pseudotyped vectors were the most efficient of the three. MuLV-pseudotyped lentivirus efficiently transduced striatum and hippocampal dentate gyrus. In contrast, no transduction resulted from injection of Ebola-pseudotyped virus in the CNS. The same pattern was observed in vitro with primary cultured oligodendrocytes. LCMV, MuLV, and Ebola pseudotypes were the most stable. These results demonstrate that targeted transduction in the CNS can be achieved using specific envelope glycoproteins to pseudotype lentiviral vectors, and support the use of Mokola-pseudotyped and MuLV-pseudotyped lentiviral vectors as efficient and stable alternatives to VSV-G-pseudotyped vectors for experiments in the mouse CNS.", "author" : [ { "dropping-particle" : "", "family" : "Watson", "given" : "Deborah J", "non-dropping-particle" : "", "parse-names" : false, "suffix" : "" }, { "dropping-particle" : "", "family" : "Kobinger", "given" : "Gary P", "non-dropping-particle" : "", "parse-names" : false, "suffix" : "" }, { "dropping-particle" : "", "family" : "Passini", "given" : "Marco A", "non-dropping-particle" : "", "parse-names" : false, "suffix" : "" }, { "dropping-particle" : "", "family" : "Wilson", "given" : "James M", "non-dropping-particle" : "", "parse-names" : false, "suffix" : "" }, { "dropping-particle" : "", "family" : "Wolfe", "given" : "John H", "non-dropping-particle" : "", "parse-names" : false, "suffix" : "" } ], "container-title" : "Molecular therapy : the journal of the American Society of Gene Therapy", "id" : "ITEM-1", "issue" : "5 Pt 1", "issued" : { "date-parts" : [ [ "2002", "5" ] ] }, "page" : "528-37", "title" : "Targeted transduction patterns in the mouse brain by lentivirus vectors pseudotyped with VSV, Ebola, Mokola, LCMV, or MuLV envelope proteins.", "type" : "article-journal", "volume" : "5" }, "uris" : [ "http://www.mendeley.com/documents/?uuid=39a1c435-7b24-46e0-b219-f84446e17a0f" ] } ], "mendeley" : { "previouslyFormattedCitation" : "(Watson et al., 2002)" }, "properties" : { "noteIndex" : 0 }, "schema" : "https://github.com/citation-style-language/schema/raw/master/csl-citation.json" }</w:instrText>
      </w:r>
      <w:r w:rsidR="00122438">
        <w:rPr>
          <w:rFonts w:cs="AdvPSHEL"/>
          <w:bCs/>
          <w:lang w:eastAsia="en-GB"/>
        </w:rPr>
        <w:fldChar w:fldCharType="separate"/>
      </w:r>
      <w:r w:rsidRPr="00660074">
        <w:rPr>
          <w:rFonts w:cs="AdvPSHEL"/>
          <w:bCs/>
          <w:noProof/>
          <w:lang w:eastAsia="en-GB"/>
        </w:rPr>
        <w:t>(Watson et al., 2002)</w:t>
      </w:r>
      <w:r w:rsidR="00122438">
        <w:rPr>
          <w:rFonts w:cs="AdvPSHEL"/>
          <w:bCs/>
          <w:lang w:eastAsia="en-GB"/>
        </w:rPr>
        <w:fldChar w:fldCharType="end"/>
      </w:r>
      <w:r>
        <w:rPr>
          <w:rFonts w:cs="AdvPSHEL"/>
          <w:bCs/>
          <w:lang w:eastAsia="en-GB"/>
        </w:rPr>
        <w:t>. Indeed</w:t>
      </w:r>
      <w:r w:rsidRPr="0059373D">
        <w:rPr>
          <w:rFonts w:cs="Arial"/>
        </w:rPr>
        <w:t>, by reducing</w:t>
      </w:r>
      <w:r w:rsidR="00BB4DE6">
        <w:rPr>
          <w:rFonts w:cs="Arial"/>
        </w:rPr>
        <w:t xml:space="preserve"> the</w:t>
      </w:r>
      <w:r w:rsidRPr="0059373D">
        <w:rPr>
          <w:rFonts w:cs="Arial"/>
        </w:rPr>
        <w:t xml:space="preserve"> MOI from 100 to 30, the </w:t>
      </w:r>
      <w:r>
        <w:rPr>
          <w:rFonts w:cs="Arial"/>
        </w:rPr>
        <w:t xml:space="preserve">problem was successfully overcome showing </w:t>
      </w:r>
      <w:r w:rsidRPr="0059373D">
        <w:rPr>
          <w:rFonts w:cs="Arial"/>
        </w:rPr>
        <w:t xml:space="preserve">similar survival of cells </w:t>
      </w:r>
      <w:r>
        <w:rPr>
          <w:rFonts w:cs="Arial"/>
        </w:rPr>
        <w:t>between</w:t>
      </w:r>
      <w:r w:rsidRPr="0059373D">
        <w:rPr>
          <w:rFonts w:cs="Arial"/>
        </w:rPr>
        <w:t xml:space="preserve"> trophic-support</w:t>
      </w:r>
      <w:r>
        <w:rPr>
          <w:rFonts w:cs="Arial"/>
        </w:rPr>
        <w:t>ed</w:t>
      </w:r>
      <w:r w:rsidRPr="0059373D">
        <w:rPr>
          <w:rFonts w:cs="Arial"/>
        </w:rPr>
        <w:t xml:space="preserve"> cultures</w:t>
      </w:r>
      <w:r>
        <w:rPr>
          <w:rFonts w:cs="Arial"/>
        </w:rPr>
        <w:t>, regardless of transduced or mock culture (figure 5.5)</w:t>
      </w:r>
      <w:r w:rsidRPr="0059373D">
        <w:rPr>
          <w:rFonts w:cs="Arial"/>
        </w:rPr>
        <w:t>.</w:t>
      </w:r>
      <w:r>
        <w:rPr>
          <w:rFonts w:cs="Arial"/>
        </w:rPr>
        <w:t xml:space="preserve"> The </w:t>
      </w:r>
      <w:r w:rsidRPr="0059373D">
        <w:rPr>
          <w:rFonts w:cs="Arial"/>
        </w:rPr>
        <w:t>n</w:t>
      </w:r>
      <w:r>
        <w:rPr>
          <w:rFonts w:cs="Arial"/>
        </w:rPr>
        <w:t>europrotection of IGF-1 on those</w:t>
      </w:r>
      <w:r w:rsidRPr="0059373D">
        <w:rPr>
          <w:rFonts w:cs="Arial"/>
        </w:rPr>
        <w:t xml:space="preserve"> cortical neurons </w:t>
      </w:r>
      <w:r w:rsidR="00BB4DE6">
        <w:rPr>
          <w:rFonts w:cs="Arial"/>
        </w:rPr>
        <w:t xml:space="preserve">transduced with </w:t>
      </w:r>
      <w:r w:rsidR="00BB4DE6" w:rsidRPr="0059373D">
        <w:rPr>
          <w:rFonts w:cs="Arial"/>
        </w:rPr>
        <w:t>IDLV-</w:t>
      </w:r>
      <w:r w:rsidR="00BB4DE6" w:rsidRPr="00BB2534">
        <w:rPr>
          <w:rFonts w:cs="Arial"/>
        </w:rPr>
        <w:t>IGF-1</w:t>
      </w:r>
      <w:r w:rsidR="00BB4DE6">
        <w:rPr>
          <w:rFonts w:cs="Arial"/>
        </w:rPr>
        <w:t xml:space="preserve"> </w:t>
      </w:r>
      <w:r w:rsidRPr="0059373D">
        <w:rPr>
          <w:rFonts w:cs="Arial"/>
        </w:rPr>
        <w:t xml:space="preserve">was further </w:t>
      </w:r>
      <w:r>
        <w:rPr>
          <w:rFonts w:cs="Arial"/>
        </w:rPr>
        <w:t>addressed. Using ELISA</w:t>
      </w:r>
      <w:r w:rsidRPr="0059373D">
        <w:rPr>
          <w:rFonts w:cs="Arial"/>
        </w:rPr>
        <w:t>, the concentrations of 5-6 ng/ml IGF-1 provid</w:t>
      </w:r>
      <w:r>
        <w:rPr>
          <w:rFonts w:cs="Arial"/>
        </w:rPr>
        <w:t>ing this protection were determin</w:t>
      </w:r>
      <w:r w:rsidRPr="0059373D">
        <w:rPr>
          <w:rFonts w:cs="Arial"/>
        </w:rPr>
        <w:t>ed</w:t>
      </w:r>
      <w:r>
        <w:rPr>
          <w:rFonts w:cs="Arial"/>
        </w:rPr>
        <w:t xml:space="preserve">. IGF-1 levels expressed from IDLV-CMVp vectors were </w:t>
      </w:r>
      <w:r w:rsidRPr="0059373D">
        <w:rPr>
          <w:rFonts w:cs="Arial"/>
        </w:rPr>
        <w:t xml:space="preserve">likely stable </w:t>
      </w:r>
      <w:r>
        <w:rPr>
          <w:rFonts w:cs="Arial"/>
        </w:rPr>
        <w:t>over the time of culture as a result of IDLV transduction to the cell cultures containing</w:t>
      </w:r>
      <w:r w:rsidRPr="0059373D">
        <w:rPr>
          <w:rFonts w:cs="Arial"/>
        </w:rPr>
        <w:t xml:space="preserve"> more than 90% non-proliferating neurons </w:t>
      </w:r>
      <w:r w:rsidR="00122438" w:rsidRPr="0059373D">
        <w:rPr>
          <w:rFonts w:cs="Arial"/>
        </w:rPr>
        <w:fldChar w:fldCharType="begin" w:fldLock="1"/>
      </w:r>
      <w:r w:rsidR="00994410">
        <w:rPr>
          <w:rFonts w:cs="Arial"/>
        </w:rPr>
        <w:instrText>ADDIN CSL_CITATION { "citationItems" : [ { "id" : "ITEM-1", "itemData" : { "ISBN" : "1529-2401 (Electronic)\n0270-6474 (Linking)", "PMID" : "10729337", "abstract" : "Glycogen synthase kinase-3beta (GSK3beta) activity is negatively regulated by several signal transduction cascades that protect neurons against apoptosis, including the phosphatidylinositol-3 kinase (PI-3 kinase) pathway. This suggests the interesting possibility that activation of GSK3beta may contribute to neuronal apoptosis. Consequently, we evaluated the role of GSK3beta in apoptosis in cultured cortical neurons induced by trophic factor withdrawal or by PI-3 kinase inhibition. Neurons were subjected to several apoptotic paradigms, including serum deprivation, serum deprivation combined with exposure to NMDA receptor antagonists, or treatment with PI-3 kinase inhibitors. These treatments all led to stimulation of GSK3beta activity in cortical neurons, which preceded the induction of apoptosis. Expression of an inhibitory GSK3beta binding protein or a dominant interfering form of GSK3beta reduced neuronal apoptosis, suggesting that GSK3beta contributes to trophic factor withdrawal-induced apoptosis. Furthermore, overexpression of GSK3beta in neurons increased apoptosis, indicating that activation of this enzyme is sufficient to trigger programmed cell death. Although destabilization of beta-catenin is an important physiological effect of GSK3beta activation, expression of a mutant beta-catenin that is not destabilized by GSK3beta did not protect against apoptosis. We conclude that inhibition of GSK3beta is one of the mechanisms by which PI-3 kinase activation protects neurons from programmed cell death.", "author" : [ { "dropping-particle" : "", "family" : "Hetman", "given" : "M", "non-dropping-particle" : "", "parse-names" : false, "suffix" : "" }, { "dropping-particle" : "", "family" : "Cavanaugh", "given" : "J E", "non-dropping-particle" : "", "parse-names" : false, "suffix" : "" }, { "dropping-particle" : "", "family" : "Kimelman", "given" : "D", "non-dropping-particle" : "", "parse-names" : false, "suffix" : "" }, { "dropping-particle" : "", "family" : "Xia", "given" : "Z", "non-dropping-particle" : "", "parse-names" : false, "suffix" : "" } ], "container-title" : "J Neurosci", "edition" : "2000/03/24", "id" : "ITEM-1", "issue" : "7", "issued" : { "date-parts" : [ [ "2000" ] ] }, "note" : "Hetman, M\nCavanaugh, J E\nKimelman, D\nXia, Z\n2 T32 AG00057-21/AG/NIA NIH HHS/United States\nHD27262/HD/NICHD NIH HHS/United States\nNS37359/NS/NINDS NIH HHS/United States\nResearch Support, Non-U.S. Gov't\nResearch Support, U.S. Gov't, P.H.S.\nUnited states\nThe Journal of neuroscience : the official journal of the Society for Neuroscience\nJ Neurosci. 2000 Apr 1;20(7):2567-74.", "page" : "2567-2574", "title" : "Role of glycogen synthase kinase-3beta in neuronal apoptosis induced by trophic withdrawal", "type" : "article-journal", "volume" : "20" }, "uris" : [ "http://www.mendeley.com/documents/?uuid=7e0081d7-c6ac-4f37-8938-8ae78bfeb7a0" ] } ], "mendeley" : { "previouslyFormattedCitation" : "(Hetman et al., 2000)" }, "properties" : { "noteIndex" : 0 }, "schema" : "https://github.com/citation-style-language/schema/raw/master/csl-citation.json" }</w:instrText>
      </w:r>
      <w:r w:rsidR="00122438" w:rsidRPr="0059373D">
        <w:rPr>
          <w:rFonts w:cs="Arial"/>
        </w:rPr>
        <w:fldChar w:fldCharType="separate"/>
      </w:r>
      <w:r w:rsidRPr="00660074">
        <w:rPr>
          <w:rFonts w:cs="Arial"/>
          <w:noProof/>
        </w:rPr>
        <w:t>(Hetman et al., 2000)</w:t>
      </w:r>
      <w:r w:rsidR="00122438" w:rsidRPr="0059373D">
        <w:rPr>
          <w:rFonts w:cs="Arial"/>
        </w:rPr>
        <w:fldChar w:fldCharType="end"/>
      </w:r>
      <w:r>
        <w:rPr>
          <w:rFonts w:cs="Arial"/>
        </w:rPr>
        <w:t>. Although IDLV-CMVp</w:t>
      </w:r>
      <w:r w:rsidR="00BB4DE6">
        <w:rPr>
          <w:rFonts w:cs="Arial"/>
        </w:rPr>
        <w:t xml:space="preserve"> vectors</w:t>
      </w:r>
      <w:r>
        <w:rPr>
          <w:rFonts w:cs="Arial"/>
        </w:rPr>
        <w:t xml:space="preserve"> </w:t>
      </w:r>
      <w:r w:rsidR="00BB4DE6">
        <w:rPr>
          <w:rFonts w:cs="Arial"/>
        </w:rPr>
        <w:t>induc</w:t>
      </w:r>
      <w:r>
        <w:rPr>
          <w:rFonts w:cs="Arial"/>
        </w:rPr>
        <w:t xml:space="preserve">ed stronger </w:t>
      </w:r>
      <w:r>
        <w:rPr>
          <w:rFonts w:cs="Arial"/>
          <w:i/>
        </w:rPr>
        <w:t>Igf-1</w:t>
      </w:r>
      <w:r>
        <w:rPr>
          <w:rFonts w:cs="Arial"/>
        </w:rPr>
        <w:t xml:space="preserve"> expression </w:t>
      </w:r>
      <w:r w:rsidRPr="0059373D">
        <w:rPr>
          <w:rFonts w:cs="Arial"/>
        </w:rPr>
        <w:t xml:space="preserve">during the </w:t>
      </w:r>
      <w:r>
        <w:rPr>
          <w:rFonts w:cs="Arial"/>
        </w:rPr>
        <w:t>first</w:t>
      </w:r>
      <w:r w:rsidRPr="0059373D">
        <w:rPr>
          <w:rFonts w:cs="Arial"/>
        </w:rPr>
        <w:t xml:space="preserve"> 3 days post</w:t>
      </w:r>
      <w:r w:rsidR="00BB4DE6">
        <w:rPr>
          <w:rFonts w:cs="Arial"/>
        </w:rPr>
        <w:t>-</w:t>
      </w:r>
      <w:r w:rsidRPr="0059373D">
        <w:rPr>
          <w:rFonts w:cs="Arial"/>
        </w:rPr>
        <w:t xml:space="preserve">transduction, </w:t>
      </w:r>
      <w:r w:rsidR="00BB4DE6">
        <w:rPr>
          <w:rFonts w:cs="Arial"/>
        </w:rPr>
        <w:t xml:space="preserve">the level of IGF-1 from </w:t>
      </w:r>
      <w:r>
        <w:rPr>
          <w:rFonts w:cs="Arial"/>
        </w:rPr>
        <w:t>IDLV-SYNp</w:t>
      </w:r>
      <w:r w:rsidRPr="0059373D">
        <w:rPr>
          <w:rFonts w:cs="Arial"/>
        </w:rPr>
        <w:t xml:space="preserve"> </w:t>
      </w:r>
      <w:r w:rsidR="00BB4DE6">
        <w:rPr>
          <w:rFonts w:cs="Arial"/>
        </w:rPr>
        <w:t>vec</w:t>
      </w:r>
      <w:r w:rsidR="00926D64">
        <w:rPr>
          <w:rFonts w:cs="Arial"/>
        </w:rPr>
        <w:t>t</w:t>
      </w:r>
      <w:r w:rsidR="00BB4DE6">
        <w:rPr>
          <w:rFonts w:cs="Arial"/>
        </w:rPr>
        <w:t xml:space="preserve">ors was </w:t>
      </w:r>
      <w:r>
        <w:rPr>
          <w:rFonts w:cs="Arial"/>
        </w:rPr>
        <w:t>comparable after an additional 3 days. As</w:t>
      </w:r>
      <w:r w:rsidRPr="0059373D">
        <w:rPr>
          <w:rFonts w:cs="Arial"/>
        </w:rPr>
        <w:t xml:space="preserve"> </w:t>
      </w:r>
      <w:r w:rsidRPr="0059373D">
        <w:rPr>
          <w:rFonts w:eastAsia="Times New Roman" w:cs="Arial"/>
          <w:bCs/>
        </w:rPr>
        <w:t>LVs need time for reverse transcription to form proviral DNA</w:t>
      </w:r>
      <w:r>
        <w:rPr>
          <w:rFonts w:eastAsia="Times New Roman" w:cs="Arial"/>
          <w:bCs/>
        </w:rPr>
        <w:t>, a</w:t>
      </w:r>
      <w:r w:rsidRPr="0059373D">
        <w:rPr>
          <w:rFonts w:eastAsia="Times New Roman" w:cs="Arial"/>
          <w:bCs/>
        </w:rPr>
        <w:t xml:space="preserve"> strong promoter</w:t>
      </w:r>
      <w:r>
        <w:rPr>
          <w:rFonts w:eastAsia="Times New Roman" w:cs="Arial"/>
          <w:bCs/>
        </w:rPr>
        <w:t xml:space="preserve"> such</w:t>
      </w:r>
      <w:r w:rsidRPr="0059373D">
        <w:rPr>
          <w:rFonts w:eastAsia="Times New Roman" w:cs="Arial"/>
          <w:bCs/>
        </w:rPr>
        <w:t xml:space="preserve"> as CMVp</w:t>
      </w:r>
      <w:r>
        <w:rPr>
          <w:rFonts w:eastAsia="Times New Roman" w:cs="Arial"/>
          <w:bCs/>
        </w:rPr>
        <w:t xml:space="preserve"> possibly</w:t>
      </w:r>
      <w:r w:rsidRPr="0059373D">
        <w:rPr>
          <w:rFonts w:eastAsia="Times New Roman" w:cs="Arial"/>
          <w:bCs/>
        </w:rPr>
        <w:t xml:space="preserve"> provide</w:t>
      </w:r>
      <w:r>
        <w:rPr>
          <w:rFonts w:eastAsia="Times New Roman" w:cs="Arial"/>
          <w:bCs/>
        </w:rPr>
        <w:t>s</w:t>
      </w:r>
      <w:r w:rsidRPr="0059373D">
        <w:rPr>
          <w:rFonts w:eastAsia="Times New Roman" w:cs="Arial"/>
          <w:bCs/>
        </w:rPr>
        <w:t xml:space="preserve"> faster transgene expression than SYNp </w:t>
      </w:r>
      <w:r w:rsidR="00122438" w:rsidRPr="0059373D">
        <w:rPr>
          <w:bCs/>
          <w:lang w:eastAsia="en-GB"/>
        </w:rPr>
        <w:fldChar w:fldCharType="begin" w:fldLock="1"/>
      </w:r>
      <w:r w:rsidR="00994410">
        <w:rPr>
          <w:bCs/>
          <w:lang w:eastAsia="en-GB"/>
        </w:rPr>
        <w:instrText>ADDIN CSL_CITATION { "citationItems" : [ { "id" : "ITEM-1", "itemData" : { "DOI" : "10.1016/S0042-6822(03)00162-4", "ISBN" : "5513914476", "ISSN" : "00426822", "author" : [ { "dropping-particle" : "", "family" : "K\u00fcgler", "given" : "S", "non-dropping-particle" : "", "parse-names" : false, "suffix" : "" }, { "dropping-particle" : "", "family" : "Lingor", "given" : "P", "non-dropping-particle" : "", "parse-names" : false, "suffix" : "" }, { "dropping-particle" : "", "family" : "Sch\u00f6ll", "given" : "U", "non-dropping-particle" : "", "parse-names" : false, "suffix" : "" }, { "dropping-particle" : "", "family" : "Zolotukhin", "given" : "S", "non-dropping-particle" : "", "parse-names" : false, "suffix" : "" }, { "dropping-particle" : "", "family" : "B\u00e4hr", "given" : "M", "non-dropping-particle" : "", "parse-names" : false, "suffix" : "" } ], "container-title" : "Virology", "id" : "ITEM-1", "issue" : "1", "issued" : { "date-parts" : [ [ "2003", "6" ] ] }, "page" : "89-95", "title" : "Differential transgene expression in brain cells in vivo and in vitro from AAV-2 vectors with small transcriptional control units", "type" : "article-journal", "volume" : "311" }, "uris" : [ "http://www.mendeley.com/documents/?uuid=93e6a902-b2a1-493a-9676-35be2a1924cd" ] } ], "mendeley" : { "previouslyFormattedCitation" : "(K\u00fcgler et al., 2003)" }, "properties" : { "noteIndex" : 0 }, "schema" : "https://github.com/citation-style-language/schema/raw/master/csl-citation.json" }</w:instrText>
      </w:r>
      <w:r w:rsidR="00122438" w:rsidRPr="0059373D">
        <w:rPr>
          <w:bCs/>
          <w:lang w:eastAsia="en-GB"/>
        </w:rPr>
        <w:fldChar w:fldCharType="separate"/>
      </w:r>
      <w:r w:rsidRPr="00660074">
        <w:rPr>
          <w:bCs/>
          <w:noProof/>
          <w:lang w:eastAsia="en-GB"/>
        </w:rPr>
        <w:t>(Kügler et al., 2003)</w:t>
      </w:r>
      <w:r w:rsidR="00122438" w:rsidRPr="0059373D">
        <w:rPr>
          <w:bCs/>
          <w:lang w:eastAsia="en-GB"/>
        </w:rPr>
        <w:fldChar w:fldCharType="end"/>
      </w:r>
      <w:r w:rsidRPr="0059373D">
        <w:rPr>
          <w:rFonts w:eastAsia="Times New Roman" w:cs="Arial"/>
          <w:bCs/>
        </w:rPr>
        <w:t xml:space="preserve">. </w:t>
      </w:r>
      <w:r w:rsidR="00D953E4">
        <w:rPr>
          <w:rFonts w:eastAsia="Times New Roman" w:cs="Arial"/>
          <w:bCs/>
        </w:rPr>
        <w:t xml:space="preserve">Regardless, these </w:t>
      </w:r>
      <w:r w:rsidR="00660D2D" w:rsidRPr="006A2AF3">
        <w:rPr>
          <w:rFonts w:eastAsia="Times New Roman" w:cs="Arial"/>
          <w:bCs/>
          <w:i/>
        </w:rPr>
        <w:t>Igf-1</w:t>
      </w:r>
      <w:r w:rsidR="00660D2D">
        <w:rPr>
          <w:rFonts w:eastAsia="Times New Roman" w:cs="Arial"/>
          <w:bCs/>
        </w:rPr>
        <w:t>-</w:t>
      </w:r>
      <w:r w:rsidR="00660D2D" w:rsidRPr="00021E3F">
        <w:rPr>
          <w:rFonts w:eastAsia="Times New Roman" w:cs="Arial"/>
          <w:bCs/>
        </w:rPr>
        <w:t xml:space="preserve">expressing </w:t>
      </w:r>
      <w:r w:rsidR="00660D2D">
        <w:rPr>
          <w:rFonts w:eastAsia="Times New Roman" w:cs="Arial"/>
          <w:bCs/>
        </w:rPr>
        <w:t>IDLV</w:t>
      </w:r>
      <w:r w:rsidR="00660D2D" w:rsidRPr="00021E3F">
        <w:rPr>
          <w:rFonts w:eastAsia="Times New Roman" w:cs="Arial"/>
          <w:bCs/>
        </w:rPr>
        <w:t xml:space="preserve">s provided </w:t>
      </w:r>
      <w:r w:rsidR="00D953E4">
        <w:rPr>
          <w:rFonts w:eastAsia="Times New Roman" w:cs="Arial"/>
          <w:bCs/>
        </w:rPr>
        <w:t>a complete protection on those transduced cells, with similar efficacy, whereas i</w:t>
      </w:r>
      <w:r w:rsidR="00660D2D">
        <w:rPr>
          <w:rFonts w:eastAsia="Times New Roman" w:cs="Arial"/>
          <w:bCs/>
        </w:rPr>
        <w:t>nterestingly,</w:t>
      </w:r>
      <w:r w:rsidR="00D953E4">
        <w:rPr>
          <w:rFonts w:eastAsia="Times New Roman" w:cs="Arial"/>
          <w:bCs/>
        </w:rPr>
        <w:t xml:space="preserve"> such effect was 90% in </w:t>
      </w:r>
      <w:r w:rsidR="00660D2D">
        <w:rPr>
          <w:rFonts w:eastAsia="Times New Roman" w:cs="Arial"/>
          <w:bCs/>
        </w:rPr>
        <w:t>GDNF</w:t>
      </w:r>
      <w:r w:rsidR="00D953E4">
        <w:rPr>
          <w:rFonts w:eastAsia="Times New Roman" w:cs="Arial"/>
          <w:bCs/>
        </w:rPr>
        <w:t>-treated cultures.</w:t>
      </w:r>
    </w:p>
    <w:p w:rsidR="003E4DB5" w:rsidRDefault="00955A4A" w:rsidP="003E4DB5">
      <w:pPr>
        <w:rPr>
          <w:rFonts w:cs="AdvPSHEL"/>
          <w:bCs/>
          <w:lang w:eastAsia="en-GB"/>
        </w:rPr>
      </w:pPr>
      <w:r>
        <w:rPr>
          <w:rFonts w:eastAsia="Times New Roman" w:cs="Arial"/>
          <w:bCs/>
        </w:rPr>
        <w:t>Taken together</w:t>
      </w:r>
      <w:r w:rsidR="003F3BA7" w:rsidRPr="0059373D">
        <w:rPr>
          <w:rFonts w:eastAsia="Times New Roman" w:cs="Arial"/>
          <w:bCs/>
        </w:rPr>
        <w:t>, t</w:t>
      </w:r>
      <w:r w:rsidR="003F3BA7" w:rsidRPr="0059373D">
        <w:rPr>
          <w:rFonts w:cs="AdvPSHEL"/>
          <w:bCs/>
          <w:lang w:eastAsia="en-GB"/>
        </w:rPr>
        <w:t xml:space="preserve">hese </w:t>
      </w:r>
      <w:r w:rsidR="003F3BA7" w:rsidRPr="0059373D">
        <w:rPr>
          <w:rFonts w:cs="AdvPSHEL"/>
          <w:bCs/>
          <w:i/>
          <w:lang w:eastAsia="en-GB"/>
        </w:rPr>
        <w:t>in vitro</w:t>
      </w:r>
      <w:r w:rsidR="003F3BA7">
        <w:rPr>
          <w:rFonts w:cs="AdvPSHEL"/>
          <w:bCs/>
          <w:lang w:eastAsia="en-GB"/>
        </w:rPr>
        <w:t xml:space="preserve"> data confirm</w:t>
      </w:r>
      <w:r w:rsidR="00C0563E">
        <w:rPr>
          <w:rFonts w:cs="AdvPSHEL"/>
          <w:bCs/>
          <w:lang w:eastAsia="en-GB"/>
        </w:rPr>
        <w:t>ed</w:t>
      </w:r>
      <w:r w:rsidR="003F3BA7">
        <w:rPr>
          <w:rFonts w:cs="AdvPSHEL"/>
          <w:bCs/>
          <w:lang w:eastAsia="en-GB"/>
        </w:rPr>
        <w:t xml:space="preserve"> the first hypothesis that LV-mediated IGF-1 provides neuroprotection on cell cultures. The data therefore</w:t>
      </w:r>
      <w:r w:rsidR="003F3BA7" w:rsidRPr="0059373D">
        <w:rPr>
          <w:rFonts w:cs="AdvPSHEL"/>
          <w:bCs/>
          <w:lang w:eastAsia="en-GB"/>
        </w:rPr>
        <w:t xml:space="preserve"> strong</w:t>
      </w:r>
      <w:r w:rsidR="003F3BA7">
        <w:rPr>
          <w:rFonts w:cs="AdvPSHEL"/>
          <w:bCs/>
          <w:lang w:eastAsia="en-GB"/>
        </w:rPr>
        <w:t>ly support</w:t>
      </w:r>
      <w:r w:rsidR="00C0563E">
        <w:rPr>
          <w:rFonts w:cs="AdvPSHEL"/>
          <w:bCs/>
          <w:lang w:eastAsia="en-GB"/>
        </w:rPr>
        <w:t>ed</w:t>
      </w:r>
      <w:r w:rsidR="003F3BA7">
        <w:rPr>
          <w:rFonts w:cs="AdvPSHEL"/>
          <w:bCs/>
          <w:lang w:eastAsia="en-GB"/>
        </w:rPr>
        <w:t xml:space="preserve"> a </w:t>
      </w:r>
      <w:r w:rsidR="003F3BA7" w:rsidRPr="0059373D">
        <w:rPr>
          <w:rFonts w:cs="AdvPSHEL"/>
          <w:bCs/>
          <w:lang w:eastAsia="en-GB"/>
        </w:rPr>
        <w:t>fur</w:t>
      </w:r>
      <w:r w:rsidR="003F3BA7">
        <w:rPr>
          <w:rFonts w:cs="AdvPSHEL"/>
          <w:bCs/>
          <w:lang w:eastAsia="en-GB"/>
        </w:rPr>
        <w:t xml:space="preserve">ther investigation to test the second hypothesis that IGF-1 </w:t>
      </w:r>
      <w:r w:rsidR="003F3BA7" w:rsidRPr="0059373D">
        <w:rPr>
          <w:rFonts w:cs="AdvPSHEL"/>
          <w:bCs/>
          <w:lang w:eastAsia="en-GB"/>
        </w:rPr>
        <w:t>therapeutic effects</w:t>
      </w:r>
      <w:r w:rsidR="003F3BA7">
        <w:rPr>
          <w:rFonts w:cs="AdvPSHEL"/>
          <w:bCs/>
          <w:lang w:eastAsia="en-GB"/>
        </w:rPr>
        <w:t xml:space="preserve"> would be reproduced i</w:t>
      </w:r>
      <w:r w:rsidR="003F3BA7" w:rsidRPr="0059373D">
        <w:rPr>
          <w:rFonts w:cs="AdvPSHEL"/>
          <w:bCs/>
          <w:lang w:eastAsia="en-GB"/>
        </w:rPr>
        <w:t xml:space="preserve">n </w:t>
      </w:r>
      <w:r w:rsidR="003F3BA7">
        <w:rPr>
          <w:rFonts w:cs="AdvPSHEL"/>
          <w:bCs/>
          <w:lang w:eastAsia="en-GB"/>
        </w:rPr>
        <w:t>a PD rat</w:t>
      </w:r>
      <w:r w:rsidR="003F3BA7" w:rsidRPr="0059373D">
        <w:rPr>
          <w:rFonts w:cs="AdvPSHEL"/>
          <w:bCs/>
          <w:lang w:eastAsia="en-GB"/>
        </w:rPr>
        <w:t xml:space="preserve"> </w:t>
      </w:r>
      <w:r w:rsidR="003F3BA7">
        <w:rPr>
          <w:rFonts w:cs="AdvPSHEL"/>
          <w:bCs/>
          <w:lang w:eastAsia="en-GB"/>
        </w:rPr>
        <w:t xml:space="preserve">model </w:t>
      </w:r>
      <w:r w:rsidR="003F3BA7" w:rsidRPr="0059373D">
        <w:rPr>
          <w:rFonts w:cs="AdvPSHEL"/>
          <w:bCs/>
          <w:lang w:eastAsia="en-GB"/>
        </w:rPr>
        <w:t>bearing a partial 6-OHDA lesion.</w:t>
      </w:r>
    </w:p>
    <w:p w:rsidR="003E4DB5" w:rsidRDefault="003E4DB5" w:rsidP="003E4DB5">
      <w:pPr>
        <w:rPr>
          <w:rFonts w:eastAsia="MinionPro-Regular" w:cs="Arial"/>
          <w:bCs/>
          <w:lang w:eastAsia="en-GB"/>
        </w:rPr>
      </w:pPr>
      <w:r>
        <w:rPr>
          <w:rFonts w:cs="MinionPro-Regular"/>
          <w:bCs/>
          <w:lang w:eastAsia="en-GB"/>
        </w:rPr>
        <w:lastRenderedPageBreak/>
        <w:t>P</w:t>
      </w:r>
      <w:r w:rsidRPr="0059373D">
        <w:rPr>
          <w:rFonts w:cs="MinionPro-Regular"/>
          <w:bCs/>
          <w:lang w:eastAsia="en-GB"/>
        </w:rPr>
        <w:t xml:space="preserve">oor distribution of vectors/proteins and inaccurate injection sites are possibly two of the main reasons leading to the failure of </w:t>
      </w:r>
      <w:r>
        <w:rPr>
          <w:rFonts w:cs="MinionPro-Regular"/>
          <w:bCs/>
          <w:lang w:eastAsia="en-GB"/>
        </w:rPr>
        <w:t>neurotrophic factor therapy</w:t>
      </w:r>
      <w:r w:rsidRPr="0059373D">
        <w:rPr>
          <w:rFonts w:cs="MinionPro-Regular"/>
          <w:bCs/>
          <w:lang w:eastAsia="en-GB"/>
        </w:rPr>
        <w:t xml:space="preserve"> in PD clinical trials </w:t>
      </w:r>
      <w:r>
        <w:rPr>
          <w:rFonts w:cs="MinionPro-Regular"/>
          <w:bCs/>
          <w:lang w:eastAsia="en-GB"/>
        </w:rPr>
        <w:t xml:space="preserve">in the last 10 years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DOI" : "10.1016/j.expneurol.2006.07.015", "ISSN" : "0014-4886", "PMID" : "16962582", "abstract" : "Significant differences have been reported in results from three clinical trials evaluating intraputamenal infusion of glial cell line-derived neurotrophic factor (GDNF) for the treatment of Parkinson's disease. To determine if problems in drug bioavailability could have contributed to the discrepancies between studies, we have analyzed the distribution of intraputamenally infused GDNF in the rhesus monkey brain using the delivery system and infusion protocol followed in a phase 2 clinical trial that failed to achieve its primary endpoint. I125-GDNF was unilaterally infused into the putamen of three adult rhesus monkeys for 7 days. Three age- and sex-matched animals received vehicle infusions following identical procedures. GDNF levels in the brain, peripheral organs, blood and CSF were quantified and mapped by GDNF immunocytochemistry, GDNF ELISAs and I125 measurements. Infused GDNF was found to be unevenly concentrated around the catheter, with tissue levels dropping exponentially with increasing distance from the point source of the single opening in the catheter tip. The volume of distribution of GDNF around the catheter, as determined by immunocytochemistry, varied over four-fold between animals ranging from 87 to 369 mm3. The concentration of GDNF around the catheter tip and limited diffusion into surrounding brain parenchyma support the hypothesis that drug bioavailability was limited to a small portion (2-9%) of the human putamen in the clinical trial using this catheter and infusion protocol.", "author" : [ { "dropping-particle" : "", "family" : "Salvatore", "given" : "Michael F", "non-dropping-particle" : "", "parse-names" : false, "suffix" : "" }, { "dropping-particle" : "", "family" : "Ai", "given" : "Yi", "non-dropping-particle" : "", "parse-names" : false, "suffix" : "" }, { "dropping-particle" : "", "family" : "Fischer", "given" : "Brent", "non-dropping-particle" : "", "parse-names" : false, "suffix" : "" }, { "dropping-particle" : "", "family" : "Zhang", "given" : "Amanda M", "non-dropping-particle" : "", "parse-names" : false, "suffix" : "" }, { "dropping-particle" : "", "family" : "Grondin", "given" : "Richard C", "non-dropping-particle" : "", "parse-names" : false, "suffix" : "" }, { "dropping-particle" : "", "family" : "Zhang", "given" : "Zhiming", "non-dropping-particle" : "", "parse-names" : false, "suffix" : "" }, { "dropping-particle" : "", "family" : "Gerhardt", "given" : "Greg A", "non-dropping-particle" : "", "parse-names" : false, "suffix" : "" }, { "dropping-particle" : "", "family" : "Gash", "given" : "Don M", "non-dropping-particle" : "", "parse-names" : false, "suffix" : "" } ], "container-title" : "Experimental neurology", "id" : "ITEM-1", "issue" : "2", "issued" : { "date-parts" : [ [ "2006", "12" ] ] }, "page" : "497-505", "title" : "Point source concentration of GDNF may explain failure of phase II clinical trial.", "type" : "article-journal", "volume" : "202" }, "uris" : [ "http://www.mendeley.com/documents/?uuid=acec65b1-7201-4a8e-ba25-70bc692f26e2" ] }, { "id" : "ITEM-2", "itemData" : { "DOI" : "10.1002/ana.20737", "ISBN" : "0364-5134 (Print)\n0364-5134 (Linking)", "PMID" : "16429411", "abstract" : "OBJECTIVE: Glial cell line-derived neurotrophic factor (GDNF) exerts potent trophic influence on midbrain dopaminergic neurons. This randomized controlled clinical trial was designed to confirm initial clinical benefits observed in a small, open-label trial using intraputamenal (Ipu) infusion of recombinant human GDNF (liatermin). METHODS: Thirty-four PD patients were randomized 1 to 1 to receive bilateral continuous Ipu infusion of liatermin 15 microg/putamen/day or placebo. The primary end point was the change in Unified Parkinson Disease Rating Scale (UPDRS) motor score in the practically defined off condition at 6 months. Secondary end points included other UPDRS scores, motor tests, dyskinesia ratings, patient diaries, and (18)F-dopa uptake. RESULTS: At 6 months, mean percentage changes in \"off\" UPDRS motor score were -10.0% and -4.5% in the liatermin and placebo groups, respectively. This treatment difference was not significant (95% confidence interval, -23.0 to 12.0, p = 0.53). Secondary end point results were similar between the groups. A 32.5% treatment difference favoring liatermin in mean (18)F-dopa influx constant (p = 0.019) was observed. Serious, device-related adverse events required surgical repositioning of catheters in two patients and removal of devices in another. Neutralizing antiliatermin antibodies were detected in three patients (one on-study and two in the open-label extension). INTERPRETATION: Liatermin did not confer the predetermined level of clinical benefit to patients with PD despite increased (18)F-dopa uptake. It is uncertain whether technical differences between this trial and positive open-label studies contributed in any way this negative outcome.", "author" : [ { "dropping-particle" : "", "family" : "Lang", "given" : "A E", "non-dropping-particle" : "", "parse-names" : false, "suffix" : "" }, { "dropping-particle" : "", "family" : "Gill", "given" : "S", "non-dropping-particle" : "", "parse-names" : false, "suffix" : "" }, { "dropping-particle" : "", "family" : "Patel", "given" : "N K", "non-dropping-particle" : "", "parse-names" : false, "suffix" : "" }, { "dropping-particle" : "", "family" : "Lozano", "given" : "A", "non-dropping-particle" : "", "parse-names" : false, "suffix" : "" }, { "dropping-particle" : "", "family" : "Nutt", "given" : "J G", "non-dropping-particle" : "", "parse-names" : false, "suffix" : "" }, { "dropping-particle" : "", "family" : "Penn", "given" : "R", "non-dropping-particle" : "", "parse-names" : false, "suffix" : "" }, { "dropping-particle" : "", "family" : "Brooks", "given" : "D J", "non-dropping-particle" : "", "parse-names" : false, "suffix" : "" }, { "dropping-particle" : "", "family" : "Hotton", "given" : "G", "non-dropping-particle" : "", "parse-names" : false, "suffix" : "" }, { "dropping-particle" : "", "family" : "Moro", "given" : "E", "non-dropping-particle" : "", "parse-names" : false, "suffix" : "" }, { "dropping-particle" : "", "family" : "Heywood", "given" : "P", "non-dropping-particle" : "", "parse-names" : false, "suffix" : "" }, { "dropping-particle" : "", "family" : "Brodsky", "given" : "M A", "non-dropping-particle" : "", "parse-names" : false, "suffix" : "" }, { "dropping-particle" : "", "family" : "Burchiel", "given" : "K", "non-dropping-particle" : "", "parse-names" : false, "suffix" : "" }, { "dropping-particle" : "", "family" : "Kelly", "given" : "P", "non-dropping-particle" : "", "parse-names" : false, "suffix" : "" }, { "dropping-particle" : "", "family" : "Dalvi", "given" : "A", "non-dropping-particle" : "", "parse-names" : false, "suffix" : "" }, { "dropping-particle" : "", "family" : "Scott", "given" : "B", "non-dropping-particle" : "", "parse-names" : false, "suffix" : "" }, { "dropping-particle" : "", "family" : "Stacy", "given" : "M", "non-dropping-particle" : "", "parse-names" : false, "suffix" : "" }, { "dropping-particle" : "", "family" : "Turner", "given" : "D", "non-dropping-particle" : "", "parse-names" : false, "suffix" : "" }, { "dropping-particle" : "", "family" : "Wooten", "given" : "V G", "non-dropping-particle" : "", "parse-names" : false, "suffix" : "" }, { "dropping-particle" : "", "family" : "Elias", "given" : "W J", "non-dropping-particle" : "", "parse-names" : false, "suffix" : "" }, { "dropping-particle" : "", "family" : "Laws", "given" : "E R", "non-dropping-particle" : "", "parse-names" : false, "suffix" : "" }, { "dropping-particle" : "", "family" : "Dhawan", "given" : "V", "non-dropping-particle" : "", "parse-names" : false, "suffix" : "" }, { "dropping-particle" : "", "family" : "Stoessl", "given" : "A J", "non-dropping-particle" : "", "parse-names" : false, "suffix" : "" }, { "dropping-particle" : "", "family" : "Matcham", "given" : "J", "non-dropping-particle" : "", "parse-names" : false, "suffix" : "" }, { "dropping-particle" : "", "family" : "Coffey", "given" : "R J", "non-dropping-particle" : "", "parse-names" : false, "suffix" : "" }, { "dropping-particle" : "", "family" : "Traub", "given" : "M", "non-dropping-particle" : "", "parse-names" : false, "suffix" : "" } ], "container-title" : "Ann Neurol", "edition" : "2006/01/24", "id" : "ITEM-2", "issue" : "3", "issued" : { "date-parts" : [ [ "2006" ] ] }, "note" : "Lang, Anthony E\nGill, Steven\nPatel, Nik K\nLozano, Andres\nNutt, John G\nPenn, Richard\nBrooks, David J\nHotton, Gary\nMoro, Elena\nHeywood, Peter\nBrodsky, Matthew A\nBurchiel, Kim\nKelly, Patrick\nDalvi, Arif\nScott, Burton\nStacy, Mark\nTurner, Dennis\nWooten, V G Frederich\nElias, William J\nLaws, Edward R\nDhawan, Vijay\nStoessl, A Jon\nMatcham, James\nCoffey, Robert J\nTraub, Michael\nClinical Trial\nComparative Study\nMulticenter Study\nRandomized Controlled Trial\nResearch Support, Non-U.S. Gov't\nUnited States\nAnnals of neurology\nAnn Neurol. 2006 Mar;59(3):459-66.", "page" : "459-466", "title" : "Randomized controlled trial of intraputamenal glial cell line-derived neurotrophic factor infusion in Parkinson disease", "type" : "article-journal", "volume" : "59" }, "uris" : [ "http://www.mendeley.com/documents/?uuid=ac72a244-875f-4483-8a9e-0d65aabef717" ] }, { "id" : "ITEM-3", "itemData" : { "DOI" : "10.1016/S1474-4422(10)70254-4", "ISSN" : "1474-4465", "PMID" : "20970382", "abstract" : "In an open-label phase 1 trial, gene delivery of the trophic factor neurturin via an adeno-associated type-2 vector (AAV2) was well tolerated and seemed to improve motor function in patients with advanced Parkinson's disease. We aimed to assess the safety and efficacy of AAV2-neurturin in a double-blind, phase 2 randomised trial.", "author" : [ { "dropping-particle" : "", "family" : "Marks", "given" : "William J", "non-dropping-particle" : "", "parse-names" : false, "suffix" : "" }, { "dropping-particle" : "", "family" : "Bartus", "given" : "Raymond T", "non-dropping-particle" : "", "parse-names" : false, "suffix" : "" }, { "dropping-particle" : "", "family" : "Siffert", "given" : "Joao", "non-dropping-particle" : "", "parse-names" : false, "suffix" : "" }, { "dropping-particle" : "", "family" : "Davis", "given" : "Charles S", "non-dropping-particle" : "", "parse-names" : false, "suffix" : "" }, { "dropping-particle" : "", "family" : "Lozano", "given" : "Andres", "non-dropping-particle" : "", "parse-names" : false, "suffix" : "" }, { "dropping-particle" : "", "family" : "Boulis", "given" : "Nicholas", "non-dropping-particle" : "", "parse-names" : false, "suffix" : "" }, { "dropping-particle" : "", "family" : "Vitek", "given" : "Jerrold", "non-dropping-particle" : "", "parse-names" : false, "suffix" : "" }, { "dropping-particle" : "", "family" : "Stacy", "given" : "Mark", "non-dropping-particle" : "", "parse-names" : false, "suffix" : "" }, { "dropping-particle" : "", "family" : "Turner", "given" : "Dennis", "non-dropping-particle" : "", "parse-names" : false, "suffix" : "" }, { "dropping-particle" : "", "family" : "Verhagen", "given" : "Leonard", "non-dropping-particle" : "", "parse-names" : false, "suffix" : "" }, { "dropping-particle" : "", "family" : "Bakay", "given" : "Roy", "non-dropping-particle" : "", "parse-names" : false, "suffix" : "" }, { "dropping-particle" : "", "family" : "Watts", "given" : "Raymond", "non-dropping-particle" : "", "parse-names" : false, "suffix" : "" }, { "dropping-particle" : "", "family" : "Guthrie", "given" : "Barton", "non-dropping-particle" : "", "parse-names" : false, "suffix" : "" }, { "dropping-particle" : "", "family" : "Jankovic", "given" : "Joseph", "non-dropping-particle" : "", "parse-names" : false, "suffix" : "" }, { "dropping-particle" : "", "family" : "Simpson", "given" : "Richard", "non-dropping-particle" : "", "parse-names" : false, "suffix" : "" }, { "dropping-particle" : "", "family" : "Tagliati", "given" : "Michele", "non-dropping-particle" : "", "parse-names" : false, "suffix" : "" }, { "dropping-particle" : "", "family" : "Alterman", "given" : "Ron", "non-dropping-particle" : "", "parse-names" : false, "suffix" : "" }, { "dropping-particle" : "", "family" : "Stern", "given" : "Matthew", "non-dropping-particle" : "", "parse-names" : false, "suffix" : "" }, { "dropping-particle" : "", "family" : "Baltuch", "given" : "Gordon", "non-dropping-particle" : "", "parse-names" : false, "suffix" : "" }, { "dropping-particle" : "", "family" : "Starr", "given" : "Philip a", "non-dropping-particle" : "", "parse-names" : false, "suffix" : "" }, { "dropping-particle" : "", "family" : "Larson", "given" : "Paul S", "non-dropping-particle" : "", "parse-names" : false, "suffix" : "" }, { "dropping-particle" : "", "family" : "Ostrem", "given" : "Jill L", "non-dropping-particle" : "", "parse-names" : false, "suffix" : "" }, { "dropping-particle" : "", "family" : "Nutt", "given" : "John", "non-dropping-particle" : "", "parse-names" : false, "suffix" : "" }, { "dropping-particle" : "", "family" : "Kieburtz", "given" : "Karl", "non-dropping-particle" : "", "parse-names" : false, "suffix" : "" }, { "dropping-particle" : "", "family" : "Kordower", "given" : "Jeffrey H", "non-dropping-particle" : "", "parse-names" : false, "suffix" : "" }, { "dropping-particle" : "", "family" : "Olanow", "given" : "C Warren", "non-dropping-particle" : "", "parse-names" : false, "suffix" : "" } ], "container-title" : "Lancet neurology", "id" : "ITEM-3", "issue" : "12", "issued" : { "date-parts" : [ [ "2010", "12" ] ] }, "page" : "1164-72", "title" : "Gene delivery of AAV2-neurturin for Parkinson's disease: a double-blind, randomised, controlled trial.", "type" : "article-journal", "volume" : "9" }, "uris" : [ "http://www.mendeley.com/documents/?uuid=215dfd28-aaf2-43cc-81aa-67bfd4d65de3" ] } ], "mendeley" : { "previouslyFormattedCitation" : "(Lang et al., 2006; Salvatore et al., 2006; Marks et al., 2010)"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Lang et al., 2006; Salvatore et al., 2006; Marks et al., 2010)</w:t>
      </w:r>
      <w:r w:rsidR="00122438" w:rsidRPr="0059373D">
        <w:rPr>
          <w:rFonts w:cs="MinionPro-Regular"/>
          <w:bCs/>
          <w:lang w:eastAsia="en-GB"/>
        </w:rPr>
        <w:fldChar w:fldCharType="end"/>
      </w:r>
      <w:r w:rsidRPr="0059373D">
        <w:rPr>
          <w:rFonts w:cs="MinionPro-Regular"/>
          <w:bCs/>
          <w:lang w:eastAsia="en-GB"/>
        </w:rPr>
        <w:t xml:space="preserve">. </w:t>
      </w:r>
      <w:r>
        <w:rPr>
          <w:rFonts w:cs="MinionPro-Regular"/>
          <w:bCs/>
          <w:lang w:eastAsia="en-GB"/>
        </w:rPr>
        <w:t xml:space="preserve">To surpass this, an </w:t>
      </w:r>
      <w:r w:rsidRPr="0059373D">
        <w:rPr>
          <w:rFonts w:cs="MinionPro-Regular"/>
          <w:bCs/>
          <w:lang w:eastAsia="en-GB"/>
        </w:rPr>
        <w:t xml:space="preserve">interventional-magnetic resonance imaging targeting system </w:t>
      </w:r>
      <w:r>
        <w:rPr>
          <w:rFonts w:cs="MinionPro-Regular"/>
          <w:bCs/>
          <w:lang w:eastAsia="en-GB"/>
        </w:rPr>
        <w:t xml:space="preserve">has been recently developed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DOI" : "10.1038/mt.2011.11", "ISSN" : "1525-0024", "PMID" : "21343917", "abstract" : "Clinical trials involving direct infusion of neurotrophic therapies for Parkinson's disease (PD) have suffered from poor coverage of the putamen. The planned use of a novel interventional-magnetic resonance imaging (iMRI) targeting system for achieving precise, real-time convection-enhanced delivery in a planned clinical trial of adeno-associated virus serotype 2 (AAV2)-glial-derived neurotrophic factor (GDNF) in PD patients was modeled in nonhuman primates (NHP). NHP received bilateral coinfusions of gadoteridol (Gd)/AAV2-GDNF into two sites in each putamen, and three NHP received larger infusion volumes in the thalamus. The average targeting error for cannula tip placement in the putamen was &lt;1 mm, and adjacent putamenal infusions were distributed in a uniform manner. GDNF expression patterns in the putamen were highly correlated with areas of Gd distribution seen on MRI. The distribution volume to infusion volume ratio in the putamen was similar to that in the thalamus, where larger infusions were achieved. Modeling the placement of adjacent 150 and 300 \u00b5l thalamic infusions into the three-dimensional space of the human putamen demonstrated coverage of the postcommissural putamen, containment within the striatum and expected anterograde transport to globus pallidus and substantia nigra pars reticulata. The results elucidate the necessary parameters for achieving widespread GDNF expression in the putamenal motor area and afferent substantia nigra of PD patients.", "author" : [ { "dropping-particle" : "", "family" : "Richardson", "given" : "R Mark", "non-dropping-particle" : "", "parse-names" : false, "suffix" : "" }, { "dropping-particle" : "", "family" : "Kells", "given" : "Adrian P", "non-dropping-particle" : "", "parse-names" : false, "suffix" : "" }, { "dropping-particle" : "", "family" : "Rosenbluth", "given" : "Kathryn H", "non-dropping-particle" : "", "parse-names" : false, "suffix" : "" }, { "dropping-particle" : "", "family" : "Salegio", "given" : "Ernesto Aguilar", "non-dropping-particle" : "", "parse-names" : false, "suffix" : "" }, { "dropping-particle" : "", "family" : "Fiandaca", "given" : "Massimo S", "non-dropping-particle" : "", "parse-names" : false, "suffix" : "" }, { "dropping-particle" : "", "family" : "Larson", "given" : "Paul S", "non-dropping-particle" : "", "parse-names" : false, "suffix" : "" }, { "dropping-particle" : "", "family" : "Starr", "given" : "Philip A", "non-dropping-particle" : "", "parse-names" : false, "suffix" : "" }, { "dropping-particle" : "", "family" : "Martin", "given" : "Alastair J", "non-dropping-particle" : "", "parse-names" : false, "suffix" : "" }, { "dropping-particle" : "", "family" : "Lonser", "given" : "Russell R", "non-dropping-particle" : "", "parse-names" : false, "suffix" : "" }, { "dropping-particle" : "", "family" : "Federoff", "given" : "Howard J", "non-dropping-particle" : "", "parse-names" : false, "suffix" : "" }, { "dropping-particle" : "", "family" : "Forsayeth", "given" : "John R", "non-dropping-particle" : "", "parse-names" : false, "suffix" : "" }, { "dropping-particle" : "", "family" : "Bankiewicz", "given" : "Krystof S", "non-dropping-particle" : "", "parse-names" : false, "suffix" : "" } ], "container-title" : "Molecular therapy : the journal of the American Society of Gene Therapy", "id" : "ITEM-1", "issue" : "6", "issued" : { "date-parts" : [ [ "2011", "6" ] ] }, "page" : "1048-57", "publisher" : "Nature Publishing Group", "title" : "Interventional MRI-guided putaminal delivery of AAV2-GDNF for a planned clinical trial in Parkinson's disease.", "type" : "article-journal", "volume" : "19" }, "uris" : [ "http://www.mendeley.com/documents/?uuid=4d31b70e-b9e2-4320-9a9f-13158e818977" ] } ], "mendeley" : { "previouslyFormattedCitation" : "(Richardson et al., 2011)"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Richardson et al., 2011)</w:t>
      </w:r>
      <w:r w:rsidR="00122438" w:rsidRPr="0059373D">
        <w:rPr>
          <w:rFonts w:cs="MinionPro-Regular"/>
          <w:bCs/>
          <w:lang w:eastAsia="en-GB"/>
        </w:rPr>
        <w:fldChar w:fldCharType="end"/>
      </w:r>
      <w:r w:rsidRPr="0059373D">
        <w:rPr>
          <w:rFonts w:cs="MinionPro-Regular"/>
          <w:bCs/>
          <w:lang w:eastAsia="en-GB"/>
        </w:rPr>
        <w:t>. However, a traditional mean of screening the candidate gene(s) using fluorescent tracers,</w:t>
      </w:r>
      <w:r>
        <w:rPr>
          <w:rFonts w:cs="MinionPro-Regular"/>
          <w:bCs/>
          <w:lang w:eastAsia="en-GB"/>
        </w:rPr>
        <w:t xml:space="preserve"> such as eGFP, is an effective</w:t>
      </w:r>
      <w:r w:rsidRPr="0059373D">
        <w:rPr>
          <w:rFonts w:cs="MinionPro-Regular"/>
          <w:bCs/>
          <w:lang w:eastAsia="en-GB"/>
        </w:rPr>
        <w:t xml:space="preserve"> alternative approach. To minimise the </w:t>
      </w:r>
      <w:r>
        <w:rPr>
          <w:rFonts w:cs="MinionPro-Regular"/>
          <w:bCs/>
          <w:lang w:eastAsia="en-GB"/>
        </w:rPr>
        <w:t>dose</w:t>
      </w:r>
      <w:r w:rsidRPr="0059373D">
        <w:rPr>
          <w:rFonts w:cs="MinionPro-Regular"/>
          <w:bCs/>
          <w:lang w:eastAsia="en-GB"/>
        </w:rPr>
        <w:t xml:space="preserve"> of vectors required for both tracing and therapeutic effects, </w:t>
      </w:r>
      <w:r w:rsidRPr="0059373D">
        <w:rPr>
          <w:rFonts w:cs="Times-Roman"/>
          <w:bCs/>
          <w:lang w:eastAsia="en-GB"/>
        </w:rPr>
        <w:t>co-expression of the p</w:t>
      </w:r>
      <w:r>
        <w:rPr>
          <w:rFonts w:cs="Times-Roman"/>
          <w:bCs/>
          <w:lang w:eastAsia="en-GB"/>
        </w:rPr>
        <w:t>roteins in a bicistronic construct has been</w:t>
      </w:r>
      <w:r w:rsidRPr="0059373D">
        <w:rPr>
          <w:rFonts w:cs="Times-Roman"/>
          <w:bCs/>
          <w:lang w:eastAsia="en-GB"/>
        </w:rPr>
        <w:t xml:space="preserve"> </w:t>
      </w:r>
      <w:r>
        <w:rPr>
          <w:rFonts w:cs="Times-Roman"/>
          <w:bCs/>
          <w:lang w:eastAsia="en-GB"/>
        </w:rPr>
        <w:t>design</w:t>
      </w:r>
      <w:r w:rsidRPr="0059373D">
        <w:rPr>
          <w:rFonts w:cs="Times-Roman"/>
          <w:bCs/>
          <w:lang w:eastAsia="en-GB"/>
        </w:rPr>
        <w:t xml:space="preserve">ed </w:t>
      </w:r>
      <w:r w:rsidR="00122438" w:rsidRPr="0059373D">
        <w:rPr>
          <w:rFonts w:cs="Times-Roman"/>
          <w:bCs/>
          <w:color w:val="000000"/>
          <w:lang w:eastAsia="en-GB"/>
        </w:rPr>
        <w:fldChar w:fldCharType="begin" w:fldLock="1"/>
      </w:r>
      <w:r w:rsidR="00994410">
        <w:rPr>
          <w:rFonts w:cs="Times-Roman"/>
          <w:bCs/>
          <w:color w:val="000000"/>
          <w:lang w:eastAsia="en-GB"/>
        </w:rPr>
        <w:instrText>ADDIN CSL_CITATION { "citationItems" : [ { "id" : "ITEM-1", "itemData" : { "DOI" : "10.1038/gt.2010.14", "ISSN" : "1476-5462", "PMID" : "20200564", "abstract" : "The identification of axon growth-promoting genes, and overexpression of these genes in central nervous system (CNS) neurons projecting to the spinal cord, has emerged as one potential approach to enhancing CNS regeneration. Assessment of the regenerative potential of candidate genes usually requires axonal tracing of spinal projections, ideally limited to neurons that express the candidate gene. Alternatively, coexpression of a reporter gene such as enhanced green fluorescent protein (GFP) from an internal ribosomal entry site can be used to identify neurons expressing the candidate gene, but this strategy does not label corticospinal axons in the spinal cord. We therefore developed a dual promoter lentiviral vector in which a potentially therapeutic transgene is expressed from the cytomegalovirus-enhanced chicken beta-actin promoter and the fluorescent protein copGFP is expressed from the elongation factor-1alpha promoter. The vector was constructed to be compatible with the Gateway recombination system for efficient introduction of transgenes through entry shuttle vectors. We show both simultaneous expression of a candidate and reporter gene in corticospinal and red nucleus neurons, and efficient labeling of their axons after lesions in the cervical spinal cord. This expression system is therefore an accurate and efficient means of screening candidate genes in vivo for enhancement of axonal growth.", "author" : [ { "dropping-particle" : "", "family" : "L\u00f6w", "given" : "K", "non-dropping-particle" : "", "parse-names" : false, "suffix" : "" }, { "dropping-particle" : "", "family" : "Blesch", "given" : "a", "non-dropping-particle" : "", "parse-names" : false, "suffix" : "" }, { "dropping-particle" : "", "family" : "Herrmann", "given" : "J", "non-dropping-particle" : "", "parse-names" : false, "suffix" : "" }, { "dropping-particle" : "", "family" : "Tuszynski", "given" : "M H", "non-dropping-particle" : "", "parse-names" : false, "suffix" : "" } ], "container-title" : "Gene therapy", "id" : "ITEM-1", "issue" : "5", "issued" : { "date-parts" : [ [ "2010", "5" ] ] }, "page" : "577-91", "title" : "A dual promoter lentiviral vector for the in vivo evaluation of gene therapeutic approaches to axon regeneration after spinal cord injury.", "type" : "article-journal", "volume" : "17" }, "uris" : [ "http://www.mendeley.com/documents/?uuid=dc995178-b8bd-408c-8a2d-0cbb87bf9e01" ] }, { "id" : "ITEM-2", "itemData" : { "DOI" : "10.1016/j.jneumeth.2007.09.023", "ISSN" : "0165-0270", "PMID" : "17983662", "abstract" : "Gene transfer methods for efficient co-expression of exogenous proteins in neurons are crucial tools towards the understanding of the molecular basis of the central nervous system. Lentiviruses are retroviral vectors that can transduce a wide variety of cells including differentiated neurons. In this work, we have generated lentiviral vectors containing dual promoters that allow efficient co-expression of exogenous proteins in neurons. We show that insertion of two copies of a human synapsin promoter/WPRE cassette in a single lentiviral vector directs robust co-expression of cDNAs in cultured neurons, while excluding expression in the surrounding glial cells. Furthermore, insertion of the tetracycline-inducible system (Tet-off) controlled by the synapsin promoter results in tightly regulated expression of EGFP when used as a transgene in cultured neurons. Transduction of primary neurons with this inducible system leads to a 100-fold increase in EGFP mRNA levels in the absence of doxycycline. In transduced cultures, EGFP transcription is inhibited within 24h upon addition of doxycycline. The viral systems we developed here provide neuron-specific and regulated expression mediated by single lentiviral vectors and will prove valuable tools for the study of neuronal function.", "author" : [ { "dropping-particle" : "", "family" : "Gasc\u00f3n", "given" : "Sergio", "non-dropping-particle" : "", "parse-names" : false, "suffix" : "" }, { "dropping-particle" : "", "family" : "Paez-Gomez", "given" : "Juan a", "non-dropping-particle" : "", "parse-names" : false, "suffix" : "" }, { "dropping-particle" : "", "family" : "D\u00edaz-Guerra", "given" : "Margarita", "non-dropping-particle" : "", "parse-names" : false, "suffix" : "" }, { "dropping-particle" : "", "family" : "Scheiffele", "given" : "Peter", "non-dropping-particle" : "", "parse-names" : false, "suffix" : "" }, { "dropping-particle" : "", "family" : "Scholl", "given" : "Francisco G", "non-dropping-particle" : "", "parse-names" : false, "suffix" : "" } ], "container-title" : "Journal of neuroscience methods", "id" : "ITEM-2", "issue" : "1", "issued" : { "date-parts" : [ [ "2008", "2", "15" ] ] }, "page" : "104-12", "title" : "Dual-promoter lentiviral vectors for constitutive and regulated gene expression in neurons.", "type" : "article-journal", "volume" : "168" }, "uris" : [ "http://www.mendeley.com/documents/?uuid=dcee03ee-8dac-456a-8170-1a674fb411b9" ] } ], "mendeley" : { "previouslyFormattedCitation" : "(Gasc\u00f3n et al., 2008; L\u00f6w et al., 2010)" }, "properties" : { "noteIndex" : 0 }, "schema" : "https://github.com/citation-style-language/schema/raw/master/csl-citation.json" }</w:instrText>
      </w:r>
      <w:r w:rsidR="00122438" w:rsidRPr="0059373D">
        <w:rPr>
          <w:rFonts w:cs="Times-Roman"/>
          <w:bCs/>
          <w:color w:val="000000"/>
          <w:lang w:eastAsia="en-GB"/>
        </w:rPr>
        <w:fldChar w:fldCharType="separate"/>
      </w:r>
      <w:r w:rsidRPr="00660074">
        <w:rPr>
          <w:rFonts w:cs="Times-Roman"/>
          <w:bCs/>
          <w:noProof/>
          <w:color w:val="000000"/>
          <w:lang w:eastAsia="en-GB"/>
        </w:rPr>
        <w:t>(Gascón et al., 2008; Löw et al., 2010)</w:t>
      </w:r>
      <w:r w:rsidR="00122438" w:rsidRPr="0059373D">
        <w:rPr>
          <w:rFonts w:cs="Times-Roman"/>
          <w:bCs/>
          <w:color w:val="000000"/>
          <w:lang w:eastAsia="en-GB"/>
        </w:rPr>
        <w:fldChar w:fldCharType="end"/>
      </w:r>
      <w:r w:rsidRPr="0059373D">
        <w:rPr>
          <w:rFonts w:cs="Times-Roman"/>
          <w:bCs/>
          <w:lang w:eastAsia="en-GB"/>
        </w:rPr>
        <w:t xml:space="preserve">. In these </w:t>
      </w:r>
      <w:r>
        <w:rPr>
          <w:rFonts w:cs="Times-Roman"/>
          <w:bCs/>
          <w:lang w:eastAsia="en-GB"/>
        </w:rPr>
        <w:t>vector</w:t>
      </w:r>
      <w:r w:rsidRPr="0059373D">
        <w:rPr>
          <w:rFonts w:cs="Times-Roman"/>
          <w:bCs/>
          <w:lang w:eastAsia="en-GB"/>
        </w:rPr>
        <w:t>s, the gene of interest is often dri</w:t>
      </w:r>
      <w:r>
        <w:rPr>
          <w:rFonts w:cs="Times-Roman"/>
          <w:bCs/>
          <w:lang w:eastAsia="en-GB"/>
        </w:rPr>
        <w:t>ven by a strong promoter whilst</w:t>
      </w:r>
      <w:r w:rsidRPr="0059373D">
        <w:rPr>
          <w:rFonts w:cs="Times-Roman"/>
          <w:bCs/>
          <w:lang w:eastAsia="en-GB"/>
        </w:rPr>
        <w:t xml:space="preserve"> </w:t>
      </w:r>
      <w:r w:rsidRPr="00AD3D09">
        <w:rPr>
          <w:rFonts w:cs="Times-Roman"/>
          <w:bCs/>
          <w:i/>
          <w:lang w:eastAsia="en-GB"/>
        </w:rPr>
        <w:t>eGFP</w:t>
      </w:r>
      <w:r w:rsidRPr="0059373D">
        <w:rPr>
          <w:rFonts w:cs="Times-Roman"/>
          <w:bCs/>
          <w:lang w:eastAsia="en-GB"/>
        </w:rPr>
        <w:t xml:space="preserve"> is placed after an</w:t>
      </w:r>
      <w:r w:rsidR="00F61260">
        <w:rPr>
          <w:rFonts w:cs="Times-Roman"/>
          <w:bCs/>
          <w:lang w:eastAsia="en-GB"/>
        </w:rPr>
        <w:t xml:space="preserve"> </w:t>
      </w:r>
      <w:r w:rsidRPr="0059373D">
        <w:rPr>
          <w:rFonts w:cs="Times-Roman"/>
          <w:bCs/>
          <w:lang w:eastAsia="en-GB"/>
        </w:rPr>
        <w:t>IRES</w:t>
      </w:r>
      <w:r w:rsidR="003F3BA7">
        <w:rPr>
          <w:rFonts w:cs="Times-Roman"/>
          <w:bCs/>
          <w:lang w:eastAsia="en-GB"/>
        </w:rPr>
        <w:t xml:space="preserve">. An example </w:t>
      </w:r>
      <w:r w:rsidR="004D0564">
        <w:rPr>
          <w:rFonts w:cs="Times-Roman"/>
          <w:bCs/>
          <w:lang w:eastAsia="en-GB"/>
        </w:rPr>
        <w:t>for this construct is the</w:t>
      </w:r>
      <w:r>
        <w:rPr>
          <w:rFonts w:cs="Times-Roman"/>
          <w:bCs/>
          <w:lang w:eastAsia="en-GB"/>
        </w:rPr>
        <w:t xml:space="preserve"> IDLV-rGDNF vectors used in </w:t>
      </w:r>
      <w:r>
        <w:rPr>
          <w:rFonts w:cs="Times-Roman"/>
          <w:bCs/>
          <w:i/>
          <w:lang w:eastAsia="en-GB"/>
        </w:rPr>
        <w:t xml:space="preserve">in vitro </w:t>
      </w:r>
      <w:r>
        <w:rPr>
          <w:rFonts w:cs="Times-Roman"/>
          <w:bCs/>
          <w:lang w:eastAsia="en-GB"/>
        </w:rPr>
        <w:t>IGF-1 experiment</w:t>
      </w:r>
      <w:r w:rsidR="004D0564">
        <w:rPr>
          <w:rFonts w:cs="Times-Roman"/>
          <w:bCs/>
          <w:lang w:eastAsia="en-GB"/>
        </w:rPr>
        <w:t xml:space="preserve"> (see section 3.3.1 for vector map)</w:t>
      </w:r>
      <w:r w:rsidRPr="0059373D">
        <w:rPr>
          <w:rFonts w:cs="Times-Roman"/>
          <w:bCs/>
          <w:lang w:eastAsia="en-GB"/>
        </w:rPr>
        <w:t xml:space="preserve">. However, </w:t>
      </w:r>
      <w:r>
        <w:rPr>
          <w:rFonts w:cs="Times-Roman"/>
          <w:bCs/>
          <w:lang w:eastAsia="en-GB"/>
        </w:rPr>
        <w:t xml:space="preserve">the </w:t>
      </w:r>
      <w:r w:rsidRPr="0059373D">
        <w:rPr>
          <w:rFonts w:cs="Times-Roman"/>
          <w:bCs/>
          <w:lang w:eastAsia="en-GB"/>
        </w:rPr>
        <w:t xml:space="preserve">expression of </w:t>
      </w:r>
      <w:r w:rsidRPr="00AD3D09">
        <w:rPr>
          <w:rFonts w:cs="Times-Roman"/>
          <w:bCs/>
          <w:i/>
          <w:lang w:eastAsia="en-GB"/>
        </w:rPr>
        <w:t>eGFP</w:t>
      </w:r>
      <w:r>
        <w:rPr>
          <w:rFonts w:cs="Times-Roman"/>
          <w:bCs/>
          <w:lang w:eastAsia="en-GB"/>
        </w:rPr>
        <w:t xml:space="preserve"> driven by IRES can be </w:t>
      </w:r>
      <w:r w:rsidRPr="0059373D">
        <w:rPr>
          <w:rFonts w:cs="Times-Roman"/>
          <w:bCs/>
          <w:lang w:eastAsia="en-GB"/>
        </w:rPr>
        <w:t>significantly reduced</w:t>
      </w:r>
      <w:r>
        <w:rPr>
          <w:rFonts w:cs="Times-Roman"/>
          <w:bCs/>
          <w:lang w:eastAsia="en-GB"/>
        </w:rPr>
        <w:t xml:space="preserve"> (figure 5.5),</w:t>
      </w:r>
      <w:r w:rsidRPr="0059373D">
        <w:rPr>
          <w:rFonts w:cs="Times-Roman"/>
          <w:bCs/>
          <w:lang w:eastAsia="en-GB"/>
        </w:rPr>
        <w:t xml:space="preserve"> </w:t>
      </w:r>
      <w:r>
        <w:rPr>
          <w:rFonts w:cs="Times-Roman"/>
          <w:bCs/>
          <w:lang w:eastAsia="en-GB"/>
        </w:rPr>
        <w:t>necessitating</w:t>
      </w:r>
      <w:r w:rsidRPr="0059373D">
        <w:rPr>
          <w:rFonts w:cs="Times-Roman"/>
          <w:bCs/>
          <w:lang w:eastAsia="en-GB"/>
        </w:rPr>
        <w:t xml:space="preserve"> </w:t>
      </w:r>
      <w:r>
        <w:rPr>
          <w:rFonts w:cs="Times-Roman"/>
          <w:bCs/>
          <w:lang w:eastAsia="en-GB"/>
        </w:rPr>
        <w:t>the</w:t>
      </w:r>
      <w:r w:rsidRPr="0059373D">
        <w:rPr>
          <w:rFonts w:cs="Times-Roman"/>
          <w:bCs/>
          <w:lang w:eastAsia="en-GB"/>
        </w:rPr>
        <w:t xml:space="preserve"> development of </w:t>
      </w:r>
      <w:r>
        <w:rPr>
          <w:rFonts w:cs="Times-Roman"/>
          <w:bCs/>
          <w:lang w:eastAsia="en-GB"/>
        </w:rPr>
        <w:t xml:space="preserve">a </w:t>
      </w:r>
      <w:r>
        <w:rPr>
          <w:rFonts w:cs="Times-Roman"/>
          <w:bCs/>
          <w:color w:val="000000"/>
          <w:lang w:eastAsia="en-GB"/>
        </w:rPr>
        <w:t>dual-promoter construct</w:t>
      </w:r>
      <w:r w:rsidRPr="0059373D">
        <w:rPr>
          <w:rFonts w:cs="Times-Roman"/>
          <w:bCs/>
          <w:color w:val="000000"/>
          <w:lang w:eastAsia="en-GB"/>
        </w:rPr>
        <w:t xml:space="preserve"> </w:t>
      </w:r>
      <w:r w:rsidR="00122438" w:rsidRPr="0059373D">
        <w:rPr>
          <w:rFonts w:cs="Times-Roman"/>
          <w:bCs/>
          <w:color w:val="000000"/>
          <w:lang w:eastAsia="en-GB"/>
        </w:rPr>
        <w:fldChar w:fldCharType="begin" w:fldLock="1"/>
      </w:r>
      <w:r w:rsidR="00994410">
        <w:rPr>
          <w:rFonts w:cs="Times-Roman"/>
          <w:bCs/>
          <w:color w:val="000000"/>
          <w:lang w:eastAsia="en-GB"/>
        </w:rPr>
        <w:instrText>ADDIN CSL_CITATION { "citationItems" : [ { "id" : "ITEM-1", "itemData" : { "DOI" : "10.1038/gt.2010.14", "ISSN" : "1476-5462", "PMID" : "20200564", "abstract" : "The identification of axon growth-promoting genes, and overexpression of these genes in central nervous system (CNS) neurons projecting to the spinal cord, has emerged as one potential approach to enhancing CNS regeneration. Assessment of the regenerative potential of candidate genes usually requires axonal tracing of spinal projections, ideally limited to neurons that express the candidate gene. Alternatively, coexpression of a reporter gene such as enhanced green fluorescent protein (GFP) from an internal ribosomal entry site can be used to identify neurons expressing the candidate gene, but this strategy does not label corticospinal axons in the spinal cord. We therefore developed a dual promoter lentiviral vector in which a potentially therapeutic transgene is expressed from the cytomegalovirus-enhanced chicken beta-actin promoter and the fluorescent protein copGFP is expressed from the elongation factor-1alpha promoter. The vector was constructed to be compatible with the Gateway recombination system for efficient introduction of transgenes through entry shuttle vectors. We show both simultaneous expression of a candidate and reporter gene in corticospinal and red nucleus neurons, and efficient labeling of their axons after lesions in the cervical spinal cord. This expression system is therefore an accurate and efficient means of screening candidate genes in vivo for enhancement of axonal growth.", "author" : [ { "dropping-particle" : "", "family" : "L\u00f6w", "given" : "K", "non-dropping-particle" : "", "parse-names" : false, "suffix" : "" }, { "dropping-particle" : "", "family" : "Blesch", "given" : "a", "non-dropping-particle" : "", "parse-names" : false, "suffix" : "" }, { "dropping-particle" : "", "family" : "Herrmann", "given" : "J", "non-dropping-particle" : "", "parse-names" : false, "suffix" : "" }, { "dropping-particle" : "", "family" : "Tuszynski", "given" : "M H", "non-dropping-particle" : "", "parse-names" : false, "suffix" : "" } ], "container-title" : "Gene therapy", "id" : "ITEM-1", "issue" : "5", "issued" : { "date-parts" : [ [ "2010", "5" ] ] }, "page" : "577-91", "title" : "A dual promoter lentiviral vector for the in vivo evaluation of gene therapeutic approaches to axon regeneration after spinal cord injury.", "type" : "article-journal", "volume" : "17" }, "uris" : [ "http://www.mendeley.com/documents/?uuid=dc995178-b8bd-408c-8a2d-0cbb87bf9e01" ] } ], "mendeley" : { "previouslyFormattedCitation" : "(L\u00f6w et al., 2010)" }, "properties" : { "noteIndex" : 0 }, "schema" : "https://github.com/citation-style-language/schema/raw/master/csl-citation.json" }</w:instrText>
      </w:r>
      <w:r w:rsidR="00122438" w:rsidRPr="0059373D">
        <w:rPr>
          <w:rFonts w:cs="Times-Roman"/>
          <w:bCs/>
          <w:color w:val="000000"/>
          <w:lang w:eastAsia="en-GB"/>
        </w:rPr>
        <w:fldChar w:fldCharType="separate"/>
      </w:r>
      <w:r w:rsidRPr="00660074">
        <w:rPr>
          <w:rFonts w:cs="Times-Roman"/>
          <w:bCs/>
          <w:noProof/>
          <w:color w:val="000000"/>
          <w:lang w:eastAsia="en-GB"/>
        </w:rPr>
        <w:t>(Löw et al., 2010)</w:t>
      </w:r>
      <w:r w:rsidR="00122438" w:rsidRPr="0059373D">
        <w:rPr>
          <w:rFonts w:cs="Times-Roman"/>
          <w:bCs/>
          <w:color w:val="000000"/>
          <w:lang w:eastAsia="en-GB"/>
        </w:rPr>
        <w:fldChar w:fldCharType="end"/>
      </w:r>
      <w:r w:rsidRPr="0059373D">
        <w:rPr>
          <w:rFonts w:cs="Times-Roman"/>
          <w:bCs/>
          <w:color w:val="000000"/>
          <w:lang w:eastAsia="en-GB"/>
        </w:rPr>
        <w:t xml:space="preserve">. Several studies </w:t>
      </w:r>
      <w:r>
        <w:rPr>
          <w:rFonts w:cs="Times-Roman"/>
          <w:bCs/>
          <w:color w:val="000000"/>
          <w:lang w:eastAsia="en-GB"/>
        </w:rPr>
        <w:t xml:space="preserve">have </w:t>
      </w:r>
      <w:r w:rsidRPr="0059373D">
        <w:rPr>
          <w:rFonts w:cs="Times-Roman"/>
          <w:bCs/>
          <w:color w:val="000000"/>
          <w:lang w:eastAsia="en-GB"/>
        </w:rPr>
        <w:t xml:space="preserve">reported that </w:t>
      </w:r>
      <w:r>
        <w:rPr>
          <w:rFonts w:cs="Times-Roman"/>
          <w:bCs/>
          <w:color w:val="000000"/>
          <w:lang w:eastAsia="en-GB"/>
        </w:rPr>
        <w:t xml:space="preserve">LVs containing </w:t>
      </w:r>
      <w:r w:rsidR="004D0564">
        <w:rPr>
          <w:rFonts w:cs="Times-Roman"/>
          <w:bCs/>
          <w:color w:val="000000"/>
          <w:lang w:eastAsia="en-GB"/>
        </w:rPr>
        <w:t>such</w:t>
      </w:r>
      <w:r w:rsidRPr="0059373D">
        <w:rPr>
          <w:rFonts w:eastAsia="MinionPro-Regular" w:cs="Arial"/>
          <w:bCs/>
          <w:lang w:eastAsia="en-GB"/>
        </w:rPr>
        <w:t xml:space="preserve"> </w:t>
      </w:r>
      <w:r>
        <w:rPr>
          <w:rFonts w:eastAsia="MinionPro-Regular" w:cs="Arial"/>
          <w:bCs/>
          <w:lang w:eastAsia="en-GB"/>
        </w:rPr>
        <w:t xml:space="preserve">construct </w:t>
      </w:r>
      <w:r w:rsidRPr="0059373D">
        <w:rPr>
          <w:rFonts w:eastAsia="MinionPro-Regular" w:cs="Arial"/>
          <w:bCs/>
          <w:lang w:eastAsia="en-GB"/>
        </w:rPr>
        <w:t>efficientl</w:t>
      </w:r>
      <w:r>
        <w:rPr>
          <w:rFonts w:eastAsia="MinionPro-Regular" w:cs="Arial"/>
          <w:bCs/>
          <w:lang w:eastAsia="en-GB"/>
        </w:rPr>
        <w:t>y co-express</w:t>
      </w:r>
      <w:r w:rsidRPr="0059373D">
        <w:rPr>
          <w:rFonts w:eastAsia="MinionPro-Regular" w:cs="Arial"/>
          <w:bCs/>
          <w:lang w:eastAsia="en-GB"/>
        </w:rPr>
        <w:t xml:space="preserve"> transgenes </w:t>
      </w:r>
      <w:r>
        <w:rPr>
          <w:rFonts w:eastAsia="MinionPro-Regular" w:cs="Arial"/>
          <w:bCs/>
          <w:lang w:eastAsia="en-GB"/>
        </w:rPr>
        <w:t xml:space="preserve">without causing promoter interference </w:t>
      </w:r>
      <w:r w:rsidR="00122438" w:rsidRPr="0059373D">
        <w:rPr>
          <w:rFonts w:eastAsia="MinionPro-Regular" w:cs="Arial"/>
          <w:bCs/>
          <w:lang w:eastAsia="en-GB"/>
        </w:rPr>
        <w:fldChar w:fldCharType="begin" w:fldLock="1"/>
      </w:r>
      <w:r w:rsidR="00994410">
        <w:rPr>
          <w:rFonts w:eastAsia="MinionPro-Regular" w:cs="Arial"/>
          <w:bCs/>
          <w:lang w:eastAsia="en-GB"/>
        </w:rPr>
        <w:instrText>ADDIN CSL_CITATION { "citationItems" : [ { "id" : "ITEM-1", "itemData" : { "DOI" : "10.1016/j.jneumeth.2007.09.023", "ISSN" : "0165-0270", "PMID" : "17983662", "abstract" : "Gene transfer methods for efficient co-expression of exogenous proteins in neurons are crucial tools towards the understanding of the molecular basis of the central nervous system. Lentiviruses are retroviral vectors that can transduce a wide variety of cells including differentiated neurons. In this work, we have generated lentiviral vectors containing dual promoters that allow efficient co-expression of exogenous proteins in neurons. We show that insertion of two copies of a human synapsin promoter/WPRE cassette in a single lentiviral vector directs robust co-expression of cDNAs in cultured neurons, while excluding expression in the surrounding glial cells. Furthermore, insertion of the tetracycline-inducible system (Tet-off) controlled by the synapsin promoter results in tightly regulated expression of EGFP when used as a transgene in cultured neurons. Transduction of primary neurons with this inducible system leads to a 100-fold increase in EGFP mRNA levels in the absence of doxycycline. In transduced cultures, EGFP transcription is inhibited within 24h upon addition of doxycycline. The viral systems we developed here provide neuron-specific and regulated expression mediated by single lentiviral vectors and will prove valuable tools for the study of neuronal function.", "author" : [ { "dropping-particle" : "", "family" : "Gasc\u00f3n", "given" : "Sergio", "non-dropping-particle" : "", "parse-names" : false, "suffix" : "" }, { "dropping-particle" : "", "family" : "Paez-Gomez", "given" : "Juan a", "non-dropping-particle" : "", "parse-names" : false, "suffix" : "" }, { "dropping-particle" : "", "family" : "D\u00edaz-Guerra", "given" : "Margarita", "non-dropping-particle" : "", "parse-names" : false, "suffix" : "" }, { "dropping-particle" : "", "family" : "Scheiffele", "given" : "Peter", "non-dropping-particle" : "", "parse-names" : false, "suffix" : "" }, { "dropping-particle" : "", "family" : "Scholl", "given" : "Francisco G", "non-dropping-particle" : "", "parse-names" : false, "suffix" : "" } ], "container-title" : "Journal of neuroscience methods", "id" : "ITEM-1", "issue" : "1", "issued" : { "date-parts" : [ [ "2008", "2", "15" ] ] }, "page" : "104-12", "title" : "Dual-promoter lentiviral vectors for constitutive and regulated gene expression in neurons.", "type" : "article-journal", "volume" : "168" }, "uris" : [ "http://www.mendeley.com/documents/?uuid=dcee03ee-8dac-456a-8170-1a674fb411b9" ] }, { "id" : "ITEM-2", "itemData" : { "DOI" : "10.1038/gt.2010.14", "ISSN" : "1476-5462", "PMID" : "20200564", "abstract" : "The identification of axon growth-promoting genes, and overexpression of these genes in central nervous system (CNS) neurons projecting to the spinal cord, has emerged as one potential approach to enhancing CNS regeneration. Assessment of the regenerative potential of candidate genes usually requires axonal tracing of spinal projections, ideally limited to neurons that express the candidate gene. Alternatively, coexpression of a reporter gene such as enhanced green fluorescent protein (GFP) from an internal ribosomal entry site can be used to identify neurons expressing the candidate gene, but this strategy does not label corticospinal axons in the spinal cord. We therefore developed a dual promoter lentiviral vector in which a potentially therapeutic transgene is expressed from the cytomegalovirus-enhanced chicken beta-actin promoter and the fluorescent protein copGFP is expressed from the elongation factor-1alpha promoter. The vector was constructed to be compatible with the Gateway recombination system for efficient introduction of transgenes through entry shuttle vectors. We show both simultaneous expression of a candidate and reporter gene in corticospinal and red nucleus neurons, and efficient labeling of their axons after lesions in the cervical spinal cord. This expression system is therefore an accurate and efficient means of screening candidate genes in vivo for enhancement of axonal growth.", "author" : [ { "dropping-particle" : "", "family" : "L\u00f6w", "given" : "K", "non-dropping-particle" : "", "parse-names" : false, "suffix" : "" }, { "dropping-particle" : "", "family" : "Blesch", "given" : "a", "non-dropping-particle" : "", "parse-names" : false, "suffix" : "" }, { "dropping-particle" : "", "family" : "Herrmann", "given" : "J", "non-dropping-particle" : "", "parse-names" : false, "suffix" : "" }, { "dropping-particle" : "", "family" : "Tuszynski", "given" : "M H", "non-dropping-particle" : "", "parse-names" : false, "suffix" : "" } ], "container-title" : "Gene therapy", "id" : "ITEM-2", "issue" : "5", "issued" : { "date-parts" : [ [ "2010", "5" ] ] }, "page" : "577-91", "title" : "A dual promoter lentiviral vector for the in vivo evaluation of gene therapeutic approaches to axon regeneration after spinal cord injury.", "type" : "article-journal", "volume" : "17" }, "uris" : [ "http://www.mendeley.com/documents/?uuid=dc995178-b8bd-408c-8a2d-0cbb87bf9e01" ] } ], "mendeley" : { "previouslyFormattedCitation" : "(Gasc\u00f3n et al., 2008; L\u00f6w et al., 2010)" }, "properties" : { "noteIndex" : 0 }, "schema" : "https://github.com/citation-style-language/schema/raw/master/csl-citation.json" }</w:instrText>
      </w:r>
      <w:r w:rsidR="00122438" w:rsidRPr="0059373D">
        <w:rPr>
          <w:rFonts w:eastAsia="MinionPro-Regular" w:cs="Arial"/>
          <w:bCs/>
          <w:lang w:eastAsia="en-GB"/>
        </w:rPr>
        <w:fldChar w:fldCharType="separate"/>
      </w:r>
      <w:r w:rsidRPr="00660074">
        <w:rPr>
          <w:rFonts w:eastAsia="MinionPro-Regular" w:cs="Arial"/>
          <w:bCs/>
          <w:noProof/>
          <w:lang w:eastAsia="en-GB"/>
        </w:rPr>
        <w:t>(Gascón et al., 2008; Löw et al., 2010)</w:t>
      </w:r>
      <w:r w:rsidR="00122438" w:rsidRPr="0059373D">
        <w:rPr>
          <w:rFonts w:eastAsia="MinionPro-Regular" w:cs="Arial"/>
          <w:bCs/>
          <w:lang w:eastAsia="en-GB"/>
        </w:rPr>
        <w:fldChar w:fldCharType="end"/>
      </w:r>
      <w:r>
        <w:rPr>
          <w:rFonts w:eastAsia="MinionPro-Regular" w:cs="Arial"/>
          <w:bCs/>
          <w:lang w:eastAsia="en-GB"/>
        </w:rPr>
        <w:t xml:space="preserve">. In line of this strategy, SFFVp </w:t>
      </w:r>
      <w:r w:rsidRPr="0059373D">
        <w:rPr>
          <w:rFonts w:eastAsia="MinionPro-Regular" w:cs="Arial"/>
          <w:bCs/>
          <w:lang w:eastAsia="en-GB"/>
        </w:rPr>
        <w:t xml:space="preserve">has been widely used </w:t>
      </w:r>
      <w:r w:rsidR="00122438" w:rsidRPr="0059373D">
        <w:rPr>
          <w:rFonts w:eastAsia="MinionPro-Regular" w:cs="Arial"/>
          <w:bCs/>
          <w:lang w:eastAsia="en-GB"/>
        </w:rPr>
        <w:fldChar w:fldCharType="begin" w:fldLock="1"/>
      </w:r>
      <w:r w:rsidR="00994410">
        <w:rPr>
          <w:rFonts w:eastAsia="MinionPro-Regular" w:cs="Arial"/>
          <w:bCs/>
          <w:lang w:eastAsia="en-GB"/>
        </w:rPr>
        <w:instrText>ADDIN CSL_CITATION { "citationItems" : [ { "id" : "ITEM-1", "itemData" : { "DOI" : "10.1038/nm1365", "ISSN" : "1078-8956", "PMID" : "16491086", "abstract" : "Retroviral and lentiviral vector integration into host-cell chromosomes carries with it a finite chance of causing insertional mutagenesis. This risk has been highlighted by the induction of malignancy in mouse models, and development of lymphoproliferative disease in three individuals with severe combined immunodeficiency-X1 (refs. 2,3). Therefore, a key challenge for clinical therapies based on retroviral vectors is to achieve stable transgene expression while minimizing insertional mutagenesis. Recent in vitro studies have shown that integration-deficient lentiviral vectors can mediate stable transduction. With similar vectors, we now show efficient and sustained transgene expression in vivo in rodent ocular and brain tissues. We also show substantial rescue of clinically relevant rodent models of retinal degeneration. Therefore, the high efficiency of gene transfer and expression mediated by lentiviruses can be harnessed in vivo without a requirement for vector integration. For therapeutic application to postmitotic tissues, this system substantially reduces the risk of insertional mutagenesis.", "author" : [ { "dropping-particle" : "", "family" : "Y\u00e1\u00f1ez-Mu\u00f1oz", "given" : "Rafael J", "non-dropping-particle" : "", "parse-names" : false, "suffix" : "" }, { "dropping-particle" : "", "family" : "Balaggan", "given" : "Kamaljit S", "non-dropping-particle" : "", "parse-names" : false, "suffix" : "" }, { "dropping-particle" : "", "family" : "MacNeil", "given" : "Angus", "non-dropping-particle" : "", "parse-names" : false, "suffix" : "" }, { "dropping-particle" : "", "family" : "Howe", "given" : "Steven J", "non-dropping-particle" : "", "parse-names" : false, "suffix" : "" }, { "dropping-particle" : "", "family" : "Schmidt", "given" : "Manfred", "non-dropping-particle" : "", "parse-names" : false, "suffix" : "" }, { "dropping-particle" : "", "family" : "Smith", "given" : "Alexander J", "non-dropping-particle" : "", "parse-names" : false, "suffix" : "" }, { "dropping-particle" : "", "family" : "Buch", "given" : "Prateek", "non-dropping-particle" : "", "parse-names" : false, "suffix" : "" }, { "dropping-particle" : "", "family" : "MacLaren", "given" : "Robert E", "non-dropping-particle" : "", "parse-names" : false, "suffix" : "" }, { "dropping-particle" : "", "family" : "Anderson", "given" : "Patrick N", "non-dropping-particle" : "", "parse-names" : false, "suffix" : "" }, { "dropping-particle" : "", "family" : "Barker", "given" : "Susie E", "non-dropping-particle" : "", "parse-names" : false, "suffix" : "" }, { "dropping-particle" : "", "family" : "Duran", "given" : "Yanai", "non-dropping-particle" : "", "parse-names" : false, "suffix" : "" }, { "dropping-particle" : "", "family" : "Bartholomae", "given" : "Cynthia", "non-dropping-particle" : "", "parse-names" : false, "suffix" : "" }, { "dropping-particle" : "", "family" : "Kalle", "given" : "Christof", "non-dropping-particle" : "von", "parse-names" : false, "suffix" : "" }, { "dropping-particle" : "", "family" : "Heckenlively", "given" : "John R", "non-dropping-particle" : "", "parse-names" : false, "suffix" : "" }, { "dropping-particle" : "", "family" : "Kinnon", "given" : "Christine", "non-dropping-particle" : "", "parse-names" : false, "suffix" : "" }, { "dropping-particle" : "", "family" : "Ali", "given" : "Robin R", "non-dropping-particle" : "", "parse-names" : false, "suffix" : "" }, { "dropping-particle" : "", "family" : "Thrasher", "given" : "Adrian J", "non-dropping-particle" : "", "parse-names" : false, "suffix" : "" } ], "container-title" : "Nature medicine", "id" : "ITEM-1", "issue" : "3", "issued" : { "date-parts" : [ [ "2006", "3" ] ] }, "page" : "348-53", "title" : "Effective gene therapy with nonintegrating lentiviral vectors.", "type" : "article-journal", "volume" : "12" }, "uris" : [ "http://www.mendeley.com/documents/?uuid=376bb7fc-e0fb-4b85-a9b9-d7d8eff855af" ] }, { "id" : "ITEM-2", "itemData" : { "DOI" : "10.1038/gt.2008.186", "ISSN" : "1476-5462", "PMID" : "19158847", "abstract" : "Non-integrating lentiviral vectors show considerable promise for gene therapy applications as they persist as long-term episomes in non-dividing cells and diminish risks of insertional mutagenesis. In this study, non-integrating lentiviral vectors were evaluated for their use in the adult and fetal central nervous system of rodents. Vectors differentially pseudotyped with vesicular stomatitis virus, rabies and baculoviral envelope proteins allowed targeting of varied cell populations. Efficient gene delivery to discrete areas of the brain and spinal cord was observed following stereotactic administration. Furthermore, after direct in utero administration (E14), sustained and strong expression was observed 4 months into adulthood. Quantification of transduction and viral copy number was comparable when using non-integrating lentivirus and conventional integrating vector. These data support the use of non-integrating lentiviral vectors as an effective alternative to their integrating counterparts in gene therapy applications, and highlight their potential for treatment of inherited and acquired neurological disorders.", "author" : [ { "dropping-particle" : "", "family" : "Rahim", "given" : "A A", "non-dropping-particle" : "", "parse-names" : false, "suffix" : "" }, { "dropping-particle" : "", "family" : "Wong", "given" : "A M S", "non-dropping-particle" : "", "parse-names" : false, "suffix" : "" }, { "dropping-particle" : "", "family" : "Howe", "given" : "S J", "non-dropping-particle" : "", "parse-names" : false, "suffix" : "" }, { "dropping-particle" : "", "family" : "Buckley", "given" : "S M K", "non-dropping-particle" : "", "parse-names" : false, "suffix" : "" }, { "dropping-particle" : "", "family" : "Acosta-Saltos", "given" : "A D", "non-dropping-particle" : "", "parse-names" : false, "suffix" : "" }, { "dropping-particle" : "", "family" : "Elston", "given" : "K E", "non-dropping-particle" : "", "parse-names" : false, "suffix" : "" }, { "dropping-particle" : "", "family" : "Ward", "given" : "N J", "non-dropping-particle" : "", "parse-names" : false, "suffix" : "" }, { "dropping-particle" : "", "family" : "Philpott", "given" : "N J", "non-dropping-particle" : "", "parse-names" : false, "suffix" : "" }, { "dropping-particle" : "", "family" : "Cooper", "given" : "J D", "non-dropping-particle" : "", "parse-names" : false, "suffix" : "" }, { "dropping-particle" : "", "family" : "Anderson", "given" : "P N", "non-dropping-particle" : "", "parse-names" : false, "suffix" : "" }, { "dropping-particle" : "", "family" : "Waddington", "given" : "S N", "non-dropping-particle" : "", "parse-names" : false, "suffix" : "" }, { "dropping-particle" : "", "family" : "Thrasher", "given" : "A J", "non-dropping-particle" : "", "parse-names" : false, "suffix" : "" }, { "dropping-particle" : "", "family" : "Raivich", "given" : "G", "non-dropping-particle" : "", "parse-names" : false, "suffix" : "" } ], "container-title" : "Gene therapy", "id" : "ITEM-2", "issue" : "4", "issued" : { "date-parts" : [ [ "2009", "4" ] ] }, "page" : "509-20", "title" : "Efficient gene delivery to the adult and fetal CNS using pseudotyped non-integrating lentiviral vectors.", "type" : "article-journal", "volume" : "16" }, "uris" : [ "http://www.mendeley.com/documents/?uuid=0692208b-2468-4d5c-9d05-8e955f76ef90" ] }, { "id" : "ITEM-3", "itemData" : { "DOI" : "10.1016/j.ymthe.2005.01.022", "ISSN" : "1525-0016", "PMID" : "16099415", "abstract" : "The use of lentiviral vectors for gene transfer into hematopoietic stem cells has raised considerable interest as these vectors can permanently integrate their genome into quiescent cells. Vectors based on alternative lentiviruses would theoretically be safer than HIV-1-based vectors and could also be used in HIV-positive patients, minimizing the risk of generating replication-competent virus. Here we report the use of third-generation equine infectious anemia virus (EIAV)- and HIV-1-based vectors with minimal viral sequences and absence of accessory proteins. We have compared their efficiency in transducing mouse and human hematopoietic stem cells both in vitro and in vivo to that of a previously documented second-generation HIV-1 vector. The third-generation EIAV- and HIV-based vectors gave comparable levels of transduction and transgene expression in both mouse and human NOD/SCID repopulating cells but were less efficient than the second-generation HIV-1 vector in human HSCs. For the EIAV vector this is possibly a reflection of the lower protein expression levels achieved in human cells, as vector copy number analysis revealed that this vector exhibited a trend to integrate equally efficiently compared to the third-generation HIV-1 vector in both mouse and human HSCs. Interestingly, the presence or absence of Tat in viral preparations did not influence the transduction efficiency of HIV-1 vectors in human HSCs.", "author" : [ { "dropping-particle" : "", "family" : "Siapati", "given" : "Elena K", "non-dropping-particle" : "", "parse-names" : false, "suffix" : "" }, { "dropping-particle" : "", "family" : "Bigger", "given" : "Brian W", "non-dropping-particle" : "", "parse-names" : false, "suffix" : "" }, { "dropping-particle" : "", "family" : "Miskin", "given" : "James", "non-dropping-particle" : "", "parse-names" : false, "suffix" : "" }, { "dropping-particle" : "", "family" : "Chipchase", "given" : "Daniel", "non-dropping-particle" : "", "parse-names" : false, "suffix" : "" }, { "dropping-particle" : "", "family" : "Parsley", "given" : "Kathryn L", "non-dropping-particle" : "", "parse-names" : false, "suffix" : "" }, { "dropping-particle" : "", "family" : "Mitrophanous", "given" : "Kyriacos", "non-dropping-particle" : "", "parse-names" : false, "suffix" : "" }, { "dropping-particle" : "", "family" : "Themis", "given" : "Mike", "non-dropping-particle" : "", "parse-names" : false, "suffix" : "" }, { "dropping-particle" : "", "family" : "Thrasher", "given" : "Adrian J", "non-dropping-particle" : "", "parse-names" : false, "suffix" : "" }, { "dropping-particle" : "", "family" : "Bonnet", "given" : "Dominique", "non-dropping-particle" : "", "parse-names" : false, "suffix" : "" } ], "container-title" : "Molecular therapy : the journal of the American Society of Gene Therapy", "id" : "ITEM-3", "issue" : "3", "issued" : { "date-parts" : [ [ "2005", "9" ] ] }, "page" : "537-46", "title" : "Comparison of HIV- and EIAV-based vectors on their efficiency in transducing murine and human hematopoietic repopulating cells.", "type" : "article-journal", "volume" : "12" }, "uris" : [ "http://www.mendeley.com/documents/?uuid=6a6eee07-977d-4390-bf10-3cb0c9c021ea" ] }, { "id" : "ITEM-4", "itemData" : { "DOI" : "10.1038/mtna.2012.53", "ISSN" : "2162-2531", "PMID" : "23232328", "abstract" : "The interest in integrase-defective lentiviral vectors (IDLVs) stems from their potential advantage of large cloning capacity and broad cell tropism while avoiding the possibility of insertional mutagenesis. Here, we directly compared the transducing potential of IDLVs based on the equine infectious anemia virus (EIAV) to the more commonly described HIV-1 IDLVs. IDLVs were constructed by introducing equivalent single/triple mutations into the integrase catalytic triad. We show that both the single and the triple mutant HIV-1 IDLVs transduce the PC12 cells, but not the C2C12 cells, with similar efficiency to their parental HIV-1 vector. In contrast, the single and triple EIAV IDLVs did not efficiently transduce either differentiated cell line. Moreover, this HIV-1 IDLV-mediated expression was independent of any residual integration activity because reporter expression was lost when cell cycling was restored. Four weeks following stereotactic administration into adult rat brains, only the single HIV-1 IDLV mutant displayed a comparable transduction profile to the parental HIV-1 vector. In contrast, neither EIAV IDLV mutants showed significant reporter gene expression. This work indicates that the transducing potential of IDLVs appears to depend not only on the choice of integrase mutation and type of target cell, but also on the nature of the lentiviral vector.Molecular Therapy - Nucleic Acids (2012) 1, e60; doi:10.1038/mtna.2012.53; published online 11 December 2012.", "author" : [ { "dropping-particle" : "", "family" : "Ellis", "given" : "Scott", "non-dropping-particle" : "", "parse-names" : false, "suffix" : "" }, { "dropping-particle" : "", "family" : "Fong-Wong", "given" : "Liang", "non-dropping-particle" : "", "parse-names" : false, "suffix" : "" }, { "dropping-particle" : "", "family" : "Iqball", "given" : "Sharifah", "non-dropping-particle" : "", "parse-names" : false, "suffix" : "" }, { "dropping-particle" : "", "family" : "Thoree", "given" : "Vinay", "non-dropping-particle" : "", "parse-names" : false, "suffix" : "" }, { "dropping-particle" : "", "family" : "Mitrophanous", "given" : "Kyriacos a", "non-dropping-particle" : "", "parse-names" : false, "suffix" : "" }, { "dropping-particle" : "", "family" : "Binley", "given" : "Katie", "non-dropping-particle" : "", "parse-names" : false, "suffix" : "" } ], "container-title" : "Molecular therapy. Nucleic acids", "id" : "ITEM-4", "issue" : "October", "issued" : { "date-parts" : [ [ "2012", "1" ] ] }, "page" : "e60", "title" : "Assessment of Integration-defective HIV-1 and EIAV Vectors In Vitro and In Vivo.", "type" : "article-journal", "volume" : "1" }, "uris" : [ "http://www.mendeley.com/documents/?uuid=34e0d2fa-92d7-4357-b80d-807be80bcedf" ] } ], "mendeley" : { "previouslyFormattedCitation" : "(Siapati et al., 2005; Y\u00e1\u00f1ez-Mu\u00f1oz et al., 2006; Rahim et al., 2009; Ellis et al., 2012)" }, "properties" : { "noteIndex" : 0 }, "schema" : "https://github.com/citation-style-language/schema/raw/master/csl-citation.json" }</w:instrText>
      </w:r>
      <w:r w:rsidR="00122438" w:rsidRPr="0059373D">
        <w:rPr>
          <w:rFonts w:eastAsia="MinionPro-Regular" w:cs="Arial"/>
          <w:bCs/>
          <w:lang w:eastAsia="en-GB"/>
        </w:rPr>
        <w:fldChar w:fldCharType="separate"/>
      </w:r>
      <w:r w:rsidRPr="00660074">
        <w:rPr>
          <w:rFonts w:eastAsia="MinionPro-Regular" w:cs="Arial"/>
          <w:bCs/>
          <w:noProof/>
          <w:lang w:eastAsia="en-GB"/>
        </w:rPr>
        <w:t>(Siapati et al., 2005; Yáñez-Muñoz et al., 2006; Rahim et al., 2009; Ellis et al., 2012)</w:t>
      </w:r>
      <w:r w:rsidR="00122438" w:rsidRPr="0059373D">
        <w:rPr>
          <w:rFonts w:eastAsia="MinionPro-Regular" w:cs="Arial"/>
          <w:bCs/>
          <w:lang w:eastAsia="en-GB"/>
        </w:rPr>
        <w:fldChar w:fldCharType="end"/>
      </w:r>
      <w:r>
        <w:rPr>
          <w:rFonts w:eastAsia="MinionPro-Regular" w:cs="Arial"/>
          <w:bCs/>
          <w:lang w:eastAsia="en-GB"/>
        </w:rPr>
        <w:t>. However,</w:t>
      </w:r>
      <w:r w:rsidRPr="0059373D">
        <w:rPr>
          <w:rFonts w:eastAsia="MinionPro-Regular" w:cs="Arial"/>
          <w:bCs/>
          <w:lang w:eastAsia="en-GB"/>
        </w:rPr>
        <w:t xml:space="preserve"> its presence in the constructs</w:t>
      </w:r>
      <w:r>
        <w:rPr>
          <w:rFonts w:eastAsia="MinionPro-Regular" w:cs="Arial"/>
          <w:bCs/>
          <w:lang w:eastAsia="en-GB"/>
        </w:rPr>
        <w:t xml:space="preserve"> of </w:t>
      </w:r>
      <w:r w:rsidRPr="00AD3D09">
        <w:rPr>
          <w:rFonts w:eastAsia="MinionPro-Regular" w:cs="Arial"/>
          <w:bCs/>
          <w:i/>
          <w:lang w:eastAsia="en-GB"/>
        </w:rPr>
        <w:t>Igf-1</w:t>
      </w:r>
      <w:r>
        <w:rPr>
          <w:rFonts w:eastAsia="MinionPro-Regular" w:cs="Arial"/>
          <w:bCs/>
          <w:lang w:eastAsia="en-GB"/>
        </w:rPr>
        <w:t>-expressing LVs</w:t>
      </w:r>
      <w:r w:rsidRPr="0059373D">
        <w:rPr>
          <w:rFonts w:eastAsia="MinionPro-Regular" w:cs="Arial"/>
          <w:bCs/>
          <w:lang w:eastAsia="en-GB"/>
        </w:rPr>
        <w:t xml:space="preserve"> </w:t>
      </w:r>
      <w:r>
        <w:rPr>
          <w:rFonts w:eastAsia="MinionPro-Regular" w:cs="Arial"/>
          <w:bCs/>
          <w:lang w:eastAsia="en-GB"/>
        </w:rPr>
        <w:t xml:space="preserve">here </w:t>
      </w:r>
      <w:r w:rsidRPr="0059373D">
        <w:rPr>
          <w:rFonts w:eastAsia="MinionPro-Regular" w:cs="Arial"/>
          <w:bCs/>
          <w:lang w:eastAsia="en-GB"/>
        </w:rPr>
        <w:t xml:space="preserve">might </w:t>
      </w:r>
      <w:r>
        <w:rPr>
          <w:rFonts w:eastAsia="MinionPro-Regular" w:cs="Arial"/>
          <w:bCs/>
          <w:lang w:eastAsia="en-GB"/>
        </w:rPr>
        <w:t>diminish</w:t>
      </w:r>
      <w:r w:rsidRPr="0059373D">
        <w:rPr>
          <w:rFonts w:eastAsia="MinionPro-Regular" w:cs="Arial"/>
          <w:bCs/>
          <w:lang w:eastAsia="en-GB"/>
        </w:rPr>
        <w:t xml:space="preserve"> the neuronal specificity of SYNp leading to higher IGF-1 levels </w:t>
      </w:r>
      <w:r>
        <w:rPr>
          <w:rFonts w:eastAsia="MinionPro-Regular" w:cs="Arial"/>
          <w:bCs/>
          <w:lang w:eastAsia="en-GB"/>
        </w:rPr>
        <w:t>produced by</w:t>
      </w:r>
      <w:r w:rsidRPr="0059373D">
        <w:rPr>
          <w:rFonts w:eastAsia="MinionPro-Regular" w:cs="Arial"/>
          <w:bCs/>
          <w:lang w:eastAsia="en-GB"/>
        </w:rPr>
        <w:t xml:space="preserve"> IPLV-SYNp than IDLV-</w:t>
      </w:r>
      <w:r>
        <w:rPr>
          <w:rFonts w:eastAsia="MinionPro-Regular" w:cs="Arial"/>
          <w:bCs/>
          <w:lang w:eastAsia="en-GB"/>
        </w:rPr>
        <w:t>SYNp vectors in the injected rat striata (figure 5.7). A s</w:t>
      </w:r>
      <w:r w:rsidRPr="0059373D">
        <w:rPr>
          <w:rFonts w:eastAsia="MinionPro-Regular" w:cs="Arial"/>
          <w:bCs/>
          <w:lang w:eastAsia="en-GB"/>
        </w:rPr>
        <w:t>imi</w:t>
      </w:r>
      <w:r>
        <w:rPr>
          <w:rFonts w:eastAsia="MinionPro-Regular" w:cs="Arial"/>
          <w:bCs/>
          <w:lang w:eastAsia="en-GB"/>
        </w:rPr>
        <w:t xml:space="preserve">lar interference phenomenon has been reported </w:t>
      </w:r>
      <w:r w:rsidR="004D0564">
        <w:rPr>
          <w:rFonts w:eastAsia="MinionPro-Regular" w:cs="Arial"/>
          <w:bCs/>
          <w:lang w:eastAsia="en-GB"/>
        </w:rPr>
        <w:t xml:space="preserve">which </w:t>
      </w:r>
      <w:r>
        <w:rPr>
          <w:rFonts w:eastAsia="MinionPro-Regular" w:cs="Arial"/>
          <w:bCs/>
          <w:lang w:eastAsia="en-GB"/>
        </w:rPr>
        <w:t xml:space="preserve">demonstrated that the </w:t>
      </w:r>
      <w:r w:rsidRPr="0059373D">
        <w:rPr>
          <w:rFonts w:eastAsia="MinionPro-Regular" w:cs="Arial"/>
          <w:bCs/>
          <w:lang w:eastAsia="en-GB"/>
        </w:rPr>
        <w:t xml:space="preserve">specificity of neuron-specific promoters was decreased </w:t>
      </w:r>
      <w:r>
        <w:rPr>
          <w:rFonts w:eastAsia="MinionPro-Regular" w:cs="Arial"/>
          <w:bCs/>
          <w:lang w:eastAsia="en-GB"/>
        </w:rPr>
        <w:t xml:space="preserve">by adding </w:t>
      </w:r>
      <w:r w:rsidRPr="0059373D">
        <w:rPr>
          <w:rFonts w:eastAsia="MinionPro-Regular" w:cs="Arial"/>
          <w:bCs/>
          <w:lang w:eastAsia="en-GB"/>
        </w:rPr>
        <w:t xml:space="preserve">of an enhancer </w:t>
      </w:r>
      <w:r>
        <w:rPr>
          <w:rFonts w:eastAsia="MinionPro-Regular" w:cs="Arial"/>
          <w:bCs/>
          <w:lang w:eastAsia="en-GB"/>
        </w:rPr>
        <w:t>although</w:t>
      </w:r>
      <w:r w:rsidRPr="0059373D">
        <w:rPr>
          <w:rFonts w:eastAsia="MinionPro-Regular" w:cs="Arial"/>
          <w:bCs/>
          <w:lang w:eastAsia="en-GB"/>
        </w:rPr>
        <w:t xml:space="preserve"> levels of transgenes were increased 2-4 times</w:t>
      </w:r>
      <w:r w:rsidR="004D0564">
        <w:rPr>
          <w:rFonts w:eastAsia="MinionPro-Regular" w:cs="Arial"/>
          <w:bCs/>
          <w:lang w:eastAsia="en-GB"/>
        </w:rPr>
        <w:t xml:space="preserve"> </w:t>
      </w:r>
      <w:r w:rsidR="00122438">
        <w:rPr>
          <w:rFonts w:eastAsia="MinionPro-Regular" w:cs="Arial"/>
          <w:bCs/>
          <w:lang w:eastAsia="en-GB"/>
        </w:rPr>
        <w:fldChar w:fldCharType="begin" w:fldLock="1"/>
      </w:r>
      <w:r w:rsidR="00994410">
        <w:rPr>
          <w:rFonts w:eastAsia="MinionPro-Regular" w:cs="Arial"/>
          <w:bCs/>
          <w:lang w:eastAsia="en-GB"/>
        </w:rPr>
        <w:instrText>ADDIN CSL_CITATION { "citationItems" : [ { "id" : "ITEM-1", "itemData" : { "DOI" : "3302924 [pii]\n10.1038/sj.gt.3302924", "ISBN" : "0969-7128 (Print)\n0969-7128 (Linking)", "PMID" : "17361216", "abstract" : "In the field of basic and clinical neurosciences, it is important to develop a method for easy delivery and persistent expression of transgene in central neurons. We firstly generated lentiviral vectors with five kinds of neuron-specific promoters, such as synapsin I (SYN), calcium/calmodulin-dependent protein kinase II, tubulin alpha I, neuron-specific enolase and platelet-derived growth factor beta chain promoters and then novel hybrid promoters by fusing cytomegalovirus enhancer (E) to those neuron-specific promoters. Neuron-specific expression of green fluorescent protein (GFP) with those promoters was examined in vivo by injecting the lentiviral vectors into the rat neostriatum, thalamus and neocortex. Among all the promoters, SYN promoter displayed the highest specificity for neuronal expression in all the regions examined (more than 96%). Although GFP production by the hybrid promoters was about 2-4 times larger than the non-enhanced promoters, the neuronal specificity was significantly decreased in most cases. However, the neuronal specificity of E/SYN hybrid promoter exhibited the least decrease only in the thalamus. Furthermore, the transcriptional activity and neuronal specificity of E/SYN promoter were sustained for up to 8 weeks. Thus, lentivirus with E/SYN promoter is the best vector for strong persistent expression in neurons.", "author" : [ { "dropping-particle" : "", "family" : "Hioki", "given" : "H", "non-dropping-particle" : "", "parse-names" : false, "suffix" : "" }, { "dropping-particle" : "", "family" : "Kameda", "given" : "H", "non-dropping-particle" : "", "parse-names" : false, "suffix" : "" }, { "dropping-particle" : "", "family" : "Nakamura", "given" : "H", "non-dropping-particle" : "", "parse-names" : false, "suffix" : "" }, { "dropping-particle" : "", "family" : "Okunomiya", "given" : "T", "non-dropping-particle" : "", "parse-names" : false, "suffix" : "" }, { "dropping-particle" : "", "family" : "Ohira", "given" : "K", "non-dropping-particle" : "", "parse-names" : false, "suffix" : "" }, { "dropping-particle" : "", "family" : "Nakamura", "given" : "K", "non-dropping-particle" : "", "parse-names" : false, "suffix" : "" }, { "dropping-particle" : "", "family" : "Kuroda", "given" : "M", "non-dropping-particle" : "", "parse-names" : false, "suffix" : "" }, { "dropping-particle" : "", "family" : "Furuta", "given" : "T", "non-dropping-particle" : "", "parse-names" : false, "suffix" : "" }, { "dropping-particle" : "", "family" : "Kaneko", "given" : "T", "non-dropping-particle" : "", "parse-names" : false, "suffix" : "" } ], "container-title" : "Gene Ther", "edition" : "2007/03/16", "id" : "ITEM-1", "issue" : "11", "issued" : { "date-parts" : [ [ "2007" ] ] }, "note" : "Hioki, H\nKameda, H\nNakamura, H\nOkunomiya, T\nOhira, K\nNakamura, K\nKuroda, M\nFuruta, T\nKaneko, T\nResearch Support, Non-U.S. Gov't\nEngland\nGene therapy\nGene Ther. 2007 Jun;14(11):872-82. Epub 2007 Mar 15.", "page" : "872-882", "title" : "Efficient gene transduction of neurons by lentivirus with enhanced neuron-specific promoters", "type" : "article-journal", "volume" : "14" }, "uris" : [ "http://www.mendeley.com/documents/?uuid=185d8339-8a6b-4347-83df-93d68c78a385" ] } ], "mendeley" : { "previouslyFormattedCitation" : "(Hioki et al., 2007)" }, "properties" : { "noteIndex" : 0 }, "schema" : "https://github.com/citation-style-language/schema/raw/master/csl-citation.json" }</w:instrText>
      </w:r>
      <w:r w:rsidR="00122438">
        <w:rPr>
          <w:rFonts w:eastAsia="MinionPro-Regular" w:cs="Arial"/>
          <w:bCs/>
          <w:lang w:eastAsia="en-GB"/>
        </w:rPr>
        <w:fldChar w:fldCharType="separate"/>
      </w:r>
      <w:r w:rsidR="004D0564" w:rsidRPr="00660074">
        <w:rPr>
          <w:rFonts w:eastAsia="MinionPro-Regular" w:cs="Arial"/>
          <w:bCs/>
          <w:noProof/>
          <w:lang w:eastAsia="en-GB"/>
        </w:rPr>
        <w:t>(Hioki et al., 2007)</w:t>
      </w:r>
      <w:r w:rsidR="00122438">
        <w:rPr>
          <w:rFonts w:eastAsia="MinionPro-Regular" w:cs="Arial"/>
          <w:bCs/>
          <w:lang w:eastAsia="en-GB"/>
        </w:rPr>
        <w:fldChar w:fldCharType="end"/>
      </w:r>
      <w:r w:rsidRPr="0059373D">
        <w:rPr>
          <w:rFonts w:eastAsia="MinionPro-Regular" w:cs="Arial"/>
          <w:bCs/>
          <w:lang w:eastAsia="en-GB"/>
        </w:rPr>
        <w:t>.</w:t>
      </w:r>
    </w:p>
    <w:p w:rsidR="003E4DB5" w:rsidRDefault="004D0564" w:rsidP="003E4DB5">
      <w:pPr>
        <w:rPr>
          <w:rFonts w:cs="MinionPro-Regular"/>
          <w:bCs/>
          <w:lang w:eastAsia="en-GB"/>
        </w:rPr>
      </w:pPr>
      <w:r>
        <w:rPr>
          <w:rFonts w:eastAsia="MinionPro-Regular" w:cs="Arial"/>
          <w:bCs/>
          <w:lang w:eastAsia="en-GB"/>
        </w:rPr>
        <w:lastRenderedPageBreak/>
        <w:t>In addition</w:t>
      </w:r>
      <w:r w:rsidR="003E4DB5">
        <w:rPr>
          <w:rFonts w:eastAsia="MinionPro-Regular" w:cs="Arial"/>
          <w:bCs/>
          <w:lang w:eastAsia="en-GB"/>
        </w:rPr>
        <w:t>, a highly significant</w:t>
      </w:r>
      <w:r w:rsidR="00C0563E">
        <w:rPr>
          <w:rFonts w:eastAsia="MinionPro-Regular" w:cs="Arial"/>
          <w:bCs/>
          <w:lang w:eastAsia="en-GB"/>
        </w:rPr>
        <w:t xml:space="preserve"> difference in IGF-1 levels was </w:t>
      </w:r>
      <w:r w:rsidR="003E4DB5">
        <w:rPr>
          <w:rFonts w:eastAsia="MinionPro-Regular" w:cs="Arial"/>
          <w:bCs/>
          <w:lang w:eastAsia="en-GB"/>
        </w:rPr>
        <w:t xml:space="preserve">observed between LV-SYNp- and LV-CMVp-injected striata, </w:t>
      </w:r>
      <w:r w:rsidR="00C0563E">
        <w:rPr>
          <w:rFonts w:eastAsia="MinionPro-Regular" w:cs="Arial"/>
          <w:bCs/>
          <w:lang w:eastAsia="en-GB"/>
        </w:rPr>
        <w:t>lower</w:t>
      </w:r>
      <w:r w:rsidR="003E4DB5">
        <w:rPr>
          <w:rFonts w:eastAsia="MinionPro-Regular" w:cs="Arial"/>
          <w:bCs/>
          <w:lang w:eastAsia="en-GB"/>
        </w:rPr>
        <w:t xml:space="preserve"> in the </w:t>
      </w:r>
      <w:r w:rsidR="00C0563E">
        <w:rPr>
          <w:rFonts w:eastAsia="MinionPro-Regular" w:cs="Arial"/>
          <w:bCs/>
          <w:lang w:eastAsia="en-GB"/>
        </w:rPr>
        <w:t>latt</w:t>
      </w:r>
      <w:r w:rsidR="003E4DB5">
        <w:rPr>
          <w:rFonts w:eastAsia="MinionPro-Regular" w:cs="Arial"/>
          <w:bCs/>
          <w:lang w:eastAsia="en-GB"/>
        </w:rPr>
        <w:t xml:space="preserve">er, which reflects a possible silencing of CMVp over time. Indeed, whilst CMVp remains active in several tissue types (e.g., heart, skeletal muscle) for at least one year </w:t>
      </w:r>
      <w:r w:rsidR="00122438">
        <w:rPr>
          <w:rFonts w:eastAsia="MinionPro-Regular" w:cs="Arial"/>
          <w:bCs/>
          <w:lang w:eastAsia="en-GB"/>
        </w:rPr>
        <w:fldChar w:fldCharType="begin" w:fldLock="1"/>
      </w:r>
      <w:r w:rsidR="00994410">
        <w:rPr>
          <w:rFonts w:eastAsia="MinionPro-Regular" w:cs="Arial"/>
          <w:bCs/>
          <w:lang w:eastAsia="en-GB"/>
        </w:rPr>
        <w:instrText>ADDIN CSL_CITATION { "citationItems" : [ { "id" : "ITEM-1", "itemData" : { "DOI" : "10.1038/sj.gt.3301991", "ISSN" : "0969-7128", "PMID" : "12858188", "abstract" : "Inefficient gene transfer, inaccessibility of stem cell compartments, transient gene expression, and adverse immune and inflammatory reactions to vector and transgenic protein are major barriers to successful in vivo application of gene therapy for most genetic diseases. Prenatal gene therapy with integrating vectors may overcome these problems and prevent early irreparable organ damage. To this end, high-dose attenuated VSV-G pseudotyped equine infectious anaemia virus (EIAV) encoding beta-galactosidase under the CMV promoter was injected into the fetal circulation of immuno-competent MF1 mice. We saw prolonged, extensive gene expression in the liver, heart, brain and muscle, and to a lesser extent in the kidney and lung of postnatal mice. Progressive clustered hepatocyte staining suggests clonal expansion of cells stably transduced. We thus provide proof of principle for efficient gene delivery and persistent transgene expression after prenatal application of the EIAV vector and its potential for permanent correction of genetic diseases.", "author" : [ { "dropping-particle" : "", "family" : "Waddington", "given" : "S N", "non-dropping-particle" : "", "parse-names" : false, "suffix" : "" }, { "dropping-particle" : "", "family" : "Mitrophanous", "given" : "K A", "non-dropping-particle" : "", "parse-names" : false, "suffix" : "" }, { "dropping-particle" : "", "family" : "Ellard", "given" : "F M", "non-dropping-particle" : "", "parse-names" : false, "suffix" : "" }, { "dropping-particle" : "", "family" : "Buckley", "given" : "S M K", "non-dropping-particle" : "", "parse-names" : false, "suffix" : "" }, { "dropping-particle" : "", "family" : "Nivsarkar", "given" : "M", "non-dropping-particle" : "", "parse-names" : false, "suffix" : "" }, { "dropping-particle" : "", "family" : "Lawrence", "given" : "L", "non-dropping-particle" : "", "parse-names" : false, "suffix" : "" }, { "dropping-particle" : "", "family" : "Cook", "given" : "H T", "non-dropping-particle" : "", "parse-names" : false, "suffix" : "" }, { "dropping-particle" : "", "family" : "Al-Allaf", "given" : "F", "non-dropping-particle" : "", "parse-names" : false, "suffix" : "" }, { "dropping-particle" : "", "family" : "Bigger", "given" : "B", "non-dropping-particle" : "", "parse-names" : false, "suffix" : "" }, { "dropping-particle" : "", "family" : "Kingsman", "given" : "S M", "non-dropping-particle" : "", "parse-names" : false, "suffix" : "" }, { "dropping-particle" : "", "family" : "Coutelle", "given" : "C", "non-dropping-particle" : "", "parse-names" : false, "suffix" : "" }, { "dropping-particle" : "", "family" : "Themis", "given" : "M", "non-dropping-particle" : "", "parse-names" : false, "suffix" : "" } ], "container-title" : "Gene therapy", "id" : "ITEM-1", "issue" : "15", "issued" : { "date-parts" : [ [ "2003", "8" ] ] }, "page" : "1234-40", "title" : "Long-term transgene expression by administration of a lentivirus-based vector to the fetal circulation of immuno-competent mice.", "type" : "article-journal", "volume" : "10" }, "uris" : [ "http://www.mendeley.com/documents/?uuid=d00e4cdd-465d-4135-b020-d73d88c5b9cf" ] } ], "mendeley" : { "previouslyFormattedCitation" : "(Waddington et al., 2003)" }, "properties" : { "noteIndex" : 0 }, "schema" : "https://github.com/citation-style-language/schema/raw/master/csl-citation.json" }</w:instrText>
      </w:r>
      <w:r w:rsidR="00122438">
        <w:rPr>
          <w:rFonts w:eastAsia="MinionPro-Regular" w:cs="Arial"/>
          <w:bCs/>
          <w:lang w:eastAsia="en-GB"/>
        </w:rPr>
        <w:fldChar w:fldCharType="separate"/>
      </w:r>
      <w:r w:rsidR="003E4DB5" w:rsidRPr="00660074">
        <w:rPr>
          <w:rFonts w:eastAsia="MinionPro-Regular" w:cs="Arial"/>
          <w:bCs/>
          <w:noProof/>
          <w:lang w:eastAsia="en-GB"/>
        </w:rPr>
        <w:t>(Waddington et al., 2003)</w:t>
      </w:r>
      <w:r w:rsidR="00122438">
        <w:rPr>
          <w:rFonts w:eastAsia="MinionPro-Regular" w:cs="Arial"/>
          <w:bCs/>
          <w:lang w:eastAsia="en-GB"/>
        </w:rPr>
        <w:fldChar w:fldCharType="end"/>
      </w:r>
      <w:r w:rsidR="003E4DB5">
        <w:rPr>
          <w:rFonts w:eastAsia="MinionPro-Regular" w:cs="Arial"/>
          <w:bCs/>
          <w:lang w:eastAsia="en-GB"/>
        </w:rPr>
        <w:t>, a time-dependent reduction of promoter efficiency in different areas of the CNS has been reported</w:t>
      </w:r>
      <w:r w:rsidR="003E4DB5">
        <w:rPr>
          <w:rFonts w:cs="MinionPro-Regular"/>
          <w:bCs/>
          <w:lang w:eastAsia="en-GB"/>
        </w:rPr>
        <w:t xml:space="preserve">, starting from week 4 post-administration </w:t>
      </w:r>
      <w:r w:rsidR="00122438" w:rsidRPr="00A64B2E">
        <w:rPr>
          <w:rFonts w:cs="MinionPro-Regular"/>
          <w:bCs/>
          <w:lang w:eastAsia="en-GB"/>
        </w:rPr>
        <w:fldChar w:fldCharType="begin" w:fldLock="1"/>
      </w:r>
      <w:r w:rsidR="00994410">
        <w:rPr>
          <w:rFonts w:cs="MinionPro-Regular"/>
          <w:bCs/>
          <w:lang w:eastAsia="en-GB"/>
        </w:rPr>
        <w:instrText>ADDIN CSL_CITATION { "citationItems" : [ { "id" : "ITEM-1", "itemData" : { "DOI" : "10.1089/hum.2010.245", "ISSN" : "1557-7422", "PMID" : "21476867", "abstract" : "With the increased use of small self-complementary adeno-associated viral (AAV) vectors, the design of compact promoters becomes critical for packaging and expressing larger transgenes under ubiquitous or cell-specific control. In a comparative study of commonly used 800-bp cytomegalovirus (CMV) and chicken \u03b2-actin (CBA) promoters, we report significant differences in the patterns of cell-specific gene expression in the central and peripheral nervous systems. The CMV promoter provides high initial neural expression that diminishes over time. The CBA promoter displayed mostly ubiquitous and high neural expression, but substantially lower expression in motor neurons (MNs). We report the creation of a novel hybrid form of the CBA promoter (CBh) that provides robust long-term expression in all cells observed with CMV or CBA, including MNs. To develop a short neuronal promoter to package larger transgenes into AAV vectors, we also found that a 229-bp fragment of the mouse methyl-CpG-binding protein-2 (MeCP2) promoter was able to drive neuron-specific expression within the CNS. Thus the 800-bp CBh promoter provides strong, long-term, and ubiquitous CNS expression whereas the MeCP2 promoter allows an extra 570-bp packaging capacity, with low and mostly neuronal expression within the CNS, similar to the MeCP2 transcription factor.", "author" : [ { "dropping-particle" : "", "family" : "Gray", "given" : "Steven J", "non-dropping-particle" : "", "parse-names" : false, "suffix" : "" }, { "dropping-particle" : "", "family" : "Foti", "given" : "Stacey B", "non-dropping-particle" : "", "parse-names" : false, "suffix" : "" }, { "dropping-particle" : "", "family" : "Schwartz", "given" : "Joel W", "non-dropping-particle" : "", "parse-names" : false, "suffix" : "" }, { "dropping-particle" : "", "family" : "Bachaboina", "given" : "Lavanya", "non-dropping-particle" : "", "parse-names" : false, "suffix" : "" }, { "dropping-particle" : "", "family" : "Taylor-Blake", "given" : "Bonnie", "non-dropping-particle" : "", "parse-names" : false, "suffix" : "" }, { "dropping-particle" : "", "family" : "Coleman", "given" : "Jennifer", "non-dropping-particle" : "", "parse-names" : false, "suffix" : "" }, { "dropping-particle" : "", "family" : "Ehlers", "given" : "Michael D", "non-dropping-particle" : "", "parse-names" : false, "suffix" : "" }, { "dropping-particle" : "", "family" : "Zylka", "given" : "Mark J", "non-dropping-particle" : "", "parse-names" : false, "suffix" : "" }, { "dropping-particle" : "", "family" : "McCown", "given" : "Thomas J", "non-dropping-particle" : "", "parse-names" : false, "suffix" : "" }, { "dropping-particle" : "", "family" : "Samulski", "given" : "R Jude", "non-dropping-particle" : "", "parse-names" : false, "suffix" : "" } ], "container-title" : "Human gene therapy", "id" : "ITEM-1", "issue" : "9", "issued" : { "date-parts" : [ [ "2011", "9" ] ] }, "page" : "1143-53", "title" : "Optimizing promoters for recombinant adeno-associated virus-mediated gene expression in the peripheral and central nervous system using self-complementary vectors.", "type" : "article-journal", "volume" : "22" }, "uris" : [ "http://www.mendeley.com/documents/?uuid=8dc21f9f-68e6-469b-ab66-77033f8fbc6b" ] }, { "id" : "ITEM-2", "itemData" : { "ISSN" : "0270-6474", "PMID" : "9592104", "abstract" : "To achieve local, continuous L-DOPA delivery in the striatum by gene replacement as a model for a gene therapy for Parkinson's disease, the present studies used high titer purified recombinant adeno-associated virus (rAAV) containing cDNAs encoding human tyrosine hydroxylase (hTH) or human GTP-cyclohydrolase I [GTPCHI, the rate-limiting enzyme for tetrahydrobiopterin (BH4) synthesis] or both to infect the 6-OHDA denervated rat striatum. Striatal TH and GTPCHI staining was observed 3 weeks after rAAV transduction, with little detectable perturbation of the tissue. Six months after intrastriatal rAAV transduction, TH staining was present but apparently reduced compared with the 3 week survival time. In a separate group of animals, striatal TH staining was demonstrated 1 year after rAAV transduction. Double staining studies using the neuronal marker NeuN indicated that &gt;90% of rAAV-transduced cells expressing hTH were neurons. Microdialysis experiments indicated that only those lesioned animals that received the mixture of MD-TH and MD-GTPCHI vector displayed BH4 independent in vivo L-DOPA production (mean approximately 4-7 ng/ml). Rats that received the hTH rAAV vector alone produced measurable L-DOPA (mean approximately 1-4 ng/ml) only after receiving exogenous BH4. L-Aromatic amino acid decarboxylase blockade, but not 100 mM KCl-induced depolarization, enhanced L-DOPA overflow, and animals in the non-hTH groups (GTPCHI and alkaline phosphatase) yielded minimal L-DOPA. Although elevated L-DOPA was observed in animals that received mixed hTH and hGTPCHI rAAV vectors, there was no reduction of apomorphine-induced rotational behavior 3 weeks after intrastriatal vector injection. These data demonstrate that purified rAAV, a safe and nonpathogenic viral vector, mediates long-term striatal hTH transgene expression in neurons and can be used to successfully deliver L-DOPA to the striatum.", "author" : [ { "dropping-particle" : "", "family" : "Mandel", "given" : "R J", "non-dropping-particle" : "", "parse-names" : false, "suffix" : "" }, { "dropping-particle" : "", "family" : "Rendahl", "given" : "K G", "non-dropping-particle" : "", "parse-names" : false, "suffix" : "" }, { "dropping-particle" : "", "family" : "Spratt", "given" : "S K", "non-dropping-particle" : "", "parse-names" : false, "suffix" : "" }, { "dropping-particle" : "", "family" : "Snyder", "given" : "R O", "non-dropping-particle" : "", "parse-names" : false, "suffix" : "" }, { "dropping-particle" : "", "family" : "Cohen", "given" : "L K", "non-dropping-particle" : "", "parse-names" : false, "suffix" : "" }, { "dropping-particle" : "", "family" : "Leff", "given" : "S E", "non-dropping-particle" : "", "parse-names" : false, "suffix" : "" } ], "container-title" : "The Journal of neuroscience : the official journal of the Society for Neuroscience", "id" : "ITEM-2", "issue" : "11", "issued" : { "date-parts" : [ [ "1998", "6", "1" ] ] }, "page" : "4271-84", "title" : "Characterization of intrastriatal recombinant adeno-associated virus-mediated gene transfer of human tyrosine hydroxylase and human GTP-cyclohydrolase I in a rat model of Parkinson's disease.", "type" : "article-journal", "volume" : "18" }, "uris" : [ "http://www.mendeley.com/documents/?uuid=e0d80102-c55e-4b65-8924-24a2341975a0" ] } ], "mendeley" : { "previouslyFormattedCitation" : "(Mandel et al., 1998; Gray et al., 2011)" }, "properties" : { "noteIndex" : 0 }, "schema" : "https://github.com/citation-style-language/schema/raw/master/csl-citation.json" }</w:instrText>
      </w:r>
      <w:r w:rsidR="00122438" w:rsidRPr="00A64B2E">
        <w:rPr>
          <w:rFonts w:cs="MinionPro-Regular"/>
          <w:bCs/>
          <w:lang w:eastAsia="en-GB"/>
        </w:rPr>
        <w:fldChar w:fldCharType="separate"/>
      </w:r>
      <w:r w:rsidR="003E4DB5" w:rsidRPr="00660074">
        <w:rPr>
          <w:rFonts w:cs="MinionPro-Regular"/>
          <w:bCs/>
          <w:noProof/>
          <w:lang w:eastAsia="en-GB"/>
        </w:rPr>
        <w:t>(Mandel et al., 1998; Gray et al., 2011)</w:t>
      </w:r>
      <w:r w:rsidR="00122438" w:rsidRPr="00A64B2E">
        <w:rPr>
          <w:rFonts w:cs="MinionPro-Regular"/>
          <w:bCs/>
          <w:lang w:eastAsia="en-GB"/>
        </w:rPr>
        <w:fldChar w:fldCharType="end"/>
      </w:r>
      <w:r w:rsidR="003E4DB5">
        <w:rPr>
          <w:rFonts w:cs="MinionPro-Regular"/>
          <w:bCs/>
          <w:lang w:eastAsia="en-GB"/>
        </w:rPr>
        <w:t xml:space="preserve">. It is yet unclear about the shutdown of this promoter. However, lipopolysaccharide treatment inducing transcription factor NF-κB, which has four binding site in CMVp, has been shown to reactivate previously silenced CMVp in C57BL/6 mice </w:t>
      </w:r>
      <w:r w:rsidR="00122438">
        <w:rPr>
          <w:rFonts w:cs="MinionPro-Regular"/>
          <w:bCs/>
          <w:lang w:eastAsia="en-GB"/>
        </w:rPr>
        <w:fldChar w:fldCharType="begin" w:fldLock="1"/>
      </w:r>
      <w:r w:rsidR="00994410">
        <w:rPr>
          <w:rFonts w:cs="MinionPro-Regular"/>
          <w:bCs/>
          <w:lang w:eastAsia="en-GB"/>
        </w:rPr>
        <w:instrText>ADDIN CSL_CITATION { "citationItems" : [ { "id" : "ITEM-1", "itemData" : { "ISSN" : "0022-538X", "PMID" : "9420214", "abstract" : "The cytomegalovirus (CMV) major immediate-early promoter/enhancer is active in many cell culture systems and is considered to be one of the strongest promoters in vitro. However, when this promoter was used in in vivo approaches to gene therapy, it was silenced within a few weeks in several organs including the liver. In this study, we demonstrated transcriptional inactivation of the CMV promoter in mouse liver. In contrast to the CMV promoter, a hybrid promoter consisting of a minimal CMV promoter and the enhancer II of hepatitis B virus was active for at least 11 weeks in mouse liver. While investigating the reason for the shutdown of the CMV promoter, we did not find evidence for methylation of adenovirus DNA in the region of transgene insertion, but we could show that the silenced CMV promoter was reactivated after lipopolysaccharide treatment of mice or partial hepatectomy. Both stimuli are known to activate the transcription factor NFkappaB, which binds to four sites in the CMV promoter/enhancer. We show that expression from the CMV promoter in hepatocyte-derived cell lines in vitro depends on NFkappaB. In vivo experiments demonstrate that NFkappaB, which is not present in mouse hepatocytes in vivo, is activated after infection with recombinant adenoviruses and that the time course of NFkappaB activation parallels that of CMV promoter-dependent expression. Moreover, adenovirus infection of transgenic mice carrying a CMV promoter-driven lacZ gene leads to strong activation of the expression of this gene in the liver. Thus, NFkappaB is involved in the activation of the CMV promoter in the liver.", "author" : [ { "dropping-particle" : "", "family" : "L\u00f6ser", "given" : "P", "non-dropping-particle" : "", "parse-names" : false, "suffix" : "" }, { "dropping-particle" : "", "family" : "Jennings", "given" : "G S", "non-dropping-particle" : "", "parse-names" : false, "suffix" : "" }, { "dropping-particle" : "", "family" : "Strauss", "given" : "M", "non-dropping-particle" : "", "parse-names" : false, "suffix" : "" }, { "dropping-particle" : "", "family" : "Sandig", "given" : "V", "non-dropping-particle" : "", "parse-names" : false, "suffix" : "" } ], "container-title" : "Journal of virology", "id" : "ITEM-1", "issue" : "1", "issued" : { "date-parts" : [ [ "1998", "1" ] ] }, "page" : "180-90", "title" : "Reactivation of the previously silenced cytomegalovirus major immediate-early promoter in the mouse liver: involvement of NFkappaB.", "type" : "article-journal", "volume" : "72" }, "uris" : [ "http://www.mendeley.com/documents/?uuid=cba3d6c7-d541-46e9-98b7-f751700ab178" ] } ], "mendeley" : { "previouslyFormattedCitation" : "(L\u00f6ser et al., 1998)" }, "properties" : { "noteIndex" : 0 }, "schema" : "https://github.com/citation-style-language/schema/raw/master/csl-citation.json" }</w:instrText>
      </w:r>
      <w:r w:rsidR="00122438">
        <w:rPr>
          <w:rFonts w:cs="MinionPro-Regular"/>
          <w:bCs/>
          <w:lang w:eastAsia="en-GB"/>
        </w:rPr>
        <w:fldChar w:fldCharType="separate"/>
      </w:r>
      <w:r w:rsidR="003E4DB5" w:rsidRPr="00660074">
        <w:rPr>
          <w:rFonts w:cs="MinionPro-Regular"/>
          <w:bCs/>
          <w:noProof/>
          <w:lang w:eastAsia="en-GB"/>
        </w:rPr>
        <w:t>(Löser et al., 1998)</w:t>
      </w:r>
      <w:r w:rsidR="00122438">
        <w:rPr>
          <w:rFonts w:cs="MinionPro-Regular"/>
          <w:bCs/>
          <w:lang w:eastAsia="en-GB"/>
        </w:rPr>
        <w:fldChar w:fldCharType="end"/>
      </w:r>
      <w:r w:rsidR="003E4DB5">
        <w:rPr>
          <w:rFonts w:cs="MinionPro-Regular"/>
          <w:bCs/>
          <w:lang w:eastAsia="en-GB"/>
        </w:rPr>
        <w:t xml:space="preserve">. </w:t>
      </w:r>
    </w:p>
    <w:p w:rsidR="003E4DB5" w:rsidRDefault="00C0563E" w:rsidP="003E4DB5">
      <w:pPr>
        <w:rPr>
          <w:rStyle w:val="Heading1Char"/>
        </w:rPr>
      </w:pPr>
      <w:r>
        <w:rPr>
          <w:rFonts w:cs="AdvTT6120e2aa"/>
          <w:bCs/>
          <w:color w:val="000000"/>
          <w:lang w:eastAsia="en-GB"/>
        </w:rPr>
        <w:t>Regardless, t</w:t>
      </w:r>
      <w:r w:rsidR="003E4DB5" w:rsidRPr="0059373D">
        <w:rPr>
          <w:rFonts w:cs="AdvTT6120e2aa"/>
          <w:bCs/>
          <w:color w:val="000000"/>
          <w:lang w:eastAsia="en-GB"/>
        </w:rPr>
        <w:t xml:space="preserve">he </w:t>
      </w:r>
      <w:r w:rsidR="003E4DB5">
        <w:rPr>
          <w:rFonts w:cs="AdvTT6120e2aa"/>
          <w:bCs/>
          <w:color w:val="000000"/>
          <w:lang w:eastAsia="en-GB"/>
        </w:rPr>
        <w:t>insufficient</w:t>
      </w:r>
      <w:r w:rsidR="003E4DB5" w:rsidRPr="0059373D">
        <w:rPr>
          <w:rFonts w:cs="AdvTT6120e2aa"/>
          <w:bCs/>
          <w:color w:val="000000"/>
          <w:lang w:eastAsia="en-GB"/>
        </w:rPr>
        <w:t xml:space="preserve"> levels of IGF-1 </w:t>
      </w:r>
      <w:r>
        <w:rPr>
          <w:rFonts w:cs="AdvTT6120e2aa"/>
          <w:bCs/>
          <w:color w:val="000000"/>
          <w:lang w:eastAsia="en-GB"/>
        </w:rPr>
        <w:t xml:space="preserve">expressed from </w:t>
      </w:r>
      <w:r w:rsidR="003E4DB5">
        <w:rPr>
          <w:rFonts w:cs="AdvTT6120e2aa"/>
          <w:bCs/>
          <w:color w:val="000000"/>
          <w:lang w:eastAsia="en-GB"/>
        </w:rPr>
        <w:t>LVs</w:t>
      </w:r>
      <w:r>
        <w:rPr>
          <w:rFonts w:cs="AdvTT6120e2aa"/>
          <w:bCs/>
          <w:color w:val="000000"/>
          <w:lang w:eastAsia="en-GB"/>
        </w:rPr>
        <w:t xml:space="preserve"> </w:t>
      </w:r>
      <w:r w:rsidR="003E4DB5">
        <w:rPr>
          <w:rFonts w:cs="AdvTT6120e2aa"/>
          <w:bCs/>
          <w:color w:val="000000"/>
          <w:lang w:eastAsia="en-GB"/>
        </w:rPr>
        <w:t>(figure 5.7) a</w:t>
      </w:r>
      <w:r w:rsidR="003E4DB5" w:rsidRPr="0059373D">
        <w:rPr>
          <w:rFonts w:cs="AdvTT6120e2aa"/>
          <w:bCs/>
          <w:color w:val="000000"/>
          <w:lang w:eastAsia="en-GB"/>
        </w:rPr>
        <w:t xml:space="preserve">re </w:t>
      </w:r>
      <w:r>
        <w:rPr>
          <w:rFonts w:cs="AdvTT6120e2aa"/>
          <w:bCs/>
          <w:color w:val="000000"/>
          <w:lang w:eastAsia="en-GB"/>
        </w:rPr>
        <w:t xml:space="preserve">most </w:t>
      </w:r>
      <w:r w:rsidR="003E4DB5" w:rsidRPr="0059373D">
        <w:rPr>
          <w:rFonts w:cs="AdvTT6120e2aa"/>
          <w:bCs/>
          <w:color w:val="000000"/>
          <w:lang w:eastAsia="en-GB"/>
        </w:rPr>
        <w:t xml:space="preserve">likely a </w:t>
      </w:r>
      <w:r>
        <w:rPr>
          <w:rFonts w:cs="AdvTT6120e2aa"/>
          <w:bCs/>
          <w:color w:val="000000"/>
          <w:lang w:eastAsia="en-GB"/>
        </w:rPr>
        <w:t>main</w:t>
      </w:r>
      <w:r w:rsidR="003E4DB5" w:rsidRPr="0059373D">
        <w:rPr>
          <w:rFonts w:cs="AdvTT6120e2aa"/>
          <w:bCs/>
          <w:color w:val="000000"/>
          <w:lang w:eastAsia="en-GB"/>
        </w:rPr>
        <w:t xml:space="preserve"> reason leading to it</w:t>
      </w:r>
      <w:r w:rsidR="003E4DB5">
        <w:rPr>
          <w:rFonts w:cs="AdvTT6120e2aa"/>
          <w:bCs/>
          <w:color w:val="000000"/>
          <w:lang w:eastAsia="en-GB"/>
        </w:rPr>
        <w:t>s unsuccessful protection for dopaminergic neurons against 6-OHDA toxicity</w:t>
      </w:r>
      <w:r w:rsidR="003E4DB5" w:rsidRPr="0059373D">
        <w:rPr>
          <w:rFonts w:cs="AdvTT6120e2aa"/>
          <w:bCs/>
          <w:color w:val="000000"/>
          <w:lang w:eastAsia="en-GB"/>
        </w:rPr>
        <w:t xml:space="preserve">. </w:t>
      </w:r>
      <w:r>
        <w:rPr>
          <w:rFonts w:cs="AdvTT6120e2aa"/>
          <w:bCs/>
          <w:color w:val="000000"/>
          <w:lang w:eastAsia="en-GB"/>
        </w:rPr>
        <w:t>T</w:t>
      </w:r>
      <w:r w:rsidR="003E4DB5" w:rsidRPr="0059373D">
        <w:rPr>
          <w:rFonts w:cs="AdvTT6120e2aa"/>
          <w:bCs/>
          <w:color w:val="000000"/>
          <w:lang w:eastAsia="en-GB"/>
        </w:rPr>
        <w:t>o achieve neuroprotection in pre-cl</w:t>
      </w:r>
      <w:r w:rsidR="003E4DB5">
        <w:rPr>
          <w:rFonts w:cs="AdvTT6120e2aa"/>
          <w:bCs/>
          <w:color w:val="000000"/>
          <w:lang w:eastAsia="en-GB"/>
        </w:rPr>
        <w:t>inical models of PD, IGF-1 h</w:t>
      </w:r>
      <w:r w:rsidR="003E4DB5" w:rsidRPr="0059373D">
        <w:rPr>
          <w:rFonts w:cs="AdvTT6120e2aa"/>
          <w:bCs/>
          <w:color w:val="000000"/>
          <w:lang w:eastAsia="en-GB"/>
        </w:rPr>
        <w:t xml:space="preserve">as </w:t>
      </w:r>
      <w:r w:rsidR="003E4DB5">
        <w:rPr>
          <w:rFonts w:cs="AdvTT6120e2aa"/>
          <w:bCs/>
          <w:color w:val="000000"/>
          <w:lang w:eastAsia="en-GB"/>
        </w:rPr>
        <w:t xml:space="preserve">been </w:t>
      </w:r>
      <w:r w:rsidR="003E4DB5" w:rsidRPr="0059373D">
        <w:rPr>
          <w:rFonts w:cs="AdvTT6120e2aa"/>
          <w:bCs/>
          <w:color w:val="000000"/>
          <w:lang w:eastAsia="en-GB"/>
        </w:rPr>
        <w:t xml:space="preserve">used at extremely high doses: 30-150 ng/ml in embryonic mesencephalic neuronal cultures </w:t>
      </w:r>
      <w:r w:rsidR="00122438" w:rsidRPr="0059373D">
        <w:rPr>
          <w:rFonts w:cs="AdvTT6120e2aa"/>
          <w:bCs/>
          <w:color w:val="000000"/>
          <w:lang w:eastAsia="en-GB"/>
        </w:rPr>
        <w:fldChar w:fldCharType="begin" w:fldLock="1"/>
      </w:r>
      <w:r w:rsidR="00994410">
        <w:rPr>
          <w:rFonts w:cs="AdvTT6120e2aa"/>
          <w:bCs/>
          <w:color w:val="000000"/>
          <w:lang w:eastAsia="en-GB"/>
        </w:rPr>
        <w:instrText>ADDIN CSL_CITATION { "citationItems" : [ { "id" : "ITEM-1", "itemData" : { "ISSN" : "0270-6474", "PMID" : "2406380", "abstract" : "To study the selectivity of neurotrophic actions in the brain, we analyzed the actions of several known growth factors on septal cholinergic, pontine cholinergic, and mesencephalic dopaminergic neurons in culture. Similar to nerve growth factor (NGF), basic fibroblast growth factor (bFGF) stimulated choline acetyltransferase activity in septal cultures. In contrast to NGF, bFGF also enhanced dopamine uptake in mesencephalic cultures and stimulated cell proliferation in all 3 culture types. Insulin and the insulin-like growth factors I and II stimulated transmitter-specific differentiation and cell proliferation in all culture types. Epidermal growth factor (EGF) produced a small increase in dopamine uptake by mesencephalic cells and stimulated cell proliferation in all culture types. In septal cultures, bFGF was most effective when given at early culture times, NGF at later times. The stimulatory actions of bFGF and insulin did not require the presence of glial cells and were not mediated by NGF. In mesencephalic cultures, the stimulation of dopamine uptake by bFGF and EGF was dependent on glial proliferation. The results suggest different degrees of selectivity of the neurotrophic molecules. NGF and, very similarly, bFGF seem to influence septal cholinergic neurons directly and rather selectively, whereas the neurotrophic actions of insulin and the insulin-like growth factors appear to be more general.", "author" : [ { "dropping-particle" : "", "family" : "Knusel", "given" : "B", "non-dropping-particle" : "", "parse-names" : false, "suffix" : "" }, { "dropping-particle" : "", "family" : "Michel", "given" : "P P", "non-dropping-particle" : "", "parse-names" : false, "suffix" : "" }, { "dropping-particle" : "", "family" : "Schwaber", "given" : "J S", "non-dropping-particle" : "", "parse-names" : false, "suffix" : "" }, { "dropping-particle" : "", "family" : "Hefti", "given" : "F", "non-dropping-particle" : "", "parse-names" : false, "suffix" : "" } ], "container-title" : "The Journal of neuroscience : the official journal of the Society for Neuroscience", "id" : "ITEM-1", "issue" : "2", "issued" : { "date-parts" : [ [ "1990", "2" ] ] }, "page" : "558-70", "title" : "Selective and nonselective stimulation of central cholinergic and dopaminergic development in vitro by nerve growth factor, basic fibroblast growth factor, epidermal growth factor, insulin and the insulin-like growth factors I and II.", "type" : "article-journal", "volume" : "10" }, "uris" : [ "http://www.mendeley.com/documents/?uuid=cab85124-c2b6-4347-8151-0375ad351fd4" ] }, { "id" : "ITEM-2", "itemData" : { "DOI" : "10.1006/exnr.1996.0115", "ISSN" : "0014-4886", "PMID" : "8682180", "abstract" : "Poor survival of embryonic dopamine neurons is a primary problem limiting the value of neurotransplantation for Parkinson's disease. Several neurotrophic factors have been shown to promote dopamine neuron survival when used individually in culture. We have found that two peptides, insulin-like growth factor-I (IGF-I) and basic fibroblast growth factor (bFGF), have additive effects on cell survival when used in combination. These growth factors reduced the number of dopamine cells undergoing apoptotic cell death. The neurotrophic factors induced proliferation of astrocytes but not dopamine neurons. When cell proliferation was blocked by cytosine arabinoside, the beneficial effects of IGF-I and bFGF were abolished, suggesting that effects of the growth factors were mediated, at least in part, by factors associated with glia. These results indicate that growth factors in combination may prove useful for enhancing dopamine neuron survival for neurotransplantation.", "author" : [ { "dropping-particle" : "", "family" : "Zawada", "given" : "W M", "non-dropping-particle" : "", "parse-names" : false, "suffix" : "" }, { "dropping-particle" : "", "family" : "Kirschman", "given" : "D L", "non-dropping-particle" : "", "parse-names" : false, "suffix" : "" }, { "dropping-particle" : "", "family" : "Cohen", "given" : "J J", "non-dropping-particle" : "", "parse-names" : false, "suffix" : "" }, { "dropping-particle" : "", "family" : "Heidenreich", "given" : "K A", "non-dropping-particle" : "", "parse-names" : false, "suffix" : "" }, { "dropping-particle" : "", "family" : "Freed", "given" : "C R", "non-dropping-particle" : "", "parse-names" : false, "suffix" : "" } ], "container-title" : "Experimental neurology", "id" : "ITEM-2", "issue" : "1", "issued" : { "date-parts" : [ [ "1996", "7" ] ] }, "page" : "60-7", "title" : "Growth factors rescue embryonic dopamine neurons from programmed cell death.", "type" : "article-journal", "volume" : "140" }, "uris" : [ "http://www.mendeley.com/documents/?uuid=d4132101-0bb8-488e-8631-aff16979b62b" ] } ], "mendeley" : { "previouslyFormattedCitation" : "(Knusel et al., 1990; Zawada et al., 1996)" }, "properties" : { "noteIndex" : 0 }, "schema" : "https://github.com/citation-style-language/schema/raw/master/csl-citation.json" }</w:instrText>
      </w:r>
      <w:r w:rsidR="00122438" w:rsidRPr="0059373D">
        <w:rPr>
          <w:rFonts w:cs="AdvTT6120e2aa"/>
          <w:bCs/>
          <w:color w:val="000000"/>
          <w:lang w:eastAsia="en-GB"/>
        </w:rPr>
        <w:fldChar w:fldCharType="separate"/>
      </w:r>
      <w:r w:rsidR="003E4DB5" w:rsidRPr="00660074">
        <w:rPr>
          <w:rFonts w:cs="AdvTT6120e2aa"/>
          <w:bCs/>
          <w:noProof/>
          <w:color w:val="000000"/>
          <w:lang w:eastAsia="en-GB"/>
        </w:rPr>
        <w:t>(Knusel et al., 1990; Zawada et al., 1996)</w:t>
      </w:r>
      <w:r w:rsidR="00122438" w:rsidRPr="0059373D">
        <w:rPr>
          <w:rFonts w:cs="AdvTT6120e2aa"/>
          <w:bCs/>
          <w:color w:val="000000"/>
          <w:lang w:eastAsia="en-GB"/>
        </w:rPr>
        <w:fldChar w:fldCharType="end"/>
      </w:r>
      <w:r w:rsidR="003E4DB5" w:rsidRPr="0059373D">
        <w:rPr>
          <w:rFonts w:cs="AdvTT6120e2aa"/>
          <w:bCs/>
          <w:color w:val="000000"/>
          <w:lang w:eastAsia="en-GB"/>
        </w:rPr>
        <w:t xml:space="preserve"> or 10 µg in 6-OHDA-lesioned rats </w:t>
      </w:r>
      <w:r w:rsidR="00122438" w:rsidRPr="009A519C">
        <w:rPr>
          <w:rFonts w:cs="AdvTT6120e2aa"/>
          <w:bCs/>
          <w:color w:val="000000"/>
          <w:lang w:eastAsia="en-GB"/>
        </w:rPr>
        <w:fldChar w:fldCharType="begin" w:fldLock="1"/>
      </w:r>
      <w:r w:rsidR="00994410">
        <w:rPr>
          <w:rFonts w:cs="AdvTT6120e2aa"/>
          <w:bCs/>
          <w:color w:val="000000"/>
          <w:lang w:eastAsia="en-GB"/>
        </w:rPr>
        <w:instrText>ADDIN CSL_CITATION { "citationItems" : [ { "id" : "ITEM-1", "itemData" : { "DOI" : "10.1002/jnr.10833", "ISBN" : "0360-4012 (Print)\n0360-4012 (Linking)", "PMID" : "14689453", "abstract" : "The most prominent neurochemical hallmark of Parkinson's disease (PD) is the loss of nigrostriatal dopamine (DA). Animal models of PD have concentrated on depleting DA and therapies have focused on maintaining or restoring DA. Within this context estrogen protects against 6-hydroxdopamine (6-OHDA) and 1-methyl-4-phenyl-1,2,3,6-tetrahydropyridine (MPTP) lesions of the nigrostriatal DA pathway. Present studies tested the hypothesis that neuroprotective estrogen actions involve activation of the insulin-like growth factor-1 (IGF-1) system. Ovariectomized rats were treated with either a single subcutaneous injection of 17beta-estradiol benzoate or centrally or peripherally IGF-1. All rats were infused unilaterally with 6-OHDA into the medial forebrain bundle (MFB) to lesion the nigrostriatal DA pathway. Tyrosine hydroxylase (TH) immunocytochemistry confirmed that rats injected with 6-OHDA had a massive loss of TH immunoreactivity in both the ipsilateral substantia nigra compacta (60% loss) and the striatum (&gt;95% loss) compared to the contralateral side. Loss of TH immunoreactivity was correlated with loss of asymmetric forelimb movements, a behavioral assay for motor deficits. Pretreatment with estrogen or IGF-1 significantly prevented 6-OHDA-induced loss of substantia nigra compacta neurons (20% loss) and TH immunoreactivity in DA fibers in the striatum (&lt;20% loss) and prevented the loss of asymmetric forelimb use. Blockage of IGF-1 receptors by intracerebroventricular JB-1, an IGF-1 receptor antagonist, attenuated both estrogen and IGF-1 neuroprotection of nigrostriatal DA neurons and motor behavior. These findings suggest that IGF-1 and estrogen acting through the IGF-1 system may be critical for neuroprotective effects of estrogen on nigrostriatal DA neurons in this model of PD.", "author" : [ { "dropping-particle" : "", "family" : "Quesada", "given" : "A", "non-dropping-particle" : "", "parse-names" : false, "suffix" : "" }, { "dropping-particle" : "", "family" : "Micevych", "given" : "P E", "non-dropping-particle" : "", "parse-names" : false, "suffix" : "" } ], "container-title" : "J Neurosci Res", "edition" : "2003/12/23", "id" : "ITEM-1", "issue" : "1", "issued" : { "date-parts" : [ [ "2004" ] ] }, "note" : "Quesada, Arnulfo\nMicevych, Paul E\nT-32 HD07228/HD/NICHD NIH HHS/United States\nComparative Study\nResearch Support, Non-U.S. Gov't\nResearch Support, U.S. Gov't, P.H.S.\nUnited States\nJournal of neuroscience research\nJ Neurosci Res. 2004 Jan 1;75(1):107-16.", "page" : "107-116", "title" : "Estrogen interacts with the IGF-1 system to protect nigrostriatal dopamine and maintain motoric behavior after 6-hydroxdopamine lesions", "type" : "article-journal", "volume" : "75" }, "uris" : [ "http://www.mendeley.com/documents/?uuid=b31de04c-4f9b-48c9-9e9f-77203d9c32a0" ] }, { "id" : "ITEM-2", "itemData" : { "DOI" : "10.1002/dneu.20609", "ISBN" : "1932-8451 (Print)", "PMID" : "18278798", "abstract" : "Recently, using the medial forebrain bundle (MFB) 6-hydroxydopmaine (6-OHDA) lesion rat model of Parkinson's disease (PD), we have demonstrated that blockade of central IGF-1 receptors (IGF-1R) attenuated estrogen neuroprotection of substantia nigra pars compacta (SNpc) DA neurons, but exacerbated 6-OHDA lesions in IGF-1 only treated rats (Quesada and Micevych [2004]: J Neurosci Res 75:107-116). This suggested that the IGF-1 system is a central mechanism through which estrogen acts to protect the nigrostriatal DA system. Moreover, these results also suggest that IGF-1R-induced intracellular signaling pathways are involved in the estrogen mechanism that promotes neuronal survival. In vitro, two convergent intracellular signaling pathways used by estrogen and IGF-1, the mitogen-activated protein kinase (MAPK/ERK), and phosphatidyl-inositol-3-kinase/Akt (PI3K/Akt), have been demonstrated to be neuroprotective. Continuous central infusions of MAPK/ERK and PI3K/Akt inhibitors were used to test the hypothesis that one or both of these signal transduction pathways mediates estrogen and/or IGF-1 neuroprotection of SNpc DA neurons after a unilateral administration of 6-OHDA into the MFB of rats. Motor behavior tests and tyrosine hydroxylase immunoreactivity revealed that the inhibitor of the PI3K/Akt pathway (LY294002) blocked the survival effects of both estrogen and IGF-1, while an inhibitor of the MAPK/ERK signaling (PD98059) was ineffective. Western blot analyses showed that estrogen and IGF-1 treatments increased PI3K/Akt activation in the SN; however, MAPK/ERK activation was decreased in the SN. Indeed, continuous infusions of inhibitors blocked phosphorylation of PI3K/Akt and MAPK/ERK. These findings indicate that estrogen and IGF-1-mediated SNpc DA neuronal protection is dependent on PI3K/Akt signaling, but not on the MAPK/ERK pathway.", "author" : [ { "dropping-particle" : "", "family" : "Quesada", "given" : "A", "non-dropping-particle" : "", "parse-names" : false, "suffix" : "" }, { "dropping-particle" : "", "family" : "Lee", "given" : "B Y", "non-dropping-particle" : "", "parse-names" : false, "suffix" : "" }, { "dropping-particle" : "", "family" : "Micevych", "given" : "P E", "non-dropping-particle" : "", "parse-names" : false, "suffix" : "" } ], "container-title" : "Dev Neurobiol", "edition" : "2008/02/19", "id" : "ITEM-2", "issue" : "5", "issued" : { "date-parts" : [ [ "2008" ] ] }, "note" : "Quesada, Arnulfo\nLee, Becky Y\nMicevych, Paul E\nDA013185/DA/NIDA NIH HHS/United States\nR01 DA013185-07/DA/NIDA NIH HHS/United States\nResearch Support, N.I.H., Extramural\nResearch Support, Non-U.S. Gov't\nUnited States\nDevelopmental neurobiology\nDev Neurobiol. 2008 Apr;68(5):632-44.", "page" : "632-644", "title" : "PI3 kinase/Akt activation mediates estrogen and IGF-1 nigral DA neuronal neuroprotection against a unilateral rat model of Parkinson's disease", "type" : "article-journal", "volume" : "68" }, "uris" : [ "http://www.mendeley.com/documents/?uuid=8cf5ff87-5a8d-4459-bed0-90e49d4d00d6" ] } ], "mendeley" : { "previouslyFormattedCitation" : "(Quesada and Micevych, 2004; Quesada et al., 2008)" }, "properties" : { "noteIndex" : 0 }, "schema" : "https://github.com/citation-style-language/schema/raw/master/csl-citation.json" }</w:instrText>
      </w:r>
      <w:r w:rsidR="00122438" w:rsidRPr="009A519C">
        <w:rPr>
          <w:rFonts w:cs="AdvTT6120e2aa"/>
          <w:bCs/>
          <w:color w:val="000000"/>
          <w:lang w:eastAsia="en-GB"/>
        </w:rPr>
        <w:fldChar w:fldCharType="separate"/>
      </w:r>
      <w:r w:rsidR="003E4DB5" w:rsidRPr="009A519C">
        <w:rPr>
          <w:rFonts w:cs="AdvTT6120e2aa"/>
          <w:bCs/>
          <w:noProof/>
          <w:color w:val="000000"/>
          <w:lang w:eastAsia="en-GB"/>
        </w:rPr>
        <w:t>(Quesada and Micevych, 2004; Quesada et al., 2008)</w:t>
      </w:r>
      <w:r w:rsidR="00122438" w:rsidRPr="009A519C">
        <w:rPr>
          <w:rFonts w:cs="AdvTT6120e2aa"/>
          <w:bCs/>
          <w:color w:val="000000"/>
          <w:lang w:eastAsia="en-GB"/>
        </w:rPr>
        <w:fldChar w:fldCharType="end"/>
      </w:r>
      <w:r w:rsidR="003E4DB5" w:rsidRPr="009A519C">
        <w:rPr>
          <w:rFonts w:cs="AdvTT6120e2aa"/>
          <w:bCs/>
          <w:color w:val="000000"/>
          <w:lang w:eastAsia="en-GB"/>
        </w:rPr>
        <w:t xml:space="preserve">; such amounts are about 2500 times above the levels detected in this study. In PD research, only one group </w:t>
      </w:r>
      <w:r w:rsidR="00122438" w:rsidRPr="009A519C">
        <w:rPr>
          <w:rFonts w:cs="AdvTT6120e2aa"/>
          <w:bCs/>
          <w:color w:val="000000"/>
          <w:lang w:eastAsia="en-GB"/>
        </w:rPr>
        <w:fldChar w:fldCharType="begin" w:fldLock="1"/>
      </w:r>
      <w:r w:rsidR="00994410">
        <w:rPr>
          <w:rFonts w:cs="AdvTT6120e2aa"/>
          <w:bCs/>
          <w:color w:val="000000"/>
          <w:lang w:eastAsia="en-GB"/>
        </w:rPr>
        <w:instrText>ADDIN CSL_CITATION { "citationItems" : [ { "id" : "ITEM-1", "itemData" : { "DOI" : "S0014-4886(07)00365-2 [pii]\n10.1016/j.expneurol.2007.09.022", "ISBN" : "0014-4886 (Print)\n0014-4886 (Linking)", "PMID" : "18061591", "abstract" : "Growth factors such as glial cell line-derived neurotrophic factor (GDNF) have been shown to prevent neurodegeneration and promote regeneration in many animal models of Parkinson's disease (PD). Insulin-like growth factor 1 (IGF-1) is also known to have neuroprotective effects in a number of disease models but has not been extensively studied in models of PD. We produced human neural progenitor cells (hNPC) releasing either GDNF or IGF-1 and transplanted them into a rat model of PD. hNPC secreting either GDNF or IGF-1 were shown to significantly reduce amphetamine-induced rotational asymmetry and dopamine neuron loss when transplanted 7 days after a 6-hydroxydopamine (6-OHDA) lesion. Neither untransduced hNPC nor a sham transplant had this effect suggesting GDNF and IGF-1 release was required. Interestingly, GDNF, but not IGF-1, was able to protect or regenerate tyrosine hydroxylase-positive fibers in the striatum. In contrast, IGF-1, but not GDNF, significantly increased the overall survival of hNPC both in vitro and following transplantation. This suggests a dual role of IGF-1 to both increase hNPC survival after transplantation and exert trophic effects on degenerating dopamine neurons in this rat model of PD.", "author" : [ { "dropping-particle" : "", "family" : "Ebert", "given" : "A D", "non-dropping-particle" : "", "parse-names" : false, "suffix" : "" }, { "dropping-particle" : "", "family" : "Beres", "given" : "A J", "non-dropping-particle" : "", "parse-names" : false, "suffix" : "" }, { "dropping-particle" : "", "family" : "Barber", "given" : "A E", "non-dropping-particle" : "", "parse-names" : false, "suffix" : "" }, { "dropping-particle" : "", "family" : "Svendsen", "given" : "C N", "non-dropping-particle" : "", "parse-names" : false, "suffix" : "" } ], "container-title" : "Exp Neurol", "edition" : "2007/12/07", "id" : "ITEM-1", "issue" : "1", "issued" : { "date-parts" : [ [ "2008" ] ] }, "note" : "Ebert, Allison D\nBeres, Amy J\nBarber, Amelia E\nSvendsen, Clive N\nT32 AG027566-01/AG/NIA NIH HHS/United States\nResearch Support, N.I.H., Extramural\nResearch Support, U.S. Gov't, Non-P.H.S.\nUnited States\nExperimental neurology\nExp Neurol. 2008 Jan;209(1):213-23. Epub 2007 Oct 4.", "page" : "213-223", "title" : "Human neural progenitor cells over-expressing IGF-1 protect dopamine neurons and restore function in a rat model of Parkinson's disease", "type" : "article-journal", "volume" : "209" }, "uris" : [ "http://www.mendeley.com/documents/?uuid=44d947b4-888f-4f76-aa54-86aae65395f7" ] } ], "mendeley" : { "previouslyFormattedCitation" : "(Ebert et al., 2008)" }, "properties" : { "noteIndex" : 0 }, "schema" : "https://github.com/citation-style-language/schema/raw/master/csl-citation.json" }</w:instrText>
      </w:r>
      <w:r w:rsidR="00122438" w:rsidRPr="009A519C">
        <w:rPr>
          <w:rFonts w:cs="AdvTT6120e2aa"/>
          <w:bCs/>
          <w:color w:val="000000"/>
          <w:lang w:eastAsia="en-GB"/>
        </w:rPr>
        <w:fldChar w:fldCharType="separate"/>
      </w:r>
      <w:r w:rsidR="003E4DB5" w:rsidRPr="009A519C">
        <w:rPr>
          <w:rFonts w:cs="AdvTT6120e2aa"/>
          <w:bCs/>
          <w:noProof/>
          <w:color w:val="000000"/>
          <w:lang w:eastAsia="en-GB"/>
        </w:rPr>
        <w:t>(Ebert et al., 2008)</w:t>
      </w:r>
      <w:r w:rsidR="00122438" w:rsidRPr="009A519C">
        <w:rPr>
          <w:rFonts w:cs="AdvTT6120e2aa"/>
          <w:bCs/>
          <w:color w:val="000000"/>
          <w:lang w:eastAsia="en-GB"/>
        </w:rPr>
        <w:fldChar w:fldCharType="end"/>
      </w:r>
      <w:r w:rsidR="003E4DB5" w:rsidRPr="009A519C">
        <w:rPr>
          <w:rFonts w:cs="AdvTT6120e2aa"/>
          <w:bCs/>
          <w:color w:val="000000"/>
          <w:lang w:eastAsia="en-GB"/>
        </w:rPr>
        <w:t xml:space="preserve"> so far has employed a viral vector system to deliver </w:t>
      </w:r>
      <w:r w:rsidR="003E4DB5" w:rsidRPr="009A519C">
        <w:rPr>
          <w:rFonts w:cs="AdvTT6120e2aa"/>
          <w:bCs/>
          <w:i/>
          <w:color w:val="000000"/>
          <w:lang w:eastAsia="en-GB"/>
        </w:rPr>
        <w:t>IGF-1</w:t>
      </w:r>
      <w:r w:rsidR="003E4DB5" w:rsidRPr="009A519C">
        <w:rPr>
          <w:rFonts w:cs="AdvTT6120e2aa"/>
          <w:bCs/>
          <w:color w:val="000000"/>
          <w:lang w:eastAsia="en-GB"/>
        </w:rPr>
        <w:t>. However, protective effects</w:t>
      </w:r>
      <w:r w:rsidR="003E4DB5" w:rsidRPr="0059373D">
        <w:rPr>
          <w:rFonts w:cs="AdvTT6120e2aa"/>
          <w:bCs/>
          <w:color w:val="000000"/>
          <w:lang w:eastAsia="en-GB"/>
        </w:rPr>
        <w:t xml:space="preserve"> of IG</w:t>
      </w:r>
      <w:r w:rsidR="003E4DB5">
        <w:rPr>
          <w:rFonts w:cs="AdvTT6120e2aa"/>
          <w:bCs/>
          <w:color w:val="000000"/>
          <w:lang w:eastAsia="en-GB"/>
        </w:rPr>
        <w:t xml:space="preserve">F-1 on 6-OHDA-lesioned rats in that study have been </w:t>
      </w:r>
      <w:r w:rsidR="00926D64">
        <w:rPr>
          <w:rFonts w:cs="AdvTT6120e2aa"/>
          <w:bCs/>
          <w:color w:val="000000"/>
          <w:lang w:eastAsia="en-GB"/>
        </w:rPr>
        <w:t>observ</w:t>
      </w:r>
      <w:r w:rsidR="003E4DB5" w:rsidRPr="0059373D">
        <w:rPr>
          <w:rFonts w:cs="AdvTT6120e2aa"/>
          <w:bCs/>
          <w:color w:val="000000"/>
          <w:lang w:eastAsia="en-GB"/>
        </w:rPr>
        <w:t xml:space="preserve">ed following </w:t>
      </w:r>
      <w:r w:rsidR="003E4DB5">
        <w:rPr>
          <w:rFonts w:cs="AdvTT6120e2aa"/>
          <w:bCs/>
          <w:color w:val="000000"/>
          <w:lang w:eastAsia="en-GB"/>
        </w:rPr>
        <w:t xml:space="preserve">a </w:t>
      </w:r>
      <w:r w:rsidR="003E4DB5" w:rsidRPr="0059373D">
        <w:rPr>
          <w:rFonts w:cs="AdvTT6120e2aa"/>
          <w:bCs/>
          <w:color w:val="000000"/>
          <w:lang w:eastAsia="en-GB"/>
        </w:rPr>
        <w:t xml:space="preserve">transplantation of neural progenitor cells </w:t>
      </w:r>
      <w:r w:rsidR="003E4DB5">
        <w:rPr>
          <w:rFonts w:cs="AdvTT6120e2aa"/>
          <w:bCs/>
          <w:color w:val="000000"/>
          <w:lang w:eastAsia="en-GB"/>
        </w:rPr>
        <w:t>transduced with</w:t>
      </w:r>
      <w:r w:rsidR="003E4DB5" w:rsidRPr="0059373D">
        <w:rPr>
          <w:rFonts w:cs="AdvTT6120e2aa"/>
          <w:bCs/>
          <w:color w:val="000000"/>
          <w:lang w:eastAsia="en-GB"/>
        </w:rPr>
        <w:t xml:space="preserve"> LV-</w:t>
      </w:r>
      <w:r w:rsidR="003E4DB5" w:rsidRPr="00BB2534">
        <w:rPr>
          <w:rFonts w:cs="AdvTT6120e2aa"/>
          <w:bCs/>
          <w:color w:val="000000"/>
          <w:lang w:eastAsia="en-GB"/>
        </w:rPr>
        <w:t>IGF-1</w:t>
      </w:r>
      <w:r w:rsidR="003E4DB5" w:rsidRPr="0059373D">
        <w:rPr>
          <w:rFonts w:cs="AdvTT6120e2aa"/>
          <w:bCs/>
          <w:color w:val="000000"/>
          <w:lang w:eastAsia="en-GB"/>
        </w:rPr>
        <w:t xml:space="preserve">. </w:t>
      </w:r>
      <w:r w:rsidR="003E4DB5">
        <w:rPr>
          <w:rFonts w:cs="AdvTT6120e2aa"/>
          <w:bCs/>
          <w:color w:val="000000"/>
          <w:lang w:eastAsia="en-GB"/>
        </w:rPr>
        <w:t xml:space="preserve">The authors, in particular, did not mention </w:t>
      </w:r>
      <w:r w:rsidR="003E4DB5" w:rsidRPr="0059373D">
        <w:rPr>
          <w:rFonts w:cs="AdvTT6120e2aa"/>
          <w:bCs/>
          <w:color w:val="000000"/>
          <w:lang w:eastAsia="en-GB"/>
        </w:rPr>
        <w:t xml:space="preserve">which </w:t>
      </w:r>
      <w:r w:rsidR="003E4DB5">
        <w:rPr>
          <w:rFonts w:cs="AdvTT6120e2aa"/>
          <w:bCs/>
          <w:color w:val="000000"/>
          <w:lang w:eastAsia="en-GB"/>
        </w:rPr>
        <w:t xml:space="preserve">IGF-1 </w:t>
      </w:r>
      <w:r w:rsidR="003E4DB5" w:rsidRPr="0059373D">
        <w:rPr>
          <w:rFonts w:cs="AdvTT6120e2aa"/>
          <w:bCs/>
          <w:color w:val="000000"/>
          <w:lang w:eastAsia="en-GB"/>
        </w:rPr>
        <w:t xml:space="preserve">levels offered such </w:t>
      </w:r>
      <w:r w:rsidR="003E4DB5">
        <w:rPr>
          <w:rFonts w:cs="AdvTT6120e2aa"/>
          <w:bCs/>
          <w:color w:val="000000"/>
          <w:lang w:eastAsia="en-GB"/>
        </w:rPr>
        <w:t>neuro</w:t>
      </w:r>
      <w:r w:rsidR="003E4DB5" w:rsidRPr="0059373D">
        <w:rPr>
          <w:rFonts w:cs="AdvTT6120e2aa"/>
          <w:bCs/>
          <w:color w:val="000000"/>
          <w:lang w:eastAsia="en-GB"/>
        </w:rPr>
        <w:t xml:space="preserve">protection whereas progenitor cells </w:t>
      </w:r>
      <w:r w:rsidR="003E4DB5">
        <w:rPr>
          <w:rFonts w:cs="AdvTT6120e2aa"/>
          <w:bCs/>
          <w:color w:val="000000"/>
          <w:lang w:eastAsia="en-GB"/>
        </w:rPr>
        <w:t xml:space="preserve">alone </w:t>
      </w:r>
      <w:r w:rsidR="003E4DB5" w:rsidRPr="0059373D">
        <w:rPr>
          <w:rFonts w:cs="AdvTT6120e2aa"/>
          <w:bCs/>
          <w:color w:val="000000"/>
          <w:lang w:eastAsia="en-GB"/>
        </w:rPr>
        <w:t>have the</w:t>
      </w:r>
      <w:r w:rsidR="003E4DB5">
        <w:rPr>
          <w:rFonts w:cs="AdvTT6120e2aa"/>
          <w:bCs/>
          <w:color w:val="000000"/>
          <w:lang w:eastAsia="en-GB"/>
        </w:rPr>
        <w:t xml:space="preserve"> capaci</w:t>
      </w:r>
      <w:r w:rsidR="003E4DB5" w:rsidRPr="0059373D">
        <w:rPr>
          <w:rFonts w:cs="AdvTT6120e2aa"/>
          <w:bCs/>
          <w:color w:val="000000"/>
          <w:lang w:eastAsia="en-GB"/>
        </w:rPr>
        <w:t xml:space="preserve">ty to improve cell survival and subsequent animal behaviour in </w:t>
      </w:r>
      <w:r w:rsidR="00926D64">
        <w:rPr>
          <w:rFonts w:cs="AdvTT6120e2aa"/>
          <w:bCs/>
          <w:color w:val="000000"/>
          <w:lang w:eastAsia="en-GB"/>
        </w:rPr>
        <w:t xml:space="preserve">treated </w:t>
      </w:r>
      <w:r w:rsidR="003E4DB5" w:rsidRPr="0059373D">
        <w:rPr>
          <w:rFonts w:cs="AdvTT6120e2aa"/>
          <w:bCs/>
          <w:color w:val="000000"/>
          <w:lang w:eastAsia="en-GB"/>
        </w:rPr>
        <w:t xml:space="preserve">PD models against both 6-OHDA and MPTP toxicity </w:t>
      </w:r>
      <w:r w:rsidR="00122438" w:rsidRPr="0059373D">
        <w:rPr>
          <w:rFonts w:cs="AdvTT6120e2aa"/>
          <w:bCs/>
          <w:color w:val="000000"/>
          <w:lang w:eastAsia="en-GB"/>
        </w:rPr>
        <w:fldChar w:fldCharType="begin" w:fldLock="1"/>
      </w:r>
      <w:r w:rsidR="00994410">
        <w:rPr>
          <w:rFonts w:cs="AdvTT6120e2aa"/>
          <w:bCs/>
          <w:color w:val="000000"/>
          <w:lang w:eastAsia="en-GB"/>
        </w:rPr>
        <w:instrText>ADDIN CSL_CITATION { "citationItems" : [ { "id" : "ITEM-1", "itemData" : { "DOI" : "10.1073/pnas.0704091104", "ISSN" : "0027-8424", "PMID" : "17586681", "abstract" : "Stem cells have been widely assumed to be capable of replacing lost or damaged cells in a number of diseases, including Parkinson's disease (PD), in which neurons of the substantia nigra (SN) die and fail to provide the neurotransmitter, dopamine (DA), to the striatum. We report that undifferentiated human neural stem cells (hNSCs) implanted into 1-methyl-4-phenyl-1,2,3,6-tetrahydropyridine-treated Parkinsonian primates survived, migrated, and had a functional impact as assessed quantitatively by behavioral improvement in this DA-deficit model, in which Parkinsonian signs directly correlate to reduced DA levels. A small number of hNSC progeny differentiated into tyrosine hydroxylase (TH) and/or dopamine transporter (DAT) immunopositive cells, suggesting that the microenvironment within and around the lesioned adult host SN still permits development of a DA phenotype by responsive progenitor cells. A much larger number of hNSC-derived cells that did not express neuronal or DA markers was found arrayed along the persisting nigrostriatal path, juxtaposed with host cells. These hNSCs, which express DA-protective factors, were therefore well positioned to influence host TH+ cells and mediate other homeostatic adjustments, as reflected in a return to baseline endogenous neuronal number-to-size ratios, preservation of extant host nigrostriatal circuitry, and a normalizing effect on alpha-synuclein aggregation. We propose that multiple modes of reciprocal interaction between exogenous hNSCs and the pathological host milieu underlie the functional improvement observed in this model of PD.", "author" : [ { "dropping-particle" : "", "family" : "Redmond", "given" : "D Eugene", "non-dropping-particle" : "", "parse-names" : false, "suffix" : "" }, { "dropping-particle" : "", "family" : "Bjugstad", "given" : "Kimberly B", "non-dropping-particle" : "", "parse-names" : false, "suffix" : "" }, { "dropping-particle" : "", "family" : "Teng", "given" : "Yang D", "non-dropping-particle" : "", "parse-names" : false, "suffix" : "" }, { "dropping-particle" : "", "family" : "Ourednik", "given" : "Vaclav", "non-dropping-particle" : "", "parse-names" : false, "suffix" : "" }, { "dropping-particle" : "", "family" : "Ourednik", "given" : "Jitka", "non-dropping-particle" : "", "parse-names" : false, "suffix" : "" }, { "dropping-particle" : "", "family" : "Wakeman", "given" : "Dustin R", "non-dropping-particle" : "", "parse-names" : false, "suffix" : "" }, { "dropping-particle" : "", "family" : "Parsons", "given" : "Xuejun H", "non-dropping-particle" : "", "parse-names" : false, "suffix" : "" }, { "dropping-particle" : "", "family" : "Gonzalez", "given" : "Rodolfo", "non-dropping-particle" : "", "parse-names" : false, "suffix" : "" }, { "dropping-particle" : "", "family" : "Blanchard", "given" : "Barbara C", "non-dropping-particle" : "", "parse-names" : false, "suffix" : "" }, { "dropping-particle" : "", "family" : "Kim", "given" : "Seung U", "non-dropping-particle" : "", "parse-names" : false, "suffix" : "" }, { "dropping-particle" : "", "family" : "Gu", "given" : "Zezong", "non-dropping-particle" : "", "parse-names" : false, "suffix" : "" }, { "dropping-particle" : "", "family" : "Lipton", "given" : "Stuart a", "non-dropping-particle" : "", "parse-names" : false, "suffix" : "" }, { "dropping-particle" : "", "family" : "Markakis", "given" : "Eleni a", "non-dropping-particle" : "", "parse-names" : false, "suffix" : "" }, { "dropping-particle" : "", "family" : "Roth", "given" : "Robert H", "non-dropping-particle" : "", "parse-names" : false, "suffix" : "" }, { "dropping-particle" : "", "family" : "Elsworth", "given" : "John D", "non-dropping-particle" : "", "parse-names" : false, "suffix" : "" }, { "dropping-particle" : "", "family" : "Sladek", "given" : "John R", "non-dropping-particle" : "", "parse-names" : false, "suffix" : "" }, { "dropping-particle" : "", "family" : "Sidman", "given" : "Richard L", "non-dropping-particle" : "", "parse-names" : false, "suffix" : "" }, { "dropping-particle" : "", "family" : "Snyder", "given" : "Evan Y", "non-dropping-particle" : "", "parse-names" : false, "suffix" : "" } ], "container-title" : "Proceedings of the National Academy of Sciences of the United States of America", "id" : "ITEM-1", "issue" : "29", "issued" : { "date-parts" : [ [ "2007", "7", "17" ] ] }, "page" : "12175-80", "title" : "Behavioral improvement in a primate Parkinson's model is associated with multiple homeostatic effects of human neural stem cells.", "type" : "article-journal", "volume" : "104" }, "uris" : [ "http://www.mendeley.com/documents/?uuid=ec9677f8-3c27-4513-ace9-c4f24aad756a" ] }, { "id" : "ITEM-2", "itemData" : { "ISBN" : "1565-1088 (Print)", "PMID" : "19603590", "abstract" : "BACKGROUND: Stem cell-based therapy is a promising approach for the treatment of neurodegenerative disease. In our laboratory, a novel protocol has been developed to induce bone marrow-derived mesenchymal stem cells into neurotrophic factor-secreting cells. These cells produce and secrete factors such as BDNF (brain-derived neurotrophic factor) and GDNF (glial-derived neurotrophic factor). OBJECTIVE: To evaluate the migratory capacity and efficacy of NTF-SC in animal models of Parkinson's disease and Huntington's disease. METHODS: MSCs underwent two-phase medium-based induction. An efficacy study was conducted on the 6-hydroxydopamine-induced lesion, a rat model for Parkinson's disease. Cells were transplanted on the day of 6-OHDA administration, and amphetamine-induced rotations were measured as a primary behavioral index. In a second experiment, migratory behavior was examined by transplanting cells a distance from a quinolinic acid-induced striatal lesion, a rat model for Huntington's disease. Migration, in vivo, was monitored using longitudinal magnetic resonance imaging scans followed by histology. RESULTS: NTF-SCs attenuated amphetamine-induced rotations by 45%. HPLC analysis demonstrated a marked decrease in dopamine depletion, post-cellular treatment. Moreover, histological assessments revealed that the engrafted cells migrated and acted to regenerate the damaged striatal dopaminergic nerve terminal network. In a preliminary work on an animal model for Huntington's disease, we demonstrated by high resolution MR images and correlating histology that induced cells migrated along the internal capsule towards the QA-induced lesion. CONCLUSIONS: The induced MSCs are a potential therapy for neurodegenerative diseases, due both to their NTF secretion and their ability to migrate towards the diseased tissue.", "author" : [ { "dropping-particle" : "", "family" : "Sadan", "given" : "O", "non-dropping-particle" : "", "parse-names" : false, "suffix" : "" }, { "dropping-particle" : "", "family" : "Shemesh", "given" : "N", "non-dropping-particle" : "", "parse-names" : false, "suffix" : "" }, { "dropping-particle" : "", "family" : "Cohen", "given" : "Y", "non-dropping-particle" : "", "parse-names" : false, "suffix" : "" }, { "dropping-particle" : "", "family" : "Melamed", "given" : "E", "non-dropping-particle" : "", "parse-names" : false, "suffix" : "" }, { "dropping-particle" : "", "family" : "Offen", "given" : "D", "non-dropping-particle" : "", "parse-names" : false, "suffix" : "" } ], "container-title" : "Isr Med Assoc J", "edition" : "2009/07/17", "id" : "ITEM-2", "issue" : "4", "issued" : { "date-parts" : [ [ "2009" ] ] }, "note" : "Sadan, Ofer\nShemesh, Noam\nCohen, Yoram\nMelamed, Eldad\nOffen, Daniel\nIsrael\nThe Israel Medical Association journal : IMAJ\nIsr Med Assoc J. 2009 Apr;11(4):201-4.", "page" : "201-204", "title" : "Adult neurotrophic factor-secreting stem cells: a potential novel therapy for neurodegenerative diseases", "type" : "article-journal", "volume" : "11" }, "uris" : [ "http://www.mendeley.com/documents/?uuid=3d04bb65-9f05-4ab5-b822-18c3fbfd792a" ] } ], "mendeley" : { "previouslyFormattedCitation" : "(Redmond et al., 2007; Sadan et al., 2009)" }, "properties" : { "noteIndex" : 0 }, "schema" : "https://github.com/citation-style-language/schema/raw/master/csl-citation.json" }</w:instrText>
      </w:r>
      <w:r w:rsidR="00122438" w:rsidRPr="0059373D">
        <w:rPr>
          <w:rFonts w:cs="AdvTT6120e2aa"/>
          <w:bCs/>
          <w:color w:val="000000"/>
          <w:lang w:eastAsia="en-GB"/>
        </w:rPr>
        <w:fldChar w:fldCharType="separate"/>
      </w:r>
      <w:r w:rsidR="003E4DB5" w:rsidRPr="00660074">
        <w:rPr>
          <w:rFonts w:cs="AdvTT6120e2aa"/>
          <w:bCs/>
          <w:noProof/>
          <w:color w:val="000000"/>
          <w:lang w:eastAsia="en-GB"/>
        </w:rPr>
        <w:t xml:space="preserve">(Redmond et </w:t>
      </w:r>
      <w:r w:rsidR="003E4DB5" w:rsidRPr="00660074">
        <w:rPr>
          <w:rFonts w:cs="AdvTT6120e2aa"/>
          <w:bCs/>
          <w:noProof/>
          <w:color w:val="000000"/>
          <w:lang w:eastAsia="en-GB"/>
        </w:rPr>
        <w:lastRenderedPageBreak/>
        <w:t>al., 2007; Sadan et al., 2009)</w:t>
      </w:r>
      <w:r w:rsidR="00122438" w:rsidRPr="0059373D">
        <w:rPr>
          <w:rFonts w:cs="AdvTT6120e2aa"/>
          <w:bCs/>
          <w:color w:val="000000"/>
          <w:lang w:eastAsia="en-GB"/>
        </w:rPr>
        <w:fldChar w:fldCharType="end"/>
      </w:r>
      <w:r w:rsidR="003E4DB5" w:rsidRPr="0059373D">
        <w:rPr>
          <w:rFonts w:cs="AdvTT6120e2aa"/>
          <w:bCs/>
          <w:color w:val="000000"/>
          <w:lang w:eastAsia="en-GB"/>
        </w:rPr>
        <w:t xml:space="preserve">. Such effects </w:t>
      </w:r>
      <w:r w:rsidR="003E4DB5">
        <w:rPr>
          <w:rFonts w:cs="AdvTT6120e2aa"/>
          <w:bCs/>
          <w:color w:val="000000"/>
          <w:lang w:eastAsia="en-GB"/>
        </w:rPr>
        <w:t>have been</w:t>
      </w:r>
      <w:r w:rsidR="003E4DB5" w:rsidRPr="0059373D">
        <w:rPr>
          <w:rFonts w:cs="AdvTT6120e2aa"/>
          <w:bCs/>
          <w:color w:val="000000"/>
          <w:lang w:eastAsia="en-GB"/>
        </w:rPr>
        <w:t xml:space="preserve"> determined to be provided by some trophic factors (</w:t>
      </w:r>
      <w:r w:rsidR="003E4DB5" w:rsidRPr="00ED65A1">
        <w:rPr>
          <w:rFonts w:cs="AdvTT6120e2aa"/>
          <w:bCs/>
          <w:color w:val="000000"/>
          <w:lang w:eastAsia="en-GB"/>
        </w:rPr>
        <w:t>e.g.</w:t>
      </w:r>
      <w:r w:rsidR="003E4DB5">
        <w:rPr>
          <w:rFonts w:cs="AdvTT6120e2aa"/>
          <w:bCs/>
          <w:color w:val="000000"/>
          <w:lang w:eastAsia="en-GB"/>
        </w:rPr>
        <w:t>,</w:t>
      </w:r>
      <w:r w:rsidR="003E4DB5" w:rsidRPr="0059373D">
        <w:rPr>
          <w:rFonts w:cs="AdvTT6120e2aa"/>
          <w:bCs/>
          <w:i/>
          <w:color w:val="000000"/>
          <w:lang w:eastAsia="en-GB"/>
        </w:rPr>
        <w:t xml:space="preserve"> </w:t>
      </w:r>
      <w:r w:rsidR="003E4DB5" w:rsidRPr="0059373D">
        <w:rPr>
          <w:rFonts w:cs="AdvTT6120e2aa"/>
          <w:bCs/>
          <w:color w:val="000000"/>
          <w:lang w:eastAsia="en-GB"/>
        </w:rPr>
        <w:t xml:space="preserve">GDNF) secreted by the cells. </w:t>
      </w:r>
      <w:r w:rsidR="003E4DB5">
        <w:rPr>
          <w:rFonts w:cs="AdvTT6120e2aa"/>
          <w:bCs/>
          <w:color w:val="000000"/>
          <w:lang w:eastAsia="en-GB"/>
        </w:rPr>
        <w:t xml:space="preserve">It is therefore difficult to tease out the proportion of improvement due solely to the effects of IGF-1 in this study. </w:t>
      </w:r>
    </w:p>
    <w:p w:rsidR="003E4DB5" w:rsidRDefault="003E4DB5" w:rsidP="003E4DB5">
      <w:pPr>
        <w:rPr>
          <w:rFonts w:cs="MinionPro-Regular"/>
          <w:bCs/>
          <w:lang w:eastAsia="en-GB"/>
        </w:rPr>
      </w:pPr>
      <w:r>
        <w:rPr>
          <w:rFonts w:cs="MinionPro-Regular"/>
          <w:bCs/>
          <w:lang w:eastAsia="en-GB"/>
        </w:rPr>
        <w:t>Furthermore</w:t>
      </w:r>
      <w:r w:rsidRPr="0059373D">
        <w:rPr>
          <w:rFonts w:cs="MinionPro-Regular"/>
          <w:bCs/>
          <w:lang w:eastAsia="en-GB"/>
        </w:rPr>
        <w:t xml:space="preserve">, intrastriatal injection of vectors is simpler and has less potential of side-effects than intranigral injection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DOI" : "10.1038/mt.2009.45", "ISSN" : "1525-0024", "PMID" : "19277011", "abstract" : "Intraventricular administration of glial cell line-derived neurotrophic factor (GDNF) in primate and humans to study Parkinson's disease (PD) has revealed the potential for GDNF to induce weight loss. Our previous data indicate that bilateral continuous hypothalamic GDNF overexpression via recombinant adeno-associated virus (rAAV) results in significant failure to gain weight in young rats and weight loss in aged rats. Based on these previous results, we hypothesized that because the nigrostriatal tract passes through the lateral hypothalamus, motor hyperactivity mediated by nigrostriatal dopamine (DA) may have been responsible for the previously observed effect on body weight. In this study, we compared bilateral injections of rAAV2/5-GDNF in hypothalamus versus substantia nigra (SN) in aged Brown-Norway X Fisher 344 rats. Nigrostriatal GDNF overexpression resulted in significantly greater weight loss than rats treated in hypothalamus. The nigral or hypothalamic GDNF-induced weight loss was unrelated to motor activity levels of the rats, though some of the weight loss could be attributed to a transient reduction in food intake. Forebrain DA levels did not account for the observed effects on body weight, although GDNF-induced increases in nucleus accumbens DA may have partially contributed to this effect in the hypothalamic GDNF-treated group. However, only nigrostriatal GDNF overexpression induced activation of phosphorylated extracellular signal-regulated kinase (p-ERK) in a small population of corticotrophin-releasing factor [corticotrophin-releasing hormone (CRH)] neurons located specifically in the medial parvocellullar division (MPD) of the paraventricular nucleus of the hypothalamus. Activation of these hypothalamic CRH neurons likely accounted for the observed metabolic effects leading to weight loss in obese rats.", "author" : [ { "dropping-particle" : "", "family" : "Manfredsson", "given" : "Fredric P", "non-dropping-particle" : "", "parse-names" : false, "suffix" : "" }, { "dropping-particle" : "", "family" : "Tumer", "given" : "Nihal", "non-dropping-particle" : "", "parse-names" : false, "suffix" : "" }, { "dropping-particle" : "", "family" : "Erdos", "given" : "Benedek", "non-dropping-particle" : "", "parse-names" : false, "suffix" : "" }, { "dropping-particle" : "", "family" : "Landa", "given" : "Tessa", "non-dropping-particle" : "", "parse-names" : false, "suffix" : "" }, { "dropping-particle" : "", "family" : "Broxson", "given" : "Christopher S", "non-dropping-particle" : "", "parse-names" : false, "suffix" : "" }, { "dropping-particle" : "", "family" : "Sullivan", "given" : "Layla F", "non-dropping-particle" : "", "parse-names" : false, "suffix" : "" }, { "dropping-particle" : "", "family" : "Rising", "given" : "Aaron C", "non-dropping-particle" : "", "parse-names" : false, "suffix" : "" }, { "dropping-particle" : "", "family" : "Foust", "given" : "Kevin D", "non-dropping-particle" : "", "parse-names" : false, "suffix" : "" }, { "dropping-particle" : "", "family" : "Zhang", "given" : "Yi", "non-dropping-particle" : "", "parse-names" : false, "suffix" : "" }, { "dropping-particle" : "", "family" : "Muzyczka", "given" : "Nicholas", "non-dropping-particle" : "", "parse-names" : false, "suffix" : "" }, { "dropping-particle" : "", "family" : "Gorbatyuk", "given" : "Oleg S", "non-dropping-particle" : "", "parse-names" : false, "suffix" : "" }, { "dropping-particle" : "", "family" : "Scarpace", "given" : "Philip J", "non-dropping-particle" : "", "parse-names" : false, "suffix" : "" }, { "dropping-particle" : "", "family" : "Mandel", "given" : "Ronald J", "non-dropping-particle" : "", "parse-names" : false, "suffix" : "" } ], "container-title" : "Molecular therapy : the journal of the American Society of Gene Therapy", "id" : "ITEM-1", "issue" : "6", "issued" : { "date-parts" : [ [ "2009", "6" ] ] }, "page" : "980-91", "publisher" : "Nature Publishing Group", "title" : "Nigrostriatal rAAV-mediated GDNF overexpression induces robust weight loss in a rat model of age-related obesity.", "type" : "article-journal", "volume" : "17" }, "uris" : [ "http://www.mendeley.com/documents/?uuid=0c4cf615-a195-4c56-8928-3c0957d0ae97" ] } ], "mendeley" : { "previouslyFormattedCitation" : "(Manfredsson et al., 2009)"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Manfredsson et al., 2009)</w:t>
      </w:r>
      <w:r w:rsidR="00122438" w:rsidRPr="0059373D">
        <w:rPr>
          <w:rFonts w:cs="MinionPro-Regular"/>
          <w:bCs/>
          <w:lang w:eastAsia="en-GB"/>
        </w:rPr>
        <w:fldChar w:fldCharType="end"/>
      </w:r>
      <w:r w:rsidRPr="0059373D">
        <w:rPr>
          <w:rFonts w:cs="MinionPro-Regular"/>
          <w:bCs/>
          <w:lang w:eastAsia="en-GB"/>
        </w:rPr>
        <w:t xml:space="preserve">. </w:t>
      </w:r>
      <w:r>
        <w:rPr>
          <w:rFonts w:cs="MinionPro-Regular"/>
          <w:bCs/>
          <w:lang w:eastAsia="en-GB"/>
        </w:rPr>
        <w:t>Also</w:t>
      </w:r>
      <w:r w:rsidRPr="0059373D">
        <w:rPr>
          <w:rFonts w:cs="MinionPro-Regular"/>
          <w:bCs/>
          <w:lang w:eastAsia="en-GB"/>
        </w:rPr>
        <w:t>, to examine effec</w:t>
      </w:r>
      <w:r w:rsidR="00926D64">
        <w:rPr>
          <w:rFonts w:cs="MinionPro-Regular"/>
          <w:bCs/>
          <w:lang w:eastAsia="en-GB"/>
        </w:rPr>
        <w:t xml:space="preserve">ts of neurotrophic therapy that </w:t>
      </w:r>
      <w:r w:rsidRPr="0059373D">
        <w:rPr>
          <w:rFonts w:cs="MinionPro-Regular"/>
          <w:bCs/>
          <w:lang w:eastAsia="en-GB"/>
        </w:rPr>
        <w:t xml:space="preserve">mainly </w:t>
      </w:r>
      <w:r>
        <w:rPr>
          <w:rFonts w:cs="MinionPro-Regular"/>
          <w:bCs/>
          <w:lang w:eastAsia="en-GB"/>
        </w:rPr>
        <w:t xml:space="preserve">based </w:t>
      </w:r>
      <w:r w:rsidRPr="0059373D">
        <w:rPr>
          <w:rFonts w:cs="MinionPro-Regular"/>
          <w:bCs/>
          <w:lang w:eastAsia="en-GB"/>
        </w:rPr>
        <w:t xml:space="preserve">on improvement of animal behaviour, </w:t>
      </w:r>
      <w:r>
        <w:rPr>
          <w:rFonts w:cs="MinionPro-Regular"/>
          <w:bCs/>
          <w:lang w:eastAsia="en-GB"/>
        </w:rPr>
        <w:t xml:space="preserve">the </w:t>
      </w:r>
      <w:r w:rsidRPr="0059373D">
        <w:rPr>
          <w:rFonts w:cs="MinionPro-Regular"/>
          <w:bCs/>
          <w:lang w:eastAsia="en-GB"/>
        </w:rPr>
        <w:t xml:space="preserve">therapeutic factor is </w:t>
      </w:r>
      <w:r>
        <w:rPr>
          <w:rFonts w:cs="MinionPro-Regular"/>
          <w:bCs/>
          <w:lang w:eastAsia="en-GB"/>
        </w:rPr>
        <w:t>often</w:t>
      </w:r>
      <w:r w:rsidRPr="0059373D">
        <w:rPr>
          <w:rFonts w:cs="MinionPro-Regular"/>
          <w:bCs/>
          <w:lang w:eastAsia="en-GB"/>
        </w:rPr>
        <w:t xml:space="preserve"> injected nearby or at the same position</w:t>
      </w:r>
      <w:r>
        <w:rPr>
          <w:rFonts w:cs="MinionPro-Regular"/>
          <w:bCs/>
          <w:lang w:eastAsia="en-GB"/>
        </w:rPr>
        <w:t>(s)</w:t>
      </w:r>
      <w:r w:rsidRPr="0059373D">
        <w:rPr>
          <w:rFonts w:cs="MinionPro-Regular"/>
          <w:bCs/>
          <w:lang w:eastAsia="en-GB"/>
        </w:rPr>
        <w:t xml:space="preserve"> </w:t>
      </w:r>
      <w:r>
        <w:rPr>
          <w:rFonts w:cs="MinionPro-Regular"/>
          <w:bCs/>
          <w:lang w:eastAsia="en-GB"/>
        </w:rPr>
        <w:t xml:space="preserve">of toxin administration </w:t>
      </w:r>
      <w:r w:rsidR="00122438">
        <w:rPr>
          <w:rFonts w:cs="MinionPro-Regular"/>
          <w:bCs/>
          <w:lang w:eastAsia="en-GB"/>
        </w:rPr>
        <w:fldChar w:fldCharType="begin" w:fldLock="1"/>
      </w:r>
      <w:r w:rsidR="00994410">
        <w:rPr>
          <w:rFonts w:cs="MinionPro-Regular"/>
          <w:bCs/>
          <w:lang w:eastAsia="en-GB"/>
        </w:rPr>
        <w:instrText>ADDIN CSL_CITATION { "citationItems" : [ { "id" : "ITEM-1", "itemData" : { "DOI" : "ejn274 [pii]", "ISBN" : "0953-816X (Print)\n0953-816X (Linking)", "PMID" : "11069582", "abstract" : "Here we studied whether glial cell line-derived neurotrophic factor (GDNF), given as a single bolus injection before an intrastriatal 6-hydroxydopamine (6-OHDA) lesion, can protect the nigrostriatal dopamine neurons against the toxin-induced damage and preserve normal motor functions in the lesioned animals. GDNF or vehicle was injected in the striatum (25 microg), substantia nigra (25 microg) or lateral ventricle (50 microg) 6 h before the 6-OHDA lesion (20 microg/3 microL). Motor function was evaluated by the stepping and drug-induced motor asymmetry tests. Lesioned animals given vehicle alone showed a clear ipsilateral-side bias in response to amphetamine (13 turns/min), a moderate contralateral-side bias to apomorphine (4.5 turns/min) and a moderate to severe stepping deficit on the contralateral forepaw (three to four steps, as compared with 11-13 steps on the unimpaired side). Injection of GDNF into the striatum had a significant protective effect both on nigrostriatal function (1-2 turns/min in the rotation tests and seven to eight steps in the stepping test), and the integrity of the nigrostriatal pathway, seen as a protection of both the cell bodies in the substantia nigra and the dopamine innervation in the striatum. Injection of GDNF in the nigra had a protective effect on the nigral cell bodies, but not the striatal innervation, and failed to provide any functional benefit. In contrast, intranigral GDNF had deleterious effects on both the striatal TH-positive fibre density and on drug-induced rotation tests. Intraventricular injection had no effect. We conclude that preservation of normal motor functions in the intrastriatal 6-OHDA lesion model requires protection of striatal terminal innervation, and that this can be achieved by intrastriatal, but not nigral or intraventricular, administration of GDNF.", "author" : [ { "dropping-particle" : "", "family" : "Kirik", "given" : "D", "non-dropping-particle" : "", "parse-names" : false, "suffix" : "" }, { "dropping-particle" : "", "family" : "Rosenblad", "given" : "C", "non-dropping-particle" : "", "parse-names" : false, "suffix" : "" }, { "dropping-particle" : "", "family" : "Bjorklund", "given" : "A", "non-dropping-particle" : "", "parse-names" : false, "suffix" : "" } ], "container-title" : "Eur J Neurosci", "edition" : "2000/11/09", "id" : "ITEM-1", "issue" : "11", "issued" : { "date-parts" : [ [ "2000" ] ] }, "note" : "Kirik, D\nRosenblad, C\nBjorklund, A\nResearch Support, Non-U.S. Gov't\nFrance\nThe European journal of neuroscience\nEur J Neurosci. 2000 Nov;12(11):3871-82.", "page" : "3871-3882", "title" : "Preservation of a functional nigrostriatal dopamine pathway by GDNF in the intrastriatal 6-OHDA lesion model depends on the site of administration of the trophic factor", "type" : "article-journal", "volume" : "12" }, "uris" : [ "http://www.mendeley.com/documents/?uuid=9e22233f-a77a-42e3-9638-1c5535b421e3" ] } ], "mendeley" : { "previouslyFormattedCitation" : "(Kirik et al., 2000)"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Kirik et al., 2000)</w:t>
      </w:r>
      <w:r w:rsidR="00122438">
        <w:rPr>
          <w:rFonts w:cs="MinionPro-Regular"/>
          <w:bCs/>
          <w:lang w:eastAsia="en-GB"/>
        </w:rPr>
        <w:fldChar w:fldCharType="end"/>
      </w:r>
      <w:r>
        <w:rPr>
          <w:rFonts w:cs="MinionPro-Regular"/>
          <w:bCs/>
          <w:lang w:eastAsia="en-GB"/>
        </w:rPr>
        <w:t>. A</w:t>
      </w:r>
      <w:r w:rsidRPr="0059373D">
        <w:rPr>
          <w:rFonts w:cs="MinionPro-Regular"/>
          <w:bCs/>
          <w:lang w:eastAsia="en-GB"/>
        </w:rPr>
        <w:t>n a</w:t>
      </w:r>
      <w:r>
        <w:rPr>
          <w:rFonts w:cs="MinionPro-Regular"/>
          <w:bCs/>
          <w:lang w:eastAsia="en-GB"/>
        </w:rPr>
        <w:t>nimal having a reduction of 60-8</w:t>
      </w:r>
      <w:r w:rsidRPr="0059373D">
        <w:rPr>
          <w:rFonts w:cs="MinionPro-Regular"/>
          <w:bCs/>
          <w:lang w:eastAsia="en-GB"/>
        </w:rPr>
        <w:t>0% striatal dopamine levels</w:t>
      </w:r>
      <w:r>
        <w:rPr>
          <w:rFonts w:cs="MinionPro-Regular"/>
          <w:bCs/>
          <w:lang w:eastAsia="en-GB"/>
        </w:rPr>
        <w:t>, which corresponds</w:t>
      </w:r>
      <w:r w:rsidRPr="0059373D">
        <w:rPr>
          <w:rFonts w:cs="MinionPro-Regular"/>
          <w:bCs/>
          <w:lang w:eastAsia="en-GB"/>
        </w:rPr>
        <w:t xml:space="preserve"> to a 50-60% </w:t>
      </w:r>
      <w:r>
        <w:rPr>
          <w:rFonts w:cs="MinionPro-Regular"/>
          <w:bCs/>
          <w:lang w:eastAsia="en-GB"/>
        </w:rPr>
        <w:t>depletion</w:t>
      </w:r>
      <w:r w:rsidRPr="0059373D">
        <w:rPr>
          <w:rFonts w:cs="MinionPro-Regular"/>
          <w:bCs/>
          <w:lang w:eastAsia="en-GB"/>
        </w:rPr>
        <w:t xml:space="preserve"> </w:t>
      </w:r>
      <w:r>
        <w:rPr>
          <w:rFonts w:cs="MinionPro-Regular"/>
          <w:bCs/>
          <w:lang w:eastAsia="en-GB"/>
        </w:rPr>
        <w:t>of</w:t>
      </w:r>
      <w:r w:rsidRPr="0059373D">
        <w:rPr>
          <w:rFonts w:cs="MinionPro-Regular"/>
          <w:bCs/>
          <w:lang w:eastAsia="en-GB"/>
        </w:rPr>
        <w:t xml:space="preserve"> nigral dopaminergic neurons</w:t>
      </w:r>
      <w:r>
        <w:rPr>
          <w:rFonts w:cs="MinionPro-Regular"/>
          <w:bCs/>
          <w:lang w:eastAsia="en-GB"/>
        </w:rPr>
        <w:t>,</w:t>
      </w:r>
      <w:r w:rsidRPr="0059373D">
        <w:rPr>
          <w:rFonts w:cs="MinionPro-Regular"/>
          <w:bCs/>
          <w:lang w:eastAsia="en-GB"/>
        </w:rPr>
        <w:t xml:space="preserve"> has been </w:t>
      </w:r>
      <w:r>
        <w:rPr>
          <w:rFonts w:cs="MinionPro-Regular"/>
          <w:bCs/>
          <w:lang w:eastAsia="en-GB"/>
        </w:rPr>
        <w:t>considered</w:t>
      </w:r>
      <w:r w:rsidRPr="0059373D">
        <w:rPr>
          <w:rFonts w:cs="MinionPro-Regular"/>
          <w:bCs/>
          <w:lang w:eastAsia="en-GB"/>
        </w:rPr>
        <w:t xml:space="preserve"> a good model</w:t>
      </w:r>
      <w:r>
        <w:rPr>
          <w:rFonts w:cs="MinionPro-Regular"/>
          <w:bCs/>
          <w:lang w:eastAsia="en-GB"/>
        </w:rPr>
        <w:t xml:space="preserve"> for this purpose. I</w:t>
      </w:r>
      <w:r w:rsidRPr="0059373D">
        <w:rPr>
          <w:rFonts w:cs="MinionPro-Regular"/>
          <w:bCs/>
          <w:lang w:eastAsia="en-GB"/>
        </w:rPr>
        <w:t>n rats</w:t>
      </w:r>
      <w:r>
        <w:rPr>
          <w:rFonts w:cs="MinionPro-Regular"/>
          <w:bCs/>
          <w:lang w:eastAsia="en-GB"/>
        </w:rPr>
        <w:t>, such model</w:t>
      </w:r>
      <w:r w:rsidRPr="0059373D">
        <w:rPr>
          <w:rFonts w:cs="MinionPro-Regular"/>
          <w:bCs/>
          <w:lang w:eastAsia="en-GB"/>
        </w:rPr>
        <w:t xml:space="preserve"> </w:t>
      </w:r>
      <w:r>
        <w:rPr>
          <w:rFonts w:cs="MinionPro-Regular"/>
          <w:bCs/>
          <w:lang w:eastAsia="en-GB"/>
        </w:rPr>
        <w:t>has been widely</w:t>
      </w:r>
      <w:r w:rsidRPr="0059373D">
        <w:rPr>
          <w:rFonts w:cs="MinionPro-Regular"/>
          <w:bCs/>
          <w:lang w:eastAsia="en-GB"/>
        </w:rPr>
        <w:t xml:space="preserve"> </w:t>
      </w:r>
      <w:r>
        <w:rPr>
          <w:rFonts w:cs="MinionPro-Regular"/>
          <w:bCs/>
          <w:lang w:eastAsia="en-GB"/>
        </w:rPr>
        <w:t>generat</w:t>
      </w:r>
      <w:r w:rsidRPr="0059373D">
        <w:rPr>
          <w:rFonts w:cs="MinionPro-Regular"/>
          <w:bCs/>
          <w:lang w:eastAsia="en-GB"/>
        </w:rPr>
        <w:t>ed by unilateral injection of 6-OHDA into the striatum</w:t>
      </w:r>
      <w:r>
        <w:rPr>
          <w:rFonts w:cs="MinionPro-Regular"/>
          <w:bCs/>
          <w:lang w:eastAsia="en-GB"/>
        </w:rPr>
        <w:t xml:space="preserve"> </w:t>
      </w:r>
      <w:r w:rsidR="00122438">
        <w:rPr>
          <w:rFonts w:cs="MinionPro-Regular"/>
          <w:bCs/>
          <w:lang w:eastAsia="en-GB"/>
        </w:rPr>
        <w:fldChar w:fldCharType="begin" w:fldLock="1"/>
      </w:r>
      <w:r w:rsidR="00994410">
        <w:rPr>
          <w:rFonts w:cs="MinionPro-Regular"/>
          <w:bCs/>
          <w:lang w:eastAsia="en-GB"/>
        </w:rPr>
        <w:instrText>ADDIN CSL_CITATION { "citationItems" : [ { "id" : "ITEM-1", "itemData" : { "DOI" : "S0014-4886(98)96848-0 [pii]\n10.1006/exnr.1998.6848", "ISBN" : "0014-4886 (Print)\n0014-4886 (Linking)", "PMID" : "9710526", "abstract" : "Partial lesions of the nigrostriatal dopamine system have been investigated with respect to their ability to induce consistent long-lasting deficits in movement initiation and skilled forelimb use. In eight different lesion groups 6-hydroxydopamine (6-OHDA) was injected at one, two, three, or four sites into the lateral sector of the right striatum, in a total dose of 20-30 microgram. Impairments in movement initiation in a forelimb stepping test, and in skilled paw use in a paw-reaching test, was seen only in animals where the severity of the lesion exceeded a critical threshold, which was different for the different tests used: single (1 x 20 microgram) or two-site (2 x 10 microgram) injections into the striatum had only small affects on forelimb stepping, no effect on skilled paw use. More pronounced deficits were obtained in animals where the same total dose of 6-OHDA was distributed over three or four sites along the rostro-caudal extent of the lateral striatum or where the injections were made close to the junction of the globus pallidus. The results show that a 60-70% reduction in tyrosine hydroxylase (TH)-positive fiber density in the lateral striatum, accompanied by a 50-60% reduction in TH-positive cells in substantia nigra (SN), is sufficient for the induction of significant impairment in initiation of stepping. Impaired skilled paw-use, on the other hand, was obtained only with a four-site (4 x 7 microgram) lesion, which induced 80-95% reduction in TH fiber density throughout the rostrocaudal extent of the lateral striatum and a 75% loss of TH-positive neurons in SN. Drug-induced rotation, by contrast, was observed also in animals with more restricted presymptomatic lesions. The results indicate that the four-site intrastriatal 6-OHDA lesion may be a relevant model of the neuropathology seen in parkinsonian patients in a manifest symptomatic stage of the disease and may be particularly useful experimentally since it leaves a significant portion of the nigrostriatal projection intact which can serve as a substrate for regeneration and functional recovery in response to growth promoting and neuroprotective agents.", "author" : [ { "dropping-particle" : "", "family" : "Kirik", "given" : "D", "non-dropping-particle" : "", "parse-names" : false, "suffix" : "" }, { "dropping-particle" : "", "family" : "Rosenblad", "given" : "C", "non-dropping-particle" : "", "parse-names" : false, "suffix" : "" }, { "dropping-particle" : "", "family" : "Bjorklund", "given" : "A", "non-dropping-particle" : "", "parse-names" : false, "suffix" : "" } ], "container-title" : "Exp Neurol", "edition" : "1998/08/26", "id" : "ITEM-1", "issue" : "2", "issued" : { "date-parts" : [ [ "1998" ] ] }, "note" : "Kirik, D\nRosenblad, C\nBjorklund, A\nResearch Support, Non-U.S. Gov't\nUnited states\nExperimental neurology\nExp Neurol. 1998 Aug;152(2):259-77.", "page" : "259-277", "title" : "Characterization of behavioral and neurodegenerative changes following partial lesions of the nigrostriatal dopamine system induced by intrastriatal 6-hydroxydopamine in the rat", "type" : "article-journal", "volume" : "152" }, "uris" : [ "http://www.mendeley.com/documents/?uuid=1b5f2fd3-8c77-44fd-8e0f-077ba170dfdd" ] } ], "mendeley" : { "previouslyFormattedCitation" : "(Kirik et al., 1998)"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Kirik et al., 1998)</w:t>
      </w:r>
      <w:r w:rsidR="00122438">
        <w:rPr>
          <w:rFonts w:cs="MinionPro-Regular"/>
          <w:bCs/>
          <w:lang w:eastAsia="en-GB"/>
        </w:rPr>
        <w:fldChar w:fldCharType="end"/>
      </w:r>
      <w:r w:rsidRPr="0059373D">
        <w:rPr>
          <w:rFonts w:cs="MinionPro-Regular"/>
          <w:bCs/>
          <w:lang w:eastAsia="en-GB"/>
        </w:rPr>
        <w:t>.</w:t>
      </w:r>
    </w:p>
    <w:p w:rsidR="003E4DB5" w:rsidRDefault="003E4DB5" w:rsidP="003E4DB5">
      <w:pPr>
        <w:rPr>
          <w:rFonts w:cs="MinionPro-Regular"/>
          <w:bCs/>
          <w:lang w:eastAsia="en-GB"/>
        </w:rPr>
      </w:pPr>
      <w:r w:rsidRPr="009A519C">
        <w:rPr>
          <w:rFonts w:cs="MinionPro-Regular"/>
          <w:bCs/>
          <w:lang w:eastAsia="en-GB"/>
        </w:rPr>
        <w:t>Behavioural tests in 6-OHDA-lesioned animals are often based on circling responses induced by systemic</w:t>
      </w:r>
      <w:r>
        <w:rPr>
          <w:rFonts w:cs="MinionPro-Regular"/>
          <w:bCs/>
          <w:lang w:eastAsia="en-GB"/>
        </w:rPr>
        <w:t xml:space="preserve"> administration (intraperitoneal injection) of amphetamine or apomorphine. Amphetamine reverses the normal transport activities of DAT, inducing the release of dopamine or inhibiting its reuptake and enzymatic degradation which subsequently elevates synaptic levels of dopamine </w:t>
      </w:r>
      <w:r w:rsidR="00122438">
        <w:rPr>
          <w:rFonts w:cs="MinionPro-Regular"/>
          <w:bCs/>
          <w:lang w:eastAsia="en-GB"/>
        </w:rPr>
        <w:fldChar w:fldCharType="begin" w:fldLock="1"/>
      </w:r>
      <w:r w:rsidR="00994410">
        <w:rPr>
          <w:rFonts w:cs="MinionPro-Regular"/>
          <w:bCs/>
          <w:lang w:eastAsia="en-GB"/>
        </w:rPr>
        <w:instrText>ADDIN CSL_CITATION { "citationItems" : [ { "id" : "ITEM-1", "itemData" : { "ISSN" : "0197-0186", "PMID" : "11821154", "abstract" : "Methylmercury (MeHg) produces significant increases in the spontaneous output of dopamine (DA) from rat striatal tissue. The mechanism through MeHg produces such increase in the extracellular DA levels could be due to increased DA release or decreased DA uptake into DA terminals. One of the aims of this study was to investigate the role of DA transporter (DAT) in the MeHg-induced DA release. Coinfusion of 400 microM MeHg and nomifensine (50 microM) or amphetamine (50 microM) produced increases in the release of DA similar to those produced by nomifensine and amphetamine alone. In the same way, MeHg-induced DA release was not attenuated under Ca(2+)-free conditions or after pretreatment with reserpine (10 mg/kg i.p.) or tetrodotoxin (TTX), suggesting that the DA release was independent of calcium and vesicular stores, as well as it was not affected by the blockade of voltage sensitive sodium channels. Thus, to investigate whether depolarization of dopaminergic terminal was able to affect MeHg-induced DA release, we infused 75 mM KCl through the dialysis membrane. Our results clearly showed a decrease induced by MeHg in the KCl-evoked DA release. Taken together, these results suggest that MeHg induces release of DA via transporter-dependent, calcium- and vesicular-independent mechanism and it decreases the KCl-evoked DA release.", "author" : [ { "dropping-particle" : "", "family" : "Faro", "given" : "L R F", "non-dropping-particle" : "", "parse-names" : false, "suffix" : "" }, { "dropping-particle" : "", "family" : "Nascimento", "given" : "J L M", "non-dropping-particle" : "do", "parse-names" : false, "suffix" : "" }, { "dropping-particle" : "", "family" : "Alfonso", "given" : "M", "non-dropping-particle" : "", "parse-names" : false, "suffix" : "" }, { "dropping-particle" : "", "family" : "Dur\u00e1n", "given" : "R", "non-dropping-particle" : "", "parse-names" : false, "suffix" : "" } ], "container-title" : "Neurochemistry international", "id" : "ITEM-1", "issue" : "5", "issued" : { "date-parts" : [ [ "2002", "4" ] ] }, "page" : "455-65", "title" : "Mechanism of action of methylmercury on in vivo striatal dopamine release. Possible involvement of dopamine transporter.", "type" : "article-journal", "volume" : "40" }, "uris" : [ "http://www.mendeley.com/documents/?uuid=f2f9bc29-f5b4-43dc-9c72-f473ac56bfff" ] } ], "mendeley" : { "previouslyFormattedCitation" : "(Faro et al., 2002)"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Faro et al., 2002)</w:t>
      </w:r>
      <w:r w:rsidR="00122438">
        <w:rPr>
          <w:rFonts w:cs="MinionPro-Regular"/>
          <w:bCs/>
          <w:lang w:eastAsia="en-GB"/>
        </w:rPr>
        <w:fldChar w:fldCharType="end"/>
      </w:r>
      <w:r>
        <w:rPr>
          <w:rFonts w:cs="MinionPro-Regular"/>
          <w:bCs/>
          <w:lang w:eastAsia="en-GB"/>
        </w:rPr>
        <w:t xml:space="preserve">. In a unilateral lesion model, due to a depletion of dopaminergic terminals and a subsequent decrease of dopaminergic activity on the lesioned side, the animals are prone to rotate ipsilaterally in response to amphetamine stimulation. Such an imbalance can be detected as soon as ~50% nigral dopaminergic cells are lost </w:t>
      </w:r>
      <w:r w:rsidR="00122438">
        <w:rPr>
          <w:rFonts w:cs="MinionPro-Regular"/>
          <w:bCs/>
          <w:lang w:eastAsia="en-GB"/>
        </w:rPr>
        <w:fldChar w:fldCharType="begin" w:fldLock="1"/>
      </w:r>
      <w:r w:rsidR="00994410">
        <w:rPr>
          <w:rFonts w:cs="MinionPro-Regular"/>
          <w:bCs/>
          <w:lang w:eastAsia="en-GB"/>
        </w:rPr>
        <w:instrText>ADDIN CSL_CITATION { "citationItems" : [ { "id" : "ITEM-1", "itemData" : { "ISSN" : "0006-8993", "PMID" : "8281427", "abstract" : "In the unilateral 6-hydroxydopamine (6-OHDA)-lesioned rat model of Parkinson's disease, controversy exists concerning the use of apomorphine- or D-amphetamine-induced rotations as reliable indicators of nigrostriatal dopamine depletion. Our objective was to evaluate which, if either, drug-induced behavior is more predictive of the extent of nigrostriatal dopamine depletion. Fischer 344 and Sprague-Dawley rats were unilaterally injected with 9 micrograms/4 microliters/4 min 6-hydroxydopamine into the medial forebrain bundle. The animals were behaviorally tested with apomorphine (0.05 mg/kg, s.c.) and D-amphetamine (5.0 mg/kg, s.c.). Following testing, the brains were removed and the right and left striata, substantia nigra and ventral tegmental area were dissected free and quickly frozen at -70 degrees C for analysis of catecholamine content by high performance liquid chromatography coupled with electrochemical detection. Our results indicate that an animal which has greater than a 90% depletion of dopamine in the striatum might not rotate substantially on apomorphine, without a concomitant depletion of &gt; 50% of the DA content in the corresponding substantia nigra. No correlations were seen involving depletions of the ventral tegmental area and the extent of the lesions to the striatum. Submaximally lesioned (75-90% depleted) rats were found to rotate on D-amphetamine but not on apomorphine. In addition, control rats that did not receive lesions were often seen to rotate extensively on D-amphetamine. We therefore conclude that maximal lesions of the striatum and substantia nigra are required to generate rotations demonstrable with low dose apomorphine but not with D-amphetamine.(ABSTRACT TRUNCATED AT 250 WORDS)", "author" : [ { "dropping-particle" : "", "family" : "Hudson", "given" : "J L", "non-dropping-particle" : "", "parse-names" : false, "suffix" : "" }, { "dropping-particle" : "", "family" : "Horne", "given" : "C G", "non-dropping-particle" : "van", "parse-names" : false, "suffix" : "" }, { "dropping-particle" : "", "family" : "Str\u00f6mberg", "given" : "I", "non-dropping-particle" : "", "parse-names" : false, "suffix" : "" }, { "dropping-particle" : "", "family" : "Brock", "given" : "S", "non-dropping-particle" : "", "parse-names" : false, "suffix" : "" }, { "dropping-particle" : "", "family" : "Clayton", "given" : "J", "non-dropping-particle" : "", "parse-names" : false, "suffix" : "" }, { "dropping-particle" : "", "family" : "Masserano", "given" : "J", "non-dropping-particle" : "", "parse-names" : false, "suffix" : "" }, { "dropping-particle" : "", "family" : "Hoffer", "given" : "B J", "non-dropping-particle" : "", "parse-names" : false, "suffix" : "" }, { "dropping-particle" : "", "family" : "Gerhardt", "given" : "G A", "non-dropping-particle" : "", "parse-names" : false, "suffix" : "" } ], "container-title" : "Brain research", "id" : "ITEM-1", "issue" : "1-2", "issued" : { "date-parts" : [ [ "1993", "10", "29" ] ] }, "page" : "167-74", "title" : "Correlation of apomorphine- and amphetamine-induced turning with nigrostriatal dopamine content in unilateral 6-hydroxydopamine lesioned rats.", "type" : "article-journal", "volume" : "626" }, "uris" : [ "http://www.mendeley.com/documents/?uuid=137f6792-748a-4315-8cbd-f71fe43cb384" ] } ], "mendeley" : { "previouslyFormattedCitation" : "(Hudson et al., 1993)"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Hudson et al., 1993)</w:t>
      </w:r>
      <w:r w:rsidR="00122438">
        <w:rPr>
          <w:rFonts w:cs="MinionPro-Regular"/>
          <w:bCs/>
          <w:lang w:eastAsia="en-GB"/>
        </w:rPr>
        <w:fldChar w:fldCharType="end"/>
      </w:r>
      <w:r>
        <w:rPr>
          <w:rFonts w:cs="MinionPro-Regular"/>
          <w:bCs/>
          <w:lang w:eastAsia="en-GB"/>
        </w:rPr>
        <w:t xml:space="preserve"> as clearly shown in the behaviour tests here</w:t>
      </w:r>
      <w:r w:rsidR="00926D64">
        <w:rPr>
          <w:rFonts w:cs="MinionPro-Regular"/>
          <w:bCs/>
          <w:lang w:eastAsia="en-GB"/>
        </w:rPr>
        <w:t xml:space="preserve"> (figure 5.8)</w:t>
      </w:r>
      <w:r>
        <w:rPr>
          <w:rFonts w:cs="MinionPro-Regular"/>
          <w:bCs/>
          <w:lang w:eastAsia="en-GB"/>
        </w:rPr>
        <w:t>.</w:t>
      </w:r>
    </w:p>
    <w:p w:rsidR="003E4DB5" w:rsidRDefault="003E4DB5" w:rsidP="003E4DB5">
      <w:pPr>
        <w:rPr>
          <w:rFonts w:cs="MinionPro-Regular"/>
          <w:bCs/>
          <w:lang w:eastAsia="en-GB"/>
        </w:rPr>
      </w:pPr>
      <w:r>
        <w:rPr>
          <w:rFonts w:cs="MinionPro-Regular"/>
          <w:bCs/>
          <w:lang w:eastAsia="en-GB"/>
        </w:rPr>
        <w:lastRenderedPageBreak/>
        <w:t xml:space="preserve">Apomorphine, on the other hand, </w:t>
      </w:r>
      <w:r w:rsidRPr="0034413D">
        <w:rPr>
          <w:rFonts w:cs="AdvTT3713a231"/>
          <w:lang w:eastAsia="en-GB"/>
        </w:rPr>
        <w:t xml:space="preserve">is a dopamine receptor agonist </w:t>
      </w:r>
      <w:r>
        <w:rPr>
          <w:rFonts w:cs="AdvTT3713a231"/>
          <w:lang w:eastAsia="en-GB"/>
        </w:rPr>
        <w:t>stimulating</w:t>
      </w:r>
      <w:r w:rsidRPr="0034413D">
        <w:rPr>
          <w:rFonts w:cs="AdvTT3713a231"/>
          <w:lang w:eastAsia="en-GB"/>
        </w:rPr>
        <w:t xml:space="preserve"> both D</w:t>
      </w:r>
      <w:r w:rsidRPr="0034413D">
        <w:rPr>
          <w:rFonts w:cs="AdvTT3713a231"/>
          <w:vertAlign w:val="subscript"/>
          <w:lang w:eastAsia="en-GB"/>
        </w:rPr>
        <w:t>1</w:t>
      </w:r>
      <w:r w:rsidRPr="0034413D">
        <w:rPr>
          <w:rFonts w:cs="AdvTT3713a231"/>
          <w:lang w:eastAsia="en-GB"/>
        </w:rPr>
        <w:t>- and D</w:t>
      </w:r>
      <w:r w:rsidRPr="0034413D">
        <w:rPr>
          <w:rFonts w:cs="AdvTT3713a231"/>
          <w:vertAlign w:val="subscript"/>
          <w:lang w:eastAsia="en-GB"/>
        </w:rPr>
        <w:t>2</w:t>
      </w:r>
      <w:r w:rsidRPr="0034413D">
        <w:rPr>
          <w:rFonts w:cs="AdvTT3713a231"/>
          <w:lang w:eastAsia="en-GB"/>
        </w:rPr>
        <w:t>-like receptors</w:t>
      </w:r>
      <w:r>
        <w:rPr>
          <w:rFonts w:cs="AdvTT3713a231"/>
          <w:lang w:eastAsia="en-GB"/>
        </w:rPr>
        <w:t>. These, especially D</w:t>
      </w:r>
      <w:r>
        <w:rPr>
          <w:rFonts w:cs="AdvTT3713a231"/>
          <w:vertAlign w:val="subscript"/>
          <w:lang w:eastAsia="en-GB"/>
        </w:rPr>
        <w:t>2</w:t>
      </w:r>
      <w:r>
        <w:rPr>
          <w:rFonts w:cs="AdvTT3713a231"/>
          <w:lang w:eastAsia="en-GB"/>
        </w:rPr>
        <w:t xml:space="preserve">-like receptors, become supersensitive when at least 90% of striatal dopaminergic terminals are depleted </w:t>
      </w:r>
      <w:r w:rsidR="00122438">
        <w:rPr>
          <w:rFonts w:cs="AdvTT3713a231"/>
          <w:lang w:eastAsia="en-GB"/>
        </w:rPr>
        <w:fldChar w:fldCharType="begin" w:fldLock="1"/>
      </w:r>
      <w:r w:rsidR="00994410">
        <w:rPr>
          <w:rFonts w:cs="AdvTT3713a231"/>
          <w:lang w:eastAsia="en-GB"/>
        </w:rPr>
        <w:instrText>ADDIN CSL_CITATION { "citationItems" : [ { "id" : "ITEM-1", "itemData" : { "ISSN" : "0006-8993", "PMID" : "8281427", "abstract" : "In the unilateral 6-hydroxydopamine (6-OHDA)-lesioned rat model of Parkinson's disease, controversy exists concerning the use of apomorphine- or D-amphetamine-induced rotations as reliable indicators of nigrostriatal dopamine depletion. Our objective was to evaluate which, if either, drug-induced behavior is more predictive of the extent of nigrostriatal dopamine depletion. Fischer 344 and Sprague-Dawley rats were unilaterally injected with 9 micrograms/4 microliters/4 min 6-hydroxydopamine into the medial forebrain bundle. The animals were behaviorally tested with apomorphine (0.05 mg/kg, s.c.) and D-amphetamine (5.0 mg/kg, s.c.). Following testing, the brains were removed and the right and left striata, substantia nigra and ventral tegmental area were dissected free and quickly frozen at -70 degrees C for analysis of catecholamine content by high performance liquid chromatography coupled with electrochemical detection. Our results indicate that an animal which has greater than a 90% depletion of dopamine in the striatum might not rotate substantially on apomorphine, without a concomitant depletion of &gt; 50% of the DA content in the corresponding substantia nigra. No correlations were seen involving depletions of the ventral tegmental area and the extent of the lesions to the striatum. Submaximally lesioned (75-90% depleted) rats were found to rotate on D-amphetamine but not on apomorphine. In addition, control rats that did not receive lesions were often seen to rotate extensively on D-amphetamine. We therefore conclude that maximal lesions of the striatum and substantia nigra are required to generate rotations demonstrable with low dose apomorphine but not with D-amphetamine.(ABSTRACT TRUNCATED AT 250 WORDS)", "author" : [ { "dropping-particle" : "", "family" : "Hudson", "given" : "J L", "non-dropping-particle" : "", "parse-names" : false, "suffix" : "" }, { "dropping-particle" : "", "family" : "Horne", "given" : "C G", "non-dropping-particle" : "van", "parse-names" : false, "suffix" : "" }, { "dropping-particle" : "", "family" : "Str\u00f6mberg", "given" : "I", "non-dropping-particle" : "", "parse-names" : false, "suffix" : "" }, { "dropping-particle" : "", "family" : "Brock", "given" : "S", "non-dropping-particle" : "", "parse-names" : false, "suffix" : "" }, { "dropping-particle" : "", "family" : "Clayton", "given" : "J", "non-dropping-particle" : "", "parse-names" : false, "suffix" : "" }, { "dropping-particle" : "", "family" : "Masserano", "given" : "J", "non-dropping-particle" : "", "parse-names" : false, "suffix" : "" }, { "dropping-particle" : "", "family" : "Hoffer", "given" : "B J", "non-dropping-particle" : "", "parse-names" : false, "suffix" : "" }, { "dropping-particle" : "", "family" : "Gerhardt", "given" : "G A", "non-dropping-particle" : "", "parse-names" : false, "suffix" : "" } ], "container-title" : "Brain research", "id" : "ITEM-1", "issue" : "1-2", "issued" : { "date-parts" : [ [ "1993", "10", "29" ] ] }, "page" : "167-74", "title" : "Correlation of apomorphine- and amphetamine-induced turning with nigrostriatal dopamine content in unilateral 6-hydroxydopamine lesioned rats.", "type" : "article-journal", "volume" : "626" }, "uris" : [ "http://www.mendeley.com/documents/?uuid=137f6792-748a-4315-8cbd-f71fe43cb384" ] }, { "id" : "ITEM-2", "itemData" : { "DOI" : "0006-8993(89)90597-0 [pii]", "ISBN" : "0006-8993 (Print)\n0006-8993 (Linking)", "PMID" : "2528389", "abstract" : "Previous parkinsonian rat models have generally been characterized by unilateral destruction of both the nigrostriatal pathway and the mesolimbic pathway using the neurotoxin 6-hydroxydopamine (6-OHDA). We created a hemiparkinsonian model in which there is 6-OHDA-induced destruction of the dopaminergic nigrostriatal pathway but sparing of the dopaminergic mesolimbic pathway. This resulted in reproducible, quantifiable rotational behavior in response to either amphetamine or apomorphine and a near total depletion of dopamine in the striatum ipsilateral to the lesion with a dorsolateral distribution of supersensitive dopaminergic D2 receptors. This model parallels the MPTP (1-methyl-4-phenyl-1,2,3,6-tetrahydropyridine)-induced hemiparkinsonian model in primates and more closely approximates the extent of neurodegeneration seen in human idiopathic Parkinson's disease than previous parkinsonian rat models. It may therefore prove a convenient model for studying the recently reported phenomenon of sprouting from host dopaminergic neurons following tissue implantation.", "author" : [ { "dropping-particle" : "", "family" : "Perese", "given" : "D A", "non-dropping-particle" : "", "parse-names" : false, "suffix" : "" }, { "dropping-particle" : "", "family" : "Ulman", "given" : "J", "non-dropping-particle" : "", "parse-names" : false, "suffix" : "" }, { "dropping-particle" : "", "family" : "Viola", "given" : "J", "non-dropping-particle" : "", "parse-names" : false, "suffix" : "" }, { "dropping-particle" : "", "family" : "Ewing", "given" : "S E", "non-dropping-particle" : "", "parse-names" : false, "suffix" : "" }, { "dropping-particle" : "", "family" : "Bankiewicz", "given" : "K S", "non-dropping-particle" : "", "parse-names" : false, "suffix" : "" } ], "container-title" : "Brain Res", "edition" : "1989/08/14", "id" : "ITEM-2", "issue" : "2", "issued" : { "date-parts" : [ [ "1989" ] ] }, "note" : "Perese, D A\nUlman, J\nViola, J\nEwing, S E\nBankiewicz, K S\nNetherlands\nBrain research\nBrain Res. 1989 Aug 14;494(2):285-93.", "page" : "285-293", "title" : "A 6-hydroxydopamine-induced selective parkinsonian rat model", "type" : "article-journal", "volume" : "494" }, "uris" : [ "http://www.mendeley.com/documents/?uuid=5d6ae0e3-e0c9-4e42-a034-b6250f26a2b4" ] } ], "mendeley" : { "previouslyFormattedCitation" : "(Perese et al., 1989; Hudson et al., 1993)" }, "properties" : { "noteIndex" : 0 }, "schema" : "https://github.com/citation-style-language/schema/raw/master/csl-citation.json" }</w:instrText>
      </w:r>
      <w:r w:rsidR="00122438">
        <w:rPr>
          <w:rFonts w:cs="AdvTT3713a231"/>
          <w:lang w:eastAsia="en-GB"/>
        </w:rPr>
        <w:fldChar w:fldCharType="separate"/>
      </w:r>
      <w:r w:rsidRPr="00660074">
        <w:rPr>
          <w:rFonts w:cs="AdvTT3713a231"/>
          <w:noProof/>
          <w:lang w:eastAsia="en-GB"/>
        </w:rPr>
        <w:t>(Perese et al., 1989; Hudson et al., 1993)</w:t>
      </w:r>
      <w:r w:rsidR="00122438">
        <w:rPr>
          <w:rFonts w:cs="AdvTT3713a231"/>
          <w:lang w:eastAsia="en-GB"/>
        </w:rPr>
        <w:fldChar w:fldCharType="end"/>
      </w:r>
      <w:r>
        <w:rPr>
          <w:rFonts w:cs="AdvTT3713a231"/>
          <w:lang w:eastAsia="en-GB"/>
        </w:rPr>
        <w:t xml:space="preserve">. </w:t>
      </w:r>
      <w:r w:rsidR="005143F0">
        <w:rPr>
          <w:rFonts w:cs="AdvTT3713a231"/>
          <w:lang w:eastAsia="en-GB"/>
        </w:rPr>
        <w:t>Consequently</w:t>
      </w:r>
      <w:r>
        <w:rPr>
          <w:rFonts w:cs="AdvTT3713a231"/>
          <w:lang w:eastAsia="en-GB"/>
        </w:rPr>
        <w:t xml:space="preserve">, apomorphine administration produces contralateral turning. The </w:t>
      </w:r>
      <w:r w:rsidRPr="00CA69B0">
        <w:rPr>
          <w:rFonts w:cs="MinionPro-Regular"/>
          <w:bCs/>
          <w:lang w:eastAsia="en-GB"/>
        </w:rPr>
        <w:t xml:space="preserve">effect is </w:t>
      </w:r>
      <w:r>
        <w:rPr>
          <w:rFonts w:cs="MinionPro-Regular"/>
          <w:bCs/>
          <w:lang w:eastAsia="en-GB"/>
        </w:rPr>
        <w:t xml:space="preserve">immediate </w:t>
      </w:r>
      <w:r w:rsidRPr="00CA69B0">
        <w:rPr>
          <w:rFonts w:cs="MinionPro-Regular"/>
          <w:bCs/>
          <w:lang w:eastAsia="en-GB"/>
        </w:rPr>
        <w:t>but short-lasting</w:t>
      </w:r>
      <w:r>
        <w:rPr>
          <w:rFonts w:cs="MinionPro-Regular"/>
          <w:bCs/>
          <w:lang w:eastAsia="en-GB"/>
        </w:rPr>
        <w:t>; animals therefore usually return to normal behaviour after 70-80 minutes</w:t>
      </w:r>
      <w:r w:rsidRPr="00CA69B0">
        <w:rPr>
          <w:rFonts w:cs="MinionPro-Regular"/>
          <w:bCs/>
          <w:lang w:eastAsia="en-GB"/>
        </w:rPr>
        <w:t xml:space="preserve"> </w:t>
      </w:r>
      <w:r>
        <w:rPr>
          <w:rFonts w:cs="MinionPro-Regular"/>
          <w:bCs/>
          <w:lang w:eastAsia="en-GB"/>
        </w:rPr>
        <w:t xml:space="preserve">following the induction </w:t>
      </w:r>
      <w:r w:rsidR="00122438">
        <w:rPr>
          <w:rFonts w:cs="MinionPro-Regular"/>
          <w:bCs/>
          <w:lang w:eastAsia="en-GB"/>
        </w:rPr>
        <w:fldChar w:fldCharType="begin" w:fldLock="1"/>
      </w:r>
      <w:r w:rsidR="00994410">
        <w:rPr>
          <w:rFonts w:cs="MinionPro-Regular"/>
          <w:bCs/>
          <w:lang w:eastAsia="en-GB"/>
        </w:rPr>
        <w:instrText>ADDIN CSL_CITATION { "citationItems" : [ { "id" : "ITEM-1", "itemData" : { "DOI" : "0006-8993(89)90597-0 [pii]", "ISBN" : "0006-8993 (Print)\n0006-8993 (Linking)", "PMID" : "2528389", "abstract" : "Previous parkinsonian rat models have generally been characterized by unilateral destruction of both the nigrostriatal pathway and the mesolimbic pathway using the neurotoxin 6-hydroxydopamine (6-OHDA). We created a hemiparkinsonian model in which there is 6-OHDA-induced destruction of the dopaminergic nigrostriatal pathway but sparing of the dopaminergic mesolimbic pathway. This resulted in reproducible, quantifiable rotational behavior in response to either amphetamine or apomorphine and a near total depletion of dopamine in the striatum ipsilateral to the lesion with a dorsolateral distribution of supersensitive dopaminergic D2 receptors. This model parallels the MPTP (1-methyl-4-phenyl-1,2,3,6-tetrahydropyridine)-induced hemiparkinsonian model in primates and more closely approximates the extent of neurodegeneration seen in human idiopathic Parkinson's disease than previous parkinsonian rat models. It may therefore prove a convenient model for studying the recently reported phenomenon of sprouting from host dopaminergic neurons following tissue implantation.", "author" : [ { "dropping-particle" : "", "family" : "Perese", "given" : "D A", "non-dropping-particle" : "", "parse-names" : false, "suffix" : "" }, { "dropping-particle" : "", "family" : "Ulman", "given" : "J", "non-dropping-particle" : "", "parse-names" : false, "suffix" : "" }, { "dropping-particle" : "", "family" : "Viola", "given" : "J", "non-dropping-particle" : "", "parse-names" : false, "suffix" : "" }, { "dropping-particle" : "", "family" : "Ewing", "given" : "S E", "non-dropping-particle" : "", "parse-names" : false, "suffix" : "" }, { "dropping-particle" : "", "family" : "Bankiewicz", "given" : "K S", "non-dropping-particle" : "", "parse-names" : false, "suffix" : "" } ], "container-title" : "Brain Res", "edition" : "1989/08/14", "id" : "ITEM-1", "issue" : "2", "issued" : { "date-parts" : [ [ "1989" ] ] }, "note" : "Perese, D A\nUlman, J\nViola, J\nEwing, S E\nBankiewicz, K S\nNetherlands\nBrain research\nBrain Res. 1989 Aug 14;494(2):285-93.", "page" : "285-293", "title" : "A 6-hydroxydopamine-induced selective parkinsonian rat model", "type" : "article-journal", "volume" : "494" }, "uris" : [ "http://www.mendeley.com/documents/?uuid=5d6ae0e3-e0c9-4e42-a034-b6250f26a2b4" ] } ], "mendeley" : { "previouslyFormattedCitation" : "(Perese et al., 1989)"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Perese et al., 1989)</w:t>
      </w:r>
      <w:r w:rsidR="00122438">
        <w:rPr>
          <w:rFonts w:cs="MinionPro-Regular"/>
          <w:bCs/>
          <w:lang w:eastAsia="en-GB"/>
        </w:rPr>
        <w:fldChar w:fldCharType="end"/>
      </w:r>
      <w:r>
        <w:rPr>
          <w:rFonts w:cs="MinionPro-Regular"/>
          <w:bCs/>
          <w:lang w:eastAsia="en-GB"/>
        </w:rPr>
        <w:t xml:space="preserve">. This was consistently demonstrated in figures 5.10 although the severity of the nigrostriatal pathway in lesioned animals here is below the threshold for stimulation. Such an unusual effect has been suggested to be dependent on the numbers and positions of 6-OHDA lesions within the striatum </w:t>
      </w:r>
      <w:r w:rsidR="00122438">
        <w:rPr>
          <w:rFonts w:cs="MinionPro-Regular"/>
          <w:bCs/>
          <w:lang w:eastAsia="en-GB"/>
        </w:rPr>
        <w:fldChar w:fldCharType="begin" w:fldLock="1"/>
      </w:r>
      <w:r w:rsidR="00994410">
        <w:rPr>
          <w:rFonts w:cs="MinionPro-Regular"/>
          <w:bCs/>
          <w:lang w:eastAsia="en-GB"/>
        </w:rPr>
        <w:instrText>ADDIN CSL_CITATION { "citationItems" : [ { "id" : "ITEM-1", "itemData" : { "DOI" : "S0014-4886(98)96848-0 [pii]\n10.1006/exnr.1998.6848", "ISBN" : "0014-4886 (Print)\n0014-4886 (Linking)", "PMID" : "9710526", "abstract" : "Partial lesions of the nigrostriatal dopamine system have been investigated with respect to their ability to induce consistent long-lasting deficits in movement initiation and skilled forelimb use. In eight different lesion groups 6-hydroxydopamine (6-OHDA) was injected at one, two, three, or four sites into the lateral sector of the right striatum, in a total dose of 20-30 microgram. Impairments in movement initiation in a forelimb stepping test, and in skilled paw use in a paw-reaching test, was seen only in animals where the severity of the lesion exceeded a critical threshold, which was different for the different tests used: single (1 x 20 microgram) or two-site (2 x 10 microgram) injections into the striatum had only small affects on forelimb stepping, no effect on skilled paw use. More pronounced deficits were obtained in animals where the same total dose of 6-OHDA was distributed over three or four sites along the rostro-caudal extent of the lateral striatum or where the injections were made close to the junction of the globus pallidus. The results show that a 60-70% reduction in tyrosine hydroxylase (TH)-positive fiber density in the lateral striatum, accompanied by a 50-60% reduction in TH-positive cells in substantia nigra (SN), is sufficient for the induction of significant impairment in initiation of stepping. Impaired skilled paw-use, on the other hand, was obtained only with a four-site (4 x 7 microgram) lesion, which induced 80-95% reduction in TH fiber density throughout the rostrocaudal extent of the lateral striatum and a 75% loss of TH-positive neurons in SN. Drug-induced rotation, by contrast, was observed also in animals with more restricted presymptomatic lesions. The results indicate that the four-site intrastriatal 6-OHDA lesion may be a relevant model of the neuropathology seen in parkinsonian patients in a manifest symptomatic stage of the disease and may be particularly useful experimentally since it leaves a significant portion of the nigrostriatal projection intact which can serve as a substrate for regeneration and functional recovery in response to growth promoting and neuroprotective agents.", "author" : [ { "dropping-particle" : "", "family" : "Kirik", "given" : "D", "non-dropping-particle" : "", "parse-names" : false, "suffix" : "" }, { "dropping-particle" : "", "family" : "Rosenblad", "given" : "C", "non-dropping-particle" : "", "parse-names" : false, "suffix" : "" }, { "dropping-particle" : "", "family" : "Bjorklund", "given" : "A", "non-dropping-particle" : "", "parse-names" : false, "suffix" : "" } ], "container-title" : "Exp Neurol", "edition" : "1998/08/26", "id" : "ITEM-1", "issue" : "2", "issued" : { "date-parts" : [ [ "1998" ] ] }, "note" : "Kirik, D\nRosenblad, C\nBjorklund, A\nResearch Support, Non-U.S. Gov't\nUnited states\nExperimental neurology\nExp Neurol. 1998 Aug;152(2):259-77.", "page" : "259-277", "title" : "Characterization of behavioral and neurodegenerative changes following partial lesions of the nigrostriatal dopamine system induced by intrastriatal 6-hydroxydopamine in the rat", "type" : "article-journal", "volume" : "152" }, "uris" : [ "http://www.mendeley.com/documents/?uuid=1b5f2fd3-8c77-44fd-8e0f-077ba170dfdd" ] } ], "mendeley" : { "previouslyFormattedCitation" : "(Kirik et al., 1998)"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Kirik et al., 1998)</w:t>
      </w:r>
      <w:r w:rsidR="00122438">
        <w:rPr>
          <w:rFonts w:cs="MinionPro-Regular"/>
          <w:bCs/>
          <w:lang w:eastAsia="en-GB"/>
        </w:rPr>
        <w:fldChar w:fldCharType="end"/>
      </w:r>
      <w:r>
        <w:rPr>
          <w:rFonts w:cs="MinionPro-Regular"/>
          <w:bCs/>
          <w:lang w:eastAsia="en-GB"/>
        </w:rPr>
        <w:t xml:space="preserve">. In fact, a unilateral administration of a total dose of 20 µg 6-OHDA into the rat striatum generated significant rotational movement (compared with saline treatment) in response to apomorphine. However, this only occurred when 6-OHDA was distributed over two or three different sites </w:t>
      </w:r>
      <w:r w:rsidR="00122438">
        <w:rPr>
          <w:rFonts w:cs="MinionPro-Regular"/>
          <w:bCs/>
          <w:lang w:eastAsia="en-GB"/>
        </w:rPr>
        <w:fldChar w:fldCharType="begin" w:fldLock="1"/>
      </w:r>
      <w:r w:rsidR="00994410">
        <w:rPr>
          <w:rFonts w:cs="MinionPro-Regular"/>
          <w:bCs/>
          <w:lang w:eastAsia="en-GB"/>
        </w:rPr>
        <w:instrText>ADDIN CSL_CITATION { "citationItems" : [ { "id" : "ITEM-1", "itemData" : { "DOI" : "S0014-4886(98)96848-0 [pii]\n10.1006/exnr.1998.6848", "ISBN" : "0014-4886 (Print)\n0014-4886 (Linking)", "PMID" : "9710526", "abstract" : "Partial lesions of the nigrostriatal dopamine system have been investigated with respect to their ability to induce consistent long-lasting deficits in movement initiation and skilled forelimb use. In eight different lesion groups 6-hydroxydopamine (6-OHDA) was injected at one, two, three, or four sites into the lateral sector of the right striatum, in a total dose of 20-30 microgram. Impairments in movement initiation in a forelimb stepping test, and in skilled paw use in a paw-reaching test, was seen only in animals where the severity of the lesion exceeded a critical threshold, which was different for the different tests used: single (1 x 20 microgram) or two-site (2 x 10 microgram) injections into the striatum had only small affects on forelimb stepping, no effect on skilled paw use. More pronounced deficits were obtained in animals where the same total dose of 6-OHDA was distributed over three or four sites along the rostro-caudal extent of the lateral striatum or where the injections were made close to the junction of the globus pallidus. The results show that a 60-70% reduction in tyrosine hydroxylase (TH)-positive fiber density in the lateral striatum, accompanied by a 50-60% reduction in TH-positive cells in substantia nigra (SN), is sufficient for the induction of significant impairment in initiation of stepping. Impaired skilled paw-use, on the other hand, was obtained only with a four-site (4 x 7 microgram) lesion, which induced 80-95% reduction in TH fiber density throughout the rostrocaudal extent of the lateral striatum and a 75% loss of TH-positive neurons in SN. Drug-induced rotation, by contrast, was observed also in animals with more restricted presymptomatic lesions. The results indicate that the four-site intrastriatal 6-OHDA lesion may be a relevant model of the neuropathology seen in parkinsonian patients in a manifest symptomatic stage of the disease and may be particularly useful experimentally since it leaves a significant portion of the nigrostriatal projection intact which can serve as a substrate for regeneration and functional recovery in response to growth promoting and neuroprotective agents.", "author" : [ { "dropping-particle" : "", "family" : "Kirik", "given" : "D", "non-dropping-particle" : "", "parse-names" : false, "suffix" : "" }, { "dropping-particle" : "", "family" : "Rosenblad", "given" : "C", "non-dropping-particle" : "", "parse-names" : false, "suffix" : "" }, { "dropping-particle" : "", "family" : "Bjorklund", "given" : "A", "non-dropping-particle" : "", "parse-names" : false, "suffix" : "" } ], "container-title" : "Exp Neurol", "edition" : "1998/08/26", "id" : "ITEM-1", "issue" : "2", "issued" : { "date-parts" : [ [ "1998" ] ] }, "note" : "Kirik, D\nRosenblad, C\nBjorklund, A\nResearch Support, Non-U.S. Gov't\nUnited states\nExperimental neurology\nExp Neurol. 1998 Aug;152(2):259-77.", "page" : "259-277", "title" : "Characterization of behavioral and neurodegenerative changes following partial lesions of the nigrostriatal dopamine system induced by intrastriatal 6-hydroxydopamine in the rat", "type" : "article-journal", "volume" : "152" }, "uris" : [ "http://www.mendeley.com/documents/?uuid=1b5f2fd3-8c77-44fd-8e0f-077ba170dfdd" ] } ], "mendeley" : { "previouslyFormattedCitation" : "(Kirik et al., 1998)"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Kirik et al., 1998)</w:t>
      </w:r>
      <w:r w:rsidR="00122438">
        <w:rPr>
          <w:rFonts w:cs="MinionPro-Regular"/>
          <w:bCs/>
          <w:lang w:eastAsia="en-GB"/>
        </w:rPr>
        <w:fldChar w:fldCharType="end"/>
      </w:r>
      <w:r>
        <w:rPr>
          <w:rFonts w:cs="MinionPro-Regular"/>
          <w:bCs/>
          <w:lang w:eastAsia="en-GB"/>
        </w:rPr>
        <w:t>.</w:t>
      </w:r>
    </w:p>
    <w:p w:rsidR="005143F0" w:rsidRDefault="005143F0" w:rsidP="005143F0">
      <w:pPr>
        <w:rPr>
          <w:rFonts w:cs="MinionPro-Regular"/>
          <w:bCs/>
          <w:lang w:eastAsia="en-GB"/>
        </w:rPr>
      </w:pPr>
      <w:r>
        <w:rPr>
          <w:rFonts w:cs="MinionPro-Regular"/>
          <w:bCs/>
          <w:lang w:eastAsia="en-GB"/>
        </w:rPr>
        <w:t xml:space="preserve">Although the animals responded to amphetamine or apomorphine stimulation, there was no significant difference in rotational movement between LV-IGF-1- and saline-injected animals. Lacking in protection </w:t>
      </w:r>
      <w:r w:rsidR="001B7B8C">
        <w:rPr>
          <w:rFonts w:cs="MinionPro-Regular"/>
          <w:bCs/>
          <w:lang w:eastAsia="en-GB"/>
        </w:rPr>
        <w:t>for nigral dopaminergic neurons,</w:t>
      </w:r>
      <w:r>
        <w:rPr>
          <w:rFonts w:cs="MinionPro-Regular"/>
          <w:bCs/>
          <w:lang w:eastAsia="en-GB"/>
        </w:rPr>
        <w:t xml:space="preserve"> </w:t>
      </w:r>
      <w:r w:rsidR="001B7B8C">
        <w:rPr>
          <w:rFonts w:cs="MinionPro-Regular"/>
          <w:bCs/>
          <w:lang w:eastAsia="en-GB"/>
        </w:rPr>
        <w:t>it was not surprising</w:t>
      </w:r>
      <w:r>
        <w:rPr>
          <w:rFonts w:cs="MinionPro-Regular"/>
          <w:bCs/>
          <w:lang w:eastAsia="en-GB"/>
        </w:rPr>
        <w:t xml:space="preserve"> that IGF-1 was unable to improve the animal behaviour.  </w:t>
      </w:r>
    </w:p>
    <w:p w:rsidR="003E4DB5" w:rsidRDefault="005143F0" w:rsidP="003E4DB5">
      <w:pPr>
        <w:rPr>
          <w:rFonts w:cs="MinionPro-Regular"/>
          <w:bCs/>
          <w:lang w:eastAsia="en-GB"/>
        </w:rPr>
      </w:pPr>
      <w:r>
        <w:rPr>
          <w:rFonts w:cs="AdvTT6120e2aa"/>
          <w:bCs/>
          <w:color w:val="000000"/>
          <w:lang w:eastAsia="en-GB"/>
        </w:rPr>
        <w:t>In sum</w:t>
      </w:r>
      <w:r w:rsidR="001B7B8C">
        <w:rPr>
          <w:rFonts w:cs="AdvTT6120e2aa"/>
          <w:bCs/>
          <w:color w:val="000000"/>
          <w:lang w:eastAsia="en-GB"/>
        </w:rPr>
        <w:t>mary</w:t>
      </w:r>
      <w:r w:rsidR="003E4DB5">
        <w:rPr>
          <w:rFonts w:cs="AdvTT6120e2aa"/>
          <w:bCs/>
          <w:color w:val="000000"/>
          <w:lang w:eastAsia="en-GB"/>
        </w:rPr>
        <w:t xml:space="preserve">, </w:t>
      </w:r>
      <w:r>
        <w:rPr>
          <w:rFonts w:cs="AdvTT6120e2aa"/>
          <w:bCs/>
          <w:color w:val="000000"/>
          <w:lang w:eastAsia="en-GB"/>
        </w:rPr>
        <w:t xml:space="preserve">the results in this chapter demonstrate </w:t>
      </w:r>
      <w:r w:rsidR="00120E9B" w:rsidRPr="00120E9B">
        <w:rPr>
          <w:rFonts w:cs="AdvTT6120e2aa"/>
          <w:bCs/>
          <w:color w:val="000000"/>
          <w:lang w:eastAsia="en-GB"/>
        </w:rPr>
        <w:t>IGF-1</w:t>
      </w:r>
      <w:r w:rsidR="003E4DB5">
        <w:rPr>
          <w:rFonts w:cs="AdvTT6120e2aa"/>
          <w:bCs/>
          <w:color w:val="000000"/>
          <w:lang w:eastAsia="en-GB"/>
        </w:rPr>
        <w:t xml:space="preserve"> expression from IDLVs results in </w:t>
      </w:r>
      <w:r w:rsidR="003E4DB5">
        <w:t xml:space="preserve">neuroprotection against trophic factor withdrawal </w:t>
      </w:r>
      <w:r w:rsidR="003E4DB5">
        <w:rPr>
          <w:i/>
        </w:rPr>
        <w:t>in vitro</w:t>
      </w:r>
      <w:r w:rsidR="003E4DB5">
        <w:t xml:space="preserve">. However, the </w:t>
      </w:r>
      <w:r>
        <w:t xml:space="preserve">data do not support the hypothesis that </w:t>
      </w:r>
      <w:r w:rsidR="00205008">
        <w:t xml:space="preserve">vector-mediated </w:t>
      </w:r>
      <w:r>
        <w:t xml:space="preserve">IGF-1 therapeutic </w:t>
      </w:r>
      <w:r w:rsidR="003E4DB5">
        <w:t xml:space="preserve">effects </w:t>
      </w:r>
      <w:r>
        <w:t>can be</w:t>
      </w:r>
      <w:r w:rsidR="003E4DB5">
        <w:t xml:space="preserve"> translated to subsequent </w:t>
      </w:r>
      <w:r w:rsidR="003E4DB5">
        <w:rPr>
          <w:i/>
        </w:rPr>
        <w:t>in vivo</w:t>
      </w:r>
      <w:r w:rsidR="003E4DB5">
        <w:t xml:space="preserve"> work</w:t>
      </w:r>
      <w:r w:rsidR="00BB135A">
        <w:t>. Such failure</w:t>
      </w:r>
      <w:r w:rsidR="003E4DB5">
        <w:t xml:space="preserve"> </w:t>
      </w:r>
      <w:r w:rsidR="00BB135A">
        <w:lastRenderedPageBreak/>
        <w:t>is likely</w:t>
      </w:r>
      <w:r w:rsidR="003E4DB5">
        <w:t xml:space="preserve"> related to the </w:t>
      </w:r>
      <w:r w:rsidR="00BB135A">
        <w:t xml:space="preserve">insufficient </w:t>
      </w:r>
      <w:r w:rsidR="003E4DB5">
        <w:t>levels of IGF-1.</w:t>
      </w:r>
      <w:r w:rsidR="00BB135A">
        <w:t xml:space="preserve"> </w:t>
      </w:r>
      <w:r w:rsidR="00205008">
        <w:t xml:space="preserve">As discussed above, this is the first study investigating IGF-1 neuroprotection through LV-based delivery solely. Therefore, </w:t>
      </w:r>
      <w:r w:rsidR="00957546">
        <w:t xml:space="preserve">to confirm that vector-based system is appropriate for IGF-1 therapy in PD, </w:t>
      </w:r>
      <w:r w:rsidR="00120E9B">
        <w:t>doses</w:t>
      </w:r>
      <w:r w:rsidR="00957546">
        <w:t xml:space="preserve"> of IGF-1</w:t>
      </w:r>
      <w:r w:rsidR="00120E9B">
        <w:t>-expressing vectors</w:t>
      </w:r>
      <w:r w:rsidR="00957546">
        <w:t xml:space="preserve"> needs to be optimised. This is beyond the scope of the present study whereas </w:t>
      </w:r>
      <w:r w:rsidR="003D0901">
        <w:t xml:space="preserve">determination of </w:t>
      </w:r>
      <w:r w:rsidR="00120E9B">
        <w:t>the safety and stable efficacy</w:t>
      </w:r>
      <w:r w:rsidR="00D953E4">
        <w:t xml:space="preserve"> of IDLVs </w:t>
      </w:r>
      <w:r w:rsidR="003D0901">
        <w:t xml:space="preserve">for PD treatment </w:t>
      </w:r>
      <w:r w:rsidR="00033609">
        <w:t>was on demand</w:t>
      </w:r>
      <w:r w:rsidR="003D0901">
        <w:t xml:space="preserve">. For this reason, a long-term experiment was designed </w:t>
      </w:r>
      <w:r w:rsidR="00120E9B">
        <w:t>in which</w:t>
      </w:r>
      <w:r w:rsidR="003D0901">
        <w:t xml:space="preserve"> </w:t>
      </w:r>
      <w:r w:rsidR="00033609">
        <w:t>IDLV-</w:t>
      </w:r>
      <w:r w:rsidR="003D0901" w:rsidRPr="00033609">
        <w:t>GDNF</w:t>
      </w:r>
      <w:r w:rsidR="003D0901">
        <w:t xml:space="preserve"> </w:t>
      </w:r>
      <w:r w:rsidR="00033609">
        <w:t xml:space="preserve">vectors </w:t>
      </w:r>
      <w:r w:rsidR="008201F7">
        <w:t>were</w:t>
      </w:r>
      <w:r w:rsidR="003D0901">
        <w:t xml:space="preserve"> used</w:t>
      </w:r>
      <w:r w:rsidR="008201F7">
        <w:t>.</w:t>
      </w:r>
      <w:r w:rsidR="003D0901">
        <w:t xml:space="preserve"> </w:t>
      </w:r>
      <w:r w:rsidR="008201F7">
        <w:t>Details of this experiment are shown in the next chapter.</w:t>
      </w:r>
    </w:p>
    <w:p w:rsidR="00A844EA" w:rsidRPr="0059373D" w:rsidRDefault="00A844EA" w:rsidP="00A844EA">
      <w:pPr>
        <w:autoSpaceDE w:val="0"/>
        <w:autoSpaceDN w:val="0"/>
        <w:adjustRightInd w:val="0"/>
        <w:rPr>
          <w:rFonts w:cs="AdvTT6120e2aa"/>
          <w:bCs/>
          <w:color w:val="000000"/>
          <w:lang w:eastAsia="en-GB"/>
        </w:rPr>
      </w:pPr>
    </w:p>
    <w:p w:rsidR="00A844EA" w:rsidRDefault="00A844EA" w:rsidP="00A844EA">
      <w:pPr>
        <w:rPr>
          <w:rStyle w:val="Heading1Char"/>
        </w:rPr>
      </w:pPr>
    </w:p>
    <w:p w:rsidR="00F37F2C" w:rsidRDefault="00F37F2C" w:rsidP="00F37F2C">
      <w:pPr>
        <w:rPr>
          <w:rStyle w:val="Heading1NgocCharChar"/>
          <w:rFonts w:eastAsia="Batang"/>
          <w:sz w:val="28"/>
        </w:rPr>
      </w:pPr>
      <w:r w:rsidRPr="00F37F2C">
        <w:rPr>
          <w:rStyle w:val="Heading1Char"/>
        </w:rPr>
        <w:br w:type="page"/>
      </w:r>
    </w:p>
    <w:p w:rsidR="006179E6" w:rsidRPr="003D306D" w:rsidRDefault="006179E6" w:rsidP="006179E6">
      <w:pPr>
        <w:pStyle w:val="Heading1"/>
        <w:jc w:val="center"/>
        <w:rPr>
          <w:rStyle w:val="Heading1NgocCharChar"/>
          <w:rFonts w:eastAsia="Batang"/>
          <w:b/>
          <w:bCs/>
          <w:sz w:val="28"/>
        </w:rPr>
      </w:pPr>
    </w:p>
    <w:p w:rsidR="006179E6" w:rsidRPr="003D306D" w:rsidRDefault="006179E6" w:rsidP="006179E6">
      <w:pPr>
        <w:pStyle w:val="Heading1"/>
        <w:jc w:val="center"/>
        <w:rPr>
          <w:rStyle w:val="Heading1NgocCharChar"/>
          <w:rFonts w:eastAsia="Batang"/>
          <w:b/>
          <w:bCs/>
          <w:sz w:val="28"/>
        </w:rPr>
      </w:pPr>
    </w:p>
    <w:p w:rsidR="006179E6" w:rsidRPr="003D306D" w:rsidRDefault="006179E6" w:rsidP="006179E6">
      <w:pPr>
        <w:pStyle w:val="Heading1"/>
        <w:jc w:val="center"/>
        <w:rPr>
          <w:rStyle w:val="Heading1NgocCharChar"/>
          <w:rFonts w:eastAsia="Batang"/>
          <w:b/>
          <w:bCs/>
          <w:sz w:val="28"/>
        </w:rPr>
      </w:pPr>
    </w:p>
    <w:p w:rsidR="006179E6" w:rsidRPr="000A3D3B" w:rsidRDefault="006179E6" w:rsidP="006179E6">
      <w:pPr>
        <w:pStyle w:val="Heading1"/>
        <w:jc w:val="center"/>
        <w:rPr>
          <w:rStyle w:val="Heading1NgocCharChar"/>
          <w:rFonts w:eastAsia="Batang"/>
          <w:b/>
          <w:bCs/>
          <w:sz w:val="32"/>
        </w:rPr>
      </w:pPr>
    </w:p>
    <w:p w:rsidR="006179E6" w:rsidRPr="00DB0C88" w:rsidRDefault="006179E6" w:rsidP="006179E6">
      <w:pPr>
        <w:rPr>
          <w:sz w:val="40"/>
        </w:rPr>
      </w:pPr>
    </w:p>
    <w:p w:rsidR="006179E6" w:rsidRPr="003D306D" w:rsidRDefault="006179E6" w:rsidP="006179E6">
      <w:pPr>
        <w:pStyle w:val="Heading1"/>
        <w:spacing w:line="360" w:lineRule="auto"/>
        <w:jc w:val="center"/>
        <w:rPr>
          <w:rStyle w:val="Heading1NgocCharChar"/>
          <w:rFonts w:eastAsia="Batang"/>
          <w:b/>
          <w:sz w:val="32"/>
        </w:rPr>
      </w:pPr>
      <w:bookmarkStart w:id="1204" w:name="_Toc364181241"/>
      <w:bookmarkStart w:id="1205" w:name="_Toc364587353"/>
      <w:bookmarkStart w:id="1206" w:name="_Toc370678410"/>
      <w:r w:rsidRPr="003D306D">
        <w:rPr>
          <w:rStyle w:val="Heading1NgocCharChar"/>
          <w:rFonts w:eastAsia="Batang"/>
          <w:b/>
          <w:sz w:val="32"/>
        </w:rPr>
        <w:t xml:space="preserve">Chapter </w:t>
      </w:r>
      <w:r>
        <w:rPr>
          <w:rStyle w:val="Heading1NgocCharChar"/>
          <w:rFonts w:eastAsia="Batang"/>
          <w:b/>
          <w:sz w:val="32"/>
        </w:rPr>
        <w:t>6</w:t>
      </w:r>
      <w:bookmarkEnd w:id="1204"/>
      <w:bookmarkEnd w:id="1205"/>
      <w:bookmarkEnd w:id="1206"/>
    </w:p>
    <w:p w:rsidR="006179E6" w:rsidRPr="003D306D" w:rsidRDefault="006179E6" w:rsidP="006179E6">
      <w:pPr>
        <w:pStyle w:val="Heading1"/>
        <w:spacing w:line="360" w:lineRule="auto"/>
        <w:jc w:val="center"/>
        <w:rPr>
          <w:rStyle w:val="Heading1NgocCharChar"/>
          <w:rFonts w:eastAsia="Batang"/>
          <w:b/>
          <w:bCs/>
          <w:sz w:val="32"/>
        </w:rPr>
      </w:pPr>
      <w:bookmarkStart w:id="1207" w:name="_Toc341730386"/>
      <w:bookmarkStart w:id="1208" w:name="_Toc370678411"/>
      <w:r w:rsidRPr="003D306D">
        <w:rPr>
          <w:rStyle w:val="Heading1NgocCharChar"/>
          <w:rFonts w:eastAsia="Batang"/>
          <w:b/>
          <w:sz w:val="32"/>
        </w:rPr>
        <w:t xml:space="preserve">Long-lasting </w:t>
      </w:r>
      <w:r w:rsidRPr="00BB056F">
        <w:rPr>
          <w:rStyle w:val="Heading1NgocCharChar"/>
          <w:rFonts w:eastAsia="Batang"/>
          <w:b/>
          <w:i/>
          <w:sz w:val="32"/>
        </w:rPr>
        <w:t>GDNF</w:t>
      </w:r>
      <w:r>
        <w:rPr>
          <w:rStyle w:val="Heading1NgocCharChar"/>
          <w:rFonts w:eastAsia="Batang"/>
          <w:b/>
          <w:sz w:val="32"/>
        </w:rPr>
        <w:t xml:space="preserve"> expression from IDLVs provides therapeutic benefit in </w:t>
      </w:r>
      <w:r w:rsidRPr="003D306D">
        <w:rPr>
          <w:rStyle w:val="Heading1NgocCharChar"/>
          <w:rFonts w:eastAsia="Batang"/>
          <w:b/>
          <w:sz w:val="32"/>
        </w:rPr>
        <w:t>6-OHDA-lesioned rats</w:t>
      </w:r>
      <w:bookmarkEnd w:id="1207"/>
      <w:bookmarkEnd w:id="1208"/>
    </w:p>
    <w:p w:rsidR="006179E6" w:rsidRPr="003D306D" w:rsidRDefault="006179E6" w:rsidP="006179E6"/>
    <w:p w:rsidR="006179E6" w:rsidRPr="003D306D" w:rsidRDefault="006179E6" w:rsidP="006179E6">
      <w:pPr>
        <w:pStyle w:val="Heading1Ngoc41"/>
        <w:spacing w:before="100" w:after="100" w:line="480" w:lineRule="auto"/>
        <w:rPr>
          <w:kern w:val="0"/>
          <w:sz w:val="23"/>
          <w:szCs w:val="23"/>
        </w:rPr>
      </w:pPr>
    </w:p>
    <w:p w:rsidR="006179E6" w:rsidRPr="003D306D" w:rsidRDefault="006179E6" w:rsidP="006179E6">
      <w:pPr>
        <w:pStyle w:val="Heading1Ngoc41"/>
        <w:spacing w:before="100" w:after="100" w:line="480" w:lineRule="auto"/>
        <w:ind w:left="1134" w:hanging="1134"/>
        <w:rPr>
          <w:b w:val="0"/>
          <w:kern w:val="0"/>
          <w:sz w:val="23"/>
          <w:szCs w:val="23"/>
        </w:rPr>
      </w:pPr>
    </w:p>
    <w:p w:rsidR="006179E6" w:rsidRPr="003D306D" w:rsidRDefault="006179E6" w:rsidP="006179E6">
      <w:pPr>
        <w:pStyle w:val="Heading1Ngoc41"/>
        <w:spacing w:before="100" w:after="100" w:line="480" w:lineRule="auto"/>
        <w:rPr>
          <w:kern w:val="0"/>
          <w:sz w:val="23"/>
          <w:szCs w:val="23"/>
        </w:rPr>
      </w:pPr>
    </w:p>
    <w:p w:rsidR="00F37F2C" w:rsidRDefault="006179E6" w:rsidP="006179E6">
      <w:pPr>
        <w:pStyle w:val="Heading1"/>
        <w:rPr>
          <w:kern w:val="0"/>
        </w:rPr>
      </w:pPr>
      <w:r w:rsidRPr="003D306D">
        <w:rPr>
          <w:kern w:val="0"/>
        </w:rPr>
        <w:br w:type="page"/>
      </w:r>
      <w:bookmarkStart w:id="1209" w:name="_Toc337585387"/>
      <w:bookmarkStart w:id="1210" w:name="_Toc338499605"/>
      <w:bookmarkStart w:id="1211" w:name="_Toc341038871"/>
    </w:p>
    <w:p w:rsidR="003E4DB5" w:rsidRDefault="003E4DB5" w:rsidP="003E4DB5">
      <w:pPr>
        <w:pStyle w:val="Heading1"/>
        <w:rPr>
          <w:kern w:val="0"/>
        </w:rPr>
      </w:pPr>
      <w:bookmarkStart w:id="1212" w:name="_Toc370678412"/>
      <w:r>
        <w:rPr>
          <w:kern w:val="0"/>
        </w:rPr>
        <w:lastRenderedPageBreak/>
        <w:t>6.1. Introduction</w:t>
      </w:r>
      <w:bookmarkEnd w:id="1212"/>
    </w:p>
    <w:p w:rsidR="003E4DB5" w:rsidRDefault="003E4DB5" w:rsidP="003E4DB5">
      <w:pPr>
        <w:autoSpaceDE w:val="0"/>
        <w:autoSpaceDN w:val="0"/>
        <w:adjustRightInd w:val="0"/>
        <w:rPr>
          <w:rFonts w:cs="TimesNewRoman"/>
        </w:rPr>
      </w:pPr>
      <w:r w:rsidRPr="00884125">
        <w:rPr>
          <w:rFonts w:cs="TimesNewRoman"/>
        </w:rPr>
        <w:t>The potential</w:t>
      </w:r>
      <w:r>
        <w:rPr>
          <w:rFonts w:cs="TimesNewRoman"/>
        </w:rPr>
        <w:t xml:space="preserve"> </w:t>
      </w:r>
      <w:r w:rsidRPr="00884125">
        <w:rPr>
          <w:rFonts w:cs="TimesNewRoman"/>
        </w:rPr>
        <w:t xml:space="preserve">neuroprotection and neurorestoration effects of GDNF have been examined </w:t>
      </w:r>
      <w:r>
        <w:rPr>
          <w:rFonts w:cs="TimesNewRoman"/>
        </w:rPr>
        <w:t xml:space="preserve">extensively </w:t>
      </w:r>
      <w:r w:rsidRPr="00884125">
        <w:rPr>
          <w:rFonts w:cs="TimesNewRoman"/>
        </w:rPr>
        <w:t>in both rodent and</w:t>
      </w:r>
      <w:r>
        <w:rPr>
          <w:rFonts w:cs="TimesNewRoman"/>
        </w:rPr>
        <w:t xml:space="preserve"> </w:t>
      </w:r>
      <w:r w:rsidRPr="00884125">
        <w:rPr>
          <w:rFonts w:cs="TimesNewRoman"/>
        </w:rPr>
        <w:t>non-human primate models of PD</w:t>
      </w:r>
      <w:r>
        <w:rPr>
          <w:rFonts w:cs="TimesNewRoman"/>
        </w:rPr>
        <w:t>,</w:t>
      </w:r>
      <w:r w:rsidRPr="00884125">
        <w:rPr>
          <w:rFonts w:cs="TimesNewRoman"/>
        </w:rPr>
        <w:t xml:space="preserve"> with positive effects</w:t>
      </w:r>
      <w:r>
        <w:rPr>
          <w:rFonts w:cs="TimesNewRoman"/>
        </w:rPr>
        <w:t xml:space="preserve"> shown in a variety of them </w:t>
      </w:r>
      <w:r w:rsidR="00122438">
        <w:rPr>
          <w:rFonts w:cs="TimesNewRoman"/>
        </w:rPr>
        <w:fldChar w:fldCharType="begin" w:fldLock="1"/>
      </w:r>
      <w:r w:rsidR="00994410">
        <w:rPr>
          <w:rFonts w:cs="TimesNewRoman"/>
        </w:rPr>
        <w:instrText>ADDIN CSL_CITATION { "citationItems" : [ { "id" : "ITEM-1", "itemData" : { "DOI" : "S0014488603004114 [pii]", "ISBN" : "0014-4886 (Print)\n0014-4886 (Linking)", "PMID" : "14637123", "abstract" : "Glial cell line-derived neurotrophic factor (GDNF) has shown potential as a treatment for Parkinson's disease. Recombinant adeno-associated viral vectors expressing the GDNF protein (rAAV-GDNF) have been used in rodent models of Parkinson's disease to promote functional regeneration after 6-OHDA lesions of the nigrostriatal system. The goal of the present study was to assess the anatomical and functional efficacy of rAAV-GDNF in the common marmoset monkey (Callithrix jacchus). rAAV-GDNF was injected into the striatum and substantia nigra 4 weeks prior to a unilateral 6-OHDA lesion of the nigrostriatal bundle. Forty percent of the dopamine cells in the lesioned substantia nigra of the rAAV-GDNF-treated monkeys survived, compared with 21% in the untreated monkeys. Fine dopaminergic fibres were observed microscopically in the injected striatum of some rAAV-GDNF-treated monkeys, suggesting that rAAV-GDNF treatment may have prevented, at least in part, the loss of dopaminergic innervation of the striatum. Protection of dopamine cells and striatal fibre innervation was associated with amelioration of the lesion-induced behavioural deficits. rAAV-GDNF-treated monkeys showed partial or complete protection not only in the amphetamine and apomorphine rotation but also in head position and the parkinsonian disability rating scale. Therefore, our study provides evidence for the behavioural and anatomical efficacy of GDNF delivered via an rAAV vector as a possible treatment for Parkinson's disease.", "author" : [ { "dropping-particle" : "", "family" : "Eslamboli", "given" : "A", "non-dropping-particle" : "", "parse-names" : false, "suffix" : "" }, { "dropping-particle" : "", "family" : "Cummings", "given" : "R M", "non-dropping-particle" : "", "parse-names" : false, "suffix" : "" }, { "dropping-particle" : "", "family" : "Ridley", "given" : "R M", "non-dropping-particle" : "", "parse-names" : false, "suffix" : "" }, { "dropping-particle" : "", "family" : "Baker", "given" : "H F", "non-dropping-particle" : "", "parse-names" : false, "suffix" : "" }, { "dropping-particle" : "", "family" : "Muzyczka", "given" : "N", "non-dropping-particle" : "", "parse-names" : false, "suffix" : "" }, { "dropping-particle" : "", "family" : "Burger", "given" : "C", "non-dropping-particle" : "", "parse-names" : false, "suffix" : "" }, { "dropping-particle" : "", "family" : "Mandel", "given" : "R J", "non-dropping-particle" : "", "parse-names" : false, "suffix" : "" }, { "dropping-particle" : "", "family" : "Kirik", "given" : "D", "non-dropping-particle" : "", "parse-names" : false, "suffix" : "" }, { "dropping-particle" : "", "family" : "Annett", "given" : "L E", "non-dropping-particle" : "", "parse-names" : false, "suffix" : "" } ], "container-title" : "Exp Neurol", "edition" : "2003/11/26", "id" : "ITEM-1", "issue" : "1", "issued" : { "date-parts" : [ [ "2003" ] ] }, "note" : "Eslamboli, Andisheh\nCummings, Rosalyn M\nRidley, Rosalind M\nBaker, Harry F\nMuzyczka, Nicholas\nBurger, Corinna\nMandel, Ronald J\nKirik, Deniz\nAnnett, Lucy E\nP01 NS NS36302/NS/NINDS NIH HHS/United States\nResearch Support, Non-U.S. Gov't\nResearch Support, U.S. Gov't, P.H.S.\nUnited States\nExperimental neurology\nExp Neurol. 2003 Nov;184(1):536-48.", "page" : "536-548", "title" : "Recombinant adeno-associated viral vector (rAAV) delivery of GDNF provides protection against 6-OHDA lesion in the common marmoset monkey (Callithrix jacchus)", "type" : "article-journal", "volume" : "184" }, "uris" : [ "http://www.mendeley.com/documents/?uuid=2d950207-f006-430d-8798-5de69e834373" ] }, { "id" : "ITEM-2", "itemData" : { "DOI" : "ejn274 [pii]", "ISBN" : "0953-816X (Print)\n0953-816X (Linking)", "PMID" : "11069582", "abstract" : "Here we studied whether glial cell line-derived neurotrophic factor (GDNF), given as a single bolus injection before an intrastriatal 6-hydroxydopamine (6-OHDA) lesion, can protect the nigrostriatal dopamine neurons against the toxin-induced damage and preserve normal motor functions in the lesioned animals. GDNF or vehicle was injected in the striatum (25 microg), substantia nigra (25 microg) or lateral ventricle (50 microg) 6 h before the 6-OHDA lesion (20 microg/3 microL). Motor function was evaluated by the stepping and drug-induced motor asymmetry tests. Lesioned animals given vehicle alone showed a clear ipsilateral-side bias in response to amphetamine (13 turns/min), a moderate contralateral-side bias to apomorphine (4.5 turns/min) and a moderate to severe stepping deficit on the contralateral forepaw (three to four steps, as compared with 11-13 steps on the unimpaired side). Injection of GDNF into the striatum had a significant protective effect both on nigrostriatal function (1-2 turns/min in the rotation tests and seven to eight steps in the stepping test), and the integrity of the nigrostriatal pathway, seen as a protection of both the cell bodies in the substantia nigra and the dopamine innervation in the striatum. Injection of GDNF in the nigra had a protective effect on the nigral cell bodies, but not the striatal innervation, and failed to provide any functional benefit. In contrast, intranigral GDNF had deleterious effects on both the striatal TH-positive fibre density and on drug-induced rotation tests. Intraventricular injection had no effect. We conclude that preservation of normal motor functions in the intrastriatal 6-OHDA lesion model requires protection of striatal terminal innervation, and that this can be achieved by intrastriatal, but not nigral or intraventricular, administration of GDNF.", "author" : [ { "dropping-particle" : "", "family" : "Kirik", "given" : "D", "non-dropping-particle" : "", "parse-names" : false, "suffix" : "" }, { "dropping-particle" : "", "family" : "Rosenblad", "given" : "C", "non-dropping-particle" : "", "parse-names" : false, "suffix" : "" }, { "dropping-particle" : "", "family" : "Bjorklund", "given" : "A", "non-dropping-particle" : "", "parse-names" : false, "suffix" : "" } ], "container-title" : "Eur J Neurosci", "edition" : "2000/11/09", "id" : "ITEM-2", "issue" : "11", "issued" : { "date-parts" : [ [ "2000" ] ] }, "note" : "Kirik, D\nRosenblad, C\nBjorklund, A\nResearch Support, Non-U.S. Gov't\nFrance\nThe European journal of neuroscience\nEur J Neurosci. 2000 Nov;12(11):3871-82.", "page" : "3871-3882", "title" : "Preservation of a functional nigrostriatal dopamine pathway by GDNF in the intrastriatal 6-OHDA lesion model depends on the site of administration of the trophic factor", "type" : "article-journal", "volume" : "12" }, "uris" : [ "http://www.mendeley.com/documents/?uuid=9e22233f-a77a-42e3-9638-1c5535b421e3" ] }, { "id" : "ITEM-3", "itemData" : { "DOI" : "10.1038/nn.2136", "ISSN" : "1097-6256", "PMID" : "18536709", "abstract" : "GDNF is a potent neurotrophic factor that protects catecholaminergic neurons from toxic damage and induces fiber outgrowth. However, the actual role of endogenous GDNF in the normal adult brain is unknown, even though GDNF-based therapies are considered promising for neurodegenerative disorders. We have generated a conditional GDNF-null mouse to suppress GDNF expression in adulthood, hence avoiding the developmental compensatory modifications masking its true physiologic action. After Gdnf ablation, mice showed a progressive hypokinesia and a selective decrease of brain tyrosine hydroxylase (Th) mRNA, accompanied by pronounced catecholaminergic cell death, affecting most notably the locus coeruleus, which practically disappears; the substantia nigra; and the ventral tegmental area. These data unequivocally demonstrate that GDNF is indispensable for adult catecholaminergic neuron survival and also show that, under physiologic conditions, downregulation of a single trophic factor can produce massive neuronal death.", "author" : [ { "dropping-particle" : "", "family" : "Pascual", "given" : "Alberto", "non-dropping-particle" : "", "parse-names" : false, "suffix" : "" }, { "dropping-particle" : "", "family" : "Hidalgo-Figueroa", "given" : "Mar\u00eda", "non-dropping-particle" : "", "parse-names" : false, "suffix" : "" }, { "dropping-particle" : "", "family" : "Piruat", "given" : "Jos\u00e9 I", "non-dropping-particle" : "", "parse-names" : false, "suffix" : "" }, { "dropping-particle" : "", "family" : "Pintado", "given" : "C Oscar", "non-dropping-particle" : "", "parse-names" : false, "suffix" : "" }, { "dropping-particle" : "", "family" : "G\u00f3mez-D\u00edaz", "given" : "Raquel", "non-dropping-particle" : "", "parse-names" : false, "suffix" : "" }, { "dropping-particle" : "", "family" : "L\u00f3pez-Barneo", "given" : "Jos\u00e9", "non-dropping-particle" : "", "parse-names" : false, "suffix" : "" } ], "container-title" : "Nature neuroscience", "id" : "ITEM-3", "issue" : "7", "issued" : { "date-parts" : [ [ "2008", "7" ] ] }, "page" : "755-61", "title" : "Absolute requirement of GDNF for adult catecholaminergic neuron survival.", "type" : "article-journal", "volume" : "11" }, "uris" : [ "http://www.mendeley.com/documents/?uuid=8315ba70-3e0c-49ee-a36c-e6f460f039ba" ] } ], "mendeley" : { "previouslyFormattedCitation" : "(Kirik et al., 2000; Eslamboli et al., 2003; Pascual et al., 2008)" }, "properties" : { "noteIndex" : 0 }, "schema" : "https://github.com/citation-style-language/schema/raw/master/csl-citation.json" }</w:instrText>
      </w:r>
      <w:r w:rsidR="00122438">
        <w:rPr>
          <w:rFonts w:cs="TimesNewRoman"/>
        </w:rPr>
        <w:fldChar w:fldCharType="separate"/>
      </w:r>
      <w:r w:rsidRPr="00660074">
        <w:rPr>
          <w:rFonts w:cs="TimesNewRoman"/>
          <w:noProof/>
        </w:rPr>
        <w:t>(Kirik et al., 2000; Eslamboli et al., 2003; Pascual et al., 2008)</w:t>
      </w:r>
      <w:r w:rsidR="00122438">
        <w:rPr>
          <w:rFonts w:cs="TimesNewRoman"/>
        </w:rPr>
        <w:fldChar w:fldCharType="end"/>
      </w:r>
      <w:r w:rsidRPr="00884125">
        <w:rPr>
          <w:rFonts w:cs="TimesNewRoman"/>
        </w:rPr>
        <w:t>.</w:t>
      </w:r>
      <w:r>
        <w:rPr>
          <w:rFonts w:cs="TimesNewRoman"/>
        </w:rPr>
        <w:t xml:space="preserve"> </w:t>
      </w:r>
      <w:r w:rsidRPr="00884125">
        <w:rPr>
          <w:rFonts w:cs="TimesNewRoman"/>
        </w:rPr>
        <w:t>These exciting results then prompted initial open-label clinical trials, which suggested</w:t>
      </w:r>
      <w:r>
        <w:rPr>
          <w:rFonts w:cs="TimesNewRoman"/>
        </w:rPr>
        <w:t xml:space="preserve"> </w:t>
      </w:r>
      <w:r w:rsidRPr="00884125">
        <w:rPr>
          <w:rFonts w:cs="TimesNewRoman"/>
        </w:rPr>
        <w:t>continuous delivery of GDNF (or its relative, neurturin) by protein infusion or viral vector</w:t>
      </w:r>
      <w:r>
        <w:rPr>
          <w:rFonts w:cs="TimesNewRoman"/>
        </w:rPr>
        <w:t>-</w:t>
      </w:r>
      <w:r w:rsidRPr="00884125">
        <w:rPr>
          <w:rFonts w:cs="TimesNewRoman"/>
        </w:rPr>
        <w:t>mediated</w:t>
      </w:r>
      <w:r>
        <w:rPr>
          <w:rFonts w:cs="TimesNewRoman"/>
        </w:rPr>
        <w:t xml:space="preserve"> </w:t>
      </w:r>
      <w:r w:rsidRPr="00884125">
        <w:rPr>
          <w:rFonts w:cs="TimesNewRoman"/>
        </w:rPr>
        <w:t xml:space="preserve">delivery was efficacious </w:t>
      </w:r>
      <w:r>
        <w:rPr>
          <w:rFonts w:cs="TimesNewRoman"/>
        </w:rPr>
        <w:t xml:space="preserve">in advanced PD patients </w:t>
      </w:r>
      <w:r w:rsidR="00122438">
        <w:rPr>
          <w:rFonts w:cs="TimesNewRoman"/>
        </w:rPr>
        <w:fldChar w:fldCharType="begin" w:fldLock="1"/>
      </w:r>
      <w:r w:rsidR="00994410">
        <w:rPr>
          <w:rFonts w:cs="TimesNewRoman"/>
        </w:rPr>
        <w:instrText>ADDIN CSL_CITATION { "citationItems" : [ { "id" : "ITEM-1", "itemData" : { "DOI" : "10.1038/nm850\nnm850 [pii]", "ISBN" : "1078-8956 (Print)\n1078-8956 (Linking)", "PMID" : "12669033", "abstract" : "Glial cell line-derived neurotrophic factor (GDNF) is a potent neurotrophic factor with restorative effects in a wide variety of rodent and primate models of Parkinson disease, but penetration into brain tissue from either the blood or the cerebro-spinal fluid is limited. Here we delivered GDNF directly into the putamen of five Parkinson patients in a phase 1 safety trial. One catheter needed to be repositioned and there were changes in the magnetic resonance images that disappeared after lowering the concentration of GDNF. After one year, there were no serious clinical side effects, a 39% improvement in the off-medication motor sub-score of the Unified Parkinson's Disease Rating Scale (UPDRS) and a 61% improvement in the activities of daily living sub-score. Medication-induced dyskinesias were reduced by 64% and were not observed off medication during chronic GDNF delivery. Positron emission tomography (PET) scans of [(18)F]dopamine uptake showed a significant 28% increase in putamen dopamine storage after 18 months, suggesting a direct effect of GDNF on dopamine function. This study warrants careful examination of GDNF as a treatment for Parkinson disease.", "author" : [ { "dropping-particle" : "", "family" : "Gill", "given" : "S S", "non-dropping-particle" : "", "parse-names" : false, "suffix" : "" }, { "dropping-particle" : "", "family" : "Patel", "given" : "N K", "non-dropping-particle" : "", "parse-names" : false, "suffix" : "" }, { "dropping-particle" : "", "family" : "Hotton", "given" : "G R", "non-dropping-particle" : "", "parse-names" : false, "suffix" : "" }, { "dropping-particle" : "", "family" : "O'Sullivan", "given" : "K", "non-dropping-particle" : "", "parse-names" : false, "suffix" : "" }, { "dropping-particle" : "", "family" : "McCarter", "given" : "R", "non-dropping-particle" : "", "parse-names" : false, "suffix" : "" }, { "dropping-particle" : "", "family" : "Bunnage", "given" : "M", "non-dropping-particle" : "", "parse-names" : false, "suffix" : "" }, { "dropping-particle" : "", "family" : "Brooks", "given" : "D J", "non-dropping-particle" : "", "parse-names" : false, "suffix" : "" }, { "dropping-particle" : "", "family" : "Svendsen", "given" : "C N", "non-dropping-particle" : "", "parse-names" : false, "suffix" : "" }, { "dropping-particle" : "", "family" : "Heywood", "given" : "P", "non-dropping-particle" : "", "parse-names" : false, "suffix" : "" } ], "container-title" : "Nat Med", "edition" : "2003/04/02", "id" : "ITEM-1", "issue" : "5", "issued" : { "date-parts" : [ [ "2003" ] ] }, "note" : "Gill, Steven S\nPatel, Nikunj K\nHotton, Gary R\nO'Sullivan, Karen\nMcCarter, Renee\nBunnage, Martin\nBrooks, David J\nSvendsen, Clive N\nHeywood, Peter\nResearch Support, Non-U.S. Gov't\nUnited States\nNature medicine\nNat Med. 2003 May;9(5):589-95. Epub 2003 Mar 31.", "page" : "589-595", "title" : "Direct brain infusion of glial cell line-derived neurotrophic factor in Parkinson disease", "type" : "article-journal", "volume" : "9" }, "uris" : [ "http://www.mendeley.com/documents/?uuid=9e8a80e8-2509-453f-bcbf-ad390303e72e" ] }, { "id" : "ITEM-2", "itemData" : { "DOI" : "10.1016/S1474-4422(08)70065-6", "ISSN" : "1474-4422", "PMID" : "18387850", "abstract" : "There is an urgent need for therapies that slow or reverse the progression of Parkinson's disease (PD). Neurotrophic factors can improve the function of degenerating neurons and protect against further neurodegeneration, and gene transfer might be a means to deliver effectively these factors to the brain. The aim of this study was to assess the safety, tolerability, and potential efficacy of gene delivery of the neurotrophic factor neurturin.", "author" : [ { "dropping-particle" : "", "family" : "Marks", "given" : "William J", "non-dropping-particle" : "", "parse-names" : false, "suffix" : "" }, { "dropping-particle" : "", "family" : "Ostrem", "given" : "Jill L", "non-dropping-particle" : "", "parse-names" : false, "suffix" : "" }, { "dropping-particle" : "", "family" : "Verhagen", "given" : "Leonard", "non-dropping-particle" : "", "parse-names" : false, "suffix" : "" }, { "dropping-particle" : "", "family" : "Starr", "given" : "Philip A", "non-dropping-particle" : "", "parse-names" : false, "suffix" : "" }, { "dropping-particle" : "", "family" : "Larson", "given" : "Paul S", "non-dropping-particle" : "", "parse-names" : false, "suffix" : "" }, { "dropping-particle" : "", "family" : "Bakay", "given" : "Roy A E", "non-dropping-particle" : "", "parse-names" : false, "suffix" : "" }, { "dropping-particle" : "", "family" : "Taylor", "given" : "Robin", "non-dropping-particle" : "", "parse-names" : false, "suffix" : "" }, { "dropping-particle" : "", "family" : "Cahn-Weiner", "given" : "Deborah A", "non-dropping-particle" : "", "parse-names" : false, "suffix" : "" }, { "dropping-particle" : "", "family" : "Stoessl", "given" : "A Jon", "non-dropping-particle" : "", "parse-names" : false, "suffix" : "" }, { "dropping-particle" : "", "family" : "Olanow", "given" : "C Warren", "non-dropping-particle" : "", "parse-names" : false, "suffix" : "" }, { "dropping-particle" : "", "family" : "Bartus", "given" : "Raymond T", "non-dropping-particle" : "", "parse-names" : false, "suffix" : "" } ], "container-title" : "Lancet neurology", "id" : "ITEM-2", "issue" : "5", "issued" : { "date-parts" : [ [ "2008", "5" ] ] }, "page" : "400-8", "title" : "Safety and tolerability of intraputaminal delivery of CERE-120 (adeno-associated virus serotype 2-neurturin) to patients with idiopathic Parkinson's disease: an open-label, phase I trial.", "type" : "article-journal", "volume" : "7" }, "uris" : [ "http://www.mendeley.com/documents/?uuid=3d00ea49-c4ac-46e0-a124-e0b5a89a5d04" ] } ], "mendeley" : { "previouslyFormattedCitation" : "(Gill et al., 2003; Marks et al., 2008)" }, "properties" : { "noteIndex" : 0 }, "schema" : "https://github.com/citation-style-language/schema/raw/master/csl-citation.json" }</w:instrText>
      </w:r>
      <w:r w:rsidR="00122438">
        <w:rPr>
          <w:rFonts w:cs="TimesNewRoman"/>
        </w:rPr>
        <w:fldChar w:fldCharType="separate"/>
      </w:r>
      <w:r w:rsidRPr="00660074">
        <w:rPr>
          <w:rFonts w:cs="TimesNewRoman"/>
          <w:noProof/>
        </w:rPr>
        <w:t>(Gill et al., 2003; Marks et al., 2008)</w:t>
      </w:r>
      <w:r w:rsidR="00122438">
        <w:rPr>
          <w:rFonts w:cs="TimesNewRoman"/>
        </w:rPr>
        <w:fldChar w:fldCharType="end"/>
      </w:r>
      <w:r w:rsidRPr="00884125">
        <w:rPr>
          <w:rFonts w:cs="TimesNewRoman"/>
        </w:rPr>
        <w:t>. However, such results were</w:t>
      </w:r>
      <w:r>
        <w:rPr>
          <w:rFonts w:cs="TimesNewRoman"/>
        </w:rPr>
        <w:t xml:space="preserve"> </w:t>
      </w:r>
      <w:r w:rsidRPr="00884125">
        <w:rPr>
          <w:rFonts w:cs="TimesNewRoman"/>
        </w:rPr>
        <w:t>not replicated in double-blind, p</w:t>
      </w:r>
      <w:r>
        <w:rPr>
          <w:rFonts w:cs="TimesNewRoman"/>
        </w:rPr>
        <w:t xml:space="preserve">hase II clinical trials </w:t>
      </w:r>
      <w:r w:rsidR="00122438">
        <w:rPr>
          <w:rFonts w:cs="TimesNewRoman"/>
        </w:rPr>
        <w:fldChar w:fldCharType="begin" w:fldLock="1"/>
      </w:r>
      <w:r w:rsidR="00994410">
        <w:rPr>
          <w:rFonts w:cs="TimesNewRoman"/>
        </w:rPr>
        <w:instrText>ADDIN CSL_CITATION { "citationItems" : [ { "id" : "ITEM-1", "itemData" : { "DOI" : "10.1002/ana.20737", "ISBN" : "0364-5134 (Print)\n0364-5134 (Linking)", "PMID" : "16429411", "abstract" : "OBJECTIVE: Glial cell line-derived neurotrophic factor (GDNF) exerts potent trophic influence on midbrain dopaminergic neurons. This randomized controlled clinical trial was designed to confirm initial clinical benefits observed in a small, open-label trial using intraputamenal (Ipu) infusion of recombinant human GDNF (liatermin). METHODS: Thirty-four PD patients were randomized 1 to 1 to receive bilateral continuous Ipu infusion of liatermin 15 microg/putamen/day or placebo. The primary end point was the change in Unified Parkinson Disease Rating Scale (UPDRS) motor score in the practically defined off condition at 6 months. Secondary end points included other UPDRS scores, motor tests, dyskinesia ratings, patient diaries, and (18)F-dopa uptake. RESULTS: At 6 months, mean percentage changes in \"off\" UPDRS motor score were -10.0% and -4.5% in the liatermin and placebo groups, respectively. This treatment difference was not significant (95% confidence interval, -23.0 to 12.0, p = 0.53). Secondary end point results were similar between the groups. A 32.5% treatment difference favoring liatermin in mean (18)F-dopa influx constant (p = 0.019) was observed. Serious, device-related adverse events required surgical repositioning of catheters in two patients and removal of devices in another. Neutralizing antiliatermin antibodies were detected in three patients (one on-study and two in the open-label extension). INTERPRETATION: Liatermin did not confer the predetermined level of clinical benefit to patients with PD despite increased (18)F-dopa uptake. It is uncertain whether technical differences between this trial and positive open-label studies contributed in any way this negative outcome.", "author" : [ { "dropping-particle" : "", "family" : "Lang", "given" : "A E", "non-dropping-particle" : "", "parse-names" : false, "suffix" : "" }, { "dropping-particle" : "", "family" : "Gill", "given" : "S", "non-dropping-particle" : "", "parse-names" : false, "suffix" : "" }, { "dropping-particle" : "", "family" : "Patel", "given" : "N K", "non-dropping-particle" : "", "parse-names" : false, "suffix" : "" }, { "dropping-particle" : "", "family" : "Lozano", "given" : "A", "non-dropping-particle" : "", "parse-names" : false, "suffix" : "" }, { "dropping-particle" : "", "family" : "Nutt", "given" : "J G", "non-dropping-particle" : "", "parse-names" : false, "suffix" : "" }, { "dropping-particle" : "", "family" : "Penn", "given" : "R", "non-dropping-particle" : "", "parse-names" : false, "suffix" : "" }, { "dropping-particle" : "", "family" : "Brooks", "given" : "D J", "non-dropping-particle" : "", "parse-names" : false, "suffix" : "" }, { "dropping-particle" : "", "family" : "Hotton", "given" : "G", "non-dropping-particle" : "", "parse-names" : false, "suffix" : "" }, { "dropping-particle" : "", "family" : "Moro", "given" : "E", "non-dropping-particle" : "", "parse-names" : false, "suffix" : "" }, { "dropping-particle" : "", "family" : "Heywood", "given" : "P", "non-dropping-particle" : "", "parse-names" : false, "suffix" : "" }, { "dropping-particle" : "", "family" : "Brodsky", "given" : "M A", "non-dropping-particle" : "", "parse-names" : false, "suffix" : "" }, { "dropping-particle" : "", "family" : "Burchiel", "given" : "K", "non-dropping-particle" : "", "parse-names" : false, "suffix" : "" }, { "dropping-particle" : "", "family" : "Kelly", "given" : "P", "non-dropping-particle" : "", "parse-names" : false, "suffix" : "" }, { "dropping-particle" : "", "family" : "Dalvi", "given" : "A", "non-dropping-particle" : "", "parse-names" : false, "suffix" : "" }, { "dropping-particle" : "", "family" : "Scott", "given" : "B", "non-dropping-particle" : "", "parse-names" : false, "suffix" : "" }, { "dropping-particle" : "", "family" : "Stacy", "given" : "M", "non-dropping-particle" : "", "parse-names" : false, "suffix" : "" }, { "dropping-particle" : "", "family" : "Turner", "given" : "D", "non-dropping-particle" : "", "parse-names" : false, "suffix" : "" }, { "dropping-particle" : "", "family" : "Wooten", "given" : "V G", "non-dropping-particle" : "", "parse-names" : false, "suffix" : "" }, { "dropping-particle" : "", "family" : "Elias", "given" : "W J", "non-dropping-particle" : "", "parse-names" : false, "suffix" : "" }, { "dropping-particle" : "", "family" : "Laws", "given" : "E R", "non-dropping-particle" : "", "parse-names" : false, "suffix" : "" }, { "dropping-particle" : "", "family" : "Dhawan", "given" : "V", "non-dropping-particle" : "", "parse-names" : false, "suffix" : "" }, { "dropping-particle" : "", "family" : "Stoessl", "given" : "A J", "non-dropping-particle" : "", "parse-names" : false, "suffix" : "" }, { "dropping-particle" : "", "family" : "Matcham", "given" : "J", "non-dropping-particle" : "", "parse-names" : false, "suffix" : "" }, { "dropping-particle" : "", "family" : "Coffey", "given" : "R J", "non-dropping-particle" : "", "parse-names" : false, "suffix" : "" }, { "dropping-particle" : "", "family" : "Traub", "given" : "M", "non-dropping-particle" : "", "parse-names" : false, "suffix" : "" } ], "container-title" : "Ann Neurol", "edition" : "2006/01/24", "id" : "ITEM-1", "issue" : "3", "issued" : { "date-parts" : [ [ "2006" ] ] }, "note" : "Lang, Anthony E\nGill, Steven\nPatel, Nik K\nLozano, Andres\nNutt, John G\nPenn, Richard\nBrooks, David J\nHotton, Gary\nMoro, Elena\nHeywood, Peter\nBrodsky, Matthew A\nBurchiel, Kim\nKelly, Patrick\nDalvi, Arif\nScott, Burton\nStacy, Mark\nTurner, Dennis\nWooten, V G Frederich\nElias, William J\nLaws, Edward R\nDhawan, Vijay\nStoessl, A Jon\nMatcham, James\nCoffey, Robert J\nTraub, Michael\nClinical Trial\nComparative Study\nMulticenter Study\nRandomized Controlled Trial\nResearch Support, Non-U.S. Gov't\nUnited States\nAnnals of neurology\nAnn Neurol. 2006 Mar;59(3):459-66.", "page" : "459-466", "title" : "Randomized controlled trial of intraputamenal glial cell line-derived neurotrophic factor infusion in Parkinson disease", "type" : "article-journal", "volume" : "59" }, "uris" : [ "http://www.mendeley.com/documents/?uuid=ac72a244-875f-4483-8a9e-0d65aabef717" ] }, { "id" : "ITEM-2", "itemData" : { "DOI" : "10.1016/S1474-4422(10)70254-4", "ISSN" : "1474-4465", "PMID" : "20970382", "abstract" : "In an open-label phase 1 trial, gene delivery of the trophic factor neurturin via an adeno-associated type-2 vector (AAV2) was well tolerated and seemed to improve motor function in patients with advanced Parkinson's disease. We aimed to assess the safety and efficacy of AAV2-neurturin in a double-blind, phase 2 randomised trial.", "author" : [ { "dropping-particle" : "", "family" : "Marks", "given" : "William J", "non-dropping-particle" : "", "parse-names" : false, "suffix" : "" }, { "dropping-particle" : "", "family" : "Bartus", "given" : "Raymond T", "non-dropping-particle" : "", "parse-names" : false, "suffix" : "" }, { "dropping-particle" : "", "family" : "Siffert", "given" : "Joao", "non-dropping-particle" : "", "parse-names" : false, "suffix" : "" }, { "dropping-particle" : "", "family" : "Davis", "given" : "Charles S", "non-dropping-particle" : "", "parse-names" : false, "suffix" : "" }, { "dropping-particle" : "", "family" : "Lozano", "given" : "Andres", "non-dropping-particle" : "", "parse-names" : false, "suffix" : "" }, { "dropping-particle" : "", "family" : "Boulis", "given" : "Nicholas", "non-dropping-particle" : "", "parse-names" : false, "suffix" : "" }, { "dropping-particle" : "", "family" : "Vitek", "given" : "Jerrold", "non-dropping-particle" : "", "parse-names" : false, "suffix" : "" }, { "dropping-particle" : "", "family" : "Stacy", "given" : "Mark", "non-dropping-particle" : "", "parse-names" : false, "suffix" : "" }, { "dropping-particle" : "", "family" : "Turner", "given" : "Dennis", "non-dropping-particle" : "", "parse-names" : false, "suffix" : "" }, { "dropping-particle" : "", "family" : "Verhagen", "given" : "Leonard", "non-dropping-particle" : "", "parse-names" : false, "suffix" : "" }, { "dropping-particle" : "", "family" : "Bakay", "given" : "Roy", "non-dropping-particle" : "", "parse-names" : false, "suffix" : "" }, { "dropping-particle" : "", "family" : "Watts", "given" : "Raymond", "non-dropping-particle" : "", "parse-names" : false, "suffix" : "" }, { "dropping-particle" : "", "family" : "Guthrie", "given" : "Barton", "non-dropping-particle" : "", "parse-names" : false, "suffix" : "" }, { "dropping-particle" : "", "family" : "Jankovic", "given" : "Joseph", "non-dropping-particle" : "", "parse-names" : false, "suffix" : "" }, { "dropping-particle" : "", "family" : "Simpson", "given" : "Richard", "non-dropping-particle" : "", "parse-names" : false, "suffix" : "" }, { "dropping-particle" : "", "family" : "Tagliati", "given" : "Michele", "non-dropping-particle" : "", "parse-names" : false, "suffix" : "" }, { "dropping-particle" : "", "family" : "Alterman", "given" : "Ron", "non-dropping-particle" : "", "parse-names" : false, "suffix" : "" }, { "dropping-particle" : "", "family" : "Stern", "given" : "Matthew", "non-dropping-particle" : "", "parse-names" : false, "suffix" : "" }, { "dropping-particle" : "", "family" : "Baltuch", "given" : "Gordon", "non-dropping-particle" : "", "parse-names" : false, "suffix" : "" }, { "dropping-particle" : "", "family" : "Starr", "given" : "Philip a", "non-dropping-particle" : "", "parse-names" : false, "suffix" : "" }, { "dropping-particle" : "", "family" : "Larson", "given" : "Paul S", "non-dropping-particle" : "", "parse-names" : false, "suffix" : "" }, { "dropping-particle" : "", "family" : "Ostrem", "given" : "Jill L", "non-dropping-particle" : "", "parse-names" : false, "suffix" : "" }, { "dropping-particle" : "", "family" : "Nutt", "given" : "John", "non-dropping-particle" : "", "parse-names" : false, "suffix" : "" }, { "dropping-particle" : "", "family" : "Kieburtz", "given" : "Karl", "non-dropping-particle" : "", "parse-names" : false, "suffix" : "" }, { "dropping-particle" : "", "family" : "Kordower", "given" : "Jeffrey H", "non-dropping-particle" : "", "parse-names" : false, "suffix" : "" }, { "dropping-particle" : "", "family" : "Olanow", "given" : "C Warren", "non-dropping-particle" : "", "parse-names" : false, "suffix" : "" } ], "container-title" : "Lancet neurology", "id" : "ITEM-2", "issue" : "12", "issued" : { "date-parts" : [ [ "2010", "12" ] ] }, "page" : "1164-72", "title" : "Gene delivery of AAV2-neurturin for Parkinson's disease: a double-blind, randomised, controlled trial.", "type" : "article-journal", "volume" : "9" }, "uris" : [ "http://www.mendeley.com/documents/?uuid=215dfd28-aaf2-43cc-81aa-67bfd4d65de3" ] } ], "mendeley" : { "previouslyFormattedCitation" : "(Lang et al., 2006; Marks et al., 2010)" }, "properties" : { "noteIndex" : 0 }, "schema" : "https://github.com/citation-style-language/schema/raw/master/csl-citation.json" }</w:instrText>
      </w:r>
      <w:r w:rsidR="00122438">
        <w:rPr>
          <w:rFonts w:cs="TimesNewRoman"/>
        </w:rPr>
        <w:fldChar w:fldCharType="separate"/>
      </w:r>
      <w:r w:rsidRPr="00660074">
        <w:rPr>
          <w:rFonts w:cs="TimesNewRoman"/>
          <w:noProof/>
        </w:rPr>
        <w:t>(Lang et al., 2006; Marks et al., 2010)</w:t>
      </w:r>
      <w:r w:rsidR="00122438">
        <w:rPr>
          <w:rFonts w:cs="TimesNewRoman"/>
        </w:rPr>
        <w:fldChar w:fldCharType="end"/>
      </w:r>
      <w:r w:rsidRPr="00884125">
        <w:rPr>
          <w:rFonts w:cs="TimesNewRoman"/>
        </w:rPr>
        <w:t xml:space="preserve">. </w:t>
      </w:r>
    </w:p>
    <w:p w:rsidR="003E4DB5" w:rsidRDefault="003E4DB5" w:rsidP="003E4DB5">
      <w:pPr>
        <w:autoSpaceDE w:val="0"/>
        <w:autoSpaceDN w:val="0"/>
        <w:adjustRightInd w:val="0"/>
        <w:rPr>
          <w:rFonts w:cs="TimesNewRoman"/>
        </w:rPr>
      </w:pPr>
      <w:r>
        <w:rPr>
          <w:rFonts w:cs="TimesNewRoman"/>
        </w:rPr>
        <w:t>To date</w:t>
      </w:r>
      <w:r w:rsidRPr="00884125">
        <w:rPr>
          <w:rFonts w:cs="TimesNewRoman"/>
        </w:rPr>
        <w:t>, the mechanism</w:t>
      </w:r>
      <w:r>
        <w:rPr>
          <w:rFonts w:cs="TimesNewRoman"/>
        </w:rPr>
        <w:t xml:space="preserve"> </w:t>
      </w:r>
      <w:r w:rsidRPr="00884125">
        <w:rPr>
          <w:rFonts w:cs="TimesNewRoman"/>
        </w:rPr>
        <w:t>underlying the uneven success of GDNF</w:t>
      </w:r>
      <w:r>
        <w:rPr>
          <w:rFonts w:cs="TimesNewRoman"/>
        </w:rPr>
        <w:t xml:space="preserve"> in these trials is unclear </w:t>
      </w:r>
      <w:r w:rsidR="00122438">
        <w:rPr>
          <w:rFonts w:cs="TimesNewRoman"/>
        </w:rPr>
        <w:fldChar w:fldCharType="begin" w:fldLock="1"/>
      </w:r>
      <w:r w:rsidR="00994410">
        <w:rPr>
          <w:rFonts w:cs="TimesNewRoman"/>
        </w:rPr>
        <w:instrText>ADDIN CSL_CITATION { "citationItems" : [ { "id" : "ITEM-1", "itemData" : { "DOI" : "10.1089/hum.2012.2507", "ISBN" : "1557-7422 (Electronic) 1043-0342 (Linking)", "PMID" : "22490128", "author" : [ { "dropping-particle" : "", "family" : "Broadstock", "given" : "M", "non-dropping-particle" : "", "parse-names" : false, "suffix" : "" }, { "dropping-particle" : "", "family" : "Y\u00e1\u00f1ez-Mu\u00f1oz", "given" : "R J", "non-dropping-particle" : "", "parse-names" : false, "suffix" : "" } ], "container-title" : "Hum Gene Ther", "edition" : "2012/04/12", "id" : "ITEM-1", "issue" : "4", "issued" : { "date-parts" : [ [ "2012" ] ] }, "note" : "Broadstock, Martin\nYanez-Munoz, Rafael J\nComment\nResearch Support, Non-U.S. Gov't\nUnited States\nHuman gene therapy\nHum Gene Ther. 2012 Apr;23(4):340-3. Epub 2012 Apr 10.", "page" : "340-343", "title" : "Challenges for gene therapy of CNS disorders and implications for Parkinson's disease therapies", "type" : "article-journal", "volume" : "23" }, "uris" : [ "http://www.mendeley.com/documents/?uuid=8c90876f-080d-4f6f-be50-dd3f39699c48" ] } ], "mendeley" : { "previouslyFormattedCitation" : "(Broadstock and Y\u00e1\u00f1ez-Mu\u00f1oz, 2012)" }, "properties" : { "noteIndex" : 0 }, "schema" : "https://github.com/citation-style-language/schema/raw/master/csl-citation.json" }</w:instrText>
      </w:r>
      <w:r w:rsidR="00122438">
        <w:rPr>
          <w:rFonts w:cs="TimesNewRoman"/>
        </w:rPr>
        <w:fldChar w:fldCharType="separate"/>
      </w:r>
      <w:r w:rsidRPr="00660074">
        <w:rPr>
          <w:rFonts w:cs="TimesNewRoman"/>
          <w:noProof/>
        </w:rPr>
        <w:t>(Broadstock and Yáñez-Muñoz, 2012)</w:t>
      </w:r>
      <w:r w:rsidR="00122438">
        <w:rPr>
          <w:rFonts w:cs="TimesNewRoman"/>
        </w:rPr>
        <w:fldChar w:fldCharType="end"/>
      </w:r>
      <w:r>
        <w:rPr>
          <w:rFonts w:cs="TimesNewRoman"/>
        </w:rPr>
        <w:t xml:space="preserve"> although there is a growing consensus suggesting that poor diffusion of protein or </w:t>
      </w:r>
      <w:r w:rsidRPr="00884125">
        <w:rPr>
          <w:rFonts w:cs="TimesNewRoman"/>
        </w:rPr>
        <w:t>vectors within a large area of the CNS</w:t>
      </w:r>
      <w:r>
        <w:rPr>
          <w:rFonts w:cs="TimesNewRoman"/>
        </w:rPr>
        <w:t xml:space="preserve"> is one of the main contributors to this failure </w:t>
      </w:r>
      <w:r w:rsidR="00122438">
        <w:rPr>
          <w:rFonts w:cs="TimesNewRoman"/>
        </w:rPr>
        <w:fldChar w:fldCharType="begin" w:fldLock="1"/>
      </w:r>
      <w:r w:rsidR="00994410">
        <w:rPr>
          <w:rFonts w:cs="TimesNewRoman"/>
        </w:rPr>
        <w:instrText>ADDIN CSL_CITATION { "citationItems" : [ { "id" : "ITEM-1", "itemData" : { "DOI" : "10.1016/j.expneurol.2006.07.015", "ISSN" : "0014-4886", "PMID" : "16962582", "abstract" : "Significant differences have been reported in results from three clinical trials evaluating intraputamenal infusion of glial cell line-derived neurotrophic factor (GDNF) for the treatment of Parkinson's disease. To determine if problems in drug bioavailability could have contributed to the discrepancies between studies, we have analyzed the distribution of intraputamenally infused GDNF in the rhesus monkey brain using the delivery system and infusion protocol followed in a phase 2 clinical trial that failed to achieve its primary endpoint. I125-GDNF was unilaterally infused into the putamen of three adult rhesus monkeys for 7 days. Three age- and sex-matched animals received vehicle infusions following identical procedures. GDNF levels in the brain, peripheral organs, blood and CSF were quantified and mapped by GDNF immunocytochemistry, GDNF ELISAs and I125 measurements. Infused GDNF was found to be unevenly concentrated around the catheter, with tissue levels dropping exponentially with increasing distance from the point source of the single opening in the catheter tip. The volume of distribution of GDNF around the catheter, as determined by immunocytochemistry, varied over four-fold between animals ranging from 87 to 369 mm3. The concentration of GDNF around the catheter tip and limited diffusion into surrounding brain parenchyma support the hypothesis that drug bioavailability was limited to a small portion (2-9%) of the human putamen in the clinical trial using this catheter and infusion protocol.", "author" : [ { "dropping-particle" : "", "family" : "Salvatore", "given" : "Michael F", "non-dropping-particle" : "", "parse-names" : false, "suffix" : "" }, { "dropping-particle" : "", "family" : "Ai", "given" : "Yi", "non-dropping-particle" : "", "parse-names" : false, "suffix" : "" }, { "dropping-particle" : "", "family" : "Fischer", "given" : "Brent", "non-dropping-particle" : "", "parse-names" : false, "suffix" : "" }, { "dropping-particle" : "", "family" : "Zhang", "given" : "Amanda M", "non-dropping-particle" : "", "parse-names" : false, "suffix" : "" }, { "dropping-particle" : "", "family" : "Grondin", "given" : "Richard C", "non-dropping-particle" : "", "parse-names" : false, "suffix" : "" }, { "dropping-particle" : "", "family" : "Zhang", "given" : "Zhiming", "non-dropping-particle" : "", "parse-names" : false, "suffix" : "" }, { "dropping-particle" : "", "family" : "Gerhardt", "given" : "Greg A", "non-dropping-particle" : "", "parse-names" : false, "suffix" : "" }, { "dropping-particle" : "", "family" : "Gash", "given" : "Don M", "non-dropping-particle" : "", "parse-names" : false, "suffix" : "" } ], "container-title" : "Experimental neurology", "id" : "ITEM-1", "issue" : "2", "issued" : { "date-parts" : [ [ "2006", "12" ] ] }, "page" : "497-505", "title" : "Point source concentration of GDNF may explain failure of phase II clinical trial.", "type" : "article-journal", "volume" : "202" }, "uris" : [ "http://www.mendeley.com/documents/?uuid=acec65b1-7201-4a8e-ba25-70bc692f26e2" ] } ], "mendeley" : { "previouslyFormattedCitation" : "(Salvatore et al., 2006)" }, "properties" : { "noteIndex" : 0 }, "schema" : "https://github.com/citation-style-language/schema/raw/master/csl-citation.json" }</w:instrText>
      </w:r>
      <w:r w:rsidR="00122438">
        <w:rPr>
          <w:rFonts w:cs="TimesNewRoman"/>
        </w:rPr>
        <w:fldChar w:fldCharType="separate"/>
      </w:r>
      <w:r w:rsidRPr="00660074">
        <w:rPr>
          <w:rFonts w:cs="TimesNewRoman"/>
          <w:noProof/>
        </w:rPr>
        <w:t>(Salvatore et al., 2006)</w:t>
      </w:r>
      <w:r w:rsidR="00122438">
        <w:rPr>
          <w:rFonts w:cs="TimesNewRoman"/>
        </w:rPr>
        <w:fldChar w:fldCharType="end"/>
      </w:r>
      <w:r w:rsidRPr="00884125">
        <w:rPr>
          <w:rFonts w:cs="TimesNewRoman"/>
        </w:rPr>
        <w:t>. Hence,</w:t>
      </w:r>
      <w:r>
        <w:rPr>
          <w:rFonts w:cs="TimesNewRoman"/>
        </w:rPr>
        <w:t xml:space="preserve"> </w:t>
      </w:r>
      <w:r w:rsidRPr="00884125">
        <w:rPr>
          <w:rFonts w:cs="TimesNewRoman"/>
        </w:rPr>
        <w:t>further trials are being considered to search for an effective, safe, and stable system to deliver</w:t>
      </w:r>
      <w:r>
        <w:rPr>
          <w:rFonts w:cs="TimesNewRoman"/>
        </w:rPr>
        <w:t xml:space="preserve"> </w:t>
      </w:r>
      <w:r w:rsidRPr="00884125">
        <w:rPr>
          <w:rFonts w:cs="TimesNewRoman"/>
        </w:rPr>
        <w:t xml:space="preserve">GDNF </w:t>
      </w:r>
      <w:r w:rsidR="00122438">
        <w:rPr>
          <w:rFonts w:cs="TimesNewRoman"/>
        </w:rPr>
        <w:fldChar w:fldCharType="begin" w:fldLock="1"/>
      </w:r>
      <w:r w:rsidR="00994410">
        <w:rPr>
          <w:rFonts w:cs="TimesNewRoman"/>
        </w:rPr>
        <w:instrText>ADDIN CSL_CITATION { "citationItems" : [ { "id" : "ITEM-1", "itemData" : { "DOI" : "10.1038/mt.2011.11", "ISSN" : "1525-0024", "PMID" : "21343917", "abstract" : "Clinical trials involving direct infusion of neurotrophic therapies for Parkinson's disease (PD) have suffered from poor coverage of the putamen. The planned use of a novel interventional-magnetic resonance imaging (iMRI) targeting system for achieving precise, real-time convection-enhanced delivery in a planned clinical trial of adeno-associated virus serotype 2 (AAV2)-glial-derived neurotrophic factor (GDNF) in PD patients was modeled in nonhuman primates (NHP). NHP received bilateral coinfusions of gadoteridol (Gd)/AAV2-GDNF into two sites in each putamen, and three NHP received larger infusion volumes in the thalamus. The average targeting error for cannula tip placement in the putamen was &lt;1 mm, and adjacent putamenal infusions were distributed in a uniform manner. GDNF expression patterns in the putamen were highly correlated with areas of Gd distribution seen on MRI. The distribution volume to infusion volume ratio in the putamen was similar to that in the thalamus, where larger infusions were achieved. Modeling the placement of adjacent 150 and 300 \u00b5l thalamic infusions into the three-dimensional space of the human putamen demonstrated coverage of the postcommissural putamen, containment within the striatum and expected anterograde transport to globus pallidus and substantia nigra pars reticulata. The results elucidate the necessary parameters for achieving widespread GDNF expression in the putamenal motor area and afferent substantia nigra of PD patients.", "author" : [ { "dropping-particle" : "", "family" : "Richardson", "given" : "R Mark", "non-dropping-particle" : "", "parse-names" : false, "suffix" : "" }, { "dropping-particle" : "", "family" : "Kells", "given" : "Adrian P", "non-dropping-particle" : "", "parse-names" : false, "suffix" : "" }, { "dropping-particle" : "", "family" : "Rosenbluth", "given" : "Kathryn H", "non-dropping-particle" : "", "parse-names" : false, "suffix" : "" }, { "dropping-particle" : "", "family" : "Salegio", "given" : "Ernesto Aguilar", "non-dropping-particle" : "", "parse-names" : false, "suffix" : "" }, { "dropping-particle" : "", "family" : "Fiandaca", "given" : "Massimo S", "non-dropping-particle" : "", "parse-names" : false, "suffix" : "" }, { "dropping-particle" : "", "family" : "Larson", "given" : "Paul S", "non-dropping-particle" : "", "parse-names" : false, "suffix" : "" }, { "dropping-particle" : "", "family" : "Starr", "given" : "Philip A", "non-dropping-particle" : "", "parse-names" : false, "suffix" : "" }, { "dropping-particle" : "", "family" : "Martin", "given" : "Alastair J", "non-dropping-particle" : "", "parse-names" : false, "suffix" : "" }, { "dropping-particle" : "", "family" : "Lonser", "given" : "Russell R", "non-dropping-particle" : "", "parse-names" : false, "suffix" : "" }, { "dropping-particle" : "", "family" : "Federoff", "given" : "Howard J", "non-dropping-particle" : "", "parse-names" : false, "suffix" : "" }, { "dropping-particle" : "", "family" : "Forsayeth", "given" : "John R", "non-dropping-particle" : "", "parse-names" : false, "suffix" : "" }, { "dropping-particle" : "", "family" : "Bankiewicz", "given" : "Krystof S", "non-dropping-particle" : "", "parse-names" : false, "suffix" : "" } ], "container-title" : "Molecular therapy : the journal of the American Society of Gene Therapy", "id" : "ITEM-1", "issue" : "6", "issued" : { "date-parts" : [ [ "2011", "6" ] ] }, "page" : "1048-57", "publisher" : "Nature Publishing Group", "title" : "Interventional MRI-guided putaminal delivery of AAV2-GDNF for a planned clinical trial in Parkinson's disease.", "type" : "article-journal", "volume" : "19" }, "uris" : [ "http://www.mendeley.com/documents/?uuid=4d31b70e-b9e2-4320-9a9f-13158e818977" ] }, { "id" : "ITEM-2", "itemData" : { "DOI" : "S0969-9961(11)00198-7 [pii]\n10.1016/j.nbd.2011.05.026", "ISBN" : "1095-953X (Electronic)\n0969-9961 (Linking)", "PMID" : "21704161", "abstract" : "Recent analyses of autopsied brains from subjects previously administered AAV2-neurturin (NRTN) gene transfer argues that optimizing the effects of neurotrophic factors in Parkinson's disease (PD) likely requires delivery to both the degenerating cell bodies (in substantia nigra) and their terminals (in striatum). Prior to implementing this novel dosing paradigm in humans, we conducted eight nonclinical experiments with three general objectives: (1) evaluate the feasibility, safety and effectiveness of targeting the substantia nigra (SN) with AAV2-NRTN, (2) better understand and appraise recent warnings of serious weight loss that might occur with targeting the SN with neurotrophic factors, and (3) define an appropriate dose of AAV2-NRTN that should safely and effectively cover the SN in PD patients. Toward these ends, we first determined SN volume for rats, monkeys and humans, and employed these values to calculate comparable dose equivalents for each species by scaling each dose, based on relative SN volume. Using this information, we next injected AAV2-GFP to monkey SN to quantify AAV2-vector distribution and confirm reasonable SN coverage. We then selected and administered a ~200-fold range of AAV2-NRTN doses (and a single AAV2-GDNF dose) to rat SN, producing a wide range of protein expression. In contrast to recent warnings regarding nigra targeting, no dose produced any serious side effects or toxicity, though we replicated the modest reduction in weight gain reported by others with the highest AAV2-NRTN and the AAV2-GDNF dose. A dose-related increase in NRTN expression was seen, with the lower doses limiting NRTN to the peri-SN and the highest dose producing mistargeted NRTN well outside the SN. We then demonstrated that the reduction in weight gain following excessive-doses can be dissociated from NRTN in the targeted SN, and is linked to mistargeted NRTN in the diencephalon. We also showed that prior destruction of the dopaminergic SN neurons via 6-OHDA had no impact on the weight loss phenomenon, further dissociating neurotrophic exposure to the SN as the culprit for weight changes. Finally, low AAV2-NRTN doses provided significant neuroprotection against 6-OHDA toxicity, establishing a wide therapeutic index for nigral targeting. These data support targeting the SN with AAV2-NRTN in PD patients, demonstrating that properly targeted and scaled AAV2-NRTN provides safe and effective NRTN expression. They also provided the means to define an appr\u2026", "author" : [ { "dropping-particle" : "", "family" : "Bartus", "given" : "R T", "non-dropping-particle" : "", "parse-names" : false, "suffix" : "" }, { "dropping-particle" : "", "family" : "Brown", "given" : "L", "non-dropping-particle" : "", "parse-names" : false, "suffix" : "" }, { "dropping-particle" : "", "family" : "Wilson", "given" : "A", "non-dropping-particle" : "", "parse-names" : false, "suffix" : "" }, { "dropping-particle" : "", "family" : "Kruegel", "given" : "B", "non-dropping-particle" : "", "parse-names" : false, "suffix" : "" }, { "dropping-particle" : "", "family" : "Siffert", "given" : "J", "non-dropping-particle" : "", "parse-names" : false, "suffix" : "" }, { "dropping-particle" : "", "family" : "Johnson  Jr.", "given" : "E M", "non-dropping-particle" : "", "parse-names" : false, "suffix" : "" }, { "dropping-particle" : "", "family" : "Kordower", "given" : "J H", "non-dropping-particle" : "", "parse-names" : false, "suffix" : "" }, { "dropping-particle" : "", "family" : "Herzog", "given" : "C D", "non-dropping-particle" : "", "parse-names" : false, "suffix" : "" } ], "container-title" : "Neurobiol Dis", "edition" : "2011/06/28", "id" : "ITEM-2", "issue" : "1", "issued" : { "date-parts" : [ [ "2011" ] ] }, "note" : "Bartus, Raymond T\nBrown, Lamar\nWilson, Alistair\nKruegel, Brian\nSiffert, Joao\nJohnson, Eugene M Jr\nKordower, Jeffrey H\nHerzog, Christopher D\nUnited States\nNeurobiology of disease\nNeurobiol Dis. 2011 Oct;44(1):38-52. Epub 2011 Jun 17.", "page" : "38-52", "title" : "Properly scaled and targeted AAV2-NRTN (neurturin) to the substantia nigra is safe, effective and causes no weight loss: support for nigral targeting in Parkinson's disease", "type" : "article-journal", "volume" : "44" }, "uris" : [ "http://www.mendeley.com/documents/?uuid=c6904fda-b161-49a7-8823-9d3f331e6733" ] } ], "mendeley" : { "previouslyFormattedCitation" : "(Bartus et al., 2011a; Richardson et al., 2011)" }, "properties" : { "noteIndex" : 0 }, "schema" : "https://github.com/citation-style-language/schema/raw/master/csl-citation.json" }</w:instrText>
      </w:r>
      <w:r w:rsidR="00122438">
        <w:rPr>
          <w:rFonts w:cs="TimesNewRoman"/>
        </w:rPr>
        <w:fldChar w:fldCharType="separate"/>
      </w:r>
      <w:r w:rsidR="00E350EE" w:rsidRPr="00E350EE">
        <w:rPr>
          <w:rFonts w:cs="TimesNewRoman"/>
          <w:noProof/>
        </w:rPr>
        <w:t>(Bartus et al., 2011a; Richardson et al., 2011)</w:t>
      </w:r>
      <w:r w:rsidR="00122438">
        <w:rPr>
          <w:rFonts w:cs="TimesNewRoman"/>
        </w:rPr>
        <w:fldChar w:fldCharType="end"/>
      </w:r>
      <w:r>
        <w:rPr>
          <w:rFonts w:cs="TimesNewRoman"/>
        </w:rPr>
        <w:t xml:space="preserve">. </w:t>
      </w:r>
      <w:r w:rsidRPr="00884125">
        <w:rPr>
          <w:rFonts w:cs="TimesNewRoman"/>
        </w:rPr>
        <w:t>One such strategy is to improve viral vector-mediated gene therapy, which can be effective for</w:t>
      </w:r>
      <w:r>
        <w:rPr>
          <w:rFonts w:cs="TimesNewRoman"/>
        </w:rPr>
        <w:t xml:space="preserve"> </w:t>
      </w:r>
      <w:r w:rsidRPr="00884125">
        <w:rPr>
          <w:rFonts w:cs="TimesNewRoman"/>
        </w:rPr>
        <w:t xml:space="preserve">the delivery of GDNF for PD treatment </w:t>
      </w:r>
      <w:r w:rsidR="00122438">
        <w:rPr>
          <w:rFonts w:cs="TimesNewRoman"/>
        </w:rPr>
        <w:fldChar w:fldCharType="begin" w:fldLock="1"/>
      </w:r>
      <w:r w:rsidR="00994410">
        <w:rPr>
          <w:rFonts w:cs="TimesNewRoman"/>
        </w:rPr>
        <w:instrText>ADDIN CSL_CITATION { "citationItems" : [ { "id" : "ITEM-1", "itemData" : { "ISBN" : "1464622205", "ISSN" : "0006-8993", "PMID" : "11119690", "abstract" : "During the last few years, recombinant viral vectors derived from adenovirus (Ad), adeno-associated virus (AAV) or lentivirus (LV) have been developed into highly effective vehicles for gene transfer to the adult central nervous system. In recent experiments, in the rat model of Parkinson's disease, all three vector systems have been shown to be effective for long-term delivery of glial cell line-derived neurotrophic factor (GDNF) at biologically relevant levels in the nigrostriatal system. Injection of the GDNF encoding vectors into either striatum or substantia nigra thus makes it possible to obtain a regionally restricted over-expression of GDNF within the nigrostriatal system that is sufficient to block the toxin-induced degeneration of the nigral dopamine neurons. Injection of GDNF vectors in the striatum, in particular, is effective not only in rescuing the cell bodies in the substantia nigra, but also in preserving the nigrostriatal projection and a functional striatal dopamine innervation in the rat Parkinson model. Long-term experiments using AAV-GDNF and LV-GDNF vectors show, moreover, that sustained GDNF delivery over 3-6 months can promote regeneration and significant functional recovery in both 6-OHDA-lesioned rats and MPTP-lesioned monkeys. The impressive efficacy of the novel AAV and LV vectors in rodent and primate Parkinson models suggests that the time may now be ripe to explore these vector systems as tools for neuroprotective treatments in patients with Parkinson's disease.", "author" : [ { "dropping-particle" : "", "family" : "Bj\u00f6rklund", "given" : "A", "non-dropping-particle" : "", "parse-names" : false, "suffix" : "" }, { "dropping-particle" : "", "family" : "Kirik", "given" : "D", "non-dropping-particle" : "", "parse-names" : false, "suffix" : "" }, { "dropping-particle" : "", "family" : "Rosenblad", "given" : "C", "non-dropping-particle" : "", "parse-names" : false, "suffix" : "" }, { "dropping-particle" : "", "family" : "Georgievska", "given" : "B", "non-dropping-particle" : "", "parse-names" : false, "suffix" : "" }, { "dropping-particle" : "", "family" : "Lundberg", "given" : "C", "non-dropping-particle" : "", "parse-names" : false, "suffix" : "" }, { "dropping-particle" : "", "family" : "Mandel", "given" : "R J", "non-dropping-particle" : "", "parse-names" : false, "suffix" : "" } ], "container-title" : "Brain research", "id" : "ITEM-1", "issue" : "1-2", "issued" : { "date-parts" : [ [ "2000", "12", "15" ] ] }, "page" : "82-98", "title" : "Towards a neuroprotective gene therapy for Parkinson's disease: use of adenovirus, AAV and lentivirus vectors for gene transfer of GDNF to the nigrostriatal system in the rat Parkinson model.", "type" : "article-journal", "volume" : "886" }, "uris" : [ "http://www.mendeley.com/documents/?uuid=15de0ec9-8ded-4ff5-a35c-2f9eb25baa3d" ] }, { "id" : "ITEM-2", "itemData" : { "DOI" : "10.1016/S1353-8020(08)70052-X", "ISSN" : "1353-8020", "PMID" : "18267286", "abstract" : "To develop CERE-120 (AAV-NTN) as a novel therapy for Parkinson's disease (PD) that might restore function of degenerating dopamine neurons and prevent further degeneration.", "author" : [ { "dropping-particle" : "", "family" : "Bartus", "given" : "Raymond T", "non-dropping-particle" : "", "parse-names" : false, "suffix" : "" }, { "dropping-particle" : "", "family" : "Herzog", "given" : "Christopher D", "non-dropping-particle" : "", "parse-names" : false, "suffix" : "" }, { "dropping-particle" : "", "family" : "Bishop", "given" : "Kathie", "non-dropping-particle" : "", "parse-names" : false, "suffix" : "" }, { "dropping-particle" : "", "family" : "Ostrove", "given" : "Jeffrey M", "non-dropping-particle" : "", "parse-names" : false, "suffix" : "" }, { "dropping-particle" : "", "family" : "Tuszynski", "given" : "Mark", "non-dropping-particle" : "", "parse-names" : false, "suffix" : "" }, { "dropping-particle" : "", "family" : "Kordower", "given" : "Jeffrey H", "non-dropping-particle" : "", "parse-names" : false, "suffix" : "" }, { "dropping-particle" : "", "family" : "Gasmi", "given" : "Mehdi", "non-dropping-particle" : "", "parse-names" : false, "suffix" : "" } ], "container-title" : "Parkinsonism &amp; related disorders", "id" : "ITEM-2", "issued" : { "date-parts" : [ [ "2007", "1" ] ] }, "page" : "S469-77", "title" : "Issues regarding gene therapy products for Parkinson's disease: the development of CERE-120 (AAV-NTN) as one reference point.", "type" : "article-journal", "volume" : "13 Suppl 3" }, "uris" : [ "http://www.mendeley.com/documents/?uuid=29382b97-5f7f-4f42-95cf-d94357a6164b" ] } ], "mendeley" : { "previouslyFormattedCitation" : "(Bj\u00f6rklund et al., 2000; Bartus et al., 2007)" }, "properties" : { "noteIndex" : 0 }, "schema" : "https://github.com/citation-style-language/schema/raw/master/csl-citation.json" }</w:instrText>
      </w:r>
      <w:r w:rsidR="00122438">
        <w:rPr>
          <w:rFonts w:cs="TimesNewRoman"/>
        </w:rPr>
        <w:fldChar w:fldCharType="separate"/>
      </w:r>
      <w:r w:rsidRPr="00660074">
        <w:rPr>
          <w:rFonts w:cs="TimesNewRoman"/>
          <w:noProof/>
        </w:rPr>
        <w:t>(Björklund et al., 2000; Bartus et al., 2007)</w:t>
      </w:r>
      <w:r w:rsidR="00122438">
        <w:rPr>
          <w:rFonts w:cs="TimesNewRoman"/>
        </w:rPr>
        <w:fldChar w:fldCharType="end"/>
      </w:r>
      <w:r>
        <w:rPr>
          <w:rFonts w:cs="TimesNewRoman"/>
        </w:rPr>
        <w:t xml:space="preserve">. </w:t>
      </w:r>
      <w:r w:rsidRPr="00884125">
        <w:rPr>
          <w:rFonts w:cs="TimesNewRoman"/>
        </w:rPr>
        <w:t>In addition to potential stable expression</w:t>
      </w:r>
      <w:r>
        <w:rPr>
          <w:rFonts w:cs="TimesNewRoman"/>
        </w:rPr>
        <w:t xml:space="preserve"> </w:t>
      </w:r>
      <w:r w:rsidRPr="00884125">
        <w:rPr>
          <w:rFonts w:cs="TimesNewRoman"/>
        </w:rPr>
        <w:t>following single delivery,</w:t>
      </w:r>
      <w:r>
        <w:rPr>
          <w:rFonts w:cs="TimesNewRoman"/>
        </w:rPr>
        <w:t xml:space="preserve"> the use of viral vectors allowing</w:t>
      </w:r>
      <w:r w:rsidRPr="00884125">
        <w:rPr>
          <w:rFonts w:cs="TimesNewRoman"/>
        </w:rPr>
        <w:t xml:space="preserve"> transcr</w:t>
      </w:r>
      <w:r>
        <w:rPr>
          <w:rFonts w:cs="TimesNewRoman"/>
        </w:rPr>
        <w:t>iptional targeting may provide additional benefits</w:t>
      </w:r>
      <w:r w:rsidRPr="00884125">
        <w:rPr>
          <w:rFonts w:cs="TimesNewRoman"/>
        </w:rPr>
        <w:t xml:space="preserve"> </w:t>
      </w:r>
      <w:r w:rsidR="00122438">
        <w:rPr>
          <w:rFonts w:cs="TimesNewRoman"/>
        </w:rPr>
        <w:fldChar w:fldCharType="begin" w:fldLock="1"/>
      </w:r>
      <w:r w:rsidR="00994410">
        <w:rPr>
          <w:rFonts w:cs="TimesNewRoman"/>
        </w:rPr>
        <w:instrText>ADDIN CSL_CITATION { "citationItems" : [ { "id" : "ITEM-1", "itemData" : { "DOI" : "3302924 [pii]\n10.1038/sj.gt.3302924", "ISBN" : "0969-7128 (Print)\n0969-7128 (Linking)", "PMID" : "17361216", "abstract" : "In the field of basic and clinical neurosciences, it is important to develop a method for easy delivery and persistent expression of transgene in central neurons. We firstly generated lentiviral vectors with five kinds of neuron-specific promoters, such as synapsin I (SYN), calcium/calmodulin-dependent protein kinase II, tubulin alpha I, neuron-specific enolase and platelet-derived growth factor beta chain promoters and then novel hybrid promoters by fusing cytomegalovirus enhancer (E) to those neuron-specific promoters. Neuron-specific expression of green fluorescent protein (GFP) with those promoters was examined in vivo by injecting the lentiviral vectors into the rat neostriatum, thalamus and neocortex. Among all the promoters, SYN promoter displayed the highest specificity for neuronal expression in all the regions examined (more than 96%). Although GFP production by the hybrid promoters was about 2-4 times larger than the non-enhanced promoters, the neuronal specificity was significantly decreased in most cases. However, the neuronal specificity of E/SYN hybrid promoter exhibited the least decrease only in the thalamus. Furthermore, the transcriptional activity and neuronal specificity of E/SYN promoter were sustained for up to 8 weeks. Thus, lentivirus with E/SYN promoter is the best vector for strong persistent expression in neurons.", "author" : [ { "dropping-particle" : "", "family" : "Hioki", "given" : "H", "non-dropping-particle" : "", "parse-names" : false, "suffix" : "" }, { "dropping-particle" : "", "family" : "Kameda", "given" : "H", "non-dropping-particle" : "", "parse-names" : false, "suffix" : "" }, { "dropping-particle" : "", "family" : "Nakamura", "given" : "H", "non-dropping-particle" : "", "parse-names" : false, "suffix" : "" }, { "dropping-particle" : "", "family" : "Okunomiya", "given" : "T", "non-dropping-particle" : "", "parse-names" : false, "suffix" : "" }, { "dropping-particle" : "", "family" : "Ohira", "given" : "K", "non-dropping-particle" : "", "parse-names" : false, "suffix" : "" }, { "dropping-particle" : "", "family" : "Nakamura", "given" : "K", "non-dropping-particle" : "", "parse-names" : false, "suffix" : "" }, { "dropping-particle" : "", "family" : "Kuroda", "given" : "M", "non-dropping-particle" : "", "parse-names" : false, "suffix" : "" }, { "dropping-particle" : "", "family" : "Furuta", "given" : "T", "non-dropping-particle" : "", "parse-names" : false, "suffix" : "" }, { "dropping-particle" : "", "family" : "Kaneko", "given" : "T", "non-dropping-particle" : "", "parse-names" : false, "suffix" : "" } ], "container-title" : "Gene Ther", "edition" : "2007/03/16", "id" : "ITEM-1", "issue" : "11", "issued" : { "date-parts" : [ [ "2007" ] ] }, "note" : "Hioki, H\nKameda, H\nNakamura, H\nOkunomiya, T\nOhira, K\nNakamura, K\nKuroda, M\nFuruta, T\nKaneko, T\nResearch Support, Non-U.S. Gov't\nEngland\nGene therapy\nGene Ther. 2007 Jun;14(11):872-82. Epub 2007 Mar 15.", "page" : "872-882", "title" : "Efficient gene transduction of neurons by lentivirus with enhanced neuron-specific promoters", "type" : "article-journal", "volume" : "14" }, "uris" : [ "http://www.mendeley.com/documents/?uuid=185d8339-8a6b-4347-83df-93d68c78a385" ] }, { "id" : "ITEM-2",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2", "issue" : "6", "issued" : { "date-parts" : [ [ "2003", "9", "15" ] ] }, "page" : "876-85", "title" : "Targeted transgene expression in rat brain using lentiviral vectors.", "type" : "article-journal", "volume" : "73" }, "uris" : [ "http://www.mendeley.com/documents/?uuid=6f479b78-015e-445a-915e-02ebe9bc2653" ] }, { "id" : "ITEM-3", "itemData" : { "DOI" : "10.1016/j.jneumeth.2010.03.019", "ISSN" : "1872-678X", "PMID" : "20347873", "abstract" : "Lentiviral vectors transduce both dividing and non-dividing cells and can support sustained expression of transgenes. These properties make them attractive for the transduction of neurons and other neural cell types in vitro and in vivo. Lentiviral vectors can be targeted to specific cell types by using different promoters in the lentiviral shuttle vector. Even with identical constructs, however, levels of expression can vary significantly in different types of neurons and different culture preparations; expression levels in the same neuronal subtypes can be very different in primary cell culture and in vivo. We systematically assessed the ability of different promoters to direct expression of foreign transgenes in primary murine neocortical neurons, cerebellar granule cells and in undifferentiated and differentiated neuroblastoma cells. In primary cortical neurons, constructs using the ubiquitin C promoter directed the highest level of transgene expression; the phosphoglycerate kinase (PGK) promoter also directed robust transgene expression, while the cytomegalovirus (CMV) and MND (a synthetic promoter that contains the U3 region of a modified MoMuLV LTR with myeloproliferative sarcoma virus enhancer) promoters resulted in the expression of the transgenes in only limited number of neurons. In contrast, in cerebellar granule cells and in differentiated SH-SY5Y neuroblastoma cultures, the CMV promoter directed the most robust transgene expression. There was similar variability in transgene expression directed by these promoters in primary cultures of oligodendrocytes and astrocytes. These findings may prove useful in the design of lentiviral vectors for use in cell culture models of the nervous system.", "author" : [ { "dropping-particle" : "", "family" : "Li", "given" : "Mingjie", "non-dropping-particle" : "", "parse-names" : false, "suffix" : "" }, { "dropping-particle" : "", "family" : "Husic", "given" : "Nada", "non-dropping-particle" : "", "parse-names" : false, "suffix" : "" }, { "dropping-particle" : "", "family" : "Lin", "given" : "Ying", "non-dropping-particle" : "", "parse-names" : false, "suffix" : "" }, { "dropping-particle" : "", "family" : "Christensen", "given" : "Heather", "non-dropping-particle" : "", "parse-names" : false, "suffix" : "" }, { "dropping-particle" : "", "family" : "Malik", "given" : "Ibrahim", "non-dropping-particle" : "", "parse-names" : false, "suffix" : "" }, { "dropping-particle" : "", "family" : "McIver", "given" : "Sally", "non-dropping-particle" : "", "parse-names" : false, "suffix" : "" }, { "dropping-particle" : "", "family" : "Daniels", "given" : "Christine M LaPash", "non-dropping-particle" : "", "parse-names" : false, "suffix" : "" }, { "dropping-particle" : "", "family" : "Harris", "given" : "David A", "non-dropping-particle" : "", "parse-names" : false, "suffix" : "" }, { "dropping-particle" : "", "family" : "Kotzbauer", "given" : "Paul T", "non-dropping-particle" : "", "parse-names" : false, "suffix" : "" }, { "dropping-particle" : "", "family" : "Goldberg", "given" : "Mark P", "non-dropping-particle" : "", "parse-names" : false, "suffix" : "" }, { "dropping-particle" : "", "family" : "Snider", "given" : "B Joy", "non-dropping-particle" : "", "parse-names" : false, "suffix" : "" } ], "container-title" : "Journal of neuroscience methods", "id" : "ITEM-3", "issue" : "1", "issued" : { "date-parts" : [ [ "2010", "5", "30" ] ] }, "page" : "56-64", "publisher" : "Elsevier B.V.", "title" : "Optimal promoter usage for lentiviral vector-mediated transduction of cultured central nervous system cells.", "type" : "article-journal", "volume" : "189" }, "uris" : [ "http://www.mendeley.com/documents/?uuid=16690b6f-8986-4a2d-83e4-42cdfaffadac" ] } ], "mendeley" : { "previouslyFormattedCitation" : "(Jakobsson et al., 2003; Hioki et al., 2007; Li et al., 2010)" }, "properties" : { "noteIndex" : 0 }, "schema" : "https://github.com/citation-style-language/schema/raw/master/csl-citation.json" }</w:instrText>
      </w:r>
      <w:r w:rsidR="00122438">
        <w:rPr>
          <w:rFonts w:cs="TimesNewRoman"/>
        </w:rPr>
        <w:fldChar w:fldCharType="separate"/>
      </w:r>
      <w:r w:rsidRPr="00660074">
        <w:rPr>
          <w:rFonts w:cs="TimesNewRoman"/>
          <w:noProof/>
        </w:rPr>
        <w:t>(Jakobsson et al., 2003; Hioki et al., 2007; Li et al., 2010)</w:t>
      </w:r>
      <w:r w:rsidR="00122438">
        <w:rPr>
          <w:rFonts w:cs="TimesNewRoman"/>
        </w:rPr>
        <w:fldChar w:fldCharType="end"/>
      </w:r>
      <w:r>
        <w:rPr>
          <w:rFonts w:cs="TimesNewRoman"/>
        </w:rPr>
        <w:t xml:space="preserve">. </w:t>
      </w:r>
    </w:p>
    <w:p w:rsidR="003E4DB5" w:rsidRDefault="003E4DB5" w:rsidP="003E4DB5">
      <w:pPr>
        <w:autoSpaceDE w:val="0"/>
        <w:autoSpaceDN w:val="0"/>
        <w:adjustRightInd w:val="0"/>
        <w:rPr>
          <w:rFonts w:cs="TimesNewRoman"/>
        </w:rPr>
      </w:pPr>
      <w:r>
        <w:rPr>
          <w:rFonts w:cs="TimesNewRoman"/>
        </w:rPr>
        <w:t xml:space="preserve">As shown in </w:t>
      </w:r>
      <w:r w:rsidR="005F7DD3">
        <w:rPr>
          <w:rFonts w:cs="TimesNewRoman"/>
        </w:rPr>
        <w:t xml:space="preserve">previous </w:t>
      </w:r>
      <w:r>
        <w:rPr>
          <w:rFonts w:cs="TimesNewRoman"/>
        </w:rPr>
        <w:t xml:space="preserve">chapters, IDLVs </w:t>
      </w:r>
      <w:r w:rsidRPr="00884125">
        <w:rPr>
          <w:rFonts w:cs="TimesNewRoman"/>
        </w:rPr>
        <w:t>provide</w:t>
      </w:r>
      <w:r w:rsidR="00033609">
        <w:rPr>
          <w:rFonts w:cs="TimesNewRoman"/>
        </w:rPr>
        <w:t>d</w:t>
      </w:r>
      <w:r w:rsidRPr="00884125">
        <w:rPr>
          <w:rFonts w:cs="TimesNewRoman"/>
        </w:rPr>
        <w:t xml:space="preserve"> efficient and transcriptionally targeted transduction of brain cells</w:t>
      </w:r>
      <w:r>
        <w:rPr>
          <w:rFonts w:cs="TimesNewRoman"/>
        </w:rPr>
        <w:t xml:space="preserve"> both </w:t>
      </w:r>
      <w:r>
        <w:rPr>
          <w:rFonts w:cs="TimesNewRoman"/>
          <w:i/>
        </w:rPr>
        <w:t xml:space="preserve">in vitro </w:t>
      </w:r>
      <w:r>
        <w:rPr>
          <w:rFonts w:cs="TimesNewRoman"/>
        </w:rPr>
        <w:t xml:space="preserve">and </w:t>
      </w:r>
      <w:r>
        <w:rPr>
          <w:rFonts w:cs="TimesNewRoman"/>
          <w:i/>
        </w:rPr>
        <w:t>in vivo</w:t>
      </w:r>
      <w:r w:rsidR="00033609">
        <w:rPr>
          <w:rFonts w:cs="TimesNewRoman"/>
        </w:rPr>
        <w:t xml:space="preserve"> with </w:t>
      </w:r>
      <w:r>
        <w:rPr>
          <w:rFonts w:cs="TimesNewRoman"/>
        </w:rPr>
        <w:t xml:space="preserve">similar </w:t>
      </w:r>
      <w:r w:rsidR="004E34C3">
        <w:rPr>
          <w:rFonts w:cs="TimesNewRoman"/>
        </w:rPr>
        <w:t>efficiency</w:t>
      </w:r>
      <w:r w:rsidR="00033609">
        <w:rPr>
          <w:rFonts w:cs="TimesNewRoman"/>
        </w:rPr>
        <w:t xml:space="preserve"> </w:t>
      </w:r>
      <w:r>
        <w:rPr>
          <w:rFonts w:cs="TimesNewRoman"/>
        </w:rPr>
        <w:t xml:space="preserve">to their counterparts in some cases (figure 4.10). Therefore, in this </w:t>
      </w:r>
      <w:r w:rsidR="005F7DD3">
        <w:rPr>
          <w:rFonts w:cs="TimesNewRoman"/>
        </w:rPr>
        <w:lastRenderedPageBreak/>
        <w:t xml:space="preserve">present </w:t>
      </w:r>
      <w:r>
        <w:rPr>
          <w:rFonts w:cs="TimesNewRoman"/>
        </w:rPr>
        <w:t xml:space="preserve">chapter, </w:t>
      </w:r>
      <w:r w:rsidR="005F7DD3">
        <w:rPr>
          <w:rFonts w:cs="TimesNewRoman"/>
        </w:rPr>
        <w:t xml:space="preserve">to ascertain that IDLV-based </w:t>
      </w:r>
      <w:r w:rsidR="004E34C3">
        <w:rPr>
          <w:rFonts w:cs="TimesNewRoman"/>
        </w:rPr>
        <w:t>system</w:t>
      </w:r>
      <w:r w:rsidR="005F7DD3">
        <w:rPr>
          <w:rFonts w:cs="TimesNewRoman"/>
        </w:rPr>
        <w:t xml:space="preserve"> </w:t>
      </w:r>
      <w:r w:rsidR="004E34C3">
        <w:rPr>
          <w:rFonts w:cs="TimesNewRoman"/>
        </w:rPr>
        <w:t xml:space="preserve">is effective and stable for gene therapy in PD, </w:t>
      </w:r>
      <w:r w:rsidR="00033609">
        <w:rPr>
          <w:rFonts w:cs="TimesNewRoman"/>
        </w:rPr>
        <w:t>IDLV-</w:t>
      </w:r>
      <w:r w:rsidR="005F7DD3">
        <w:rPr>
          <w:rFonts w:cs="TimesNewRoman"/>
        </w:rPr>
        <w:t>mediated</w:t>
      </w:r>
      <w:r w:rsidR="00033609">
        <w:rPr>
          <w:rFonts w:cs="TimesNewRoman"/>
        </w:rPr>
        <w:t xml:space="preserve"> </w:t>
      </w:r>
      <w:r>
        <w:rPr>
          <w:rFonts w:cs="TimesNewRoman"/>
        </w:rPr>
        <w:t>GDNF-induced neuroprotection in 6-OHDA-lesioned rats</w:t>
      </w:r>
      <w:r w:rsidR="00033609">
        <w:rPr>
          <w:rFonts w:cs="TimesNewRoman"/>
        </w:rPr>
        <w:t xml:space="preserve"> was </w:t>
      </w:r>
      <w:r w:rsidR="005F7DD3">
        <w:rPr>
          <w:rFonts w:cs="TimesNewRoman"/>
        </w:rPr>
        <w:t xml:space="preserve">investigated in a long-term study and in </w:t>
      </w:r>
      <w:r>
        <w:rPr>
          <w:rFonts w:cs="TimesNewRoman"/>
        </w:rPr>
        <w:t xml:space="preserve">comparison </w:t>
      </w:r>
      <w:r w:rsidR="004E34C3">
        <w:rPr>
          <w:rFonts w:cs="TimesNewRoman"/>
        </w:rPr>
        <w:t>with the efficacy</w:t>
      </w:r>
      <w:r w:rsidR="005F7DD3">
        <w:rPr>
          <w:rFonts w:cs="TimesNewRoman"/>
        </w:rPr>
        <w:t xml:space="preserve"> from IPLV-GDNF vectors</w:t>
      </w:r>
      <w:r>
        <w:rPr>
          <w:rFonts w:cs="TimesNewRoman"/>
        </w:rPr>
        <w:t xml:space="preserve">. Since GDNF is secreted by glial cells </w:t>
      </w:r>
      <w:r w:rsidR="00122438">
        <w:rPr>
          <w:rFonts w:cs="TimesNewRoman"/>
        </w:rPr>
        <w:fldChar w:fldCharType="begin" w:fldLock="1"/>
      </w:r>
      <w:r w:rsidR="00994410">
        <w:rPr>
          <w:rFonts w:cs="TimesNewRoman"/>
        </w:rPr>
        <w:instrText>ADDIN CSL_CITATION { "citationItems" : [ { "id" : "ITEM-1", "itemData" : { "ISSN" : "0036-8075", "PMID" : "8493557", "abstract" : "A potent neurotrophic factor that enhances survival of midbrain dopaminergic neurons was purified and cloned. Glial cell line-derived neurotrophic factor (GDNF) is a glycosylated, disulfide-bonded homodimer that is a distantly related member of the transforming growth factor-beta superfamily. In embryonic midbrain cultures, recombinant human GDNF promoted the survival and morphological differentiation of dopaminergic neurons and increased their high-affinity dopamine uptake. These effects were relatively specific; GDNF did not increase total neuron or astrocyte numbers nor did it increase transmitter uptake by gamma-aminobutyric-containing and serotonergic neurons. GDNF may have utility in the treatment of Parkinson's disease, which is marked by progressive degeneration of midbrain dopaminergic neurons.", "author" : [ { "dropping-particle" : "", "family" : "Lin", "given" : "L F", "non-dropping-particle" : "", "parse-names" : false, "suffix" : "" }, { "dropping-particle" : "", "family" : "Doherty", "given" : "D H", "non-dropping-particle" : "", "parse-names" : false, "suffix" : "" }, { "dropping-particle" : "", "family" : "Lile", "given" : "J D", "non-dropping-particle" : "", "parse-names" : false, "suffix" : "" }, { "dropping-particle" : "", "family" : "Bektesh", "given" : "S", "non-dropping-particle" : "", "parse-names" : false, "suffix" : "" }, { "dropping-particle" : "", "family" : "Collins", "given" : "F", "non-dropping-particle" : "", "parse-names" : false, "suffix" : "" } ], "container-title" : "Science (New York, N.Y.)", "id" : "ITEM-1", "issue" : "5111", "issued" : { "date-parts" : [ [ "1993", "5", "21" ] ] }, "page" : "1130-2", "title" : "GDNF: a glial cell line-derived neurotrophic factor for midbrain dopaminergic neurons.", "type" : "article-journal", "volume" : "260" }, "uris" : [ "http://www.mendeley.com/documents/?uuid=fc62ab31-df49-44a4-8b57-e27681f2d71c" ] } ], "mendeley" : { "previouslyFormattedCitation" : "(Lin et al., 1993)" }, "properties" : { "noteIndex" : 0 }, "schema" : "https://github.com/citation-style-language/schema/raw/master/csl-citation.json" }</w:instrText>
      </w:r>
      <w:r w:rsidR="00122438">
        <w:rPr>
          <w:rFonts w:cs="TimesNewRoman"/>
        </w:rPr>
        <w:fldChar w:fldCharType="separate"/>
      </w:r>
      <w:r w:rsidRPr="00660074">
        <w:rPr>
          <w:rFonts w:cs="TimesNewRoman"/>
          <w:noProof/>
        </w:rPr>
        <w:t>(Lin et al., 1993)</w:t>
      </w:r>
      <w:r w:rsidR="00122438">
        <w:rPr>
          <w:rFonts w:cs="TimesNewRoman"/>
        </w:rPr>
        <w:fldChar w:fldCharType="end"/>
      </w:r>
      <w:r>
        <w:rPr>
          <w:rFonts w:cs="TimesNewRoman"/>
        </w:rPr>
        <w:t>, GFAPp, an astrocyte-specific promoter</w:t>
      </w:r>
      <w:r w:rsidR="005F7DD3">
        <w:rPr>
          <w:rFonts w:cs="TimesNewRoman"/>
        </w:rPr>
        <w:t xml:space="preserve"> as demonstrated in chapter 4</w:t>
      </w:r>
      <w:r>
        <w:rPr>
          <w:rFonts w:cs="TimesNewRoman"/>
        </w:rPr>
        <w:t xml:space="preserve">, was preferentially used to enhance LV-mediated </w:t>
      </w:r>
      <w:r w:rsidRPr="00604A81">
        <w:rPr>
          <w:rFonts w:cs="TimesNewRoman"/>
          <w:i/>
        </w:rPr>
        <w:t>GDNF</w:t>
      </w:r>
      <w:r>
        <w:rPr>
          <w:rFonts w:cs="TimesNewRoman"/>
        </w:rPr>
        <w:t xml:space="preserve"> expression.</w:t>
      </w:r>
    </w:p>
    <w:p w:rsidR="00483DE3" w:rsidRDefault="00483DE3" w:rsidP="00884125">
      <w:pPr>
        <w:autoSpaceDE w:val="0"/>
        <w:autoSpaceDN w:val="0"/>
        <w:adjustRightInd w:val="0"/>
        <w:rPr>
          <w:rFonts w:cs="TimesNewRoman"/>
        </w:rPr>
      </w:pPr>
    </w:p>
    <w:p w:rsidR="00F66D68" w:rsidRPr="00F66D68" w:rsidRDefault="00F66D68" w:rsidP="00F37F2C"/>
    <w:p w:rsidR="00F37F2C" w:rsidRDefault="00F37F2C">
      <w:pPr>
        <w:spacing w:before="0" w:beforeAutospacing="0" w:after="200" w:afterAutospacing="0" w:line="276" w:lineRule="auto"/>
        <w:jc w:val="left"/>
        <w:rPr>
          <w:rFonts w:eastAsiaTheme="majorEastAsia" w:cstheme="majorBidi"/>
          <w:b/>
          <w:bCs/>
          <w:kern w:val="32"/>
          <w:szCs w:val="32"/>
        </w:rPr>
      </w:pPr>
      <w:r>
        <w:br w:type="page"/>
      </w:r>
    </w:p>
    <w:p w:rsidR="00303247" w:rsidRDefault="009A519C" w:rsidP="00303247">
      <w:pPr>
        <w:pStyle w:val="Heading1"/>
      </w:pPr>
      <w:bookmarkStart w:id="1213" w:name="_Toc370678413"/>
      <w:r>
        <w:lastRenderedPageBreak/>
        <w:t>6.2. H</w:t>
      </w:r>
      <w:r w:rsidR="00303247">
        <w:t>ypotheses</w:t>
      </w:r>
      <w:r>
        <w:t xml:space="preserve"> and aims</w:t>
      </w:r>
      <w:bookmarkEnd w:id="1213"/>
    </w:p>
    <w:p w:rsidR="009A519C" w:rsidRDefault="009A519C" w:rsidP="009A519C">
      <w:pPr>
        <w:autoSpaceDE w:val="0"/>
        <w:autoSpaceDN w:val="0"/>
        <w:adjustRightInd w:val="0"/>
      </w:pPr>
      <w:r>
        <w:t xml:space="preserve">The neuroprotection of GDNF in PD has been reported in numerous studies. </w:t>
      </w:r>
      <w:r w:rsidR="004E34C3">
        <w:t>Therefore, here</w:t>
      </w:r>
      <w:r>
        <w:t xml:space="preserve"> it was hypothesised that delivery of </w:t>
      </w:r>
      <w:r w:rsidRPr="00856C98">
        <w:rPr>
          <w:i/>
        </w:rPr>
        <w:t>GDNF</w:t>
      </w:r>
      <w:r>
        <w:t xml:space="preserve"> via the newly-developed IDLVs would improve dopaminergic cell survival and behaviour of 6-OHDA-lesioned rats injected with the vectors. It was also hypothesised that, due to a potential activation of glial cells following vector administration, </w:t>
      </w:r>
      <w:r>
        <w:rPr>
          <w:i/>
        </w:rPr>
        <w:t>GDNF</w:t>
      </w:r>
      <w:r>
        <w:t xml:space="preserve"> expression from IDLVs would be reduced but still provide sufficient long-lasting neuroprotection.</w:t>
      </w:r>
    </w:p>
    <w:p w:rsidR="009A519C" w:rsidRDefault="004E34C3" w:rsidP="009A519C">
      <w:pPr>
        <w:autoSpaceDE w:val="0"/>
        <w:autoSpaceDN w:val="0"/>
        <w:adjustRightInd w:val="0"/>
      </w:pPr>
      <w:r>
        <w:t>To demonstrate these hypotheses</w:t>
      </w:r>
      <w:r w:rsidR="009A519C">
        <w:t xml:space="preserve">, the animal work shown in this chapter aimed to investigate therapeutic effects of </w:t>
      </w:r>
      <w:r w:rsidR="009A519C">
        <w:rPr>
          <w:i/>
        </w:rPr>
        <w:t>GDNF</w:t>
      </w:r>
      <w:r w:rsidR="009A519C">
        <w:t>-expressing IDLVs, in comparison with IPLV-</w:t>
      </w:r>
      <w:r w:rsidR="009A519C">
        <w:rPr>
          <w:i/>
        </w:rPr>
        <w:t>GDNF</w:t>
      </w:r>
      <w:r w:rsidR="009A519C">
        <w:t xml:space="preserve">. The efficacy of these vectors was assessed through neuroprotective effects of GDNF on </w:t>
      </w:r>
      <w:r>
        <w:t xml:space="preserve">the survival of </w:t>
      </w:r>
      <w:r w:rsidR="009A519C">
        <w:t>nigral dopaminergic cell</w:t>
      </w:r>
      <w:r>
        <w:t>s</w:t>
      </w:r>
      <w:r w:rsidR="009A519C">
        <w:t xml:space="preserve"> and animal behaviour against 6-OHDA toxicity, for a duration of 5 months.</w:t>
      </w:r>
    </w:p>
    <w:p w:rsidR="00303247" w:rsidRDefault="00303247">
      <w:pPr>
        <w:spacing w:before="0" w:beforeAutospacing="0" w:after="200" w:afterAutospacing="0" w:line="276" w:lineRule="auto"/>
        <w:jc w:val="left"/>
        <w:rPr>
          <w:rFonts w:eastAsiaTheme="majorEastAsia" w:cstheme="majorBidi"/>
          <w:b/>
          <w:bCs/>
          <w:kern w:val="32"/>
          <w:szCs w:val="32"/>
        </w:rPr>
      </w:pPr>
      <w:r>
        <w:br w:type="page"/>
      </w:r>
    </w:p>
    <w:p w:rsidR="00AB3EF6" w:rsidRDefault="00AB3EF6" w:rsidP="00AB3EF6">
      <w:pPr>
        <w:pStyle w:val="Heading1"/>
      </w:pPr>
      <w:bookmarkStart w:id="1214" w:name="_Toc370678414"/>
      <w:r>
        <w:lastRenderedPageBreak/>
        <w:t>6.3. Summary of experiments and methods</w:t>
      </w:r>
      <w:bookmarkEnd w:id="1214"/>
    </w:p>
    <w:p w:rsidR="00AB3EF6" w:rsidRDefault="00AB3EF6" w:rsidP="00AB3EF6">
      <w:r>
        <w:t xml:space="preserve">To achieve the above aim and subsequently demonstrate the two hypotheses, IDLVs or IPLVs expressing </w:t>
      </w:r>
      <w:r>
        <w:rPr>
          <w:i/>
        </w:rPr>
        <w:t>GDNF</w:t>
      </w:r>
      <w:r>
        <w:t xml:space="preserve"> were injected into the right striatum of rats</w:t>
      </w:r>
      <w:r w:rsidR="009A519C">
        <w:t xml:space="preserve"> (as described in section 2.9.2)</w:t>
      </w:r>
      <w:r>
        <w:t>. After 2 weeks, the animals were lesioned with 6-OHDA into the same positions of vector administration</w:t>
      </w:r>
      <w:r w:rsidR="009A519C">
        <w:t xml:space="preserve"> (as described in section 2.9.3)</w:t>
      </w:r>
      <w:r>
        <w:t>. Similar behavioural tests (as shown in chapter 5) were carried out, with both amphetamine- and apomorphine-induced rotational movement being used. However, in this long-term experiment, the tests were commenced from week 3 post 6-OHDA lesioning and repeated once per month for a period of 4 months. These tests were induced initially by amphetamine and followed by apomorphine one week apart</w:t>
      </w:r>
      <w:r w:rsidR="009A519C">
        <w:t xml:space="preserve"> (as described in section 2.9.4)</w:t>
      </w:r>
      <w:r>
        <w:t>. Contralateral and ipsilateral turns were counted separately and monitored every 10 minu</w:t>
      </w:r>
      <w:r w:rsidR="0031090F">
        <w:t xml:space="preserve">tes for 90 minutes of each test, with </w:t>
      </w:r>
      <w:r w:rsidR="0031090F" w:rsidRPr="00FF7A31">
        <w:t>ipsilateral turns counted as positive values and contralateral turns counted as negative values</w:t>
      </w:r>
      <w:r w:rsidR="0031090F">
        <w:t xml:space="preserve"> in </w:t>
      </w:r>
      <w:r w:rsidR="0031090F">
        <w:rPr>
          <w:rStyle w:val="Normal1"/>
        </w:rPr>
        <w:t xml:space="preserve">amphetamine-induced tests; </w:t>
      </w:r>
      <w:r w:rsidR="0031090F" w:rsidRPr="00FF7A31">
        <w:t>a reverse calculation was performe</w:t>
      </w:r>
      <w:r w:rsidR="0031090F">
        <w:t xml:space="preserve">d in apomorphine-induced tests. </w:t>
      </w:r>
      <w:r>
        <w:t xml:space="preserve"> </w:t>
      </w:r>
    </w:p>
    <w:p w:rsidR="00AB3EF6" w:rsidRPr="00BF5EAB" w:rsidRDefault="00AB3EF6" w:rsidP="00AB3EF6">
      <w:r>
        <w:t xml:space="preserve">Five months following vector transduction and 6-OHDA lesioning, the rat striata were collected for GDNF ELISA </w:t>
      </w:r>
      <w:r w:rsidR="009A519C">
        <w:t xml:space="preserve">(as described in section 2.6.3) </w:t>
      </w:r>
      <w:r>
        <w:t>whereas SN-containing brain tissue was sliced and underwent immunohistochemical staining for quantifying the number of remaining TH+ cells</w:t>
      </w:r>
      <w:r w:rsidR="009A519C">
        <w:t xml:space="preserve"> (as described in section 2.9.6)</w:t>
      </w:r>
      <w:r>
        <w:t xml:space="preserve">. The long-lasting effectiveness of IDLVs in this study was then evaluated through GDNF-induced neuroprotective effects according to improvements in TH+ cell survival </w:t>
      </w:r>
      <w:r w:rsidR="0031090F">
        <w:t xml:space="preserve">and animal behaviour </w:t>
      </w:r>
      <w:r>
        <w:t>of GDNF-treated rats.</w:t>
      </w:r>
    </w:p>
    <w:p w:rsidR="006F444E" w:rsidRDefault="006F444E" w:rsidP="00E10822">
      <w:pPr>
        <w:rPr>
          <w:kern w:val="32"/>
        </w:rPr>
      </w:pPr>
      <w:r>
        <w:br w:type="page"/>
      </w:r>
    </w:p>
    <w:p w:rsidR="00F37F2C" w:rsidRPr="00F37F2C" w:rsidRDefault="0011222E" w:rsidP="00F37F2C">
      <w:pPr>
        <w:pStyle w:val="Heading1"/>
      </w:pPr>
      <w:bookmarkStart w:id="1215" w:name="_Toc370678415"/>
      <w:r>
        <w:lastRenderedPageBreak/>
        <w:t>6.</w:t>
      </w:r>
      <w:r w:rsidR="00E10822">
        <w:t>4</w:t>
      </w:r>
      <w:r w:rsidR="00F37F2C">
        <w:t>. Results</w:t>
      </w:r>
      <w:bookmarkEnd w:id="1215"/>
    </w:p>
    <w:p w:rsidR="006179E6" w:rsidRPr="003D306D" w:rsidRDefault="006179E6" w:rsidP="00F37F2C">
      <w:pPr>
        <w:pStyle w:val="Heading2"/>
      </w:pPr>
      <w:bookmarkStart w:id="1216" w:name="_Toc370678416"/>
      <w:r w:rsidRPr="003D306D">
        <w:t>6.</w:t>
      </w:r>
      <w:r w:rsidR="00E10822">
        <w:t>4</w:t>
      </w:r>
      <w:r w:rsidR="00F37F2C">
        <w:t>.</w:t>
      </w:r>
      <w:r w:rsidRPr="003D306D">
        <w:t xml:space="preserve">1. </w:t>
      </w:r>
      <w:r>
        <w:t xml:space="preserve">Effects of GDNF </w:t>
      </w:r>
      <w:r w:rsidRPr="003D306D">
        <w:t>on dopaminergic neurons of 6-OHDA-lesioned rats</w:t>
      </w:r>
      <w:bookmarkEnd w:id="1209"/>
      <w:bookmarkEnd w:id="1210"/>
      <w:bookmarkEnd w:id="1211"/>
      <w:bookmarkEnd w:id="1216"/>
      <w:r w:rsidRPr="003D306D">
        <w:t xml:space="preserve"> </w:t>
      </w:r>
    </w:p>
    <w:p w:rsidR="006179E6" w:rsidRPr="0059373D" w:rsidRDefault="006179E6" w:rsidP="006179E6">
      <w:r w:rsidRPr="0059373D">
        <w:t xml:space="preserve">In a bid to </w:t>
      </w:r>
      <w:r>
        <w:t>restrict</w:t>
      </w:r>
      <w:r w:rsidRPr="0059373D">
        <w:t xml:space="preserve"> </w:t>
      </w:r>
      <w:r w:rsidRPr="00BE1A8F">
        <w:rPr>
          <w:i/>
        </w:rPr>
        <w:t>GDNF</w:t>
      </w:r>
      <w:r w:rsidRPr="0059373D">
        <w:t xml:space="preserve"> expression to astrocytes, only LV-GFAPp </w:t>
      </w:r>
      <w:r>
        <w:t xml:space="preserve">vectors </w:t>
      </w:r>
      <w:r w:rsidRPr="0059373D">
        <w:t>were used in this long-term experiment. Animals were injected with either IPLV- or IDLV-GFAPp-</w:t>
      </w:r>
      <w:r>
        <w:t>h</w:t>
      </w:r>
      <w:r w:rsidRPr="008C59B3">
        <w:t>GDNF</w:t>
      </w:r>
      <w:r w:rsidRPr="0059373D">
        <w:t xml:space="preserve">, or </w:t>
      </w:r>
      <w:r w:rsidRPr="00BE1A8F">
        <w:rPr>
          <w:i/>
        </w:rPr>
        <w:t>eGFP</w:t>
      </w:r>
      <w:r w:rsidRPr="0059373D">
        <w:t xml:space="preserve">-expressing LVs as negative controls. Vector injection was followed by 6-OHDA lesioning two weeks </w:t>
      </w:r>
      <w:r>
        <w:t>later</w:t>
      </w:r>
      <w:r w:rsidRPr="0059373D">
        <w:t xml:space="preserve">. Levels of striatal GDNF were measured 5 months </w:t>
      </w:r>
      <w:r>
        <w:t>post vector injection</w:t>
      </w:r>
      <w:r w:rsidRPr="0059373D">
        <w:t xml:space="preserve"> by an ELISA </w:t>
      </w:r>
      <w:r>
        <w:t>kit. In rats receiving</w:t>
      </w:r>
      <w:r w:rsidRPr="0059373D">
        <w:t xml:space="preserve"> LV-</w:t>
      </w:r>
      <w:r>
        <w:t>h</w:t>
      </w:r>
      <w:r w:rsidRPr="008C59B3">
        <w:t>GDNF</w:t>
      </w:r>
      <w:r w:rsidR="004C5BA0">
        <w:t>, the amount of GDNF was</w:t>
      </w:r>
      <w:r w:rsidRPr="0059373D">
        <w:t xml:space="preserve"> 60- to 250-fold higher than in LV-</w:t>
      </w:r>
      <w:r w:rsidRPr="008C59B3">
        <w:t>eGFP</w:t>
      </w:r>
      <w:r w:rsidRPr="0059373D">
        <w:t xml:space="preserve">-injected </w:t>
      </w:r>
      <w:r>
        <w:t>animal</w:t>
      </w:r>
      <w:r w:rsidRPr="0059373D">
        <w:t>s. A five-fold difference in GDNF levels was also observed between IPLV-</w:t>
      </w:r>
      <w:r w:rsidRPr="0059373D">
        <w:rPr>
          <w:i/>
        </w:rPr>
        <w:t xml:space="preserve"> </w:t>
      </w:r>
      <w:r w:rsidRPr="0059373D">
        <w:t>and IDLV-</w:t>
      </w:r>
      <w:r>
        <w:t>h</w:t>
      </w:r>
      <w:r w:rsidRPr="001602E0">
        <w:t>GDNF</w:t>
      </w:r>
      <w:r w:rsidRPr="0059373D">
        <w:t xml:space="preserve">-treated </w:t>
      </w:r>
      <w:r>
        <w:t>animal</w:t>
      </w:r>
      <w:r w:rsidRPr="0059373D">
        <w:t>s, higher in the former. No significant difference</w:t>
      </w:r>
      <w:r>
        <w:t>s were</w:t>
      </w:r>
      <w:r w:rsidRPr="0059373D">
        <w:t xml:space="preserve"> detected in the contralateral hemispheres between groups, </w:t>
      </w:r>
      <w:r w:rsidRPr="0059373D">
        <w:rPr>
          <w:i/>
        </w:rPr>
        <w:t>p</w:t>
      </w:r>
      <w:r w:rsidRPr="0059373D">
        <w:t xml:space="preserve"> = 0.85 (</w:t>
      </w:r>
      <w:r w:rsidRPr="0059373D">
        <w:rPr>
          <w:b/>
        </w:rPr>
        <w:t>Figure 6.1 A</w:t>
      </w:r>
      <w:r w:rsidRPr="0059373D">
        <w:t xml:space="preserve">). </w:t>
      </w:r>
    </w:p>
    <w:p w:rsidR="006179E6" w:rsidRPr="0059373D" w:rsidRDefault="006179E6" w:rsidP="006179E6">
      <w:r>
        <w:t>Neuroprotective effects of GDNF on dopaminergic neurons were</w:t>
      </w:r>
      <w:r w:rsidRPr="0059373D">
        <w:t xml:space="preserve"> further investigated </w:t>
      </w:r>
      <w:r w:rsidR="0031090F">
        <w:t>through quantification of</w:t>
      </w:r>
      <w:r w:rsidRPr="0059373D">
        <w:t xml:space="preserve"> </w:t>
      </w:r>
      <w:r>
        <w:t xml:space="preserve">the </w:t>
      </w:r>
      <w:r w:rsidRPr="0059373D">
        <w:t xml:space="preserve">total number of </w:t>
      </w:r>
      <w:r w:rsidR="0031090F">
        <w:t>remaining TH+ cells in the SNpc</w:t>
      </w:r>
      <w:r w:rsidRPr="0059373D">
        <w:t xml:space="preserve"> 5 months </w:t>
      </w:r>
      <w:r>
        <w:t>post</w:t>
      </w:r>
      <w:r w:rsidRPr="0059373D">
        <w:t xml:space="preserve"> vector injection. </w:t>
      </w:r>
      <w:r>
        <w:t>Following a</w:t>
      </w:r>
      <w:r w:rsidRPr="0059373D">
        <w:t xml:space="preserve"> 10 µg </w:t>
      </w:r>
      <w:r>
        <w:t>intra</w:t>
      </w:r>
      <w:r w:rsidRPr="0059373D">
        <w:t xml:space="preserve">striatal injection of 6-OHDA, </w:t>
      </w:r>
      <w:r w:rsidR="009E132F">
        <w:t xml:space="preserve">a loss of </w:t>
      </w:r>
      <w:r w:rsidRPr="0059373D">
        <w:t xml:space="preserve">50% of </w:t>
      </w:r>
      <w:r>
        <w:t xml:space="preserve">the </w:t>
      </w:r>
      <w:r w:rsidRPr="0059373D">
        <w:t xml:space="preserve">normal </w:t>
      </w:r>
      <w:r>
        <w:t>number</w:t>
      </w:r>
      <w:r w:rsidRPr="0059373D">
        <w:t xml:space="preserve"> of dopaminergic cell bodies were detected in the corresponding ipsilateral SNpc of </w:t>
      </w:r>
      <w:r w:rsidRPr="00666FAC">
        <w:t>eGFP</w:t>
      </w:r>
      <w:r w:rsidRPr="0059373D">
        <w:rPr>
          <w:i/>
        </w:rPr>
        <w:t>-</w:t>
      </w:r>
      <w:r w:rsidRPr="0059373D">
        <w:t xml:space="preserve">treated groups. However, a </w:t>
      </w:r>
      <w:r w:rsidR="005C101A">
        <w:t xml:space="preserve">reduction of 30% </w:t>
      </w:r>
      <w:r w:rsidRPr="0059373D">
        <w:t xml:space="preserve">TH+ cells in </w:t>
      </w:r>
      <w:r w:rsidRPr="00666FAC">
        <w:t>GDNF</w:t>
      </w:r>
      <w:r w:rsidRPr="0059373D">
        <w:t>-treated animals was observed</w:t>
      </w:r>
      <w:r w:rsidR="009A519C">
        <w:t>.</w:t>
      </w:r>
      <w:r w:rsidRPr="0059373D">
        <w:t xml:space="preserve"> </w:t>
      </w:r>
      <w:r w:rsidR="001C3D43">
        <w:t>D</w:t>
      </w:r>
      <w:r w:rsidR="001C3D43" w:rsidRPr="0059373D">
        <w:t xml:space="preserve">espite </w:t>
      </w:r>
      <w:r w:rsidR="001C3D43">
        <w:t>a</w:t>
      </w:r>
      <w:r w:rsidR="001C3D43" w:rsidRPr="0059373D">
        <w:t xml:space="preserve"> five-fold difference in </w:t>
      </w:r>
      <w:r w:rsidR="001C3D43" w:rsidRPr="00666FAC">
        <w:t xml:space="preserve">GDNF </w:t>
      </w:r>
      <w:r w:rsidR="001C3D43">
        <w:t>over-expression level (</w:t>
      </w:r>
      <w:r w:rsidR="001C3D43" w:rsidRPr="0059373D">
        <w:rPr>
          <w:b/>
        </w:rPr>
        <w:t>Figure 6.1 B</w:t>
      </w:r>
      <w:r w:rsidR="001C3D43">
        <w:t>),</w:t>
      </w:r>
      <w:r w:rsidR="001C3D43" w:rsidRPr="0059373D">
        <w:t xml:space="preserve"> </w:t>
      </w:r>
      <w:r w:rsidR="001C3D43">
        <w:t>there was</w:t>
      </w:r>
      <w:r w:rsidRPr="0059373D">
        <w:t xml:space="preserve"> no statistically significant difference between IPLVs and IDLVs (</w:t>
      </w:r>
      <w:r w:rsidRPr="0059373D">
        <w:rPr>
          <w:i/>
        </w:rPr>
        <w:t>p</w:t>
      </w:r>
      <w:r w:rsidRPr="0059373D">
        <w:t xml:space="preserve"> = 0.</w:t>
      </w:r>
      <w:r w:rsidR="00DA1260">
        <w:t>4</w:t>
      </w:r>
      <w:r w:rsidRPr="0059373D">
        <w:t>8</w:t>
      </w:r>
      <w:r>
        <w:t>)</w:t>
      </w:r>
      <w:r w:rsidR="001C3D43">
        <w:t>.</w:t>
      </w:r>
      <w:r>
        <w:t xml:space="preserve"> </w:t>
      </w:r>
      <w:r w:rsidRPr="0059373D">
        <w:t>These data indicate</w:t>
      </w:r>
      <w:r>
        <w:t>d</w:t>
      </w:r>
      <w:r w:rsidRPr="0059373D">
        <w:t xml:space="preserve"> an effective neuroprotection by GDNF on dopaminergic neurons regardless of vector integration proficiency. </w:t>
      </w:r>
    </w:p>
    <w:p w:rsidR="006179E6" w:rsidRDefault="006179E6" w:rsidP="006179E6">
      <w:pPr>
        <w:rPr>
          <w:b/>
          <w:sz w:val="23"/>
          <w:szCs w:val="23"/>
        </w:rPr>
      </w:pPr>
      <w:r w:rsidRPr="003D306D">
        <w:rPr>
          <w:b/>
          <w:sz w:val="23"/>
          <w:szCs w:val="23"/>
        </w:rPr>
        <w:br w:type="page"/>
      </w:r>
    </w:p>
    <w:p w:rsidR="005B33C8" w:rsidRPr="003D306D" w:rsidRDefault="00DB0C88" w:rsidP="006179E6">
      <w:pPr>
        <w:rPr>
          <w:b/>
          <w:sz w:val="23"/>
          <w:szCs w:val="23"/>
        </w:rPr>
      </w:pPr>
      <w:r>
        <w:rPr>
          <w:b/>
          <w:noProof/>
          <w:sz w:val="23"/>
          <w:szCs w:val="23"/>
          <w:lang w:eastAsia="en-GB"/>
        </w:rPr>
        <w:lastRenderedPageBreak/>
        <w:pict>
          <v:group id="_x0000_s2346" style="position:absolute;left:0;text-align:left;margin-left:-11.75pt;margin-top:-7.45pt;width:425.1pt;height:361.65pt;z-index:251945984" coordorigin="2033,1212" coordsize="8502,7233">
            <v:group id="_x0000_s2089" style="position:absolute;left:7955;top:1764;width:2580;height:1875" coordorigin="7925,1701" coordsize="2580,1875">
              <v:shape id="Picture 1" o:spid="_x0000_s2090" type="#_x0000_t75" style="position:absolute;left:7925;top:1701;width:2580;height:1875;visibility:visible">
                <v:imagedata r:id="rId312" o:title="SN 2_p01(c2) R1"/>
              </v:shape>
              <v:shape id="_x0000_s2091" type="#_x0000_t202" style="position:absolute;left:7940;top:1717;width:478;height:490" stroked="f">
                <v:textbox style="mso-next-textbox:#_x0000_s2091">
                  <w:txbxContent>
                    <w:p w:rsidR="00466BDA" w:rsidRPr="00B77FCF" w:rsidRDefault="00466BDA" w:rsidP="006179E6">
                      <w:pPr>
                        <w:spacing w:before="0" w:after="0" w:line="240" w:lineRule="auto"/>
                        <w:jc w:val="center"/>
                        <w:rPr>
                          <w:b/>
                          <w:sz w:val="28"/>
                          <w:szCs w:val="28"/>
                        </w:rPr>
                      </w:pPr>
                      <w:r>
                        <w:rPr>
                          <w:b/>
                          <w:sz w:val="28"/>
                          <w:szCs w:val="28"/>
                        </w:rPr>
                        <w:t>C</w:t>
                      </w:r>
                    </w:p>
                  </w:txbxContent>
                </v:textbox>
              </v:shape>
            </v:group>
            <v:group id="_x0000_s2092" style="position:absolute;left:7955;top:3955;width:2580;height:1875" coordorigin="7925,3667" coordsize="2580,1875">
              <v:shape id="Picture 2" o:spid="_x0000_s2093" type="#_x0000_t75" style="position:absolute;left:7925;top:3667;width:2580;height:1875;visibility:visible">
                <v:imagedata r:id="rId313" o:title="SN3L_(c2)"/>
              </v:shape>
              <v:shape id="_x0000_s2094" type="#_x0000_t202" style="position:absolute;left:7940;top:3682;width:478;height:490" stroked="f">
                <v:textbox style="mso-next-textbox:#_x0000_s2094">
                  <w:txbxContent>
                    <w:p w:rsidR="00466BDA" w:rsidRPr="00B77FCF" w:rsidRDefault="00466BDA" w:rsidP="006179E6">
                      <w:pPr>
                        <w:spacing w:before="0" w:after="0" w:line="240" w:lineRule="auto"/>
                        <w:jc w:val="center"/>
                        <w:rPr>
                          <w:b/>
                          <w:sz w:val="28"/>
                          <w:szCs w:val="28"/>
                        </w:rPr>
                      </w:pPr>
                      <w:r w:rsidRPr="00B77FCF">
                        <w:rPr>
                          <w:b/>
                          <w:sz w:val="28"/>
                          <w:szCs w:val="28"/>
                        </w:rPr>
                        <w:t>D</w:t>
                      </w:r>
                    </w:p>
                  </w:txbxContent>
                </v:textbox>
              </v:shape>
            </v:group>
            <v:group id="_x0000_s2095" style="position:absolute;left:7955;top:6138;width:2580;height:1890" coordorigin="8045,6123" coordsize="2580,1890">
              <v:shape id="Picture 3" o:spid="_x0000_s2096" type="#_x0000_t75" style="position:absolute;left:8045;top:6123;width:2580;height:1890;visibility:visible">
                <v:imagedata r:id="rId314" o:title="1"/>
              </v:shape>
              <v:shape id="_x0000_s2097" type="#_x0000_t32" style="position:absolute;left:9973;top:7920;width:558;height:0" o:connectortype="straight" strokecolor="white" strokeweight="2.25pt"/>
              <v:shape id="_x0000_s2098" type="#_x0000_t202" style="position:absolute;left:8060;top:6130;width:478;height:490" stroked="f">
                <v:textbox style="mso-next-textbox:#_x0000_s2098">
                  <w:txbxContent>
                    <w:p w:rsidR="00466BDA" w:rsidRPr="00B77FCF" w:rsidRDefault="00466BDA" w:rsidP="006179E6">
                      <w:pPr>
                        <w:spacing w:before="0" w:after="0" w:line="240" w:lineRule="auto"/>
                        <w:jc w:val="center"/>
                        <w:rPr>
                          <w:b/>
                          <w:sz w:val="28"/>
                          <w:szCs w:val="28"/>
                        </w:rPr>
                      </w:pPr>
                      <w:r>
                        <w:rPr>
                          <w:b/>
                          <w:sz w:val="28"/>
                          <w:szCs w:val="28"/>
                        </w:rPr>
                        <w:t>E</w:t>
                      </w:r>
                    </w:p>
                  </w:txbxContent>
                </v:textbox>
              </v:shape>
            </v:group>
            <v:group id="_x0000_s2099" style="position:absolute;left:2057;top:1212;width:5578;height:3364" coordorigin="2057,1227" coordsize="5578,3364">
              <v:shape id="_x0000_s2100" type="#_x0000_t75" style="position:absolute;left:2057;top:1408;width:5578;height:3183" wrapcoords="5853 736 5714 1051 5853 1472 10103 1577 10765 2418 10800 3258 14702 4099 1568 4257 1533 4782 2857 4940 2857 5781 1568 5834 1568 6359 2857 6622 662 6622 453 6674 453 8251 662 8304 2857 8304 488 8514 453 9723 592 9985 453 12823 488 13191 766 13349 453 13612 627 14190 453 14978 592 15188 453 15241 488 17133 1289 17553 2090 17553 2822 18394 2299 19235 2265 19708 6236 20076 10800 20076 6724 20339 6515 20339 6515 20864 16827 20864 16897 20339 10800 20076 20067 19550 20206 19393 19231 19235 19301 15031 18778 15031 10800 14190 19161 13874 19301 13507 18883 13191 18743 13034 17454 12508 17524 6780 17385 6622 16792 6622 17106 5781 18569 5571 18430 5203 3066 4940 17175 4940 18604 4888 18569 3469 16444 3258 10800 3258 10765 2418 10312 1577 17245 1472 17350 946 16827 736 5853 736">
                <v:imagedata r:id="rId315" o:title=""/>
              </v:shape>
              <v:shape id="_x0000_s2101" type="#_x0000_t202" style="position:absolute;left:2342;top:1227;width:541;height:542" stroked="f">
                <v:textbox style="mso-next-textbox:#_x0000_s2101">
                  <w:txbxContent>
                    <w:p w:rsidR="00466BDA" w:rsidRPr="00B77FCF" w:rsidRDefault="00466BDA" w:rsidP="006179E6">
                      <w:pPr>
                        <w:spacing w:before="0" w:after="0" w:line="240" w:lineRule="auto"/>
                        <w:jc w:val="center"/>
                        <w:rPr>
                          <w:b/>
                          <w:sz w:val="28"/>
                          <w:szCs w:val="28"/>
                        </w:rPr>
                      </w:pPr>
                      <w:r>
                        <w:rPr>
                          <w:b/>
                          <w:sz w:val="28"/>
                          <w:szCs w:val="28"/>
                        </w:rPr>
                        <w:t>A</w:t>
                      </w:r>
                    </w:p>
                  </w:txbxContent>
                </v:textbox>
              </v:shape>
            </v:group>
            <v:group id="_x0000_s2102" style="position:absolute;left:2033;top:4856;width:5317;height:3589" coordorigin="1973,4451" coordsize="5317,3589">
              <v:shape id="_x0000_s2103" type="#_x0000_t75" style="position:absolute;left:1973;top:4829;width:5317;height:3211" wrapcoords="11032 795 10800 1855 1622 2717 1576 3313 2410 3777 3384 3975 3384 7156 1020 7553 649 7686 556 8746 510 13848 603 14113 3384 14577 3384 18817 2457 18817 2549 19480 10800 19877 6721 20076 6721 20739 18170 20739 18263 20076 10800 19877 20117 19413 21507 19148 21183 18817 21276 11065 20580 10866 18124 10336 18170 10005 16084 9674 11912 9276 20256 9077 20395 8680 18494 8150 11959 7023 11866 6692 11542 6096 20627 5963 20580 5433 3662 5036 19514 5036 20719 4903 20488 3975 20488 3247 20395 2915 20580 2584 10800 1855 13952 1524 14137 1193 13813 795 11032 795">
                <v:imagedata r:id="rId316" o:title=""/>
              </v:shape>
              <v:shape id="_x0000_s2104" type="#_x0000_t202" style="position:absolute;left:2349;top:4451;width:541;height:542" stroked="f">
                <v:textbox style="mso-next-textbox:#_x0000_s2104">
                  <w:txbxContent>
                    <w:p w:rsidR="00466BDA" w:rsidRPr="00B77FCF" w:rsidRDefault="00466BDA" w:rsidP="006179E6">
                      <w:pPr>
                        <w:spacing w:before="0" w:after="0" w:line="240" w:lineRule="auto"/>
                        <w:jc w:val="center"/>
                        <w:rPr>
                          <w:b/>
                          <w:sz w:val="28"/>
                          <w:szCs w:val="28"/>
                        </w:rPr>
                      </w:pPr>
                      <w:r>
                        <w:rPr>
                          <w:b/>
                          <w:sz w:val="28"/>
                          <w:szCs w:val="28"/>
                        </w:rPr>
                        <w:t>B</w:t>
                      </w:r>
                    </w:p>
                  </w:txbxContent>
                </v:textbox>
              </v:shape>
            </v:group>
          </v:group>
          <o:OLEObject Type="Embed" ProgID="Prism5.Document" ShapeID="_x0000_s2100" DrawAspect="Content" ObjectID="_1445242558" r:id="rId317"/>
          <o:OLEObject Type="Embed" ProgID="Prism5.Document" ShapeID="_x0000_s2103" DrawAspect="Content" ObjectID="_1445242559" r:id="rId318"/>
        </w:pict>
      </w:r>
    </w:p>
    <w:p w:rsidR="006179E6" w:rsidRPr="003D306D" w:rsidRDefault="006179E6" w:rsidP="00DA1260">
      <w:pPr>
        <w:rPr>
          <w:b/>
          <w:sz w:val="23"/>
          <w:szCs w:val="23"/>
        </w:rPr>
      </w:pPr>
    </w:p>
    <w:p w:rsidR="006179E6" w:rsidRPr="003D306D" w:rsidRDefault="006179E6" w:rsidP="006179E6">
      <w:pPr>
        <w:rPr>
          <w:b/>
          <w:sz w:val="23"/>
          <w:szCs w:val="23"/>
        </w:rPr>
      </w:pPr>
    </w:p>
    <w:p w:rsidR="006179E6" w:rsidRPr="003D306D" w:rsidRDefault="006179E6" w:rsidP="006179E6">
      <w:pPr>
        <w:rPr>
          <w:b/>
          <w:sz w:val="23"/>
          <w:szCs w:val="23"/>
        </w:rPr>
      </w:pPr>
    </w:p>
    <w:p w:rsidR="006179E6" w:rsidRPr="003D306D" w:rsidRDefault="006179E6" w:rsidP="00DA1260">
      <w:pPr>
        <w:rPr>
          <w:b/>
          <w:sz w:val="23"/>
          <w:szCs w:val="23"/>
        </w:rPr>
      </w:pPr>
    </w:p>
    <w:p w:rsidR="006179E6" w:rsidRPr="003D306D" w:rsidRDefault="006179E6" w:rsidP="006179E6">
      <w:pPr>
        <w:rPr>
          <w:b/>
          <w:sz w:val="23"/>
          <w:szCs w:val="23"/>
        </w:rPr>
      </w:pPr>
    </w:p>
    <w:p w:rsidR="006179E6" w:rsidRPr="003D306D" w:rsidRDefault="006179E6" w:rsidP="006179E6">
      <w:pPr>
        <w:rPr>
          <w:b/>
          <w:sz w:val="23"/>
          <w:szCs w:val="23"/>
        </w:rPr>
      </w:pPr>
    </w:p>
    <w:p w:rsidR="006179E6" w:rsidRPr="003D306D" w:rsidRDefault="006179E6" w:rsidP="006179E6">
      <w:pPr>
        <w:pStyle w:val="Caption"/>
        <w:spacing w:before="100" w:beforeAutospacing="1" w:after="100" w:afterAutospacing="1"/>
        <w:jc w:val="both"/>
        <w:rPr>
          <w:sz w:val="23"/>
          <w:szCs w:val="23"/>
        </w:rPr>
      </w:pPr>
    </w:p>
    <w:p w:rsidR="006179E6" w:rsidRDefault="006179E6" w:rsidP="006179E6">
      <w:pPr>
        <w:pStyle w:val="Caption"/>
        <w:spacing w:before="100" w:beforeAutospacing="1" w:after="100" w:afterAutospacing="1" w:line="360" w:lineRule="auto"/>
        <w:jc w:val="both"/>
        <w:rPr>
          <w:rStyle w:val="Strong"/>
          <w:sz w:val="9"/>
        </w:rPr>
      </w:pPr>
      <w:bookmarkStart w:id="1217" w:name="_Toc337585865"/>
      <w:bookmarkStart w:id="1218" w:name="_Toc338502131"/>
      <w:bookmarkStart w:id="1219" w:name="_Toc341039192"/>
    </w:p>
    <w:p w:rsidR="006179E6" w:rsidRPr="006E3F9D" w:rsidRDefault="006179E6" w:rsidP="006179E6">
      <w:pPr>
        <w:rPr>
          <w:sz w:val="16"/>
          <w:lang w:eastAsia="ko-KR"/>
        </w:rPr>
      </w:pPr>
    </w:p>
    <w:p w:rsidR="006179E6" w:rsidRPr="006E3F9D" w:rsidRDefault="006179E6" w:rsidP="006179E6">
      <w:pPr>
        <w:pStyle w:val="Caption"/>
        <w:spacing w:before="100" w:beforeAutospacing="1" w:after="100" w:afterAutospacing="1" w:line="360" w:lineRule="auto"/>
        <w:jc w:val="both"/>
        <w:rPr>
          <w:rStyle w:val="Strong"/>
          <w:b w:val="0"/>
          <w:sz w:val="20"/>
        </w:rPr>
      </w:pPr>
      <w:bookmarkStart w:id="1220" w:name="_Toc356080175"/>
      <w:r w:rsidRPr="006E3F9D">
        <w:rPr>
          <w:rStyle w:val="Strong"/>
          <w:sz w:val="20"/>
        </w:rPr>
        <w:t>Figure 6.</w:t>
      </w:r>
      <w:r w:rsidR="00122438" w:rsidRPr="006E3F9D">
        <w:rPr>
          <w:rStyle w:val="Strong"/>
          <w:sz w:val="20"/>
        </w:rPr>
        <w:fldChar w:fldCharType="begin"/>
      </w:r>
      <w:r w:rsidRPr="006E3F9D">
        <w:rPr>
          <w:rStyle w:val="Strong"/>
          <w:sz w:val="20"/>
        </w:rPr>
        <w:instrText xml:space="preserve"> SEQ Figure_6. \* ARABIC </w:instrText>
      </w:r>
      <w:r w:rsidR="00122438" w:rsidRPr="006E3F9D">
        <w:rPr>
          <w:rStyle w:val="Strong"/>
          <w:sz w:val="20"/>
        </w:rPr>
        <w:fldChar w:fldCharType="separate"/>
      </w:r>
      <w:r w:rsidRPr="006E3F9D">
        <w:rPr>
          <w:rStyle w:val="Strong"/>
          <w:noProof/>
          <w:sz w:val="20"/>
        </w:rPr>
        <w:t>1</w:t>
      </w:r>
      <w:r w:rsidR="00122438" w:rsidRPr="006E3F9D">
        <w:rPr>
          <w:rStyle w:val="Strong"/>
          <w:sz w:val="20"/>
        </w:rPr>
        <w:fldChar w:fldCharType="end"/>
      </w:r>
      <w:r w:rsidRPr="006E3F9D">
        <w:rPr>
          <w:rStyle w:val="Strong"/>
          <w:sz w:val="20"/>
        </w:rPr>
        <w:t xml:space="preserve">: LV-mediated GDNF effects on survival of dopaminergic neurons. </w:t>
      </w:r>
      <w:r w:rsidRPr="006E3F9D">
        <w:rPr>
          <w:rStyle w:val="Strong"/>
          <w:b w:val="0"/>
          <w:sz w:val="20"/>
        </w:rPr>
        <w:t>Five months following vector transduction and 6-OHDA lesioning, rat striata were harvested. (A) Levels of GDNF were measured by ELISA displaying no differences in the contralateral hemispheres between groups. In contrast, levels of GDNF detected in ipsilateral hemispheres of GDNF-treated groups (</w:t>
      </w:r>
      <w:r w:rsidRPr="006E3F9D">
        <w:rPr>
          <w:rStyle w:val="Strong"/>
          <w:b w:val="0"/>
          <w:i/>
          <w:sz w:val="20"/>
        </w:rPr>
        <w:t>n</w:t>
      </w:r>
      <w:r w:rsidRPr="006E3F9D">
        <w:rPr>
          <w:rStyle w:val="Strong"/>
          <w:b w:val="0"/>
          <w:sz w:val="20"/>
        </w:rPr>
        <w:t xml:space="preserve"> = 10 per group) were significantly higher than in eGFP-treated groups (</w:t>
      </w:r>
      <w:r w:rsidRPr="006E3F9D">
        <w:rPr>
          <w:rStyle w:val="Strong"/>
          <w:b w:val="0"/>
          <w:i/>
          <w:sz w:val="20"/>
        </w:rPr>
        <w:t>n</w:t>
      </w:r>
      <w:r w:rsidRPr="006E3F9D">
        <w:rPr>
          <w:rStyle w:val="Strong"/>
          <w:b w:val="0"/>
          <w:sz w:val="20"/>
        </w:rPr>
        <w:t xml:space="preserve"> = 4 per group). There was also a significant difference between IPLV- and IDLV-hGDNF-treated groups. (B) Quantification of total TH+ cell number in the SNpc corresponding to the contralateral and ipsilateral striata demonstrated similar cell survival in the contralateral SNpc of all groups and the loss of ~50% TH+ cells in the ipsilateral SNpc of eGFP-treated groups (</w:t>
      </w:r>
      <w:r w:rsidRPr="006E3F9D">
        <w:rPr>
          <w:rStyle w:val="Strong"/>
          <w:b w:val="0"/>
          <w:i/>
          <w:sz w:val="20"/>
        </w:rPr>
        <w:t>n</w:t>
      </w:r>
      <w:r w:rsidRPr="006E3F9D">
        <w:rPr>
          <w:rStyle w:val="Strong"/>
          <w:b w:val="0"/>
          <w:sz w:val="20"/>
        </w:rPr>
        <w:t xml:space="preserve"> = 10 per group). Animals receiving LV-hGDNF showed an enhanced cell survival with ~70% TH+ cells </w:t>
      </w:r>
      <w:r w:rsidR="0031090F" w:rsidRPr="006E3F9D">
        <w:rPr>
          <w:rStyle w:val="Strong"/>
          <w:b w:val="0"/>
          <w:sz w:val="20"/>
        </w:rPr>
        <w:t xml:space="preserve">remain. </w:t>
      </w:r>
      <w:r w:rsidRPr="006E3F9D">
        <w:rPr>
          <w:rStyle w:val="Strong"/>
          <w:b w:val="0"/>
          <w:sz w:val="20"/>
        </w:rPr>
        <w:t>There were no differences between IPLV- and IDLV-hGDNF-treated groups (</w:t>
      </w:r>
      <w:r w:rsidRPr="006E3F9D">
        <w:rPr>
          <w:rStyle w:val="Strong"/>
          <w:b w:val="0"/>
          <w:i/>
          <w:sz w:val="20"/>
        </w:rPr>
        <w:t>n</w:t>
      </w:r>
      <w:r w:rsidRPr="006E3F9D">
        <w:rPr>
          <w:rStyle w:val="Strong"/>
          <w:b w:val="0"/>
          <w:sz w:val="20"/>
        </w:rPr>
        <w:t xml:space="preserve"> = 10 per group). Statistical analysis by one-way ANOVA and Bonferroni’s post-hoc test; error bars represent the S.E.M; **</w:t>
      </w:r>
      <w:r w:rsidRPr="006E3F9D">
        <w:rPr>
          <w:rStyle w:val="Strong"/>
          <w:b w:val="0"/>
          <w:i/>
          <w:sz w:val="20"/>
        </w:rPr>
        <w:t>p</w:t>
      </w:r>
      <w:r w:rsidRPr="006E3F9D">
        <w:rPr>
          <w:rStyle w:val="Strong"/>
          <w:b w:val="0"/>
          <w:sz w:val="20"/>
        </w:rPr>
        <w:t>&lt;0.01, ***</w:t>
      </w:r>
      <w:r w:rsidRPr="006E3F9D">
        <w:rPr>
          <w:rStyle w:val="Strong"/>
          <w:b w:val="0"/>
          <w:i/>
          <w:sz w:val="20"/>
        </w:rPr>
        <w:t>p</w:t>
      </w:r>
      <w:r w:rsidRPr="006E3F9D">
        <w:rPr>
          <w:rStyle w:val="Strong"/>
          <w:b w:val="0"/>
          <w:sz w:val="20"/>
        </w:rPr>
        <w:t>&lt;0.001. (C-E) Representative images of the SNpc show (C) no damage in the contralateral hemisphere; (D) ~30% TH+ cell loss in the ipsilateral hemisphere of GDNF-treated groups; and (E) ~50% TH+ cell loss in the ipsilateral hemisphere of eGFP-treated groups. TH+ cells were stained red; scale bar = 500 µm.</w:t>
      </w:r>
      <w:bookmarkEnd w:id="1220"/>
      <w:r w:rsidRPr="006E3F9D">
        <w:rPr>
          <w:rStyle w:val="Strong"/>
          <w:b w:val="0"/>
          <w:sz w:val="20"/>
        </w:rPr>
        <w:t xml:space="preserve"> </w:t>
      </w:r>
      <w:bookmarkEnd w:id="1217"/>
      <w:bookmarkEnd w:id="1218"/>
      <w:bookmarkEnd w:id="1219"/>
    </w:p>
    <w:p w:rsidR="006179E6" w:rsidRPr="003D306D" w:rsidRDefault="006179E6" w:rsidP="00F37F2C">
      <w:pPr>
        <w:pStyle w:val="Heading2"/>
      </w:pPr>
      <w:bookmarkStart w:id="1221" w:name="_Toc337585388"/>
      <w:bookmarkStart w:id="1222" w:name="_Toc338499606"/>
      <w:bookmarkStart w:id="1223" w:name="_Toc341038872"/>
      <w:bookmarkStart w:id="1224" w:name="_Toc370678417"/>
      <w:r w:rsidRPr="003D306D">
        <w:lastRenderedPageBreak/>
        <w:t>6.</w:t>
      </w:r>
      <w:r w:rsidR="00E10822">
        <w:t>4</w:t>
      </w:r>
      <w:r w:rsidR="00F37F2C">
        <w:t>.</w:t>
      </w:r>
      <w:r w:rsidRPr="003D306D">
        <w:t>2. Behavioural improvement of GDNF-treated rats</w:t>
      </w:r>
      <w:bookmarkEnd w:id="1221"/>
      <w:bookmarkEnd w:id="1222"/>
      <w:bookmarkEnd w:id="1223"/>
      <w:bookmarkEnd w:id="1224"/>
    </w:p>
    <w:p w:rsidR="006179E6" w:rsidRPr="0059373D" w:rsidRDefault="006179E6" w:rsidP="006179E6">
      <w:r>
        <w:t xml:space="preserve">It was further tested whether </w:t>
      </w:r>
      <w:r w:rsidRPr="008436DF">
        <w:rPr>
          <w:i/>
        </w:rPr>
        <w:t>GDNF</w:t>
      </w:r>
      <w:r>
        <w:t xml:space="preserve"> overexpression could improve the behaviour of 6-OHDA-lesioned rats. </w:t>
      </w:r>
      <w:r w:rsidRPr="0059373D">
        <w:t xml:space="preserve">The vector-injected and 6-OHDA-lesioned animals were subjected to amphetamine- or apomorphine-induced rotational tests. These tests were performed monthly, starting from week 3 </w:t>
      </w:r>
      <w:r>
        <w:t>following</w:t>
      </w:r>
      <w:r w:rsidRPr="0059373D">
        <w:t xml:space="preserve"> </w:t>
      </w:r>
      <w:r>
        <w:t xml:space="preserve">6-OHDA </w:t>
      </w:r>
      <w:r w:rsidRPr="0059373D">
        <w:t xml:space="preserve">lesioning. </w:t>
      </w:r>
      <w:r>
        <w:t xml:space="preserve">A time course of drug-induced behavioural tests is described in </w:t>
      </w:r>
      <w:r w:rsidRPr="0059373D">
        <w:rPr>
          <w:b/>
        </w:rPr>
        <w:t>Figure 6.2 A</w:t>
      </w:r>
      <w:r>
        <w:t xml:space="preserve">. </w:t>
      </w:r>
      <w:r w:rsidRPr="0059373D">
        <w:t xml:space="preserve">Animals showed a normal weight gain with no </w:t>
      </w:r>
      <w:r>
        <w:t xml:space="preserve">significant </w:t>
      </w:r>
      <w:r w:rsidRPr="0059373D">
        <w:t xml:space="preserve">differences between groups at each time point. </w:t>
      </w:r>
    </w:p>
    <w:p w:rsidR="006179E6" w:rsidRPr="0059373D" w:rsidRDefault="006179E6" w:rsidP="006179E6">
      <w:r w:rsidRPr="0059373D">
        <w:t xml:space="preserve">In </w:t>
      </w:r>
      <w:r>
        <w:t>amphetamine tests</w:t>
      </w:r>
      <w:r w:rsidRPr="0059373D">
        <w:t xml:space="preserve"> (</w:t>
      </w:r>
      <w:r w:rsidRPr="0059373D">
        <w:rPr>
          <w:b/>
        </w:rPr>
        <w:t>Figure 6.2 B</w:t>
      </w:r>
      <w:r w:rsidRPr="0059373D">
        <w:t xml:space="preserve">), a time-dependent reduction in </w:t>
      </w:r>
      <w:r>
        <w:t xml:space="preserve">the </w:t>
      </w:r>
      <w:r w:rsidRPr="0059373D">
        <w:t>number of rotations was observed in all animal groups. However, an extensive recovery with 97% reduction of rotational turns was seen in LV-</w:t>
      </w:r>
      <w:r>
        <w:t>h</w:t>
      </w:r>
      <w:r w:rsidRPr="001602E0">
        <w:t>GDNF</w:t>
      </w:r>
      <w:r w:rsidRPr="0059373D">
        <w:t>-treated animals</w:t>
      </w:r>
      <w:r>
        <w:t xml:space="preserve"> </w:t>
      </w:r>
      <w:r w:rsidRPr="0059373D">
        <w:t>whereas those injected with LV-</w:t>
      </w:r>
      <w:r w:rsidRPr="001602E0">
        <w:t>eGFP</w:t>
      </w:r>
      <w:r w:rsidRPr="0059373D">
        <w:t xml:space="preserve"> </w:t>
      </w:r>
      <w:r>
        <w:t>vectors display</w:t>
      </w:r>
      <w:r w:rsidRPr="0059373D">
        <w:t>ed a 66% reduction. Furthermore, significant differences in rotational behaviour were observed between GDNF- and eGFP-treated groups, which commenced from the 2</w:t>
      </w:r>
      <w:r w:rsidRPr="0059373D">
        <w:rPr>
          <w:vertAlign w:val="superscript"/>
        </w:rPr>
        <w:t>nd</w:t>
      </w:r>
      <w:r w:rsidRPr="0059373D">
        <w:t xml:space="preserve"> test. Despite higher </w:t>
      </w:r>
      <w:r w:rsidRPr="001602E0">
        <w:t>GDNF</w:t>
      </w:r>
      <w:r w:rsidRPr="0059373D">
        <w:t xml:space="preserve"> expression res</w:t>
      </w:r>
      <w:r>
        <w:t>ulted from IPLV administration</w:t>
      </w:r>
      <w:r w:rsidRPr="0059373D">
        <w:t>, the improvement of behaviour in IPLV-injected rats was similar to those injected with IDLVs (</w:t>
      </w:r>
      <w:r w:rsidRPr="0059373D">
        <w:rPr>
          <w:i/>
        </w:rPr>
        <w:t>p</w:t>
      </w:r>
      <w:r w:rsidRPr="0059373D">
        <w:t xml:space="preserve"> = 0.36).</w:t>
      </w:r>
    </w:p>
    <w:p w:rsidR="006179E6" w:rsidRPr="003D306D" w:rsidRDefault="006179E6" w:rsidP="006179E6">
      <w:pPr>
        <w:rPr>
          <w:sz w:val="23"/>
          <w:szCs w:val="23"/>
        </w:rPr>
      </w:pPr>
      <w:r w:rsidRPr="0059373D">
        <w:t>In tests induced by apomorphine (</w:t>
      </w:r>
      <w:r w:rsidRPr="0059373D">
        <w:rPr>
          <w:b/>
        </w:rPr>
        <w:t>Figure 6.2 C</w:t>
      </w:r>
      <w:r w:rsidRPr="0059373D">
        <w:t>), the number of rotational turns in all groups increased 60-84% from the 1</w:t>
      </w:r>
      <w:r w:rsidRPr="0059373D">
        <w:rPr>
          <w:vertAlign w:val="superscript"/>
        </w:rPr>
        <w:t>st</w:t>
      </w:r>
      <w:r w:rsidRPr="0059373D">
        <w:t xml:space="preserve"> to the 2</w:t>
      </w:r>
      <w:r w:rsidRPr="0059373D">
        <w:rPr>
          <w:vertAlign w:val="superscript"/>
        </w:rPr>
        <w:t>nd</w:t>
      </w:r>
      <w:r w:rsidRPr="0059373D">
        <w:t xml:space="preserve"> test but </w:t>
      </w:r>
      <w:r>
        <w:t>remained</w:t>
      </w:r>
      <w:r w:rsidRPr="0059373D">
        <w:t xml:space="preserve"> almost stable afterwards</w:t>
      </w:r>
      <w:r>
        <w:t>. Although this increase showed a</w:t>
      </w:r>
      <w:r w:rsidRPr="0059373D">
        <w:t xml:space="preserve"> </w:t>
      </w:r>
      <w:r>
        <w:t>1</w:t>
      </w:r>
      <w:r w:rsidRPr="0059373D">
        <w:t>2% difference between GDNF- and eGFP-treated groups, no statistical</w:t>
      </w:r>
      <w:r>
        <w:t>ly significant differences</w:t>
      </w:r>
      <w:r w:rsidRPr="0059373D">
        <w:t xml:space="preserve"> </w:t>
      </w:r>
      <w:r>
        <w:t>were</w:t>
      </w:r>
      <w:r w:rsidRPr="0059373D">
        <w:t xml:space="preserve"> detected (</w:t>
      </w:r>
      <w:r w:rsidRPr="0059373D">
        <w:rPr>
          <w:i/>
        </w:rPr>
        <w:t>p</w:t>
      </w:r>
      <w:r w:rsidRPr="0059373D">
        <w:t xml:space="preserve"> = 0.48).  </w:t>
      </w:r>
    </w:p>
    <w:p w:rsidR="006179E6" w:rsidRDefault="006179E6" w:rsidP="006179E6">
      <w:pPr>
        <w:rPr>
          <w:sz w:val="23"/>
          <w:szCs w:val="23"/>
        </w:rPr>
      </w:pPr>
      <w:r w:rsidRPr="003D306D">
        <w:rPr>
          <w:sz w:val="23"/>
          <w:szCs w:val="23"/>
        </w:rPr>
        <w:br w:type="page"/>
      </w:r>
    </w:p>
    <w:p w:rsidR="005B33C8" w:rsidRPr="003D306D" w:rsidRDefault="005B33C8" w:rsidP="006179E6">
      <w:pPr>
        <w:rPr>
          <w:sz w:val="23"/>
          <w:szCs w:val="23"/>
        </w:rPr>
      </w:pPr>
    </w:p>
    <w:p w:rsidR="006179E6" w:rsidRPr="003D306D" w:rsidRDefault="00DB0C88" w:rsidP="006179E6">
      <w:pPr>
        <w:rPr>
          <w:sz w:val="23"/>
          <w:szCs w:val="23"/>
        </w:rPr>
      </w:pPr>
      <w:r>
        <w:rPr>
          <w:noProof/>
          <w:sz w:val="23"/>
          <w:szCs w:val="23"/>
          <w:lang w:eastAsia="en-GB"/>
        </w:rPr>
        <w:pict>
          <v:group id="_x0000_s2078" style="position:absolute;left:0;text-align:left;margin-left:-33.9pt;margin-top:-46pt;width:470.35pt;height:415.45pt;z-index:251752448" coordorigin="1590,1239" coordsize="9407,8309">
            <v:group id="_x0000_s2079" style="position:absolute;left:3162;top:1239;width:5938;height:4565" coordorigin="3162,1284" coordsize="5938,4565">
              <v:shape id="_x0000_s2080" type="#_x0000_t75" style="position:absolute;left:3162;top:1668;width:5938;height:4181" fillcolor="#fffff7">
                <v:fill color2="#ffffd9"/>
                <v:imagedata r:id="rId319" o:title=""/>
                <v:shadow color="#777"/>
              </v:shape>
              <v:shape id="_x0000_s2081" type="#_x0000_t202" style="position:absolute;left:3734;top:1284;width:483;height:536" stroked="f">
                <v:textbox style="mso-next-textbox:#_x0000_s2081">
                  <w:txbxContent>
                    <w:p w:rsidR="00466BDA" w:rsidRPr="00602D96" w:rsidRDefault="00466BDA" w:rsidP="006179E6">
                      <w:pPr>
                        <w:spacing w:before="0" w:after="0" w:line="240" w:lineRule="auto"/>
                        <w:jc w:val="center"/>
                        <w:rPr>
                          <w:b/>
                          <w:sz w:val="28"/>
                          <w:szCs w:val="28"/>
                        </w:rPr>
                      </w:pPr>
                      <w:r w:rsidRPr="00602D96">
                        <w:rPr>
                          <w:b/>
                          <w:sz w:val="28"/>
                          <w:szCs w:val="28"/>
                        </w:rPr>
                        <w:t>A</w:t>
                      </w:r>
                    </w:p>
                  </w:txbxContent>
                </v:textbox>
              </v:shape>
            </v:group>
            <v:group id="_x0000_s2082" style="position:absolute;left:5940;top:6166;width:5057;height:3382" coordorigin="6000,6181" coordsize="5057,3382">
              <v:shape id="_x0000_s2083" type="#_x0000_t202" style="position:absolute;left:6447;top:6181;width:483;height:449" stroked="f">
                <v:textbox style="mso-next-textbox:#_x0000_s2083">
                  <w:txbxContent>
                    <w:p w:rsidR="00466BDA" w:rsidRPr="00602D96" w:rsidRDefault="00466BDA" w:rsidP="006179E6">
                      <w:pPr>
                        <w:spacing w:before="0" w:after="0" w:line="240" w:lineRule="auto"/>
                        <w:jc w:val="center"/>
                        <w:rPr>
                          <w:b/>
                          <w:sz w:val="28"/>
                          <w:szCs w:val="28"/>
                        </w:rPr>
                      </w:pPr>
                      <w:r>
                        <w:rPr>
                          <w:b/>
                          <w:sz w:val="28"/>
                          <w:szCs w:val="28"/>
                        </w:rPr>
                        <w:t>C</w:t>
                      </w:r>
                    </w:p>
                  </w:txbxContent>
                </v:textbox>
              </v:shape>
              <v:shape id="Object 6" o:spid="_x0000_s2084" type="#_x0000_t75" style="position:absolute;left:6000;top:6525;width:5057;height:3038" fillcolor="#fffff7">
                <v:fill color2="#ffffd9"/>
                <v:imagedata r:id="rId320" o:title=""/>
                <v:shadow color="#777"/>
              </v:shape>
            </v:group>
            <v:group id="_x0000_s2085" style="position:absolute;left:1590;top:6165;width:4692;height:3187" coordorigin="1620,6165" coordsize="4692,3187">
              <v:shape id="_x0000_s2086" type="#_x0000_t75" style="position:absolute;left:1620;top:6615;width:4692;height:2737" wrapcoords="6713 800 6574 1538 7270 1723 10783 1785 10783 2769 1774 3508 1809 4062 2678 4738 3061 4738 3061 5723 1183 6154 626 6400 661 6708 522 7692 522 9415 1217 9662 800 9662 522 9785 487 13600 522 16492 730 16554 3061 16554 661 16800 522 16862 522 18400 765 18523 2504 18523 2504 18954 2817 19508 3061 19508 3061 20492 2052 20923 1843 21354 1948 21477 2713 21477 3061 21477 3304 21046 3270 20492 19165 20185 19165 19569 3270 19508 20035 19015 20348 18523 18643 18523 18748 18092 17774 17969 12487 17538 15165 17477 18643 16923 18643 14646 18574 13600 18783 11754 18435 11692 15270 11631 11757 10646 11930 9846 11722 9785 11896 9477 11861 8985 8870 8677 8348 7692 8348 6708 8487 5538 8278 5354 6574 4738 6539 3877 6504 3754 10748 2769 10783 1785 15096 1785 16730 1538 16661 800 6713 800">
                <v:imagedata r:id="rId321" o:title=""/>
              </v:shape>
              <v:shape id="_x0000_s2087" type="#_x0000_t202" style="position:absolute;left:2031;top:6165;width:483;height:449" stroked="f">
                <v:textbox style="mso-next-textbox:#_x0000_s2087">
                  <w:txbxContent>
                    <w:p w:rsidR="00466BDA" w:rsidRPr="00602D96" w:rsidRDefault="00466BDA" w:rsidP="006179E6">
                      <w:pPr>
                        <w:spacing w:before="0" w:after="0" w:line="240" w:lineRule="auto"/>
                        <w:jc w:val="center"/>
                        <w:rPr>
                          <w:b/>
                          <w:sz w:val="28"/>
                          <w:szCs w:val="28"/>
                        </w:rPr>
                      </w:pPr>
                      <w:r>
                        <w:rPr>
                          <w:b/>
                          <w:sz w:val="28"/>
                          <w:szCs w:val="28"/>
                        </w:rPr>
                        <w:t>B</w:t>
                      </w:r>
                    </w:p>
                  </w:txbxContent>
                </v:textbox>
              </v:shape>
            </v:group>
          </v:group>
          <o:OLEObject Type="Embed" ProgID="Prism5.Document" ShapeID="_x0000_s2086" DrawAspect="Content" ObjectID="_1445242560" r:id="rId322"/>
        </w:pict>
      </w: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Default="006179E6" w:rsidP="006179E6">
      <w:pPr>
        <w:rPr>
          <w:sz w:val="15"/>
          <w:szCs w:val="23"/>
        </w:rPr>
      </w:pPr>
    </w:p>
    <w:p w:rsidR="006179E6" w:rsidRPr="00785343" w:rsidRDefault="006179E6" w:rsidP="006179E6">
      <w:pPr>
        <w:rPr>
          <w:sz w:val="7"/>
          <w:szCs w:val="23"/>
        </w:rPr>
      </w:pPr>
    </w:p>
    <w:p w:rsidR="006179E6" w:rsidRPr="006E3F9D" w:rsidRDefault="006179E6" w:rsidP="006179E6">
      <w:pPr>
        <w:spacing w:line="360" w:lineRule="auto"/>
        <w:rPr>
          <w:sz w:val="20"/>
          <w:szCs w:val="20"/>
        </w:rPr>
      </w:pPr>
      <w:bookmarkStart w:id="1225" w:name="_Toc337585866"/>
      <w:bookmarkStart w:id="1226" w:name="_Toc338502132"/>
      <w:bookmarkStart w:id="1227" w:name="_Toc341039193"/>
      <w:bookmarkStart w:id="1228" w:name="_Toc356080176"/>
      <w:r w:rsidRPr="006E3F9D">
        <w:rPr>
          <w:b/>
          <w:sz w:val="20"/>
          <w:szCs w:val="20"/>
        </w:rPr>
        <w:t>Figure 6.</w:t>
      </w:r>
      <w:r w:rsidR="00122438" w:rsidRPr="006E3F9D">
        <w:rPr>
          <w:b/>
          <w:sz w:val="20"/>
          <w:szCs w:val="20"/>
        </w:rPr>
        <w:fldChar w:fldCharType="begin"/>
      </w:r>
      <w:r w:rsidRPr="006E3F9D">
        <w:rPr>
          <w:b/>
          <w:sz w:val="20"/>
          <w:szCs w:val="20"/>
        </w:rPr>
        <w:instrText xml:space="preserve"> SEQ Figure_6. \* ARABIC </w:instrText>
      </w:r>
      <w:r w:rsidR="00122438" w:rsidRPr="006E3F9D">
        <w:rPr>
          <w:b/>
          <w:sz w:val="20"/>
          <w:szCs w:val="20"/>
        </w:rPr>
        <w:fldChar w:fldCharType="separate"/>
      </w:r>
      <w:r w:rsidRPr="006E3F9D">
        <w:rPr>
          <w:b/>
          <w:noProof/>
          <w:sz w:val="20"/>
          <w:szCs w:val="20"/>
        </w:rPr>
        <w:t>2</w:t>
      </w:r>
      <w:r w:rsidR="00122438" w:rsidRPr="006E3F9D">
        <w:rPr>
          <w:b/>
          <w:sz w:val="20"/>
          <w:szCs w:val="20"/>
        </w:rPr>
        <w:fldChar w:fldCharType="end"/>
      </w:r>
      <w:r w:rsidRPr="006E3F9D">
        <w:rPr>
          <w:b/>
          <w:sz w:val="20"/>
          <w:szCs w:val="20"/>
        </w:rPr>
        <w:t xml:space="preserve">: Drug-induced rotational movement in 6-OHDA-lesioned rats injected with LV-hGDNF. </w:t>
      </w:r>
      <w:r w:rsidRPr="006E3F9D">
        <w:rPr>
          <w:sz w:val="20"/>
          <w:szCs w:val="20"/>
        </w:rPr>
        <w:t xml:space="preserve">(A) A time course of the experiment superimposed on a weight gain chart is shown, with no significant differences between groups at each time point. (B, C) Summaries of animal rotational movement induced by (B) amphetamine and (C) apomorphine are shown. Following </w:t>
      </w:r>
      <w:r w:rsidR="002070CE" w:rsidRPr="006E3F9D">
        <w:rPr>
          <w:sz w:val="20"/>
          <w:szCs w:val="20"/>
        </w:rPr>
        <w:t>30-minute</w:t>
      </w:r>
      <w:r w:rsidRPr="006E3F9D">
        <w:rPr>
          <w:sz w:val="20"/>
          <w:szCs w:val="20"/>
        </w:rPr>
        <w:t xml:space="preserve"> acclimation (baseline), animals were injected with the drug and net 360</w:t>
      </w:r>
      <w:r w:rsidRPr="006E3F9D">
        <w:rPr>
          <w:sz w:val="20"/>
          <w:szCs w:val="20"/>
          <w:vertAlign w:val="superscript"/>
        </w:rPr>
        <w:t>o</w:t>
      </w:r>
      <w:r w:rsidRPr="006E3F9D">
        <w:rPr>
          <w:sz w:val="20"/>
          <w:szCs w:val="20"/>
        </w:rPr>
        <w:t xml:space="preserve"> rotations were counted for an additional 90 minutes. (B) In amphetamine-induced tests, GDNF-treated animals showed a significant recovery of behaviour (compared to eGFP-treated animals) starting from the 2</w:t>
      </w:r>
      <w:r w:rsidRPr="006E3F9D">
        <w:rPr>
          <w:sz w:val="20"/>
          <w:szCs w:val="20"/>
          <w:vertAlign w:val="superscript"/>
        </w:rPr>
        <w:t>nd</w:t>
      </w:r>
      <w:r w:rsidRPr="006E3F9D">
        <w:rPr>
          <w:sz w:val="20"/>
          <w:szCs w:val="20"/>
        </w:rPr>
        <w:t xml:space="preserve"> test, with similar improvements between IPLV- and IDLV-hGDNF-treated groups. (C) No significant behavioural changes were detected between animal groups in apomorphine-induced tests. Data were statistically analyzed by two-way ANOVA and Bonferroni’s post-hoc test; error bars represent the S.E.M; </w:t>
      </w:r>
      <w:r w:rsidRPr="006E3F9D">
        <w:rPr>
          <w:i/>
          <w:sz w:val="20"/>
          <w:szCs w:val="20"/>
        </w:rPr>
        <w:t xml:space="preserve">n </w:t>
      </w:r>
      <w:r w:rsidRPr="006E3F9D">
        <w:rPr>
          <w:sz w:val="20"/>
          <w:szCs w:val="20"/>
        </w:rPr>
        <w:t>= 10 per group</w:t>
      </w:r>
      <w:bookmarkEnd w:id="1225"/>
      <w:bookmarkEnd w:id="1226"/>
      <w:bookmarkEnd w:id="1227"/>
      <w:r w:rsidRPr="006E3F9D">
        <w:rPr>
          <w:sz w:val="20"/>
          <w:szCs w:val="20"/>
        </w:rPr>
        <w:t>; *</w:t>
      </w:r>
      <w:r w:rsidRPr="006E3F9D">
        <w:rPr>
          <w:i/>
          <w:sz w:val="20"/>
          <w:szCs w:val="20"/>
        </w:rPr>
        <w:t>p</w:t>
      </w:r>
      <w:r w:rsidRPr="006E3F9D">
        <w:rPr>
          <w:sz w:val="20"/>
          <w:szCs w:val="20"/>
        </w:rPr>
        <w:t>&lt;0.05.</w:t>
      </w:r>
      <w:bookmarkEnd w:id="1228"/>
    </w:p>
    <w:p w:rsidR="006179E6" w:rsidRPr="0059373D" w:rsidRDefault="006179E6" w:rsidP="006179E6">
      <w:bookmarkStart w:id="1229" w:name="OLE_LINK11"/>
      <w:r w:rsidRPr="0059373D">
        <w:lastRenderedPageBreak/>
        <w:t>Clarification of changes in animal behaviour was carried out by quantifying the number of rotations in each 10 minutes of the tests. Animals injected wit</w:t>
      </w:r>
      <w:r>
        <w:t>h amphetamine displayed a gradual</w:t>
      </w:r>
      <w:r w:rsidRPr="0059373D">
        <w:t xml:space="preserve"> increase </w:t>
      </w:r>
      <w:r>
        <w:t>in</w:t>
      </w:r>
      <w:r w:rsidRPr="0059373D">
        <w:t xml:space="preserve"> rotational turns from injection time to minute 50-60, when significant differences between GDNF- and eGFP-treated groups were detected</w:t>
      </w:r>
      <w:r>
        <w:t xml:space="preserve"> </w:t>
      </w:r>
      <w:r w:rsidRPr="0059373D">
        <w:t>(</w:t>
      </w:r>
      <w:r w:rsidRPr="0059373D">
        <w:rPr>
          <w:b/>
        </w:rPr>
        <w:t>Figure 6.3</w:t>
      </w:r>
      <w:r w:rsidRPr="0059373D">
        <w:t xml:space="preserve">). In contrast, apomorphine administration induced the animals to rotate immediately. However, this stimulation declined </w:t>
      </w:r>
      <w:r>
        <w:t>with</w:t>
      </w:r>
      <w:r w:rsidRPr="0059373D">
        <w:t xml:space="preserve"> time and most animals </w:t>
      </w:r>
      <w:r>
        <w:t>returned to baseline activity levels</w:t>
      </w:r>
      <w:r w:rsidRPr="0059373D">
        <w:t xml:space="preserve"> from minute 80 onwards</w:t>
      </w:r>
      <w:r>
        <w:t xml:space="preserve">. There was no significant difference in the number of rotational turns at each time point between GDNF- and eGFP-treated rats </w:t>
      </w:r>
      <w:r w:rsidRPr="0059373D">
        <w:t>(</w:t>
      </w:r>
      <w:r w:rsidRPr="0059373D">
        <w:rPr>
          <w:b/>
        </w:rPr>
        <w:t>Figure 6.4</w:t>
      </w:r>
      <w:r w:rsidRPr="0059373D">
        <w:t>).</w:t>
      </w:r>
    </w:p>
    <w:p w:rsidR="006179E6" w:rsidRPr="0059373D" w:rsidRDefault="0031090F" w:rsidP="006179E6">
      <w:r>
        <w:t>In sum</w:t>
      </w:r>
      <w:r w:rsidR="001B7B8C">
        <w:t>mary</w:t>
      </w:r>
      <w:r>
        <w:t>, t</w:t>
      </w:r>
      <w:r w:rsidR="006179E6" w:rsidRPr="0059373D">
        <w:t>hese results confirm</w:t>
      </w:r>
      <w:r w:rsidR="006179E6">
        <w:t>ed</w:t>
      </w:r>
      <w:r w:rsidR="006179E6" w:rsidRPr="0059373D">
        <w:t xml:space="preserve"> the neuroprotection of intrastriatal GDNF </w:t>
      </w:r>
      <w:r w:rsidR="006179E6">
        <w:t xml:space="preserve">administration </w:t>
      </w:r>
      <w:r w:rsidR="006179E6" w:rsidRPr="0059373D">
        <w:t>in 6-OHDA-lesioned rats. The data importantly demonstrate</w:t>
      </w:r>
      <w:r w:rsidR="006179E6">
        <w:t>d</w:t>
      </w:r>
      <w:r w:rsidR="006179E6" w:rsidRPr="0059373D">
        <w:t xml:space="preserve"> efficient delivery and long-lasting </w:t>
      </w:r>
      <w:r w:rsidR="006179E6" w:rsidRPr="00CE186E">
        <w:t>GDNF</w:t>
      </w:r>
      <w:r w:rsidR="006179E6" w:rsidRPr="0059373D">
        <w:rPr>
          <w:i/>
        </w:rPr>
        <w:t xml:space="preserve"> </w:t>
      </w:r>
      <w:r w:rsidR="006179E6" w:rsidRPr="0059373D">
        <w:t xml:space="preserve">expression from LVs, with no significant differences between IPLVs and IDLVs. </w:t>
      </w:r>
    </w:p>
    <w:bookmarkEnd w:id="1229"/>
    <w:p w:rsidR="006179E6" w:rsidRPr="003D306D" w:rsidRDefault="006179E6" w:rsidP="006179E6">
      <w:pPr>
        <w:rPr>
          <w:sz w:val="23"/>
          <w:szCs w:val="23"/>
        </w:rPr>
      </w:pPr>
    </w:p>
    <w:p w:rsidR="006179E6" w:rsidRDefault="006179E6" w:rsidP="006179E6">
      <w:pPr>
        <w:rPr>
          <w:sz w:val="23"/>
          <w:szCs w:val="23"/>
        </w:rPr>
      </w:pPr>
      <w:r w:rsidRPr="003D306D">
        <w:rPr>
          <w:sz w:val="23"/>
          <w:szCs w:val="23"/>
        </w:rPr>
        <w:br w:type="page"/>
      </w:r>
    </w:p>
    <w:p w:rsidR="00E60B4F" w:rsidRDefault="00DB0C88" w:rsidP="006179E6">
      <w:pPr>
        <w:rPr>
          <w:sz w:val="23"/>
          <w:szCs w:val="23"/>
        </w:rPr>
      </w:pPr>
      <w:r>
        <w:rPr>
          <w:noProof/>
          <w:sz w:val="23"/>
          <w:szCs w:val="23"/>
          <w:lang w:eastAsia="en-GB"/>
        </w:rPr>
        <w:lastRenderedPageBreak/>
        <w:pict>
          <v:group id="_x0000_s2112" style="position:absolute;left:0;text-align:left;margin-left:195.6pt;margin-top:-1.75pt;width:242.25pt;height:163.95pt;z-index:251765760" coordorigin="6340,1331" coordsize="4856,3398">
            <v:shape id="_x0000_s2113" type="#_x0000_t202" style="position:absolute;left:6574;top:1331;width:487;height:532" stroked="f">
              <v:textbox style="mso-next-textbox:#_x0000_s2113">
                <w:txbxContent>
                  <w:p w:rsidR="00466BDA" w:rsidRPr="00F93578" w:rsidRDefault="00466BDA" w:rsidP="006179E6">
                    <w:pPr>
                      <w:spacing w:before="0" w:after="0" w:line="240" w:lineRule="auto"/>
                      <w:jc w:val="center"/>
                      <w:rPr>
                        <w:b/>
                        <w:sz w:val="28"/>
                        <w:szCs w:val="28"/>
                      </w:rPr>
                    </w:pPr>
                    <w:r>
                      <w:rPr>
                        <w:b/>
                        <w:sz w:val="28"/>
                        <w:szCs w:val="28"/>
                      </w:rPr>
                      <w:t>B</w:t>
                    </w:r>
                  </w:p>
                </w:txbxContent>
              </v:textbox>
            </v:shape>
            <v:shape id="_x0000_s2114" type="#_x0000_t75" style="position:absolute;left:6340;top:1656;width:4856;height:3073;mso-wrap-style:none;v-text-anchor:middle" fillcolor="#fffff7">
              <v:fill color2="#ffffd9"/>
              <v:imagedata r:id="rId323" o:title=""/>
              <v:shadow color="#777"/>
            </v:shape>
          </v:group>
          <o:OLEObject Type="Embed" ProgID="Prism5.Document" ShapeID="_x0000_s2114" DrawAspect="Content" ObjectID="_1445242561" r:id="rId324"/>
        </w:pict>
      </w:r>
      <w:r>
        <w:rPr>
          <w:noProof/>
          <w:sz w:val="23"/>
          <w:szCs w:val="23"/>
          <w:lang w:eastAsia="en-GB"/>
        </w:rPr>
        <w:pict>
          <v:group id="_x0000_s2109" style="position:absolute;left:0;text-align:left;margin-left:-37.65pt;margin-top:-1.5pt;width:239.55pt;height:163.7pt;z-index:251764736" coordorigin="1590,1331" coordsize="4911,3383">
            <v:shape id="_x0000_s2110" type="#_x0000_t202" style="position:absolute;left:1869;top:1331;width:467;height:535" stroked="f">
              <v:textbox style="mso-next-textbox:#_x0000_s2110">
                <w:txbxContent>
                  <w:p w:rsidR="00466BDA" w:rsidRPr="00F93578" w:rsidRDefault="00466BDA" w:rsidP="006179E6">
                    <w:pPr>
                      <w:spacing w:before="0" w:after="0" w:line="240" w:lineRule="auto"/>
                      <w:jc w:val="center"/>
                      <w:rPr>
                        <w:b/>
                        <w:sz w:val="28"/>
                        <w:szCs w:val="28"/>
                      </w:rPr>
                    </w:pPr>
                    <w:r>
                      <w:rPr>
                        <w:b/>
                        <w:sz w:val="28"/>
                        <w:szCs w:val="28"/>
                      </w:rPr>
                      <w:t>A</w:t>
                    </w:r>
                  </w:p>
                </w:txbxContent>
              </v:textbox>
            </v:shape>
            <v:shape id="_x0000_s2111" type="#_x0000_t75" style="position:absolute;left:1590;top:1680;width:4911;height:3034;mso-wrap-style:none;v-text-anchor:middle" fillcolor="#fffff7">
              <v:fill color2="#ffffd9"/>
              <v:imagedata r:id="rId325" o:title=""/>
              <v:shadow color="#777"/>
            </v:shape>
          </v:group>
          <o:OLEObject Type="Embed" ProgID="Prism5.Document" ShapeID="_x0000_s2111" DrawAspect="Content" ObjectID="_1445242562" r:id="rId326"/>
        </w:pict>
      </w:r>
    </w:p>
    <w:p w:rsidR="005B33C8" w:rsidRPr="003D306D" w:rsidRDefault="005B33C8"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DB0C88" w:rsidP="006179E6">
      <w:pPr>
        <w:rPr>
          <w:sz w:val="23"/>
          <w:szCs w:val="23"/>
        </w:rPr>
      </w:pPr>
      <w:r>
        <w:rPr>
          <w:noProof/>
          <w:sz w:val="23"/>
          <w:szCs w:val="23"/>
          <w:lang w:eastAsia="en-GB"/>
        </w:rPr>
        <w:pict>
          <v:group id="_x0000_s2115" style="position:absolute;left:0;text-align:left;margin-left:196.65pt;margin-top:14.4pt;width:237.45pt;height:170.05pt;z-index:251766784" coordorigin="6306,4920" coordsize="4675,3401">
            <v:shape id="_x0000_s2116" type="#_x0000_t202" style="position:absolute;left:6534;top:4920;width:467;height:526" stroked="f">
              <v:textbox style="mso-next-textbox:#_x0000_s2116">
                <w:txbxContent>
                  <w:p w:rsidR="00466BDA" w:rsidRPr="00F93578" w:rsidRDefault="00466BDA" w:rsidP="006179E6">
                    <w:pPr>
                      <w:spacing w:before="0" w:after="0" w:line="240" w:lineRule="auto"/>
                      <w:jc w:val="center"/>
                      <w:rPr>
                        <w:b/>
                        <w:sz w:val="28"/>
                        <w:szCs w:val="28"/>
                      </w:rPr>
                    </w:pPr>
                    <w:r>
                      <w:rPr>
                        <w:b/>
                        <w:sz w:val="28"/>
                        <w:szCs w:val="28"/>
                      </w:rPr>
                      <w:t>D</w:t>
                    </w:r>
                  </w:p>
                </w:txbxContent>
              </v:textbox>
            </v:shape>
            <v:shape id="_x0000_s2117" type="#_x0000_t75" style="position:absolute;left:6306;top:5291;width:4675;height:3030;mso-wrap-style:none;v-text-anchor:middle" fillcolor="#fffff7">
              <v:fill color2="#ffffd9"/>
              <v:imagedata r:id="rId327" o:title=""/>
              <v:shadow color="#777"/>
            </v:shape>
          </v:group>
          <o:OLEObject Type="Embed" ProgID="Prism5.Document" ShapeID="_x0000_s2117" DrawAspect="Content" ObjectID="_1445242563" r:id="rId328"/>
        </w:pict>
      </w:r>
      <w:r>
        <w:rPr>
          <w:noProof/>
          <w:sz w:val="23"/>
          <w:szCs w:val="23"/>
          <w:lang w:eastAsia="en-GB"/>
        </w:rPr>
        <w:pict>
          <v:group id="_x0000_s2106" style="position:absolute;left:0;text-align:left;margin-left:-36.9pt;margin-top:14.4pt;width:238.8pt;height:168.55pt;z-index:251763712" coordorigin="1624,5177" coordsize="4862,3191">
            <v:shape id="_x0000_s2107" type="#_x0000_t202" style="position:absolute;left:1868;top:5177;width:467;height:536" stroked="f">
              <v:textbox style="mso-next-textbox:#_x0000_s2107">
                <w:txbxContent>
                  <w:p w:rsidR="00466BDA" w:rsidRPr="00F93578" w:rsidRDefault="00466BDA" w:rsidP="006179E6">
                    <w:pPr>
                      <w:spacing w:before="0" w:after="0" w:line="240" w:lineRule="auto"/>
                      <w:jc w:val="center"/>
                      <w:rPr>
                        <w:b/>
                        <w:sz w:val="28"/>
                        <w:szCs w:val="28"/>
                      </w:rPr>
                    </w:pPr>
                    <w:r>
                      <w:rPr>
                        <w:b/>
                        <w:sz w:val="28"/>
                        <w:szCs w:val="28"/>
                      </w:rPr>
                      <w:t>C</w:t>
                    </w:r>
                  </w:p>
                </w:txbxContent>
              </v:textbox>
            </v:shape>
            <v:shape id="_x0000_s2108" type="#_x0000_t75" style="position:absolute;left:1624;top:5539;width:4862;height:2829;mso-wrap-style:none;v-text-anchor:middle" fillcolor="#fffff7">
              <v:fill color2="#ffffd9"/>
              <v:imagedata r:id="rId329" o:title=""/>
              <v:shadow color="#777"/>
            </v:shape>
          </v:group>
          <o:OLEObject Type="Embed" ProgID="Prism5.Document" ShapeID="_x0000_s2108" DrawAspect="Content" ObjectID="_1445242564" r:id="rId330"/>
        </w:pict>
      </w: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
          <w:szCs w:val="23"/>
        </w:rPr>
      </w:pPr>
    </w:p>
    <w:p w:rsidR="006179E6" w:rsidRPr="005B33C8" w:rsidRDefault="006179E6" w:rsidP="006179E6">
      <w:pPr>
        <w:pStyle w:val="Caption"/>
        <w:spacing w:before="100" w:beforeAutospacing="1" w:after="100" w:afterAutospacing="1" w:line="360" w:lineRule="auto"/>
        <w:jc w:val="both"/>
        <w:rPr>
          <w:sz w:val="11"/>
          <w:szCs w:val="21"/>
        </w:rPr>
      </w:pPr>
      <w:bookmarkStart w:id="1230" w:name="_Toc337585867"/>
      <w:bookmarkStart w:id="1231" w:name="_Toc338502133"/>
      <w:bookmarkStart w:id="1232" w:name="_Toc341039194"/>
    </w:p>
    <w:p w:rsidR="006179E6" w:rsidRPr="006E3F9D" w:rsidRDefault="006179E6" w:rsidP="006179E6">
      <w:pPr>
        <w:pStyle w:val="Caption"/>
        <w:spacing w:before="100" w:beforeAutospacing="1" w:after="100" w:afterAutospacing="1" w:line="360" w:lineRule="auto"/>
        <w:jc w:val="both"/>
        <w:rPr>
          <w:rStyle w:val="Strong"/>
          <w:b w:val="0"/>
          <w:sz w:val="20"/>
        </w:rPr>
      </w:pPr>
      <w:bookmarkStart w:id="1233" w:name="_Toc356080177"/>
      <w:r w:rsidRPr="006E3F9D">
        <w:rPr>
          <w:rFonts w:ascii="Century Gothic" w:hAnsi="Century Gothic"/>
        </w:rPr>
        <w:t>Figure 6.</w:t>
      </w:r>
      <w:r w:rsidR="00122438" w:rsidRPr="006E3F9D">
        <w:rPr>
          <w:rFonts w:ascii="Century Gothic" w:hAnsi="Century Gothic"/>
        </w:rPr>
        <w:fldChar w:fldCharType="begin"/>
      </w:r>
      <w:r w:rsidRPr="006E3F9D">
        <w:rPr>
          <w:rFonts w:ascii="Century Gothic" w:hAnsi="Century Gothic"/>
        </w:rPr>
        <w:instrText xml:space="preserve"> SEQ Figure_6. \* ARABIC </w:instrText>
      </w:r>
      <w:r w:rsidR="00122438" w:rsidRPr="006E3F9D">
        <w:rPr>
          <w:rFonts w:ascii="Century Gothic" w:hAnsi="Century Gothic"/>
        </w:rPr>
        <w:fldChar w:fldCharType="separate"/>
      </w:r>
      <w:r w:rsidRPr="006E3F9D">
        <w:rPr>
          <w:rFonts w:ascii="Century Gothic" w:hAnsi="Century Gothic"/>
          <w:noProof/>
        </w:rPr>
        <w:t>3</w:t>
      </w:r>
      <w:r w:rsidR="00122438" w:rsidRPr="006E3F9D">
        <w:rPr>
          <w:rFonts w:ascii="Century Gothic" w:hAnsi="Century Gothic"/>
        </w:rPr>
        <w:fldChar w:fldCharType="end"/>
      </w:r>
      <w:r w:rsidRPr="006E3F9D">
        <w:rPr>
          <w:rFonts w:ascii="Century Gothic" w:hAnsi="Century Gothic"/>
        </w:rPr>
        <w:t>: Time-course of amphetamine-induced rotational behaviour during tests</w:t>
      </w:r>
      <w:r w:rsidRPr="006E3F9D">
        <w:rPr>
          <w:rFonts w:ascii="Century Gothic" w:hAnsi="Century Gothic"/>
          <w:b w:val="0"/>
        </w:rPr>
        <w:t>.</w:t>
      </w:r>
      <w:r w:rsidRPr="006E3F9D">
        <w:rPr>
          <w:b w:val="0"/>
        </w:rPr>
        <w:t xml:space="preserve"> </w:t>
      </w:r>
      <w:r w:rsidRPr="006E3F9D">
        <w:rPr>
          <w:rStyle w:val="Strong"/>
          <w:b w:val="0"/>
          <w:sz w:val="20"/>
        </w:rPr>
        <w:t>6-OHDA-lesioned rats were injected with amphetamine and net 360</w:t>
      </w:r>
      <w:r w:rsidRPr="006E3F9D">
        <w:rPr>
          <w:rStyle w:val="Strong"/>
          <w:b w:val="0"/>
          <w:sz w:val="20"/>
          <w:vertAlign w:val="superscript"/>
        </w:rPr>
        <w:t>o</w:t>
      </w:r>
      <w:r w:rsidRPr="006E3F9D">
        <w:rPr>
          <w:rStyle w:val="Strong"/>
          <w:b w:val="0"/>
          <w:sz w:val="20"/>
        </w:rPr>
        <w:t xml:space="preserve"> rotations were counted for 90 minutes.</w:t>
      </w:r>
      <w:r w:rsidR="002070CE">
        <w:rPr>
          <w:rStyle w:val="Strong"/>
          <w:b w:val="0"/>
          <w:sz w:val="20"/>
        </w:rPr>
        <w:t xml:space="preserve"> The number of rotations per 10-</w:t>
      </w:r>
      <w:r w:rsidRPr="006E3F9D">
        <w:rPr>
          <w:rStyle w:val="Strong"/>
          <w:b w:val="0"/>
          <w:sz w:val="20"/>
        </w:rPr>
        <w:t>min</w:t>
      </w:r>
      <w:r>
        <w:rPr>
          <w:rStyle w:val="Strong"/>
          <w:b w:val="0"/>
          <w:sz w:val="20"/>
        </w:rPr>
        <w:t>ute interval was scor</w:t>
      </w:r>
      <w:r w:rsidRPr="006E3F9D">
        <w:rPr>
          <w:rStyle w:val="Strong"/>
          <w:b w:val="0"/>
          <w:sz w:val="20"/>
        </w:rPr>
        <w:t>ed, with ipsilateral turns counted as positive values and contralateral turns counted as negative values. (A) In the 1</w:t>
      </w:r>
      <w:r w:rsidRPr="006E3F9D">
        <w:rPr>
          <w:rStyle w:val="Strong"/>
          <w:b w:val="0"/>
          <w:sz w:val="20"/>
          <w:vertAlign w:val="superscript"/>
        </w:rPr>
        <w:t>st</w:t>
      </w:r>
      <w:r w:rsidRPr="006E3F9D">
        <w:rPr>
          <w:rStyle w:val="Strong"/>
          <w:b w:val="0"/>
          <w:sz w:val="20"/>
        </w:rPr>
        <w:t xml:space="preserve"> test, no differences in animal behaviour between groups were observed. However, from the (B) 2</w:t>
      </w:r>
      <w:r w:rsidRPr="006E3F9D">
        <w:rPr>
          <w:rStyle w:val="Strong"/>
          <w:b w:val="0"/>
          <w:sz w:val="20"/>
          <w:vertAlign w:val="superscript"/>
        </w:rPr>
        <w:t>nd</w:t>
      </w:r>
      <w:r w:rsidRPr="006E3F9D">
        <w:rPr>
          <w:rStyle w:val="Strong"/>
          <w:b w:val="0"/>
          <w:sz w:val="20"/>
        </w:rPr>
        <w:t>, (C) 3</w:t>
      </w:r>
      <w:r w:rsidRPr="006E3F9D">
        <w:rPr>
          <w:rStyle w:val="Strong"/>
          <w:b w:val="0"/>
          <w:sz w:val="20"/>
          <w:vertAlign w:val="superscript"/>
        </w:rPr>
        <w:t>rd</w:t>
      </w:r>
      <w:r w:rsidRPr="006E3F9D">
        <w:rPr>
          <w:rStyle w:val="Strong"/>
          <w:b w:val="0"/>
          <w:sz w:val="20"/>
        </w:rPr>
        <w:t>, and (D) 4</w:t>
      </w:r>
      <w:r w:rsidRPr="006E3F9D">
        <w:rPr>
          <w:rStyle w:val="Strong"/>
          <w:b w:val="0"/>
          <w:sz w:val="20"/>
          <w:vertAlign w:val="superscript"/>
        </w:rPr>
        <w:t>th</w:t>
      </w:r>
      <w:r w:rsidRPr="006E3F9D">
        <w:rPr>
          <w:rStyle w:val="Strong"/>
          <w:b w:val="0"/>
          <w:sz w:val="20"/>
        </w:rPr>
        <w:t xml:space="preserve"> tests, GDNF-treated animals showed a significant recovery of behaviour better than eGFP-treated animals. These changes occurred from minute 50-60 onwards of the tests.</w:t>
      </w:r>
      <w:r>
        <w:rPr>
          <w:rStyle w:val="Strong"/>
          <w:b w:val="0"/>
          <w:sz w:val="20"/>
        </w:rPr>
        <w:t xml:space="preserve"> Data were statistically analys</w:t>
      </w:r>
      <w:r w:rsidRPr="006E3F9D">
        <w:rPr>
          <w:rStyle w:val="Strong"/>
          <w:b w:val="0"/>
          <w:sz w:val="20"/>
        </w:rPr>
        <w:t xml:space="preserve">ed by two-way ANOVA and Bonferroni’s post-hoc test; error bars represent the S.E.M; </w:t>
      </w:r>
      <w:r w:rsidRPr="006E3F9D">
        <w:rPr>
          <w:rStyle w:val="Strong"/>
          <w:b w:val="0"/>
          <w:i/>
          <w:sz w:val="20"/>
        </w:rPr>
        <w:t>n</w:t>
      </w:r>
      <w:r w:rsidRPr="006E3F9D">
        <w:rPr>
          <w:rStyle w:val="Strong"/>
          <w:b w:val="0"/>
          <w:sz w:val="20"/>
        </w:rPr>
        <w:t xml:space="preserve"> = 10 per group</w:t>
      </w:r>
      <w:bookmarkEnd w:id="1230"/>
      <w:bookmarkEnd w:id="1231"/>
      <w:bookmarkEnd w:id="1232"/>
      <w:r w:rsidRPr="006E3F9D">
        <w:rPr>
          <w:rStyle w:val="Strong"/>
          <w:b w:val="0"/>
          <w:sz w:val="20"/>
        </w:rPr>
        <w:t>; *</w:t>
      </w:r>
      <w:r w:rsidRPr="006E3F9D">
        <w:rPr>
          <w:rStyle w:val="Strong"/>
          <w:b w:val="0"/>
          <w:i/>
          <w:sz w:val="20"/>
        </w:rPr>
        <w:t>p</w:t>
      </w:r>
      <w:r w:rsidRPr="006E3F9D">
        <w:rPr>
          <w:rStyle w:val="Strong"/>
          <w:b w:val="0"/>
          <w:sz w:val="20"/>
        </w:rPr>
        <w:t>&lt;0.05.</w:t>
      </w:r>
      <w:bookmarkEnd w:id="1233"/>
    </w:p>
    <w:p w:rsidR="006179E6" w:rsidRDefault="006179E6" w:rsidP="006179E6">
      <w:pPr>
        <w:rPr>
          <w:sz w:val="23"/>
          <w:szCs w:val="23"/>
        </w:rPr>
      </w:pPr>
      <w:r w:rsidRPr="003D306D">
        <w:rPr>
          <w:sz w:val="23"/>
          <w:szCs w:val="23"/>
        </w:rPr>
        <w:br w:type="page"/>
      </w:r>
    </w:p>
    <w:p w:rsidR="005B33C8" w:rsidRPr="003D306D" w:rsidRDefault="00DB0C88" w:rsidP="006179E6">
      <w:pPr>
        <w:rPr>
          <w:sz w:val="23"/>
          <w:szCs w:val="23"/>
        </w:rPr>
      </w:pPr>
      <w:r>
        <w:rPr>
          <w:noProof/>
          <w:sz w:val="23"/>
          <w:szCs w:val="23"/>
          <w:lang w:eastAsia="en-GB"/>
        </w:rPr>
        <w:lastRenderedPageBreak/>
        <w:pict>
          <v:group id="_x0000_s2169" style="position:absolute;left:0;text-align:left;margin-left:-34.5pt;margin-top:-4.7pt;width:479.15pt;height:183.45pt;z-index:251790848" coordorigin="1578,2122" coordsize="9583,3669">
            <v:group id="_x0000_s2161" style="position:absolute;left:1578;top:2122;width:4904;height:3669" coordorigin="1578,1278" coordsize="4904,3669">
              <v:shape id="_x0000_s2120" type="#_x0000_t202" style="position:absolute;left:1845;top:1278;width:470;height:535" stroked="f">
                <v:textbox style="mso-next-textbox:#_x0000_s2120">
                  <w:txbxContent>
                    <w:p w:rsidR="00466BDA" w:rsidRPr="00F93578" w:rsidRDefault="00466BDA" w:rsidP="006179E6">
                      <w:pPr>
                        <w:spacing w:before="0" w:after="0" w:line="240" w:lineRule="auto"/>
                        <w:jc w:val="center"/>
                        <w:rPr>
                          <w:b/>
                          <w:sz w:val="28"/>
                          <w:szCs w:val="28"/>
                        </w:rPr>
                      </w:pPr>
                      <w:r>
                        <w:rPr>
                          <w:b/>
                          <w:sz w:val="28"/>
                          <w:szCs w:val="28"/>
                        </w:rPr>
                        <w:t>A</w:t>
                      </w:r>
                    </w:p>
                  </w:txbxContent>
                </v:textbox>
              </v:shape>
              <v:shape id="_x0000_s2160" type="#_x0000_t75" style="position:absolute;left:1578;top:1805;width:4904;height:3142">
                <v:imagedata r:id="rId331" o:title=""/>
              </v:shape>
            </v:group>
            <v:group id="_x0000_s2164" style="position:absolute;left:6239;top:2122;width:4922;height:3642" coordorigin="6239,2966" coordsize="4922,3642">
              <v:shape id="_x0000_s2123" type="#_x0000_t202" style="position:absolute;left:6519;top:2966;width:466;height:527" stroked="f">
                <v:textbox style="mso-next-textbox:#_x0000_s2123">
                  <w:txbxContent>
                    <w:p w:rsidR="00466BDA" w:rsidRPr="00F93578" w:rsidRDefault="00466BDA" w:rsidP="006179E6">
                      <w:pPr>
                        <w:spacing w:before="0" w:after="0" w:line="240" w:lineRule="auto"/>
                        <w:jc w:val="center"/>
                        <w:rPr>
                          <w:b/>
                          <w:sz w:val="28"/>
                          <w:szCs w:val="28"/>
                        </w:rPr>
                      </w:pPr>
                      <w:r>
                        <w:rPr>
                          <w:b/>
                          <w:sz w:val="28"/>
                          <w:szCs w:val="28"/>
                        </w:rPr>
                        <w:t>B</w:t>
                      </w:r>
                    </w:p>
                  </w:txbxContent>
                </v:textbox>
              </v:shape>
              <v:shape id="_x0000_s2162" type="#_x0000_t75" style="position:absolute;left:6239;top:3463;width:4922;height:3145">
                <v:imagedata r:id="rId332" o:title=""/>
              </v:shape>
            </v:group>
          </v:group>
          <o:OLEObject Type="Embed" ProgID="Prism5.Document" ShapeID="_x0000_s2160" DrawAspect="Content" ObjectID="_1445242565" r:id="rId333"/>
          <o:OLEObject Type="Embed" ProgID="Prism5.Document" ShapeID="_x0000_s2162" DrawAspect="Content" ObjectID="_1445242566" r:id="rId334"/>
        </w:pict>
      </w: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6179E6" w:rsidP="006179E6">
      <w:pPr>
        <w:rPr>
          <w:sz w:val="23"/>
          <w:szCs w:val="23"/>
        </w:rPr>
      </w:pPr>
    </w:p>
    <w:p w:rsidR="006179E6" w:rsidRPr="003D306D" w:rsidRDefault="00DB0C88" w:rsidP="004F4A4A">
      <w:pPr>
        <w:rPr>
          <w:sz w:val="23"/>
          <w:szCs w:val="23"/>
        </w:rPr>
      </w:pPr>
      <w:r>
        <w:rPr>
          <w:noProof/>
          <w:sz w:val="23"/>
          <w:szCs w:val="23"/>
          <w:lang w:eastAsia="en-GB"/>
        </w:rPr>
        <w:pict>
          <v:group id="_x0000_s2170" style="position:absolute;left:0;text-align:left;margin-left:-36pt;margin-top:36.75pt;width:484.05pt;height:186.65pt;z-index:251799552" coordorigin="1548,5686" coordsize="9681,3733">
            <v:group id="_x0000_s2166" style="position:absolute;left:1548;top:5704;width:4986;height:3715" coordorigin="1548,6533" coordsize="4986,3715">
              <v:shape id="_x0000_s2126" type="#_x0000_t202" style="position:absolute;left:1845;top:6533;width:465;height:535" stroked="f">
                <v:textbox style="mso-next-textbox:#_x0000_s2126">
                  <w:txbxContent>
                    <w:p w:rsidR="00466BDA" w:rsidRPr="00F93578" w:rsidRDefault="00466BDA" w:rsidP="006179E6">
                      <w:pPr>
                        <w:spacing w:before="0" w:after="0" w:line="240" w:lineRule="auto"/>
                        <w:jc w:val="center"/>
                        <w:rPr>
                          <w:b/>
                          <w:sz w:val="28"/>
                          <w:szCs w:val="28"/>
                        </w:rPr>
                      </w:pPr>
                      <w:r>
                        <w:rPr>
                          <w:b/>
                          <w:sz w:val="28"/>
                          <w:szCs w:val="28"/>
                        </w:rPr>
                        <w:t>C</w:t>
                      </w:r>
                    </w:p>
                  </w:txbxContent>
                </v:textbox>
              </v:shape>
              <v:shape id="_x0000_s2165" type="#_x0000_t75" style="position:absolute;left:1548;top:7067;width:4986;height:3181">
                <v:imagedata r:id="rId335" o:title=""/>
              </v:shape>
            </v:group>
            <v:group id="_x0000_s2168" style="position:absolute;left:6195;top:5686;width:5034;height:3709" coordorigin="6180,6530" coordsize="5034,3709">
              <v:shape id="_x0000_s2129" type="#_x0000_t202" style="position:absolute;left:6489;top:6530;width:465;height:535" stroked="f">
                <v:textbox style="mso-next-textbox:#_x0000_s2129">
                  <w:txbxContent>
                    <w:p w:rsidR="00466BDA" w:rsidRPr="00F93578" w:rsidRDefault="00466BDA" w:rsidP="006179E6">
                      <w:pPr>
                        <w:spacing w:before="0" w:after="0" w:line="240" w:lineRule="auto"/>
                        <w:jc w:val="center"/>
                        <w:rPr>
                          <w:b/>
                          <w:sz w:val="28"/>
                          <w:szCs w:val="28"/>
                        </w:rPr>
                      </w:pPr>
                      <w:r>
                        <w:rPr>
                          <w:b/>
                          <w:sz w:val="28"/>
                          <w:szCs w:val="28"/>
                        </w:rPr>
                        <w:t>D</w:t>
                      </w:r>
                    </w:p>
                  </w:txbxContent>
                </v:textbox>
              </v:shape>
              <v:shape id="_x0000_s2167" type="#_x0000_t75" style="position:absolute;left:6180;top:7050;width:5034;height:3189">
                <v:imagedata r:id="rId336" o:title=""/>
              </v:shape>
            </v:group>
          </v:group>
          <o:OLEObject Type="Embed" ProgID="Prism5.Document" ShapeID="_x0000_s2165" DrawAspect="Content" ObjectID="_1445242567" r:id="rId337"/>
          <o:OLEObject Type="Embed" ProgID="Prism5.Document" ShapeID="_x0000_s2167" DrawAspect="Content" ObjectID="_1445242568" r:id="rId338"/>
        </w:pict>
      </w:r>
    </w:p>
    <w:p w:rsidR="006179E6" w:rsidRPr="003D306D" w:rsidRDefault="006179E6" w:rsidP="006179E6">
      <w:pPr>
        <w:rPr>
          <w:sz w:val="23"/>
          <w:szCs w:val="23"/>
        </w:rPr>
      </w:pPr>
    </w:p>
    <w:p w:rsidR="004F4A4A" w:rsidRDefault="004F4A4A" w:rsidP="006179E6">
      <w:pPr>
        <w:rPr>
          <w:sz w:val="23"/>
          <w:szCs w:val="23"/>
        </w:rPr>
      </w:pPr>
    </w:p>
    <w:p w:rsidR="004F4A4A" w:rsidRDefault="004F4A4A" w:rsidP="006179E6">
      <w:pPr>
        <w:rPr>
          <w:sz w:val="23"/>
          <w:szCs w:val="23"/>
        </w:rPr>
      </w:pPr>
    </w:p>
    <w:p w:rsidR="004F4A4A" w:rsidRDefault="004F4A4A" w:rsidP="006179E6">
      <w:pPr>
        <w:rPr>
          <w:sz w:val="23"/>
          <w:szCs w:val="23"/>
        </w:rPr>
      </w:pPr>
    </w:p>
    <w:p w:rsidR="004F4A4A" w:rsidRDefault="004F4A4A" w:rsidP="006179E6">
      <w:pPr>
        <w:rPr>
          <w:sz w:val="23"/>
          <w:szCs w:val="23"/>
        </w:rPr>
      </w:pPr>
    </w:p>
    <w:p w:rsidR="006179E6" w:rsidRPr="006E3F9D" w:rsidRDefault="006179E6" w:rsidP="006179E6">
      <w:pPr>
        <w:pStyle w:val="Caption"/>
        <w:spacing w:before="100" w:beforeAutospacing="1" w:after="100" w:afterAutospacing="1" w:line="360" w:lineRule="auto"/>
        <w:jc w:val="both"/>
        <w:rPr>
          <w:rStyle w:val="Heading1NgocCharChar"/>
          <w:rFonts w:eastAsia="Batang"/>
          <w:b/>
          <w:bCs/>
          <w:sz w:val="20"/>
          <w:szCs w:val="20"/>
        </w:rPr>
      </w:pPr>
      <w:bookmarkStart w:id="1234" w:name="_Toc337585868"/>
      <w:bookmarkStart w:id="1235" w:name="_Toc338502134"/>
      <w:bookmarkStart w:id="1236" w:name="_Toc341039195"/>
      <w:bookmarkStart w:id="1237" w:name="_Toc356080178"/>
      <w:r w:rsidRPr="006E3F9D">
        <w:rPr>
          <w:rFonts w:ascii="Century Gothic" w:hAnsi="Century Gothic"/>
        </w:rPr>
        <w:t>Figure 6.</w:t>
      </w:r>
      <w:r w:rsidR="00122438" w:rsidRPr="006E3F9D">
        <w:rPr>
          <w:rFonts w:ascii="Century Gothic" w:hAnsi="Century Gothic"/>
        </w:rPr>
        <w:fldChar w:fldCharType="begin"/>
      </w:r>
      <w:r w:rsidRPr="006E3F9D">
        <w:rPr>
          <w:rFonts w:ascii="Century Gothic" w:hAnsi="Century Gothic"/>
        </w:rPr>
        <w:instrText xml:space="preserve"> SEQ Figure_6. \* ARABIC </w:instrText>
      </w:r>
      <w:r w:rsidR="00122438" w:rsidRPr="006E3F9D">
        <w:rPr>
          <w:rFonts w:ascii="Century Gothic" w:hAnsi="Century Gothic"/>
        </w:rPr>
        <w:fldChar w:fldCharType="separate"/>
      </w:r>
      <w:r w:rsidRPr="006E3F9D">
        <w:rPr>
          <w:rFonts w:ascii="Century Gothic" w:hAnsi="Century Gothic"/>
          <w:noProof/>
        </w:rPr>
        <w:t>4</w:t>
      </w:r>
      <w:r w:rsidR="00122438" w:rsidRPr="006E3F9D">
        <w:rPr>
          <w:rFonts w:ascii="Century Gothic" w:hAnsi="Century Gothic"/>
        </w:rPr>
        <w:fldChar w:fldCharType="end"/>
      </w:r>
      <w:r w:rsidRPr="006E3F9D">
        <w:rPr>
          <w:rFonts w:ascii="Century Gothic" w:hAnsi="Century Gothic"/>
        </w:rPr>
        <w:t xml:space="preserve">: </w:t>
      </w:r>
      <w:r>
        <w:rPr>
          <w:rFonts w:ascii="Century Gothic" w:hAnsi="Century Gothic"/>
        </w:rPr>
        <w:t>Time-course</w:t>
      </w:r>
      <w:r w:rsidRPr="006E3F9D">
        <w:rPr>
          <w:rFonts w:ascii="Century Gothic" w:hAnsi="Century Gothic"/>
        </w:rPr>
        <w:t xml:space="preserve"> of apomorphine-induced rotation</w:t>
      </w:r>
      <w:r>
        <w:rPr>
          <w:rFonts w:ascii="Century Gothic" w:hAnsi="Century Gothic"/>
        </w:rPr>
        <w:t>al behaviour during tests</w:t>
      </w:r>
      <w:r w:rsidRPr="006E3F9D">
        <w:rPr>
          <w:rFonts w:ascii="Century Gothic" w:hAnsi="Century Gothic"/>
          <w:b w:val="0"/>
        </w:rPr>
        <w:t>.</w:t>
      </w:r>
      <w:r w:rsidRPr="006E3F9D">
        <w:rPr>
          <w:b w:val="0"/>
        </w:rPr>
        <w:t xml:space="preserve"> </w:t>
      </w:r>
      <w:r w:rsidRPr="006E3F9D">
        <w:rPr>
          <w:rStyle w:val="Strong"/>
          <w:b w:val="0"/>
          <w:sz w:val="20"/>
        </w:rPr>
        <w:t>6-OHDA-lesioned rats were injected with apomorphine and net 360</w:t>
      </w:r>
      <w:r w:rsidRPr="006E3F9D">
        <w:rPr>
          <w:rStyle w:val="Strong"/>
          <w:b w:val="0"/>
          <w:sz w:val="20"/>
          <w:vertAlign w:val="superscript"/>
        </w:rPr>
        <w:t>o</w:t>
      </w:r>
      <w:r w:rsidRPr="006E3F9D">
        <w:rPr>
          <w:rStyle w:val="Strong"/>
          <w:b w:val="0"/>
          <w:sz w:val="20"/>
        </w:rPr>
        <w:t xml:space="preserve"> rotations were counted for 90 minutes.</w:t>
      </w:r>
      <w:r w:rsidR="002070CE">
        <w:rPr>
          <w:rStyle w:val="Strong"/>
          <w:b w:val="0"/>
          <w:sz w:val="20"/>
        </w:rPr>
        <w:t xml:space="preserve"> The number of rotations per 10-</w:t>
      </w:r>
      <w:r w:rsidRPr="006E3F9D">
        <w:rPr>
          <w:rStyle w:val="Strong"/>
          <w:b w:val="0"/>
          <w:sz w:val="20"/>
        </w:rPr>
        <w:t>min</w:t>
      </w:r>
      <w:r>
        <w:rPr>
          <w:rStyle w:val="Strong"/>
          <w:b w:val="0"/>
          <w:sz w:val="20"/>
        </w:rPr>
        <w:t>ute interval</w:t>
      </w:r>
      <w:r w:rsidRPr="006E3F9D">
        <w:rPr>
          <w:rStyle w:val="Strong"/>
          <w:b w:val="0"/>
          <w:sz w:val="20"/>
        </w:rPr>
        <w:t xml:space="preserve"> was </w:t>
      </w:r>
      <w:r>
        <w:rPr>
          <w:rStyle w:val="Strong"/>
          <w:b w:val="0"/>
          <w:sz w:val="20"/>
        </w:rPr>
        <w:t>scor</w:t>
      </w:r>
      <w:r w:rsidRPr="006E3F9D">
        <w:rPr>
          <w:rStyle w:val="Strong"/>
          <w:b w:val="0"/>
          <w:sz w:val="20"/>
        </w:rPr>
        <w:t>ed in the (A) 1</w:t>
      </w:r>
      <w:r w:rsidRPr="006E3F9D">
        <w:rPr>
          <w:rStyle w:val="Strong"/>
          <w:b w:val="0"/>
          <w:sz w:val="20"/>
          <w:vertAlign w:val="superscript"/>
        </w:rPr>
        <w:t>st</w:t>
      </w:r>
      <w:r w:rsidRPr="006E3F9D">
        <w:rPr>
          <w:rStyle w:val="Strong"/>
          <w:b w:val="0"/>
          <w:sz w:val="20"/>
        </w:rPr>
        <w:t>, (B) 2</w:t>
      </w:r>
      <w:r w:rsidRPr="006E3F9D">
        <w:rPr>
          <w:rStyle w:val="Strong"/>
          <w:b w:val="0"/>
          <w:sz w:val="20"/>
          <w:vertAlign w:val="superscript"/>
        </w:rPr>
        <w:t>nd</w:t>
      </w:r>
      <w:r w:rsidRPr="006E3F9D">
        <w:rPr>
          <w:rStyle w:val="Strong"/>
          <w:b w:val="0"/>
          <w:sz w:val="20"/>
        </w:rPr>
        <w:t>, (C) 3</w:t>
      </w:r>
      <w:r w:rsidRPr="006E3F9D">
        <w:rPr>
          <w:rStyle w:val="Strong"/>
          <w:b w:val="0"/>
          <w:sz w:val="20"/>
          <w:vertAlign w:val="superscript"/>
        </w:rPr>
        <w:t>rd</w:t>
      </w:r>
      <w:r w:rsidRPr="006E3F9D">
        <w:rPr>
          <w:rStyle w:val="Strong"/>
          <w:b w:val="0"/>
          <w:sz w:val="20"/>
        </w:rPr>
        <w:t>, and (D) 4</w:t>
      </w:r>
      <w:r w:rsidRPr="006E3F9D">
        <w:rPr>
          <w:rStyle w:val="Strong"/>
          <w:b w:val="0"/>
          <w:sz w:val="20"/>
          <w:vertAlign w:val="superscript"/>
        </w:rPr>
        <w:t>th</w:t>
      </w:r>
      <w:r w:rsidRPr="006E3F9D">
        <w:rPr>
          <w:rStyle w:val="Strong"/>
          <w:b w:val="0"/>
          <w:sz w:val="20"/>
        </w:rPr>
        <w:t xml:space="preserve"> tests. Contralateral turns were counted as positive values and ipsilateral turns were counted as negative values. No significant differences in animal behaviour between groups were observed</w:t>
      </w:r>
      <w:r>
        <w:rPr>
          <w:rStyle w:val="Strong"/>
          <w:b w:val="0"/>
          <w:sz w:val="20"/>
        </w:rPr>
        <w:t>. Data were statistically analys</w:t>
      </w:r>
      <w:r w:rsidRPr="006E3F9D">
        <w:rPr>
          <w:rStyle w:val="Strong"/>
          <w:b w:val="0"/>
          <w:sz w:val="20"/>
        </w:rPr>
        <w:t xml:space="preserve">ed by two-way ANOVA and Bonferroni’s post-hoc test; error bars represent the S.E.M; </w:t>
      </w:r>
      <w:r w:rsidRPr="006E3F9D">
        <w:rPr>
          <w:rStyle w:val="Strong"/>
          <w:b w:val="0"/>
          <w:i/>
          <w:sz w:val="20"/>
        </w:rPr>
        <w:t>n</w:t>
      </w:r>
      <w:r w:rsidRPr="006E3F9D">
        <w:rPr>
          <w:rStyle w:val="Strong"/>
          <w:b w:val="0"/>
          <w:sz w:val="20"/>
        </w:rPr>
        <w:t xml:space="preserve"> = 10 per group.</w:t>
      </w:r>
      <w:bookmarkEnd w:id="1234"/>
      <w:bookmarkEnd w:id="1235"/>
      <w:bookmarkEnd w:id="1236"/>
      <w:bookmarkEnd w:id="1237"/>
    </w:p>
    <w:p w:rsidR="006179E6" w:rsidRPr="003D306D" w:rsidRDefault="006179E6" w:rsidP="006179E6">
      <w:pPr>
        <w:pStyle w:val="Heading1"/>
        <w:jc w:val="center"/>
        <w:rPr>
          <w:rStyle w:val="Heading1NgocCharChar"/>
          <w:b/>
          <w:bCs/>
          <w:sz w:val="28"/>
          <w:szCs w:val="28"/>
        </w:rPr>
      </w:pPr>
      <w:bookmarkStart w:id="1238" w:name="_Toc341038873"/>
      <w:bookmarkEnd w:id="1238"/>
    </w:p>
    <w:p w:rsidR="006179E6" w:rsidRDefault="006179E6" w:rsidP="00F37F2C">
      <w:pPr>
        <w:spacing w:before="0" w:beforeAutospacing="0" w:after="200" w:afterAutospacing="0" w:line="276" w:lineRule="auto"/>
      </w:pPr>
      <w:r>
        <w:br w:type="page"/>
      </w:r>
    </w:p>
    <w:p w:rsidR="003E4DB5" w:rsidRDefault="0011222E" w:rsidP="003E4DB5">
      <w:pPr>
        <w:pStyle w:val="Heading1"/>
      </w:pPr>
      <w:bookmarkStart w:id="1239" w:name="_Toc370678418"/>
      <w:r>
        <w:lastRenderedPageBreak/>
        <w:t>6.</w:t>
      </w:r>
      <w:r w:rsidR="00E10822">
        <w:t>5</w:t>
      </w:r>
      <w:r w:rsidR="003E4DB5">
        <w:t>. Discussion</w:t>
      </w:r>
      <w:bookmarkEnd w:id="1239"/>
    </w:p>
    <w:p w:rsidR="00CB3EB6" w:rsidRDefault="00633A66" w:rsidP="003E4DB5">
      <w:pPr>
        <w:rPr>
          <w:rFonts w:cs="MinionPro-Regular"/>
          <w:bCs/>
          <w:lang w:eastAsia="en-GB"/>
        </w:rPr>
      </w:pPr>
      <w:r>
        <w:rPr>
          <w:rFonts w:cs="MinionPro-Regular"/>
          <w:bCs/>
          <w:lang w:eastAsia="en-GB"/>
        </w:rPr>
        <w:t>The investigation of GDNF-induced neuroprotection mediated through LVs performed in this chapter was aimed to support the hypotheses that LV-driven GDNF is neuroprotective in 6-OHDA-lesion rat model of</w:t>
      </w:r>
      <w:r w:rsidR="00CB3EB6">
        <w:rPr>
          <w:rFonts w:cs="MinionPro-Regular"/>
          <w:bCs/>
          <w:lang w:eastAsia="en-GB"/>
        </w:rPr>
        <w:t xml:space="preserve"> PD and such therapeutic effect</w:t>
      </w:r>
      <w:r>
        <w:rPr>
          <w:rFonts w:cs="MinionPro-Regular"/>
          <w:bCs/>
          <w:lang w:eastAsia="en-GB"/>
        </w:rPr>
        <w:t xml:space="preserve"> is stable with similar efficacy between IDLVs and IPLVs. </w:t>
      </w:r>
    </w:p>
    <w:p w:rsidR="003E4DB5" w:rsidRDefault="003E4DB5" w:rsidP="003E4DB5">
      <w:pPr>
        <w:rPr>
          <w:rFonts w:cs="MinionPro-Regular"/>
          <w:bCs/>
          <w:lang w:eastAsia="en-GB"/>
        </w:rPr>
      </w:pPr>
      <w:r>
        <w:rPr>
          <w:rFonts w:cs="MinionPro-Regular"/>
          <w:bCs/>
          <w:lang w:eastAsia="en-GB"/>
        </w:rPr>
        <w:t xml:space="preserve">The data from </w:t>
      </w:r>
      <w:r>
        <w:rPr>
          <w:rFonts w:cs="MinionPro-Regular"/>
          <w:bCs/>
          <w:i/>
          <w:lang w:eastAsia="en-GB"/>
        </w:rPr>
        <w:t>in vivo</w:t>
      </w:r>
      <w:r>
        <w:rPr>
          <w:rFonts w:cs="MinionPro-Regular"/>
          <w:bCs/>
          <w:lang w:eastAsia="en-GB"/>
        </w:rPr>
        <w:t xml:space="preserve"> </w:t>
      </w:r>
      <w:r>
        <w:rPr>
          <w:rFonts w:cs="MinionPro-Regular"/>
          <w:bCs/>
          <w:i/>
          <w:lang w:eastAsia="en-GB"/>
        </w:rPr>
        <w:t xml:space="preserve">eGFP </w:t>
      </w:r>
      <w:r>
        <w:rPr>
          <w:rFonts w:cs="MinionPro-Regular"/>
          <w:bCs/>
          <w:lang w:eastAsia="en-GB"/>
        </w:rPr>
        <w:t>expression (figure 4.10) convincingly demonstrate that</w:t>
      </w:r>
      <w:r w:rsidRPr="0059373D">
        <w:rPr>
          <w:rFonts w:cs="MinionPro-Regular"/>
          <w:bCs/>
          <w:lang w:eastAsia="en-GB"/>
        </w:rPr>
        <w:t xml:space="preserve"> </w:t>
      </w:r>
      <w:r w:rsidRPr="0059373D">
        <w:t xml:space="preserve">LVs harbouring SYNp expressed </w:t>
      </w:r>
      <w:r>
        <w:t xml:space="preserve">the </w:t>
      </w:r>
      <w:r w:rsidRPr="0059373D">
        <w:t>transgene efficiently and stably</w:t>
      </w:r>
      <w:r>
        <w:t xml:space="preserve"> without any significant difference in the efficacy between IDLVs and IPLVs</w:t>
      </w:r>
      <w:r w:rsidRPr="0059373D">
        <w:t>. However</w:t>
      </w:r>
      <w:r>
        <w:t>,</w:t>
      </w:r>
      <w:r w:rsidRPr="0059373D">
        <w:t xml:space="preserve"> this neuronal-specific</w:t>
      </w:r>
      <w:r>
        <w:t>ity</w:t>
      </w:r>
      <w:r w:rsidRPr="0059373D">
        <w:rPr>
          <w:rFonts w:cs="MinionPro-Regular"/>
          <w:bCs/>
          <w:lang w:eastAsia="en-GB"/>
        </w:rPr>
        <w:t xml:space="preserve"> </w:t>
      </w:r>
      <w:r>
        <w:rPr>
          <w:rFonts w:cs="MinionPro-Regular"/>
          <w:bCs/>
          <w:lang w:eastAsia="en-GB"/>
        </w:rPr>
        <w:t>raises</w:t>
      </w:r>
      <w:r w:rsidRPr="0059373D">
        <w:rPr>
          <w:rFonts w:cs="MinionPro-Regular"/>
          <w:bCs/>
          <w:lang w:eastAsia="en-GB"/>
        </w:rPr>
        <w:t xml:space="preserve"> an important issue</w:t>
      </w:r>
      <w:r>
        <w:rPr>
          <w:rFonts w:cs="MinionPro-Regular"/>
          <w:bCs/>
          <w:lang w:eastAsia="en-GB"/>
        </w:rPr>
        <w:t>, especially in GDNF application</w:t>
      </w:r>
      <w:r w:rsidRPr="0059373D">
        <w:rPr>
          <w:rFonts w:cs="MinionPro-Regular"/>
          <w:bCs/>
          <w:lang w:eastAsia="en-GB"/>
        </w:rPr>
        <w:t xml:space="preserve">. Numerous studies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2",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id" : "ITEM-3", "itemData" : { "DOI" : "10.1038/mt.2011.11", "ISSN" : "1525-0024", "PMID" : "21343917", "abstract" : "Clinical trials involving direct infusion of neurotrophic therapies for Parkinson's disease (PD) have suffered from poor coverage of the putamen. The planned use of a novel interventional-magnetic resonance imaging (iMRI) targeting system for achieving precise, real-time convection-enhanced delivery in a planned clinical trial of adeno-associated virus serotype 2 (AAV2)-glial-derived neurotrophic factor (GDNF) in PD patients was modeled in nonhuman primates (NHP). NHP received bilateral coinfusions of gadoteridol (Gd)/AAV2-GDNF into two sites in each putamen, and three NHP received larger infusion volumes in the thalamus. The average targeting error for cannula tip placement in the putamen was &lt;1 mm, and adjacent putamenal infusions were distributed in a uniform manner. GDNF expression patterns in the putamen were highly correlated with areas of Gd distribution seen on MRI. The distribution volume to infusion volume ratio in the putamen was similar to that in the thalamus, where larger infusions were achieved. Modeling the placement of adjacent 150 and 300 \u00b5l thalamic infusions into the three-dimensional space of the human putamen demonstrated coverage of the postcommissural putamen, containment within the striatum and expected anterograde transport to globus pallidus and substantia nigra pars reticulata. The results elucidate the necessary parameters for achieving widespread GDNF expression in the putamenal motor area and afferent substantia nigra of PD patients.", "author" : [ { "dropping-particle" : "", "family" : "Richardson", "given" : "R Mark", "non-dropping-particle" : "", "parse-names" : false, "suffix" : "" }, { "dropping-particle" : "", "family" : "Kells", "given" : "Adrian P", "non-dropping-particle" : "", "parse-names" : false, "suffix" : "" }, { "dropping-particle" : "", "family" : "Rosenbluth", "given" : "Kathryn H", "non-dropping-particle" : "", "parse-names" : false, "suffix" : "" }, { "dropping-particle" : "", "family" : "Salegio", "given" : "Ernesto Aguilar", "non-dropping-particle" : "", "parse-names" : false, "suffix" : "" }, { "dropping-particle" : "", "family" : "Fiandaca", "given" : "Massimo S", "non-dropping-particle" : "", "parse-names" : false, "suffix" : "" }, { "dropping-particle" : "", "family" : "Larson", "given" : "Paul S", "non-dropping-particle" : "", "parse-names" : false, "suffix" : "" }, { "dropping-particle" : "", "family" : "Starr", "given" : "Philip A", "non-dropping-particle" : "", "parse-names" : false, "suffix" : "" }, { "dropping-particle" : "", "family" : "Martin", "given" : "Alastair J", "non-dropping-particle" : "", "parse-names" : false, "suffix" : "" }, { "dropping-particle" : "", "family" : "Lonser", "given" : "Russell R", "non-dropping-particle" : "", "parse-names" : false, "suffix" : "" }, { "dropping-particle" : "", "family" : "Federoff", "given" : "Howard J", "non-dropping-particle" : "", "parse-names" : false, "suffix" : "" }, { "dropping-particle" : "", "family" : "Forsayeth", "given" : "John R", "non-dropping-particle" : "", "parse-names" : false, "suffix" : "" }, { "dropping-particle" : "", "family" : "Bankiewicz", "given" : "Krystof S", "non-dropping-particle" : "", "parse-names" : false, "suffix" : "" } ], "container-title" : "Molecular therapy : the journal of the American Society of Gene Therapy", "id" : "ITEM-3", "issue" : "6", "issued" : { "date-parts" : [ [ "2011", "6" ] ] }, "page" : "1048-57", "publisher" : "Nature Publishing Group", "title" : "Interventional MRI-guided putaminal delivery of AAV2-GDNF for a planned clinical trial in Parkinson's disease.", "type" : "article-journal", "volume" : "19" }, "uris" : [ "http://www.mendeley.com/documents/?uuid=4d31b70e-b9e2-4320-9a9f-13158e818977" ] }, { "id" : "ITEM-4", "itemData" : { "DOI" : "10.1038/mt.2010.248", "ISSN" : "1525-0024", "PMID" : "21102559", "abstract" : "We elucidated the effects of parkinsonian degeneration on trafficking of AAV2-GDNF in the nigro-striatum (nigro-ST) of unilaterally 6-hydroxydopamine (6-OHDA)-lesioned rats. Vector infused into striatum (ST) was transported to substantia nigra (SN), both pars compacta (SNc), and pars reticulata (SNr). In the lesioned hemisphere, glial cell line-derived neurotrophic factor (GDNF) immunoreactivity was only found in SNr consistent with elimination of SNc dopaminergic (DA) neurons by 6-OHDA. Further analysis showed that striatal delivery of AAV2-GDNF resulted in GDNF expression in globus pallidus (GP), entopeduncular nucleus (EPN), and subthalamic nucleus (STN) in both lesioned and unlesioned hemispheres. Injection of vector into SN, covering both SNc and SNr, resulted in striatal expression of GDNF in the unlesioned hemisphere but not in the lesioned hemisphere. No expression was seen in GP or EPN. We conclude that adeno-associated virus serotype 2 (AAV2) is transported throughout the nigro-ST exclusively by anterograde transport. This transport phenomenon directs GDNF expression throughout the basal ganglia in regions that are adversely affected in Parkinson's disease (PD) in addition to SNc. Delivery of vector to SN, however, does not direct expression of GDNF in ST, EPN, or GP. On this basis, we believe that striatal delivery of AAV2-GDNF is the preferred course of action for trophic rescue of DA function.", "author" : [ { "dropping-particle" : "", "family" : "Ciesielska", "given" : "Agnieszka", "non-dropping-particle" : "", "parse-names" : false, "suffix" : "" }, { "dropping-particle" : "", "family" : "Mittermeyer", "given" : "Gabriele", "non-dropping-particle" : "", "parse-names" : false, "suffix" : "" }, { "dropping-particle" : "", "family" : "Hadaczek", "given" : "Piotr", "non-dropping-particle" : "", "parse-names" : false, "suffix" : "" }, { "dropping-particle" : "", "family" : "Kells", "given" : "Adrian P", "non-dropping-particle" : "", "parse-names" : false, "suffix" : "" }, { "dropping-particle" : "", "family" : "Forsayeth", "given" : "John", "non-dropping-particle" : "", "parse-names" : false, "suffix" : "" }, { "dropping-particle" : "", "family" : "Bankiewicz", "given" : "Krystof S", "non-dropping-particle" : "", "parse-names" : false, "suffix" : "" } ], "container-title" : "Molecular therapy : the journal of the American Society of Gene Therapy", "id" : "ITEM-4", "issue" : "5", "issued" : { "date-parts" : [ [ "2011", "5" ] ] }, "page" : "922-7", "publisher" : "Nature Publishing Group", "title" : "Anterograde axonal transport of AAV2-GDNF in rat basal ganglia.", "type" : "article-journal", "volume" : "19" }, "uris" : [ "http://www.mendeley.com/documents/?uuid=b909b2f2-3486-449d-a680-25ed914989f1" ] }, { "id" : "ITEM-5", "itemData" : { "ISSN" : "0027-8424", "PMID" : "7667281", "abstract" : "The recently cloned, distant member of the transforming growth factor beta (TGF-beta) family, glial cell line-derived neurotrophic factor (GDNF), has potent trophic actions on fetal mesencephalic dopamine neurons. GDNF also has protective and restorative activity on adult mesencephalic dopaminergic neurons and potently protects motoneurons from axotomy-induced cell death. However, evidence for a role for endogenous GDNF as a target-derived trophic factor in adult midbrain dopaminergic circuits requires documentation of specific transport from the sites of synthesis in the target areas to the nerve cell bodies themselves. Here, we demonstrate that GDNF is retrogradely transported by mesencephalic dopamine neurons of the nigrostriatal pathway. The pattern of retrograde transport following intrastriatal injections indicates that there may be subpopulations of neurons that are GDNF responsive. Retrograde axonal transport of biologically active 125I-labeled GDNF was inhibited by an excess of unlabeled GDNF but not by an excess of cytochrome c. Specificity was further documented by demonstrating that another TGF-beta family member, TGF-beta 1, did not appear to affect retrograde transport. Retrograde transport was also demonstrated by immunohistochemistry by using intrastriatal injections of unlabeled GDNF. GDNF immunoreactivity was found specifically in dopamine nerve cell bodies of the substantia nigra pars compacta distributed in granules in the soma and proximal dendrites. Our data implicate a specific receptor-mediated uptake mechanism operating in the adult. Taken together, the present findings suggest that GDNF acts endogenously as a target-derived physiological survival/maintenance factor for dopaminergic neurons.", "author" : [ { "dropping-particle" : "", "family" : "Tomac", "given" : "A", "non-dropping-particle" : "", "parse-names" : false, "suffix" : "" }, { "dropping-particle" : "", "family" : "Widenfalk", "given" : "J", "non-dropping-particle" : "", "parse-names" : false, "suffix" : "" }, { "dropping-particle" : "", "family" : "Lin", "given" : "L F", "non-dropping-particle" : "", "parse-names" : false, "suffix" : "" }, { "dropping-particle" : "", "family" : "Kohno", "given" : "T", "non-dropping-particle" : "", "parse-names" : false, "suffix" : "" }, { "dropping-particle" : "", "family" : "Ebendal", "given" : "T", "non-dropping-particle" : "", "parse-names" : false, "suffix" : "" }, { "dropping-particle" : "", "family" : "Hoffer", "given" : "B J", "non-dropping-particle" : "", "parse-names" : false, "suffix" : "" }, { "dropping-particle" : "", "family" : "Olson", "given" : "L", "non-dropping-particle" : "", "parse-names" : false, "suffix" : "" } ], "container-title" : "Proceedings of the National Academy of Sciences of the United States of America", "id" : "ITEM-5", "issue" : "18", "issued" : { "date-parts" : [ [ "1995", "8", "29" ] ] }, "page" : "8274-8", "title" : "Retrograde axonal transport of glial cell line-derived neurotrophic factor in the adult nigrostriatal system suggests a trophic role in the adult.", "type" : "article-journal", "volume" : "92" }, "uris" : [ "http://www.mendeley.com/documents/?uuid=b6906ccc-d4e3-48f3-9210-2a1593725f6a" ] } ], "mendeley" : { "previouslyFormattedCitation" : "(Tomac et al., 1995b; Jakobsson et al., 2003; Ciesielska et al., 2011; Richardson et al., 2011; Drinkut et al., 2012)"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Tomac et al., 1995b; Jakobsson et al., 2003; Ciesielska et al., 2011; Richardson et al., 2011; Drinkut et al., 2012)</w:t>
      </w:r>
      <w:r w:rsidR="00122438" w:rsidRPr="0059373D">
        <w:rPr>
          <w:rFonts w:cs="MinionPro-Regular"/>
          <w:bCs/>
          <w:lang w:eastAsia="en-GB"/>
        </w:rPr>
        <w:fldChar w:fldCharType="end"/>
      </w:r>
      <w:r w:rsidRPr="0059373D">
        <w:rPr>
          <w:rFonts w:cs="MinionPro-Regular"/>
          <w:bCs/>
          <w:lang w:eastAsia="en-GB"/>
        </w:rPr>
        <w:t xml:space="preserve"> have reported that striatal </w:t>
      </w:r>
      <w:r w:rsidRPr="00542F77">
        <w:rPr>
          <w:rFonts w:cs="MinionPro-Regular"/>
          <w:bCs/>
          <w:i/>
          <w:lang w:eastAsia="en-GB"/>
        </w:rPr>
        <w:t>GDNF</w:t>
      </w:r>
      <w:r w:rsidRPr="0059373D">
        <w:rPr>
          <w:rFonts w:cs="MinionPro-Regular"/>
          <w:bCs/>
          <w:lang w:eastAsia="en-GB"/>
        </w:rPr>
        <w:t xml:space="preserve"> expression targeted to neurons resulted in increased levels of GDNF in other </w:t>
      </w:r>
      <w:r w:rsidR="00CB3EB6">
        <w:rPr>
          <w:rFonts w:cs="MinionPro-Regular"/>
          <w:bCs/>
          <w:lang w:eastAsia="en-GB"/>
        </w:rPr>
        <w:t>structures of the basal ganglia. These</w:t>
      </w:r>
      <w:r w:rsidRPr="0059373D">
        <w:rPr>
          <w:rFonts w:cs="MinionPro-Regular"/>
          <w:bCs/>
          <w:lang w:eastAsia="en-GB"/>
        </w:rPr>
        <w:t xml:space="preserve"> i</w:t>
      </w:r>
      <w:r w:rsidR="00CB3EB6">
        <w:rPr>
          <w:rFonts w:cs="MinionPro-Regular"/>
          <w:bCs/>
          <w:lang w:eastAsia="en-GB"/>
        </w:rPr>
        <w:t>nclude</w:t>
      </w:r>
      <w:r>
        <w:rPr>
          <w:rFonts w:cs="MinionPro-Regular"/>
          <w:bCs/>
          <w:lang w:eastAsia="en-GB"/>
        </w:rPr>
        <w:t xml:space="preserve"> the GPe/</w:t>
      </w:r>
      <w:r w:rsidRPr="0059373D">
        <w:rPr>
          <w:rFonts w:cs="MinionPro-Regular"/>
          <w:bCs/>
          <w:lang w:eastAsia="en-GB"/>
        </w:rPr>
        <w:t>GPi (o</w:t>
      </w:r>
      <w:r>
        <w:rPr>
          <w:rFonts w:cs="MinionPro-Regular"/>
          <w:bCs/>
          <w:lang w:eastAsia="en-GB"/>
        </w:rPr>
        <w:t xml:space="preserve">r entopenduncular nucleus), the </w:t>
      </w:r>
      <w:r w:rsidRPr="0059373D">
        <w:rPr>
          <w:rFonts w:cs="MinionPro-Regular"/>
          <w:bCs/>
          <w:lang w:eastAsia="en-GB"/>
        </w:rPr>
        <w:t xml:space="preserve">STN, and the SNpc/SNpr </w:t>
      </w:r>
      <w:r>
        <w:rPr>
          <w:rFonts w:cs="MinionPro-Regular"/>
          <w:bCs/>
          <w:lang w:eastAsia="en-GB"/>
        </w:rPr>
        <w:t xml:space="preserve">in </w:t>
      </w:r>
      <w:r w:rsidRPr="0059373D">
        <w:rPr>
          <w:rFonts w:cs="MinionPro-Regular"/>
          <w:bCs/>
          <w:lang w:eastAsia="en-GB"/>
        </w:rPr>
        <w:t>both lesioned a</w:t>
      </w:r>
      <w:r>
        <w:rPr>
          <w:rFonts w:cs="MinionPro-Regular"/>
          <w:bCs/>
          <w:lang w:eastAsia="en-GB"/>
        </w:rPr>
        <w:t>nd unlesioned hemispheres. As previously discussed in chapter 4, such results may be</w:t>
      </w:r>
      <w:r w:rsidRPr="0059373D">
        <w:rPr>
          <w:rFonts w:cs="MinionPro-Regular"/>
          <w:bCs/>
          <w:lang w:eastAsia="en-GB"/>
        </w:rPr>
        <w:t xml:space="preserve"> </w:t>
      </w:r>
      <w:r>
        <w:rPr>
          <w:rFonts w:cs="MinionPro-Regular"/>
          <w:bCs/>
          <w:lang w:eastAsia="en-GB"/>
        </w:rPr>
        <w:t>generated</w:t>
      </w:r>
      <w:r w:rsidRPr="0059373D">
        <w:rPr>
          <w:rFonts w:cs="MinionPro-Regular"/>
          <w:bCs/>
          <w:lang w:eastAsia="en-GB"/>
        </w:rPr>
        <w:t xml:space="preserve"> by an anterograde axonal transport from striatal neurons to the afferent regions </w:t>
      </w:r>
      <w:r>
        <w:rPr>
          <w:rFonts w:cs="MinionPro-Regular"/>
          <w:bCs/>
          <w:lang w:eastAsia="en-GB"/>
        </w:rPr>
        <w:t xml:space="preserve">and </w:t>
      </w:r>
      <w:r w:rsidRPr="0059373D">
        <w:rPr>
          <w:rFonts w:cs="MinionPro-Regular"/>
          <w:bCs/>
          <w:lang w:eastAsia="en-GB"/>
        </w:rPr>
        <w:t xml:space="preserve">a retrograde delivery of GDNF from dopaminergic nerve terminals in the striatum to the cell bodies in the SNpc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1",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id" : "ITEM-2", "itemData" : { "ISSN" : "0027-8424", "PMID" : "7667281", "abstract" : "The recently cloned, distant member of the transforming growth factor beta (TGF-beta) family, glial cell line-derived neurotrophic factor (GDNF), has potent trophic actions on fetal mesencephalic dopamine neurons. GDNF also has protective and restorative activity on adult mesencephalic dopaminergic neurons and potently protects motoneurons from axotomy-induced cell death. However, evidence for a role for endogenous GDNF as a target-derived trophic factor in adult midbrain dopaminergic circuits requires documentation of specific transport from the sites of synthesis in the target areas to the nerve cell bodies themselves. Here, we demonstrate that GDNF is retrogradely transported by mesencephalic dopamine neurons of the nigrostriatal pathway. The pattern of retrograde transport following intrastriatal injections indicates that there may be subpopulations of neurons that are GDNF responsive. Retrograde axonal transport of biologically active 125I-labeled GDNF was inhibited by an excess of unlabeled GDNF but not by an excess of cytochrome c. Specificity was further documented by demonstrating that another TGF-beta family member, TGF-beta 1, did not appear to affect retrograde transport. Retrograde transport was also demonstrated by immunohistochemistry by using intrastriatal injections of unlabeled GDNF. GDNF immunoreactivity was found specifically in dopamine nerve cell bodies of the substantia nigra pars compacta distributed in granules in the soma and proximal dendrites. Our data implicate a specific receptor-mediated uptake mechanism operating in the adult. Taken together, the present findings suggest that GDNF acts endogenously as a target-derived physiological survival/maintenance factor for dopaminergic neurons.", "author" : [ { "dropping-particle" : "", "family" : "Tomac", "given" : "A", "non-dropping-particle" : "", "parse-names" : false, "suffix" : "" }, { "dropping-particle" : "", "family" : "Widenfalk", "given" : "J", "non-dropping-particle" : "", "parse-names" : false, "suffix" : "" }, { "dropping-particle" : "", "family" : "Lin", "given" : "L F", "non-dropping-particle" : "", "parse-names" : false, "suffix" : "" }, { "dropping-particle" : "", "family" : "Kohno", "given" : "T", "non-dropping-particle" : "", "parse-names" : false, "suffix" : "" }, { "dropping-particle" : "", "family" : "Ebendal", "given" : "T", "non-dropping-particle" : "", "parse-names" : false, "suffix" : "" }, { "dropping-particle" : "", "family" : "Hoffer", "given" : "B J", "non-dropping-particle" : "", "parse-names" : false, "suffix" : "" }, { "dropping-particle" : "", "family" : "Olson", "given" : "L", "non-dropping-particle" : "", "parse-names" : false, "suffix" : "" } ], "container-title" : "Proceedings of the National Academy of Sciences of the United States of America", "id" : "ITEM-2", "issue" : "18", "issued" : { "date-parts" : [ [ "1995", "8", "29" ] ] }, "page" : "8274-8", "title" : "Retrograde axonal transport of glial cell line-derived neurotrophic factor in the adult nigrostriatal system suggests a trophic role in the adult.", "type" : "article-journal", "volume" : "92" }, "uris" : [ "http://www.mendeley.com/documents/?uuid=b6906ccc-d4e3-48f3-9210-2a1593725f6a" ] } ], "mendeley" : { "previouslyFormattedCitation" : "(Tomac et al., 1995b; Drinkut et al., 2012)"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Tomac et al., 1995b; Drinkut et al., 2012)</w:t>
      </w:r>
      <w:r w:rsidR="00122438" w:rsidRPr="0059373D">
        <w:rPr>
          <w:rFonts w:cs="MinionPro-Regular"/>
          <w:bCs/>
          <w:lang w:eastAsia="en-GB"/>
        </w:rPr>
        <w:fldChar w:fldCharType="end"/>
      </w:r>
      <w:r>
        <w:rPr>
          <w:rFonts w:cs="MinionPro-Regular"/>
          <w:bCs/>
          <w:lang w:eastAsia="en-GB"/>
        </w:rPr>
        <w:t xml:space="preserve">. The relevance of </w:t>
      </w:r>
      <w:r w:rsidRPr="0059373D">
        <w:rPr>
          <w:rFonts w:cs="MinionPro-Regular"/>
          <w:bCs/>
          <w:lang w:eastAsia="en-GB"/>
        </w:rPr>
        <w:t xml:space="preserve">an axonal sprouting between two striatal hemispheres </w:t>
      </w:r>
      <w:r>
        <w:rPr>
          <w:rFonts w:cs="MinionPro-Regular"/>
          <w:bCs/>
          <w:lang w:eastAsia="en-GB"/>
        </w:rPr>
        <w:t xml:space="preserve">has been also considered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DOI" : "10.1038/mt.2010.248", "ISSN" : "1525-0024", "PMID" : "21102559", "abstract" : "We elucidated the effects of parkinsonian degeneration on trafficking of AAV2-GDNF in the nigro-striatum (nigro-ST) of unilaterally 6-hydroxydopamine (6-OHDA)-lesioned rats. Vector infused into striatum (ST) was transported to substantia nigra (SN), both pars compacta (SNc), and pars reticulata (SNr). In the lesioned hemisphere, glial cell line-derived neurotrophic factor (GDNF) immunoreactivity was only found in SNr consistent with elimination of SNc dopaminergic (DA) neurons by 6-OHDA. Further analysis showed that striatal delivery of AAV2-GDNF resulted in GDNF expression in globus pallidus (GP), entopeduncular nucleus (EPN), and subthalamic nucleus (STN) in both lesioned and unlesioned hemispheres. Injection of vector into SN, covering both SNc and SNr, resulted in striatal expression of GDNF in the unlesioned hemisphere but not in the lesioned hemisphere. No expression was seen in GP or EPN. We conclude that adeno-associated virus serotype 2 (AAV2) is transported throughout the nigro-ST exclusively by anterograde transport. This transport phenomenon directs GDNF expression throughout the basal ganglia in regions that are adversely affected in Parkinson's disease (PD) in addition to SNc. Delivery of vector to SN, however, does not direct expression of GDNF in ST, EPN, or GP. On this basis, we believe that striatal delivery of AAV2-GDNF is the preferred course of action for trophic rescue of DA function.", "author" : [ { "dropping-particle" : "", "family" : "Ciesielska", "given" : "Agnieszka", "non-dropping-particle" : "", "parse-names" : false, "suffix" : "" }, { "dropping-particle" : "", "family" : "Mittermeyer", "given" : "Gabriele", "non-dropping-particle" : "", "parse-names" : false, "suffix" : "" }, { "dropping-particle" : "", "family" : "Hadaczek", "given" : "Piotr", "non-dropping-particle" : "", "parse-names" : false, "suffix" : "" }, { "dropping-particle" : "", "family" : "Kells", "given" : "Adrian P", "non-dropping-particle" : "", "parse-names" : false, "suffix" : "" }, { "dropping-particle" : "", "family" : "Forsayeth", "given" : "John", "non-dropping-particle" : "", "parse-names" : false, "suffix" : "" }, { "dropping-particle" : "", "family" : "Bankiewicz", "given" : "Krystof S", "non-dropping-particle" : "", "parse-names" : false, "suffix" : "" } ], "container-title" : "Molecular therapy : the journal of the American Society of Gene Therapy", "id" : "ITEM-1", "issue" : "5", "issued" : { "date-parts" : [ [ "2011", "5" ] ] }, "page" : "922-7", "publisher" : "Nature Publishing Group", "title" : "Anterograde axonal transport of AAV2-GDNF in rat basal ganglia.", "type" : "article-journal", "volume" : "19" }, "uris" : [ "http://www.mendeley.com/documents/?uuid=b909b2f2-3486-449d-a680-25ed914989f1" ] }, { "id" : "ITEM-2", "itemData" : { "DOI" : "10.1038/mt.2011.11", "ISSN" : "1525-0024", "PMID" : "21343917", "abstract" : "Clinical trials involving direct infusion of neurotrophic therapies for Parkinson's disease (PD) have suffered from poor coverage of the putamen. The planned use of a novel interventional-magnetic resonance imaging (iMRI) targeting system for achieving precise, real-time convection-enhanced delivery in a planned clinical trial of adeno-associated virus serotype 2 (AAV2)-glial-derived neurotrophic factor (GDNF) in PD patients was modeled in nonhuman primates (NHP). NHP received bilateral coinfusions of gadoteridol (Gd)/AAV2-GDNF into two sites in each putamen, and three NHP received larger infusion volumes in the thalamus. The average targeting error for cannula tip placement in the putamen was &lt;1 mm, and adjacent putamenal infusions were distributed in a uniform manner. GDNF expression patterns in the putamen were highly correlated with areas of Gd distribution seen on MRI. The distribution volume to infusion volume ratio in the putamen was similar to that in the thalamus, where larger infusions were achieved. Modeling the placement of adjacent 150 and 300 \u00b5l thalamic infusions into the three-dimensional space of the human putamen demonstrated coverage of the postcommissural putamen, containment within the striatum and expected anterograde transport to globus pallidus and substantia nigra pars reticulata. The results elucidate the necessary parameters for achieving widespread GDNF expression in the putamenal motor area and afferent substantia nigra of PD patients.", "author" : [ { "dropping-particle" : "", "family" : "Richardson", "given" : "R Mark", "non-dropping-particle" : "", "parse-names" : false, "suffix" : "" }, { "dropping-particle" : "", "family" : "Kells", "given" : "Adrian P", "non-dropping-particle" : "", "parse-names" : false, "suffix" : "" }, { "dropping-particle" : "", "family" : "Rosenbluth", "given" : "Kathryn H", "non-dropping-particle" : "", "parse-names" : false, "suffix" : "" }, { "dropping-particle" : "", "family" : "Salegio", "given" : "Ernesto Aguilar", "non-dropping-particle" : "", "parse-names" : false, "suffix" : "" }, { "dropping-particle" : "", "family" : "Fiandaca", "given" : "Massimo S", "non-dropping-particle" : "", "parse-names" : false, "suffix" : "" }, { "dropping-particle" : "", "family" : "Larson", "given" : "Paul S", "non-dropping-particle" : "", "parse-names" : false, "suffix" : "" }, { "dropping-particle" : "", "family" : "Starr", "given" : "Philip A", "non-dropping-particle" : "", "parse-names" : false, "suffix" : "" }, { "dropping-particle" : "", "family" : "Martin", "given" : "Alastair J", "non-dropping-particle" : "", "parse-names" : false, "suffix" : "" }, { "dropping-particle" : "", "family" : "Lonser", "given" : "Russell R", "non-dropping-particle" : "", "parse-names" : false, "suffix" : "" }, { "dropping-particle" : "", "family" : "Federoff", "given" : "Howard J", "non-dropping-particle" : "", "parse-names" : false, "suffix" : "" }, { "dropping-particle" : "", "family" : "Forsayeth", "given" : "John R", "non-dropping-particle" : "", "parse-names" : false, "suffix" : "" }, { "dropping-particle" : "", "family" : "Bankiewicz", "given" : "Krystof S", "non-dropping-particle" : "", "parse-names" : false, "suffix" : "" } ], "container-title" : "Molecular therapy : the journal of the American Society of Gene Therapy", "id" : "ITEM-2", "issue" : "6", "issued" : { "date-parts" : [ [ "2011", "6" ] ] }, "page" : "1048-57", "publisher" : "Nature Publishing Group", "title" : "Interventional MRI-guided putaminal delivery of AAV2-GDNF for a planned clinical trial in Parkinson's disease.", "type" : "article-journal", "volume" : "19" }, "uris" : [ "http://www.mendeley.com/documents/?uuid=4d31b70e-b9e2-4320-9a9f-13158e818977" ] } ], "mendeley" : { "previouslyFormattedCitation" : "(Ciesielska et al., 2011; Richardson et al., 2011)"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Ciesielska et al., 2011; Richardson et al., 2011)</w:t>
      </w:r>
      <w:r w:rsidR="00122438" w:rsidRPr="0059373D">
        <w:rPr>
          <w:rFonts w:cs="MinionPro-Regular"/>
          <w:bCs/>
          <w:lang w:eastAsia="en-GB"/>
        </w:rPr>
        <w:fldChar w:fldCharType="end"/>
      </w:r>
      <w:r>
        <w:rPr>
          <w:rFonts w:cs="MinionPro-Regular"/>
          <w:bCs/>
          <w:lang w:eastAsia="en-GB"/>
        </w:rPr>
        <w:t xml:space="preserve">. </w:t>
      </w:r>
    </w:p>
    <w:p w:rsidR="003E4DB5" w:rsidRPr="0059373D" w:rsidRDefault="003E4DB5" w:rsidP="003E4DB5">
      <w:pPr>
        <w:rPr>
          <w:rFonts w:cs="MinionPro-Regular"/>
          <w:bCs/>
          <w:lang w:eastAsia="en-GB"/>
        </w:rPr>
      </w:pPr>
      <w:r>
        <w:rPr>
          <w:rFonts w:cs="MinionPro-Regular"/>
          <w:bCs/>
          <w:lang w:eastAsia="en-GB"/>
        </w:rPr>
        <w:t xml:space="preserve">This extensive transmission may be convenient in PD therapy as </w:t>
      </w:r>
      <w:r w:rsidRPr="0059373D">
        <w:rPr>
          <w:rFonts w:cs="MinionPro-Regular"/>
          <w:bCs/>
          <w:lang w:eastAsia="en-GB"/>
        </w:rPr>
        <w:t xml:space="preserve">GDNF transferred to the SNpc via retrograde trafficking can rescue the degenerating dopaminergic </w:t>
      </w:r>
      <w:r>
        <w:rPr>
          <w:rFonts w:cs="MinionPro-Regular"/>
          <w:bCs/>
          <w:lang w:eastAsia="en-GB"/>
        </w:rPr>
        <w:t>neurons whilst possibly avoid</w:t>
      </w:r>
      <w:r w:rsidRPr="0059373D">
        <w:rPr>
          <w:rFonts w:cs="MinionPro-Regular"/>
          <w:bCs/>
          <w:lang w:eastAsia="en-GB"/>
        </w:rPr>
        <w:t xml:space="preserve"> side-effects </w:t>
      </w:r>
      <w:r w:rsidRPr="0059373D">
        <w:rPr>
          <w:rFonts w:cs="MinionPro-Regular"/>
          <w:bCs/>
          <w:lang w:eastAsia="en-GB"/>
        </w:rPr>
        <w:lastRenderedPageBreak/>
        <w:t>caused by tissue mistargeting (e.g., weight loss, psychiatric problems)</w:t>
      </w:r>
      <w:r>
        <w:rPr>
          <w:rFonts w:cs="MinionPro-Regular"/>
          <w:bCs/>
          <w:lang w:eastAsia="en-GB"/>
        </w:rPr>
        <w:t>, which are</w:t>
      </w:r>
      <w:r w:rsidRPr="0059373D">
        <w:rPr>
          <w:rFonts w:cs="MinionPro-Regular"/>
          <w:bCs/>
          <w:lang w:eastAsia="en-GB"/>
        </w:rPr>
        <w:t xml:space="preserve"> commonly seen following intranigral GDNF administration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DOI" : "10.1038/mt.2009.45", "ISSN" : "1525-0024", "PMID" : "19277011", "abstract" : "Intraventricular administration of glial cell line-derived neurotrophic factor (GDNF) in primate and humans to study Parkinson's disease (PD) has revealed the potential for GDNF to induce weight loss. Our previous data indicate that bilateral continuous hypothalamic GDNF overexpression via recombinant adeno-associated virus (rAAV) results in significant failure to gain weight in young rats and weight loss in aged rats. Based on these previous results, we hypothesized that because the nigrostriatal tract passes through the lateral hypothalamus, motor hyperactivity mediated by nigrostriatal dopamine (DA) may have been responsible for the previously observed effect on body weight. In this study, we compared bilateral injections of rAAV2/5-GDNF in hypothalamus versus substantia nigra (SN) in aged Brown-Norway X Fisher 344 rats. Nigrostriatal GDNF overexpression resulted in significantly greater weight loss than rats treated in hypothalamus. The nigral or hypothalamic GDNF-induced weight loss was unrelated to motor activity levels of the rats, though some of the weight loss could be attributed to a transient reduction in food intake. Forebrain DA levels did not account for the observed effects on body weight, although GDNF-induced increases in nucleus accumbens DA may have partially contributed to this effect in the hypothalamic GDNF-treated group. However, only nigrostriatal GDNF overexpression induced activation of phosphorylated extracellular signal-regulated kinase (p-ERK) in a small population of corticotrophin-releasing factor [corticotrophin-releasing hormone (CRH)] neurons located specifically in the medial parvocellullar division (MPD) of the paraventricular nucleus of the hypothalamus. Activation of these hypothalamic CRH neurons likely accounted for the observed metabolic effects leading to weight loss in obese rats.", "author" : [ { "dropping-particle" : "", "family" : "Manfredsson", "given" : "Fredric P", "non-dropping-particle" : "", "parse-names" : false, "suffix" : "" }, { "dropping-particle" : "", "family" : "Tumer", "given" : "Nihal", "non-dropping-particle" : "", "parse-names" : false, "suffix" : "" }, { "dropping-particle" : "", "family" : "Erdos", "given" : "Benedek", "non-dropping-particle" : "", "parse-names" : false, "suffix" : "" }, { "dropping-particle" : "", "family" : "Landa", "given" : "Tessa", "non-dropping-particle" : "", "parse-names" : false, "suffix" : "" }, { "dropping-particle" : "", "family" : "Broxson", "given" : "Christopher S", "non-dropping-particle" : "", "parse-names" : false, "suffix" : "" }, { "dropping-particle" : "", "family" : "Sullivan", "given" : "Layla F", "non-dropping-particle" : "", "parse-names" : false, "suffix" : "" }, { "dropping-particle" : "", "family" : "Rising", "given" : "Aaron C", "non-dropping-particle" : "", "parse-names" : false, "suffix" : "" }, { "dropping-particle" : "", "family" : "Foust", "given" : "Kevin D", "non-dropping-particle" : "", "parse-names" : false, "suffix" : "" }, { "dropping-particle" : "", "family" : "Zhang", "given" : "Yi", "non-dropping-particle" : "", "parse-names" : false, "suffix" : "" }, { "dropping-particle" : "", "family" : "Muzyczka", "given" : "Nicholas", "non-dropping-particle" : "", "parse-names" : false, "suffix" : "" }, { "dropping-particle" : "", "family" : "Gorbatyuk", "given" : "Oleg S", "non-dropping-particle" : "", "parse-names" : false, "suffix" : "" }, { "dropping-particle" : "", "family" : "Scarpace", "given" : "Philip J", "non-dropping-particle" : "", "parse-names" : false, "suffix" : "" }, { "dropping-particle" : "", "family" : "Mandel", "given" : "Ronald J", "non-dropping-particle" : "", "parse-names" : false, "suffix" : "" } ], "container-title" : "Molecular therapy : the journal of the American Society of Gene Therapy", "id" : "ITEM-1", "issue" : "6", "issued" : { "date-parts" : [ [ "2009", "6" ] ] }, "page" : "980-91", "publisher" : "Nature Publishing Group", "title" : "Nigrostriatal rAAV-mediated GDNF overexpression induces robust weight loss in a rat model of age-related obesity.", "type" : "article-journal", "volume" : "17" }, "uris" : [ "http://www.mendeley.com/documents/?uuid=0c4cf615-a195-4c56-8928-3c0957d0ae97" ] } ], "mendeley" : { "previouslyFormattedCitation" : "(Manfredsson et al., 2009)"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Manfredsson et al., 2009)</w:t>
      </w:r>
      <w:r w:rsidR="00122438" w:rsidRPr="0059373D">
        <w:rPr>
          <w:rFonts w:cs="MinionPro-Regular"/>
          <w:bCs/>
          <w:lang w:eastAsia="en-GB"/>
        </w:rPr>
        <w:fldChar w:fldCharType="end"/>
      </w:r>
      <w:r w:rsidRPr="0059373D">
        <w:rPr>
          <w:rFonts w:cs="MinionPro-Regular"/>
          <w:bCs/>
          <w:lang w:eastAsia="en-GB"/>
        </w:rPr>
        <w:t>. Moreover, the anterograde transport may provide an alternative way to deliver GDNF to the SN</w:t>
      </w:r>
      <w:r>
        <w:rPr>
          <w:rFonts w:cs="MinionPro-Regular"/>
          <w:bCs/>
          <w:lang w:eastAsia="en-GB"/>
        </w:rPr>
        <w:t>pr</w:t>
      </w:r>
      <w:r w:rsidRPr="0059373D">
        <w:rPr>
          <w:rFonts w:cs="MinionPro-Regular"/>
          <w:bCs/>
          <w:lang w:eastAsia="en-GB"/>
        </w:rPr>
        <w:t xml:space="preserve"> </w:t>
      </w:r>
      <w:r>
        <w:rPr>
          <w:rFonts w:cs="MinionPro-Regular"/>
          <w:bCs/>
          <w:lang w:eastAsia="en-GB"/>
        </w:rPr>
        <w:t xml:space="preserve">and indirectly to the SNpc </w:t>
      </w:r>
      <w:r w:rsidRPr="0059373D">
        <w:rPr>
          <w:rFonts w:cs="MinionPro-Regular"/>
          <w:bCs/>
          <w:lang w:eastAsia="en-GB"/>
        </w:rPr>
        <w:t xml:space="preserve">when the nigrostriatal pathway is interrupted in advanced PD yet the striatonigral pathway remains intact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DOI" : "10.1523/JNEUROSCI.1122-04.2004", "ISSN" : "1529-2401", "PMID" : "15269253", "abstract" : "The effects of continuous glial cell line-derived neurotrophic factor (GDNF) overexpression in the intact nigrostriatal dopamine (DA) system was studied using recombinant lentiviral (rLV) vector delivery of GDNF to the striatum or substantia nigra (SN) in the rat. Intrastriatal delivery of rLV-GDNF resulted in significant overexpression of GDNF in the striatum (2-4 ng/mg tissue) and anterograde transport of GDNF protein to the SN. Striatal rLV-GDNF delivery initially induced an increase in DA turnover (1-6 weeks), accompanied by significant contralateral turning in response to amphetamine, suggesting an enhancement of the DA system on the injected side. Starting 6 weeks after continuous GDNF delivery, we observed a selective downregulation of tyrosine hydroxylase (TH) protein (approximately 70%) that was maintained until the end of the experiment (24 weeks). A similar effect was observed when rLV-GDNF was injected into the SN. The magnitude of TH downregulation was related to the level of GDNF expression and was most pronounced in animals in which the striatal GDNF level exceeded 0.7 ng/mg tissue. The decreased TH protein levels were associated with similar reductions in the in vitro TH enzyme activity (approximately 70%); however, in vivo L-3,4-dihydroxyphenylalanine production rate and DA tissue levels were maintained at normal levels. The results indicate that downregulation of TH protein reflects a compensatory effect in response to continuous GDNF stimulation of the DA neurons mediated by a combination of overactivity at the DA synapse and a direct GDNF-induced action on TH gene expression. This compensatory mechanism is proposed to maintain long-term DA neuron function within the normal range.", "author" : [ { "dropping-particle" : "", "family" : "Georgievska", "given" : "Biljana", "non-dropping-particle" : "", "parse-names" : false, "suffix" : "" }, { "dropping-particle" : "", "family" : "Kirik", "given" : "Deniz", "non-dropping-particle" : "", "parse-names" : false, "suffix" : "" }, { "dropping-particle" : "", "family" : "Bj\u00f6rklund", "given" : "Anders", "non-dropping-particle" : "", "parse-names" : false, "suffix" : "" } ], "container-title" : "The Journal of neuroscience : the official journal of the Society for Neuroscience", "id" : "ITEM-1", "issue" : "29", "issued" : { "date-parts" : [ [ "2004", "7", "21" ] ] }, "page" : "6437-45", "title" : "Overexpression of glial cell line-derived neurotrophic factor using a lentiviral vector induces time- and dose-dependent downregulation of tyrosine hydroxylase in the intact nigrostriatal dopamine system.", "type" : "article-journal", "volume" : "24" }, "uris" : [ "http://www.mendeley.com/documents/?uuid=a5ecc251-a942-4be8-a039-04dfa9efa960" ] }, { "id" : "ITEM-2", "itemData" : { "DOI" : "10.1038/mt.2010.248", "ISSN" : "1525-0024", "PMID" : "21102559", "abstract" : "We elucidated the effects of parkinsonian degeneration on trafficking of AAV2-GDNF in the nigro-striatum (nigro-ST) of unilaterally 6-hydroxydopamine (6-OHDA)-lesioned rats. Vector infused into striatum (ST) was transported to substantia nigra (SN), both pars compacta (SNc), and pars reticulata (SNr). In the lesioned hemisphere, glial cell line-derived neurotrophic factor (GDNF) immunoreactivity was only found in SNr consistent with elimination of SNc dopaminergic (DA) neurons by 6-OHDA. Further analysis showed that striatal delivery of AAV2-GDNF resulted in GDNF expression in globus pallidus (GP), entopeduncular nucleus (EPN), and subthalamic nucleus (STN) in both lesioned and unlesioned hemispheres. Injection of vector into SN, covering both SNc and SNr, resulted in striatal expression of GDNF in the unlesioned hemisphere but not in the lesioned hemisphere. No expression was seen in GP or EPN. We conclude that adeno-associated virus serotype 2 (AAV2) is transported throughout the nigro-ST exclusively by anterograde transport. This transport phenomenon directs GDNF expression throughout the basal ganglia in regions that are adversely affected in Parkinson's disease (PD) in addition to SNc. Delivery of vector to SN, however, does not direct expression of GDNF in ST, EPN, or GP. On this basis, we believe that striatal delivery of AAV2-GDNF is the preferred course of action for trophic rescue of DA function.", "author" : [ { "dropping-particle" : "", "family" : "Ciesielska", "given" : "Agnieszka", "non-dropping-particle" : "", "parse-names" : false, "suffix" : "" }, { "dropping-particle" : "", "family" : "Mittermeyer", "given" : "Gabriele", "non-dropping-particle" : "", "parse-names" : false, "suffix" : "" }, { "dropping-particle" : "", "family" : "Hadaczek", "given" : "Piotr", "non-dropping-particle" : "", "parse-names" : false, "suffix" : "" }, { "dropping-particle" : "", "family" : "Kells", "given" : "Adrian P", "non-dropping-particle" : "", "parse-names" : false, "suffix" : "" }, { "dropping-particle" : "", "family" : "Forsayeth", "given" : "John", "non-dropping-particle" : "", "parse-names" : false, "suffix" : "" }, { "dropping-particle" : "", "family" : "Bankiewicz", "given" : "Krystof S", "non-dropping-particle" : "", "parse-names" : false, "suffix" : "" } ], "container-title" : "Molecular therapy : the journal of the American Society of Gene Therapy", "id" : "ITEM-2", "issue" : "5", "issued" : { "date-parts" : [ [ "2011", "5" ] ] }, "page" : "922-7", "publisher" : "Nature Publishing Group", "title" : "Anterograde axonal transport of AAV2-GDNF in rat basal ganglia.", "type" : "article-journal", "volume" : "19" }, "uris" : [ "http://www.mendeley.com/documents/?uuid=b909b2f2-3486-449d-a680-25ed914989f1" ] } ], "mendeley" : { "previouslyFormattedCitation" : "(Georgievska et al., 2004; Ciesielska et al., 2011)"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Georgievska et al., 2004; Ciesielska et al., 2011)</w:t>
      </w:r>
      <w:r w:rsidR="00122438" w:rsidRPr="0059373D">
        <w:rPr>
          <w:rFonts w:cs="MinionPro-Regular"/>
          <w:bCs/>
          <w:lang w:eastAsia="en-GB"/>
        </w:rPr>
        <w:fldChar w:fldCharType="end"/>
      </w:r>
      <w:r w:rsidRPr="0059373D">
        <w:rPr>
          <w:rFonts w:cs="MinionPro-Regular"/>
          <w:bCs/>
          <w:lang w:eastAsia="en-GB"/>
        </w:rPr>
        <w:t xml:space="preserve">. In addition, </w:t>
      </w:r>
      <w:r>
        <w:rPr>
          <w:rFonts w:cs="MinionPro-Regular"/>
          <w:bCs/>
          <w:lang w:eastAsia="en-GB"/>
        </w:rPr>
        <w:t>overexpression</w:t>
      </w:r>
      <w:r w:rsidRPr="0059373D">
        <w:rPr>
          <w:rFonts w:cs="MinionPro-Regular"/>
          <w:bCs/>
          <w:lang w:eastAsia="en-GB"/>
        </w:rPr>
        <w:t xml:space="preserve"> of GDNF in the striatum and a </w:t>
      </w:r>
      <w:r>
        <w:rPr>
          <w:rFonts w:cs="MinionPro-Regular"/>
          <w:bCs/>
          <w:lang w:eastAsia="en-GB"/>
        </w:rPr>
        <w:t>subsequent</w:t>
      </w:r>
      <w:r w:rsidRPr="0059373D">
        <w:rPr>
          <w:rFonts w:cs="MinionPro-Regular"/>
          <w:bCs/>
          <w:lang w:eastAsia="en-GB"/>
        </w:rPr>
        <w:t xml:space="preserve"> increase</w:t>
      </w:r>
      <w:r>
        <w:rPr>
          <w:rFonts w:cs="MinionPro-Regular"/>
          <w:bCs/>
          <w:lang w:eastAsia="en-GB"/>
        </w:rPr>
        <w:t>d levels</w:t>
      </w:r>
      <w:r w:rsidRPr="0059373D">
        <w:rPr>
          <w:rFonts w:cs="MinionPro-Regular"/>
          <w:bCs/>
          <w:lang w:eastAsia="en-GB"/>
        </w:rPr>
        <w:t xml:space="preserve"> </w:t>
      </w:r>
      <w:r>
        <w:rPr>
          <w:rFonts w:cs="MinionPro-Regular"/>
          <w:bCs/>
          <w:lang w:eastAsia="en-GB"/>
        </w:rPr>
        <w:t xml:space="preserve">of this factor </w:t>
      </w:r>
      <w:r w:rsidRPr="0059373D">
        <w:rPr>
          <w:rFonts w:cs="MinionPro-Regular"/>
          <w:bCs/>
          <w:lang w:eastAsia="en-GB"/>
        </w:rPr>
        <w:t xml:space="preserve">in the GPe/GPi following intrastriatal GDNF delivery </w:t>
      </w:r>
      <w:r>
        <w:rPr>
          <w:rFonts w:cs="MinionPro-Regular"/>
          <w:bCs/>
          <w:lang w:eastAsia="en-GB"/>
        </w:rPr>
        <w:t>have been demonstrated</w:t>
      </w:r>
      <w:r w:rsidRPr="0059373D">
        <w:rPr>
          <w:rFonts w:cs="MinionPro-Regular"/>
          <w:bCs/>
          <w:lang w:eastAsia="en-GB"/>
        </w:rPr>
        <w:t xml:space="preserve"> to enhance dopamine </w:t>
      </w:r>
      <w:r>
        <w:rPr>
          <w:rFonts w:cs="MinionPro-Regular"/>
          <w:bCs/>
          <w:lang w:eastAsia="en-GB"/>
        </w:rPr>
        <w:t>concentrations</w:t>
      </w:r>
      <w:r w:rsidRPr="0059373D">
        <w:rPr>
          <w:rFonts w:cs="MinionPro-Regular"/>
          <w:bCs/>
          <w:lang w:eastAsia="en-GB"/>
        </w:rPr>
        <w:t xml:space="preserve"> in these nuclei leading to an improvement </w:t>
      </w:r>
      <w:r>
        <w:rPr>
          <w:rFonts w:cs="MinionPro-Regular"/>
          <w:bCs/>
          <w:lang w:eastAsia="en-GB"/>
        </w:rPr>
        <w:t xml:space="preserve">in behaviour </w:t>
      </w:r>
      <w:r w:rsidRPr="0059373D">
        <w:rPr>
          <w:rFonts w:cs="MinionPro-Regular"/>
          <w:bCs/>
          <w:lang w:eastAsia="en-GB"/>
        </w:rPr>
        <w:t xml:space="preserve">of </w:t>
      </w:r>
      <w:r>
        <w:rPr>
          <w:rFonts w:cs="MinionPro-Regular"/>
          <w:bCs/>
          <w:lang w:eastAsia="en-GB"/>
        </w:rPr>
        <w:t>treated MPTP-lesioned rhesus monkeys</w:t>
      </w:r>
      <w:r w:rsidRPr="0059373D">
        <w:rPr>
          <w:rFonts w:cs="MinionPro-Regular"/>
          <w:bCs/>
          <w:lang w:eastAsia="en-GB"/>
        </w:rPr>
        <w:t xml:space="preserve">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ISSN" : "0963-6897", "PMID" : "18522240", "abstract" : "The neurorestorative effects of exogenous neurturin (NTN) delivered directly into the putamen via multiport catheters were studied in 10 MPTP-lesioned rhesus monkeys expressing stable parkinsonism. The parkinsonian animals were blindly assigned to receive coded solutions containing either vehicle (n = 5) or NTN (n = 5, 30 microg/day). Both solutions were coinfused with heparin using convection-enhanced delivery for 3 months. The NTN recipients showed a significant and sustained behavioral improvement in their parkinsonian features during the treatment period, an effect not seen in the vehicle-treated animals. At study termination, locomotor activity levels were increased by 50% in the NTN versus vehicle recipients. Also, DOPAC levels were significantly increased by 150% ipsilateral (right) to NTN infusion in the globus pallidus, while HVA levels were elevated bilaterally in the NTN-treated animals by 10% on the left and 67% on the right hemisphere. No significant changes in DA function were seen in the putamen. Volumetric analysis of putamenal NTN labeling showed between-subject variation, with tissue distribution ranging from 214 to 744 mm3, approximately equivalent to 27-93% of area coverage. Our results support the concept that intraparenchymal delivery of NTN protein may be effective for the treatment of PD. More studies are needed to determine strategies that would enhance tissue distribution of exogenous NTN protein, which could contribute to optimize its trophic effects in the parkinsonian brain.", "author" : [ { "dropping-particle" : "", "family" : "Grondin", "given" : "R", "non-dropping-particle" : "", "parse-names" : false, "suffix" : "" }, { "dropping-particle" : "", "family" : "Zhang", "given" : "Z", "non-dropping-particle" : "", "parse-names" : false, "suffix" : "" }, { "dropping-particle" : "", "family" : "Ai", "given" : "Y", "non-dropping-particle" : "", "parse-names" : false, "suffix" : "" }, { "dropping-particle" : "", "family" : "Ding", "given" : "F", "non-dropping-particle" : "", "parse-names" : false, "suffix" : "" }, { "dropping-particle" : "", "family" : "Walton", "given" : "A A", "non-dropping-particle" : "", "parse-names" : false, "suffix" : "" }, { "dropping-particle" : "", "family" : "Surgener", "given" : "S P", "non-dropping-particle" : "", "parse-names" : false, "suffix" : "" }, { "dropping-particle" : "", "family" : "Gerhardt", "given" : "G A", "non-dropping-particle" : "", "parse-names" : false, "suffix" : "" }, { "dropping-particle" : "", "family" : "Gash", "given" : "D M", "non-dropping-particle" : "", "parse-names" : false, "suffix" : "" } ], "container-title" : "Cell transplantation", "id" : "ITEM-1", "issue" : "4", "issued" : { "date-parts" : [ [ "2008", "1" ] ] }, "page" : "373-81", "title" : "Intraputamenal infusion of exogenous neurturin protein restores motor and dopaminergic function in the globus pallidus of MPTP-lesioned rhesus monkeys.", "type" : "article-journal", "volume" : "17" }, "uris" : [ "http://www.mendeley.com/documents/?uuid=035e5c5e-bd8f-4147-a116-2305b87b16ac" ] } ], "mendeley" : { "previouslyFormattedCitation" : "(Grondin et al., 2008)"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Grondin et al., 2008)</w:t>
      </w:r>
      <w:r w:rsidR="00122438" w:rsidRPr="0059373D">
        <w:rPr>
          <w:rFonts w:cs="MinionPro-Regular"/>
          <w:bCs/>
          <w:lang w:eastAsia="en-GB"/>
        </w:rPr>
        <w:fldChar w:fldCharType="end"/>
      </w:r>
      <w:r>
        <w:rPr>
          <w:rFonts w:cs="MinionPro-Regular"/>
          <w:bCs/>
          <w:lang w:eastAsia="en-GB"/>
        </w:rPr>
        <w:t>. The</w:t>
      </w:r>
      <w:r w:rsidRPr="0059373D">
        <w:rPr>
          <w:rFonts w:cs="MinionPro-Regular"/>
          <w:bCs/>
          <w:lang w:eastAsia="en-GB"/>
        </w:rPr>
        <w:t xml:space="preserve"> findings </w:t>
      </w:r>
      <w:r>
        <w:rPr>
          <w:rFonts w:cs="MinionPro-Regular"/>
          <w:bCs/>
          <w:lang w:eastAsia="en-GB"/>
        </w:rPr>
        <w:t xml:space="preserve">have </w:t>
      </w:r>
      <w:r w:rsidRPr="0059373D">
        <w:rPr>
          <w:rFonts w:cs="MinionPro-Regular"/>
          <w:bCs/>
          <w:lang w:eastAsia="en-GB"/>
        </w:rPr>
        <w:t>indicate</w:t>
      </w:r>
      <w:r>
        <w:rPr>
          <w:rFonts w:cs="MinionPro-Regular"/>
          <w:bCs/>
          <w:lang w:eastAsia="en-GB"/>
        </w:rPr>
        <w:t>d</w:t>
      </w:r>
      <w:r w:rsidRPr="0059373D">
        <w:rPr>
          <w:rFonts w:cs="MinionPro-Regular"/>
          <w:bCs/>
          <w:lang w:eastAsia="en-GB"/>
        </w:rPr>
        <w:t xml:space="preserve"> potential therapeut</w:t>
      </w:r>
      <w:r>
        <w:rPr>
          <w:rFonts w:cs="MinionPro-Regular"/>
          <w:bCs/>
          <w:lang w:eastAsia="en-GB"/>
        </w:rPr>
        <w:t xml:space="preserve">ic efficacy may not be restricted solely to </w:t>
      </w:r>
      <w:r w:rsidRPr="0059373D">
        <w:rPr>
          <w:rFonts w:cs="MinionPro-Regular"/>
          <w:bCs/>
          <w:lang w:eastAsia="en-GB"/>
        </w:rPr>
        <w:t xml:space="preserve">the striatum and the SN but </w:t>
      </w:r>
      <w:r>
        <w:rPr>
          <w:rFonts w:cs="MinionPro-Regular"/>
          <w:bCs/>
          <w:lang w:eastAsia="en-GB"/>
        </w:rPr>
        <w:t xml:space="preserve">to </w:t>
      </w:r>
      <w:r w:rsidRPr="0059373D">
        <w:rPr>
          <w:rFonts w:cs="MinionPro-Regular"/>
          <w:bCs/>
          <w:lang w:eastAsia="en-GB"/>
        </w:rPr>
        <w:t xml:space="preserve">other basal ganglia structures adversely affected by the loss of dopamine innervation in PD. Despite these promising advantages following spreading transduction patterns, levels of GDNF transported indirectly to the off-target regions are unpredictable, particularly when higher vector </w:t>
      </w:r>
      <w:r>
        <w:rPr>
          <w:rFonts w:cs="MinionPro-Regular"/>
          <w:bCs/>
          <w:lang w:eastAsia="en-GB"/>
        </w:rPr>
        <w:t>doses or longer expression times</w:t>
      </w:r>
      <w:r w:rsidRPr="0059373D">
        <w:rPr>
          <w:rFonts w:cs="MinionPro-Regular"/>
          <w:bCs/>
          <w:lang w:eastAsia="en-GB"/>
        </w:rPr>
        <w:t xml:space="preserve"> are required </w:t>
      </w:r>
      <w:r w:rsidR="00122438" w:rsidRPr="0059373D">
        <w:rPr>
          <w:rFonts w:cs="MinionPro-Regular"/>
          <w:bCs/>
          <w:vertAlign w:val="superscript"/>
          <w:lang w:eastAsia="en-GB"/>
        </w:rPr>
        <w:fldChar w:fldCharType="begin" w:fldLock="1"/>
      </w:r>
      <w:r w:rsidR="00994410">
        <w:rPr>
          <w:rFonts w:cs="MinionPro-Regular"/>
          <w:bCs/>
          <w:vertAlign w:val="superscript"/>
          <w:lang w:eastAsia="en-GB"/>
        </w:rPr>
        <w:instrText>ADDIN CSL_CITATION { "citationItems" : [ { "id" : "ITEM-1", "itemData" : { "DOI" : "S0969-9961(11)00198-7 [pii]\n10.1016/j.nbd.2011.05.026", "ISBN" : "1095-953X (Electronic)\n0969-9961 (Linking)", "PMID" : "21704161", "abstract" : "Recent analyses of autopsied brains from subjects previously administered AAV2-neurturin (NRTN) gene transfer argues that optimizing the effects of neurotrophic factors in Parkinson's disease (PD) likely requires delivery to both the degenerating cell bodies (in substantia nigra) and their terminals (in striatum). Prior to implementing this novel dosing paradigm in humans, we conducted eight nonclinical experiments with three general objectives: (1) evaluate the feasibility, safety and effectiveness of targeting the substantia nigra (SN) with AAV2-NRTN, (2) better understand and appraise recent warnings of serious weight loss that might occur with targeting the SN with neurotrophic factors, and (3) define an appropriate dose of AAV2-NRTN that should safely and effectively cover the SN in PD patients. Toward these ends, we first determined SN volume for rats, monkeys and humans, and employed these values to calculate comparable dose equivalents for each species by scaling each dose, based on relative SN volume. Using this information, we next injected AAV2-GFP to monkey SN to quantify AAV2-vector distribution and confirm reasonable SN coverage. We then selected and administered a ~200-fold range of AAV2-NRTN doses (and a single AAV2-GDNF dose) to rat SN, producing a wide range of protein expression. In contrast to recent warnings regarding nigra targeting, no dose produced any serious side effects or toxicity, though we replicated the modest reduction in weight gain reported by others with the highest AAV2-NRTN and the AAV2-GDNF dose. A dose-related increase in NRTN expression was seen, with the lower doses limiting NRTN to the peri-SN and the highest dose producing mistargeted NRTN well outside the SN. We then demonstrated that the reduction in weight gain following excessive-doses can be dissociated from NRTN in the targeted SN, and is linked to mistargeted NRTN in the diencephalon. We also showed that prior destruction of the dopaminergic SN neurons via 6-OHDA had no impact on the weight loss phenomenon, further dissociating neurotrophic exposure to the SN as the culprit for weight changes. Finally, low AAV2-NRTN doses provided significant neuroprotection against 6-OHDA toxicity, establishing a wide therapeutic index for nigral targeting. These data support targeting the SN with AAV2-NRTN in PD patients, demonstrating that properly targeted and scaled AAV2-NRTN provides safe and effective NRTN expression. They also provided the means to define an appr\u2026", "author" : [ { "dropping-particle" : "", "family" : "Bartus", "given" : "R T", "non-dropping-particle" : "", "parse-names" : false, "suffix" : "" }, { "dropping-particle" : "", "family" : "Brown", "given" : "L", "non-dropping-particle" : "", "parse-names" : false, "suffix" : "" }, { "dropping-particle" : "", "family" : "Wilson", "given" : "A", "non-dropping-particle" : "", "parse-names" : false, "suffix" : "" }, { "dropping-particle" : "", "family" : "Kruegel", "given" : "B", "non-dropping-particle" : "", "parse-names" : false, "suffix" : "" }, { "dropping-particle" : "", "family" : "Siffert", "given" : "J", "non-dropping-particle" : "", "parse-names" : false, "suffix" : "" }, { "dropping-particle" : "", "family" : "Johnson  Jr.", "given" : "E M", "non-dropping-particle" : "", "parse-names" : false, "suffix" : "" }, { "dropping-particle" : "", "family" : "Kordower", "given" : "J H", "non-dropping-particle" : "", "parse-names" : false, "suffix" : "" }, { "dropping-particle" : "", "family" : "Herzog", "given" : "C D", "non-dropping-particle" : "", "parse-names" : false, "suffix" : "" } ], "container-title" : "Neurobiol Dis", "edition" : "2011/06/28", "id" : "ITEM-1", "issue" : "1", "issued" : { "date-parts" : [ [ "2011" ] ] }, "note" : "Bartus, Raymond T\nBrown, Lamar\nWilson, Alistair\nKruegel, Brian\nSiffert, Joao\nJohnson, Eugene M Jr\nKordower, Jeffrey H\nHerzog, Christopher D\nUnited States\nNeurobiology of disease\nNeurobiol Dis. 2011 Oct;44(1):38-52. Epub 2011 Jun 17.", "page" : "38-52", "title" : "Properly scaled and targeted AAV2-NRTN (neurturin) to the substantia nigra is safe, effective and causes no weight loss: support for nigral targeting in Parkinson's disease", "type" : "article-journal", "volume" : "44" }, "uris" : [ "http://www.mendeley.com/documents/?uuid=c6904fda-b161-49a7-8823-9d3f331e6733" ] }, { "id" : "ITEM-2",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2",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mendeley" : { "previouslyFormattedCitation" : "(Bartus et al., 2011a; Drinkut et al., 2012)" }, "properties" : { "noteIndex" : 0 }, "schema" : "https://github.com/citation-style-language/schema/raw/master/csl-citation.json" }</w:instrText>
      </w:r>
      <w:r w:rsidR="00122438" w:rsidRPr="0059373D">
        <w:rPr>
          <w:rFonts w:cs="MinionPro-Regular"/>
          <w:bCs/>
          <w:vertAlign w:val="superscript"/>
          <w:lang w:eastAsia="en-GB"/>
        </w:rPr>
        <w:fldChar w:fldCharType="separate"/>
      </w:r>
      <w:r w:rsidR="00E350EE" w:rsidRPr="00E350EE">
        <w:rPr>
          <w:rFonts w:cs="MinionPro-Regular"/>
          <w:bCs/>
          <w:noProof/>
          <w:lang w:eastAsia="en-GB"/>
        </w:rPr>
        <w:t>(Bartus et al., 2011a; Drinkut et al., 2012)</w:t>
      </w:r>
      <w:r w:rsidR="00122438" w:rsidRPr="0059373D">
        <w:rPr>
          <w:rFonts w:cs="MinionPro-Regular"/>
          <w:bCs/>
          <w:vertAlign w:val="superscript"/>
          <w:lang w:eastAsia="en-GB"/>
        </w:rPr>
        <w:fldChar w:fldCharType="end"/>
      </w:r>
      <w:r w:rsidRPr="0059373D">
        <w:rPr>
          <w:rFonts w:cs="MinionPro-Regular"/>
          <w:bCs/>
          <w:lang w:eastAsia="en-GB"/>
        </w:rPr>
        <w:t xml:space="preserve">. It also remains unclear what the adequate level of GDNF needed by these regions is, in order to provide </w:t>
      </w:r>
      <w:r>
        <w:rPr>
          <w:rFonts w:cs="MinionPro-Regular"/>
          <w:bCs/>
          <w:lang w:eastAsia="en-GB"/>
        </w:rPr>
        <w:t xml:space="preserve">the </w:t>
      </w:r>
      <w:r w:rsidRPr="0059373D">
        <w:rPr>
          <w:rFonts w:cs="MinionPro-Regular"/>
          <w:bCs/>
          <w:lang w:eastAsia="en-GB"/>
        </w:rPr>
        <w:t xml:space="preserve">therapeutic effects and simultaneously minimize </w:t>
      </w:r>
      <w:r>
        <w:rPr>
          <w:rFonts w:cs="MinionPro-Regular"/>
          <w:bCs/>
          <w:lang w:eastAsia="en-GB"/>
        </w:rPr>
        <w:t xml:space="preserve">any </w:t>
      </w:r>
      <w:r w:rsidRPr="0059373D">
        <w:rPr>
          <w:rFonts w:cs="MinionPro-Regular"/>
          <w:bCs/>
          <w:lang w:eastAsia="en-GB"/>
        </w:rPr>
        <w:t>side-effects</w:t>
      </w:r>
      <w:r>
        <w:rPr>
          <w:rFonts w:cs="MinionPro-Regular"/>
          <w:bCs/>
          <w:lang w:eastAsia="en-GB"/>
        </w:rPr>
        <w:t>, such as transient down-regulation of TH</w:t>
      </w:r>
      <w:r w:rsidRPr="0059373D">
        <w:rPr>
          <w:rFonts w:cs="MinionPro-Regular"/>
          <w:bCs/>
          <w:lang w:eastAsia="en-GB"/>
        </w:rPr>
        <w:t xml:space="preserve"> </w:t>
      </w:r>
      <w:r w:rsidR="00122438" w:rsidRPr="0059373D">
        <w:rPr>
          <w:rFonts w:cs="MinionPro-Regular"/>
          <w:bCs/>
          <w:lang w:eastAsia="en-GB"/>
        </w:rPr>
        <w:fldChar w:fldCharType="begin" w:fldLock="1"/>
      </w:r>
      <w:r w:rsidR="00994410">
        <w:rPr>
          <w:rFonts w:cs="MinionPro-Regular"/>
          <w:bCs/>
          <w:lang w:eastAsia="en-GB"/>
        </w:rPr>
        <w:instrText>ADDIN CSL_CITATION { "citationItems" : [ { "id" : "ITEM-1", "itemData" : { "DOI" : "10.1523/JNEUROSCI.1122-04.2004", "ISSN" : "1529-2401", "PMID" : "15269253", "abstract" : "The effects of continuous glial cell line-derived neurotrophic factor (GDNF) overexpression in the intact nigrostriatal dopamine (DA) system was studied using recombinant lentiviral (rLV) vector delivery of GDNF to the striatum or substantia nigra (SN) in the rat. Intrastriatal delivery of rLV-GDNF resulted in significant overexpression of GDNF in the striatum (2-4 ng/mg tissue) and anterograde transport of GDNF protein to the SN. Striatal rLV-GDNF delivery initially induced an increase in DA turnover (1-6 weeks), accompanied by significant contralateral turning in response to amphetamine, suggesting an enhancement of the DA system on the injected side. Starting 6 weeks after continuous GDNF delivery, we observed a selective downregulation of tyrosine hydroxylase (TH) protein (approximately 70%) that was maintained until the end of the experiment (24 weeks). A similar effect was observed when rLV-GDNF was injected into the SN. The magnitude of TH downregulation was related to the level of GDNF expression and was most pronounced in animals in which the striatal GDNF level exceeded 0.7 ng/mg tissue. The decreased TH protein levels were associated with similar reductions in the in vitro TH enzyme activity (approximately 70%); however, in vivo L-3,4-dihydroxyphenylalanine production rate and DA tissue levels were maintained at normal levels. The results indicate that downregulation of TH protein reflects a compensatory effect in response to continuous GDNF stimulation of the DA neurons mediated by a combination of overactivity at the DA synapse and a direct GDNF-induced action on TH gene expression. This compensatory mechanism is proposed to maintain long-term DA neuron function within the normal range.", "author" : [ { "dropping-particle" : "", "family" : "Georgievska", "given" : "Biljana", "non-dropping-particle" : "", "parse-names" : false, "suffix" : "" }, { "dropping-particle" : "", "family" : "Kirik", "given" : "Deniz", "non-dropping-particle" : "", "parse-names" : false, "suffix" : "" }, { "dropping-particle" : "", "family" : "Bj\u00f6rklund", "given" : "Anders", "non-dropping-particle" : "", "parse-names" : false, "suffix" : "" } ], "container-title" : "The Journal of neuroscience : the official journal of the Society for Neuroscience", "id" : "ITEM-1", "issue" : "29", "issued" : { "date-parts" : [ [ "2004", "7", "21" ] ] }, "page" : "6437-45", "title" : "Overexpression of glial cell line-derived neurotrophic factor using a lentiviral vector induces time- and dose-dependent downregulation of tyrosine hydroxylase in the intact nigrostriatal dopamine system.", "type" : "article-journal", "volume" : "24" }, "uris" : [ "http://www.mendeley.com/documents/?uuid=a5ecc251-a942-4be8-a039-04dfa9efa960" ] } ], "mendeley" : { "previouslyFormattedCitation" : "(Georgievska et al., 2004)" }, "properties" : { "noteIndex" : 0 }, "schema" : "https://github.com/citation-style-language/schema/raw/master/csl-citation.json" }</w:instrText>
      </w:r>
      <w:r w:rsidR="00122438" w:rsidRPr="0059373D">
        <w:rPr>
          <w:rFonts w:cs="MinionPro-Regular"/>
          <w:bCs/>
          <w:lang w:eastAsia="en-GB"/>
        </w:rPr>
        <w:fldChar w:fldCharType="separate"/>
      </w:r>
      <w:r w:rsidRPr="00660074">
        <w:rPr>
          <w:rFonts w:cs="MinionPro-Regular"/>
          <w:bCs/>
          <w:noProof/>
          <w:lang w:eastAsia="en-GB"/>
        </w:rPr>
        <w:t>(Georgievska et al., 2004)</w:t>
      </w:r>
      <w:r w:rsidR="00122438" w:rsidRPr="0059373D">
        <w:rPr>
          <w:rFonts w:cs="MinionPro-Regular"/>
          <w:bCs/>
          <w:lang w:eastAsia="en-GB"/>
        </w:rPr>
        <w:fldChar w:fldCharType="end"/>
      </w:r>
      <w:r w:rsidRPr="0059373D">
        <w:rPr>
          <w:rFonts w:cs="MinionPro-Regular"/>
          <w:bCs/>
          <w:lang w:eastAsia="en-GB"/>
        </w:rPr>
        <w:t xml:space="preserve">. </w:t>
      </w:r>
    </w:p>
    <w:p w:rsidR="003E4DB5" w:rsidRDefault="003E4DB5" w:rsidP="003E4DB5">
      <w:pPr>
        <w:autoSpaceDE w:val="0"/>
        <w:autoSpaceDN w:val="0"/>
        <w:adjustRightInd w:val="0"/>
      </w:pPr>
      <w:r w:rsidRPr="0059373D">
        <w:rPr>
          <w:rFonts w:cs="MinionPro-Regular"/>
          <w:bCs/>
          <w:lang w:eastAsia="en-GB"/>
        </w:rPr>
        <w:t xml:space="preserve">For these reasons, astrocytic </w:t>
      </w:r>
      <w:r w:rsidRPr="00542F77">
        <w:rPr>
          <w:rFonts w:cs="MinionPro-Regular"/>
          <w:bCs/>
          <w:i/>
          <w:lang w:eastAsia="en-GB"/>
        </w:rPr>
        <w:t>GDNF</w:t>
      </w:r>
      <w:r w:rsidRPr="001B6046">
        <w:rPr>
          <w:rFonts w:cs="MinionPro-Regular"/>
          <w:bCs/>
          <w:lang w:eastAsia="en-GB"/>
        </w:rPr>
        <w:t xml:space="preserve"> </w:t>
      </w:r>
      <w:r w:rsidRPr="0059373D">
        <w:rPr>
          <w:rFonts w:cs="MinionPro-Regular"/>
          <w:bCs/>
          <w:lang w:eastAsia="en-GB"/>
        </w:rPr>
        <w:t xml:space="preserve">expression </w:t>
      </w:r>
      <w:r>
        <w:rPr>
          <w:rFonts w:cs="MinionPro-Regular"/>
          <w:bCs/>
          <w:lang w:eastAsia="en-GB"/>
        </w:rPr>
        <w:t>targeted by</w:t>
      </w:r>
      <w:r w:rsidRPr="0059373D">
        <w:rPr>
          <w:rFonts w:cs="MinionPro-Regular"/>
          <w:bCs/>
          <w:lang w:eastAsia="en-GB"/>
        </w:rPr>
        <w:t xml:space="preserve"> LV-GFAPp vectors </w:t>
      </w:r>
      <w:r>
        <w:rPr>
          <w:rFonts w:cs="MinionPro-Regular"/>
          <w:bCs/>
          <w:lang w:eastAsia="en-GB"/>
        </w:rPr>
        <w:t>is likely</w:t>
      </w:r>
      <w:r w:rsidRPr="0059373D">
        <w:rPr>
          <w:rFonts w:cs="MinionPro-Regular"/>
          <w:bCs/>
          <w:lang w:eastAsia="en-GB"/>
        </w:rPr>
        <w:t xml:space="preserve"> an alternative strategy with enhanced safety profile. </w:t>
      </w:r>
      <w:r>
        <w:rPr>
          <w:rFonts w:cs="MinionPro-Regular"/>
          <w:bCs/>
          <w:lang w:eastAsia="en-GB"/>
        </w:rPr>
        <w:t xml:space="preserve">Although a few studies </w:t>
      </w:r>
      <w:r w:rsidR="00122438">
        <w:rPr>
          <w:rFonts w:cs="MinionPro-Regular"/>
          <w:bCs/>
          <w:lang w:eastAsia="en-GB"/>
        </w:rPr>
        <w:fldChar w:fldCharType="begin" w:fldLock="1"/>
      </w:r>
      <w:r w:rsidR="00994410">
        <w:rPr>
          <w:rFonts w:cs="MinionPro-Regular"/>
          <w:bCs/>
          <w:lang w:eastAsia="en-GB"/>
        </w:rPr>
        <w:instrText>ADDIN CSL_CITATION { "citationItems" : [ { "id" : "ITEM-1", "itemData" : { "ISSN" : "0021-9967", "PMID" : "10333275", "abstract" : "Substantial evidence supports a role for trophic activities in the function and survival of fully mature striatal neurons, but little is known regarding trophic factor expression in adult striatum. In situ hybridization was used to identify the distribution and the neurotransmitter phenotypes (i.e., cholinergic and gamma-aminobutyric acid [GABA]-ergic) of cells expressing acidic fibroblast growth factor (aFGF), glial cell line-derived neurotrophic factor (GDNF), or nerve growth factor (NGF) mRNA in adult rat striatum. Each trophic factor mRNA was localized to large, sparsely scattered striatal cells that corresponded to interneurons. Double-labeling studies demonstrated that NGF mRNA was expressed by GABAergic and never by cholinergic cells, whereas aFGF and GDNF mRNAs were expressed by both cell types. Approximately 75% of aFGF+ and GDNF+ cells in dorsal striatum and 46% of aFGF+ and 61% of GDNF+ cells in ventral striatum were cholinergic. Conversely, about 32% of aFGF+ and 24% of GDNF+ cells in dorsal striatum and 55% of aFGF+ and 27% of GDNF+ cells in ventral striatum were GABAergic. A portion of aFGF+ and NGF+ cells was of the parvalbumin GABAergic subtype. The colocalization of trophic factor expression was also examined. Of aFGF+ cells, 20% and 41% were NGF+ and 67% and 83% were GDNF+ in dorsal and ventral striata, respectively. These findings demonstrate that aFGF, GDNF, and NGF are synthesized by discrete but overlapping populations of striatal interneurons. The expression of these survival factors may contribute to the resistance of striatal interneurons to various insults including excitotoxicity.", "author" : [ { "dropping-particle" : "", "family" : "Bizon", "given" : "J L", "non-dropping-particle" : "", "parse-names" : false, "suffix" : "" }, { "dropping-particle" : "", "family" : "Lauterborn", "given" : "J C", "non-dropping-particle" : "", "parse-names" : false, "suffix" : "" }, { "dropping-particle" : "", "family" : "Gall", "given" : "C M", "non-dropping-particle" : "", "parse-names" : false, "suffix" : "" } ], "container-title" : "The Journal of comparative neurology", "id" : "ITEM-1", "issue" : "2", "issued" : { "date-parts" : [ [ "1999", "5", "31" ] ] }, "page" : "283-98", "title" : "Subpopulations of striatal interneurons can be distinguished on the basis of neurotrophic factor expression.", "type" : "article-journal", "volume" : "408" }, "uris" : [ "http://www.mendeley.com/documents/?uuid=ca04871e-70d8-47c3-99a6-585a66bfca7d" ] }, { "id" : "ITEM-2", "itemData" : { "DOI" : "10.1523/JNEUROSCI.2693-11.2012", "ISSN" : "1529-2401", "PMID" : "22262884", "abstract" : "Glial cell line-derived neurotrophic factor (GDNF) is absolutely required for survival of dopaminergic (DA) nigrostriatal neurons and protect them from toxic insults. Hence, it is a promising, albeit experimental, therapy for Parkinson's disease (PD). However, the source of striatal GDNF is not well known. GDNF seems to be normally synthesized in neurons, but numerous reports suggest GDNF production in glial cells, particularly in the injured brain. We have studied in detail striatal GDNF production in normal mouse and after damage of DA neurons with MPTP. Striatal GDNF mRNA was present in neonates but markedly increased during the first 2-3 postnatal weeks. Cellular identification of GDNF by unequivocal histochemical methods demonstrated that in normal or injured adult animals GDNF is expressed by striatal neurons and is not synthesized in significant amounts by astrocytes or microglial cells. GDNF mRNA expression was not higher in reactive astrocytes than in normal ones. Approximately 95% of identified neostriatal GDNF-expressing cells in normal and injured animals are parvalbumin-positive (PV+) interneurons, which only represent ~0.7% of all striatal neurons. The remaining 5% of GDNF+ cells are cholinergic and somatostatin+ interneurons. Surprisingly, medium spiny projection neurons (MSNs), the vast majority of striatal neurons that receive a strong DA innervation, do not express GDNF. PV+ interneurons constitute an oscillatory functional ensemble of electrically connected cells that control MSNs' firing. Production of GDNF in the PV+ neurons might be advantageous to supply synchronous activity-dependent release of GDNF in broad areas of the striatum. Stimulation of the GDNF-producing striatal PV+ ensemble in PD patients could have therapeutic effects.", "author" : [ { "dropping-particle" : "", "family" : "Hidalgo-Figueroa", "given" : "Mar\u00eda", "non-dropping-particle" : "", "parse-names" : false, "suffix" : "" }, { "dropping-particle" : "", "family" : "Bonilla", "given" : "Sonia", "non-dropping-particle" : "", "parse-names" : false, "suffix" : "" }, { "dropping-particle" : "", "family" : "Guti\u00e9rrez", "given" : "Francisco", "non-dropping-particle" : "", "parse-names" : false, "suffix" : "" }, { "dropping-particle" : "", "family" : "Pascual", "given" : "Alberto", "non-dropping-particle" : "", "parse-names" : false, "suffix" : "" }, { "dropping-particle" : "", "family" : "L\u00f3pez-Barneo", "given" : "Jos\u00e9", "non-dropping-particle" : "", "parse-names" : false, "suffix" : "" } ], "container-title" : "The Journal of neuroscience : the official journal of the Society for Neuroscience", "id" : "ITEM-2", "issue" : "3", "issued" : { "date-parts" : [ [ "2012", "1", "18" ] ] }, "page" : "864-72", "title" : "GDNF is predominantly expressed in the PV+ neostriatal interneuronal ensemble in normal mouse and after injury of the nigrostriatal pathway.", "type" : "article-journal", "volume" : "32" }, "uris" : [ "http://www.mendeley.com/documents/?uuid=606bd5b9-2dda-406b-a0d0-8013074333a5" ] } ], "mendeley" : { "previouslyFormattedCitation" : "(Bizon et al., 1999; Hidalgo-Figueroa et al., 2012)"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Bizon et al., 1999; Hidalgo-Figueroa et al., 2012)</w:t>
      </w:r>
      <w:r w:rsidR="00122438">
        <w:rPr>
          <w:rFonts w:cs="MinionPro-Regular"/>
          <w:bCs/>
          <w:lang w:eastAsia="en-GB"/>
        </w:rPr>
        <w:fldChar w:fldCharType="end"/>
      </w:r>
      <w:r>
        <w:rPr>
          <w:rFonts w:cs="MinionPro-Regular"/>
          <w:bCs/>
          <w:lang w:eastAsia="en-GB"/>
        </w:rPr>
        <w:t xml:space="preserve"> have pointed the synthesis of </w:t>
      </w:r>
      <w:r w:rsidRPr="001C3D43">
        <w:rPr>
          <w:rFonts w:cs="MinionPro-Regular"/>
          <w:bCs/>
          <w:lang w:eastAsia="en-GB"/>
        </w:rPr>
        <w:t>GDNF by parvalbumin-expressing neurons in the striatum, a</w:t>
      </w:r>
      <w:r w:rsidRPr="001C3D43">
        <w:t xml:space="preserve">strocytes </w:t>
      </w:r>
      <w:r w:rsidRPr="001C3D43">
        <w:rPr>
          <w:rFonts w:cs="MinionPro-Regular"/>
          <w:bCs/>
          <w:lang w:eastAsia="en-GB"/>
        </w:rPr>
        <w:t>are</w:t>
      </w:r>
      <w:r w:rsidRPr="0059373D">
        <w:rPr>
          <w:rFonts w:cs="MinionPro-Regular"/>
          <w:bCs/>
          <w:lang w:eastAsia="en-GB"/>
        </w:rPr>
        <w:t xml:space="preserve"> </w:t>
      </w:r>
      <w:r>
        <w:rPr>
          <w:rFonts w:cs="MinionPro-Regular"/>
          <w:bCs/>
          <w:lang w:eastAsia="en-GB"/>
        </w:rPr>
        <w:t xml:space="preserve">commonly considered as </w:t>
      </w:r>
      <w:r w:rsidRPr="0059373D">
        <w:rPr>
          <w:rFonts w:cs="MinionPro-Regular"/>
          <w:bCs/>
          <w:lang w:eastAsia="en-GB"/>
        </w:rPr>
        <w:t>the major source of GDNF</w:t>
      </w:r>
      <w:r>
        <w:rPr>
          <w:rFonts w:cs="MinionPro-Regular"/>
          <w:bCs/>
          <w:lang w:eastAsia="en-GB"/>
        </w:rPr>
        <w:t>, especially</w:t>
      </w:r>
      <w:r w:rsidRPr="0059373D">
        <w:rPr>
          <w:rFonts w:cs="MinionPro-Regular"/>
          <w:bCs/>
          <w:lang w:eastAsia="en-GB"/>
        </w:rPr>
        <w:t xml:space="preserve"> </w:t>
      </w:r>
      <w:r w:rsidRPr="0059373D">
        <w:rPr>
          <w:rFonts w:cs="MinionPro-Regular"/>
          <w:bCs/>
          <w:lang w:eastAsia="en-GB"/>
        </w:rPr>
        <w:lastRenderedPageBreak/>
        <w:t>upon brain injury</w:t>
      </w:r>
      <w:r>
        <w:rPr>
          <w:rFonts w:cs="MinionPro-Regular"/>
          <w:bCs/>
          <w:lang w:eastAsia="en-GB"/>
        </w:rPr>
        <w:t xml:space="preserve"> </w:t>
      </w:r>
      <w:r w:rsidR="00122438">
        <w:rPr>
          <w:rFonts w:cs="MinionPro-Regular"/>
          <w:bCs/>
          <w:lang w:eastAsia="en-GB"/>
        </w:rPr>
        <w:fldChar w:fldCharType="begin" w:fldLock="1"/>
      </w:r>
      <w:r w:rsidR="00994410">
        <w:rPr>
          <w:rFonts w:cs="MinionPro-Regular"/>
          <w:bCs/>
          <w:lang w:eastAsia="en-GB"/>
        </w:rPr>
        <w:instrText>ADDIN CSL_CITATION { "citationItems" : [ { "id" : "ITEM-1", "itemData" : { "DOI" : "10.1016/j.neulet.2012.01.022", "ISSN" : "1872-7972", "PMID" : "22281445", "abstract" : "Reactive gliosis and inflammatory change is a key component of nigral dopaminergic cell death in Parkinson's disease (PD). Astrocyte derived glial cell line-derived neurotrophic factor (GDNF) promotes the survival and growth of dopaminergic neurones and it protects against or reverses nigral degeneration induced by 6-OHDA and 1-methyl-4-phenyl-1,2,3,6-tetrahydropyridine (MPTP) in rodents and primates. But the effect of increased levels of pro-inflammatory cytokines on the release of GDNF is unknown. This study examined the relationship between release of tumour necrosis factor-\u03b1 (TNF-\u03b1) and interleukin-1\u03b2 (IL-1\u03b2) and the expression of GDNF in rats following nigral lipopolysaccharide (LPS) administration. Acute nigral administration of LPS led to marked elevation of IL-1\u03b2 but insignificant TNF-\u03b1 tissue content and to a prominent expression of GDNF immunoreactivity in astrocytes but not microglia. The results suggest that inflammation is not only involved in neuronal loss but could promote neuronal survival through increased release of GDNF following up-regulation of IL-1\u03b2.", "author" : [ { "dropping-particle" : "", "family" : "Iravani", "given" : "Mahmoud M", "non-dropping-particle" : "", "parse-names" : false, "suffix" : "" }, { "dropping-particle" : "", "family" : "Sadeghian", "given" : "Mona", "non-dropping-particle" : "", "parse-names" : false, "suffix" : "" }, { "dropping-particle" : "", "family" : "Leung", "given" : "Clement C M", "non-dropping-particle" : "", "parse-names" : false, "suffix" : "" }, { "dropping-particle" : "", "family" : "Jenner", "given" : "Peter", "non-dropping-particle" : "", "parse-names" : false, "suffix" : "" }, { "dropping-particle" : "", "family" : "Rose", "given" : "Sarah", "non-dropping-particle" : "", "parse-names" : false, "suffix" : "" } ], "container-title" : "Neuroscience letters", "id" : "ITEM-1", "issue" : "2", "issued" : { "date-parts" : [ [ "2012", "2", "29" ] ] }, "page" : "138-42", "publisher" : "Elsevier Ireland Ltd", "title" : "Lipopolysaccharide-induced nigral inflammation leads to increased IL-1\u03b2 tissue content and expression of astrocytic glial cell line-derived neurotrophic factor.", "type" : "article-journal", "volume" : "510" }, "uris" : [ "http://www.mendeley.com/documents/?uuid=900b5213-0524-4b2b-9a61-0165a8438a46" ] } ], "mendeley" : { "previouslyFormattedCitation" : "(Iravani et al., 2012)"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Iravani et al., 2012)</w:t>
      </w:r>
      <w:r w:rsidR="00122438">
        <w:rPr>
          <w:rFonts w:cs="MinionPro-Regular"/>
          <w:bCs/>
          <w:lang w:eastAsia="en-GB"/>
        </w:rPr>
        <w:fldChar w:fldCharType="end"/>
      </w:r>
      <w:r>
        <w:rPr>
          <w:rFonts w:cs="MinionPro-Regular"/>
          <w:bCs/>
          <w:lang w:eastAsia="en-GB"/>
        </w:rPr>
        <w:t xml:space="preserve">. Furthermore, the results from </w:t>
      </w:r>
      <w:r>
        <w:rPr>
          <w:rFonts w:cs="MinionPro-Regular"/>
          <w:bCs/>
          <w:i/>
          <w:lang w:eastAsia="en-GB"/>
        </w:rPr>
        <w:t>in vivo</w:t>
      </w:r>
      <w:r>
        <w:rPr>
          <w:rFonts w:cs="MinionPro-Regular"/>
          <w:bCs/>
          <w:lang w:eastAsia="en-GB"/>
        </w:rPr>
        <w:t xml:space="preserve"> </w:t>
      </w:r>
      <w:r w:rsidRPr="00542F77">
        <w:rPr>
          <w:rFonts w:cs="MinionPro-Regular"/>
          <w:bCs/>
          <w:i/>
          <w:lang w:eastAsia="en-GB"/>
        </w:rPr>
        <w:t>eGFP</w:t>
      </w:r>
      <w:r>
        <w:rPr>
          <w:rFonts w:cs="MinionPro-Regular"/>
          <w:bCs/>
          <w:lang w:eastAsia="en-GB"/>
        </w:rPr>
        <w:t xml:space="preserve"> expression in chapter 4 indicate</w:t>
      </w:r>
      <w:r w:rsidRPr="0059373D">
        <w:rPr>
          <w:rFonts w:cs="MinionPro-Regular"/>
          <w:bCs/>
          <w:lang w:eastAsia="en-GB"/>
        </w:rPr>
        <w:t xml:space="preserve"> </w:t>
      </w:r>
      <w:r>
        <w:t>an anterograde expression</w:t>
      </w:r>
      <w:r w:rsidRPr="0059373D">
        <w:t xml:space="preserve"> of </w:t>
      </w:r>
      <w:r>
        <w:t>the transgene</w:t>
      </w:r>
      <w:r w:rsidRPr="00901566">
        <w:t xml:space="preserve"> </w:t>
      </w:r>
      <w:r w:rsidRPr="0059373D">
        <w:t xml:space="preserve">from the striatum to the SNpr in rats injected with </w:t>
      </w:r>
      <w:r>
        <w:t>LV-</w:t>
      </w:r>
      <w:r w:rsidRPr="0059373D">
        <w:t>SYNp vectors, but astrocytic-</w:t>
      </w:r>
      <w:r w:rsidRPr="00542F77">
        <w:rPr>
          <w:i/>
        </w:rPr>
        <w:t>eGFP</w:t>
      </w:r>
      <w:r w:rsidRPr="0059373D">
        <w:rPr>
          <w:i/>
        </w:rPr>
        <w:t xml:space="preserve"> </w:t>
      </w:r>
      <w:r w:rsidRPr="0059373D">
        <w:t xml:space="preserve">expression targeted by </w:t>
      </w:r>
      <w:r>
        <w:t>LV-</w:t>
      </w:r>
      <w:r w:rsidRPr="0059373D">
        <w:t xml:space="preserve">GFAPp vectors was detected only in the lesioned striatum. Such an approach </w:t>
      </w:r>
      <w:r>
        <w:t xml:space="preserve">therefore can maximize the levels of transgene in </w:t>
      </w:r>
      <w:r w:rsidRPr="0059373D">
        <w:t>required brain region</w:t>
      </w:r>
      <w:r>
        <w:t>s whilst prevent</w:t>
      </w:r>
      <w:r w:rsidRPr="0059373D">
        <w:t xml:space="preserve"> off-target effects resulting from ectopic expression in </w:t>
      </w:r>
      <w:r>
        <w:t xml:space="preserve">different </w:t>
      </w:r>
      <w:r w:rsidRPr="0059373D">
        <w:t xml:space="preserve">afferent regions. </w:t>
      </w:r>
    </w:p>
    <w:p w:rsidR="003E4DB5" w:rsidRPr="0059373D" w:rsidRDefault="003E4DB5" w:rsidP="003E4DB5">
      <w:pPr>
        <w:autoSpaceDE w:val="0"/>
        <w:autoSpaceDN w:val="0"/>
        <w:adjustRightInd w:val="0"/>
      </w:pPr>
      <w:r w:rsidRPr="00D942CF">
        <w:t>Perhaps due to the</w:t>
      </w:r>
      <w:r w:rsidRPr="00043C5C">
        <w:t xml:space="preserve"> proliferation of activated astrocytes following brain</w:t>
      </w:r>
      <w:r>
        <w:t xml:space="preserve"> trauma, together with the drawback of vector integration proficiency, </w:t>
      </w:r>
      <w:r w:rsidRPr="00AB3336">
        <w:rPr>
          <w:i/>
        </w:rPr>
        <w:t>GDNF</w:t>
      </w:r>
      <w:r w:rsidRPr="0059373D">
        <w:t xml:space="preserve"> expression targeted to astroc</w:t>
      </w:r>
      <w:r>
        <w:t>ytes from IDLVs wa</w:t>
      </w:r>
      <w:r w:rsidRPr="0059373D">
        <w:t>s not as efficient as IPLVs</w:t>
      </w:r>
      <w:r>
        <w:t xml:space="preserve"> (figure 6.1)</w:t>
      </w:r>
      <w:r w:rsidRPr="0059373D">
        <w:t xml:space="preserve">. However, stimulation of </w:t>
      </w:r>
      <w:r>
        <w:t xml:space="preserve">astrocytic </w:t>
      </w:r>
      <w:r w:rsidRPr="0059373D">
        <w:t xml:space="preserve">proliferation is temporary </w:t>
      </w:r>
      <w:r w:rsidR="00122438" w:rsidRPr="0059373D">
        <w:fldChar w:fldCharType="begin" w:fldLock="1"/>
      </w:r>
      <w:r w:rsidR="00994410">
        <w:instrText>ADDIN CSL_CITATION { "citationItems" : [ { "id" : "ITEM-1",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1",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mendeley" : { "previouslyFormattedCitation" : "(Drinkut et al., 2012)" }, "properties" : { "noteIndex" : 0 }, "schema" : "https://github.com/citation-style-language/schema/raw/master/csl-citation.json" }</w:instrText>
      </w:r>
      <w:r w:rsidR="00122438" w:rsidRPr="0059373D">
        <w:fldChar w:fldCharType="separate"/>
      </w:r>
      <w:r w:rsidRPr="00660074">
        <w:rPr>
          <w:noProof/>
        </w:rPr>
        <w:t>(Drinkut et al., 2012)</w:t>
      </w:r>
      <w:r w:rsidR="00122438" w:rsidRPr="0059373D">
        <w:fldChar w:fldCharType="end"/>
      </w:r>
      <w:r w:rsidRPr="0059373D">
        <w:t xml:space="preserve"> and rarely observed in the pathophysiology of PD </w:t>
      </w:r>
      <w:r w:rsidR="00122438" w:rsidRPr="0059373D">
        <w:fldChar w:fldCharType="begin" w:fldLock="1"/>
      </w:r>
      <w:r w:rsidR="00994410">
        <w:instrText>ADDIN CSL_CITATION { "citationItems" : [ { "id" : "ITEM-1", "itemData" : { "ISSN" : "0306-4522", "PMID" : "10658622", "abstract" : "Virtually any neurological disorder leads to activation of resident microglia and invasion of blood-borne macrophages, which are accompanied by an increase in number and change in phenotype of astrocytes, a phenomenon generally termed reactive astrocytosis. One of the functions attributed to activation of astrocytes is thought to involve restoration of tissue damage. Hitherto, the role of astrocytes in the inflammatory reaction occurring in Parkinson's disease has not received much attention. In the present study, we examined the inflammatory events in autopsies of the substantia nigra and putamen from Parkinson's disease patients using age-matched autopsies from normal patients as controls. In the substantia nigra, activation of microglia was consistently observed in all Parkinson's disease autopsies as verified from immunohistochemical detection of CR3/43 and ferritin. Activation of resident microglia was not observed in the putamen. No differences were observed between controls and Parkinson's disease autopsies from the substantia nigra and putamen, in terms of distribution, cellular density or cellular morphology of astrocytes stained for glial fibrillary acidic protein or metallothioneins I and II, the latter sharing high affinity for metal ions and known to be induced in reactive astrocytes, possibly to exert anti-oxidative effects. Together, these findings indicate that the inflammatory process in Parkinson's disease is characterized by activation of resident microglia without reactive astrocytosis, suggesting that the progressive loss of dopaminergic neurons in Parkinson's disease is an ongoing neurodegenerative process with a minimum of involvement of the surrounding nervous tissue. The absence of reactive astrocytosis in Parkinson's disease contrasts what follows in virtually any other neurological disorder and may indicate that the inflammatory process in Parkinson's disease is a unique phenomenon.", "author" : [ { "dropping-particle" : "", "family" : "Mirza", "given" : "B", "non-dropping-particle" : "", "parse-names" : false, "suffix" : "" }, { "dropping-particle" : "", "family" : "Hadberg", "given" : "H", "non-dropping-particle" : "", "parse-names" : false, "suffix" : "" }, { "dropping-particle" : "", "family" : "Thomsen", "given" : "P", "non-dropping-particle" : "", "parse-names" : false, "suffix" : "" }, { "dropping-particle" : "", "family" : "Moos", "given" : "T", "non-dropping-particle" : "", "parse-names" : false, "suffix" : "" } ], "container-title" : "Neuroscience", "id" : "ITEM-1", "issue" : "2", "issued" : { "date-parts" : [ [ "2000", "1" ] ] }, "page" : "425-32", "title" : "The absence of reactive astrocytosis is indicative of a unique inflammatory process in Parkinson's disease.", "type" : "article-journal", "volume" : "95" }, "uris" : [ "http://www.mendeley.com/documents/?uuid=d601fc93-3817-4692-a5a1-aa15c339ed68" ] } ], "mendeley" : { "previouslyFormattedCitation" : "(Mirza et al., 2000)" }, "properties" : { "noteIndex" : 0 }, "schema" : "https://github.com/citation-style-language/schema/raw/master/csl-citation.json" }</w:instrText>
      </w:r>
      <w:r w:rsidR="00122438" w:rsidRPr="0059373D">
        <w:fldChar w:fldCharType="separate"/>
      </w:r>
      <w:r w:rsidRPr="00660074">
        <w:rPr>
          <w:noProof/>
        </w:rPr>
        <w:t>(Mirza et al., 2000)</w:t>
      </w:r>
      <w:r w:rsidR="00122438" w:rsidRPr="0059373D">
        <w:fldChar w:fldCharType="end"/>
      </w:r>
      <w:r w:rsidRPr="0059373D">
        <w:t xml:space="preserve">. </w:t>
      </w:r>
      <w:r>
        <w:t>In addition</w:t>
      </w:r>
      <w:r w:rsidRPr="0059373D">
        <w:t xml:space="preserve">, high levels of transgene </w:t>
      </w:r>
      <w:r>
        <w:t>expression are not always beneficial. U</w:t>
      </w:r>
      <w:r w:rsidRPr="0059373D">
        <w:t>sing LV-media</w:t>
      </w:r>
      <w:r>
        <w:t xml:space="preserve">ted intrastriatal delivery, it has been </w:t>
      </w:r>
      <w:r w:rsidRPr="0059373D">
        <w:t xml:space="preserve">demonstrated that GDNF over-expressed above 700 pg/mg tissue weight </w:t>
      </w:r>
      <w:r>
        <w:t>could cause</w:t>
      </w:r>
      <w:r w:rsidRPr="0059373D">
        <w:t xml:space="preserve"> a down-regulation of </w:t>
      </w:r>
      <w:r>
        <w:t xml:space="preserve">70% normal </w:t>
      </w:r>
      <w:r w:rsidRPr="0059373D">
        <w:t>striatal TH levels and a significant reduction in mRNA level</w:t>
      </w:r>
      <w:r>
        <w:t>s</w:t>
      </w:r>
      <w:r w:rsidRPr="0059373D">
        <w:t xml:space="preserve"> of this enzyme</w:t>
      </w:r>
      <w:r>
        <w:t xml:space="preserve"> in the SN </w:t>
      </w:r>
      <w:r w:rsidR="00122438">
        <w:fldChar w:fldCharType="begin" w:fldLock="1"/>
      </w:r>
      <w:r w:rsidR="00994410">
        <w:instrText>ADDIN CSL_CITATION { "citationItems" : [ { "id" : "ITEM-1", "itemData" : { "DOI" : "10.1523/JNEUROSCI.1122-04.2004", "ISSN" : "1529-2401", "PMID" : "15269253", "abstract" : "The effects of continuous glial cell line-derived neurotrophic factor (GDNF) overexpression in the intact nigrostriatal dopamine (DA) system was studied using recombinant lentiviral (rLV) vector delivery of GDNF to the striatum or substantia nigra (SN) in the rat. Intrastriatal delivery of rLV-GDNF resulted in significant overexpression of GDNF in the striatum (2-4 ng/mg tissue) and anterograde transport of GDNF protein to the SN. Striatal rLV-GDNF delivery initially induced an increase in DA turnover (1-6 weeks), accompanied by significant contralateral turning in response to amphetamine, suggesting an enhancement of the DA system on the injected side. Starting 6 weeks after continuous GDNF delivery, we observed a selective downregulation of tyrosine hydroxylase (TH) protein (approximately 70%) that was maintained until the end of the experiment (24 weeks). A similar effect was observed when rLV-GDNF was injected into the SN. The magnitude of TH downregulation was related to the level of GDNF expression and was most pronounced in animals in which the striatal GDNF level exceeded 0.7 ng/mg tissue. The decreased TH protein levels were associated with similar reductions in the in vitro TH enzyme activity (approximately 70%); however, in vivo L-3,4-dihydroxyphenylalanine production rate and DA tissue levels were maintained at normal levels. The results indicate that downregulation of TH protein reflects a compensatory effect in response to continuous GDNF stimulation of the DA neurons mediated by a combination of overactivity at the DA synapse and a direct GDNF-induced action on TH gene expression. This compensatory mechanism is proposed to maintain long-term DA neuron function within the normal range.", "author" : [ { "dropping-particle" : "", "family" : "Georgievska", "given" : "Biljana", "non-dropping-particle" : "", "parse-names" : false, "suffix" : "" }, { "dropping-particle" : "", "family" : "Kirik", "given" : "Deniz", "non-dropping-particle" : "", "parse-names" : false, "suffix" : "" }, { "dropping-particle" : "", "family" : "Bj\u00f6rklund", "given" : "Anders", "non-dropping-particle" : "", "parse-names" : false, "suffix" : "" } ], "container-title" : "The Journal of neuroscience : the official journal of the Society for Neuroscience", "id" : "ITEM-1", "issue" : "29", "issued" : { "date-parts" : [ [ "2004", "7", "21" ] ] }, "page" : "6437-45", "title" : "Overexpression of glial cell line-derived neurotrophic factor using a lentiviral vector induces time- and dose-dependent downregulation of tyrosine hydroxylase in the intact nigrostriatal dopamine system.", "type" : "article-journal", "volume" : "24" }, "uris" : [ "http://www.mendeley.com/documents/?uuid=a5ecc251-a942-4be8-a039-04dfa9efa960" ] } ], "mendeley" : { "previouslyFormattedCitation" : "(Georgievska et al., 2004)" }, "properties" : { "noteIndex" : 0 }, "schema" : "https://github.com/citation-style-language/schema/raw/master/csl-citation.json" }</w:instrText>
      </w:r>
      <w:r w:rsidR="00122438">
        <w:fldChar w:fldCharType="separate"/>
      </w:r>
      <w:r w:rsidRPr="00660074">
        <w:rPr>
          <w:noProof/>
        </w:rPr>
        <w:t>(Georgievska et al., 2004)</w:t>
      </w:r>
      <w:r w:rsidR="00122438">
        <w:fldChar w:fldCharType="end"/>
      </w:r>
      <w:r w:rsidR="00CB3EB6">
        <w:t>. Although the decrease</w:t>
      </w:r>
      <w:r>
        <w:t xml:space="preserve"> may</w:t>
      </w:r>
      <w:r w:rsidRPr="0059373D">
        <w:t xml:space="preserve"> be restored 4-8 weeks later </w:t>
      </w:r>
      <w:r w:rsidR="00122438" w:rsidRPr="0059373D">
        <w:fldChar w:fldCharType="begin" w:fldLock="1"/>
      </w:r>
      <w:r w:rsidR="00994410">
        <w:instrText>ADDIN CSL_CITATION { "citationItems" : [ { "id" : "ITEM-1", "itemData" : { "DOI" : "10.1016/j.brainres.2010.11.006", "ISSN" : "1872-6240", "PMID" : "21062624", "abstract" : "Glial cell line-derived neurotrophic factor (GDNF) protects dopamine (DA) neurons from 6-hydroxydopamine (6-OHDA) toxicity. We have now explored this protection over 8 weeks following toxin administration. Infusion of Fluoro-Gold (FG) into the striatum was followed 1 week later by GDNF (9\u03bcg) or its vehicle. Six hours later, animals received 6-OHDA (4 \u03bcg) into the same site. 6-OHDA caused a loss of cells in the substantia nigra that expressed both FG and tyrosine hydroxylase (TH) and striatal terminals expressing TH, the high affinity dopamine transporter (DAT), and the vesicular monoamine transporter 2 (VMAT2) as assessed 2-8 weeks later. Loss of FG(+) cells, and striatal DA was completely blocked by GDNF by 2 weeks. In contrast, GDNF only slightly attenuated the loss of TH, DAT, or VMAT2 in the striatum at 2 weeks, but had restored these markers by 4-8 weeks. Thus, GDNF prevents DA cell death and loss of striatal DA content, but several weeks are required to fully restore the dopaminergic phenotype. These results provide insight into the mechanism of GDNF protection of DA neurons, and may help avoid incorrect interpretations of temporary phenotypic changes.", "author" : [ { "dropping-particle" : "", "family" : "Cohen", "given" : "Ann D", "non-dropping-particle" : "", "parse-names" : false, "suffix" : "" }, { "dropping-particle" : "", "family" : "Zigmond", "given" : "Michael J", "non-dropping-particle" : "", "parse-names" : false, "suffix" : "" }, { "dropping-particle" : "", "family" : "Smith", "given" : "Amanda D", "non-dropping-particle" : "", "parse-names" : false, "suffix" : "" } ], "container-title" : "Brain research", "id" : "ITEM-1", "issued" : { "date-parts" : [ [ "2011", "1", "25" ] ] }, "page" : "80-8", "publisher" : "Elsevier B.V.", "title" : "Effects of intrastriatal GDNF on the response of dopamine neurons to 6-hydroxydopamine: time course of protection and neurorestoration.", "type" : "article-journal", "volume" : "1370" }, "uris" : [ "http://www.mendeley.com/documents/?uuid=7199102b-f961-483c-b38d-e3beb984f779" ] } ], "mendeley" : { "previouslyFormattedCitation" : "(Cohen et al., 2011)" }, "properties" : { "noteIndex" : 0 }, "schema" : "https://github.com/citation-style-language/schema/raw/master/csl-citation.json" }</w:instrText>
      </w:r>
      <w:r w:rsidR="00122438" w:rsidRPr="0059373D">
        <w:fldChar w:fldCharType="separate"/>
      </w:r>
      <w:r w:rsidRPr="00660074">
        <w:rPr>
          <w:noProof/>
        </w:rPr>
        <w:t>(Cohen et al., 2011)</w:t>
      </w:r>
      <w:r w:rsidR="00122438" w:rsidRPr="0059373D">
        <w:fldChar w:fldCharType="end"/>
      </w:r>
      <w:r>
        <w:t xml:space="preserve">, </w:t>
      </w:r>
      <w:r w:rsidRPr="0059373D">
        <w:t xml:space="preserve">it is </w:t>
      </w:r>
      <w:r>
        <w:t>under debate</w:t>
      </w:r>
      <w:r w:rsidRPr="0059373D">
        <w:t xml:space="preserve"> whether these changes may </w:t>
      </w:r>
      <w:r>
        <w:t xml:space="preserve">in turn </w:t>
      </w:r>
      <w:r w:rsidRPr="0059373D">
        <w:t xml:space="preserve">affect striatal dopamine levels. </w:t>
      </w:r>
      <w:r>
        <w:t xml:space="preserve">Hence, the </w:t>
      </w:r>
      <w:r w:rsidRPr="0059373D">
        <w:t xml:space="preserve">IDLVs </w:t>
      </w:r>
      <w:r>
        <w:t>in this study</w:t>
      </w:r>
      <w:r w:rsidRPr="0059373D">
        <w:t xml:space="preserve"> provided safe levels of GDNF that were about three-fold less than the investigated over-expression threshold. Importantly,</w:t>
      </w:r>
      <w:r>
        <w:t xml:space="preserve"> </w:t>
      </w:r>
      <w:r w:rsidRPr="0059373D">
        <w:t xml:space="preserve">beneficial therapeutic effects of GDNF on </w:t>
      </w:r>
      <w:r>
        <w:t xml:space="preserve">the </w:t>
      </w:r>
      <w:r w:rsidRPr="0059373D">
        <w:t xml:space="preserve">survival of </w:t>
      </w:r>
      <w:r>
        <w:t xml:space="preserve">nigral dopaminergic neurons and the </w:t>
      </w:r>
      <w:r w:rsidRPr="0059373D">
        <w:t xml:space="preserve">improvement of animal behaviour were as efficient as those </w:t>
      </w:r>
      <w:r>
        <w:t>provided by</w:t>
      </w:r>
      <w:r w:rsidRPr="0059373D">
        <w:t xml:space="preserve"> IPLVs</w:t>
      </w:r>
      <w:r w:rsidR="00466BDA">
        <w:t>,</w:t>
      </w:r>
      <w:r w:rsidR="00CB3EB6">
        <w:t xml:space="preserve"> </w:t>
      </w:r>
      <w:r w:rsidR="00466BDA">
        <w:t>which</w:t>
      </w:r>
      <w:r w:rsidRPr="0059373D">
        <w:t xml:space="preserve"> surpassed the 700 pg/mg threshold. </w:t>
      </w:r>
    </w:p>
    <w:p w:rsidR="003E4DB5" w:rsidRDefault="003E4DB5" w:rsidP="003E4DB5">
      <w:pPr>
        <w:rPr>
          <w:rFonts w:cs="MinionPro-Regular"/>
          <w:bCs/>
          <w:lang w:eastAsia="en-GB"/>
        </w:rPr>
      </w:pPr>
      <w:r>
        <w:rPr>
          <w:rFonts w:cs="MinionPro-Regular"/>
          <w:bCs/>
          <w:lang w:eastAsia="en-GB"/>
        </w:rPr>
        <w:lastRenderedPageBreak/>
        <w:t xml:space="preserve">As discussed in chapter 5, behaviour of 6-OHDA-lesioned rats are often assessed </w:t>
      </w:r>
      <w:r w:rsidR="00E9463D">
        <w:rPr>
          <w:rFonts w:cs="MinionPro-Regular"/>
          <w:bCs/>
          <w:lang w:eastAsia="en-GB"/>
        </w:rPr>
        <w:t xml:space="preserve">based on </w:t>
      </w:r>
      <w:r>
        <w:rPr>
          <w:rFonts w:cs="MinionPro-Regular"/>
          <w:bCs/>
          <w:lang w:eastAsia="en-GB"/>
        </w:rPr>
        <w:t xml:space="preserve">amphetamine- or apomorphine-induced rotational asymmetry. However, animals with a partial lesion (less than 70% nigral dopaminergic cell loss) tend to have rotational turns back to nearly normal from week 16 post-lesioning </w:t>
      </w:r>
      <w:r w:rsidR="00122438">
        <w:rPr>
          <w:rFonts w:cs="MinionPro-Regular"/>
          <w:bCs/>
          <w:lang w:eastAsia="en-GB"/>
        </w:rPr>
        <w:fldChar w:fldCharType="begin" w:fldLock="1"/>
      </w:r>
      <w:r w:rsidR="00994410">
        <w:rPr>
          <w:rFonts w:cs="MinionPro-Regular"/>
          <w:bCs/>
          <w:lang w:eastAsia="en-GB"/>
        </w:rPr>
        <w:instrText>ADDIN CSL_CITATION { "citationItems" : [ { "id" : "ITEM-1", "itemData" : { "DOI" : "10.1046/j.1471-4159.2003.01843.x", "ISSN" : "00223042", "author" : [ { "dropping-particle" : "", "family" : "Stanic", "given" : "D.", "non-dropping-particle" : "", "parse-names" : false, "suffix" : "" }, { "dropping-particle" : "", "family" : "Parish", "given" : "C. L.", "non-dropping-particle" : "", "parse-names" : false, "suffix" : "" }, { "dropping-particle" : "", "family" : "Zhu", "given" : "W. M.", "non-dropping-particle" : "", "parse-names" : false, "suffix" : "" }, { "dropping-particle" : "V.", "family" : "Krstew", "given" : "E.", "non-dropping-particle" : "", "parse-names" : false, "suffix" : "" }, { "dropping-particle" : "", "family" : "Lawrence", "given" : "A. J.", "non-dropping-particle" : "", "parse-names" : false, "suffix" : "" }, { "dropping-particle" : "", "family" : "Drago", "given" : "J.", "non-dropping-particle" : "", "parse-names" : false, "suffix" : "" }, { "dropping-particle" : "", "family" : "Finkelstein", "given" : "D. I.", "non-dropping-particle" : "", "parse-names" : false, "suffix" : "" }, { "dropping-particle" : "", "family" : "Horne", "given" : "M. K.", "non-dropping-particle" : "", "parse-names" : false, "suffix" : "" } ], "container-title" : "Journal of Neurochemistry", "id" : "ITEM-1", "issue" : "2", "issued" : { "date-parts" : [ [ "2004", "2", "4" ] ] }, "page" : "329-343", "title" : "Changes in function and ultrastructure of striatal dopaminergic terminals that regenerate following partial lesions of the SNpc", "type" : "article-journal", "volume" : "86" }, "uris" : [ "http://www.mendeley.com/documents/?uuid=6b6a0faa-115f-44fa-8098-3573a367c6be" ] } ], "mendeley" : { "previouslyFormattedCitation" : "(Stanic et al., 2004)"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Stanic et al., 2004)</w:t>
      </w:r>
      <w:r w:rsidR="00122438">
        <w:rPr>
          <w:rFonts w:cs="MinionPro-Regular"/>
          <w:bCs/>
          <w:lang w:eastAsia="en-GB"/>
        </w:rPr>
        <w:fldChar w:fldCharType="end"/>
      </w:r>
      <w:r>
        <w:rPr>
          <w:rFonts w:cs="MinionPro-Regular"/>
          <w:bCs/>
          <w:lang w:eastAsia="en-GB"/>
        </w:rPr>
        <w:t xml:space="preserve">, which may be a result of </w:t>
      </w:r>
      <w:r w:rsidR="00E9463D">
        <w:rPr>
          <w:rFonts w:cs="MinionPro-Regular"/>
          <w:bCs/>
          <w:lang w:eastAsia="en-GB"/>
        </w:rPr>
        <w:t>the</w:t>
      </w:r>
      <w:r>
        <w:rPr>
          <w:rFonts w:cs="MinionPro-Regular"/>
          <w:bCs/>
          <w:lang w:eastAsia="en-GB"/>
        </w:rPr>
        <w:t xml:space="preserve"> regeneration of striatal dopaminergic terminals induced by GDNF or BDNF secreted from activated microglia </w:t>
      </w:r>
      <w:r w:rsidR="00E9463D">
        <w:rPr>
          <w:rFonts w:cs="MinionPro-Regular"/>
          <w:bCs/>
          <w:lang w:eastAsia="en-GB"/>
        </w:rPr>
        <w:t>with</w:t>
      </w:r>
      <w:r>
        <w:rPr>
          <w:rFonts w:cs="MinionPro-Regular"/>
          <w:bCs/>
          <w:lang w:eastAsia="en-GB"/>
        </w:rPr>
        <w:t xml:space="preserve">in the injured striatum </w:t>
      </w:r>
      <w:r w:rsidR="00122438">
        <w:rPr>
          <w:rFonts w:cs="MinionPro-Regular"/>
          <w:bCs/>
          <w:lang w:eastAsia="en-GB"/>
        </w:rPr>
        <w:fldChar w:fldCharType="begin" w:fldLock="1"/>
      </w:r>
      <w:r w:rsidR="00994410">
        <w:rPr>
          <w:rFonts w:cs="MinionPro-Regular"/>
          <w:bCs/>
          <w:lang w:eastAsia="en-GB"/>
        </w:rPr>
        <w:instrText>ADDIN CSL_CITATION { "citationItems" : [ { "id" : "ITEM-1", "itemData" : { "ISSN" : "0270-6474", "PMID" : "10024357", "abstract" : "Nigrostriatal dopaminergic neurons undergo sprouting around the margins of a striatal wound. The mechanism of this periwound sprouting has been unclear. In this study, we have examined the role played by the macrophage and microglial response that follows striatal injury. Macrophages and activated microglia quickly accumulate after injury and reach their greatest numbers in the first week. Subsequently, the number of both cell types declines rapidly in the first month and thereafter more slowly. Macrophage numbers eventually cease to decline, and a sizable group of these cells remains at the wound site and forms a long-term, highly activated resident population. This population of macrophages expresses increasing amounts of glial cell line-derived neurotrophic factor mRNA with time. Brain-derived neurotrophic factor mRNA is also expressed in and around the wound site. Production of this factor is by both activated microglia and, to a lesser extent, macrophages. The production of these potent dopaminergic neurotrophic factors occurs in a similar spatial distribution to sprouting dopaminergic fibers. Moreover, dopamine transporter-positive dopaminergic neurites can be seen growing toward and embracing hemosiderin-filled wound macrophages. The dopaminergic sprouting that accompanies striatal injury thus appears to result from neurotrophic factor secretion by activated macrophages and microglia at the wound site.", "author" : [ { "dropping-particle" : "", "family" : "Batchelor", "given" : "P E", "non-dropping-particle" : "", "parse-names" : false, "suffix" : "" }, { "dropping-particle" : "", "family" : "Liberatore", "given" : "G T", "non-dropping-particle" : "", "parse-names" : false, "suffix" : "" }, { "dropping-particle" : "", "family" : "Wong", "given" : "J Y", "non-dropping-particle" : "", "parse-names" : false, "suffix" : "" }, { "dropping-particle" : "", "family" : "Porritt", "given" : "M J", "non-dropping-particle" : "", "parse-names" : false, "suffix" : "" }, { "dropping-particle" : "", "family" : "Frerichs", "given" : "F", "non-dropping-particle" : "", "parse-names" : false, "suffix" : "" }, { "dropping-particle" : "", "family" : "Donnan", "given" : "G a", "non-dropping-particle" : "", "parse-names" : false, "suffix" : "" }, { "dropping-particle" : "", "family" : "Howells", "given" : "D W", "non-dropping-particle" : "", "parse-names" : false, "suffix" : "" } ], "container-title" : "The Journal of neuroscience : the official journal of the Society for Neuroscience", "id" : "ITEM-1", "issue" : "5", "issued" : { "date-parts" : [ [ "1999", "3", "1" ] ] }, "page" : "1708-16", "title" : "Activated macrophages and microglia induce dopaminergic sprouting in the injured striatum and express brain-derived neurotrophic factor and glial cell line-derived neurotrophic factor.", "type" : "article-journal", "volume" : "19" }, "uris" : [ "http://www.mendeley.com/documents/?uuid=5efad726-5861-44d6-b4fe-841bf7c69c2b" ] } ], "mendeley" : { "previouslyFormattedCitation" : "(Batchelor et al., 1999)" }, "properties" : { "noteIndex" : 0 }, "schema" : "https://github.com/citation-style-language/schema/raw/master/csl-citation.json" }</w:instrText>
      </w:r>
      <w:r w:rsidR="00122438">
        <w:rPr>
          <w:rFonts w:cs="MinionPro-Regular"/>
          <w:bCs/>
          <w:lang w:eastAsia="en-GB"/>
        </w:rPr>
        <w:fldChar w:fldCharType="separate"/>
      </w:r>
      <w:r w:rsidRPr="00660074">
        <w:rPr>
          <w:rFonts w:cs="MinionPro-Regular"/>
          <w:bCs/>
          <w:noProof/>
          <w:lang w:eastAsia="en-GB"/>
        </w:rPr>
        <w:t>(Batchelor et al., 1999)</w:t>
      </w:r>
      <w:r w:rsidR="00122438">
        <w:rPr>
          <w:rFonts w:cs="MinionPro-Regular"/>
          <w:bCs/>
          <w:lang w:eastAsia="en-GB"/>
        </w:rPr>
        <w:fldChar w:fldCharType="end"/>
      </w:r>
      <w:r>
        <w:rPr>
          <w:rFonts w:cs="MinionPro-Regular"/>
          <w:bCs/>
          <w:lang w:eastAsia="en-GB"/>
        </w:rPr>
        <w:t xml:space="preserve">. This finding possibly explains a reduction in the number of rotations in all animal groups here (figure 6.2); however, only those injected with LV-GDNF could display almost </w:t>
      </w:r>
      <w:r w:rsidR="00E9463D">
        <w:rPr>
          <w:rFonts w:cs="MinionPro-Regular"/>
          <w:bCs/>
          <w:lang w:eastAsia="en-GB"/>
        </w:rPr>
        <w:t xml:space="preserve">a </w:t>
      </w:r>
      <w:r>
        <w:rPr>
          <w:rFonts w:cs="MinionPro-Regular"/>
          <w:bCs/>
          <w:lang w:eastAsia="en-GB"/>
        </w:rPr>
        <w:t>complete recovery of behaviour, which started from week 9 following vector transduction.</w:t>
      </w:r>
    </w:p>
    <w:p w:rsidR="003E4DB5" w:rsidRPr="00884125" w:rsidRDefault="00515FF5" w:rsidP="003E4DB5">
      <w:pPr>
        <w:autoSpaceDE w:val="0"/>
        <w:autoSpaceDN w:val="0"/>
        <w:adjustRightInd w:val="0"/>
      </w:pPr>
      <w:r>
        <w:rPr>
          <w:rFonts w:cs="TimesNewRoman"/>
        </w:rPr>
        <w:t xml:space="preserve">Taken together, </w:t>
      </w:r>
      <w:r w:rsidR="00E9463D">
        <w:t xml:space="preserve">glial activation </w:t>
      </w:r>
      <w:r>
        <w:t xml:space="preserve">and subsequent </w:t>
      </w:r>
      <w:r w:rsidR="00E9463D">
        <w:t xml:space="preserve">vector dilution </w:t>
      </w:r>
      <w:r>
        <w:t>following vector administration led to a reduction in</w:t>
      </w:r>
      <w:r w:rsidR="00E9463D" w:rsidRPr="00E9463D">
        <w:t xml:space="preserve"> </w:t>
      </w:r>
      <w:r w:rsidR="00E9463D">
        <w:t xml:space="preserve">GDNF expression from IDLVs (compared with IPLVs). However, </w:t>
      </w:r>
      <w:r>
        <w:t xml:space="preserve">as hypothesised, </w:t>
      </w:r>
      <w:r w:rsidR="003E4DB5" w:rsidRPr="00884125">
        <w:rPr>
          <w:rFonts w:cs="TimesNewRoman"/>
        </w:rPr>
        <w:t>IDLV</w:t>
      </w:r>
      <w:r>
        <w:rPr>
          <w:rFonts w:cs="TimesNewRoman"/>
        </w:rPr>
        <w:t>-GDNF</w:t>
      </w:r>
      <w:r w:rsidR="003E4DB5" w:rsidRPr="00884125">
        <w:rPr>
          <w:rFonts w:cs="TimesNewRoman"/>
        </w:rPr>
        <w:t xml:space="preserve"> </w:t>
      </w:r>
      <w:r>
        <w:rPr>
          <w:rFonts w:cs="TimesNewRoman"/>
        </w:rPr>
        <w:t xml:space="preserve">transduction </w:t>
      </w:r>
      <w:r w:rsidR="003E4DB5" w:rsidRPr="00884125">
        <w:rPr>
          <w:rFonts w:cs="TimesNewRoman"/>
        </w:rPr>
        <w:t>resulted in efficient</w:t>
      </w:r>
      <w:r w:rsidR="003E4DB5">
        <w:rPr>
          <w:rFonts w:cs="TimesNewRoman"/>
        </w:rPr>
        <w:t xml:space="preserve"> </w:t>
      </w:r>
      <w:r w:rsidR="00A71A3C">
        <w:rPr>
          <w:rFonts w:cs="TimesNewRoman"/>
        </w:rPr>
        <w:t>and long-lasting</w:t>
      </w:r>
      <w:r>
        <w:rPr>
          <w:rFonts w:cs="TimesNewRoman"/>
        </w:rPr>
        <w:t xml:space="preserve"> </w:t>
      </w:r>
      <w:r w:rsidR="00A71A3C" w:rsidRPr="00884125">
        <w:rPr>
          <w:rFonts w:cs="TimesNewRoman"/>
        </w:rPr>
        <w:t>neuroprote</w:t>
      </w:r>
      <w:r w:rsidR="00A71A3C">
        <w:rPr>
          <w:rFonts w:cs="TimesNewRoman"/>
        </w:rPr>
        <w:t xml:space="preserve">ction and </w:t>
      </w:r>
      <w:r>
        <w:rPr>
          <w:rFonts w:cs="TimesNewRoman"/>
        </w:rPr>
        <w:t>improvement</w:t>
      </w:r>
      <w:r w:rsidR="003E4DB5" w:rsidRPr="00884125">
        <w:rPr>
          <w:rFonts w:cs="TimesNewRoman"/>
        </w:rPr>
        <w:t xml:space="preserve"> of behavio</w:t>
      </w:r>
      <w:r w:rsidR="003E4DB5">
        <w:rPr>
          <w:rFonts w:cs="TimesNewRoman"/>
        </w:rPr>
        <w:t>u</w:t>
      </w:r>
      <w:r w:rsidR="003E4DB5" w:rsidRPr="00884125">
        <w:rPr>
          <w:rFonts w:cs="TimesNewRoman"/>
        </w:rPr>
        <w:t>ral symptoms in 6-OHDA-lesioned rats</w:t>
      </w:r>
      <w:r w:rsidR="00A71A3C">
        <w:rPr>
          <w:rFonts w:cs="TimesNewRoman"/>
        </w:rPr>
        <w:t>,</w:t>
      </w:r>
      <w:r>
        <w:rPr>
          <w:rFonts w:cs="TimesNewRoman"/>
        </w:rPr>
        <w:t xml:space="preserve"> regardless of integration proficiency of the vectors</w:t>
      </w:r>
      <w:r w:rsidR="003E4DB5" w:rsidRPr="00884125">
        <w:rPr>
          <w:rFonts w:cs="TimesNewRoman"/>
        </w:rPr>
        <w:t>.</w:t>
      </w:r>
      <w:r w:rsidR="003E4DB5">
        <w:rPr>
          <w:rFonts w:cs="TimesNewRoman"/>
        </w:rPr>
        <w:t xml:space="preserve"> </w:t>
      </w:r>
      <w:r w:rsidR="003E4DB5" w:rsidRPr="00884125">
        <w:rPr>
          <w:rFonts w:cs="TimesNewRoman"/>
        </w:rPr>
        <w:t xml:space="preserve">The results </w:t>
      </w:r>
      <w:r w:rsidR="00A71A3C">
        <w:rPr>
          <w:rFonts w:cs="TimesNewRoman"/>
        </w:rPr>
        <w:t xml:space="preserve">therefore </w:t>
      </w:r>
      <w:r w:rsidR="003E4DB5" w:rsidRPr="00884125">
        <w:rPr>
          <w:rFonts w:cs="TimesNewRoman"/>
        </w:rPr>
        <w:t xml:space="preserve">underscore the effectiveness of IDLVs in </w:t>
      </w:r>
      <w:r w:rsidR="003E4DB5">
        <w:rPr>
          <w:rFonts w:cs="TimesNewRoman"/>
        </w:rPr>
        <w:t xml:space="preserve">GDNF therapy for PD </w:t>
      </w:r>
      <w:r w:rsidR="003E4DB5" w:rsidRPr="00884125">
        <w:rPr>
          <w:rFonts w:cs="TimesNewRoman"/>
        </w:rPr>
        <w:t>and the scope for low</w:t>
      </w:r>
      <w:r w:rsidR="003E4DB5">
        <w:rPr>
          <w:rFonts w:cs="TimesNewRoman"/>
        </w:rPr>
        <w:t>-</w:t>
      </w:r>
      <w:r w:rsidR="003E4DB5" w:rsidRPr="00884125">
        <w:rPr>
          <w:rFonts w:cs="TimesNewRoman"/>
        </w:rPr>
        <w:t>dose,</w:t>
      </w:r>
      <w:r w:rsidR="003E4DB5">
        <w:rPr>
          <w:rFonts w:cs="TimesNewRoman"/>
        </w:rPr>
        <w:t xml:space="preserve"> </w:t>
      </w:r>
      <w:r w:rsidR="003E4DB5" w:rsidRPr="00884125">
        <w:rPr>
          <w:rFonts w:cs="TimesNewRoman"/>
        </w:rPr>
        <w:t>low-risk therapies based on these novel vectors.</w:t>
      </w:r>
    </w:p>
    <w:p w:rsidR="00A844EA" w:rsidRDefault="00A844EA" w:rsidP="00A844EA">
      <w:pPr>
        <w:rPr>
          <w:rFonts w:cs="MinionPro-Regular"/>
          <w:bCs/>
          <w:lang w:eastAsia="en-GB"/>
        </w:rPr>
      </w:pPr>
    </w:p>
    <w:p w:rsidR="00F37F2C" w:rsidRDefault="00F37F2C" w:rsidP="00A844EA">
      <w:r>
        <w:br w:type="page"/>
      </w:r>
    </w:p>
    <w:p w:rsidR="00F37F2C" w:rsidRDefault="00F37F2C" w:rsidP="00F37F2C">
      <w:pPr>
        <w:spacing w:before="0" w:beforeAutospacing="0" w:after="200" w:afterAutospacing="0" w:line="276" w:lineRule="auto"/>
      </w:pPr>
    </w:p>
    <w:p w:rsidR="006179E6" w:rsidRPr="003D306D" w:rsidRDefault="006179E6" w:rsidP="006179E6">
      <w:pPr>
        <w:pStyle w:val="Heading1"/>
        <w:jc w:val="center"/>
        <w:rPr>
          <w:rStyle w:val="Heading1NgocCharChar"/>
          <w:b/>
          <w:bCs/>
          <w:sz w:val="28"/>
          <w:szCs w:val="28"/>
        </w:rPr>
      </w:pPr>
    </w:p>
    <w:p w:rsidR="006179E6" w:rsidRPr="003D306D" w:rsidRDefault="006179E6" w:rsidP="006179E6">
      <w:pPr>
        <w:pStyle w:val="Heading1"/>
        <w:jc w:val="center"/>
        <w:rPr>
          <w:rStyle w:val="Heading1NgocCharChar"/>
          <w:b/>
          <w:bCs/>
          <w:sz w:val="28"/>
          <w:szCs w:val="28"/>
        </w:rPr>
      </w:pPr>
    </w:p>
    <w:p w:rsidR="006179E6" w:rsidRPr="003D306D" w:rsidRDefault="006179E6" w:rsidP="006179E6">
      <w:pPr>
        <w:pStyle w:val="Heading1"/>
        <w:jc w:val="center"/>
        <w:rPr>
          <w:rStyle w:val="Heading1NgocCharChar"/>
          <w:b/>
          <w:bCs/>
          <w:sz w:val="28"/>
          <w:szCs w:val="28"/>
        </w:rPr>
      </w:pPr>
    </w:p>
    <w:p w:rsidR="006179E6" w:rsidRPr="003D306D" w:rsidRDefault="006179E6" w:rsidP="006179E6">
      <w:pPr>
        <w:pStyle w:val="Heading1"/>
        <w:jc w:val="center"/>
        <w:rPr>
          <w:rStyle w:val="Heading1NgocCharChar"/>
          <w:b/>
          <w:bCs/>
          <w:sz w:val="28"/>
          <w:szCs w:val="28"/>
        </w:rPr>
      </w:pPr>
    </w:p>
    <w:p w:rsidR="006179E6" w:rsidRPr="003D306D" w:rsidRDefault="006179E6" w:rsidP="006179E6">
      <w:pPr>
        <w:pStyle w:val="Heading1"/>
        <w:jc w:val="center"/>
        <w:rPr>
          <w:rStyle w:val="Heading1NgocCharChar"/>
          <w:b/>
          <w:bCs/>
          <w:sz w:val="28"/>
          <w:szCs w:val="28"/>
        </w:rPr>
      </w:pPr>
    </w:p>
    <w:p w:rsidR="006179E6" w:rsidRPr="00DB0C88" w:rsidRDefault="006179E6" w:rsidP="006179E6">
      <w:pPr>
        <w:pStyle w:val="Heading1"/>
        <w:jc w:val="center"/>
        <w:rPr>
          <w:rStyle w:val="Heading1NgocCharChar"/>
          <w:b/>
          <w:bCs/>
          <w:sz w:val="12"/>
          <w:szCs w:val="28"/>
        </w:rPr>
      </w:pPr>
      <w:bookmarkStart w:id="1240" w:name="_GoBack"/>
      <w:bookmarkEnd w:id="1240"/>
    </w:p>
    <w:p w:rsidR="006179E6" w:rsidRPr="003D306D" w:rsidRDefault="006179E6" w:rsidP="006179E6">
      <w:pPr>
        <w:pStyle w:val="Heading1"/>
        <w:spacing w:line="360" w:lineRule="auto"/>
        <w:jc w:val="center"/>
        <w:rPr>
          <w:rStyle w:val="Heading1NgocCharChar"/>
          <w:b/>
          <w:iCs/>
          <w:sz w:val="32"/>
        </w:rPr>
      </w:pPr>
      <w:bookmarkStart w:id="1241" w:name="_Toc364181249"/>
      <w:bookmarkStart w:id="1242" w:name="_Toc364587362"/>
      <w:bookmarkStart w:id="1243" w:name="_Toc370678419"/>
      <w:r w:rsidRPr="003D306D">
        <w:rPr>
          <w:rStyle w:val="Heading1NgocCharChar"/>
          <w:b/>
          <w:iCs/>
          <w:sz w:val="32"/>
        </w:rPr>
        <w:t>Chapter 7</w:t>
      </w:r>
      <w:bookmarkEnd w:id="1241"/>
      <w:bookmarkEnd w:id="1242"/>
      <w:bookmarkEnd w:id="1243"/>
    </w:p>
    <w:p w:rsidR="006179E6" w:rsidRPr="003D306D" w:rsidRDefault="00E17DB8" w:rsidP="006179E6">
      <w:pPr>
        <w:pStyle w:val="Heading1"/>
        <w:spacing w:line="360" w:lineRule="auto"/>
        <w:jc w:val="center"/>
        <w:rPr>
          <w:rStyle w:val="Heading1NgocCharChar"/>
          <w:b/>
          <w:iCs/>
          <w:sz w:val="32"/>
        </w:rPr>
      </w:pPr>
      <w:bookmarkStart w:id="1244" w:name="_Toc341730390"/>
      <w:bookmarkStart w:id="1245" w:name="_Toc370678420"/>
      <w:r>
        <w:rPr>
          <w:rStyle w:val="Heading1NgocCharChar"/>
          <w:b/>
          <w:iCs/>
          <w:sz w:val="32"/>
        </w:rPr>
        <w:t>General discussion and c</w:t>
      </w:r>
      <w:r w:rsidR="006179E6" w:rsidRPr="003D306D">
        <w:rPr>
          <w:rStyle w:val="Heading1NgocCharChar"/>
          <w:b/>
          <w:iCs/>
          <w:sz w:val="32"/>
        </w:rPr>
        <w:t>onclusions</w:t>
      </w:r>
      <w:bookmarkEnd w:id="1244"/>
      <w:bookmarkEnd w:id="1245"/>
    </w:p>
    <w:p w:rsidR="00E17DB8" w:rsidRDefault="006179E6" w:rsidP="00A844EA">
      <w:pPr>
        <w:rPr>
          <w:b/>
        </w:rPr>
      </w:pPr>
      <w:r w:rsidRPr="003D306D">
        <w:rPr>
          <w:b/>
        </w:rPr>
        <w:br w:type="page"/>
      </w:r>
    </w:p>
    <w:p w:rsidR="005D7C73" w:rsidRDefault="005D7C73" w:rsidP="005D7C73">
      <w:pPr>
        <w:rPr>
          <w:rFonts w:cs="Arial"/>
        </w:rPr>
      </w:pPr>
      <w:r>
        <w:lastRenderedPageBreak/>
        <w:t xml:space="preserve">At the current time, the exact mechanisms underlying the pathogenesis of PD remain undetermined. However, the therapeutic potential of neurotrophic factors to alleviate PD </w:t>
      </w:r>
      <w:r w:rsidRPr="003E19A6">
        <w:t>symptoms and slow</w:t>
      </w:r>
      <w:r>
        <w:t xml:space="preserve">, </w:t>
      </w:r>
      <w:r w:rsidRPr="003E19A6">
        <w:t>even halt</w:t>
      </w:r>
      <w:r>
        <w:t>,</w:t>
      </w:r>
      <w:r w:rsidRPr="003E19A6">
        <w:t xml:space="preserve"> disease progression </w:t>
      </w:r>
      <w:r>
        <w:t>is widely s</w:t>
      </w:r>
      <w:r w:rsidRPr="00085326">
        <w:t xml:space="preserve">upported by </w:t>
      </w:r>
      <w:r>
        <w:t xml:space="preserve">numerous pre-clinical </w:t>
      </w:r>
      <w:r w:rsidRPr="00085326">
        <w:t>research around the world</w:t>
      </w:r>
      <w:r>
        <w:t xml:space="preserve"> </w:t>
      </w:r>
      <w:r w:rsidR="00122438">
        <w:fldChar w:fldCharType="begin" w:fldLock="1"/>
      </w:r>
      <w:r w:rsidR="00994410">
        <w:instrText>ADDIN CSL_CITATION { "citationItems" : [ { "id" : "ITEM-1", "itemData" : { "ISSN" : "0270-6474", "PMID" : "8283241", "abstract" : "The neurotrophins brain-derived neurotrophic factor (BDNF), neurotrophin-3 (NT-3), and neurotrophin-4/5 (NT-4/5) were compared for their effects in promoting the survival and/or regulation of expression of phenotypic markers of dopaminergic and GABAergic neurons in cultures derived from embryonic rat ventral mesencephalon. Dopaminergic neuron number and phenotypic expression were monitored by tyrosine hydroxylase (TH) immunocytochemistry, and measurement of high-affinity dopamine uptake activity and dopamine content, respectively. High-affinity GABA uptake, glutamic acid decarboxylase (GAD) activity, and endogenous GABA content were used to detect GABAergic neurons. Seven days of treatment with either BDNF or NT-3 resulted in dose-dependent increases in the number of TH-positive neurons, with maximal responses of 3-fold and 2.3-fold, respectively. Dopamine uptake activity and dopamine content were similarly increased. The effects of BDNF and NT-3 on dopamine uptake activity showed no additivity. NT-4/5 treatment elicited the greatest increase (7-fold) in the number of TH-positive neurons, as well as a 2.6-fold increase in dopamine content. In marked contrast to BDNF or NT-3, NT-4/5 had no effect on dopamine uptake capacity. BDNF, NT-3, or NT-4/5 also produced dose-dependent elevations of 2-3-fold in GABA uptake activity. These effects were not additive. GAD activity was increased by BDNF (1.8-fold) and NT-3 (threefold) treatment, but not by NT-4/5, whereas GABA content was increased to a similar extent by all three neurotrophins. NGF had no effect on any of the parameters measured in this study. Northern analyses indicated that the mRNAs encoding TrkB and TrkC, the functional high-affinity receptors for BDNF and NT-4/5, and NT-3, respectively, are expressed in the substantia nigra of adult rat brain, as well as in cultures of developing ventral mesencephalon. Taken together, our results indicate that BDNF and NT-3 have broadly similar effects in promoting the survival and differentiated phenotype of both dopaminergic and GABAergic neurons of the developing substantia nigra. Although BDNF and NT-4/5 are thought to act through the same high-affinity receptor, TrkB, it is evident that these two neurotrophins have distinct as well as overlapping actions toward mesencephalic dopaminergic or GABAergic neurons.", "author" : [ { "dropping-particle" : "", "family" : "Hyman", "given" : "C", "non-dropping-particle" : "", "parse-names" : false, "suffix" : "" }, { "dropping-particle" : "", "family" : "Juhasz", "given" : "M", "non-dropping-particle" : "", "parse-names" : false, "suffix" : "" }, { "dropping-particle" : "", "family" : "Jackson", "given" : "C", "non-dropping-particle" : "", "parse-names" : false, "suffix" : "" }, { "dropping-particle" : "", "family" : "Wright", "given" : "P", "non-dropping-particle" : "", "parse-names" : false, "suffix" : "" }, { "dropping-particle" : "", "family" : "Ip", "given" : "N Y", "non-dropping-particle" : "", "parse-names" : false, "suffix" : "" }, { "dropping-particle" : "", "family" : "Lindsay", "given" : "R M", "non-dropping-particle" : "", "parse-names" : false, "suffix" : "" } ], "container-title" : "The Journal of neuroscience : the official journal of the Society for Neuroscience", "id" : "ITEM-1", "issue" : "1", "issued" : { "date-parts" : [ [ "1994", "1" ] ] }, "page" : "335-47", "title" : "Overlapping and distinct actions of the neurotrophins BDNF, NT-3, and NT-4/5 on cultured dopaminergic and GABAergic neurons of the ventral mesencephalon.", "type" : "article-journal", "volume" : "14" }, "uris" : [ "http://www.mendeley.com/documents/?uuid=3df15cf6-f21e-42c4-a1ff-9ca116fa5409" ] }, { "id" : "ITEM-2", "itemData" : { "ISSN" : "1529-2401", "PMID" : "12832542", "abstract" : "Development of midbrain dopaminergic neurons is known to depend on inductive signals derived from the ventral midline, including Sonic hedgehog (Shh) as one of the identified molecules. Here we show that in addition to Shh, transforming growth factor (TGF)-beta is required for both induction and survival of ventrally located midbrain dopaminergic neurons. Like Shh, TGF-beta is expressed in early embryonic structures such as notochord and floor plate, as well as in the area where midbrain dopaminergic neurons are developing. Treatment of cells dissociated from the rat embryonic day (E) 12 midbrain floor with TGF-beta significantly increases the number of tyrosine hydroxylase (TH)-positive dopaminergic neurons within 24 hr. Neutralization of TGF-beta in vitro completely abolishes the induction of dopaminergic neurons. In the absence of TGF-beta, Shh cannot induce TH-positive neurons, and vice versa, neutralizing endogenous Shh abolishes the capacity of TGF-beta to induce dopaminergic neurons in vitro. Furthermore, neutralization of TGF-beta in vivo during chick E2-7 but not E4-7 resulted in a significant reduction in TH-positive neurons in the ventral midbrain floor but not in the locus coeruleus or diencephalon, which suggests that the TGF-beta is required for the induction of mesencephalic dopaminergic neurons with a critical time period at E2/E3. Furthermore, neutralization of TGF-beta between E6 and 10, a time period during maturation of mesencephalic dopaminergic neurons when no further inductive cues are required, also resulted in a significant loss of dopaminergic neurons, suggesting that TGF-beta is required for the promotion of survival of ventral midbrain dopaminergic neurons as well. Together, our results identify TGF-beta as an essential mediator for the induction and maintenance of midbrain dopaminergic neurons.", "author" : [ { "dropping-particle" : "", "family" : "Farkas", "given" : "Lilla M", "non-dropping-particle" : "", "parse-names" : false, "suffix" : "" }, { "dropping-particle" : "", "family" : "D\u00fcnker", "given" : "Nicole", "non-dropping-particle" : "", "parse-names" : false, "suffix" : "" }, { "dropping-particle" : "", "family" : "Roussa", "given" : "Eleni", "non-dropping-particle" : "", "parse-names" : false, "suffix" : "" }, { "dropping-particle" : "", "family" : "Unsicker", "given" : "Klaus", "non-dropping-particle" : "", "parse-names" : false, "suffix" : "" }, { "dropping-particle" : "", "family" : "Krieglstein", "given" : "Kerstin", "non-dropping-particle" : "", "parse-names" : false, "suffix" : "" } ], "container-title" : "The Journal of neuroscience : the official journal of the Society for Neuroscience", "id" : "ITEM-2", "issue" : "12", "issued" : { "date-parts" : [ [ "2003", "6", "15" ] ] }, "page" : "5178-86", "title" : "Transforming growth factor-beta(s) are essential for the development of midbrain dopaminergic neurons in vitro and in vivo.", "type" : "article-journal", "volume" : "23" }, "uris" : [ "http://www.mendeley.com/documents/?uuid=de85986a-d516-4f00-949d-fedd2df2f02c" ] }, { "id" : "ITEM-3", "itemData" : { "DOI" : "nature05957 [pii]\n10.1038/nature05957", "ISBN" : "1476-4687 (Electronic)\n0028-0836 (Linking)", "PMID" : "17611540", "abstract" : "In Parkinson's disease, brain dopamine neurons degenerate most prominently in the substantia nigra. Neurotrophic factors promote survival, differentiation and maintenance of neurons in developing and adult vertebrate nervous system. The most potent neurotrophic factor for dopamine neurons described so far is the glial-cell-line-derived neurotrophic factor (GDNF). Here we have identified a conserved dopamine neurotrophic factor (CDNF) as a trophic factor for dopamine neurons. CDNF, together with its previously described vertebrate and invertebrate homologue the mesencephalic-astrocyte-derived neurotrophic factor, is a secreted protein with eight conserved cysteine residues, predicting a unique protein fold and defining a new, evolutionarily conserved protein family. CDNF (Armetl1) is expressed in several tissues of mouse and human, including the mouse embryonic and postnatal brain. In vivo, CDNF prevented the 6-hydroxydopamine (6-OHDA)-induced degeneration of dopaminergic neurons in a rat experimental model of Parkinson's disease. A single injection of CDNF before 6-OHDA delivery into the striatum significantly reduced amphetamine-induced ipsilateral turning behaviour and almost completely rescued dopaminergic tyrosine-hydroxylase-positive cells in the substantia nigra. When administered four weeks after 6-OHDA, intrastriatal injection of CDNF was able to restore the dopaminergic function and prevent the degeneration of dopaminergic neurons in substantia nigra. Thus, CDNF was at least as efficient as GDNF in both experimental settings. Our results suggest that CDNF might be beneficial for the treatment of Parkinson's disease.", "author" : [ { "dropping-particle" : "", "family" : "Lindholm", "given" : "P", "non-dropping-particle" : "", "parse-names" : false, "suffix" : "" }, { "dropping-particle" : "", "family" : "Voutilainen", "given" : "M H", "non-dropping-particle" : "", "parse-names" : false, "suffix" : "" }, { "dropping-particle" : "", "family" : "Lauren", "given" : "J", "non-dropping-particle" : "", "parse-names" : false, "suffix" : "" }, { "dropping-particle" : "", "family" : "Peranen", "given" : "J", "non-dropping-particle" : "", "parse-names" : false, "suffix" : "" }, { "dropping-particle" : "", "family" : "Leppanen", "given" : "V M", "non-dropping-particle" : "", "parse-names" : false, "suffix" : "" }, { "dropping-particle" : "", "family" : "Andressoo", "given" : "J O", "non-dropping-particle" : "", "parse-names" : false, "suffix" : "" }, { "dropping-particle" : "", "family" : "Lindahl", "given" : "M", "non-dropping-particle" : "", "parse-names" : false, "suffix" : "" }, { "dropping-particle" : "", "family" : "Janhunen", "given" : "S", "non-dropping-particle" : "", "parse-names" : false, "suffix" : "" }, { "dropping-particle" : "", "family" : "Kalkkinen", "given" : "N", "non-dropping-particle" : "", "parse-names" : false, "suffix" : "" }, { "dropping-particle" : "", "family" : "Timmusk", "given" : "T", "non-dropping-particle" : "", "parse-names" : false, "suffix" : "" }, { "dropping-particle" : "", "family" : "Tuominen", "given" : "R K", "non-dropping-particle" : "", "parse-names" : false, "suffix" : "" }, { "dropping-particle" : "", "family" : "Saarma", "given" : "M", "non-dropping-particle" : "", "parse-names" : false, "suffix" : "" } ], "container-title" : "Nature", "edition" : "2007/07/06", "id" : "ITEM-3", "issue" : "7149", "issued" : { "date-parts" : [ [ "2007" ] ] }, "note" : "Lindholm, Paivi\nVoutilainen, Merja H\nLauren, Juha\nPeranen, Johan\nLeppanen, Veli-Matti\nAndressoo, Jaan-Olle\nLindahl, Maria\nJanhunen, Sanna\nKalkkinen, Nisse\nTimmusk, Tonis\nTuominen, Raimo K\nSaarma, Mart\nResearch Support, Non-U.S. Gov't\nEngland\nNature\nNature. 2007 Jul 5;448(7149):73-7.", "page" : "73-77", "title" : "Novel neurotrophic factor CDNF protects and rescues midbrain dopamine neurons in vivo", "type" : "article-journal", "volume" : "448" }, "uris" : [ "http://www.mendeley.com/documents/?uuid=e795ed81-1cae-455a-abbf-d6914122d84c" ] }, { "id" : "ITEM-4", "itemData" : { "DOI" : "29/30/9651 [pii]\n10.1523/JNEUROSCI.0833-09.2009", "ISBN" : "1529-2401 (Electronic)\n0270-6474 (Linking)", "PMID" : "19641128", "abstract" : "Neurotrophic factors are promising candidates for the treatment of Parkinson's disease (PD). Mesencephalic astrocyte-derived neurotrophic factor (MANF) belongs to a novel evolutionarily conserved family of neurotrophic factors. We examined whether MANF has neuroprotective and neurorestorative effect in an experimental model of PD in rats. We also studied the distribution and transportation of intrastriatally injected MANF in the brain and compared it with glial cell line-derived neurotrophic factor (GDNF). Unilateral lesion of nigrostriatal dopaminergic system was induced by intrastriatal injection of 6-hydroxydopamine (6-OHDA). Amphetamine-induced turning behavior was monitored up to 12 weeks after the unilateral lesion. The local diffusion at the injection site and transportation profiles of intrastriatally injected MANF and GDNF were studied by immunohistochemical detection of the unlabeled growth factors as well as by autoradiographic and gamma counting detection of (125)I-labeled trophic factors. Intrastriatally injected MANF protected nigrostriatal dopaminergic nerves from 6-OHDA-induced degeneration as evaluated by counting tyrosine hydroxylase (TH)-positive cell bodies in the substantia nigra (SN) and TH-positive fibers in the striatum. More importantly, MANF also restored the function of the nigrostriatal dopaminergic system when administered either 6 h before or 4 weeks after 6-OHDA administration in the striatum. MANF was distributed throughout the striatum more readily than GDNF. The mechanism of MANF action differs from that of GDNF because intrastriatally injected (125)I-MANF was transported to the frontal cortex, whereas (125)I-GDNF was transported to the SN. Our results suggest that MANF is readily distributed throughout the striatum and has significant therapeutic potential for the treatment of PD.", "author" : [ { "dropping-particle" : "", "family" : "Voutilainen", "given" : "M H", "non-dropping-particle" : "", "parse-names" : false, "suffix" : "" }, { "dropping-particle" : "", "family" : "Back", "given" : "S", "non-dropping-particle" : "", "parse-names" : false, "suffix" : "" }, { "dropping-particle" : "", "family" : "Porsti", "given" : "E", "non-dropping-particle" : "", "parse-names" : false, "suffix" : "" }, { "dropping-particle" : "", "family" : "Toppinen", "given" : "L", "non-dropping-particle" : "", "parse-names" : false, "suffix" : "" }, { "dropping-particle" : "", "family" : "Lindgren", "given" : "L", "non-dropping-particle" : "", "parse-names" : false, "suffix" : "" }, { "dropping-particle" : "", "family" : "Lindholm", "given" : "P", "non-dropping-particle" : "", "parse-names" : false, "suffix" : "" }, { "dropping-particle" : "", "family" : "Peranen", "given" : "J", "non-dropping-particle" : "", "parse-names" : false, "suffix" : "" }, { "dropping-particle" : "", "family" : "Saarma", "given" : "M", "non-dropping-particle" : "", "parse-names" : false, "suffix" : "" }, { "dropping-particle" : "", "family" : "Tuominen", "given" : "R K", "non-dropping-particle" : "", "parse-names" : false, "suffix" : "" } ], "container-title" : "J Neurosci", "edition" : "2009/07/31", "id" : "ITEM-4", "issue" : "30", "issued" : { "date-parts" : [ [ "2009" ] ] }, "note" : "Voutilainen, Merja H\nBack, Susanne\nPorsti, Eeva\nToppinen, Liisa\nLindgren, Lauri\nLindholm, Paivi\nPeranen, Johan\nSaarma, Mart\nTuominen, Raimo K\nResearch Support, Non-U.S. Gov't\nUnited States\nThe Journal of neuroscience : the official journal of the Society for Neuroscience\nJ Neurosci. 2009 Jul 29;29(30):9651-9.", "page" : "9651-9659", "title" : "Mesencephalic astrocyte-derived neurotrophic factor is neurorestorative in rat model of Parkinson's disease", "type" : "article-journal", "volume" : "29" }, "uris" : [ "http://www.mendeley.com/documents/?uuid=712e95c0-17ef-418e-a687-2fc349e470fb" ] }, { "id" : "ITEM-5", "itemData" : { "DOI" : "S0014-4886(07)00365-2 [pii]\n10.1016/j.expneurol.2007.09.022", "ISBN" : "0014-4886 (Print)\n0014-4886 (Linking)", "PMID" : "18061591", "abstract" : "Growth factors such as glial cell line-derived neurotrophic factor (GDNF) have been shown to prevent neurodegeneration and promote regeneration in many animal models of Parkinson's disease (PD). Insulin-like growth factor 1 (IGF-1) is also known to have neuroprotective effects in a number of disease models but has not been extensively studied in models of PD. We produced human neural progenitor cells (hNPC) releasing either GDNF or IGF-1 and transplanted them into a rat model of PD. hNPC secreting either GDNF or IGF-1 were shown to significantly reduce amphetamine-induced rotational asymmetry and dopamine neuron loss when transplanted 7 days after a 6-hydroxydopamine (6-OHDA) lesion. Neither untransduced hNPC nor a sham transplant had this effect suggesting GDNF and IGF-1 release was required. Interestingly, GDNF, but not IGF-1, was able to protect or regenerate tyrosine hydroxylase-positive fibers in the striatum. In contrast, IGF-1, but not GDNF, significantly increased the overall survival of hNPC both in vitro and following transplantation. This suggests a dual role of IGF-1 to both increase hNPC survival after transplantation and exert trophic effects on degenerating dopamine neurons in this rat model of PD.", "author" : [ { "dropping-particle" : "", "family" : "Ebert", "given" : "A D", "non-dropping-particle" : "", "parse-names" : false, "suffix" : "" }, { "dropping-particle" : "", "family" : "Beres", "given" : "A J", "non-dropping-particle" : "", "parse-names" : false, "suffix" : "" }, { "dropping-particle" : "", "family" : "Barber", "given" : "A E", "non-dropping-particle" : "", "parse-names" : false, "suffix" : "" }, { "dropping-particle" : "", "family" : "Svendsen", "given" : "C N", "non-dropping-particle" : "", "parse-names" : false, "suffix" : "" } ], "container-title" : "Exp Neurol", "edition" : "2007/12/07", "id" : "ITEM-5", "issue" : "1", "issued" : { "date-parts" : [ [ "2008" ] ] }, "note" : "Ebert, Allison D\nBeres, Amy J\nBarber, Amelia E\nSvendsen, Clive N\nT32 AG027566-01/AG/NIA NIH HHS/United States\nResearch Support, N.I.H., Extramural\nResearch Support, U.S. Gov't, Non-P.H.S.\nUnited States\nExperimental neurology\nExp Neurol. 2008 Jan;209(1):213-23. Epub 2007 Oct 4.", "page" : "213-223", "title" : "Human neural progenitor cells over-expressing IGF-1 protect dopamine neurons and restore function in a rat model of Parkinson's disease", "type" : "article-journal", "volume" : "209" }, "uris" : [ "http://www.mendeley.com/documents/?uuid=44d947b4-888f-4f76-aa54-86aae65395f7" ] }, { "id" : "ITEM-6", "itemData" : { "DOI" : "10.1016/j.neuropharm.2012.07.029", "ISSN" : "1873-7064", "PMID" : "22971544", "abstract" : "Fibroblast growth factor-20 (FGF-20) has been shown to protect dopaminergic neurons against a range of toxic insults in\u00a0vitro, through activation of fibroblast growth factor receptor 1 (FGFR1). This study set out to examine whether FGF-20 also displayed protective efficacy in the unilateral, 6-hydroxydopamine (6-OHDA) lesion rat model of Parkinson's disease. Initial studies demonstrated that, in embryonic ventral mesencephalic (VM) cultures, FGFR1 was expressed on tyrosine hydroxylase (TH)-positive neurons and that, in line with previous data, FGF-20 (100 and 500\u00a0ng/ml) almost completely protected these TH-positive neurons against 6-OHDA-induced toxicity. Co-localisation of FGFR1 and TH staining was also demonstrated in the substantia nigra pars compacta (SNpc) of na\u00efve adult rat brain. In animals subject to 6-OHDA lesion of the nigrostriatal tract, supra-nigral infusion of FGF-20 (2.5\u00a0\u03bcg/day) for 6 days post-lesion gave significant protection (\u223c40%) against the loss of TH-positive cells in the SNpc and the loss of striatal TH immunoreactivity. This protection of the nigrostriatal tract was accompanied by a significant preservation of gross locomotion and fine motor movements and reversal of apomorphine-induced contraversive rotations, although forelimb akinesia, assessed using cylinder test reaching, was not improved. These results support a role for FGF-20 in preserving dopamine neuron integrity and some aspects of motor function in a rodent model of Parkinson's disease (PD) and imply a potential neuroprotective role for FGF-20 in this disease.", "author" : [ { "dropping-particle" : "", "family" : "Sleeman", "given" : "Isobel J", "non-dropping-particle" : "", "parse-names" : false, "suffix" : "" }, { "dropping-particle" : "", "family" : "Boshoff", "given" : "Eugene L", "non-dropping-particle" : "", "parse-names" : false, "suffix" : "" }, { "dropping-particle" : "", "family" : "Duty", "given" : "Susan", "non-dropping-particle" : "", "parse-names" : false, "suffix" : "" } ], "container-title" : "Neuropharmacology", "id" : "ITEM-6", "issue" : "7", "issued" : { "date-parts" : [ [ "2012", "12" ] ] }, "page" : "1268-77", "title" : "Fibroblast growth factor-20 protects against dopamine neuron loss in\u00a0vitro and provides functional protection in the 6-hydroxydopamine-lesioned rat model of Parkinson's disease.", "type" : "article-journal", "volume" : "63" }, "uris" : [ "http://www.mendeley.com/documents/?uuid=b6b8108e-ee3e-4443-97f6-71d4bf1abd72" ] }, { "id" : "ITEM-7", "itemData" : { "DOI" : "S0304-3940(07)00595-2 [pii]\n10.1016/j.neulet.2007.05.033", "ISBN" : "0304-3940 (Print)\n0304-3940 (Linking)", "PMID" : "17574749", "abstract" : "Vascular endothelial growth factor (VEGF) is a specific angiogenic peptide, which has been identified to play a critical role in neurodegeneration, and has beneficial effects on neurons. In this study, we investigated whether neurodegeneration in a rat model of Parkinson disease could be prevented by VEGF gene transfer mediated by adeno-associated virus (AAV) vectors. Our results demonstrated that a single injection of a VEGF-expressing AAV vector into striatum improved the rotational behavior of rat Parkinson disease models, and promoted the survival of dopaminergic neurons and fibers. Meanwhile, AAV-VEGF injection significantly increased the reactive astrocytes and the levels of glial cell line-derived neurotrophic factor in striatum, but did not induce extra angiogenesis and remarkable disorder of blood-brain barrier. We thus conclude that intrastriatal delivery of VEGF gene mediated by AAV has favorable effects on the dopaminergic neurons in a rat Parkinson disease model.", "author" : [ { "dropping-particle" : "", "family" : "Tian", "given" : "Y Y", "non-dropping-particle" : "", "parse-names" : false, "suffix" : "" }, { "dropping-particle" : "", "family" : "Tang", "given" : "C J", "non-dropping-particle" : "", "parse-names" : false, "suffix" : "" }, { "dropping-particle" : "", "family" : "Wang", "given" : "J N", "non-dropping-particle" : "", "parse-names" : false, "suffix" : "" }, { "dropping-particle" : "", "family" : "Feng", "given" : "Y", "non-dropping-particle" : "", "parse-names" : false, "suffix" : "" }, { "dropping-particle" : "", "family" : "Chen", "given" : "X W", "non-dropping-particle" : "", "parse-names" : false, "suffix" : "" }, { "dropping-particle" : "", "family" : "Wang", "given" : "L", "non-dropping-particle" : "", "parse-names" : false, "suffix" : "" }, { "dropping-particle" : "", "family" : "Qiao", "given" : "X", "non-dropping-particle" : "", "parse-names" : false, "suffix" : "" }, { "dropping-particle" : "", "family" : "Sun", "given" : "S G", "non-dropping-particle" : "", "parse-names" : false, "suffix" : "" } ], "container-title" : "Neurosci Lett", "edition" : "2007/06/19", "id" : "ITEM-7", "issue" : "3", "issued" : { "date-parts" : [ [ "2007" ] ] }, "note" : "Tian, You-yong\nTang, Cui-Ju\nWang, Jia-ning\nFeng, Yuan\nChen, Xiao-wu\nWang, Lan\nQiao, Xian\nSun, Sheng-gang\nResearch Support, Non-U.S. Gov't\nIreland\nNeuroscience letters\nNeurosci Lett. 2007 Jun 29;421(3):239-44. Epub 2007 May 25.", "page" : "239-244", "title" : "Favorable effects of VEGF gene transfer on a rat model of Parkinson disease using adeno-associated viral vectors", "type" : "article-journal", "volume" : "421" }, "uris" : [ "http://www.mendeley.com/documents/?uuid=d828d21d-84df-4062-861a-bcabdbf23528" ] }, { "id" : "ITEM-8", "itemData" : { "DOI" : "10.1038/373335a0", "ISSN" : "0028-0836", "PMID" : "7830766", "abstract" : "Glial-cell-line-derived neurotrophic factor (GDNF), a recently cloned new member of the transforming growth factor-beta superfamily, promotes survival of cultured fetal mesencephalic dopamine neurons and is expressed in the developing striatum. There have, however, been no reports about effects of GDNF in situ. We have used the dopaminergic neurotoxin 1-methyl-4-phenyl-1,2,3,6-tetrahydropyridine (MPTP), which produces parkinsonian symptoms in man, to determine whether GDNF might exert protective or regenerative effects in vivo in the adult nigrostriatal dopamine system in C57/B1 mice. GDNF injected over the substantia nigra or in striatum before MPTP potently protects the dopamine system, as shown by numbers of mesencephalic dopamine nerve cell bodies, dopamine nerve terminal densities and dopamine levels. When GDNF is given after MPTP, dopamine levels and fibre densities are significantly restored. In both cases, motor behaviour is increased above normal levels. We conclude that intracerebral GDNF administration exerts both protective and reparative effects on the nigrostriatal dopamine system, which may have implications for the development of new treatment strategies for Parkinson's disease.", "author" : [ { "dropping-particle" : "", "family" : "Tomac", "given" : "A", "non-dropping-particle" : "", "parse-names" : false, "suffix" : "" }, { "dropping-particle" : "", "family" : "Lindqvist", "given" : "E", "non-dropping-particle" : "", "parse-names" : false, "suffix" : "" }, { "dropping-particle" : "", "family" : "Lin", "given" : "L F", "non-dropping-particle" : "", "parse-names" : false, "suffix" : "" }, { "dropping-particle" : "", "family" : "Ogren", "given" : "S O", "non-dropping-particle" : "", "parse-names" : false, "suffix" : "" }, { "dropping-particle" : "", "family" : "Young", "given" : "D", "non-dropping-particle" : "", "parse-names" : false, "suffix" : "" }, { "dropping-particle" : "", "family" : "Hoffer", "given" : "B J", "non-dropping-particle" : "", "parse-names" : false, "suffix" : "" }, { "dropping-particle" : "", "family" : "Olson", "given" : "L", "non-dropping-particle" : "", "parse-names" : false, "suffix" : "" } ], "container-title" : "Nature", "id" : "ITEM-8", "issue" : "6512", "issued" : { "date-parts" : [ [ "1995", "1", "26" ] ] }, "page" : "335-9", "shortTitle" : "Nature", "title" : "Protection and repair of the nigrostriatal dopaminergic system by GDNF in vivo.", "type" : "article-journal", "volume" : "373" }, "uris" : [ "http://www.mendeley.com/documents/?uuid=32b2c715-210e-4eb7-9bd2-86edb75deef1" ] } ], "mendeley" : { "previouslyFormattedCitation" : "(Hyman et al., 1994; Tomac et al., 1995a; Farkas et al., 2003; Lindholm et al., 2007; Tian et al., 2007; Ebert et al., 2008; Voutilainen et al., 2009; Sleeman et al., 2012)" }, "properties" : { "noteIndex" : 0 }, "schema" : "https://github.com/citation-style-language/schema/raw/master/csl-citation.json" }</w:instrText>
      </w:r>
      <w:r w:rsidR="00122438">
        <w:fldChar w:fldCharType="separate"/>
      </w:r>
      <w:r w:rsidR="00461208" w:rsidRPr="00461208">
        <w:rPr>
          <w:noProof/>
        </w:rPr>
        <w:t>(Hyman et al., 1994; Tomac et al., 1995a; Farkas et al., 2003; Lindholm et al., 2007; Tian et al., 2007; Ebert et al., 2008; Voutilainen et al., 2009; Sleeman et al., 2012)</w:t>
      </w:r>
      <w:r w:rsidR="00122438">
        <w:fldChar w:fldCharType="end"/>
      </w:r>
      <w:r>
        <w:t xml:space="preserve">. Among delivery systems for these factors, gene therapy using viral vectors has emerged as the most promising approach </w:t>
      </w:r>
      <w:r w:rsidR="00122438">
        <w:fldChar w:fldCharType="begin" w:fldLock="1"/>
      </w:r>
      <w:r w:rsidR="00994410">
        <w:instrText>ADDIN CSL_CITATION { "citationItems" : [ { "id" : "ITEM-1", "itemData" : { "DOI" : "10.1016/j.phrs.2009.10.002", "ISSN" : "1096-1186", "PMID" : "19840853", "abstract" : "The clinical manifestation of most diseases of the central nervous system results from neuronal dysfunction or loss. Diseases such as stroke, epilepsy and neurodegeneration (e.g. Alzheimer's disease and Parkinson's disease) share common cellular and molecular mechanisms (e.g. oxidative stress, endoplasmic reticulum stress, mitochondrial dysfunction) that contribute to the loss of neuronal function. Neurotrophic factors (NTFs) are secreted proteins that regulate multiple aspects of neuronal development including neuronal maintenance, survival, axonal growth and synaptic plasticity. These properties of NTFs make them likely candidates for preventing neurodegeneration and promoting neuroregeneration. One approach to delivering NTFs to diseased cells is through viral vector-mediated gene delivery. Viral vectors are now routinely used as tools for studying gene function as well as developing gene-based therapies for a variety of diseases. Currently, many clinical trials using viral vectors in the nervous system are underway or completed, and seven of these trials involve NTFs for neurodegeneration. In this review, we discuss viral vector-mediated gene transfer of NTFs to treat neurodegenerative diseases of the central nervous system.", "author" : [ { "dropping-particle" : "", "family" : "Lim", "given" : "Seung T", "non-dropping-particle" : "", "parse-names" : false, "suffix" : "" }, { "dropping-particle" : "", "family" : "Airavaara", "given" : "Mikko", "non-dropping-particle" : "", "parse-names" : false, "suffix" : "" }, { "dropping-particle" : "", "family" : "Harvey", "given" : "Brandon K", "non-dropping-particle" : "", "parse-names" : false, "suffix" : "" } ], "container-title" : "Pharmacological research : the official journal of the Italian Pharmacological Society", "id" : "ITEM-1", "issue" : "1", "issued" : { "date-parts" : [ [ "2010", "1" ] ] }, "page" : "14-26", "publisher" : "Elsevier Ltd", "title" : "Viral vectors for neurotrophic factor delivery: a gene therapy approach for neurodegenerative diseases of the CNS.", "type" : "article-journal", "volume" : "61" }, "uris" : [ "http://www.mendeley.com/documents/?uuid=27758b40-a6b8-4501-9b87-2dff218d67b3" ] } ], "mendeley" : { "previouslyFormattedCitation" : "(Lim et al., 2010)" }, "properties" : { "noteIndex" : 0 }, "schema" : "https://github.com/citation-style-language/schema/raw/master/csl-citation.json" }</w:instrText>
      </w:r>
      <w:r w:rsidR="00122438">
        <w:fldChar w:fldCharType="separate"/>
      </w:r>
      <w:r w:rsidRPr="00AF5153">
        <w:rPr>
          <w:noProof/>
        </w:rPr>
        <w:t>(Lim et al., 2010)</w:t>
      </w:r>
      <w:r w:rsidR="00122438">
        <w:fldChar w:fldCharType="end"/>
      </w:r>
      <w:r>
        <w:t xml:space="preserve"> and has been applied in PD clinic trials for such purpose since 2008 </w:t>
      </w:r>
      <w:r w:rsidR="00122438">
        <w:fldChar w:fldCharType="begin" w:fldLock="1"/>
      </w:r>
      <w:r w:rsidR="00994410">
        <w:instrText>ADDIN CSL_CITATION { "citationItems" : [ { "id" : "ITEM-1", "itemData" : { "DOI" : "10.1016/S1474-4422(08)70065-6", "ISSN" : "1474-4422", "PMID" : "18387850", "abstract" : "There is an urgent need for therapies that slow or reverse the progression of Parkinson's disease (PD). Neurotrophic factors can improve the function of degenerating neurons and protect against further neurodegeneration, and gene transfer might be a means to deliver effectively these factors to the brain. The aim of this study was to assess the safety, tolerability, and potential efficacy of gene delivery of the neurotrophic factor neurturin.", "author" : [ { "dropping-particle" : "", "family" : "Marks", "given" : "William J", "non-dropping-particle" : "", "parse-names" : false, "suffix" : "" }, { "dropping-particle" : "", "family" : "Ostrem", "given" : "Jill L", "non-dropping-particle" : "", "parse-names" : false, "suffix" : "" }, { "dropping-particle" : "", "family" : "Verhagen", "given" : "Leonard", "non-dropping-particle" : "", "parse-names" : false, "suffix" : "" }, { "dropping-particle" : "", "family" : "Starr", "given" : "Philip A", "non-dropping-particle" : "", "parse-names" : false, "suffix" : "" }, { "dropping-particle" : "", "family" : "Larson", "given" : "Paul S", "non-dropping-particle" : "", "parse-names" : false, "suffix" : "" }, { "dropping-particle" : "", "family" : "Bakay", "given" : "Roy A E", "non-dropping-particle" : "", "parse-names" : false, "suffix" : "" }, { "dropping-particle" : "", "family" : "Taylor", "given" : "Robin", "non-dropping-particle" : "", "parse-names" : false, "suffix" : "" }, { "dropping-particle" : "", "family" : "Cahn-Weiner", "given" : "Deborah A", "non-dropping-particle" : "", "parse-names" : false, "suffix" : "" }, { "dropping-particle" : "", "family" : "Stoessl", "given" : "A Jon", "non-dropping-particle" : "", "parse-names" : false, "suffix" : "" }, { "dropping-particle" : "", "family" : "Olanow", "given" : "C Warren", "non-dropping-particle" : "", "parse-names" : false, "suffix" : "" }, { "dropping-particle" : "", "family" : "Bartus", "given" : "Raymond T", "non-dropping-particle" : "", "parse-names" : false, "suffix" : "" } ], "container-title" : "Lancet neurology", "id" : "ITEM-1", "issue" : "5", "issued" : { "date-parts" : [ [ "2008", "5" ] ] }, "page" : "400-8", "title" : "Safety and tolerability of intraputaminal delivery of CERE-120 (adeno-associated virus serotype 2-neurturin) to patients with idiopathic Parkinson's disease: an open-label, phase I trial.", "type" : "article-journal", "volume" : "7" }, "uris" : [ "http://www.mendeley.com/documents/?uuid=3d00ea49-c4ac-46e0-a124-e0b5a89a5d04" ] } ], "mendeley" : { "previouslyFormattedCitation" : "(Marks et al., 2008)" }, "properties" : { "noteIndex" : 0 }, "schema" : "https://github.com/citation-style-language/schema/raw/master/csl-citation.json" }</w:instrText>
      </w:r>
      <w:r w:rsidR="00122438">
        <w:fldChar w:fldCharType="separate"/>
      </w:r>
      <w:r w:rsidRPr="00992BBC">
        <w:rPr>
          <w:noProof/>
        </w:rPr>
        <w:t>(Marks et al., 2008)</w:t>
      </w:r>
      <w:r w:rsidR="00122438">
        <w:fldChar w:fldCharType="end"/>
      </w:r>
      <w:r>
        <w:t xml:space="preserve">. However, </w:t>
      </w:r>
      <w:r w:rsidRPr="0059373D">
        <w:rPr>
          <w:rFonts w:cs="Arial"/>
        </w:rPr>
        <w:t xml:space="preserve">a standard vector-based system </w:t>
      </w:r>
      <w:r>
        <w:rPr>
          <w:rFonts w:cs="Arial"/>
        </w:rPr>
        <w:t>has not yet been</w:t>
      </w:r>
      <w:r w:rsidRPr="0059373D">
        <w:rPr>
          <w:rFonts w:cs="Arial"/>
        </w:rPr>
        <w:t xml:space="preserve"> </w:t>
      </w:r>
      <w:r>
        <w:rPr>
          <w:rFonts w:cs="Arial"/>
        </w:rPr>
        <w:t>agre</w:t>
      </w:r>
      <w:r w:rsidRPr="0059373D">
        <w:rPr>
          <w:rFonts w:cs="Arial"/>
        </w:rPr>
        <w:t xml:space="preserve">ed </w:t>
      </w:r>
      <w:r w:rsidR="00122438" w:rsidRPr="0059373D">
        <w:rPr>
          <w:rFonts w:cs="Arial"/>
        </w:rPr>
        <w:fldChar w:fldCharType="begin" w:fldLock="1"/>
      </w:r>
      <w:r w:rsidR="00994410">
        <w:rPr>
          <w:rFonts w:cs="Arial"/>
        </w:rPr>
        <w:instrText>ADDIN CSL_CITATION { "citationItems" : [ { "id" : "ITEM-1", "itemData" : { "DOI" : "10.1038/mt.2011.11", "ISSN" : "1525-0024", "PMID" : "21343917", "abstract" : "Clinical trials involving direct infusion of neurotrophic therapies for Parkinson's disease (PD) have suffered from poor coverage of the putamen. The planned use of a novel interventional-magnetic resonance imaging (iMRI) targeting system for achieving precise, real-time convection-enhanced delivery in a planned clinical trial of adeno-associated virus serotype 2 (AAV2)-glial-derived neurotrophic factor (GDNF) in PD patients was modeled in nonhuman primates (NHP). NHP received bilateral coinfusions of gadoteridol (Gd)/AAV2-GDNF into two sites in each putamen, and three NHP received larger infusion volumes in the thalamus. The average targeting error for cannula tip placement in the putamen was &lt;1 mm, and adjacent putamenal infusions were distributed in a uniform manner. GDNF expression patterns in the putamen were highly correlated with areas of Gd distribution seen on MRI. The distribution volume to infusion volume ratio in the putamen was similar to that in the thalamus, where larger infusions were achieved. Modeling the placement of adjacent 150 and 300 \u00b5l thalamic infusions into the three-dimensional space of the human putamen demonstrated coverage of the postcommissural putamen, containment within the striatum and expected anterograde transport to globus pallidus and substantia nigra pars reticulata. The results elucidate the necessary parameters for achieving widespread GDNF expression in the putamenal motor area and afferent substantia nigra of PD patients.", "author" : [ { "dropping-particle" : "", "family" : "Richardson", "given" : "R Mark", "non-dropping-particle" : "", "parse-names" : false, "suffix" : "" }, { "dropping-particle" : "", "family" : "Kells", "given" : "Adrian P", "non-dropping-particle" : "", "parse-names" : false, "suffix" : "" }, { "dropping-particle" : "", "family" : "Rosenbluth", "given" : "Kathryn H", "non-dropping-particle" : "", "parse-names" : false, "suffix" : "" }, { "dropping-particle" : "", "family" : "Salegio", "given" : "Ernesto Aguilar", "non-dropping-particle" : "", "parse-names" : false, "suffix" : "" }, { "dropping-particle" : "", "family" : "Fiandaca", "given" : "Massimo S", "non-dropping-particle" : "", "parse-names" : false, "suffix" : "" }, { "dropping-particle" : "", "family" : "Larson", "given" : "Paul S", "non-dropping-particle" : "", "parse-names" : false, "suffix" : "" }, { "dropping-particle" : "", "family" : "Starr", "given" : "Philip A", "non-dropping-particle" : "", "parse-names" : false, "suffix" : "" }, { "dropping-particle" : "", "family" : "Martin", "given" : "Alastair J", "non-dropping-particle" : "", "parse-names" : false, "suffix" : "" }, { "dropping-particle" : "", "family" : "Lonser", "given" : "Russell R", "non-dropping-particle" : "", "parse-names" : false, "suffix" : "" }, { "dropping-particle" : "", "family" : "Federoff", "given" : "Howard J", "non-dropping-particle" : "", "parse-names" : false, "suffix" : "" }, { "dropping-particle" : "", "family" : "Forsayeth", "given" : "John R", "non-dropping-particle" : "", "parse-names" : false, "suffix" : "" }, { "dropping-particle" : "", "family" : "Bankiewicz", "given" : "Krystof S", "non-dropping-particle" : "", "parse-names" : false, "suffix" : "" } ], "container-title" : "Molecular therapy : the journal of the American Society of Gene Therapy", "id" : "ITEM-1", "issue" : "6", "issued" : { "date-parts" : [ [ "2011", "6" ] ] }, "page" : "1048-57", "publisher" : "Nature Publishing Group", "title" : "Interventional MRI-guided putaminal delivery of AAV2-GDNF for a planned clinical trial in Parkinson's disease.", "type" : "article-journal", "volume" : "19" }, "uris" : [ "http://www.mendeley.com/documents/?uuid=4d31b70e-b9e2-4320-9a9f-13158e818977" ] }, { "id" : "ITEM-2", "itemData" : { "DOI" : "S0969-9961(11)00198-7 [pii]\n10.1016/j.nbd.2011.05.026", "ISBN" : "1095-953X (Electronic)\n0969-9961 (Linking)", "PMID" : "21704161", "abstract" : "Recent analyses of autopsied brains from subjects previously administered AAV2-neurturin (NRTN) gene transfer argues that optimizing the effects of neurotrophic factors in Parkinson's disease (PD) likely requires delivery to both the degenerating cell bodies (in substantia nigra) and their terminals (in striatum). Prior to implementing this novel dosing paradigm in humans, we conducted eight nonclinical experiments with three general objectives: (1) evaluate the feasibility, safety and effectiveness of targeting the substantia nigra (SN) with AAV2-NRTN, (2) better understand and appraise recent warnings of serious weight loss that might occur with targeting the SN with neurotrophic factors, and (3) define an appropriate dose of AAV2-NRTN that should safely and effectively cover the SN in PD patients. Toward these ends, we first determined SN volume for rats, monkeys and humans, and employed these values to calculate comparable dose equivalents for each species by scaling each dose, based on relative SN volume. Using this information, we next injected AAV2-GFP to monkey SN to quantify AAV2-vector distribution and confirm reasonable SN coverage. We then selected and administered a ~200-fold range of AAV2-NRTN doses (and a single AAV2-GDNF dose) to rat SN, producing a wide range of protein expression. In contrast to recent warnings regarding nigra targeting, no dose produced any serious side effects or toxicity, though we replicated the modest reduction in weight gain reported by others with the highest AAV2-NRTN and the AAV2-GDNF dose. A dose-related increase in NRTN expression was seen, with the lower doses limiting NRTN to the peri-SN and the highest dose producing mistargeted NRTN well outside the SN. We then demonstrated that the reduction in weight gain following excessive-doses can be dissociated from NRTN in the targeted SN, and is linked to mistargeted NRTN in the diencephalon. We also showed that prior destruction of the dopaminergic SN neurons via 6-OHDA had no impact on the weight loss phenomenon, further dissociating neurotrophic exposure to the SN as the culprit for weight changes. Finally, low AAV2-NRTN doses provided significant neuroprotection against 6-OHDA toxicity, establishing a wide therapeutic index for nigral targeting. These data support targeting the SN with AAV2-NRTN in PD patients, demonstrating that properly targeted and scaled AAV2-NRTN provides safe and effective NRTN expression. They also provided the means to define an appr\u2026", "author" : [ { "dropping-particle" : "", "family" : "Bartus", "given" : "R T", "non-dropping-particle" : "", "parse-names" : false, "suffix" : "" }, { "dropping-particle" : "", "family" : "Brown", "given" : "L", "non-dropping-particle" : "", "parse-names" : false, "suffix" : "" }, { "dropping-particle" : "", "family" : "Wilson", "given" : "A", "non-dropping-particle" : "", "parse-names" : false, "suffix" : "" }, { "dropping-particle" : "", "family" : "Kruegel", "given" : "B", "non-dropping-particle" : "", "parse-names" : false, "suffix" : "" }, { "dropping-particle" : "", "family" : "Siffert", "given" : "J", "non-dropping-particle" : "", "parse-names" : false, "suffix" : "" }, { "dropping-particle" : "", "family" : "Johnson  Jr.", "given" : "E M", "non-dropping-particle" : "", "parse-names" : false, "suffix" : "" }, { "dropping-particle" : "", "family" : "Kordower", "given" : "J H", "non-dropping-particle" : "", "parse-names" : false, "suffix" : "" }, { "dropping-particle" : "", "family" : "Herzog", "given" : "C D", "non-dropping-particle" : "", "parse-names" : false, "suffix" : "" } ], "container-title" : "Neurobiol Dis", "edition" : "2011/06/28", "id" : "ITEM-2", "issue" : "1", "issued" : { "date-parts" : [ [ "2011" ] ] }, "note" : "Bartus, Raymond T\nBrown, Lamar\nWilson, Alistair\nKruegel, Brian\nSiffert, Joao\nJohnson, Eugene M Jr\nKordower, Jeffrey H\nHerzog, Christopher D\nUnited States\nNeurobiology of disease\nNeurobiol Dis. 2011 Oct;44(1):38-52. Epub 2011 Jun 17.", "page" : "38-52", "title" : "Properly scaled and targeted AAV2-NRTN (neurturin) to the substantia nigra is safe, effective and causes no weight loss: support for nigral targeting in Parkinson's disease", "type" : "article-journal", "volume" : "44" }, "uris" : [ "http://www.mendeley.com/documents/?uuid=c6904fda-b161-49a7-8823-9d3f331e6733" ] } ], "mendeley" : { "previouslyFormattedCitation" : "(Bartus et al., 2011a; Richardson et al., 2011)" }, "properties" : { "noteIndex" : 0 }, "schema" : "https://github.com/citation-style-language/schema/raw/master/csl-citation.json" }</w:instrText>
      </w:r>
      <w:r w:rsidR="00122438" w:rsidRPr="0059373D">
        <w:rPr>
          <w:rFonts w:cs="Arial"/>
        </w:rPr>
        <w:fldChar w:fldCharType="separate"/>
      </w:r>
      <w:r w:rsidRPr="00C1623A">
        <w:rPr>
          <w:rFonts w:cs="Arial"/>
          <w:noProof/>
        </w:rPr>
        <w:t>(Bartus et al., 2011a; Richardson et al., 2011)</w:t>
      </w:r>
      <w:r w:rsidR="00122438" w:rsidRPr="0059373D">
        <w:rPr>
          <w:rFonts w:cs="Arial"/>
        </w:rPr>
        <w:fldChar w:fldCharType="end"/>
      </w:r>
      <w:r>
        <w:rPr>
          <w:rFonts w:cs="Arial"/>
        </w:rPr>
        <w:t xml:space="preserve">. Therefore, in this study, newly-developed IDLVs were employed for the first time to deliver neurotrophic factors for testing their therapeutic effects in an animal model of PD. </w:t>
      </w:r>
    </w:p>
    <w:p w:rsidR="005D7C73" w:rsidRDefault="005D7C73" w:rsidP="005D7C73">
      <w:r>
        <w:rPr>
          <w:rFonts w:cs="Arial"/>
        </w:rPr>
        <w:t xml:space="preserve">IDLVs </w:t>
      </w:r>
      <w:r>
        <w:t>have many positive features</w:t>
      </w:r>
      <w:r w:rsidRPr="009B615F">
        <w:t xml:space="preserve"> </w:t>
      </w:r>
      <w:r>
        <w:t xml:space="preserve">as similar as their counterparts, IPLVs that </w:t>
      </w:r>
      <w:r w:rsidRPr="00884125">
        <w:rPr>
          <w:rFonts w:cs="TimesNewRoman"/>
        </w:rPr>
        <w:t>have show</w:t>
      </w:r>
      <w:r>
        <w:rPr>
          <w:rFonts w:cs="TimesNewRoman"/>
        </w:rPr>
        <w:t xml:space="preserve">n promise in </w:t>
      </w:r>
      <w:r>
        <w:t xml:space="preserve">PD treatment </w:t>
      </w:r>
      <w:r w:rsidR="00122438">
        <w:fldChar w:fldCharType="begin" w:fldLock="1"/>
      </w:r>
      <w:r w:rsidR="00994410">
        <w:instrText>ADDIN CSL_CITATION { "citationItems" : [ { "id" : "ITEM-1", "itemData" : { "DOI" : "10.1089/hum.2005.16.741", "ISSN" : "1043-0342", "PMID" : "15960605", "abstract" : "Lentiviral vectors are promising tools for gene therapy in the CNS. It is therefore important to characterize their interactions with the immune system in the CNS. This work characterizes transgene expression and brain inflammation in the presence or absence of immune responses generated after systemic immunization with lentiviral vectors. We characterized transduction with SIN-LV vectors in the CNS. A dose-response curve using SIN-LV-GFP demonstrated detectable transgene expression in the striatum at a dose of 10(2), and maximum expression at 10(6), transducing units of lentiviral vector, with minimal increase in inflammatory markers between the lowest and highest dose of vector injected. Our studies demonstrate that injection of a lentiviral vector into the CNS did not cause a measurable inflammatory response. Systemic immunization after CNS injection, with the lentiviral vector expressing the same transgene as a vector injected into the CNS, caused a decrease in transgene expression in the CNS, concomitantly with an infiltration of inflammatory cells into the CNS parenchyma at the injection site. However, peripheral immunization with a lentiviral vector carrying a different transgene did not diminish transgene expression, or cause CNS inflammation. Systemic immunization preceding injection of lentiviral vectors into the CNS determined that preexisting antilentiviral immunity, regardless of the transgene, did not affect transgene expression. Furthermore, we showed that the transgene, but not the virion or vector components, is responsible for providing antigenic epitopes to the activated immune system, on systemic immunization with lentivirus. Low immunogenicity and prolonged transgene expression in the presence of preexisting lentiviral immunity are encouraging data for the future use of lentiviral vectors in CNS gene therapy. In summary, the lentiviral vectors tested induced undetectable activation of innate immune responses, and stimulation of adaptive immune responses against lentiviral vectors was effective in causing a decrease in transgene expression only if the immune response was directed against the transgene. A systemic immune response against vector components alone did not cause brain inflammation, possibly because vector-derived epitopes were not being presented in the CNS.", "author" : [ { "dropping-particle" : "", "family" : "Abordo-Adesida", "given" : "Evelyn", "non-dropping-particle" : "", "parse-names" : false, "suffix" : "" }, { "dropping-particle" : "", "family" : "Follenzi", "given" : "Antonia", "non-dropping-particle" : "", "parse-names" : false, "suffix" : "" }, { "dropping-particle" : "", "family" : "Barcia", "given" : "Carlos", "non-dropping-particle" : "", "parse-names" : false, "suffix" : "" }, { "dropping-particle" : "", "family" : "Sciascia", "given" : "Sandra", "non-dropping-particle" : "", "parse-names" : false, "suffix" : "" }, { "dropping-particle" : "", "family" : "Castro", "given" : "Maria G", "non-dropping-particle" : "", "parse-names" : false, "suffix" : "" }, { "dropping-particle" : "", "family" : "Naldini", "given" : "Luigi", "non-dropping-particle" : "", "parse-names" : false, "suffix" : "" }, { "dropping-particle" : "", "family" : "Lowenstein", "given" : "Pedro R", "non-dropping-particle" : "", "parse-names" : false, "suffix" : "" } ], "container-title" : "Human gene therapy", "id" : "ITEM-1", "issue" : "6", "issued" : { "date-parts" : [ [ "2005", "6" ] ] }, "page" : "741-51", "title" : "Stability of lentiviral vector-mediated transgene expression in the brain in the presence of systemic antivector immune responses.", "type" : "article-journal", "volume" : "16" }, "uris" : [ "http://www.mendeley.com/documents/?uuid=11586dc8-1f52-4cbd-bd8d-23d16c5808e1" ] }, { "id" : "ITEM-2", "itemData" : { "DOI" : "10.1016/j.expneurol.2010.10.016", "ISSN" : "1090-2430", "PMID" : "21056560", "abstract" : "Gene transfer to the central nervous system provides powerful methodology for the study of gene function and gene-environment interactions in vivo, in addition to a vehicle for the delivery of therapeutic transgenes for gene therapy. The aim of the present study was to determine patterns of tropism exhibited by pseudotyped lentiviral vectors in the rat substantia nigra, in order to evaluate their utility for gene transfer in experimental models of Parkinson's disease. Isogenic lentiviral vector particles encoding a GFP reporter were pseudotyped with envelope glycoproteins derived from vesicular stomatitis virus (VSV), Mokola virus (MV), lymphocytic choriomeningitis virus (LCMV), or Moloney murine leukemia virus (MuLV). Adult male Lewis rats received unilateral stereotactic infusions of vector into the substantia nigra; three weeks later, patterns of viral transduction were determined by immunohistological detection of GFP. Different pseudotypes gave rise to transgene expression in restricted and distinct cellular populations. VSV and MV pseudotypes transduced midbrain neurons, including a subset of nigral dopaminergic neurons. In contrast, LCMV- and MuLV-pseudotyped lentivirus produced transgene expression exclusively in astrocytes; the restricted transduction of astroglial cells was not explained by the cellular distribution of receptors previously shown to mediate entry of LCMV or MuLV. These data suggest that pseudotyped lentiviral vectors will be useful for experimental gene transfer to the rat substantia nigra. In particular, the availability of neuronal and astrocytic-targeting vectors will allow dissociation of cell autonomous and cell non-autonomous functions of key gene products in vivo.", "author" : [ { "dropping-particle" : "", "family" : "Cannon", "given" : "Jason R", "non-dropping-particle" : "", "parse-names" : false, "suffix" : "" }, { "dropping-particle" : "", "family" : "Sew", "given" : "Thomas", "non-dropping-particle" : "", "parse-names" : false, "suffix" : "" }, { "dropping-particle" : "", "family" : "Montero", "given" : "Laura", "non-dropping-particle" : "", "parse-names" : false, "suffix" : "" }, { "dropping-particle" : "", "family" : "Burton", "given" : "Edward a", "non-dropping-particle" : "", "parse-names" : false, "suffix" : "" }, { "dropping-particle" : "", "family" : "Greenamyre", "given" : "J Timothy", "non-dropping-particle" : "", "parse-names" : false, "suffix" : "" } ], "container-title" : "Experimental neurology", "id" : "ITEM-2", "issue" : "1", "issued" : { "date-parts" : [ [ "2011", "3" ] ] }, "page" : "41-52", "publisher" : "Elsevier B.V.", "title" : "Pseudotype-dependent lentiviral transduction of astrocytes or neurons in the rat substantia nigra.", "type" : "article-journal", "volume" : "228" }, "uris" : [ "http://www.mendeley.com/documents/?uuid=6a886223-5e87-457c-b335-bf1e5dee881f" ] }, { "id" : "ITEM-3",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3", "issue" : "6", "issued" : { "date-parts" : [ [ "2003", "9", "15" ] ] }, "page" : "876-85", "title" : "Targeted transgene expression in rat brain using lentiviral vectors.", "type" : "article-journal", "volume" : "73" }, "uris" : [ "http://www.mendeley.com/documents/?uuid=6f479b78-015e-445a-915e-02ebe9bc2653" ] }, { "id" : "ITEM-4", "itemData" : { "DOI" : "10.1016/S1353-8020(08)70052-X", "ISSN" : "1353-8020", "PMID" : "18267286", "abstract" : "To develop CERE-120 (AAV-NTN) as a novel therapy for Parkinson's disease (PD) that might restore function of degenerating dopamine neurons and prevent further degeneration.", "author" : [ { "dropping-particle" : "", "family" : "Bartus", "given" : "Raymond T", "non-dropping-particle" : "", "parse-names" : false, "suffix" : "" }, { "dropping-particle" : "", "family" : "Herzog", "given" : "Christopher D", "non-dropping-particle" : "", "parse-names" : false, "suffix" : "" }, { "dropping-particle" : "", "family" : "Bishop", "given" : "Kathie", "non-dropping-particle" : "", "parse-names" : false, "suffix" : "" }, { "dropping-particle" : "", "family" : "Ostrove", "given" : "Jeffrey M", "non-dropping-particle" : "", "parse-names" : false, "suffix" : "" }, { "dropping-particle" : "", "family" : "Tuszynski", "given" : "Mark", "non-dropping-particle" : "", "parse-names" : false, "suffix" : "" }, { "dropping-particle" : "", "family" : "Kordower", "given" : "Jeffrey H", "non-dropping-particle" : "", "parse-names" : false, "suffix" : "" }, { "dropping-particle" : "", "family" : "Gasmi", "given" : "Mehdi", "non-dropping-particle" : "", "parse-names" : false, "suffix" : "" } ], "container-title" : "Parkinsonism &amp; related disorders", "id" : "ITEM-4", "issued" : { "date-parts" : [ [ "2007", "1" ] ] }, "page" : "S469-77", "title" : "Issues regarding gene therapy products for Parkinson's disease: the development of CERE-120 (AAV-NTN) as one reference point.", "type" : "article-journal", "volume" : "13 Suppl 3" }, "uris" : [ "http://www.mendeley.com/documents/?uuid=29382b97-5f7f-4f42-95cf-d94357a6164b" ] } ], "mendeley" : { "previouslyFormattedCitation" : "(Jakobsson et al., 2003; Abordo-Adesida et al., 2005; Bartus et al., 2007; Cannon et al., 2011)" }, "properties" : { "noteIndex" : 0 }, "schema" : "https://github.com/citation-style-language/schema/raw/master/csl-citation.json" }</w:instrText>
      </w:r>
      <w:r w:rsidR="00122438">
        <w:fldChar w:fldCharType="separate"/>
      </w:r>
      <w:r w:rsidRPr="00C1623A">
        <w:rPr>
          <w:noProof/>
        </w:rPr>
        <w:t>(Jakobsson et al., 2003; Abordo-Adesida et al., 2005; Bartus et al., 2007; Cannon et al., 2011)</w:t>
      </w:r>
      <w:r w:rsidR="00122438">
        <w:fldChar w:fldCharType="end"/>
      </w:r>
      <w:r>
        <w:t xml:space="preserve">. A significant benefit from IDLVs (compared with IPLVs) is an enhanced biosafety profile leading to an inhibition in integration of viral genome into the infected cell genome </w:t>
      </w:r>
      <w:r w:rsidR="00122438" w:rsidRPr="0059373D">
        <w:fldChar w:fldCharType="begin" w:fldLock="1"/>
      </w:r>
      <w:r w:rsidR="00994410">
        <w:instrText>ADDIN CSL_CITATION { "citationItems" : [ { "id" : "ITEM-1", "itemData" : { "DOI" : "mt2009122 [pii] 10.1038/mt.2009.122", "ISBN" : "1525-0024 (Electronic) 1525-0016 (Linking)", "PMID" : "19491821", "abstract" : "Lentiviral vectors are very efficient at transducing dividing and quiescent cells, which makes them highly useful tools for genetic analysis and gene therapy. Traditionally this efficiency was considered dependent on provirus integration in the host cell genome; however, recent results have challenged this view. So called integration-deficient lentiviral vectors (IDLVs) can be produced through the use of integrase mutations that specifically prevent proviral integration, resulting in the generation of increased levels of circular vector episomes in transduced cells. These lentiviral episomes lack replication signals and are gradually lost by dilution in dividing cells, but are stable in quiescent cells. Compared to integrating lentivectors, IDLVs have a greatly reduced risk of causing insertional mutagenesis and a lower risk of generating replication-competent recombinants (RCRs). IDLVs can mediate transient gene expression in proliferating cells, stable expression in nondividing cells in vitro and in vivo, specific immune responses, RNA interference, homologous recombination (gene repair, knock-in, and knock-out), site-specific recombination, and transposition. IDLVs can be converted into replicating episomes, suggesting that if a clinically applicable system can be developed they would also become highly appropriate for stable transduction of proliferating tissues in therapeutic applications.", "author" : [ { "dropping-particle" : "", "family" : "Wanisch", "given" : "K", "non-dropping-particle" : "", "parse-names" : false, "suffix" : "" }, { "dropping-particle" : "", "family" : "Y\u00e1\u00f1ez-Mu\u00f1oz", "given" : "R J", "non-dropping-particle" : "", "parse-names" : false, "suffix" : "" } ], "container-title" : "Mol Ther", "edition" : "2009/06/06", "id" : "ITEM-1", "issue" : "8", "issued" : { "date-parts" : [ [ "2009" ] ] }, "note" : "Wanisch, Klaus\nYanez-Munoz, Rafael J\nMedical Research Council/United Kingdom\nResearch Support, Non-U.S. Gov't\nReview\nUnited States\nMolecular therapy : the journal of the American Society of Gene Therapy\nMol Ther. 2009 Aug;17(8):1316-32. Epub 2009 Jun 2.", "page" : "1316-1332", "title" : "Integration-deficient lentiviral vectors: a slow coming of age", "type" : "article-journal", "volume" : "17" }, "uris" : [ "http://www.mendeley.com/documents/?uuid=798a641a-7ed3-49db-909c-04682eea1fc3" ] }, { "id" : "ITEM-2", "itemData" : { "DOI" : "10.1038/gt.2009.135", "ISSN" : "1476-5462", "PMID" : "19847206", "abstract" : "Lentiviral vectors (LVs) offer the advantages of a large packaging capacity, broad cell tropism or specific cell-type targeting through pseudotyping, and long-term expression from integrated gene cassettes. However, transgene integration carries a risk of disrupting gene expression through insertional mutagenesis and may not be required for all applications. A non-integrating LV may be beneficial in cases in which transient gene expression is desired. Several recent publications outline the development and initial biological characterization of such vectors. Here, we discuss the potential applications and new directions for the development of integration-defective LVs.", "author" : [ { "dropping-particle" : "", "family" : "Banasik", "given" : "M B", "non-dropping-particle" : "", "parse-names" : false, "suffix" : "" }, { "dropping-particle" : "", "family" : "McCray", "given" : "P B", "non-dropping-particle" : "", "parse-names" : false, "suffix" : "" } ], "container-title" : "Gene therapy", "id" : "ITEM-2", "issue" : "2", "issued" : { "date-parts" : [ [ "2010", "2" ] ] }, "page" : "150-7", "title" : "Integrase-defective lentiviral vectors: progress and applications.", "type" : "article-journal", "volume" : "17" }, "uris" : [ "http://www.mendeley.com/documents/?uuid=0586b28e-b251-40a4-9185-dd1bd1bc1eef" ] }, { "id" : "ITEM-3", "itemData" : { "DOI" : "10.1038/mt.2011.289", "ISSN" : "1525-0024", "PMID" : "22252453", "abstract" : "\u03b3-Retroviral and lentiviral vectors allow the permanent integration of a therapeutic transgene in target cells and have provided in the last decade a delivery platform for several successful gene therapy (GT) clinical approaches. However, the occurrence of adverse events due to insertional mutagenesis in GT treated patients poses a strong challenge to the scientific community to identify the mechanisms at the basis of vector-driven genotoxicity. Along the last decade, the study of retroviral integration sites became a fundamental tool to monitor vector-host interaction in patients overtime. This review is aimed at critically revising the data derived from insertional profiling, with a particular focus on the evidences collected from GT clinical trials. We discuss the controversies and open issues associated to the interpretation of integration site analysis during patient's follow up, with an update on the latest results derived from the use of high-throughput technologies. Finally, we provide a perspective on the future technical development and on the application of these studies to address broader biological questions, from basic virology to human hematopoiesis.", "author" : [ { "dropping-particle" : "", "family" : "Biasco", "given" : "Luca", "non-dropping-particle" : "", "parse-names" : false, "suffix" : "" }, { "dropping-particle" : "", "family" : "Baricordi", "given" : "Cristina", "non-dropping-particle" : "", "parse-names" : false, "suffix" : "" }, { "dropping-particle" : "", "family" : "Aiuti", "given" : "Alessandro", "non-dropping-particle" : "", "parse-names" : false, "suffix" : "" } ], "container-title" : "Molecular therapy : the journal of the American Society of Gene Therapy", "id" : "ITEM-3", "issue" : "4", "issued" : { "date-parts" : [ [ "2012", "4" ] ] }, "page" : "709-16", "publisher" : "Nature Publishing Group", "title" : "Retroviral integrations in gene therapy trials.", "type" : "article-journal", "volume" : "20" }, "uris" : [ "http://www.mendeley.com/documents/?uuid=c06f34c1-f5a6-4696-a01b-4b4d5ff0816a" ] } ], "mendeley" : { "manualFormatting" : "(Wanisch and Y\u00e1\u00f1ez-Mu\u00f1oz, 2009; Banasik and McCray, 2010)", "previouslyFormattedCitation" : "(Wanisch and Y\u00e1\u00f1ez-Mu\u00f1oz, 2009; Banasik and McCray, 2010; Biasco et al., 2012)" }, "properties" : { "noteIndex" : 0 }, "schema" : "https://github.com/citation-style-language/schema/raw/master/csl-citation.json" }</w:instrText>
      </w:r>
      <w:r w:rsidR="00122438" w:rsidRPr="0059373D">
        <w:fldChar w:fldCharType="separate"/>
      </w:r>
      <w:r w:rsidRPr="00170C1B">
        <w:rPr>
          <w:noProof/>
        </w:rPr>
        <w:t>(Wanisch and Yáñez-Muñoz, 2009; Banasik and McCray, 2010)</w:t>
      </w:r>
      <w:r w:rsidR="00122438" w:rsidRPr="0059373D">
        <w:fldChar w:fldCharType="end"/>
      </w:r>
      <w:r>
        <w:t xml:space="preserve">. Such development diminishes the risk of insertional mutagenesis and subsequent oncogenesis that may occur in the routine use of IPLVs. However, lacking in integration, transduction efficiency of IDLVs may be reduced following cell proliferation. Hence, the present study hypothesised that IDLVs could express transgene as efficiently as IPLVs when the transduced cell population is non-dividing, such as cells in the CNS environment. </w:t>
      </w:r>
    </w:p>
    <w:p w:rsidR="005D7C73" w:rsidRPr="003A521D" w:rsidRDefault="005D7C73" w:rsidP="005D7C73">
      <w:r>
        <w:lastRenderedPageBreak/>
        <w:t xml:space="preserve">In order to test this hypothesis, transduction efficiency of IDLVs through </w:t>
      </w:r>
      <w:r>
        <w:rPr>
          <w:i/>
        </w:rPr>
        <w:t>eGFP</w:t>
      </w:r>
      <w:r>
        <w:t xml:space="preserve"> expression </w:t>
      </w:r>
      <w:r>
        <w:rPr>
          <w:i/>
        </w:rPr>
        <w:t>in vitro</w:t>
      </w:r>
      <w:r>
        <w:t xml:space="preserve"> and </w:t>
      </w:r>
      <w:r>
        <w:rPr>
          <w:i/>
        </w:rPr>
        <w:t>in vivo</w:t>
      </w:r>
      <w:r>
        <w:t xml:space="preserve"> was compared with that of IPLVs. </w:t>
      </w:r>
      <w:r>
        <w:rPr>
          <w:rFonts w:cs="AdvTT6120e2aa"/>
          <w:bCs/>
          <w:color w:val="000000"/>
          <w:lang w:eastAsia="en-GB"/>
        </w:rPr>
        <w:t xml:space="preserve">Initial series of experiments shown in chapters 3 and 4 display successful production of LVs, with adequate vector titres for </w:t>
      </w:r>
      <w:r>
        <w:rPr>
          <w:rFonts w:cs="AdvTT6120e2aa"/>
          <w:bCs/>
          <w:i/>
          <w:color w:val="000000"/>
          <w:lang w:eastAsia="en-GB"/>
        </w:rPr>
        <w:t>in vivo</w:t>
      </w:r>
      <w:r>
        <w:rPr>
          <w:rFonts w:cs="AdvTT6120e2aa"/>
          <w:bCs/>
          <w:color w:val="000000"/>
          <w:lang w:eastAsia="en-GB"/>
        </w:rPr>
        <w:t xml:space="preserve"> work (compared with data from previous published </w:t>
      </w:r>
      <w:r w:rsidRPr="00FA5695">
        <w:rPr>
          <w:rFonts w:cs="AdvTT6120e2aa"/>
          <w:bCs/>
          <w:color w:val="000000"/>
          <w:lang w:eastAsia="en-GB"/>
        </w:rPr>
        <w:t xml:space="preserve">studies). Moreover, the results from </w:t>
      </w:r>
      <w:r w:rsidRPr="00FA5695">
        <w:rPr>
          <w:rFonts w:cs="AdvTT6120e2aa"/>
          <w:bCs/>
          <w:i/>
          <w:color w:val="000000"/>
          <w:lang w:eastAsia="en-GB"/>
        </w:rPr>
        <w:t>eGFP</w:t>
      </w:r>
      <w:r w:rsidRPr="00FA5695">
        <w:rPr>
          <w:rFonts w:cs="AdvTT6120e2aa"/>
          <w:bCs/>
          <w:color w:val="000000"/>
          <w:lang w:eastAsia="en-GB"/>
        </w:rPr>
        <w:t xml:space="preserve"> expression in primary rat VM cell cultures and in 6-OHDA</w:t>
      </w:r>
      <w:r>
        <w:rPr>
          <w:rFonts w:cs="AdvTT6120e2aa"/>
          <w:bCs/>
          <w:color w:val="000000"/>
          <w:lang w:eastAsia="en-GB"/>
        </w:rPr>
        <w:t xml:space="preserve">-lesioned rats transduced with IDLV- or IPLV-eGFP vectors demonstrate </w:t>
      </w:r>
      <w:r w:rsidRPr="00884125">
        <w:rPr>
          <w:rFonts w:cs="TimesNewRoman"/>
        </w:rPr>
        <w:t>efficient, l</w:t>
      </w:r>
      <w:r>
        <w:rPr>
          <w:rFonts w:cs="TimesNewRoman"/>
        </w:rPr>
        <w:t xml:space="preserve">ong-lived and transcriptionally </w:t>
      </w:r>
      <w:r w:rsidRPr="00884125">
        <w:rPr>
          <w:rFonts w:cs="TimesNewRoman"/>
        </w:rPr>
        <w:t xml:space="preserve">targeted expression </w:t>
      </w:r>
      <w:r>
        <w:rPr>
          <w:rFonts w:cs="TimesNewRoman"/>
        </w:rPr>
        <w:t xml:space="preserve">from both IDLVs and IPLVs. However, </w:t>
      </w:r>
      <w:r>
        <w:t xml:space="preserve">in some cases, levels of </w:t>
      </w:r>
      <w:r>
        <w:rPr>
          <w:i/>
        </w:rPr>
        <w:t>eGFP</w:t>
      </w:r>
      <w:r>
        <w:t xml:space="preserve"> expressed from IDLVs were lower than those from IPLVs. This </w:t>
      </w:r>
      <w:r>
        <w:rPr>
          <w:bCs/>
        </w:rPr>
        <w:t>most likely reflects potential vector dilution due to the transduction in partially quiescent VM cell cultures or due to glial activation in response to brain injury in injected animals</w:t>
      </w:r>
      <w:r w:rsidR="00B61370">
        <w:rPr>
          <w:bCs/>
        </w:rPr>
        <w:t xml:space="preserve">, which </w:t>
      </w:r>
      <w:r w:rsidR="009831DD">
        <w:t xml:space="preserve">has been suggested to be temporary and rarely observed in the pathophysiology of PD </w:t>
      </w:r>
      <w:r w:rsidR="00122438">
        <w:fldChar w:fldCharType="begin" w:fldLock="1"/>
      </w:r>
      <w:r w:rsidR="00994410">
        <w:instrText>ADDIN CSL_CITATION { "citationItems" : [ { "id" : "ITEM-1", "itemData" : { "ISSN" : "0306-4522", "PMID" : "10658622", "abstract" : "Virtually any neurological disorder leads to activation of resident microglia and invasion of blood-borne macrophages, which are accompanied by an increase in number and change in phenotype of astrocytes, a phenomenon generally termed reactive astrocytosis. One of the functions attributed to activation of astrocytes is thought to involve restoration of tissue damage. Hitherto, the role of astrocytes in the inflammatory reaction occurring in Parkinson's disease has not received much attention. In the present study, we examined the inflammatory events in autopsies of the substantia nigra and putamen from Parkinson's disease patients using age-matched autopsies from normal patients as controls. In the substantia nigra, activation of microglia was consistently observed in all Parkinson's disease autopsies as verified from immunohistochemical detection of CR3/43 and ferritin. Activation of resident microglia was not observed in the putamen. No differences were observed between controls and Parkinson's disease autopsies from the substantia nigra and putamen, in terms of distribution, cellular density or cellular morphology of astrocytes stained for glial fibrillary acidic protein or metallothioneins I and II, the latter sharing high affinity for metal ions and known to be induced in reactive astrocytes, possibly to exert anti-oxidative effects. Together, these findings indicate that the inflammatory process in Parkinson's disease is characterized by activation of resident microglia without reactive astrocytosis, suggesting that the progressive loss of dopaminergic neurons in Parkinson's disease is an ongoing neurodegenerative process with a minimum of involvement of the surrounding nervous tissue. The absence of reactive astrocytosis in Parkinson's disease contrasts what follows in virtually any other neurological disorder and may indicate that the inflammatory process in Parkinson's disease is a unique phenomenon.", "author" : [ { "dropping-particle" : "", "family" : "Mirza", "given" : "B", "non-dropping-particle" : "", "parse-names" : false, "suffix" : "" }, { "dropping-particle" : "", "family" : "Hadberg", "given" : "H", "non-dropping-particle" : "", "parse-names" : false, "suffix" : "" }, { "dropping-particle" : "", "family" : "Thomsen", "given" : "P", "non-dropping-particle" : "", "parse-names" : false, "suffix" : "" }, { "dropping-particle" : "", "family" : "Moos", "given" : "T", "non-dropping-particle" : "", "parse-names" : false, "suffix" : "" } ], "container-title" : "Neuroscience", "id" : "ITEM-1", "issue" : "2", "issued" : { "date-parts" : [ [ "2000", "1" ] ] }, "page" : "425-32", "title" : "The absence of reactive astrocytosis is indicative of a unique inflammatory process in Parkinson's disease.", "type" : "article-journal", "volume" : "95" }, "uris" : [ "http://www.mendeley.com/documents/?uuid=d601fc93-3817-4692-a5a1-aa15c339ed68" ] }, { "id" : "ITEM-2",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2",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mendeley" : { "previouslyFormattedCitation" : "(Mirza et al., 2000; Drinkut et al., 2012)" }, "properties" : { "noteIndex" : 0 }, "schema" : "https://github.com/citation-style-language/schema/raw/master/csl-citation.json" }</w:instrText>
      </w:r>
      <w:r w:rsidR="00122438">
        <w:fldChar w:fldCharType="separate"/>
      </w:r>
      <w:r w:rsidR="009831DD" w:rsidRPr="009831DD">
        <w:rPr>
          <w:noProof/>
        </w:rPr>
        <w:t>(Mirza et al., 2000; Drinkut et al., 2012)</w:t>
      </w:r>
      <w:r w:rsidR="00122438">
        <w:fldChar w:fldCharType="end"/>
      </w:r>
      <w:r w:rsidR="009831DD">
        <w:t>.</w:t>
      </w:r>
    </w:p>
    <w:p w:rsidR="005D7C73" w:rsidRDefault="005D7C73" w:rsidP="005D7C73">
      <w:pPr>
        <w:rPr>
          <w:rFonts w:cs="TimesNewRoman"/>
        </w:rPr>
      </w:pPr>
      <w:r>
        <w:rPr>
          <w:rFonts w:cs="AdvTT6120e2aa"/>
          <w:bCs/>
          <w:color w:val="000000"/>
          <w:lang w:eastAsia="en-GB"/>
        </w:rPr>
        <w:t xml:space="preserve">In neurotrophic factor-based therapy for PD, GDNF (and its relative, neurturin) are two factors have been investigated in PD clinical trials so far. However, disappointing results from their application </w:t>
      </w:r>
      <w:r w:rsidR="00122438">
        <w:rPr>
          <w:rFonts w:cs="AdvTT6120e2aa"/>
          <w:bCs/>
          <w:color w:val="000000"/>
          <w:lang w:eastAsia="en-GB"/>
        </w:rPr>
        <w:fldChar w:fldCharType="begin" w:fldLock="1"/>
      </w:r>
      <w:r w:rsidR="00994410">
        <w:rPr>
          <w:rFonts w:cs="AdvTT6120e2aa"/>
          <w:bCs/>
          <w:color w:val="000000"/>
          <w:lang w:eastAsia="en-GB"/>
        </w:rPr>
        <w:instrText>ADDIN CSL_CITATION { "citationItems" : [ { "id" : "ITEM-1", "itemData" : { "DOI" : "10.1002/ana.20737", "ISBN" : "0364-5134 (Print)\n0364-5134 (Linking)", "PMID" : "16429411", "abstract" : "OBJECTIVE: Glial cell line-derived neurotrophic factor (GDNF) exerts potent trophic influence on midbrain dopaminergic neurons. This randomized controlled clinical trial was designed to confirm initial clinical benefits observed in a small, open-label trial using intraputamenal (Ipu) infusion of recombinant human GDNF (liatermin). METHODS: Thirty-four PD patients were randomized 1 to 1 to receive bilateral continuous Ipu infusion of liatermin 15 microg/putamen/day or placebo. The primary end point was the change in Unified Parkinson Disease Rating Scale (UPDRS) motor score in the practically defined off condition at 6 months. Secondary end points included other UPDRS scores, motor tests, dyskinesia ratings, patient diaries, and (18)F-dopa uptake. RESULTS: At 6 months, mean percentage changes in \"off\" UPDRS motor score were -10.0% and -4.5% in the liatermin and placebo groups, respectively. This treatment difference was not significant (95% confidence interval, -23.0 to 12.0, p = 0.53). Secondary end point results were similar between the groups. A 32.5% treatment difference favoring liatermin in mean (18)F-dopa influx constant (p = 0.019) was observed. Serious, device-related adverse events required surgical repositioning of catheters in two patients and removal of devices in another. Neutralizing antiliatermin antibodies were detected in three patients (one on-study and two in the open-label extension). INTERPRETATION: Liatermin did not confer the predetermined level of clinical benefit to patients with PD despite increased (18)F-dopa uptake. It is uncertain whether technical differences between this trial and positive open-label studies contributed in any way this negative outcome.", "author" : [ { "dropping-particle" : "", "family" : "Lang", "given" : "A E", "non-dropping-particle" : "", "parse-names" : false, "suffix" : "" }, { "dropping-particle" : "", "family" : "Gill", "given" : "S", "non-dropping-particle" : "", "parse-names" : false, "suffix" : "" }, { "dropping-particle" : "", "family" : "Patel", "given" : "N K", "non-dropping-particle" : "", "parse-names" : false, "suffix" : "" }, { "dropping-particle" : "", "family" : "Lozano", "given" : "A", "non-dropping-particle" : "", "parse-names" : false, "suffix" : "" }, { "dropping-particle" : "", "family" : "Nutt", "given" : "J G", "non-dropping-particle" : "", "parse-names" : false, "suffix" : "" }, { "dropping-particle" : "", "family" : "Penn", "given" : "R", "non-dropping-particle" : "", "parse-names" : false, "suffix" : "" }, { "dropping-particle" : "", "family" : "Brooks", "given" : "D J", "non-dropping-particle" : "", "parse-names" : false, "suffix" : "" }, { "dropping-particle" : "", "family" : "Hotton", "given" : "G", "non-dropping-particle" : "", "parse-names" : false, "suffix" : "" }, { "dropping-particle" : "", "family" : "Moro", "given" : "E", "non-dropping-particle" : "", "parse-names" : false, "suffix" : "" }, { "dropping-particle" : "", "family" : "Heywood", "given" : "P", "non-dropping-particle" : "", "parse-names" : false, "suffix" : "" }, { "dropping-particle" : "", "family" : "Brodsky", "given" : "M A", "non-dropping-particle" : "", "parse-names" : false, "suffix" : "" }, { "dropping-particle" : "", "family" : "Burchiel", "given" : "K", "non-dropping-particle" : "", "parse-names" : false, "suffix" : "" }, { "dropping-particle" : "", "family" : "Kelly", "given" : "P", "non-dropping-particle" : "", "parse-names" : false, "suffix" : "" }, { "dropping-particle" : "", "family" : "Dalvi", "given" : "A", "non-dropping-particle" : "", "parse-names" : false, "suffix" : "" }, { "dropping-particle" : "", "family" : "Scott", "given" : "B", "non-dropping-particle" : "", "parse-names" : false, "suffix" : "" }, { "dropping-particle" : "", "family" : "Stacy", "given" : "M", "non-dropping-particle" : "", "parse-names" : false, "suffix" : "" }, { "dropping-particle" : "", "family" : "Turner", "given" : "D", "non-dropping-particle" : "", "parse-names" : false, "suffix" : "" }, { "dropping-particle" : "", "family" : "Wooten", "given" : "V G", "non-dropping-particle" : "", "parse-names" : false, "suffix" : "" }, { "dropping-particle" : "", "family" : "Elias", "given" : "W J", "non-dropping-particle" : "", "parse-names" : false, "suffix" : "" }, { "dropping-particle" : "", "family" : "Laws", "given" : "E R", "non-dropping-particle" : "", "parse-names" : false, "suffix" : "" }, { "dropping-particle" : "", "family" : "Dhawan", "given" : "V", "non-dropping-particle" : "", "parse-names" : false, "suffix" : "" }, { "dropping-particle" : "", "family" : "Stoessl", "given" : "A J", "non-dropping-particle" : "", "parse-names" : false, "suffix" : "" }, { "dropping-particle" : "", "family" : "Matcham", "given" : "J", "non-dropping-particle" : "", "parse-names" : false, "suffix" : "" }, { "dropping-particle" : "", "family" : "Coffey", "given" : "R J", "non-dropping-particle" : "", "parse-names" : false, "suffix" : "" }, { "dropping-particle" : "", "family" : "Traub", "given" : "M", "non-dropping-particle" : "", "parse-names" : false, "suffix" : "" } ], "container-title" : "Ann Neurol", "edition" : "2006/01/24", "id" : "ITEM-1", "issue" : "3", "issued" : { "date-parts" : [ [ "2006" ] ] }, "note" : "Lang, Anthony E\nGill, Steven\nPatel, Nik K\nLozano, Andres\nNutt, John G\nPenn, Richard\nBrooks, David J\nHotton, Gary\nMoro, Elena\nHeywood, Peter\nBrodsky, Matthew A\nBurchiel, Kim\nKelly, Patrick\nDalvi, Arif\nScott, Burton\nStacy, Mark\nTurner, Dennis\nWooten, V G Frederich\nElias, William J\nLaws, Edward R\nDhawan, Vijay\nStoessl, A Jon\nMatcham, James\nCoffey, Robert J\nTraub, Michael\nClinical Trial\nComparative Study\nMulticenter Study\nRandomized Controlled Trial\nResearch Support, Non-U.S. Gov't\nUnited States\nAnnals of neurology\nAnn Neurol. 2006 Mar;59(3):459-66.", "page" : "459-466", "title" : "Randomized controlled trial of intraputamenal glial cell line-derived neurotrophic factor infusion in Parkinson disease", "type" : "article-journal", "volume" : "59" }, "uris" : [ "http://www.mendeley.com/documents/?uuid=ac72a244-875f-4483-8a9e-0d65aabef717" ] }, { "id" : "ITEM-2", "itemData" : { "DOI" : "10.1016/S1474-4422(10)70254-4", "ISSN" : "1474-4465", "PMID" : "20970382", "abstract" : "In an open-label phase 1 trial, gene delivery of the trophic factor neurturin via an adeno-associated type-2 vector (AAV2) was well tolerated and seemed to improve motor function in patients with advanced Parkinson's disease. We aimed to assess the safety and efficacy of AAV2-neurturin in a double-blind, phase 2 randomised trial.", "author" : [ { "dropping-particle" : "", "family" : "Marks", "given" : "William J", "non-dropping-particle" : "", "parse-names" : false, "suffix" : "" }, { "dropping-particle" : "", "family" : "Bartus", "given" : "Raymond T", "non-dropping-particle" : "", "parse-names" : false, "suffix" : "" }, { "dropping-particle" : "", "family" : "Siffert", "given" : "Joao", "non-dropping-particle" : "", "parse-names" : false, "suffix" : "" }, { "dropping-particle" : "", "family" : "Davis", "given" : "Charles S", "non-dropping-particle" : "", "parse-names" : false, "suffix" : "" }, { "dropping-particle" : "", "family" : "Lozano", "given" : "Andres", "non-dropping-particle" : "", "parse-names" : false, "suffix" : "" }, { "dropping-particle" : "", "family" : "Boulis", "given" : "Nicholas", "non-dropping-particle" : "", "parse-names" : false, "suffix" : "" }, { "dropping-particle" : "", "family" : "Vitek", "given" : "Jerrold", "non-dropping-particle" : "", "parse-names" : false, "suffix" : "" }, { "dropping-particle" : "", "family" : "Stacy", "given" : "Mark", "non-dropping-particle" : "", "parse-names" : false, "suffix" : "" }, { "dropping-particle" : "", "family" : "Turner", "given" : "Dennis", "non-dropping-particle" : "", "parse-names" : false, "suffix" : "" }, { "dropping-particle" : "", "family" : "Verhagen", "given" : "Leonard", "non-dropping-particle" : "", "parse-names" : false, "suffix" : "" }, { "dropping-particle" : "", "family" : "Bakay", "given" : "Roy", "non-dropping-particle" : "", "parse-names" : false, "suffix" : "" }, { "dropping-particle" : "", "family" : "Watts", "given" : "Raymond", "non-dropping-particle" : "", "parse-names" : false, "suffix" : "" }, { "dropping-particle" : "", "family" : "Guthrie", "given" : "Barton", "non-dropping-particle" : "", "parse-names" : false, "suffix" : "" }, { "dropping-particle" : "", "family" : "Jankovic", "given" : "Joseph", "non-dropping-particle" : "", "parse-names" : false, "suffix" : "" }, { "dropping-particle" : "", "family" : "Simpson", "given" : "Richard", "non-dropping-particle" : "", "parse-names" : false, "suffix" : "" }, { "dropping-particle" : "", "family" : "Tagliati", "given" : "Michele", "non-dropping-particle" : "", "parse-names" : false, "suffix" : "" }, { "dropping-particle" : "", "family" : "Alterman", "given" : "Ron", "non-dropping-particle" : "", "parse-names" : false, "suffix" : "" }, { "dropping-particle" : "", "family" : "Stern", "given" : "Matthew", "non-dropping-particle" : "", "parse-names" : false, "suffix" : "" }, { "dropping-particle" : "", "family" : "Baltuch", "given" : "Gordon", "non-dropping-particle" : "", "parse-names" : false, "suffix" : "" }, { "dropping-particle" : "", "family" : "Starr", "given" : "Philip a", "non-dropping-particle" : "", "parse-names" : false, "suffix" : "" }, { "dropping-particle" : "", "family" : "Larson", "given" : "Paul S", "non-dropping-particle" : "", "parse-names" : false, "suffix" : "" }, { "dropping-particle" : "", "family" : "Ostrem", "given" : "Jill L", "non-dropping-particle" : "", "parse-names" : false, "suffix" : "" }, { "dropping-particle" : "", "family" : "Nutt", "given" : "John", "non-dropping-particle" : "", "parse-names" : false, "suffix" : "" }, { "dropping-particle" : "", "family" : "Kieburtz", "given" : "Karl", "non-dropping-particle" : "", "parse-names" : false, "suffix" : "" }, { "dropping-particle" : "", "family" : "Kordower", "given" : "Jeffrey H", "non-dropping-particle" : "", "parse-names" : false, "suffix" : "" }, { "dropping-particle" : "", "family" : "Olanow", "given" : "C Warren", "non-dropping-particle" : "", "parse-names" : false, "suffix" : "" } ], "container-title" : "Lancet neurology", "id" : "ITEM-2", "issue" : "12", "issued" : { "date-parts" : [ [ "2010", "12" ] ] }, "page" : "1164-72", "title" : "Gene delivery of AAV2-neurturin for Parkinson's disease: a double-blind, randomised, controlled trial.", "type" : "article-journal", "volume" : "9" }, "uris" : [ "http://www.mendeley.com/documents/?uuid=215dfd28-aaf2-43cc-81aa-67bfd4d65de3" ] } ], "mendeley" : { "previouslyFormattedCitation" : "(Lang et al., 2006; Marks et al., 2010)" }, "properties" : { "noteIndex" : 0 }, "schema" : "https://github.com/citation-style-language/schema/raw/master/csl-citation.json" }</w:instrText>
      </w:r>
      <w:r w:rsidR="00122438">
        <w:rPr>
          <w:rFonts w:cs="AdvTT6120e2aa"/>
          <w:bCs/>
          <w:color w:val="000000"/>
          <w:lang w:eastAsia="en-GB"/>
        </w:rPr>
        <w:fldChar w:fldCharType="separate"/>
      </w:r>
      <w:r w:rsidRPr="00FD4CA1">
        <w:rPr>
          <w:rFonts w:cs="AdvTT6120e2aa"/>
          <w:bCs/>
          <w:noProof/>
          <w:color w:val="000000"/>
          <w:lang w:eastAsia="en-GB"/>
        </w:rPr>
        <w:t>(Lang et al., 2006; Marks et al., 2010)</w:t>
      </w:r>
      <w:r w:rsidR="00122438">
        <w:rPr>
          <w:rFonts w:cs="AdvTT6120e2aa"/>
          <w:bCs/>
          <w:color w:val="000000"/>
          <w:lang w:eastAsia="en-GB"/>
        </w:rPr>
        <w:fldChar w:fldCharType="end"/>
      </w:r>
      <w:r>
        <w:rPr>
          <w:rFonts w:cs="AdvTT6120e2aa"/>
          <w:bCs/>
          <w:color w:val="000000"/>
          <w:lang w:eastAsia="en-GB"/>
        </w:rPr>
        <w:t xml:space="preserve"> necessitate the development for a better administrative strategy or the search for an alternative neurotrophic factor. With respect to this, IDLVs in this study were designed to deliver the gene for IGF-1. This neurotrophic factor has crucial roles in the maintenance of adult CNS homeostasis and in many stages of brain development, including cell proliferation, cell differentiation and cell survival </w:t>
      </w:r>
      <w:r w:rsidR="00122438">
        <w:rPr>
          <w:rFonts w:cs="AdvTT6120e2aa"/>
          <w:bCs/>
          <w:color w:val="000000"/>
          <w:lang w:eastAsia="en-GB"/>
        </w:rPr>
        <w:fldChar w:fldCharType="begin" w:fldLock="1"/>
      </w:r>
      <w:r w:rsidR="00994410">
        <w:rPr>
          <w:rFonts w:cs="AdvTT6120e2aa"/>
          <w:bCs/>
          <w:color w:val="000000"/>
          <w:lang w:eastAsia="en-GB"/>
        </w:rPr>
        <w:instrText>ADDIN CSL_CITATION { "citationItems" : [ { "id" : "ITEM-1", "itemData" : { "DOI" : "10.1126/science.1086137", "ISSN" : "1095-9203", "PMID" : "12907804", "abstract" : "Amyotrophic lateral sclerosis (ALS) is a progressive, lethal neuromuscular disease that is associated with the degeneration of spinal and brainstem motor neurons, leading to atrophy of limb, axial, and respiratory muscles. The cause of ALS is unknown, and there is no effective therapy. Neurotrophic factors are candidates for therapeutic evaluation in ALS. Although chronic delivery of molecules to the central nervous system has proven difficult, we recently discovered that adeno-associated virus can be retrogradely transported efficiently from muscle to motor neurons of the spinal cord. We report that insulin-like growth factor 1 prolongs life and delays disease progression, even when delivered at the time of overt disease symptoms.", "author" : [ { "dropping-particle" : "", "family" : "Kaspar", "given" : "Brian K", "non-dropping-particle" : "", "parse-names" : false, "suffix" : "" }, { "dropping-particle" : "", "family" : "Llad\u00f3", "given" : "Jer\u00f2nia", "non-dropping-particle" : "", "parse-names" : false, "suffix" : "" }, { "dropping-particle" : "", "family" : "Sherkat", "given" : "Nushin", "non-dropping-particle" : "", "parse-names" : false, "suffix" : "" }, { "dropping-particle" : "", "family" : "Rothstein", "given" : "Jeffrey D", "non-dropping-particle" : "", "parse-names" : false, "suffix" : "" }, { "dropping-particle" : "", "family" : "Gage", "given" : "Fred H", "non-dropping-particle" : "", "parse-names" : false, "suffix" : "" } ], "container-title" : "Science (New York, N.Y.)", "id" : "ITEM-1", "issue" : "5634", "issued" : { "date-parts" : [ [ "2003", "8", "8" ] ] }, "page" : "839-42", "title" : "Retrograde viral delivery of IGF-1 prolongs survival in a mouse ALS model.", "type" : "article-journal", "volume" : "301" }, "uris" : [ "http://www.mendeley.com/documents/?uuid=84e6a137-708f-44dd-93d4-6f46c92884a8" ] }, { "id" : "ITEM-2", "itemData" : { "DOI" : "10.1016/j.febslet.2004.10.040", "ISSN" : "0014-5793", "PMID" : "15556609", "abstract" : "Mutations in mitochondrial DNA (mtDNA) cause excessive production of mitochondrial reactive oxygen species (ROS) and shorten animal life span. We examined the mechanisms responsible for removal of mitochondria with deleterious mtDNA mutations by autophagy. Incubation of primary cells and cell lines in the absence of serum promotes autophagy of mitochondria with deleterious mtDNA mutations but spares their normal counterparts. The effect of serum withdrawal on the autophagy of dysfunctional mitochondria is prevented by the addition of IGF-1. As a result of the elimination of mitochondria with deleterious mutations, excessive ROS production, characteristic of dysfunctional mitochondria, is greatly reduced. Mitochondrial autophagy shares a common mechanism with mitochondrial-induced cell apoptosis, including mitochondrial transition pore formation and increased ROS production.", "author" : [ { "dropping-particle" : "", "family" : "Gu", "given" : "Yiping", "non-dropping-particle" : "", "parse-names" : false, "suffix" : "" }, { "dropping-particle" : "", "family" : "Wang", "given" : "Chunjie", "non-dropping-particle" : "", "parse-names" : false, "suffix" : "" }, { "dropping-particle" : "", "family" : "Cohen", "given" : "Amos", "non-dropping-particle" : "", "parse-names" : false, "suffix" : "" } ], "container-title" : "FEBS letters", "id" : "ITEM-2", "issue" : "3", "issued" : { "date-parts" : [ [ "2004", "11", "19" ] ] }, "page" : "357-60", "title" : "Effect of IGF-1 on the balance between autophagy of dysfunctional mitochondria and apoptosis.", "type" : "article-journal", "volume" : "577" }, "uris" : [ "http://www.mendeley.com/documents/?uuid=9e4a7e49-d9cd-4438-8d65-c1b134bba0ba" ] }, { "id" : "ITEM-3", "itemData" : { "DOI" : "10.1016/j.mad.2009.10.005", "ISSN" : "1872-6216", "PMID" : "19896963", "abstract" : "The insulin-like growth factor type 1 (IGF-I) plays an important role in neuronal physiology. Reduced IGF-I levels are observed during aging and this decrease may be important to age-related changes in the brain. We studied the effects of IGF-I on total protein oxidation in brain tissues and in cell cultures. Our results indicate that in frontal cortex the level of oxidized proteins is significantly reduced in transgenic mice designed to overproduce IGF-I compared with wild-type animals. The frontal cortex of IGF-I-overproducing mice exhibited high chymotrypsin-like activity of the 20S and 26S proteasomes. The proteasome can also be activated in response to IGF-I in cell cultures. Kinetic studies revealed peak activation of the proteasome within 15 min following IGF-I stimulation. The effects of IGF-I on proteasome were not observed in R(-) cells lacking the IGF-I receptor. Experiments using specific kinase inhibitors suggested that activation of proteasome by IGF-I involves phosphatidyl inositol 3-kinase and mammalian target of rapamycin signaling. IGF-I also attenuated the increase in protein carbonyl content induced by proteasome inhibition. Thus, appropriate levels of IGF-I may be important for the elimination of oxidized proteins in the brain in a process mediated by activation of the proteasome.", "author" : [ { "dropping-particle" : "", "family" : "Crowe", "given" : "Elizabeth", "non-dropping-particle" : "", "parse-names" : false, "suffix" : "" }, { "dropping-particle" : "", "family" : "Sell", "given" : "Christian", "non-dropping-particle" : "", "parse-names" : false, "suffix" : "" }, { "dropping-particle" : "", "family" : "Thomas", "given" : "Jeff D", "non-dropping-particle" : "", "parse-names" : false, "suffix" : "" }, { "dropping-particle" : "", "family" : "Johannes", "given" : "Gregg J", "non-dropping-particle" : "", "parse-names" : false, "suffix" : "" }, { "dropping-particle" : "", "family" : "Torres", "given" : "Claudio", "non-dropping-particle" : "", "parse-names" : false, "suffix" : "" } ], "container-title" : "Mechanisms of ageing and development", "id" : "ITEM-3", "issue" : "11-12", "issued" : { "date-parts" : [ [ "2009" ] ] }, "page" : "793-800", "title" : "Activation of proteasome by insulin-like growth factor-I may enhance clearance of oxidized proteins in the brain.", "type" : "article-journal", "volume" : "130" }, "uris" : [ "http://www.mendeley.com/documents/?uuid=dc54f748-1740-4aee-9b5b-b23fb5c53db6" ] }, { "id" : "ITEM-4", "itemData" : { "DOI" : "10.1016/j.nbd.2011.06.021", "ISSN" : "1095-953X", "PMID" : "21884794", "abstract" : "The efficacy of administering a recombinant adeno-associated virus (AAV) vector encoding human IGF-1 (AAV2/1-hIGF-1) into the deep cerebellar nucleus (DCN) of a type III SMA mouse model was evaluated. High levels of IGF-1 transcripts and protein were detected in the spinal cord at 2 months post-injection demonstrating that axonal connections between the cerebellum and spinal cord were able to act as conduits for the viral vector and protein to the spinal cord. Mice treated with AAV2/1-hIGF-1 and analyzed 8 months later showed changes in endogenous Bax and Bcl-xl levels in spinal cord motor neurons that were consistent with IGF-1-mediated anti-apoptotic effects on motor neurons. However, although AAV2/1-hIGF-1 treatment reduced the extent of motor neuron cell death, the majority of rescued motor neurons were non-functional, as they lacked axons that innervated the muscles. Furthermore, treated SMA mice exhibited abnormal muscle fibers, aberrant neuromuscular junction structure, and impaired performance on motor function tests. These data indicate that although CNS-directed expression of IGF-1 could reduce motor neuron cell death, this did not translate to improvements in motor function in an adult mouse model of type III SMA.", "author" : [ { "dropping-particle" : "", "family" : "Tsai", "given" : "Li-Kai", "non-dropping-particle" : "", "parse-names" : false, "suffix" : "" }, { "dropping-particle" : "", "family" : "Chen", "given" : "Yi-Chun", "non-dropping-particle" : "", "parse-names" : false, "suffix" : "" }, { "dropping-particle" : "", "family" : "Cheng", "given" : "Wei-Cheng", "non-dropping-particle" : "", "parse-names" : false, "suffix" : "" }, { "dropping-particle" : "", "family" : "Ting", "given" : "Chen-Hung", "non-dropping-particle" : "", "parse-names" : false, "suffix" : "" }, { "dropping-particle" : "", "family" : "Dodge", "given" : "James C", "non-dropping-particle" : "", "parse-names" : false, "suffix" : "" }, { "dropping-particle" : "", "family" : "Hwu", "given" : "Wuh-Liang", "non-dropping-particle" : "", "parse-names" : false, "suffix" : "" }, { "dropping-particle" : "", "family" : "Cheng", "given" : "Seng H", "non-dropping-particle" : "", "parse-names" : false, "suffix" : "" }, { "dropping-particle" : "", "family" : "Passini", "given" : "Marco A", "non-dropping-particle" : "", "parse-names" : false, "suffix" : "" } ], "container-title" : "Neurobiology of disease", "id" : "ITEM-4", "issue" : "1", "issued" : { "date-parts" : [ [ "2012", "1" ] ] }, "page" : "272-9", "publisher" : "Elsevier B.V.", "title" : "IGF-1 delivery to CNS attenuates motor neuron cell death but does not improve motor function in type III SMA mice.", "type" : "article-journal", "volume" : "45" }, "uris" : [ "http://www.mendeley.com/documents/?uuid=572da5f6-121c-46a9-b178-80b6b71b652a" ] }, { "id" : "ITEM-5", "itemData" : { "DOI" : "10.1038/nrn3209", "ISSN" : "1471-0048", "PMID" : "22430016", "abstract" : "Central and peripheral insulin-like peptides (ILPs), which include insulin, insulin-like growth factor 1 (IGF1) and IGF2, exert many effects in the brain. Through their actions on brain growth and differentiation, ILPs contribute to building circuitries that subserve metabolic and behavioural adaptation to internal and external cues of energy availability. In the adult brain each ILP has distinct effects, but together their actions ultimately regulate energy homeostasis - they affect nutrient sensing and regulate neuronal plasticity to modulate adaptive behaviours involved in food seeking, including high-level cognitive operations such as spatial memory. In essence, the multifaceted activity of ILPs in the brain may be viewed as a system organization involved in the control of energy allocation.", "author" : [ { "dropping-particle" : "", "family" : "Fernandez", "given" : "Ana M", "non-dropping-particle" : "", "parse-names" : false, "suffix" : "" }, { "dropping-particle" : "", "family" : "Torres-Alem\u00e1n", "given" : "Ignacio", "non-dropping-particle" : "", "parse-names" : false, "suffix" : "" } ], "container-title" : "Nature reviews. Neuroscience", "id" : "ITEM-5", "issue" : "4", "issued" : { "date-parts" : [ [ "2012", "4" ] ] }, "page" : "225-39", "publisher" : "Nature Publishing Group", "title" : "The many faces of insulin-like peptide signalling in the brain.", "type" : "article-journal", "volume" : "13" }, "uris" : [ "http://www.mendeley.com/documents/?uuid=4831c6a3-2b0c-4df4-88a7-1530178210af" ] } ], "mendeley" : { "previouslyFormattedCitation" : "(Kaspar et al., 2003; Gu et al., 2004; Crowe et al., 2009; Fernandez and Torres-Alem\u00e1n, 2012; Tsai et al., 2012)" }, "properties" : { "noteIndex" : 0 }, "schema" : "https://github.com/citation-style-language/schema/raw/master/csl-citation.json" }</w:instrText>
      </w:r>
      <w:r w:rsidR="00122438">
        <w:rPr>
          <w:rFonts w:cs="AdvTT6120e2aa"/>
          <w:bCs/>
          <w:color w:val="000000"/>
          <w:lang w:eastAsia="en-GB"/>
        </w:rPr>
        <w:fldChar w:fldCharType="separate"/>
      </w:r>
      <w:r w:rsidRPr="00C1623A">
        <w:rPr>
          <w:rFonts w:cs="AdvTT6120e2aa"/>
          <w:bCs/>
          <w:noProof/>
          <w:color w:val="000000"/>
          <w:lang w:eastAsia="en-GB"/>
        </w:rPr>
        <w:t>(Kaspar et al., 2003; Gu et al., 2004; Crowe et al., 2009; Fernandez and Torres-Alemán, 2012; Tsai et al., 2012)</w:t>
      </w:r>
      <w:r w:rsidR="00122438">
        <w:rPr>
          <w:rFonts w:cs="AdvTT6120e2aa"/>
          <w:bCs/>
          <w:color w:val="000000"/>
          <w:lang w:eastAsia="en-GB"/>
        </w:rPr>
        <w:fldChar w:fldCharType="end"/>
      </w:r>
      <w:r>
        <w:rPr>
          <w:rFonts w:cs="AdvTT6120e2aa"/>
          <w:bCs/>
          <w:color w:val="000000"/>
          <w:lang w:eastAsia="en-GB"/>
        </w:rPr>
        <w:t xml:space="preserve">. Importantly, since IGF-1 upon delivery as a protein has shown impressive neuroprotection in pre-clinical models of PD </w:t>
      </w:r>
      <w:r w:rsidR="00122438">
        <w:fldChar w:fldCharType="begin" w:fldLock="1"/>
      </w:r>
      <w:r w:rsidR="00994410">
        <w:instrText>ADDIN CSL_CITATION { "citationItems" : [ { "id" : "ITEM-1", "itemData" : { "DOI" : "S0006-8993(00)01988-0 [pii]", "ISBN" : "0006-8993 (Print)\n0006-8993 (Linking)", "PMID" : "10719076", "abstract" : "The effect of the N-terminal tripeptide of insulin-like growth factor (IGF)-1, glycine-proline-glutamate (GPE), as a neuroprotective agent for nigro-striatal dopaminergic neurons was examined in the present study using a rat model of Parkinson's disease. A unilateral nigro-striatal lesion was induced in rats by injecting 6-hydroxydopamine (6-OHDA) into the right medial forebrain bundle (MFB). GPE (3 microgram) or its vehicle was administered intracerebroventricularly (i.c.v.) 2 h after the 6-OHDA lesion. Tyrosine-hydroxylase (TH) immunohistochemistry in the substantia nigra compacta (SNc) and the striatum were examined 2 weeks after the lesion. Following 6-OHDA injection, the number of TH immunopositive neurons in the ipsilateral SNc was reduced. The density of TH immunostaining was also reduced in the ipsilateral SNc and the striatum. Treatment with a single dose of GPE (n=9) significantly prevented the loss of TH immunopositive neurons (p&lt;0. 001) and restored the TH immunoreactivity in both the SNc and the striatum compared with the vehicle control group (n=9, p&lt;0.001). The results suggest that GPE showed promise as a potential treatment for Parkinson's disease.", "author" : [ { "dropping-particle" : "", "family" : "Guan", "given" : "J", "non-dropping-particle" : "", "parse-names" : false, "suffix" : "" }, { "dropping-particle" : "", "family" : "Krishnamurthi", "given" : "R", "non-dropping-particle" : "", "parse-names" : false, "suffix" : "" }, { "dropping-particle" : "", "family" : "Waldvogel", "given" : "H J", "non-dropping-particle" : "", "parse-names" : false, "suffix" : "" }, { "dropping-particle" : "", "family" : "Faull", "given" : "R L", "non-dropping-particle" : "", "parse-names" : false, "suffix" : "" }, { "dropping-particle" : "", "family" : "Clark", "given" : "R", "non-dropping-particle" : "", "parse-names" : false, "suffix" : "" }, { "dropping-particle" : "", "family" : "Gluckman", "given" : "P", "non-dropping-particle" : "", "parse-names" : false, "suffix" : "" } ], "container-title" : "Brain Res", "edition" : "2000/03/17", "id" : "ITEM-1", "issue" : "2", "issued" : { "date-parts" : [ [ "2000" ] ] }, "note" : "Guan, J\nKrishnamurthi, R\nWaldvogel, H J\nFaull, R L\nClark, R\nGluckman, P\nNetherlands\nBrain research\nBrain Res. 2000 Mar 24;859(2):286-92.", "page" : "286-292", "title" : "N-terminal tripeptide of IGF-1 (GPE) prevents the loss of TH positive neurons after 6-OHDA induced nigral lesion in rats", "type" : "article-journal", "volume" : "859" }, "uris" : [ "http://www.mendeley.com/documents/?uuid=43e0c862-f767-40a5-bf61-37cb8eab3ee7" ] }, { "id" : "ITEM-2", "itemData" : { "DOI" : "10.1002/jnr.10833", "ISBN" : "0360-4012 (Print)\n0360-4012 (Linking)", "PMID" : "14689453", "abstract" : "The most prominent neurochemical hallmark of Parkinson's disease (PD) is the loss of nigrostriatal dopamine (DA). Animal models of PD have concentrated on depleting DA and therapies have focused on maintaining or restoring DA. Within this context estrogen protects against 6-hydroxdopamine (6-OHDA) and 1-methyl-4-phenyl-1,2,3,6-tetrahydropyridine (MPTP) lesions of the nigrostriatal DA pathway. Present studies tested the hypothesis that neuroprotective estrogen actions involve activation of the insulin-like growth factor-1 (IGF-1) system. Ovariectomized rats were treated with either a single subcutaneous injection of 17beta-estradiol benzoate or centrally or peripherally IGF-1. All rats were infused unilaterally with 6-OHDA into the medial forebrain bundle (MFB) to lesion the nigrostriatal DA pathway. Tyrosine hydroxylase (TH) immunocytochemistry confirmed that rats injected with 6-OHDA had a massive loss of TH immunoreactivity in both the ipsilateral substantia nigra compacta (60% loss) and the striatum (&gt;95% loss) compared to the contralateral side. Loss of TH immunoreactivity was correlated with loss of asymmetric forelimb movements, a behavioral assay for motor deficits. Pretreatment with estrogen or IGF-1 significantly prevented 6-OHDA-induced loss of substantia nigra compacta neurons (20% loss) and TH immunoreactivity in DA fibers in the striatum (&lt;20% loss) and prevented the loss of asymmetric forelimb use. Blockage of IGF-1 receptors by intracerebroventricular JB-1, an IGF-1 receptor antagonist, attenuated both estrogen and IGF-1 neuroprotection of nigrostriatal DA neurons and motor behavior. These findings suggest that IGF-1 and estrogen acting through the IGF-1 system may be critical for neuroprotective effects of estrogen on nigrostriatal DA neurons in this model of PD.", "author" : [ { "dropping-particle" : "", "family" : "Quesada", "given" : "A", "non-dropping-particle" : "", "parse-names" : false, "suffix" : "" }, { "dropping-particle" : "", "family" : "Micevych", "given" : "P E", "non-dropping-particle" : "", "parse-names" : false, "suffix" : "" } ], "container-title" : "J Neurosci Res", "edition" : "2003/12/23", "id" : "ITEM-2", "issue" : "1", "issued" : { "date-parts" : [ [ "2004" ] ] }, "note" : "Quesada, Arnulfo\nMicevych, Paul E\nT-32 HD07228/HD/NICHD NIH HHS/United States\nComparative Study\nResearch Support, Non-U.S. Gov't\nResearch Support, U.S. Gov't, P.H.S.\nUnited States\nJournal of neuroscience research\nJ Neurosci Res. 2004 Jan 1;75(1):107-16.", "page" : "107-116", "title" : "Estrogen interacts with the IGF-1 system to protect nigrostriatal dopamine and maintain motoric behavior after 6-hydroxdopamine lesions", "type" : "article-journal", "volume" : "75" }, "uris" : [ "http://www.mendeley.com/documents/?uuid=b31de04c-4f9b-48c9-9e9f-77203d9c32a0" ] }, { "id" : "ITEM-3", "itemData" : { "DOI" : "10.1002/dneu.20609", "ISBN" : "1932-8451 (Print)", "PMID" : "18278798", "abstract" : "Recently, using the medial forebrain bundle (MFB) 6-hydroxydopmaine (6-OHDA) lesion rat model of Parkinson's disease (PD), we have demonstrated that blockade of central IGF-1 receptors (IGF-1R) attenuated estrogen neuroprotection of substantia nigra pars compacta (SNpc) DA neurons, but exacerbated 6-OHDA lesions in IGF-1 only treated rats (Quesada and Micevych [2004]: J Neurosci Res 75:107-116). This suggested that the IGF-1 system is a central mechanism through which estrogen acts to protect the nigrostriatal DA system. Moreover, these results also suggest that IGF-1R-induced intracellular signaling pathways are involved in the estrogen mechanism that promotes neuronal survival. In vitro, two convergent intracellular signaling pathways used by estrogen and IGF-1, the mitogen-activated protein kinase (MAPK/ERK), and phosphatidyl-inositol-3-kinase/Akt (PI3K/Akt), have been demonstrated to be neuroprotective. Continuous central infusions of MAPK/ERK and PI3K/Akt inhibitors were used to test the hypothesis that one or both of these signal transduction pathways mediates estrogen and/or IGF-1 neuroprotection of SNpc DA neurons after a unilateral administration of 6-OHDA into the MFB of rats. Motor behavior tests and tyrosine hydroxylase immunoreactivity revealed that the inhibitor of the PI3K/Akt pathway (LY294002) blocked the survival effects of both estrogen and IGF-1, while an inhibitor of the MAPK/ERK signaling (PD98059) was ineffective. Western blot analyses showed that estrogen and IGF-1 treatments increased PI3K/Akt activation in the SN; however, MAPK/ERK activation was decreased in the SN. Indeed, continuous infusions of inhibitors blocked phosphorylation of PI3K/Akt and MAPK/ERK. These findings indicate that estrogen and IGF-1-mediated SNpc DA neuronal protection is dependent on PI3K/Akt signaling, but not on the MAPK/ERK pathway.", "author" : [ { "dropping-particle" : "", "family" : "Quesada", "given" : "A", "non-dropping-particle" : "", "parse-names" : false, "suffix" : "" }, { "dropping-particle" : "", "family" : "Lee", "given" : "B Y", "non-dropping-particle" : "", "parse-names" : false, "suffix" : "" }, { "dropping-particle" : "", "family" : "Micevych", "given" : "P E", "non-dropping-particle" : "", "parse-names" : false, "suffix" : "" } ], "container-title" : "Dev Neurobiol", "edition" : "2008/02/19", "id" : "ITEM-3", "issue" : "5", "issued" : { "date-parts" : [ [ "2008" ] ] }, "note" : "Quesada, Arnulfo\nLee, Becky Y\nMicevych, Paul E\nDA013185/DA/NIDA NIH HHS/United States\nR01 DA013185-07/DA/NIDA NIH HHS/United States\nResearch Support, N.I.H., Extramural\nResearch Support, Non-U.S. Gov't\nUnited States\nDevelopmental neurobiology\nDev Neurobiol. 2008 Apr;68(5):632-44.", "page" : "632-644", "title" : "PI3 kinase/Akt activation mediates estrogen and IGF-1 nigral DA neuronal neuroprotection against a unilateral rat model of Parkinson's disease", "type" : "article-journal", "volume" : "68" }, "uris" : [ "http://www.mendeley.com/documents/?uuid=8cf5ff87-5a8d-4459-bed0-90e49d4d00d6" ] } ], "mendeley" : { "previouslyFormattedCitation" : "(Guan et al., 2000; Quesada and Micevych, 2004; Quesada et al., 2008)" }, "properties" : { "noteIndex" : 0 }, "schema" : "https://github.com/citation-style-language/schema/raw/master/csl-citation.json" }</w:instrText>
      </w:r>
      <w:r w:rsidR="00122438">
        <w:fldChar w:fldCharType="separate"/>
      </w:r>
      <w:r w:rsidRPr="00C1623A">
        <w:rPr>
          <w:noProof/>
        </w:rPr>
        <w:t xml:space="preserve">(Guan et al., 2000; Quesada and Micevych, 2004; </w:t>
      </w:r>
      <w:r w:rsidRPr="00C1623A">
        <w:rPr>
          <w:noProof/>
        </w:rPr>
        <w:lastRenderedPageBreak/>
        <w:t>Quesada et al., 2008)</w:t>
      </w:r>
      <w:r w:rsidR="00122438">
        <w:fldChar w:fldCharType="end"/>
      </w:r>
      <w:r>
        <w:rPr>
          <w:rFonts w:cs="AdvTT6120e2aa"/>
          <w:bCs/>
          <w:color w:val="000000"/>
          <w:lang w:eastAsia="en-GB"/>
        </w:rPr>
        <w:t xml:space="preserve">, IDLV-mediated IGF-1 expression here was hypothesised to offer similar therapeutic benefit. To confirm this hypothesis, the study aimed to investigate the neuroprotection of IGF-1-expressing vectors in transduced neuronal cell cultures and further in 6-OHDA-lesioned rats injected with the vectors. </w:t>
      </w:r>
      <w:r>
        <w:rPr>
          <w:rFonts w:cs="TimesNewRoman"/>
        </w:rPr>
        <w:t xml:space="preserve">The data in chapter 5 display successful IDLV-driven IGF-1-induced protection on primary neuronal cell cultures. However, such protective effects were unable to be reproduced in LV-IGF-1-injected rats. Insufficient levels of IGF-1 expressed from the vectors are most likely the main reason for this disappointing result. </w:t>
      </w:r>
    </w:p>
    <w:p w:rsidR="005D7C73" w:rsidRDefault="005D7C73" w:rsidP="005D7C73">
      <w:pPr>
        <w:rPr>
          <w:rFonts w:cs="AdvTT6120e2aa"/>
          <w:bCs/>
          <w:color w:val="000000"/>
          <w:lang w:eastAsia="en-GB"/>
        </w:rPr>
      </w:pPr>
      <w:r>
        <w:rPr>
          <w:rFonts w:cs="AdvTT6120e2aa"/>
          <w:bCs/>
          <w:color w:val="000000"/>
          <w:lang w:eastAsia="en-GB"/>
        </w:rPr>
        <w:t xml:space="preserve">As mentioned at the beginning, delivery of neurotrophic factors through a viral vector-based system has been considered as the most effective strategy in PD treatment. Since </w:t>
      </w:r>
      <w:r>
        <w:t xml:space="preserve">vectors are </w:t>
      </w:r>
      <w:r w:rsidRPr="00620D5B">
        <w:t>injected directly into the br</w:t>
      </w:r>
      <w:r>
        <w:t>ain and the injection is not repeated, it is most important that the expression from vectors is both</w:t>
      </w:r>
      <w:r w:rsidRPr="00620D5B">
        <w:t xml:space="preserve"> safe and well tolerated</w:t>
      </w:r>
      <w:r>
        <w:t>. The IDLVs introduced in this study were hypothesised to satisfy these requirements. The safety of these vectors tested in a rodent model of PD has been very recently confirmed through an integration analysis following vector injection (Lu-Nguyen et al., submitted</w:t>
      </w:r>
      <w:r w:rsidR="001B7B8C">
        <w:t xml:space="preserve"> to Hum Gene Ther</w:t>
      </w:r>
      <w:r>
        <w:t xml:space="preserve">). Hence, this present study aimed to assess their tolerability profile, in comparison with IPLVs. In regards to current PD research, this ideally should have been performed through the neuroprotection of IDLV-driven IGF-1. However, due to the failure of IGF-1 in a short-term investigation in 6-OHDA-lesioned rats (as discussed above), the long-lasting efficacy of IDLVs was alternatively examined based on neuroprotective effects of well-characterised GDNF. </w:t>
      </w:r>
      <w:r>
        <w:rPr>
          <w:rFonts w:cs="AdvTT6120e2aa"/>
          <w:bCs/>
          <w:color w:val="000000"/>
          <w:lang w:eastAsia="en-GB"/>
        </w:rPr>
        <w:t xml:space="preserve">The data in chapter 6 convincingly indicate that IDLV-mediated GDNF expression resulted in improvement of dopaminergic cell survival and rotational behaviour of 6-OHDA-lesioned rats receiving the </w:t>
      </w:r>
      <w:r>
        <w:rPr>
          <w:rFonts w:cs="AdvTT6120e2aa"/>
          <w:bCs/>
          <w:color w:val="000000"/>
          <w:lang w:eastAsia="en-GB"/>
        </w:rPr>
        <w:lastRenderedPageBreak/>
        <w:t xml:space="preserve">vectors. Importantly, therapeutic effectiveness of GDNF-expressing IDLVs lasted for the duration of the experiment (5 months) and was as efficient as that from IPLVs.  </w:t>
      </w:r>
    </w:p>
    <w:p w:rsidR="005D7C73" w:rsidRDefault="005D7C73" w:rsidP="005D7C73">
      <w:r>
        <w:rPr>
          <w:rFonts w:cs="Arial"/>
        </w:rPr>
        <w:t xml:space="preserve">LVs and AAVs are strong candidates in gene therapy for PD such that these vector systems have been used in previous </w:t>
      </w:r>
      <w:r w:rsidR="00122438">
        <w:rPr>
          <w:rFonts w:cs="Arial"/>
        </w:rPr>
        <w:fldChar w:fldCharType="begin" w:fldLock="1"/>
      </w:r>
      <w:r w:rsidR="00994410">
        <w:rPr>
          <w:rFonts w:cs="Arial"/>
        </w:rPr>
        <w:instrText>ADDIN CSL_CITATION { "citationItems" : [ { "id" : "ITEM-1", "itemData" : { "DOI" : "10.1016/S1474-4422(10)70254-4", "ISSN" : "1474-4465", "PMID" : "20970382", "abstract" : "In an open-label phase 1 trial, gene delivery of the trophic factor neurturin via an adeno-associated type-2 vector (AAV2) was well tolerated and seemed to improve motor function in patients with advanced Parkinson's disease. We aimed to assess the safety and efficacy of AAV2-neurturin in a double-blind, phase 2 randomised trial.", "author" : [ { "dropping-particle" : "", "family" : "Marks", "given" : "William J", "non-dropping-particle" : "", "parse-names" : false, "suffix" : "" }, { "dropping-particle" : "", "family" : "Bartus", "given" : "Raymond T", "non-dropping-particle" : "", "parse-names" : false, "suffix" : "" }, { "dropping-particle" : "", "family" : "Siffert", "given" : "Joao", "non-dropping-particle" : "", "parse-names" : false, "suffix" : "" }, { "dropping-particle" : "", "family" : "Davis", "given" : "Charles S", "non-dropping-particle" : "", "parse-names" : false, "suffix" : "" }, { "dropping-particle" : "", "family" : "Lozano", "given" : "Andres", "non-dropping-particle" : "", "parse-names" : false, "suffix" : "" }, { "dropping-particle" : "", "family" : "Boulis", "given" : "Nicholas", "non-dropping-particle" : "", "parse-names" : false, "suffix" : "" }, { "dropping-particle" : "", "family" : "Vitek", "given" : "Jerrold", "non-dropping-particle" : "", "parse-names" : false, "suffix" : "" }, { "dropping-particle" : "", "family" : "Stacy", "given" : "Mark", "non-dropping-particle" : "", "parse-names" : false, "suffix" : "" }, { "dropping-particle" : "", "family" : "Turner", "given" : "Dennis", "non-dropping-particle" : "", "parse-names" : false, "suffix" : "" }, { "dropping-particle" : "", "family" : "Verhagen", "given" : "Leonard", "non-dropping-particle" : "", "parse-names" : false, "suffix" : "" }, { "dropping-particle" : "", "family" : "Bakay", "given" : "Roy", "non-dropping-particle" : "", "parse-names" : false, "suffix" : "" }, { "dropping-particle" : "", "family" : "Watts", "given" : "Raymond", "non-dropping-particle" : "", "parse-names" : false, "suffix" : "" }, { "dropping-particle" : "", "family" : "Guthrie", "given" : "Barton", "non-dropping-particle" : "", "parse-names" : false, "suffix" : "" }, { "dropping-particle" : "", "family" : "Jankovic", "given" : "Joseph", "non-dropping-particle" : "", "parse-names" : false, "suffix" : "" }, { "dropping-particle" : "", "family" : "Simpson", "given" : "Richard", "non-dropping-particle" : "", "parse-names" : false, "suffix" : "" }, { "dropping-particle" : "", "family" : "Tagliati", "given" : "Michele", "non-dropping-particle" : "", "parse-names" : false, "suffix" : "" }, { "dropping-particle" : "", "family" : "Alterman", "given" : "Ron", "non-dropping-particle" : "", "parse-names" : false, "suffix" : "" }, { "dropping-particle" : "", "family" : "Stern", "given" : "Matthew", "non-dropping-particle" : "", "parse-names" : false, "suffix" : "" }, { "dropping-particle" : "", "family" : "Baltuch", "given" : "Gordon", "non-dropping-particle" : "", "parse-names" : false, "suffix" : "" }, { "dropping-particle" : "", "family" : "Starr", "given" : "Philip a", "non-dropping-particle" : "", "parse-names" : false, "suffix" : "" }, { "dropping-particle" : "", "family" : "Larson", "given" : "Paul S", "non-dropping-particle" : "", "parse-names" : false, "suffix" : "" }, { "dropping-particle" : "", "family" : "Ostrem", "given" : "Jill L", "non-dropping-particle" : "", "parse-names" : false, "suffix" : "" }, { "dropping-particle" : "", "family" : "Nutt", "given" : "John", "non-dropping-particle" : "", "parse-names" : false, "suffix" : "" }, { "dropping-particle" : "", "family" : "Kieburtz", "given" : "Karl", "non-dropping-particle" : "", "parse-names" : false, "suffix" : "" }, { "dropping-particle" : "", "family" : "Kordower", "given" : "Jeffrey H", "non-dropping-particle" : "", "parse-names" : false, "suffix" : "" }, { "dropping-particle" : "", "family" : "Olanow", "given" : "C Warren", "non-dropping-particle" : "", "parse-names" : false, "suffix" : "" } ], "container-title" : "Lancet neurology", "id" : "ITEM-1", "issue" : "12", "issued" : { "date-parts" : [ [ "2010", "12" ] ] }, "page" : "1164-72", "title" : "Gene delivery of AAV2-neurturin for Parkinson's disease: a double-blind, randomised, controlled trial.", "type" : "article-journal", "volume" : "9" }, "uris" : [ "http://www.mendeley.com/documents/?uuid=215dfd28-aaf2-43cc-81aa-67bfd4d65de3" ] }, { "id" : "ITEM-2", "itemData" : { "DOI" : "10.1016/S1474-4422(08)70065-6", "ISSN" : "1474-4422", "PMID" : "18387850", "abstract" : "There is an urgent need for therapies that slow or reverse the progression of Parkinson's disease (PD). Neurotrophic factors can improve the function of degenerating neurons and protect against further neurodegeneration, and gene transfer might be a means to deliver effectively these factors to the brain. The aim of this study was to assess the safety, tolerability, and potential efficacy of gene delivery of the neurotrophic factor neurturin.", "author" : [ { "dropping-particle" : "", "family" : "Marks", "given" : "William J", "non-dropping-particle" : "", "parse-names" : false, "suffix" : "" }, { "dropping-particle" : "", "family" : "Ostrem", "given" : "Jill L", "non-dropping-particle" : "", "parse-names" : false, "suffix" : "" }, { "dropping-particle" : "", "family" : "Verhagen", "given" : "Leonard", "non-dropping-particle" : "", "parse-names" : false, "suffix" : "" }, { "dropping-particle" : "", "family" : "Starr", "given" : "Philip A", "non-dropping-particle" : "", "parse-names" : false, "suffix" : "" }, { "dropping-particle" : "", "family" : "Larson", "given" : "Paul S", "non-dropping-particle" : "", "parse-names" : false, "suffix" : "" }, { "dropping-particle" : "", "family" : "Bakay", "given" : "Roy A E", "non-dropping-particle" : "", "parse-names" : false, "suffix" : "" }, { "dropping-particle" : "", "family" : "Taylor", "given" : "Robin", "non-dropping-particle" : "", "parse-names" : false, "suffix" : "" }, { "dropping-particle" : "", "family" : "Cahn-Weiner", "given" : "Deborah A", "non-dropping-particle" : "", "parse-names" : false, "suffix" : "" }, { "dropping-particle" : "", "family" : "Stoessl", "given" : "A Jon", "non-dropping-particle" : "", "parse-names" : false, "suffix" : "" }, { "dropping-particle" : "", "family" : "Olanow", "given" : "C Warren", "non-dropping-particle" : "", "parse-names" : false, "suffix" : "" }, { "dropping-particle" : "", "family" : "Bartus", "given" : "Raymond T", "non-dropping-particle" : "", "parse-names" : false, "suffix" : "" } ], "container-title" : "Lancet neurology", "id" : "ITEM-2", "issue" : "5", "issued" : { "date-parts" : [ [ "2008", "5" ] ] }, "page" : "400-8", "title" : "Safety and tolerability of intraputaminal delivery of CERE-120 (adeno-associated virus serotype 2-neurturin) to patients with idiopathic Parkinson's disease: an open-label, phase I trial.", "type" : "article-journal", "volume" : "7" }, "uris" : [ "http://www.mendeley.com/documents/?uuid=3d00ea49-c4ac-46e0-a124-e0b5a89a5d04" ] }, { "id" : "ITEM-3", "itemData" : { "DOI" : "S1474-4422(11)70039-4 [pii]\n10.1016/S1474-4422(11)70039-4", "ISBN" : "1474-4465 (Electronic)\n1474-4422 (Linking)", "PMID" : "21419704", "abstract" : "BACKGROUND: Gene transfer of glutamic acid decarboxylase (GAD) and other methods that modulate production of GABA in the subthalamic nucleus improve basal ganglia function in parkinsonism in animal models. We aimed to assess the effect of bilateral delivery of AAV2-GAD in the subthalamic nucleus compared with sham surgery in patients with advanced Parkinson's disease. METHODS: Patients aged 30-75 years who had progressive levodopa-responsive Parkinson's disease and an overnight off-medication unified Parkinson's disease rating scale (UPDRS) motor score of 25 or more were enrolled into this double-blind, phase 2, randomised controlled trial, which took place at seven centres in the USA between Nov 17, 2008, and May 11, 2010. Infusion failure or catheter tip location beyond a predefined target zone led to exclusion of patients before unmasking for the efficacy analysis. The primary outcome measure was the 6-month change from baseline in double-blind assessment of off-medication UPDRS motor scores. This trial is registered with ClinicalTrials.gov, NCT00643890. FINDINGS: Of 66 patients assessed for eligibility, 23 were randomly assigned to sham surgery and 22 to AAV2-GAD infusions; of those, 21 and 16, respectively, were analysed. At the 6-month endpoint, UPDRS score for the AAV2-GAD group decreased by 8.1 points (SD 1.7, 23.1%; p&lt;0.0001) and by 4.7 points in the sham group (1.5, 12.7%; p=0.003). The AAV2-GAD group showed a significantly greater improvement from baseline in UPDRS scores compared with the sham group over the 6-month course of the study (RMANOVA, p=0.04). One serious adverse event occurred within 6 months of surgery; this case of bowel obstruction occurred in the AAV2-GAD group, was not attributed to treatment or the surgical procedure, and fully resolved. Other adverse events were mild or moderate, likely related to surgery and resolved; the most common were headache (seven patients in the AAV2-GAD group vs two in the sham group) and nausea (six vs two). INTERPRETATION: The efficacy and safety of bilateral infusion of AAV2-GAD in the subthalamic nucleus supports its further development for Parkinson's disease and shows the promise for gene therapy for neurological disorders. FUNDING: Neurologix.", "author" : [ { "dropping-particle" : "", "family" : "LeWitt", "given" : "P A", "non-dropping-particle" : "", "parse-names" : false, "suffix" : "" }, { "dropping-particle" : "", "family" : "Rezai", "given" : "A R", "non-dropping-particle" : "", "parse-names" : false, "suffix" : "" }, { "dropping-particle" : "", "family" : "Leehey", "given" : "M A", "non-dropping-particle" : "", "parse-names" : false, "suffix" : "" }, { "dropping-particle" : "", "family" : "Ojemann", "given" : "S G", "non-dropping-particle" : "", "parse-names" : false, "suffix" : "" }, { "dropping-particle" : "", "family" : "Flaherty", "given" : "A W", "non-dropping-particle" : "", "parse-names" : false, "suffix" : "" }, { "dropping-particle" : "", "family" : "Eskandar", "given" : "E N", "non-dropping-particle" : "", "parse-names" : false, "suffix" : "" }, { "dropping-particle" : "", "family" : "Kostyk", "given" : "S K", "non-dropping-particle" : "", "parse-names" : false, "suffix" : "" }, { "dropping-particle" : "", "family" : "Thomas", "given" : "K", "non-dropping-particle" : "", "parse-names" : false, "suffix" : "" }, { "dropping-particle" : "", "family" : "Sarkar", "given" : "A", "non-dropping-particle" : "", "parse-names" : false, "suffix" : "" }, { "dropping-particle" : "", "family" : "Siddiqui", "given" : "M S", "non-dropping-particle" : "", "parse-names" : false, "suffix" : "" }, { "dropping-particle" : "", "family" : "Tatter", "given" : "S B", "non-dropping-particle" : "", "parse-names" : false, "suffix" : "" }, { "dropping-particle" : "", "family" : "Schwalb", "given" : "J M", "non-dropping-particle" : "", "parse-names" : false, "suffix" : "" }, { "dropping-particle" : "", "family" : "Poston", "given" : "K L", "non-dropping-particle" : "", "parse-names" : false, "suffix" : "" }, { "dropping-particle" : "", "family" : "Henderson", "given" : "J M", "non-dropping-particle" : "", "parse-names" : false, "suffix" : "" }, { "dropping-particle" : "", "family" : "Kurlan", "given" : "R M", "non-dropping-particle" : "", "parse-names" : false, "suffix" : "" }, { "dropping-particle" : "", "family" : "Richard", "given" : "I H", "non-dropping-particle" : "", "parse-names" : false, "suffix" : "" }, { "dropping-particle" : "", "family" : "Meter", "given" : "L", "non-dropping-particle" : "Van", "parse-names" : false, "suffix" : "" }, { "dropping-particle" : "V", "family" : "Sapan", "given" : "C", "non-dropping-particle" : "", "parse-names" : false, "suffix" : "" }, { "dropping-particle" : "", "family" : "During", "given" : "M J", "non-dropping-particle" : "", "parse-names" : false, "suffix" : "" }, { "dropping-particle" : "", "family" : "Kaplitt", "given" : "M G", "non-dropping-particle" : "", "parse-names" : false, "suffix" : "" }, { "dropping-particle" : "", "family" : "Feigin", "given" : "A", "non-dropping-particle" : "", "parse-names" : false, "suffix" : "" } ], "container-title" : "Lancet Neurol", "edition" : "2011/03/23", "id" : "ITEM-3", "issue" : "4", "issued" : { "date-parts" : [ [ "2011" ] ] }, "note" : "LeWitt, Peter A\nRezai, Ali R\nLeehey, Maureen A\nOjemann, Steven G\nFlaherty, Alice W\nEskandar, Emad N\nKostyk, Sandra K\nThomas, Karen\nSarkar, Atom\nSiddiqui, Mustafa S\nTatter, Stephen B\nSchwalb, Jason M\nPoston, Kathleen L\nHenderson, Jaimie M\nKurlan, Roger M\nRichard, Irene H\nVan Meter, Lori\nSapan, Christine V\nDuring, Matthew J\nKaplitt, Michael G\nFeigin, Andrew\nRandomized Controlled Trial\nResearch Support, Non-U.S. Gov't\nEngland\nLancet neurology\nLancet Neurol. 2011 Apr;10(4):309-19.", "page" : "309-319", "title" : "AAV2-GAD gene therapy for advanced Parkinson's disease: a double-blind, sham-surgery controlled, randomised trial", "type" : "article-journal", "volume" : "10" }, "uris" : [ "http://www.mendeley.com/documents/?uuid=27f6fbdf-f1dc-4c11-a2bc-113107c150aa" ] }, { "id" : "ITEM-4", "itemData" : { "DOI" : "10.1016/S0140-6736(07)60982-9", "ISSN" : "1474-547X", "PMID" : "17586305", "abstract" : "Dopaminergic neuronal loss in Parkinson's disease leads to changes in the circuitry of the basal ganglia, such as decreased inhibitory GABAergic input to the subthalamic nucleus. We aimed to measure the safety, tolerability, and potential efficacy of transfer of glutamic acid decarboxylase (GAD) gene with adeno-associated virus (AAV) into the subthalamic nucleus of patients with Parkinson's disease.", "author" : [ { "dropping-particle" : "", "family" : "Kaplitt", "given" : "Michael G", "non-dropping-particle" : "", "parse-names" : false, "suffix" : "" }, { "dropping-particle" : "", "family" : "Feigin", "given" : "Andrew", "non-dropping-particle" : "", "parse-names" : false, "suffix" : "" }, { "dropping-particle" : "", "family" : "Tang", "given" : "Chengke", "non-dropping-particle" : "", "parse-names" : false, "suffix" : "" }, { "dropping-particle" : "", "family" : "Fitzsimons", "given" : "Helen L", "non-dropping-particle" : "", "parse-names" : false, "suffix" : "" }, { "dropping-particle" : "", "family" : "Mattis", "given" : "Paul", "non-dropping-particle" : "", "parse-names" : false, "suffix" : "" }, { "dropping-particle" : "", "family" : "Lawlor", "given" : "Patricia A", "non-dropping-particle" : "", "parse-names" : false, "suffix" : "" }, { "dropping-particle" : "", "family" : "Bland", "given" : "Ross J", "non-dropping-particle" : "", "parse-names" : false, "suffix" : "" }, { "dropping-particle" : "", "family" : "Young", "given" : "Deborah", "non-dropping-particle" : "", "parse-names" : false, "suffix" : "" }, { "dropping-particle" : "", "family" : "Strybing", "given" : "Kristin", "non-dropping-particle" : "", "parse-names" : false, "suffix" : "" }, { "dropping-particle" : "", "family" : "Eidelberg", "given" : "David", "non-dropping-particle" : "", "parse-names" : false, "suffix" : "" }, { "dropping-particle" : "", "family" : "During", "given" : "Matthew J", "non-dropping-particle" : "", "parse-names" : false, "suffix" : "" } ], "container-title" : "Lancet", "id" : "ITEM-4", "issue" : "9579", "issued" : { "date-parts" : [ [ "2007", "6", "23" ] ] }, "page" : "2097-105", "title" : "Safety and tolerability of gene therapy with an adeno-associated virus (AAV) borne GAD gene for Parkinson's disease: an open label, phase I trial.", "type" : "article-journal", "volume" : "369" }, "uris" : [ "http://www.mendeley.com/documents/?uuid=20c7ffc4-eba1-4cd8-af61-b0f5f07ec188" ] } ], "mendeley" : { "previouslyFormattedCitation" : "(Kaplitt et al., 2007; Marks et al., 2008, 2010; LeWitt et al., 2011)" }, "properties" : { "noteIndex" : 0 }, "schema" : "https://github.com/citation-style-language/schema/raw/master/csl-citation.json" }</w:instrText>
      </w:r>
      <w:r w:rsidR="00122438">
        <w:rPr>
          <w:rFonts w:cs="Arial"/>
        </w:rPr>
        <w:fldChar w:fldCharType="separate"/>
      </w:r>
      <w:r w:rsidRPr="00C1623A">
        <w:rPr>
          <w:rFonts w:cs="Arial"/>
          <w:noProof/>
        </w:rPr>
        <w:t>(Kaplitt et al., 2007; Marks et al., 2008, 2010; LeWitt et al., 2011)</w:t>
      </w:r>
      <w:r w:rsidR="00122438">
        <w:rPr>
          <w:rFonts w:cs="Arial"/>
        </w:rPr>
        <w:fldChar w:fldCharType="end"/>
      </w:r>
      <w:r>
        <w:rPr>
          <w:rFonts w:cs="Arial"/>
        </w:rPr>
        <w:t xml:space="preserve"> and on-going PD clinical trials </w:t>
      </w:r>
      <w:r w:rsidRPr="00C5005E">
        <w:rPr>
          <w:rFonts w:cs="Arial"/>
        </w:rPr>
        <w:t xml:space="preserve">(clinicaltrials.gov, identifiers </w:t>
      </w:r>
      <w:r w:rsidRPr="00C5005E">
        <w:rPr>
          <w:rFonts w:cs="Arial"/>
          <w:color w:val="000000"/>
          <w:shd w:val="clear" w:color="auto" w:fill="FFFFFF"/>
        </w:rPr>
        <w:t>NCT00229736, NCT00627588, NCT00985517, NCT01621581, NCT01856439</w:t>
      </w:r>
      <w:r w:rsidRPr="00C5005E">
        <w:rPr>
          <w:rFonts w:cs="Arial"/>
        </w:rPr>
        <w:t>).</w:t>
      </w:r>
      <w:r>
        <w:rPr>
          <w:rFonts w:cs="Arial"/>
        </w:rPr>
        <w:t xml:space="preserve"> Although </w:t>
      </w:r>
      <w:r>
        <w:t>AAV-based system has been preferable, LV-mediated delivery is challenging this d</w:t>
      </w:r>
      <w:r w:rsidR="001B7B8C">
        <w:t>ominance</w:t>
      </w:r>
      <w:r>
        <w:t xml:space="preserve">. Indeed, LVs can transduce many cell types of the CNS </w:t>
      </w:r>
      <w:r w:rsidR="00122438">
        <w:fldChar w:fldCharType="begin" w:fldLock="1"/>
      </w:r>
      <w:r w:rsidR="00994410">
        <w:instrText>ADDIN CSL_CITATION { "citationItems" : [ { "id" : "ITEM-1", "itemData" : { "DOI" : "10.1002/jnr.10719", "ISSN" : "0360-4012", "PMID" : "12949915", "abstract" : "Direct gene transfer to the adult brain is dependent on vectors that transduce non-dividing cells, such as lentiviral vectors. Another aspect of the development of gene therapy to the brain is the need for cell-specific transgene expression. Expression from vesicular stomatitis virus G-protein (VSV-G) pseudotyped lentiviral vectors has been reported to be mainly neuron specific in the brain. We constructed cell-specific lentiviral vectors using the neuron-specific enolase (rNSE) or the glial fibrillary acidic protein (hGFAP) promoters and compared them to the ubiquitous human cytomegalovirus promoter (hCMV), a hybrid CMV/beta-actin promoter (CAG) and the promoter for human elongation factor 1 alpha (EF1 alpha). Our results showed that the hGFAP promoter was expressed only in glial cells, whereas rNSE was purely neuron specific, showing that VSV-G is pantropic in the rat striatum. We conclude that the VSV-G allows transduction of both glial and neuronal cells and the promoter dictates in what cell type the transgene will be expressed. The expression of transgenes exclusively in astrocytes would allow for local delivery of secreted transgene products, such as glial cell line-derived neurotrophic factor (GDNF), circumventing the anterograde transport that may induce unwanted side effects.", "author" : [ { "dropping-particle" : "", "family" : "Jakobsson", "given" : "Johan", "non-dropping-particle" : "", "parse-names" : false, "suffix" : "" }, { "dropping-particle" : "", "family" : "Ericson", "given" : "Cecilia", "non-dropping-particle" : "", "parse-names" : false, "suffix" : "" }, { "dropping-particle" : "", "family" : "Jansson", "given" : "Maria", "non-dropping-particle" : "", "parse-names" : false, "suffix" : "" }, { "dropping-particle" : "", "family" : "Bj\u00f6rk", "given" : "Elin", "non-dropping-particle" : "", "parse-names" : false, "suffix" : "" }, { "dropping-particle" : "", "family" : "Lundberg", "given" : "Cecilia", "non-dropping-particle" : "", "parse-names" : false, "suffix" : "" } ], "container-title" : "Journal of neuroscience research", "id" : "ITEM-1", "issue" : "6", "issued" : { "date-parts" : [ [ "2003", "9", "15" ] ] }, "page" : "876-85", "title" : "Targeted transgene expression in rat brain using lentiviral vectors.", "type" : "article-journal", "volume" : "73" }, "uris" : [ "http://www.mendeley.com/documents/?uuid=6f479b78-015e-445a-915e-02ebe9bc2653" ] }, { "id" : "ITEM-2", "itemData" : { "ISSN" : "0022-538X", "PMID" : "9261386", "abstract" : "The identification of monogenic and complex genes responsible for neurological disorders requires new approaches for delivering therapeutic protein genes to significant numbers of cells in the central nervous system. A lentivirus-based vector capable of infecting dividing and quiescent cells was investigated in vivo by injecting highly concentrated viral vector stock into the striatum and hippocampus of adult rats. Control brains were injected with a Moloney murine leukemia virus, adenovirus, or adeno-associated virus vector. The volumes of the areas containing transduced cells and the transduced-cell densities were stereologically determined to provide a basis for comparison among different viral vectors and variants of the viral vector stocks. The efficiency of infection by the lentivirus vector was improved by deoxynucleoside triphosphate pretreatment of the vector and was reduced following mutation of integrase and the Vpr-matrix protein complex involved in the nuclear translocation of the preintegration complex. The lentivirus vector system was able to efficiently and stably infect quiescent cells in the primary injection site with transgene expression for over 6 months. Triple labeling showed that 88.7% of striatal cells transduced by the lentivirus vector were terminally differentiated neurons.", "author" : [ { "dropping-particle" : "", "family" : "Bl\u00f6mer", "given" : "U", "non-dropping-particle" : "", "parse-names" : false, "suffix" : "" }, { "dropping-particle" : "", "family" : "Naldini", "given" : "L", "non-dropping-particle" : "", "parse-names" : false, "suffix" : "" }, { "dropping-particle" : "", "family" : "Kafri", "given" : "T", "non-dropping-particle" : "", "parse-names" : false, "suffix" : "" }, { "dropping-particle" : "", "family" : "Trono", "given" : "D", "non-dropping-particle" : "", "parse-names" : false, "suffix" : "" }, { "dropping-particle" : "", "family" : "Verma", "given" : "I M", "non-dropping-particle" : "", "parse-names" : false, "suffix" : "" }, { "dropping-particle" : "", "family" : "Gage", "given" : "F H", "non-dropping-particle" : "", "parse-names" : false, "suffix" : "" } ], "container-title" : "Journal of virology", "id" : "ITEM-2", "issue" : "9", "issued" : { "date-parts" : [ [ "1997", "9" ] ] }, "page" : "6641-9", "title" : "Highly efficient and sustained gene transfer in adult neurons with a lentivirus vector.", "type" : "article-journal", "volume" : "71" }, "uris" : [ "http://www.mendeley.com/documents/?uuid=f1fcd55b-453d-4b07-aeac-84d831fef234" ] } ], "mendeley" : { "previouslyFormattedCitation" : "(Bl\u00f6mer et al., 1997; Jakobsson et al., 2003)" }, "properties" : { "noteIndex" : 0 }, "schema" : "https://github.com/citation-style-language/schema/raw/master/csl-citation.json" }</w:instrText>
      </w:r>
      <w:r w:rsidR="00122438">
        <w:fldChar w:fldCharType="separate"/>
      </w:r>
      <w:r>
        <w:rPr>
          <w:noProof/>
        </w:rPr>
        <w:t>(Blömer et al., 1997; Jakobsson et al., 2003)</w:t>
      </w:r>
      <w:r w:rsidR="00122438">
        <w:fldChar w:fldCharType="end"/>
      </w:r>
      <w:r>
        <w:t xml:space="preserve">, with stable long-term efficiency </w:t>
      </w:r>
      <w:r w:rsidR="00122438">
        <w:fldChar w:fldCharType="begin" w:fldLock="1"/>
      </w:r>
      <w:r w:rsidR="00994410">
        <w:instrText>ADDIN CSL_CITATION { "citationItems" : [ { "id" : "ITEM-1", "itemData" : { "DOI" : "10.1016/S1353-8020(08)70052-X", "ISSN" : "1353-8020", "PMID" : "18267286", "abstract" : "To develop CERE-120 (AAV-NTN) as a novel therapy for Parkinson's disease (PD) that might restore function of degenerating dopamine neurons and prevent further degeneration.", "author" : [ { "dropping-particle" : "", "family" : "Bartus", "given" : "Raymond T", "non-dropping-particle" : "", "parse-names" : false, "suffix" : "" }, { "dropping-particle" : "", "family" : "Herzog", "given" : "Christopher D", "non-dropping-particle" : "", "parse-names" : false, "suffix" : "" }, { "dropping-particle" : "", "family" : "Bishop", "given" : "Kathie", "non-dropping-particle" : "", "parse-names" : false, "suffix" : "" }, { "dropping-particle" : "", "family" : "Ostrove", "given" : "Jeffrey M", "non-dropping-particle" : "", "parse-names" : false, "suffix" : "" }, { "dropping-particle" : "", "family" : "Tuszynski", "given" : "Mark", "non-dropping-particle" : "", "parse-names" : false, "suffix" : "" }, { "dropping-particle" : "", "family" : "Kordower", "given" : "Jeffrey H", "non-dropping-particle" : "", "parse-names" : false, "suffix" : "" }, { "dropping-particle" : "", "family" : "Gasmi", "given" : "Mehdi", "non-dropping-particle" : "", "parse-names" : false, "suffix" : "" } ], "container-title" : "Parkinsonism &amp; related disorders", "id" : "ITEM-1", "issued" : { "date-parts" : [ [ "2007", "1" ] ] }, "page" : "S469-77", "title" : "Issues regarding gene therapy products for Parkinson's disease: the development of CERE-120 (AAV-NTN) as one reference point.", "type" : "article-journal", "volume" : "13 Suppl 3" }, "uris" : [ "http://www.mendeley.com/documents/?uuid=29382b97-5f7f-4f42-95cf-d94357a6164b" ] } ], "mendeley" : { "previouslyFormattedCitation" : "(Bartus et al., 2007)" }, "properties" : { "noteIndex" : 0 }, "schema" : "https://github.com/citation-style-language/schema/raw/master/csl-citation.json" }</w:instrText>
      </w:r>
      <w:r w:rsidR="00122438">
        <w:fldChar w:fldCharType="separate"/>
      </w:r>
      <w:r w:rsidRPr="00C1623A">
        <w:rPr>
          <w:noProof/>
        </w:rPr>
        <w:t>(Bartus et al., 2007)</w:t>
      </w:r>
      <w:r w:rsidR="00122438">
        <w:fldChar w:fldCharType="end"/>
      </w:r>
      <w:r>
        <w:t xml:space="preserve"> and low immunogenicity </w:t>
      </w:r>
      <w:r w:rsidR="00122438">
        <w:fldChar w:fldCharType="begin" w:fldLock="1"/>
      </w:r>
      <w:r w:rsidR="00994410">
        <w:instrText>ADDIN CSL_CITATION { "citationItems" : [ { "id" : "ITEM-1", "itemData" : { "DOI" : "10.1089/hum.2005.16.741", "ISSN" : "1043-0342", "PMID" : "15960605", "abstract" : "Lentiviral vectors are promising tools for gene therapy in the CNS. It is therefore important to characterize their interactions with the immune system in the CNS. This work characterizes transgene expression and brain inflammation in the presence or absence of immune responses generated after systemic immunization with lentiviral vectors. We characterized transduction with SIN-LV vectors in the CNS. A dose-response curve using SIN-LV-GFP demonstrated detectable transgene expression in the striatum at a dose of 10(2), and maximum expression at 10(6), transducing units of lentiviral vector, with minimal increase in inflammatory markers between the lowest and highest dose of vector injected. Our studies demonstrate that injection of a lentiviral vector into the CNS did not cause a measurable inflammatory response. Systemic immunization after CNS injection, with the lentiviral vector expressing the same transgene as a vector injected into the CNS, caused a decrease in transgene expression in the CNS, concomitantly with an infiltration of inflammatory cells into the CNS parenchyma at the injection site. However, peripheral immunization with a lentiviral vector carrying a different transgene did not diminish transgene expression, or cause CNS inflammation. Systemic immunization preceding injection of lentiviral vectors into the CNS determined that preexisting antilentiviral immunity, regardless of the transgene, did not affect transgene expression. Furthermore, we showed that the transgene, but not the virion or vector components, is responsible for providing antigenic epitopes to the activated immune system, on systemic immunization with lentivirus. Low immunogenicity and prolonged transgene expression in the presence of preexisting lentiviral immunity are encouraging data for the future use of lentiviral vectors in CNS gene therapy. In summary, the lentiviral vectors tested induced undetectable activation of innate immune responses, and stimulation of adaptive immune responses against lentiviral vectors was effective in causing a decrease in transgene expression only if the immune response was directed against the transgene. A systemic immune response against vector components alone did not cause brain inflammation, possibly because vector-derived epitopes were not being presented in the CNS.", "author" : [ { "dropping-particle" : "", "family" : "Abordo-Adesida", "given" : "Evelyn", "non-dropping-particle" : "", "parse-names" : false, "suffix" : "" }, { "dropping-particle" : "", "family" : "Follenzi", "given" : "Antonia", "non-dropping-particle" : "", "parse-names" : false, "suffix" : "" }, { "dropping-particle" : "", "family" : "Barcia", "given" : "Carlos", "non-dropping-particle" : "", "parse-names" : false, "suffix" : "" }, { "dropping-particle" : "", "family" : "Sciascia", "given" : "Sandra", "non-dropping-particle" : "", "parse-names" : false, "suffix" : "" }, { "dropping-particle" : "", "family" : "Castro", "given" : "Maria G", "non-dropping-particle" : "", "parse-names" : false, "suffix" : "" }, { "dropping-particle" : "", "family" : "Naldini", "given" : "Luigi", "non-dropping-particle" : "", "parse-names" : false, "suffix" : "" }, { "dropping-particle" : "", "family" : "Lowenstein", "given" : "Pedro R", "non-dropping-particle" : "", "parse-names" : false, "suffix" : "" } ], "container-title" : "Human gene therapy", "id" : "ITEM-1", "issue" : "6", "issued" : { "date-parts" : [ [ "2005", "6" ] ] }, "page" : "741-51", "title" : "Stability of lentiviral vector-mediated transgene expression in the brain in the presence of systemic antivector immune responses.", "type" : "article-journal", "volume" : "16" }, "uris" : [ "http://www.mendeley.com/documents/?uuid=11586dc8-1f52-4cbd-bd8d-23d16c5808e1" ] } ], "mendeley" : { "previouslyFormattedCitation" : "(Abordo-Adesida et al., 2005)" }, "properties" : { "noteIndex" : 0 }, "schema" : "https://github.com/citation-style-language/schema/raw/master/csl-citation.json" }</w:instrText>
      </w:r>
      <w:r w:rsidR="00122438">
        <w:fldChar w:fldCharType="separate"/>
      </w:r>
      <w:r>
        <w:rPr>
          <w:noProof/>
        </w:rPr>
        <w:t>(Abordo-Adesida et al., 2005)</w:t>
      </w:r>
      <w:r w:rsidR="00122438">
        <w:fldChar w:fldCharType="end"/>
      </w:r>
      <w:r>
        <w:t xml:space="preserve"> as similar as AAVs. Moreover, LVs have large transgene capacity, enhanced cell-specific targeting through vector pseudotyping </w:t>
      </w:r>
      <w:r w:rsidR="00122438">
        <w:fldChar w:fldCharType="begin" w:fldLock="1"/>
      </w:r>
      <w:r w:rsidR="00994410">
        <w:instrText>ADDIN CSL_CITATION { "citationItems" : [ { "id" : "ITEM-1", "itemData" : { "DOI" : "10.1016/j.expneurol.2010.10.016", "ISSN" : "1090-2430", "PMID" : "21056560", "abstract" : "Gene transfer to the central nervous system provides powerful methodology for the study of gene function and gene-environment interactions in vivo, in addition to a vehicle for the delivery of therapeutic transgenes for gene therapy. The aim of the present study was to determine patterns of tropism exhibited by pseudotyped lentiviral vectors in the rat substantia nigra, in order to evaluate their utility for gene transfer in experimental models of Parkinson's disease. Isogenic lentiviral vector particles encoding a GFP reporter were pseudotyped with envelope glycoproteins derived from vesicular stomatitis virus (VSV), Mokola virus (MV), lymphocytic choriomeningitis virus (LCMV), or Moloney murine leukemia virus (MuLV). Adult male Lewis rats received unilateral stereotactic infusions of vector into the substantia nigra; three weeks later, patterns of viral transduction were determined by immunohistological detection of GFP. Different pseudotypes gave rise to transgene expression in restricted and distinct cellular populations. VSV and MV pseudotypes transduced midbrain neurons, including a subset of nigral dopaminergic neurons. In contrast, LCMV- and MuLV-pseudotyped lentivirus produced transgene expression exclusively in astrocytes; the restricted transduction of astroglial cells was not explained by the cellular distribution of receptors previously shown to mediate entry of LCMV or MuLV. These data suggest that pseudotyped lentiviral vectors will be useful for experimental gene transfer to the rat substantia nigra. In particular, the availability of neuronal and astrocytic-targeting vectors will allow dissociation of cell autonomous and cell non-autonomous functions of key gene products in vivo.", "author" : [ { "dropping-particle" : "", "family" : "Cannon", "given" : "Jason R", "non-dropping-particle" : "", "parse-names" : false, "suffix" : "" }, { "dropping-particle" : "", "family" : "Sew", "given" : "Thomas", "non-dropping-particle" : "", "parse-names" : false, "suffix" : "" }, { "dropping-particle" : "", "family" : "Montero", "given" : "Laura", "non-dropping-particle" : "", "parse-names" : false, "suffix" : "" }, { "dropping-particle" : "", "family" : "Burton", "given" : "Edward a", "non-dropping-particle" : "", "parse-names" : false, "suffix" : "" }, { "dropping-particle" : "", "family" : "Greenamyre", "given" : "J Timothy", "non-dropping-particle" : "", "parse-names" : false, "suffix" : "" } ], "container-title" : "Experimental neurology", "id" : "ITEM-1", "issue" : "1", "issued" : { "date-parts" : [ [ "2011", "3" ] ] }, "page" : "41-52", "publisher" : "Elsevier B.V.", "title" : "Pseudotype-dependent lentiviral transduction of astrocytes or neurons in the rat substantia nigra.", "type" : "article-journal", "volume" : "228" }, "uris" : [ "http://www.mendeley.com/documents/?uuid=6a886223-5e87-457c-b335-bf1e5dee881f" ] } ], "mendeley" : { "previouslyFormattedCitation" : "(Cannon et al., 2011)" }, "properties" : { "noteIndex" : 0 }, "schema" : "https://github.com/citation-style-language/schema/raw/master/csl-citation.json" }</w:instrText>
      </w:r>
      <w:r w:rsidR="00122438">
        <w:fldChar w:fldCharType="separate"/>
      </w:r>
      <w:r>
        <w:rPr>
          <w:noProof/>
        </w:rPr>
        <w:t>(Cannon et al., 2011)</w:t>
      </w:r>
      <w:r w:rsidR="00122438">
        <w:fldChar w:fldCharType="end"/>
      </w:r>
      <w:r>
        <w:t xml:space="preserve">, and relatively simple production </w:t>
      </w:r>
      <w:r w:rsidR="00122438">
        <w:fldChar w:fldCharType="begin" w:fldLock="1"/>
      </w:r>
      <w:r w:rsidR="00994410">
        <w:instrText>ADDIN CSL_CITATION { "citationItems" : [ { "id" : "ITEM-1", "itemData" : { "ISBN" : "0022-538X (Print)\n0022-538X (Linking)", "PMID" : "9765382", "abstract" : "Vectors derived from human immunodeficiency virus (HIV) are highly efficient vehicles for in vivo gene delivery. However, their biosafety is of major concern. Here we exploit the complexity of the HIV genome to provide lentivirus vectors with novel biosafety features. In addition to the structural genes, HIV contains two regulatory genes, tat and rev, that are essential for HIV replication, and four accessory genes that encode critical virulence factors. We previously reported that the HIV type 1 accessory open reading frames are dispensable for efficient gene transduction by a lentivirus vector. We now demonstrate that the requirement for the tat gene can be offset by placing constitutive promoters upstream of the vector transcript. Vectors generated from constructs containing such a chimeric long terminal repeat (LTR) transduced neurons in vivo at very high efficiency, whether or not they were produced in the presence of Tat. When the rev gene was also deleted from the packaging construct, expression of gag and pol was strictly dependent on Rev complementation in trans. By the combined use of a separate nonoverlapping Rev expression plasmid and a 5' LTR chimeric transfer construct, we achieved optimal yields of vector of high transducing efficiency (up to 10(7) transducing units [TU]/ml and 10(4) TU/ng of p24). This third-generation lentivirus vector uses only a fractional set of HIV genes: gag, pol, and rev. Moreover, the HIV-derived constructs, and any recombinant between them, are contingent on upstream elements and trans complementation for expression and thus are nonfunctional outside of the vector producer cells. This split-genome, conditional packaging system is based on existing viral sequences and acts as a built-in device against the generation of productive recombinants. While the actual biosafety of the vector will ultimately be proven in vivo, the improved design presented here should facilitate testing of lentivirus vectors.", "author" : [ { "dropping-particle" : "", "family" : "Dull", "given" : "T", "non-dropping-particle" : "", "parse-names" : false, "suffix" : "" }, { "dropping-particle" : "", "family" : "Zufferey", "given" : "R", "non-dropping-particle" : "", "parse-names" : false, "suffix" : "" }, { "dropping-particle" : "", "family" : "Kelly", "given" : "M", "non-dropping-particle" : "", "parse-names" : false, "suffix" : "" }, { "dropping-particle" : "", "family" : "Mandel", "given" : "R J", "non-dropping-particle" : "", "parse-names" : false, "suffix" : "" }, { "dropping-particle" : "", "family" : "Nguyen", "given" : "M", "non-dropping-particle" : "", "parse-names" : false, "suffix" : "" }, { "dropping-particle" : "", "family" : "Trono", "given" : "D", "non-dropping-particle" : "", "parse-names" : false, "suffix" : "" }, { "dropping-particle" : "", "family" : "Naldini", "given" : "L", "non-dropping-particle" : "", "parse-names" : false, "suffix" : "" } ], "container-title" : "J Virol", "edition" : "1998/10/10", "id" : "ITEM-1", "issue" : "11", "issued" : { "date-parts" : [ [ "1998" ] ] }, "note" : "Dull, T\nZufferey, R\nKelly, M\nMandel, R J\nNguyen, M\nTrono, D\nNaldini, L\nResearch Support, Non-U.S. Gov't\nUnited states\nJournal of virology\nJ Virol. 1998 Nov;72(11):8463-71.", "page" : "8463-8471", "title" : "A third-generation lentivirus vector with a conditional packaging system", "type" : "article-journal", "volume" : "72" }, "uris" : [ "http://www.mendeley.com/documents/?uuid=7c36cbf7-631f-4165-8635-c8dc2f1d7616" ] } ], "mendeley" : { "previouslyFormattedCitation" : "(Dull et al., 1998)" }, "properties" : { "noteIndex" : 0 }, "schema" : "https://github.com/citation-style-language/schema/raw/master/csl-citation.json" }</w:instrText>
      </w:r>
      <w:r w:rsidR="00122438">
        <w:fldChar w:fldCharType="separate"/>
      </w:r>
      <w:r>
        <w:rPr>
          <w:noProof/>
        </w:rPr>
        <w:t>(Dull et al., 1998)</w:t>
      </w:r>
      <w:r w:rsidR="00122438">
        <w:fldChar w:fldCharType="end"/>
      </w:r>
      <w:r>
        <w:t xml:space="preserve">. In particular, LVs offer comparable transgene expression at vector doses 3-4 logs lower than those of AAVs </w:t>
      </w:r>
      <w:r w:rsidR="00122438">
        <w:fldChar w:fldCharType="begin" w:fldLock="1"/>
      </w:r>
      <w:r w:rsidR="00994410">
        <w:instrText>ADDIN CSL_CITATION { "citationItems" : [ { "id" : "ITEM-1", "itemData" : { "DOI" : "awr149 [pii]\n10.1093/brain/awr149", "ISBN" : "1460-2156 (Electronic)\n0006-8950 (Linking)", "PMID" : "21712347", "abstract" : "The neuroprotective effect of the glial cell line-derived neurotrophic factor has been extensively studied in various toxic models of Parkinson's disease. However, it remains unclear whether this neurotrophic factor can protect against the toxicity induced by the aggregation-prone protein alpha-synuclein. Targeted overexpression of human wild-type alpha-synuclein in the nigrostriatal system, using adeno-associated viral vectors, causes a progressive degeneration of the nigral dopamine neurons and the development of axonal pathology in the striatum. In the present study, we investigated, using different paradigms of delivery, whether glial cell line-derived neurotrophic factor can protect against the neurodegenerative changes and the cellular stress induced by alpha-synuclein. We found that viral vector-mediated delivery of glial cell line-derived neurotrophic factor into substantia nigra and/or striatum, administered 2-3 weeks before alpha-synuclein, was inefficient in preventing the wild-type alpha-synuclein-induced loss of dopamine neurons and terminals. In addition, glial cell line-derived neurotrophic factor overexpression did not ameliorate the behavioural deficit in this rat model of Parkinson's disease. Quantification of striatal alpha-synuclein-positive aggregates revealed that glial cell line-derived neurotrophic factor had no effect on alpha-synuclein aggregation. These data provide the evidence for the lack of neuroprotective effect of glial cell line-derived neurotrophic factor against the toxicity of human wild-type alpha-synuclein in an in vivo model of Parkinson's disease. The difference in neuroprotective efficacy of glial cell line-derived neurotrophic factor seen in our model and the commonly used neurotoxin models of Parkinson's disease, raises important issues pertinent to the interpretation of the results obtained in preclinical models of Parkinson's disease, and their relevance for the therapeutic use glial cell line-derived neurotrophic factor in patients with Parkinson's disease.", "author" : [ { "dropping-particle" : "", "family" : "Decressac", "given" : "M", "non-dropping-particle" : "", "parse-names" : false, "suffix" : "" }, { "dropping-particle" : "", "family" : "Ulusoy", "given" : "A", "non-dropping-particle" : "", "parse-names" : false, "suffix" : "" }, { "dropping-particle" : "", "family" : "Mattsson", "given" : "B", "non-dropping-particle" : "", "parse-names" : false, "suffix" : "" }, { "dropping-particle" : "", "family" : "Georgievska", "given" : "B", "non-dropping-particle" : "", "parse-names" : false, "suffix" : "" }, { "dropping-particle" : "", "family" : "Romero-Ramos", "given" : "M", "non-dropping-particle" : "", "parse-names" : false, "suffix" : "" }, { "dropping-particle" : "", "family" : "Kirik", "given" : "D", "non-dropping-particle" : "", "parse-names" : false, "suffix" : "" }, { "dropping-particle" : "", "family" : "Bjorklund", "given" : "A", "non-dropping-particle" : "", "parse-names" : false, "suffix" : "" } ], "container-title" : "Brain", "edition" : "2011/06/30", "id" : "ITEM-1", "issue" : "Pt 8", "issued" : { "date-parts" : [ [ "2011" ] ] }, "note" : "Decressac, Mickael\nUlusoy, Ayse\nMattsson, Bengt\nGeorgievska, Biljana\nRomero-Ramos, Marina\nKirik, Deniz\nBjorklund, Anders\nResearch Support, Non-U.S. Gov't\nEngland\nBrain : a journal of neurology\nBrain. 2011 Aug;134(Pt 8):2302-11. Epub 2011 Jun 28.", "page" : "2302-2311", "title" : "GDNF fails to exert neuroprotection in a rat alpha-synuclein model of Parkinson's disease", "type" : "article-journal", "volume" : "134" }, "uris" : [ "http://www.mendeley.com/documents/?uuid=9105cd4a-bfa2-4f32-a4e3-79f20926f552" ] }, { "id" : "ITEM-2", "itemData" : { "DOI" : "10.1038/gt.2011.71", "ISSN" : "1476-5462", "PMID" : "21562590", "abstract" : "The corticospinal tract (CST) is extensively used as a model system for assessing potential therapies to enhance neuronal regeneration and functional recovery following spinal cord injury (SCI). However, efficient transduction of the CST is challenging and remains to be optimised. Recombinant adeno-associated viral (AAV) vectors and integration-deficient lentiviral vectors are promising therapeutic delivery systems for gene therapy to the central nervous system (CNS). In the present study the cellular tropism and transduction efficiency of seven AAV vector serotypes (AAV1, 2, 3, 4, 5, 6, 8) and an integration-deficient lentiviral vector were assessed for their ability to transduce corticospinal neurons (CSNs) following intracortical injection. AAV1 was identified as the optimal serotype for transducing cortical and CSNs with green fluorescent protein (GFP) expression detectable in fibres projecting through the dorsal CST (dCST) of the cervical spinal cord. In contrast, AAV3 and AAV4 demonstrated a low efficacy for transducing CNS cells and AAV8 presented a potential tropism for oligodendrocytes. Furthermore, it was shown that neither AAV nor lentiviral vectors generate a significant microglial response. The identification of AAV1 as the optimal serotype for transducing CSNs should facilitate the design of future gene therapy strategies targeting the CST for the treatment of SCI.", "author" : [ { "dropping-particle" : "", "family" : "Hutson", "given" : "T H", "non-dropping-particle" : "", "parse-names" : false, "suffix" : "" }, { "dropping-particle" : "", "family" : "Verhaagen", "given" : "J", "non-dropping-particle" : "", "parse-names" : false, "suffix" : "" }, { "dropping-particle" : "", "family" : "Y\u00e1\u00f1ez-Mu\u00f1oz", "given" : "R J", "non-dropping-particle" : "", "parse-names" : false, "suffix" : "" }, { "dropping-particle" : "", "family" : "Moon", "given" : "L D F", "non-dropping-particle" : "", "parse-names" : false, "suffix" : "" } ], "container-title" : "Gene therapy", "id" : "ITEM-2", "issue" : "1", "issued" : { "date-parts" : [ [ "2012", "1" ] ] }, "page" : "49-60", "title" : "Corticospinal tract transduction: a comparison of seven adeno-associated viral vector serotypes and a non-integrating lentiviral vector.", "type" : "article-journal", "volume" : "19" }, "uris" : [ "http://www.mendeley.com/documents/?uuid=e51818e7-c028-4875-9d1a-1095bc03ef14" ] } ], "mendeley" : { "previouslyFormattedCitation" : "(Decressac et al., 2011; Hutson et al., 2012)" }, "properties" : { "noteIndex" : 0 }, "schema" : "https://github.com/citation-style-language/schema/raw/master/csl-citation.json" }</w:instrText>
      </w:r>
      <w:r w:rsidR="00122438">
        <w:fldChar w:fldCharType="separate"/>
      </w:r>
      <w:r w:rsidRPr="00C1623A">
        <w:rPr>
          <w:noProof/>
        </w:rPr>
        <w:t>(Decressac et al., 2011; Hutson et al., 2012)</w:t>
      </w:r>
      <w:r w:rsidR="00122438">
        <w:fldChar w:fldCharType="end"/>
      </w:r>
      <w:r>
        <w:t xml:space="preserve">. However, a significant obstacle in the routine clinical use of LVs is the potential of insertional mutagenesis </w:t>
      </w:r>
      <w:r w:rsidR="00122438">
        <w:fldChar w:fldCharType="begin" w:fldLock="1"/>
      </w:r>
      <w:r w:rsidR="00994410">
        <w:instrText>ADDIN CSL_CITATION { "citationItems" : [ { "id" : "ITEM-1", "itemData" : { "DOI" : "10.1038/mt.2011.289", "ISSN" : "1525-0024", "PMID" : "22252453", "abstract" : "\u03b3-Retroviral and lentiviral vectors allow the permanent integration of a therapeutic transgene in target cells and have provided in the last decade a delivery platform for several successful gene therapy (GT) clinical approaches. However, the occurrence of adverse events due to insertional mutagenesis in GT treated patients poses a strong challenge to the scientific community to identify the mechanisms at the basis of vector-driven genotoxicity. Along the last decade, the study of retroviral integration sites became a fundamental tool to monitor vector-host interaction in patients overtime. This review is aimed at critically revising the data derived from insertional profiling, with a particular focus on the evidences collected from GT clinical trials. We discuss the controversies and open issues associated to the interpretation of integration site analysis during patient's follow up, with an update on the latest results derived from the use of high-throughput technologies. Finally, we provide a perspective on the future technical development and on the application of these studies to address broader biological questions, from basic virology to human hematopoiesis.", "author" : [ { "dropping-particle" : "", "family" : "Biasco", "given" : "Luca", "non-dropping-particle" : "", "parse-names" : false, "suffix" : "" }, { "dropping-particle" : "", "family" : "Baricordi", "given" : "Cristina", "non-dropping-particle" : "", "parse-names" : false, "suffix" : "" }, { "dropping-particle" : "", "family" : "Aiuti", "given" : "Alessandro", "non-dropping-particle" : "", "parse-names" : false, "suffix" : "" } ], "container-title" : "Molecular therapy : the journal of the American Society of Gene Therapy", "id" : "ITEM-1", "issue" : "4", "issued" : { "date-parts" : [ [ "2012", "4" ] ] }, "page" : "709-16", "publisher" : "Nature Publishing Group", "title" : "Retroviral integrations in gene therapy trials.", "type" : "article-journal", "volume" : "20" }, "uris" : [ "http://www.mendeley.com/documents/?uuid=c06f34c1-f5a6-4696-a01b-4b4d5ff0816a" ] } ], "mendeley" : { "previouslyFormattedCitation" : "(Biasco et al., 2012)" }, "properties" : { "noteIndex" : 0 }, "schema" : "https://github.com/citation-style-language/schema/raw/master/csl-citation.json" }</w:instrText>
      </w:r>
      <w:r w:rsidR="00122438">
        <w:fldChar w:fldCharType="separate"/>
      </w:r>
      <w:r>
        <w:rPr>
          <w:noProof/>
        </w:rPr>
        <w:t>(Biasco et al., 2012)</w:t>
      </w:r>
      <w:r w:rsidR="00122438">
        <w:fldChar w:fldCharType="end"/>
      </w:r>
      <w:r>
        <w:t xml:space="preserve">. Such risk fortunately can be overcome by an inhibition in vector integration that has been developed in IDLVs </w:t>
      </w:r>
      <w:r w:rsidR="00122438">
        <w:fldChar w:fldCharType="begin" w:fldLock="1"/>
      </w:r>
      <w:r w:rsidR="00994410">
        <w:instrText>ADDIN CSL_CITATION { "citationItems" : [ { "id" : "ITEM-1", "itemData" : { "DOI" : "mt2009122 [pii] 10.1038/mt.2009.122", "ISBN" : "1525-0024 (Electronic) 1525-0016 (Linking)", "PMID" : "19491821", "abstract" : "Lentiviral vectors are very efficient at transducing dividing and quiescent cells, which makes them highly useful tools for genetic analysis and gene therapy. Traditionally this efficiency was considered dependent on provirus integration in the host cell genome; however, recent results have challenged this view. So called integration-deficient lentiviral vectors (IDLVs) can be produced through the use of integrase mutations that specifically prevent proviral integration, resulting in the generation of increased levels of circular vector episomes in transduced cells. These lentiviral episomes lack replication signals and are gradually lost by dilution in dividing cells, but are stable in quiescent cells. Compared to integrating lentivectors, IDLVs have a greatly reduced risk of causing insertional mutagenesis and a lower risk of generating replication-competent recombinants (RCRs). IDLVs can mediate transient gene expression in proliferating cells, stable expression in nondividing cells in vitro and in vivo, specific immune responses, RNA interference, homologous recombination (gene repair, knock-in, and knock-out), site-specific recombination, and transposition. IDLVs can be converted into replicating episomes, suggesting that if a clinically applicable system can be developed they would also become highly appropriate for stable transduction of proliferating tissues in therapeutic applications.", "author" : [ { "dropping-particle" : "", "family" : "Wanisch", "given" : "K", "non-dropping-particle" : "", "parse-names" : false, "suffix" : "" }, { "dropping-particle" : "", "family" : "Y\u00e1\u00f1ez-Mu\u00f1oz", "given" : "R J", "non-dropping-particle" : "", "parse-names" : false, "suffix" : "" } ], "container-title" : "Mol Ther", "edition" : "2009/06/06", "id" : "ITEM-1", "issue" : "8", "issued" : { "date-parts" : [ [ "2009" ] ] }, "note" : "Wanisch, Klaus\nYanez-Munoz, Rafael J\nMedical Research Council/United Kingdom\nResearch Support, Non-U.S. Gov't\nReview\nUnited States\nMolecular therapy : the journal of the American Society of Gene Therapy\nMol Ther. 2009 Aug;17(8):1316-32. Epub 2009 Jun 2.", "page" : "1316-1332", "title" : "Integration-deficient lentiviral vectors: a slow coming of age", "type" : "article-journal", "volume" : "17" }, "uris" : [ "http://www.mendeley.com/documents/?uuid=798a641a-7ed3-49db-909c-04682eea1fc3" ] }, { "id" : "ITEM-2", "itemData" : { "DOI" : "10.1038/gt.2009.135", "ISSN" : "1476-5462", "PMID" : "19847206", "abstract" : "Lentiviral vectors (LVs) offer the advantages of a large packaging capacity, broad cell tropism or specific cell-type targeting through pseudotyping, and long-term expression from integrated gene cassettes. However, transgene integration carries a risk of disrupting gene expression through insertional mutagenesis and may not be required for all applications. A non-integrating LV may be beneficial in cases in which transient gene expression is desired. Several recent publications outline the development and initial biological characterization of such vectors. Here, we discuss the potential applications and new directions for the development of integration-defective LVs.", "author" : [ { "dropping-particle" : "", "family" : "Banasik", "given" : "M B", "non-dropping-particle" : "", "parse-names" : false, "suffix" : "" }, { "dropping-particle" : "", "family" : "McCray", "given" : "P B", "non-dropping-particle" : "", "parse-names" : false, "suffix" : "" } ], "container-title" : "Gene therapy", "id" : "ITEM-2", "issue" : "2", "issued" : { "date-parts" : [ [ "2010", "2" ] ] }, "page" : "150-7", "title" : "Integrase-defective lentiviral vectors: progress and applications.", "type" : "article-journal", "volume" : "17" }, "uris" : [ "http://www.mendeley.com/documents/?uuid=0586b28e-b251-40a4-9185-dd1bd1bc1eef" ] } ], "mendeley" : { "previouslyFormattedCitation" : "(Wanisch and Y\u00e1\u00f1ez-Mu\u00f1oz, 2009; Banasik and McCray, 2010)" }, "properties" : { "noteIndex" : 0 }, "schema" : "https://github.com/citation-style-language/schema/raw/master/csl-citation.json" }</w:instrText>
      </w:r>
      <w:r w:rsidR="00122438">
        <w:fldChar w:fldCharType="separate"/>
      </w:r>
      <w:r w:rsidRPr="007C62C3">
        <w:rPr>
          <w:noProof/>
        </w:rPr>
        <w:t>(Wanisch and Yáñez-Muñoz, 2009; Banasik and McCray, 2010)</w:t>
      </w:r>
      <w:r w:rsidR="00122438">
        <w:fldChar w:fldCharType="end"/>
      </w:r>
      <w:r>
        <w:t xml:space="preserve">. </w:t>
      </w:r>
    </w:p>
    <w:p w:rsidR="005D7C73" w:rsidRDefault="005D7C73" w:rsidP="005D7C73">
      <w:r>
        <w:rPr>
          <w:szCs w:val="24"/>
        </w:rPr>
        <w:t>Hence</w:t>
      </w:r>
      <w:r w:rsidRPr="00FC6B18">
        <w:rPr>
          <w:szCs w:val="24"/>
        </w:rPr>
        <w:t>,</w:t>
      </w:r>
      <w:r>
        <w:rPr>
          <w:rFonts w:cs="AdvTT6120e2aa"/>
          <w:bCs/>
          <w:color w:val="000000"/>
          <w:lang w:eastAsia="en-GB"/>
        </w:rPr>
        <w:t xml:space="preserve"> IDLVs emerge as an attractive system for PD gene therapy. </w:t>
      </w:r>
      <w:r w:rsidR="001B7B8C">
        <w:rPr>
          <w:rFonts w:cs="AdvTT6120e2aa"/>
          <w:bCs/>
          <w:color w:val="000000"/>
          <w:lang w:eastAsia="en-GB"/>
        </w:rPr>
        <w:t>One</w:t>
      </w:r>
      <w:r>
        <w:rPr>
          <w:rFonts w:cs="AdvTT6120e2aa"/>
          <w:bCs/>
          <w:color w:val="000000"/>
          <w:lang w:eastAsia="en-GB"/>
        </w:rPr>
        <w:t xml:space="preserve"> concern in the use of IDLVs is possible vector dilution following cell division. This is obvious the main drawback of IDLVs but recombinant AAVs used in gene therapy have t</w:t>
      </w:r>
      <w:r w:rsidR="001B7B8C">
        <w:rPr>
          <w:rFonts w:cs="AdvTT6120e2aa"/>
          <w:bCs/>
          <w:color w:val="000000"/>
          <w:lang w:eastAsia="en-GB"/>
        </w:rPr>
        <w:t>he same disadvantage. Importantly</w:t>
      </w:r>
      <w:r>
        <w:rPr>
          <w:rFonts w:cs="AdvTT6120e2aa"/>
          <w:bCs/>
          <w:color w:val="000000"/>
          <w:lang w:eastAsia="en-GB"/>
        </w:rPr>
        <w:t xml:space="preserve">, the adult CNS </w:t>
      </w:r>
      <w:r>
        <w:rPr>
          <w:rFonts w:cs="AdvTT6120e2aa"/>
          <w:bCs/>
          <w:color w:val="000000"/>
          <w:lang w:eastAsia="en-GB"/>
        </w:rPr>
        <w:lastRenderedPageBreak/>
        <w:t>environment is generally quiescent; the s</w:t>
      </w:r>
      <w:r>
        <w:t xml:space="preserve">timulation of glia proliferation as shown here has been suggested to be temporary </w:t>
      </w:r>
      <w:r w:rsidR="00122438">
        <w:fldChar w:fldCharType="begin" w:fldLock="1"/>
      </w:r>
      <w:r w:rsidR="00994410">
        <w:instrText>ADDIN CSL_CITATION { "citationItems" : [ { "id" : "ITEM-1",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1",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mendeley" : { "previouslyFormattedCitation" : "(Drinkut et al., 2012)" }, "properties" : { "noteIndex" : 0 }, "schema" : "https://github.com/citation-style-language/schema/raw/master/csl-citation.json" }</w:instrText>
      </w:r>
      <w:r w:rsidR="00122438">
        <w:fldChar w:fldCharType="separate"/>
      </w:r>
      <w:r w:rsidRPr="00C1623A">
        <w:rPr>
          <w:noProof/>
        </w:rPr>
        <w:t>(Drinkut et al., 2012)</w:t>
      </w:r>
      <w:r w:rsidR="00122438">
        <w:fldChar w:fldCharType="end"/>
      </w:r>
      <w:r>
        <w:t xml:space="preserve"> and is rarely observed in the pathophysiology of PD </w:t>
      </w:r>
      <w:r w:rsidR="00122438">
        <w:fldChar w:fldCharType="begin" w:fldLock="1"/>
      </w:r>
      <w:r w:rsidR="00994410">
        <w:instrText>ADDIN CSL_CITATION { "citationItems" : [ { "id" : "ITEM-1", "itemData" : { "ISSN" : "0306-4522", "PMID" : "10658622", "abstract" : "Virtually any neurological disorder leads to activation of resident microglia and invasion of blood-borne macrophages, which are accompanied by an increase in number and change in phenotype of astrocytes, a phenomenon generally termed reactive astrocytosis. One of the functions attributed to activation of astrocytes is thought to involve restoration of tissue damage. Hitherto, the role of astrocytes in the inflammatory reaction occurring in Parkinson's disease has not received much attention. In the present study, we examined the inflammatory events in autopsies of the substantia nigra and putamen from Parkinson's disease patients using age-matched autopsies from normal patients as controls. In the substantia nigra, activation of microglia was consistently observed in all Parkinson's disease autopsies as verified from immunohistochemical detection of CR3/43 and ferritin. Activation of resident microglia was not observed in the putamen. No differences were observed between controls and Parkinson's disease autopsies from the substantia nigra and putamen, in terms of distribution, cellular density or cellular morphology of astrocytes stained for glial fibrillary acidic protein or metallothioneins I and II, the latter sharing high affinity for metal ions and known to be induced in reactive astrocytes, possibly to exert anti-oxidative effects. Together, these findings indicate that the inflammatory process in Parkinson's disease is characterized by activation of resident microglia without reactive astrocytosis, suggesting that the progressive loss of dopaminergic neurons in Parkinson's disease is an ongoing neurodegenerative process with a minimum of involvement of the surrounding nervous tissue. The absence of reactive astrocytosis in Parkinson's disease contrasts what follows in virtually any other neurological disorder and may indicate that the inflammatory process in Parkinson's disease is a unique phenomenon.", "author" : [ { "dropping-particle" : "", "family" : "Mirza", "given" : "B", "non-dropping-particle" : "", "parse-names" : false, "suffix" : "" }, { "dropping-particle" : "", "family" : "Hadberg", "given" : "H", "non-dropping-particle" : "", "parse-names" : false, "suffix" : "" }, { "dropping-particle" : "", "family" : "Thomsen", "given" : "P", "non-dropping-particle" : "", "parse-names" : false, "suffix" : "" }, { "dropping-particle" : "", "family" : "Moos", "given" : "T", "non-dropping-particle" : "", "parse-names" : false, "suffix" : "" } ], "container-title" : "Neuroscience", "id" : "ITEM-1", "issue" : "2", "issued" : { "date-parts" : [ [ "2000", "1" ] ] }, "page" : "425-32", "title" : "The absence of reactive astrocytosis is indicative of a unique inflammatory process in Parkinson's disease.", "type" : "article-journal", "volume" : "95" }, "uris" : [ "http://www.mendeley.com/documents/?uuid=d601fc93-3817-4692-a5a1-aa15c339ed68" ] } ], "mendeley" : { "previouslyFormattedCitation" : "(Mirza et al., 2000)" }, "properties" : { "noteIndex" : 0 }, "schema" : "https://github.com/citation-style-language/schema/raw/master/csl-citation.json" }</w:instrText>
      </w:r>
      <w:r w:rsidR="00122438">
        <w:fldChar w:fldCharType="separate"/>
      </w:r>
      <w:r w:rsidRPr="00C1623A">
        <w:rPr>
          <w:noProof/>
        </w:rPr>
        <w:t>(Mirza et al., 2000)</w:t>
      </w:r>
      <w:r w:rsidR="00122438">
        <w:fldChar w:fldCharType="end"/>
      </w:r>
      <w:r>
        <w:t xml:space="preserve">. However, to provide a strong support for IDLVs as a standard vector system for PD therapy, there is an essential need for reassessing transduction efficiency and tolerability of IDLVs with an extension of testing time. In such experiments, the levels of transgene expressed from IDLVs will be quantified at different time points. These should be after vector transduction, prior to lesion-induced neuronal death, after the lesion, and then at regular time points. By doing this, </w:t>
      </w:r>
      <w:r w:rsidR="001612E5">
        <w:t xml:space="preserve">it is expected that </w:t>
      </w:r>
      <w:r>
        <w:t xml:space="preserve">IDLV-driven expression </w:t>
      </w:r>
      <w:r w:rsidR="001A1FD0">
        <w:t>will reduce</w:t>
      </w:r>
      <w:r>
        <w:t xml:space="preserve"> (in comparison with IPLVs) following vector transduction and lesion but the decrease will cease once activated glial cells return to their resting states. The remaining levels will then maintain and in case of GDNF, for example, will provide therapeutic effects for the investigation duration. </w:t>
      </w:r>
    </w:p>
    <w:p w:rsidR="002E105A" w:rsidRDefault="001A1FD0" w:rsidP="002E105A">
      <w:r>
        <w:t>T</w:t>
      </w:r>
      <w:r w:rsidR="005D7C73">
        <w:t xml:space="preserve">o examine protective effects of neurotrophic factors, this study administered vectors expressing neurotrophic factor (IGF-1/GDNF) </w:t>
      </w:r>
      <w:r w:rsidR="00B61370">
        <w:t>two</w:t>
      </w:r>
      <w:r w:rsidR="005D7C73">
        <w:t xml:space="preserve"> weeks prior to performing toxin-induced selective degeneration of dopaminergic neurons</w:t>
      </w:r>
      <w:r>
        <w:t xml:space="preserve">, as previously described </w:t>
      </w:r>
      <w:r w:rsidR="00122438">
        <w:fldChar w:fldCharType="begin" w:fldLock="1"/>
      </w:r>
      <w:r w:rsidR="00994410">
        <w:instrText>ADDIN CSL_CITATION { "citationItems" : [ { "id" : "ITEM-1", "itemData" : { "DOI" : "10.1016/j.nbd.2013.04.011", "ISSN" : "1095-953X", "PMID" : "23631873", "abstract" : "This paper reassesses the currently accepted viewpoint that targeting the terminal fields (i.e. striatum) of degenerating nigrostriatal dopamine neurons with neurotrophic factors in Parkinson's disease (PD) is sufficient for achieving an optimal neurotrophic response. Recent insight indicating that PD is an axonopathy characterized by axonal transport deficits prompted this effort. We tested whether a significantly greater neurotrophic response might be induced in SN neurons when the neurotrophic factor neurturin (NRTN) is also targeted to the substantia nigra (SN), compared to the more conventional, striatum-only target. While recognizing the importance of maintaining the integrity of nigrostriatal fibers and terminals (especially for achieving optimal function), we refocused attention to the fate of SN neurons. Under conditions of axonal degeneration and neuronal transport deficits, this component of the nigrostriatal system is most vulnerable to the lack of neurotrophic exposure following striatal-only delivery. Given the location of repair genes induced by neurotrophic factors, achieving adequate neurotrophic exposure to the SN neurons is essential for an optimal neurotrophic response, while the survival of these neurons is essential to the very survival of the fibers. Two separate studies were performed using the 6-OHDA model of nigrostriatal degeneration, in conjunction with delivery of the viral vector AAV2-NRTN (CERE-120) to continuously express NRTN to either striatum or nigra alone or combined striatal/nigral exposure, including conditions of ongoing axonopathy. These studies provide additional insight for reinterpreting past animal neurotrophic/6-OHDA studies conducted under conditions where axon transport deficiencies were generally not accounted for, which suggested that targeting the striatum was both necessary and sufficient. The current data demonstrate that delivering NRTN directly to the SN produces 1) expanded NRTN distribution within the terminal field and cell bodies of targeted nigrostriatal neurons, 2) enhanced intracellular neurotrophic factor signaling in the nigrostriatal neurons, and 3) produced greater numbers of surviving dopamine neurons against 6-OHDA-induced toxicity, particularly under the conditions of active axonopathy. Thus, these data provide empirical support that targeting the SN with neurotrophic factors (in addition to striatum) may help enhance the neurotrophic response in midbrain neurons, particularly under co\u2026", "author" : [ { "dropping-particle" : "", "family" : "Herzog", "given" : "Christopher D", "non-dropping-particle" : "", "parse-names" : false, "suffix" : "" }, { "dropping-particle" : "", "family" : "Brown", "given" : "Lamar", "non-dropping-particle" : "", "parse-names" : false, "suffix" : "" }, { "dropping-particle" : "", "family" : "Kruegel", "given" : "Brian R", "non-dropping-particle" : "", "parse-names" : false, "suffix" : "" }, { "dropping-particle" : "", "family" : "Wilson", "given" : "Alistair", "non-dropping-particle" : "", "parse-names" : false, "suffix" : "" }, { "dropping-particle" : "", "family" : "Tansey", "given" : "Mal\u00fa G", "non-dropping-particle" : "", "parse-names" : false, "suffix" : "" }, { "dropping-particle" : "", "family" : "Gage", "given" : "Fred H", "non-dropping-particle" : "", "parse-names" : false, "suffix" : "" }, { "dropping-particle" : "", "family" : "Johnson", "given" : "Eugene M", "non-dropping-particle" : "", "parse-names" : false, "suffix" : "" }, { "dropping-particle" : "", "family" : "Bartus", "given" : "Raymond T", "non-dropping-particle" : "", "parse-names" : false, "suffix" : "" } ], "container-title" : "Neurobiology of disease", "id" : "ITEM-1", "issued" : { "date-parts" : [ [ "2013", "4", "28" ] ] }, "page" : "38-48", "publisher" : "Elsevier Inc.", "title" : "Enhanced neurotrophic distribution, cell signaling and neuroprotection following substantia nigral versus striatal delivery of AAV2-NRTN (CERE-120).", "type" : "article-journal", "volume" : "58C" }, "uris" : [ "http://www.mendeley.com/documents/?uuid=19594ba5-3e99-4833-8a9e-c9533051af9c" ] }, { "id" : "ITEM-2", "itemData" : { "DOI" : "S0969-9961(11)00198-7 [pii]\n10.1016/j.nbd.2011.05.026", "ISBN" : "1095-953X (Electronic)\n0969-9961 (Linking)", "PMID" : "21704161", "abstract" : "Recent analyses of autopsied brains from subjects previously administered AAV2-neurturin (NRTN) gene transfer argues that optimizing the effects of neurotrophic factors in Parkinson's disease (PD) likely requires delivery to both the degenerating cell bodies (in substantia nigra) and their terminals (in striatum). Prior to implementing this novel dosing paradigm in humans, we conducted eight nonclinical experiments with three general objectives: (1) evaluate the feasibility, safety and effectiveness of targeting the substantia nigra (SN) with AAV2-NRTN, (2) better understand and appraise recent warnings of serious weight loss that might occur with targeting the SN with neurotrophic factors, and (3) define an appropriate dose of AAV2-NRTN that should safely and effectively cover the SN in PD patients. Toward these ends, we first determined SN volume for rats, monkeys and humans, and employed these values to calculate comparable dose equivalents for each species by scaling each dose, based on relative SN volume. Using this information, we next injected AAV2-GFP to monkey SN to quantify AAV2-vector distribution and confirm reasonable SN coverage. We then selected and administered a ~200-fold range of AAV2-NRTN doses (and a single AAV2-GDNF dose) to rat SN, producing a wide range of protein expression. In contrast to recent warnings regarding nigra targeting, no dose produced any serious side effects or toxicity, though we replicated the modest reduction in weight gain reported by others with the highest AAV2-NRTN and the AAV2-GDNF dose. A dose-related increase in NRTN expression was seen, with the lower doses limiting NRTN to the peri-SN and the highest dose producing mistargeted NRTN well outside the SN. We then demonstrated that the reduction in weight gain following excessive-doses can be dissociated from NRTN in the targeted SN, and is linked to mistargeted NRTN in the diencephalon. We also showed that prior destruction of the dopaminergic SN neurons via 6-OHDA had no impact on the weight loss phenomenon, further dissociating neurotrophic exposure to the SN as the culprit for weight changes. Finally, low AAV2-NRTN doses provided significant neuroprotection against 6-OHDA toxicity, establishing a wide therapeutic index for nigral targeting. These data support targeting the SN with AAV2-NRTN in PD patients, demonstrating that properly targeted and scaled AAV2-NRTN provides safe and effective NRTN expression. They also provided the means to define an appr\u2026", "author" : [ { "dropping-particle" : "", "family" : "Bartus", "given" : "R T", "non-dropping-particle" : "", "parse-names" : false, "suffix" : "" }, { "dropping-particle" : "", "family" : "Brown", "given" : "L", "non-dropping-particle" : "", "parse-names" : false, "suffix" : "" }, { "dropping-particle" : "", "family" : "Wilson", "given" : "A", "non-dropping-particle" : "", "parse-names" : false, "suffix" : "" }, { "dropping-particle" : "", "family" : "Kruegel", "given" : "B", "non-dropping-particle" : "", "parse-names" : false, "suffix" : "" }, { "dropping-particle" : "", "family" : "Siffert", "given" : "J", "non-dropping-particle" : "", "parse-names" : false, "suffix" : "" }, { "dropping-particle" : "", "family" : "Johnson  Jr.", "given" : "E M", "non-dropping-particle" : "", "parse-names" : false, "suffix" : "" }, { "dropping-particle" : "", "family" : "Kordower", "given" : "J H", "non-dropping-particle" : "", "parse-names" : false, "suffix" : "" }, { "dropping-particle" : "", "family" : "Herzog", "given" : "C D", "non-dropping-particle" : "", "parse-names" : false, "suffix" : "" } ], "container-title" : "Neurobiol Dis", "edition" : "2011/06/28", "id" : "ITEM-2", "issue" : "1", "issued" : { "date-parts" : [ [ "2011" ] ] }, "note" : "Bartus, Raymond T\nBrown, Lamar\nWilson, Alistair\nKruegel, Brian\nSiffert, Joao\nJohnson, Eugene M Jr\nKordower, Jeffrey H\nHerzog, Christopher D\nUnited States\nNeurobiology of disease\nNeurobiol Dis. 2011 Oct;44(1):38-52. Epub 2011 Jun 17.", "page" : "38-52", "title" : "Properly scaled and targeted AAV2-NRTN (neurturin) to the substantia nigra is safe, effective and causes no weight loss: support for nigral targeting in Parkinson's disease", "type" : "article-journal", "volume" : "44" }, "uris" : [ "http://www.mendeley.com/documents/?uuid=c6904fda-b161-49a7-8823-9d3f331e6733" ] }, { "id" : "ITEM-3", "itemData" : { "DOI" : "S0006-8993(05)00791-2 [pii]\n10.1016/j.brainres.2005.05.072", "ISBN" : "0006-8993 (Print)\n0006-8993 (Linking)", "PMID" : "16018990", "abstract" : "Both glial cell line-derived neurotrophic factor (GDNF) and brain-derived neurotrophic factor (BDNF) can protect nigrostriatal dopaminergic neurons from neurotoxins in rodent and monkey models of Parkinson's disease (PD). These two neurotrophic factors are usually tested individually. This study was designed to compare GDNF, BDNF, or both, for their capabilities to correct behavioral deficits and protect nigrostriatal dopaminergic neurons in a rat model of PD. Gene transfer used a helper virus-free Herpes Simplex Virus (HSV-1) vector system and a modified neurofilament heavy gene promoter that supports long-term expression in forebrain neurons. Rats received unilateral intrastriatal injections of HSV-1 vectors that express either GDNF or BDNF, or both vectors, followed by intrastriatal injections of 6-hydroxydopamine (6-OHDA). Recombinant GDNF or BDNF was detected in striatal neurons in rats sacrificed at 7 months after gene transfer. Of note, GDNF was significantly more effective than BDNF for both correcting behavioral deficits and protecting nigrostriatal dopaminergic neurons. Expression of both neurotrophic factors was no more effective than expression of only GDNF. These results suggest that GDNF is more effective than BDNF for correcting the rat model of PD, and that there are no detectable benefits from expressing both of these neurotrophic factors.", "author" : [ { "dropping-particle" : "", "family" : "Sun", "given" : "M", "non-dropping-particle" : "", "parse-names" : false, "suffix" : "" }, { "dropping-particle" : "", "family" : "Kong", "given" : "L", "non-dropping-particle" : "", "parse-names" : false, "suffix" : "" }, { "dropping-particle" : "", "family" : "Wang", "given" : "X", "non-dropping-particle" : "", "parse-names" : false, "suffix" : "" }, { "dropping-particle" : "", "family" : "Lu", "given" : "X G", "non-dropping-particle" : "", "parse-names" : false, "suffix" : "" }, { "dropping-particle" : "", "family" : "Gao", "given" : "Q", "non-dropping-particle" : "", "parse-names" : false, "suffix" : "" }, { "dropping-particle" : "", "family" : "Geller", "given" : "A I", "non-dropping-particle" : "", "parse-names" : false, "suffix" : "" } ], "container-title" : "Brain Res", "edition" : "2005/07/16", "id" : "ITEM-3", "issue" : "2", "issued" : { "date-parts" : [ [ "2005" ] ] }, "note" : "Sun, Mei\nKong, Lingxin\nWang, Xiaodan\nLu, Xiu-gui\nGao, Qingsheng\nGeller, Alfred I\nAG021193/AG/NIA NIH HHS/United States\nAG16777/AG/NIA NIH HHS/United States\nAG20177/AG/NIA NIH HHS/United States\nNS045855/NS/NINDS NIH HHS/United States\nNS42016/NS/NINDS NIH HHS/United States\nR01 AG016777-05/AG/NIA NIH HHS/United States\nR01 AG021193-03/AG/NIA NIH HHS/United States\nR01 NS043107-04/NS/NINDS NIH HHS/United States\nR01 NS045855-03/NS/NINDS NIH HHS/United States\nComparative Study\nResearch Support, N.I.H., Extramural\nResearch Support, U.S. Gov't, Non-P.H.S.\nResearch Support, U.S. Gov't, P.H.S.\nNetherlands\nBrain research\nBrain Res. 2005 Aug 9;1052(2):119-29.", "page" : "119-129", "title" : "Comparison of the capability of GDNF, BDNF, or both, to protect nigrostriatal neurons in a rat model of Parkinson's disease", "type" : "article-journal", "volume" : "1052" }, "uris" : [ "http://www.mendeley.com/documents/?uuid=8b9129b4-9c7d-4093-9ca6-c4302385d81d" ] }, { "id" : "ITEM-4", "itemData" : { "ISBN" : "0027-8424 (Print)\n0027-8424 (Linking)", "PMID" : "9238061", "abstract" : "Glial-cell-line-derived neurotrophic factor (GDNF) is a potent neurotrophic factor for adult nigral dopamine neurons in vivo. GDNF has both protective and restorative effects on the nigro-striatal dopaminergic (DA) system in animal models of Parkinson disease. Appropriate administration of this factor is essential for the success of its clinical application. Since it cannot cross the blood-brain barrier, a gene transfer method may be appropriate for delivery of the trophic factor to DA cells. We have constructed a recombinant adenovirus (Ad) encoding GDNF and injected it into rat striatum to make use of its ability to infect neurons and to be retrogradely transported by DA neurons. Ad-GDNF was found to drive production of large amounts of GDNF, as quantified by ELISA. The GDNF produced after gene transfer was biologically active: it increased the survival and differentiation of DA neurons in vitro. To test the efficacy of the Ad-mediated GDNF gene transfer in vivo, we used a progressive lesion model of Parkinson disease. Rats received injections unilaterally into their striatum first of Ad and then 6 days later of 6-hydroxydopamine. We found that mesencephalic nigral dopamine neurons of animals treated with the Ad-GDNF were protected, whereas those of animals treated with the Ad-beta-galactosidase were not. This protection was associated with a difference in motor function: amphetamine-induced turning was much lower in animals that received the Ad-GDNF than in the animals that received Ad-beta-galactosidase. This finding may have implications for the development of a treatment for Parkinson disease based on the use of neurotrophic factors.", "author" : [ { "dropping-particle" : "", "family" : "Bilang-Bleuel", "given" : "A", "non-dropping-particle" : "", "parse-names" : false, "suffix" : "" }, { "dropping-particle" : "", "family" : "Revah", "given" : "F", "non-dropping-particle" : "", "parse-names" : false, "suffix" : "" }, { "dropping-particle" : "", "family" : "Colin", "given" : "P", "non-dropping-particle" : "", "parse-names" : false, "suffix" : "" }, { "dropping-particle" : "", "family" : "Locquet", "given" : "I", "non-dropping-particle" : "", "parse-names" : false, "suffix" : "" }, { "dropping-particle" : "", "family" : "Robert", "given" : "J J", "non-dropping-particle" : "", "parse-names" : false, "suffix" : "" }, { "dropping-particle" : "", "family" : "Mallet", "given" : "J", "non-dropping-particle" : "", "parse-names" : false, "suffix" : "" }, { "dropping-particle" : "", "family" : "Horellou", "given" : "P", "non-dropping-particle" : "", "parse-names" : false, "suffix" : "" } ], "container-title" : "Proc Natl Acad Sci U S A", "edition" : "1997/08/05", "id" : "ITEM-4", "issue" : "16", "issued" : { "date-parts" : [ [ "1997" ] ] }, "note" : "Bilang-Bleuel, A\nRevah, F\nColin, P\nLocquet, I\nRobert, J J\nMallet, J\nHorellou, P\nResearch Support, Non-U.S. Gov't\nUnited states\nProceedings of the National Academy of Sciences of the United States of America\nProc Natl Acad Sci U S A. 1997 Aug 5;94(16):8818-23.", "page" : "8818-8823", "title" : "Intrastriatal injection of an adenoviral vector expressing glial-cell-line-derived neurotrophic factor prevents dopaminergic neuron degeneration and behavioral impairment in a rat model of Parkinson disease", "type" : "article-journal", "volume" : "94" }, "uris" : [ "http://www.mendeley.com/documents/?uuid=4873591c-6e1d-45e8-abb2-df3fd83584e8" ] }, { "id" : "ITEM-5", "itemData" : { "DOI" : "S0014488603004114 [pii]", "ISBN" : "0014-4886 (Print)\n0014-4886 (Linking)", "PMID" : "14637123", "abstract" : "Glial cell line-derived neurotrophic factor (GDNF) has shown potential as a treatment for Parkinson's disease. Recombinant adeno-associated viral vectors expressing the GDNF protein (rAAV-GDNF) have been used in rodent models of Parkinson's disease to promote functional regeneration after 6-OHDA lesions of the nigrostriatal system. The goal of the present study was to assess the anatomical and functional efficacy of rAAV-GDNF in the common marmoset monkey (Callithrix jacchus). rAAV-GDNF was injected into the striatum and substantia nigra 4 weeks prior to a unilateral 6-OHDA lesion of the nigrostriatal bundle. Forty percent of the dopamine cells in the lesioned substantia nigra of the rAAV-GDNF-treated monkeys survived, compared with 21% in the untreated monkeys. Fine dopaminergic fibres were observed microscopically in the injected striatum of some rAAV-GDNF-treated monkeys, suggesting that rAAV-GDNF treatment may have prevented, at least in part, the loss of dopaminergic innervation of the striatum. Protection of dopamine cells and striatal fibre innervation was associated with amelioration of the lesion-induced behavioural deficits. rAAV-GDNF-treated monkeys showed partial or complete protection not only in the amphetamine and apomorphine rotation but also in head position and the parkinsonian disability rating scale. Therefore, our study provides evidence for the behavioural and anatomical efficacy of GDNF delivered via an rAAV vector as a possible treatment for Parkinson's disease.", "author" : [ { "dropping-particle" : "", "family" : "Eslamboli", "given" : "A", "non-dropping-particle" : "", "parse-names" : false, "suffix" : "" }, { "dropping-particle" : "", "family" : "Cummings", "given" : "R M", "non-dropping-particle" : "", "parse-names" : false, "suffix" : "" }, { "dropping-particle" : "", "family" : "Ridley", "given" : "R M", "non-dropping-particle" : "", "parse-names" : false, "suffix" : "" }, { "dropping-particle" : "", "family" : "Baker", "given" : "H F", "non-dropping-particle" : "", "parse-names" : false, "suffix" : "" }, { "dropping-particle" : "", "family" : "Muzyczka", "given" : "N", "non-dropping-particle" : "", "parse-names" : false, "suffix" : "" }, { "dropping-particle" : "", "family" : "Burger", "given" : "C", "non-dropping-particle" : "", "parse-names" : false, "suffix" : "" }, { "dropping-particle" : "", "family" : "Mandel", "given" : "R J", "non-dropping-particle" : "", "parse-names" : false, "suffix" : "" }, { "dropping-particle" : "", "family" : "Kirik", "given" : "D", "non-dropping-particle" : "", "parse-names" : false, "suffix" : "" }, { "dropping-particle" : "", "family" : "Annett", "given" : "L E", "non-dropping-particle" : "", "parse-names" : false, "suffix" : "" } ], "container-title" : "Exp Neurol", "edition" : "2003/11/26", "id" : "ITEM-5", "issue" : "1", "issued" : { "date-parts" : [ [ "2003" ] ] }, "note" : "Eslamboli, Andisheh\nCummings, Rosalyn M\nRidley, Rosalind M\nBaker, Harry F\nMuzyczka, Nicholas\nBurger, Corinna\nMandel, Ronald J\nKirik, Deniz\nAnnett, Lucy E\nP01 NS NS36302/NS/NINDS NIH HHS/United States\nResearch Support, Non-U.S. Gov't\nResearch Support, U.S. Gov't, P.H.S.\nUnited States\nExperimental neurology\nExp Neurol. 2003 Nov;184(1):536-48.", "page" : "536-548", "title" : "Recombinant adeno-associated viral vector (rAAV) delivery of GDNF provides protection against 6-OHDA lesion in the common marmoset monkey (Callithrix jacchus)", "type" : "article-journal", "volume" : "184" }, "uris" : [ "http://www.mendeley.com/documents/?uuid=2d950207-f006-430d-8798-5de69e834373" ] } ], "mendeley" : { "previouslyFormattedCitation" : "(Bilang-Bleuel et al., 1997; Eslamboli et al., 2003; Sun et al., 2005; Bartus et al., 2011a; Herzog et al., 2013)" }, "properties" : { "noteIndex" : 0 }, "schema" : "https://github.com/citation-style-language/schema/raw/master/csl-citation.json" }</w:instrText>
      </w:r>
      <w:r w:rsidR="00122438">
        <w:fldChar w:fldCharType="separate"/>
      </w:r>
      <w:r w:rsidRPr="00461208">
        <w:rPr>
          <w:noProof/>
        </w:rPr>
        <w:t>(Bilang-Bleuel et al., 1997; Eslamboli et al., 2003; Sun et al., 2005; Bartus et al., 2011a; Herzog et al., 2013)</w:t>
      </w:r>
      <w:r w:rsidR="00122438">
        <w:fldChar w:fldCharType="end"/>
      </w:r>
      <w:r w:rsidR="005D7C73">
        <w:t xml:space="preserve">. Using this animal model, vectors </w:t>
      </w:r>
      <w:r>
        <w:t>were</w:t>
      </w:r>
      <w:r w:rsidR="005D7C73">
        <w:t xml:space="preserve"> given enough time to produce the neurotrophic factor for prevention of axonal retraction and subsequent neuronal death. Therefore, therapeutic efficacy of the trophic factor on cell survival and animal behaviour can be detected efficiently and quickly. However, such animal model</w:t>
      </w:r>
      <w:r w:rsidR="001612E5">
        <w:t>s have</w:t>
      </w:r>
      <w:r w:rsidR="005D7C73">
        <w:t xml:space="preserve"> </w:t>
      </w:r>
      <w:r>
        <w:t>p</w:t>
      </w:r>
      <w:r w:rsidR="005D7C73">
        <w:t xml:space="preserve">oorer clinical relevance </w:t>
      </w:r>
      <w:r>
        <w:t>compared to</w:t>
      </w:r>
      <w:r w:rsidR="005D7C73">
        <w:t xml:space="preserve"> </w:t>
      </w:r>
      <w:r w:rsidR="009831DD">
        <w:t xml:space="preserve">a </w:t>
      </w:r>
      <w:r w:rsidR="005D7C73">
        <w:t xml:space="preserve">model in which the neurotrophic factor is administered following a lesion. In this latter model, effects of the neurotrophic factor are examined according to its ability to </w:t>
      </w:r>
      <w:r w:rsidR="005D7C73" w:rsidRPr="003D306D">
        <w:lastRenderedPageBreak/>
        <w:t xml:space="preserve">restore damaged </w:t>
      </w:r>
      <w:r w:rsidR="005D7C73">
        <w:t>neuron</w:t>
      </w:r>
      <w:r w:rsidR="005D7C73" w:rsidRPr="003D306D">
        <w:t xml:space="preserve">s from degeneration (neurorestoration) or </w:t>
      </w:r>
      <w:r w:rsidR="005D7C73">
        <w:t xml:space="preserve">to </w:t>
      </w:r>
      <w:r w:rsidR="005D7C73" w:rsidRPr="003D306D">
        <w:t xml:space="preserve">stimulate </w:t>
      </w:r>
      <w:r w:rsidR="005D7C73">
        <w:t>formation of new neurons in the injured region</w:t>
      </w:r>
      <w:r w:rsidR="005D7C73" w:rsidRPr="003D306D">
        <w:t xml:space="preserve"> (neuroregeneration)</w:t>
      </w:r>
      <w:r w:rsidR="005D7C73">
        <w:t xml:space="preserve"> </w:t>
      </w:r>
      <w:r w:rsidR="00122438">
        <w:fldChar w:fldCharType="begin" w:fldLock="1"/>
      </w:r>
      <w:r w:rsidR="00994410">
        <w:instrText>ADDIN CSL_CITATION { "citationItems" : [ { "id" : "ITEM-1", "itemData" : { "DOI" : "S0301-0082(08)00056-7 [pii]\n10.1016/j.pneurobio.2008.05.003", "ISBN" : "0301-0082 (Print)\n0301-0082 (Linking)", "PMID" : "18582530", "abstract" : "Parkinson's disease was first described in 1817 by James Parkinson. It is one of the most common neurodegenerative disorders, affecting the nigrostriatal pathways involved in the control of movement. Since the introduction of L-DOPA as a therapy in the mid-1960s, clinical management of the symptoms has progressed, but, at present, it remains impossible to stop the disease progression or to restore lost functions. A better understanding of neurodegeneration and of midbrain neuronal development has allowed the development of new pharmaceutical compounds with neuroprotective properties and has shown the potential of neurone replacement therapies in Parkinson's disease. Even though major obstacles remain before these can be transferred to the clinic, the progress made in the last 10 years brings hope of improved therapies for Parkinson's disease. In this paper we review the current knowledge of Parkinson's disease including its etiology, some of the current symptomatic therapeutic modalities, and recent progress in neuroprotective and cell replacement therapies.", "author" : [ { "dropping-particle" : "", "family" : "Toulouse", "given" : "A", "non-dropping-particle" : "", "parse-names" : false, "suffix" : "" }, { "dropping-particle" : "", "family" : "Sullivan", "given" : "A M", "non-dropping-particle" : "", "parse-names" : false, "suffix" : "" } ], "container-title" : "Prog Neurobiol", "edition" : "2008/06/28", "id" : "ITEM-1", "issue" : "4", "issued" : { "date-parts" : [ [ "2008" ] ] }, "note" : "Toulouse, Andre\nSullivan, Aideen M\nReview\nEngland\nProgress in neurobiology\nProg Neurobiol. 2008 Aug;85(4):376-92. Epub 2008 Jun 5.", "page" : "376-392", "title" : "Progress in Parkinson's disease-where do we stand?", "type" : "article-journal", "volume" : "85" }, "uris" : [ "http://www.mendeley.com/documents/?uuid=84f7b87c-e612-468d-9805-20e635f29004" ] } ], "mendeley" : { "previouslyFormattedCitation" : "(Toulouse and Sullivan, 2008)" }, "properties" : { "noteIndex" : 0 }, "schema" : "https://github.com/citation-style-language/schema/raw/master/csl-citation.json" }</w:instrText>
      </w:r>
      <w:r w:rsidR="00122438">
        <w:fldChar w:fldCharType="separate"/>
      </w:r>
      <w:r w:rsidR="005D7C73" w:rsidRPr="00660074">
        <w:rPr>
          <w:noProof/>
        </w:rPr>
        <w:t>(Toulouse and Sullivan, 2008)</w:t>
      </w:r>
      <w:r w:rsidR="00122438">
        <w:fldChar w:fldCharType="end"/>
      </w:r>
      <w:r w:rsidR="009831DD">
        <w:t xml:space="preserve">. </w:t>
      </w:r>
      <w:r w:rsidR="00B34EB7">
        <w:t>These</w:t>
      </w:r>
      <w:r w:rsidR="009831DD">
        <w:t xml:space="preserve"> benefits require </w:t>
      </w:r>
      <w:r w:rsidR="002E105A">
        <w:t>long</w:t>
      </w:r>
      <w:r w:rsidR="00B34EB7">
        <w:t>er</w:t>
      </w:r>
      <w:r w:rsidR="002E105A">
        <w:t xml:space="preserve"> treatment</w:t>
      </w:r>
      <w:r w:rsidR="00B34EB7">
        <w:t>, which is cost-</w:t>
      </w:r>
      <w:r w:rsidR="000F71D4">
        <w:t xml:space="preserve"> and time-</w:t>
      </w:r>
      <w:r w:rsidR="00B34EB7">
        <w:t>inconvenient,</w:t>
      </w:r>
      <w:r w:rsidR="002E105A">
        <w:t xml:space="preserve"> </w:t>
      </w:r>
      <w:r w:rsidR="00B34EB7">
        <w:t>but are more difficult to be detected</w:t>
      </w:r>
      <w:r w:rsidR="00B61370">
        <w:t xml:space="preserve"> </w:t>
      </w:r>
      <w:r w:rsidR="00B34EB7">
        <w:t>compared to the neuroprotection model</w:t>
      </w:r>
      <w:r w:rsidR="00AB6CFE">
        <w:t xml:space="preserve">, unless a powerful factor such as GDNF is administered </w:t>
      </w:r>
      <w:r w:rsidR="00122438">
        <w:fldChar w:fldCharType="begin" w:fldLock="1"/>
      </w:r>
      <w:r w:rsidR="00994410">
        <w:instrText>ADDIN CSL_CITATION { "citationItems" : [ { "id" : "ITEM-1", "itemData" : { "DOI" : "10.1038/mt.2010.248", "ISSN" : "1525-0024", "PMID" : "21102559", "abstract" : "We elucidated the effects of parkinsonian degeneration on trafficking of AAV2-GDNF in the nigro-striatum (nigro-ST) of unilaterally 6-hydroxydopamine (6-OHDA)-lesioned rats. Vector infused into striatum (ST) was transported to substantia nigra (SN), both pars compacta (SNc), and pars reticulata (SNr). In the lesioned hemisphere, glial cell line-derived neurotrophic factor (GDNF) immunoreactivity was only found in SNr consistent with elimination of SNc dopaminergic (DA) neurons by 6-OHDA. Further analysis showed that striatal delivery of AAV2-GDNF resulted in GDNF expression in globus pallidus (GP), entopeduncular nucleus (EPN), and subthalamic nucleus (STN) in both lesioned and unlesioned hemispheres. Injection of vector into SN, covering both SNc and SNr, resulted in striatal expression of GDNF in the unlesioned hemisphere but not in the lesioned hemisphere. No expression was seen in GP or EPN. We conclude that adeno-associated virus serotype 2 (AAV2) is transported throughout the nigro-ST exclusively by anterograde transport. This transport phenomenon directs GDNF expression throughout the basal ganglia in regions that are adversely affected in Parkinson's disease (PD) in addition to SNc. Delivery of vector to SN, however, does not direct expression of GDNF in ST, EPN, or GP. On this basis, we believe that striatal delivery of AAV2-GDNF is the preferred course of action for trophic rescue of DA function.", "author" : [ { "dropping-particle" : "", "family" : "Ciesielska", "given" : "Agnieszka", "non-dropping-particle" : "", "parse-names" : false, "suffix" : "" }, { "dropping-particle" : "", "family" : "Mittermeyer", "given" : "Gabriele", "non-dropping-particle" : "", "parse-names" : false, "suffix" : "" }, { "dropping-particle" : "", "family" : "Hadaczek", "given" : "Piotr", "non-dropping-particle" : "", "parse-names" : false, "suffix" : "" }, { "dropping-particle" : "", "family" : "Kells", "given" : "Adrian P", "non-dropping-particle" : "", "parse-names" : false, "suffix" : "" }, { "dropping-particle" : "", "family" : "Forsayeth", "given" : "John", "non-dropping-particle" : "", "parse-names" : false, "suffix" : "" }, { "dropping-particle" : "", "family" : "Bankiewicz", "given" : "Krystof S", "non-dropping-particle" : "", "parse-names" : false, "suffix" : "" } ], "container-title" : "Molecular therapy : the journal of the American Society of Gene Therapy", "id" : "ITEM-1", "issue" : "5", "issued" : { "date-parts" : [ [ "2011", "5" ] ] }, "page" : "922-7", "publisher" : "Nature Publishing Group", "title" : "Anterograde axonal transport of AAV2-GDNF in rat basal ganglia.", "type" : "article-journal", "volume" : "19" }, "uris" : [ "http://www.mendeley.com/documents/?uuid=b909b2f2-3486-449d-a680-25ed914989f1" ] }, { "id" : "ITEM-2", "itemData" : { "DOI" : "10.1038/mt.2011.249", "ISSN" : "1525-0024", "PMID" : "22086235", "abstract" : "Current gene therapy approaches for Parkinson's disease (PD) deliver neurotrophic factors like glial cell line-derived neurotrophic factor (GDNF) or neurturin via neuronal transgene expression. Since these potent signaling-inducing neurotrophic factors can be distributed through long-distance neuronal projections to unaffected brain sites, this mode of delivery may eventually cause side effects. To explore a localized and thus potentially safer alternative for gene therapy of PD, we expressed GDNF exclusively in astrocytes and evaluated the efficacy of this approach in the mouse 1-methyl-4-phenyl-1,2,3,6-tetrahydropyridine (MPTP) and rat 6-hydroxy-dopamine (6-OHDA) models of PD. In terms of protection of dopaminergic cell bodies and projections, dopamine (DA) synthesis and behaviour, astrocyte-derived GDNF demonstrated the same efficacy as neuron-derived GDNF. In terms of safety, unilateral striatal GDNF expression in astrocytes did not result in delivery of bio-active GDNF to the contralateral hemispheres (potential off-target sites) as happened when GDNF was expressed in neurons. Thus, astrocytic GDNF expression represents a localized but efficient alternative to current gene therapeutic strategies for the treatment of PD, especially if viral vectors with enhanced tissue penetration are considered. Astrocytic neurotrophic factor expression may open new venues for neurotrophic factor-based gene therapy targeting severe diseases of the brain.", "author" : [ { "dropping-particle" : "", "family" : "Drinkut", "given" : "Anja", "non-dropping-particle" : "", "parse-names" : false, "suffix" : "" }, { "dropping-particle" : "", "family" : "Tereshchenko", "given" : "Yuliya", "non-dropping-particle" : "", "parse-names" : false, "suffix" : "" }, { "dropping-particle" : "", "family" : "Schulz", "given" : "J\u00f6rg B", "non-dropping-particle" : "", "parse-names" : false, "suffix" : "" }, { "dropping-particle" : "", "family" : "B\u00e4hr", "given" : "Mathias", "non-dropping-particle" : "", "parse-names" : false, "suffix" : "" }, { "dropping-particle" : "", "family" : "K\u00fcgler", "given" : "Sebastian", "non-dropping-particle" : "", "parse-names" : false, "suffix" : "" } ], "container-title" : "Molecular therapy : the journal of the American Society of Gene Therapy", "id" : "ITEM-2", "issue" : "3", "issued" : { "date-parts" : [ [ "2012", "3" ] ] }, "page" : "534-43", "publisher" : "Nature Publishing Group", "title" : "Efficient gene therapy for Parkinson's disease using astrocytes as hosts for localized neurotrophic factor delivery.", "type" : "article-journal", "volume" : "20" }, "uris" : [ "http://www.mendeley.com/documents/?uuid=1e41f10b-203a-463c-ac88-d705ceddd6a3" ] }, { "id" : "ITEM-3", "itemData" : { "DOI" : "S0969-9961(09)00201-0 [pii]\n10.1016/j.nbd.2009.07.022", "ISBN" : "1095-953X (Electronic)\n0969-9961 (Linking)", "PMID" : "19660547", "abstract" : "This study assessed the potential for functional and anatomical recovery of the diseased aged primate nigrostriatal system, in response to trophic factor gene transfer. Aged rhesus monkeys received a single intracarotid infusion of MPTP, followed one week later by MRI-guided stereotaxic intrastriatal and intranigral injections of lentiviral vectors encoding for glial derived neurotrophic factor (lenti-GDNF) or beta-galactosidase (lenti-LacZ). Functional analysis revealed that the lenti-GDNF, but not lenti-LacZ treated monkeys displayed behavioral improvements that were associated with increased fluorodopa uptake in the striatum ipsilateral to lenti-GDNF treatment. GDNF ELISA of striatal brain samples confirmed increased GDNF expression in lenti-GDNF treated aged animals that correlated with functional improvements and preserved nigrostriatal dopaminergic markers. Our results indicate that the aged primate brain challenged by MPTP administration has the potential to respond to trophic factor delivery and that the degree of neuroprotection depends on GDNF levels.", "author" : [ { "dropping-particle" : "", "family" : "Emborg", "given" : "M E", "non-dropping-particle" : "", "parse-names" : false, "suffix" : "" }, { "dropping-particle" : "", "family" : "Moirano", "given" : "J", "non-dropping-particle" : "", "parse-names" : false, "suffix" : "" }, { "dropping-particle" : "", "family" : "Raschke", "given" : "J", "non-dropping-particle" : "", "parse-names" : false, "suffix" : "" }, { "dropping-particle" : "", "family" : "Bondarenko", "given" : "V", "non-dropping-particle" : "", "parse-names" : false, "suffix" : "" }, { "dropping-particle" : "", "family" : "Zufferey", "given" : "R", "non-dropping-particle" : "", "parse-names" : false, "suffix" : "" }, { "dropping-particle" : "", "family" : "Peng", "given" : "S", "non-dropping-particle" : "", "parse-names" : false, "suffix" : "" }, { "dropping-particle" : "", "family" : "Ebert", "given" : "A D", "non-dropping-particle" : "", "parse-names" : false, "suffix" : "" }, { "dropping-particle" : "", "family" : "Joers", "given" : "V", "non-dropping-particle" : "", "parse-names" : false, "suffix" : "" }, { "dropping-particle" : "", "family" : "Roitberg", "given" : "B", "non-dropping-particle" : "", "parse-names" : false, "suffix" : "" }, { "dropping-particle" : "", "family" : "Holden", "given" : "J E", "non-dropping-particle" : "", "parse-names" : false, "suffix" : "" }, { "dropping-particle" : "", "family" : "Koprich", "given" : "J", "non-dropping-particle" : "", "parse-names" : false, "suffix" : "" }, { "dropping-particle" : "", "family" : "Lipton", "given" : "J", "non-dropping-particle" : "", "parse-names" : false, "suffix" : "" }, { "dropping-particle" : "", "family" : "Kordower", "given" : "J H", "non-dropping-particle" : "", "parse-names" : false, "suffix" : "" }, { "dropping-particle" : "", "family" : "Aebischer", "given" : "P", "non-dropping-particle" : "", "parse-names" : false, "suffix" : "" } ], "container-title" : "Neurobiol Dis", "edition" : "2009/08/08", "id" : "ITEM-3", "issue" : "2", "issued" : { "date-parts" : [ [ "2009" ] ] }, "note" : "Emborg, M E\nMoirano, J\nRaschke, J\nBondarenko, V\nZufferey, R\nPeng, S\nEbert, A D\nJoers, V\nRoitberg, B\nHolden, J E\nKoprich, J\nLipton, J\nKordower, J H\nAebischer, P\n5P51RR000167/RR/NCRR NIH HHS/United States\nNS40578/NS/NINDS NIH HHS/United States\nComparative Study\nResearch Support, N.I.H., Extramural\nUnited States\nNeurobiology of disease\nNeurobiol Dis. 2009 Nov;36(2):303-11. Epub 2009 Aug 4.", "page" : "303-311", "title" : "Response of aged parkinsonian monkeys to in vivo gene transfer of GDNF", "type" : "article-journal", "volume" : "36" }, "uris" : [ "http://www.mendeley.com/documents/?uuid=14e69120-7e9b-41cb-955d-9ac1c794d5ef" ] }, { "id" : "ITEM-4", "itemData" : { "DOI" : "8936 [pii]", "ISBN" : "0036-8075 (Print)\n0036-8075 (Linking)", "PMID" : "11052933", "abstract" : "Lentiviral delivery of glial cell line-derived neurotrophic factor (lenti-GDNF) was tested for its trophic effects upon degenerating nigrostriatal neurons in nonhuman primate models of Parkinson's disease (PD). We injected lenti-GDNF into the striatum and substantia nigra of nonlesioned aged rhesus monkeys or young adult rhesus monkeys treated 1 week prior with 1-methyl-4-phenyl-1,2,3,6-tetrahydropyridine (MPTP). Extensive GDNF expression with anterograde and retrograde transport was seen in all animals. In aged monkeys, lenti-GDNF augmented dopaminergic function. In MPTP-treated monkeys, lenti-GDNF reversed functional deficits and completely prevented nigrostriatal degeneration. Additionally, lenti-GDNF injections to intact rhesus monkeys revealed long-term gene expression (8 months). In MPTP-treated monkeys, lenti-GDNF treatment reversed motor deficits in a hand-reach task. These data indicate that GDNF delivery using a lentiviral vector system can prevent nigrostriatal degeneration and induce regeneration in primate models of PD and might be a viable therapeutic strategy for PD patients.", "author" : [ { "dropping-particle" : "", "family" : "Kordower", "given" : "J H", "non-dropping-particle" : "", "parse-names" : false, "suffix" : "" }, { "dropping-particle" : "", "family" : "Emborg", "given" : "M E", "non-dropping-particle" : "", "parse-names" : false, "suffix" : "" }, { "dropping-particle" : "", "family" : "Bloch", "given" : "J", "non-dropping-particle" : "", "parse-names" : false, "suffix" : "" }, { "dropping-particle" : "", "family" : "Ma", "given" : "S Y", "non-dropping-particle" : "", "parse-names" : false, "suffix" : "" }, { "dropping-particle" : "", "family" : "Chu", "given" : "Y", "non-dropping-particle" : "", "parse-names" : false, "suffix" : "" }, { "dropping-particle" : "", "family" : "Leventhal", "given" : "L", "non-dropping-particle" : "", "parse-names" : false, "suffix" : "" }, { "dropping-particle" : "", "family" : "McBride", "given" : "J", "non-dropping-particle" : "", "parse-names" : false, "suffix" : "" }, { "dropping-particle" : "", "family" : "Chen", "given" : "E Y", "non-dropping-particle" : "", "parse-names" : false, "suffix" : "" }, { "dropping-particle" : "", "family" : "Palfi", "given" : "S", "non-dropping-particle" : "", "parse-names" : false, "suffix" : "" }, { "dropping-particle" : "", "family" : "Roitberg", "given" : "B Z", "non-dropping-particle" : "", "parse-names" : false, "suffix" : "" }, { "dropping-particle" : "", "family" : "Brown", "given" : "W D", "non-dropping-particle" : "", "parse-names" : false, "suffix" : "" }, { "dropping-particle" : "", "family" : "Holden", "given" : "J E", "non-dropping-particle" : "", "parse-names" : false, "suffix" : "" }, { "dropping-particle" : "", "family" : "Pyzalski", "given" : "R", "non-dropping-particle" : "", "parse-names" : false, "suffix" : "" }, { "dropping-particle" : "", "family" : "Taylor", "given" : "M D", "non-dropping-particle" : "", "parse-names" : false, "suffix" : "" }, { "dropping-particle" : "", "family" : "Carvey", "given" : "P", "non-dropping-particle" : "", "parse-names" : false, "suffix" : "" }, { "dropping-particle" : "", "family" : "Ling", "given" : "Z", "non-dropping-particle" : "", "parse-names" : false, "suffix" : "" }, { "dropping-particle" : "", "family" : "Trono", "given" : "D", "non-dropping-particle" : "", "parse-names" : false, "suffix" : "" }, { "dropping-particle" : "", "family" : "Hantraye", "given" : "P", "non-dropping-particle" : "", "parse-names" : false, "suffix" : "" }, { "dropping-particle" : "", "family" : "Deglon", "given" : "N", "non-dropping-particle" : "", "parse-names" : false, "suffix" : "" }, { "dropping-particle" : "", "family" : "Aebischer", "given" : "P", "non-dropping-particle" : "", "parse-names" : false, "suffix" : "" } ], "container-title" : "Science", "edition" : "2000/10/29", "id" : "ITEM-4", "issue" : "5492", "issued" : { "date-parts" : [ [ "2000" ] ] }, "note" : "Kordower, J H\nEmborg, M E\nBloch, J\nMa, S Y\nChu, Y\nLeventhal, L\nMcBride, J\nChen, E Y\nPalfi, S\nRoitberg, B Z\nBrown, W D\nHolden, J E\nPyzalski, R\nTaylor, M D\nCarvey, P\nLing, Z\nTrono, D\nHantraye, P\nDeglon, N\nAebischer, P\nNS40578/NS/NINDS NIH HHS/United States\nResearch Support, Non-U.S. Gov't\nResearch Support, U.S. Gov't, Non-P.H.S.\nResearch Support, U.S. Gov't, P.H.S.\nUnited states\nScience (New York, N.Y.)\nScience. 2000 Oct 27;290(5492):767-73.", "page" : "767-773", "title" : "Neurodegeneration prevented by lentiviral vector delivery of GDNF in primate models of Parkinson's disease", "type" : "article-journal", "volume" : "290" }, "uris" : [ "http://www.mendeley.com/documents/?uuid=d31c2d6e-3a59-4ca1-8264-783cc3709b5a" ] } ], "mendeley" : { "previouslyFormattedCitation" : "(Kordower et al., 2000; Emborg et al., 2009; Ciesielska et al., 2011; Drinkut et al., 2012)" }, "properties" : { "noteIndex" : 0 }, "schema" : "https://github.com/citation-style-language/schema/raw/master/csl-citation.json" }</w:instrText>
      </w:r>
      <w:r w:rsidR="00122438">
        <w:fldChar w:fldCharType="separate"/>
      </w:r>
      <w:r w:rsidR="002E105A" w:rsidRPr="006A7237">
        <w:rPr>
          <w:noProof/>
        </w:rPr>
        <w:t>(Kordower et al., 2000; Emborg et al., 2009; Ciesielska et al., 2011; Drinkut et al., 2012)</w:t>
      </w:r>
      <w:r w:rsidR="00122438">
        <w:fldChar w:fldCharType="end"/>
      </w:r>
      <w:r w:rsidR="00330E60">
        <w:t xml:space="preserve">. </w:t>
      </w:r>
    </w:p>
    <w:p w:rsidR="00994410" w:rsidRDefault="005D7C73" w:rsidP="005D7C73">
      <w:r>
        <w:t xml:space="preserve">In addition, rats have been used extensively in PD research but this species in nature do not have PD. Thus, experimental rats go from a state of having no parkinsonian symptoms (before the lesion) to a state of displaying parkinsonian symptoms, with severity dependent on the amount of toxin </w:t>
      </w:r>
      <w:r w:rsidR="00122438">
        <w:fldChar w:fldCharType="begin" w:fldLock="1"/>
      </w:r>
      <w:r w:rsidR="00994410">
        <w:instrText>ADDIN CSL_CITATION { "citationItems" : [ { "id" : "ITEM-1", "itemData" : { "DOI" : "S0014-4886(98)96848-0 [pii]\n10.1006/exnr.1998.6848", "ISBN" : "0014-4886 (Print)\n0014-4886 (Linking)", "PMID" : "9710526", "abstract" : "Partial lesions of the nigrostriatal dopamine system have been investigated with respect to their ability to induce consistent long-lasting deficits in movement initiation and skilled forelimb use. In eight different lesion groups 6-hydroxydopamine (6-OHDA) was injected at one, two, three, or four sites into the lateral sector of the right striatum, in a total dose of 20-30 microgram. Impairments in movement initiation in a forelimb stepping test, and in skilled paw use in a paw-reaching test, was seen only in animals where the severity of the lesion exceeded a critical threshold, which was different for the different tests used: single (1 x 20 microgram) or two-site (2 x 10 microgram) injections into the striatum had only small affects on forelimb stepping, no effect on skilled paw use. More pronounced deficits were obtained in animals where the same total dose of 6-OHDA was distributed over three or four sites along the rostro-caudal extent of the lateral striatum or where the injections were made close to the junction of the globus pallidus. The results show that a 60-70% reduction in tyrosine hydroxylase (TH)-positive fiber density in the lateral striatum, accompanied by a 50-60% reduction in TH-positive cells in substantia nigra (SN), is sufficient for the induction of significant impairment in initiation of stepping. Impaired skilled paw-use, on the other hand, was obtained only with a four-site (4 x 7 microgram) lesion, which induced 80-95% reduction in TH fiber density throughout the rostrocaudal extent of the lateral striatum and a 75% loss of TH-positive neurons in SN. Drug-induced rotation, by contrast, was observed also in animals with more restricted presymptomatic lesions. The results indicate that the four-site intrastriatal 6-OHDA lesion may be a relevant model of the neuropathology seen in parkinsonian patients in a manifest symptomatic stage of the disease and may be particularly useful experimentally since it leaves a significant portion of the nigrostriatal projection intact which can serve as a substrate for regeneration and functional recovery in response to growth promoting and neuroprotective agents.", "author" : [ { "dropping-particle" : "", "family" : "Kirik", "given" : "D", "non-dropping-particle" : "", "parse-names" : false, "suffix" : "" }, { "dropping-particle" : "", "family" : "Rosenblad", "given" : "C", "non-dropping-particle" : "", "parse-names" : false, "suffix" : "" }, { "dropping-particle" : "", "family" : "Bjorklund", "given" : "A", "non-dropping-particle" : "", "parse-names" : false, "suffix" : "" } ], "container-title" : "Exp Neurol", "edition" : "1998/08/26", "id" : "ITEM-1", "issue" : "2", "issued" : { "date-parts" : [ [ "1998" ] ] }, "note" : "Kirik, D\nRosenblad, C\nBjorklund, A\nResearch Support, Non-U.S. Gov't\nUnited states\nExperimental neurology\nExp Neurol. 1998 Aug;152(2):259-77.", "page" : "259-277", "title" : "Characterization of behavioral and neurodegenerative changes following partial lesions of the nigrostriatal dopamine system induced by intrastriatal 6-hydroxydopamine in the rat", "type" : "article-journal", "volume" : "152" }, "uris" : [ "http://www.mendeley.com/documents/?uuid=1b5f2fd3-8c77-44fd-8e0f-077ba170dfdd" ] } ], "mendeley" : { "previouslyFormattedCitation" : "(Kirik et al., 1998)" }, "properties" : { "noteIndex" : 0 }, "schema" : "https://github.com/citation-style-language/schema/raw/master/csl-citation.json" }</w:instrText>
      </w:r>
      <w:r w:rsidR="00122438">
        <w:fldChar w:fldCharType="separate"/>
      </w:r>
      <w:r w:rsidRPr="00EC13BC">
        <w:rPr>
          <w:noProof/>
        </w:rPr>
        <w:t>(Kirik et al., 1998)</w:t>
      </w:r>
      <w:r w:rsidR="00122438">
        <w:fldChar w:fldCharType="end"/>
      </w:r>
      <w:r>
        <w:t xml:space="preserve">. From this moment on, innate compensation mechanisms involve and antagonise the neurobiological deficits </w:t>
      </w:r>
      <w:r w:rsidR="00122438">
        <w:fldChar w:fldCharType="begin" w:fldLock="1"/>
      </w:r>
      <w:r w:rsidR="00994410">
        <w:instrText>ADDIN CSL_CITATION { "citationItems" : [ { "id" : "ITEM-1", "itemData" : { "ISSN" : "0270-6474", "PMID" : "10024357", "abstract" : "Nigrostriatal dopaminergic neurons undergo sprouting around the margins of a striatal wound. The mechanism of this periwound sprouting has been unclear. In this study, we have examined the role played by the macrophage and microglial response that follows striatal injury. Macrophages and activated microglia quickly accumulate after injury and reach their greatest numbers in the first week. Subsequently, the number of both cell types declines rapidly in the first month and thereafter more slowly. Macrophage numbers eventually cease to decline, and a sizable group of these cells remains at the wound site and forms a long-term, highly activated resident population. This population of macrophages expresses increasing amounts of glial cell line-derived neurotrophic factor mRNA with time. Brain-derived neurotrophic factor mRNA is also expressed in and around the wound site. Production of this factor is by both activated microglia and, to a lesser extent, macrophages. The production of these potent dopaminergic neurotrophic factors occurs in a similar spatial distribution to sprouting dopaminergic fibers. Moreover, dopamine transporter-positive dopaminergic neurites can be seen growing toward and embracing hemosiderin-filled wound macrophages. The dopaminergic sprouting that accompanies striatal injury thus appears to result from neurotrophic factor secretion by activated macrophages and microglia at the wound site.", "author" : [ { "dropping-particle" : "", "family" : "Batchelor", "given" : "P E", "non-dropping-particle" : "", "parse-names" : false, "suffix" : "" }, { "dropping-particle" : "", "family" : "Liberatore", "given" : "G T", "non-dropping-particle" : "", "parse-names" : false, "suffix" : "" }, { "dropping-particle" : "", "family" : "Wong", "given" : "J Y", "non-dropping-particle" : "", "parse-names" : false, "suffix" : "" }, { "dropping-particle" : "", "family" : "Porritt", "given" : "M J", "non-dropping-particle" : "", "parse-names" : false, "suffix" : "" }, { "dropping-particle" : "", "family" : "Frerichs", "given" : "F", "non-dropping-particle" : "", "parse-names" : false, "suffix" : "" }, { "dropping-particle" : "", "family" : "Donnan", "given" : "G a", "non-dropping-particle" : "", "parse-names" : false, "suffix" : "" }, { "dropping-particle" : "", "family" : "Howells", "given" : "D W", "non-dropping-particle" : "", "parse-names" : false, "suffix" : "" } ], "container-title" : "The Journal of neuroscience : the official journal of the Society for Neuroscience", "id" : "ITEM-1", "issue" : "5", "issued" : { "date-parts" : [ [ "1999", "3", "1" ] ] }, "page" : "1708-16", "title" : "Activated macrophages and microglia induce dopaminergic sprouting in the injured striatum and express brain-derived neurotrophic factor and glial cell line-derived neurotrophic factor.", "type" : "article-journal", "volume" : "19" }, "uris" : [ "http://www.mendeley.com/documents/?uuid=5efad726-5861-44d6-b4fe-841bf7c69c2b" ] }, { "id" : "ITEM-2", "itemData" : { "DOI" : "10.1046/j.1471-4159.2003.01843.x", "ISSN" : "00223042", "author" : [ { "dropping-particle" : "", "family" : "Stanic", "given" : "D.", "non-dropping-particle" : "", "parse-names" : false, "suffix" : "" }, { "dropping-particle" : "", "family" : "Parish", "given" : "C. L.", "non-dropping-particle" : "", "parse-names" : false, "suffix" : "" }, { "dropping-particle" : "", "family" : "Zhu", "given" : "W. M.", "non-dropping-particle" : "", "parse-names" : false, "suffix" : "" }, { "dropping-particle" : "V.", "family" : "Krstew", "given" : "E.", "non-dropping-particle" : "", "parse-names" : false, "suffix" : "" }, { "dropping-particle" : "", "family" : "Lawrence", "given" : "A. J.", "non-dropping-particle" : "", "parse-names" : false, "suffix" : "" }, { "dropping-particle" : "", "family" : "Drago", "given" : "J.", "non-dropping-particle" : "", "parse-names" : false, "suffix" : "" }, { "dropping-particle" : "", "family" : "Finkelstein", "given" : "D. I.", "non-dropping-particle" : "", "parse-names" : false, "suffix" : "" }, { "dropping-particle" : "", "family" : "Horne", "given" : "M. K.", "non-dropping-particle" : "", "parse-names" : false, "suffix" : "" } ], "container-title" : "Journal of Neurochemistry", "id" : "ITEM-2", "issue" : "2", "issued" : { "date-parts" : [ [ "2004", "2", "4" ] ] }, "page" : "329-343", "title" : "Changes in function and ultrastructure of striatal dopaminergic terminals that regenerate following partial lesions of the SNpc", "type" : "article-journal", "volume" : "86" }, "uris" : [ "http://www.mendeley.com/documents/?uuid=6b6a0faa-115f-44fa-8098-3573a367c6be" ] } ], "mendeley" : { "previouslyFormattedCitation" : "(Batchelor et al., 1999; Stanic et al., 2004)" }, "properties" : { "noteIndex" : 0 }, "schema" : "https://github.com/citation-style-language/schema/raw/master/csl-citation.json" }</w:instrText>
      </w:r>
      <w:r w:rsidR="00122438">
        <w:fldChar w:fldCharType="separate"/>
      </w:r>
      <w:r w:rsidRPr="00553564">
        <w:rPr>
          <w:noProof/>
        </w:rPr>
        <w:t>(Batchelor et al., 1999; Stanic et al., 2004)</w:t>
      </w:r>
      <w:r w:rsidR="00122438">
        <w:fldChar w:fldCharType="end"/>
      </w:r>
      <w:r>
        <w:t xml:space="preserve">. This means that PD symptoms in lesioned rats are alleviated to some extent in the course of time </w:t>
      </w:r>
      <w:r w:rsidR="00122438">
        <w:fldChar w:fldCharType="begin" w:fldLock="1"/>
      </w:r>
      <w:r w:rsidR="00994410">
        <w:instrText>ADDIN CSL_CITATION { "citationItems" : [ { "id" : "ITEM-1", "itemData" : { "DOI" : "2800 [pii]", "ISBN" : "0953-816X (Print)\n0953-816X (Linking)", "PMID" : "12956716", "abstract" : "Previously we described the extent of sprouting that axons of the rat substantia nigra pars compacta (SNpc) undergo to grow new synapses and re-innervate the dorsal striatum 16 weeks after partial lesions. Here we provide insights into the timing of events related to the re-innervation of the dorsal striatum by regenerating dopaminergic nigrostriatal axons over a 104-week period after partial SNpc lesioning. Density of dopamine transporter and tyrosine hydroxylase immunoreactive axonal varicosities (terminals) decreased up to 80% 4 weeks after lesioning but returned to normal by 16 weeks, unless SNpc lesions were greater than 75%. Neuronal tracer injections into the SNpc revealed a 119% increase in axon fibres (4 mm rostral to the SNpc) along the medial forebrain bundle 4 weeks after lesioning. SNpc cells underwent phenotypic changes. Four weeks after lesioning the proportion of SNpc neurons that expressed tyrosine hydroxylase fell from 90% to 38% but returned to 78% by 32 weeks. We discuss these phenotype changes in the context of neurogenesis. Significant reductions in dopamine levels in rats with medium (30-75%) lesions returned to normal by 16 weeks whereas recovery was not observed if lesions were larger than 75%. Finally, rotational behaviour of animals in response to amphetamine was examined. The clear rightward turning bias observed after 2 weeks recovered by 16 weeks in animals with medium (30-75%) lesions but was still present when lesions were larger. These studies provide insights into the processes that regulate sprouting responses in the central nervous system following injury.", "author" : [ { "dropping-particle" : "", "family" : "Stanic", "given" : "D", "non-dropping-particle" : "", "parse-names" : false, "suffix" : "" }, { "dropping-particle" : "", "family" : "Finkelstein", "given" : "D I", "non-dropping-particle" : "", "parse-names" : false, "suffix" : "" }, { "dropping-particle" : "", "family" : "Bourke", "given" : "D W", "non-dropping-particle" : "", "parse-names" : false, "suffix" : "" }, { "dropping-particle" : "", "family" : "Drago", "given" : "J", "non-dropping-particle" : "", "parse-names" : false, "suffix" : "" }, { "dropping-particle" : "", "family" : "Horne", "given" : "M K", "non-dropping-particle" : "", "parse-names" : false, "suffix" : "" } ], "container-title" : "Eur J Neurosci", "edition" : "2003/09/06", "id" : "ITEM-1", "issue" : "5", "issued" : { "date-parts" : [ [ "2003" ] ] }, "note" : "Stanic, D\nFinkelstein, D I\nBourke, D W\nDrago, J\nHorne, M K\nComparative Study\nResearch Support, Non-U.S. Gov't\nFrance\nThe European journal of neuroscience\nEur J Neurosci. 2003 Sep;18(5):1175-88.", "page" : "1175-1188", "title" : "Timecourse of striatal re-innervation following lesions of dopaminergic SNpc neurons of the rat", "type" : "article-journal", "volume" : "18" }, "uris" : [ "http://www.mendeley.com/documents/?uuid=1b4f80a2-4a8e-42e9-9b76-48fa7bac892c" ] }, { "id" : "ITEM-2", "itemData" : { "ISSN" : "0306-4522", "PMID" : "10877666", "abstract" : "Parkinson's disease is characterized by the progressive loss of dopaminergic neurons in the substantia nigra pars compacta. Symptoms do not appear until most nigral neurons are lost, implying that compensatory mechanisms are present. Sprouting has been proposed as one of these mechanisms. This study quantified the extent of compensatory axonal sprouting following injury of dopaminergic neurons within the substantia nigra pars compacta. Specifically, the extent of the axonal arbour and axonal varicosity morphology was measured after partial destruction (with 6-hydroxydopamine) of the substantia nigra of the adult male rat. Four months later, the substantia nigra was injected with the anterograde neuronal tracer dextran-biotin to trace the full extent of individual axons. An unbiased estimate of neuron number was performed in each animal. This demonstrated nigral neuronal loss ranging from 10 to 90% on the side that received the injection whilst a 7% reduction was observed in the side contralateral to the lesion. Coincident with this loss, some nigral neurons lose tyrosine hydroxylase expression. Vigorous axonal sprouting was observed in the terminal arbours of lesioned animals and was associated with an increased axonal varicosity size. Axonal varicosities and branching points were primarily confined to the dorsal 1.5mm of the caudate-putamen, an area predominantly innervated by nigral neurons. It appears that dopaminergic neurons were responsible for this sprouting because the density of dopamine transporter immunoreactive varicosities in the caudate-putamen was maintained until about a 70% loss of neurons. It was concluded that substantial compensation in the form of sprouting and new dopaminergic synapse formation occurs following lesions of the substantia nigra pars compacta.", "author" : [ { "dropping-particle" : "", "family" : "Finkelstein", "given" : "D I", "non-dropping-particle" : "", "parse-names" : false, "suffix" : "" }, { "dropping-particle" : "", "family" : "Stanic", "given" : "D", "non-dropping-particle" : "", "parse-names" : false, "suffix" : "" }, { "dropping-particle" : "", "family" : "Parish", "given" : "C L", "non-dropping-particle" : "", "parse-names" : false, "suffix" : "" }, { "dropping-particle" : "", "family" : "Tomas", "given" : "D", "non-dropping-particle" : "", "parse-names" : false, "suffix" : "" }, { "dropping-particle" : "", "family" : "Dickson", "given" : "K", "non-dropping-particle" : "", "parse-names" : false, "suffix" : "" }, { "dropping-particle" : "", "family" : "Horne", "given" : "M K", "non-dropping-particle" : "", "parse-names" : false, "suffix" : "" } ], "container-title" : "Neuroscience", "id" : "ITEM-2", "issue" : "1", "issued" : { "date-parts" : [ [ "2000", "1" ] ] }, "page" : "99-112", "title" : "Axonal sprouting following lesions of the rat substantia nigra.", "type" : "article-journal", "volume" : "97" }, "uris" : [ "http://www.mendeley.com/documents/?uuid=4669788e-27a9-41cf-93e0-3ace84c889cd" ] } ], "mendeley" : { "previouslyFormattedCitation" : "(Finkelstein et al., 2000; Stanic et al., 2003)" }, "properties" : { "noteIndex" : 0 }, "schema" : "https://github.com/citation-style-language/schema/raw/master/csl-citation.json" }</w:instrText>
      </w:r>
      <w:r w:rsidR="00122438">
        <w:fldChar w:fldCharType="separate"/>
      </w:r>
      <w:r w:rsidRPr="00BE1A8A">
        <w:rPr>
          <w:noProof/>
        </w:rPr>
        <w:t>(Finkelstein et al., 2000; Stanic et al., 2003)</w:t>
      </w:r>
      <w:r w:rsidR="00122438">
        <w:fldChar w:fldCharType="end"/>
      </w:r>
      <w:r>
        <w:t xml:space="preserve">. Such phenomenon is contradict to a progressive disease being worsen with time in human idiopathic PD and thus needs to be considered in the reassessment of long-term IDLV-mediated therapeutic effects (as mentioned above). </w:t>
      </w:r>
      <w:r w:rsidR="00E6397B">
        <w:t xml:space="preserve">Moreover, the complexity of brain structure and cell-death mechanisms </w:t>
      </w:r>
      <w:r w:rsidR="00BD729E">
        <w:t xml:space="preserve">of PD </w:t>
      </w:r>
      <w:r w:rsidR="00E6397B">
        <w:t>in rodents differ</w:t>
      </w:r>
      <w:r w:rsidR="00BD729E">
        <w:t>s</w:t>
      </w:r>
      <w:r w:rsidR="00E6397B">
        <w:t xml:space="preserve"> from </w:t>
      </w:r>
      <w:r w:rsidR="00EE7544">
        <w:t xml:space="preserve">that in </w:t>
      </w:r>
      <w:r w:rsidR="00BD729E">
        <w:t xml:space="preserve">human. Hence, </w:t>
      </w:r>
      <w:r w:rsidR="00E6397B">
        <w:t xml:space="preserve">prior to </w:t>
      </w:r>
      <w:r w:rsidR="00BD729E">
        <w:t>be applied in the clinic</w:t>
      </w:r>
      <w:r w:rsidR="00E6397B">
        <w:t>,</w:t>
      </w:r>
      <w:r w:rsidR="00BD729E">
        <w:t xml:space="preserve"> regimens for PD </w:t>
      </w:r>
      <w:r w:rsidR="00994410">
        <w:t>have been</w:t>
      </w:r>
      <w:r w:rsidR="00BD729E">
        <w:t xml:space="preserve"> t</w:t>
      </w:r>
      <w:r w:rsidR="00EE7544">
        <w:t xml:space="preserve">ested in non-human primates, </w:t>
      </w:r>
      <w:r w:rsidR="00BD729E">
        <w:t>particular</w:t>
      </w:r>
      <w:r w:rsidR="00EE7544">
        <w:t>ly</w:t>
      </w:r>
      <w:r w:rsidR="00BD729E">
        <w:t xml:space="preserve"> in MPTP-induced models. </w:t>
      </w:r>
      <w:r w:rsidR="00B6750F">
        <w:t>T</w:t>
      </w:r>
      <w:r w:rsidR="00F86D84">
        <w:t xml:space="preserve">hese MPTP-lesioned animals exhibit </w:t>
      </w:r>
      <w:r w:rsidR="002249B2">
        <w:t xml:space="preserve">bilateral motor deficits </w:t>
      </w:r>
      <w:r w:rsidR="00B6750F">
        <w:t xml:space="preserve">(e.g., akinesia, bradykinesia, rigidity of the limb and trunk, postural imbalance) </w:t>
      </w:r>
      <w:r w:rsidR="00F86D84">
        <w:t xml:space="preserve">and </w:t>
      </w:r>
      <w:r w:rsidR="00B6750F">
        <w:t xml:space="preserve">nigrostriatal </w:t>
      </w:r>
      <w:r w:rsidR="002249B2">
        <w:t>impairment</w:t>
      </w:r>
      <w:r w:rsidR="00F86D84">
        <w:t xml:space="preserve"> </w:t>
      </w:r>
      <w:r w:rsidR="00B6750F">
        <w:t>as similarly as</w:t>
      </w:r>
      <w:r w:rsidR="00F86D84">
        <w:t xml:space="preserve"> </w:t>
      </w:r>
      <w:r w:rsidR="007A0F2F">
        <w:t>some</w:t>
      </w:r>
      <w:r w:rsidR="00B6750F">
        <w:t xml:space="preserve"> occur in </w:t>
      </w:r>
      <w:r w:rsidR="002249B2">
        <w:t xml:space="preserve">man </w:t>
      </w:r>
      <w:r w:rsidR="002249B2">
        <w:fldChar w:fldCharType="begin" w:fldLock="1"/>
      </w:r>
      <w:r w:rsidR="00994410">
        <w:instrText>ADDIN CSL_CITATION { "citationItems" : [ { "id" : "ITEM-1", "itemData" : { "ISSN" : "0306-4522", "PMID" : "8469305", "abstract" : "The progressive degeneration of dopamine neurons observed in idiopathic Parkinson's disease was mimicked by injecting low doses of 1-methyl-4-phenyl-1,2,3,6-tetrahydropyridine (MPTP) to baboons, on a chronic basis. Five Papio papio baboons were treated on two different regimens (chronic intravenous administration at weekly intervals for 20-21 months or, daily MPTP treatment for five days followed five to six months later by chronic weekly injections for 5-21.5 months). All animals were assessed for motor symptoms during and after neurotoxic treatment. Both regimens invariably resulted in the appearance of a progressive and irreversible syndrome characterized by action and resting tremor, cogwheel rigidity, postural impairments, hypokinesia and bradykinesia. In some animals, symptoms of resting tremor and rigidity initially restricted to one side of the body became bilateral within a few months of treatment. Subtle abnormalities that may be found in idiopathic Parkinson's disease such as alterations of the blink reflex response were also noted. Neuropathological examination of caudate nucleus, putamen, substantia nigra and ventral tegmental area in brain sections stained for tyrosine hydroxylase showed a typical uneven striatal dopamine fibre loss and a neuronal depletion in the dopaminergic mesencephalic cell groups that reproduce those observed in idiopathic Parkinson's disease. Immunocytochemical observations and behavioural data show that chronic rather than acute MPTP injection regimens can replicate most of the neuropathological and the clinical features typical of idiopathic Parkinson's disease, possibly by increasing the ability of this neurotoxin to target specific subpopulations of mesencephalic dopaminergic neurons.", "author" : [ { "dropping-particle" : "", "family" : "Hantraye", "given" : "P", "non-dropping-particle" : "", "parse-names" : false, "suffix" : "" }, { "dropping-particle" : "", "family" : "Varastet", "given" : "M", "non-dropping-particle" : "", "parse-names" : false, "suffix" : "" }, { "dropping-particle" : "", "family" : "Peschanski", "given" : "M", "non-dropping-particle" : "", "parse-names" : false, "suffix" : "" }, { "dropping-particle" : "", "family" : "Riche", "given" : "D", "non-dropping-particle" : "", "parse-names" : false, "suffix" : "" }, { "dropping-particle" : "", "family" : "Cesaro", "given" : "P", "non-dropping-particle" : "", "parse-names" : false, "suffix" : "" }, { "dropping-particle" : "", "family" : "Willer", "given" : "J C", "non-dropping-particle" : "", "parse-names" : false, "suffix" : "" }, { "dropping-particle" : "", "family" : "Maziere", "given" : "M", "non-dropping-particle" : "", "parse-names" : false, "suffix" : "" } ], "container-title" : "Neuroscience", "id" : "ITEM-1", "issue" : "1", "issued" : { "date-parts" : [ [ "1993", "3" ] ] }, "page" : "169-78", "title" : "Stable parkinsonian syndrome and uneven loss of striatal dopamine fibres following chronic MPTP administration in baboons.", "type" : "article-journal", "volume" : "53" }, "uris" : [ "http://www.mendeley.com/documents/?uuid=6538affd-f0bf-40ac-97a1-c3981718fdfc" ] }, { "id" : "ITEM-2", "itemData" : { "DOI" : "10.1111/j.1460-9568.2005.03915.x", "ISSN" : "0953-816X", "PMID" : "15787691", "abstract" : "Standard MPTP treatment regimens in primates result in &gt; 85% destruction of nigral dopaminergic neurons and the onset of marked motor deficits that respond to known symptomatic treatments for Parkinson's disease (PD). The extent of nigral degeneration reflects the late stages of PD rather than events occurring at its onset. We report on a modified MPTP treatment regimen that causes nigral dopaminergic degeneration in common marmosets equivalent to that occurring at the time of initiation of motor symptoms in man. Subcutaneous administration of MPTP 1 mg/kg for 3 consecutive days caused a reproducible 60% loss of nigral tyrosine hydroxylase (TH)-positive cells, which occurred mainly in the calbindin-D(28k)-poor nigrosomes with a similar loss of TH-immunoreactivity (TH-ir) in the caudate nucleus and the putamen. The animals showed obvious motor abnormalities with reduced bursts of activity and the onset of motor disability. However, the loss of striatal terminals did not reflect early PD because a greater loss of TH-ir occurred in the caudate nucleus than in the putamen and a marked reduction in TH-ir occurred in striatal patches compared to the matrix. Examination of striatal fibres following a partial MPTP lesion showed a conspicuous increase in the number and the diameter of large branching fibres in the putaminal and to some extent caudatal matrix, pointing to a possible compensatory sprouting of dopaminergic terminals. In addition, these partially lesioned animals did not respond to acute treatment with L-DOPA. This primate partial lesions model may be useful for examining potential neuroprotective or neurorestorative agents for PD.", "author" : [ { "dropping-particle" : "", "family" : "Iravani", "given" : "Mahmoud M", "non-dropping-particle" : "", "parse-names" : false, "suffix" : "" }, { "dropping-particle" : "", "family" : "Syed", "given" : "Emilie", "non-dropping-particle" : "", "parse-names" : false, "suffix" : "" }, { "dropping-particle" : "", "family" : "Jackson", "given" : "Michael J", "non-dropping-particle" : "", "parse-names" : false, "suffix" : "" }, { "dropping-particle" : "", "family" : "Johnston", "given" : "Louisa C", "non-dropping-particle" : "", "parse-names" : false, "suffix" : "" }, { "dropping-particle" : "", "family" : "Smith", "given" : "Lance A", "non-dropping-particle" : "", "parse-names" : false, "suffix" : "" }, { "dropping-particle" : "", "family" : "Jenner", "given" : "Peter", "non-dropping-particle" : "", "parse-names" : false, "suffix" : "" } ], "container-title" : "The European journal of neuroscience", "id" : "ITEM-2", "issue" : "4", "issued" : { "date-parts" : [ [ "2005", "2" ] ] }, "page" : "841-54", "title" : "A modified MPTP treatment regime produces reproducible partial nigrostriatal lesions in common marmosets.", "type" : "article-journal", "volume" : "21" }, "uris" : [ "http://www.mendeley.com/documents/?uuid=fa9f724a-ab58-4a9b-a007-485c8ce5fc0f" ] } ], "mendeley" : { "previouslyFormattedCitation" : "(Hantraye et al., 1993; Iravani et al., 2005b)" }, "properties" : { "noteIndex" : 0 }, "schema" : "https://github.com/citation-style-language/schema/raw/master/csl-citation.json" }</w:instrText>
      </w:r>
      <w:r w:rsidR="002249B2">
        <w:fldChar w:fldCharType="separate"/>
      </w:r>
      <w:r w:rsidR="00EE7544" w:rsidRPr="00EE7544">
        <w:rPr>
          <w:noProof/>
        </w:rPr>
        <w:t>(Hantraye et al., 1993; Iravani et al., 2005b)</w:t>
      </w:r>
      <w:r w:rsidR="002249B2">
        <w:fldChar w:fldCharType="end"/>
      </w:r>
      <w:r w:rsidR="002249B2">
        <w:t xml:space="preserve">. </w:t>
      </w:r>
      <w:r w:rsidR="00AE4FDA">
        <w:t xml:space="preserve">However, degeneration of nigral dopaminergic neurons in these models is not </w:t>
      </w:r>
      <w:r w:rsidR="00AE4FDA">
        <w:lastRenderedPageBreak/>
        <w:t xml:space="preserve">progressive and the pathological hallmark of PD, the Lewy body, </w:t>
      </w:r>
      <w:r w:rsidR="007A0F2F">
        <w:t>is not present</w:t>
      </w:r>
      <w:r w:rsidR="00AE4FDA">
        <w:t xml:space="preserve"> although α-synuclein aggregation has been detected in few cases </w:t>
      </w:r>
      <w:r w:rsidR="00AE4FDA">
        <w:fldChar w:fldCharType="begin" w:fldLock="1"/>
      </w:r>
      <w:r w:rsidR="00994410">
        <w:instrText>ADDIN CSL_CITATION { "citationItems" : [ { "id" : "ITEM-1", "itemData" : { "DOI" : "10.1002/mds.22481", "ISSN" : "1531-8257", "PMID" : "19526568", "abstract" : "The recent knowledge that 10 years after transplantation surviving human fetal neurons adopt the histopathology of Parkinson's disease suggests that Lewy body formation takes a decade to achieve. To determine whether similar histopathology occurs in 1-methyl-4-phenyl-1,2,3,6-tetrahydropyridine (MPTP)-primate models over a similar timeframe, the brains of two adult monkeys made parkinsonian in their youth with intermittent injections of MPTP were studied. Despite substantial nigral degeneration and increased alpha-synuclein immunoreactivity within surviving neurons, there was no evidence of Lewy body formation. This suggests that MPTP-induced oxidative stress and inflammation per se are not sufficient for Lewy body formation, or Lewy bodies are human specific.", "author" : [ { "dropping-particle" : "", "family" : "Halliday", "given" : "Glenda", "non-dropping-particle" : "", "parse-names" : false, "suffix" : "" }, { "dropping-particle" : "", "family" : "Herrero", "given" : "Maria Trinidad", "non-dropping-particle" : "", "parse-names" : false, "suffix" : "" }, { "dropping-particle" : "", "family" : "Murphy", "given" : "Karen", "non-dropping-particle" : "", "parse-names" : false, "suffix" : "" }, { "dropping-particle" : "", "family" : "McCann", "given" : "Heather", "non-dropping-particle" : "", "parse-names" : false, "suffix" : "" }, { "dropping-particle" : "", "family" : "Ros-Bernal", "given" : "Francisco", "non-dropping-particle" : "", "parse-names" : false, "suffix" : "" }, { "dropping-particle" : "", "family" : "Barcia", "given" : "Carlos", "non-dropping-particle" : "", "parse-names" : false, "suffix" : "" }, { "dropping-particle" : "", "family" : "Mori", "given" : "Hideo", "non-dropping-particle" : "", "parse-names" : false, "suffix" : "" }, { "dropping-particle" : "", "family" : "Blesa", "given" : "Francisco J", "non-dropping-particle" : "", "parse-names" : false, "suffix" : "" }, { "dropping-particle" : "", "family" : "Obeso", "given" : "Jos\u00e9 A", "non-dropping-particle" : "", "parse-names" : false, "suffix" : "" } ], "container-title" : "Movement disorders : official journal of the Movement Disorder Society", "id" : "ITEM-1", "issue" : "10", "issued" : { "date-parts" : [ [ "2009", "7", "30" ] ] }, "page" : "1519-23", "title" : "No Lewy pathology in monkeys with over 10 years of severe MPTP Parkinsonism.", "type" : "article-journal", "volume" : "24" }, "uris" : [ "http://www.mendeley.com/documents/?uuid=4cb6a517-da7a-4b4c-895b-bb6cf2cbe8fe" ] }, { "id" : "ITEM-2", "itemData" : { "ISSN" : "0959-4965", "PMID" : "10683860", "abstract" : "1-Methyl-4-phenyl-1,2,3,6-tetrahydropyridine (MPTP) neurotoxicity reproduces many of the features of Parkinson's disease (PD). alpha-Synuclein has been identified as a prominent component of the Lewy body (LB), the pathological hallmark of PD. MPTP-treated primates have been reported to develop intraneuronal inclusions but not true Lewy bodies. We administered MPTP to baboons and used a monoclonal alpha-synuclein antibody to define the relationship between neuronal degeneration and alpha-synuclein immunoreactivity in the substantia nigra. MPTP-induced neuronal degeneration was associated with the redistribution of alpha-synuclein from its normal synaptic location to aggregates in degenerating neuronal cell bodies. alpha-Synuclein aggregation induced by MPTP models the early stages of Lewy body formation and may be a fundamental step in the evolution of neuronal degeneration in PD.", "author" : [ { "dropping-particle" : "", "family" : "Kowall", "given" : "N W", "non-dropping-particle" : "", "parse-names" : false, "suffix" : "" }, { "dropping-particle" : "", "family" : "Hantraye", "given" : "P", "non-dropping-particle" : "", "parse-names" : false, "suffix" : "" }, { "dropping-particle" : "", "family" : "Brouillet", "given" : "E", "non-dropping-particle" : "", "parse-names" : false, "suffix" : "" }, { "dropping-particle" : "", "family" : "Beal", "given" : "M F", "non-dropping-particle" : "", "parse-names" : false, "suffix" : "" }, { "dropping-particle" : "", "family" : "McKee", "given" : "A C", "non-dropping-particle" : "", "parse-names" : false, "suffix" : "" }, { "dropping-particle" : "", "family" : "Ferrante", "given" : "R J", "non-dropping-particle" : "", "parse-names" : false, "suffix" : "" } ], "container-title" : "Neuroreport", "id" : "ITEM-2", "issue" : "1", "issued" : { "date-parts" : [ [ "2000", "1", "17" ] ] }, "page" : "211-3", "title" : "MPTP induces alpha-synuclein aggregation in the substantia nigra of baboons.", "type" : "article-journal", "volume" : "11" }, "uris" : [ "http://www.mendeley.com/documents/?uuid=5db516c4-0ef1-4759-a771-fd02f69c3ac2" ] } ], "mendeley" : { "previouslyFormattedCitation" : "(Kowall et al., 2000; Halliday et al., 2009)" }, "properties" : { "noteIndex" : 0 }, "schema" : "https://github.com/citation-style-language/schema/raw/master/csl-citation.json" }</w:instrText>
      </w:r>
      <w:r w:rsidR="00AE4FDA">
        <w:fldChar w:fldCharType="separate"/>
      </w:r>
      <w:r w:rsidR="00AE4FDA" w:rsidRPr="00AE4FDA">
        <w:rPr>
          <w:noProof/>
        </w:rPr>
        <w:t>(Kowall et al., 2000; Halliday et al., 2009)</w:t>
      </w:r>
      <w:r w:rsidR="00AE4FDA">
        <w:fldChar w:fldCharType="end"/>
      </w:r>
      <w:r w:rsidR="00AE4FDA">
        <w:t>.</w:t>
      </w:r>
      <w:r w:rsidR="007A0F2F">
        <w:t xml:space="preserve"> </w:t>
      </w:r>
    </w:p>
    <w:p w:rsidR="00C24DF1" w:rsidRDefault="008F1817" w:rsidP="005D7C73">
      <w:r>
        <w:t xml:space="preserve">Obviously, there </w:t>
      </w:r>
      <w:r w:rsidR="00A308E4">
        <w:t>is</w:t>
      </w:r>
      <w:r>
        <w:t xml:space="preserve"> a crucial need of</w:t>
      </w:r>
      <w:r w:rsidR="007A0F2F">
        <w:t xml:space="preserve"> a</w:t>
      </w:r>
      <w:r w:rsidR="00A308E4">
        <w:t xml:space="preserve"> </w:t>
      </w:r>
      <w:r w:rsidR="007A0F2F">
        <w:t xml:space="preserve">model </w:t>
      </w:r>
      <w:r w:rsidR="00A308E4">
        <w:t xml:space="preserve">recapitulating </w:t>
      </w:r>
      <w:r w:rsidR="00DA487F">
        <w:t xml:space="preserve">cardinal </w:t>
      </w:r>
      <w:r w:rsidR="00994410">
        <w:t xml:space="preserve">clinical </w:t>
      </w:r>
      <w:r w:rsidR="00A308E4">
        <w:t xml:space="preserve">features of sporadic </w:t>
      </w:r>
      <w:r>
        <w:t>PD</w:t>
      </w:r>
      <w:r w:rsidR="00A308E4">
        <w:t>, especially its progressive nature.</w:t>
      </w:r>
      <w:r>
        <w:t xml:space="preserve"> </w:t>
      </w:r>
      <w:r w:rsidR="00A308E4">
        <w:t xml:space="preserve">In regards to this requirement, </w:t>
      </w:r>
      <w:r w:rsidR="00CB7552">
        <w:t xml:space="preserve">a </w:t>
      </w:r>
      <w:r>
        <w:t>mouse model</w:t>
      </w:r>
      <w:r w:rsidR="00DA487F">
        <w:t>,</w:t>
      </w:r>
      <w:r w:rsidR="00CB7552">
        <w:t xml:space="preserve"> known as MitoPark mouse</w:t>
      </w:r>
      <w:r w:rsidR="00DA487F">
        <w:t>, has been recently developed</w:t>
      </w:r>
      <w:r w:rsidR="00251C7D">
        <w:t xml:space="preserve"> that has</w:t>
      </w:r>
      <w:r w:rsidR="00CB7552">
        <w:t xml:space="preserve"> a selective removal of the mitochondrial transcription fact</w:t>
      </w:r>
      <w:r w:rsidR="00251C7D">
        <w:t xml:space="preserve">or Tfam in dopaminergic neurons. MitoPark mice </w:t>
      </w:r>
      <w:r w:rsidR="000E7A7A" w:rsidRPr="000E7A7A">
        <w:t>a</w:t>
      </w:r>
      <w:r w:rsidR="000E7A7A">
        <w:t xml:space="preserve">ppear normal until adolescence and slowly </w:t>
      </w:r>
      <w:r w:rsidR="000E7A7A" w:rsidRPr="000E7A7A">
        <w:t xml:space="preserve">develop PD-like motor disabilities </w:t>
      </w:r>
      <w:r w:rsidR="000E7A7A">
        <w:fldChar w:fldCharType="begin" w:fldLock="1"/>
      </w:r>
      <w:r w:rsidR="00994410">
        <w:instrText>ADDIN CSL_CITATION { "citationItems" : [ { "id" : "ITEM-1", "itemData" : { "DOI" : "10.1073/pnas.0605208103", "ISSN" : "0027-8424", "PMID" : "17227870", "abstract" : "Mitochondrial dysfunction is implicated in the pathophysiology of Parkinson's disease (PD), a common age-associated neurodegenerative disease characterized by intraneuronal inclusions (Lewy bodies) and progressive degeneration of the nigrostriatal dopamine (DA) system. It has recently been demonstrated that midbrain DA neurons of PD patients and elderly humans contain high levels of somatic mtDNA mutations, which may impair respiratory chain function. However, clinical studies have not established whether the respiratory chain deficiency is a primary abnormality leading to inclusion formation and DA neuron death, or whether generalized metabolic abnormalities within the degenerating DA neurons cause secondary damage to mitochondria. We have used a reverse genetic approach to investigate this question and created conditional knockout mice (termed MitoPark mice), with disruption of the gene for mitochondrial transcription factor A (Tfam) in DA neurons. The knockout mice have reduced mtDNA expression and respiratory chain deficiency in midbrain DA neurons, which, in turn, leads to a parkinsonism phenotype with adult onset of slowly progressive impairment of motor function accompanied by formation of intraneuronal inclusions and dopamine nerve cell death. Confocal and electron microscopy show that the inclusions contain both mitochondrial protein and membrane components. These experiments demonstrate that respiratory chain dysfunction in DA neurons may be of pathophysiological importance in PD.", "author" : [ { "dropping-particle" : "", "family" : "Ekstrand", "given" : "Mats I", "non-dropping-particle" : "", "parse-names" : false, "suffix" : "" }, { "dropping-particle" : "", "family" : "Terzioglu", "given" : "M\u00fcgen", "non-dropping-particle" : "", "parse-names" : false, "suffix" : "" }, { "dropping-particle" : "", "family" : "Galter", "given" : "Dagmar", "non-dropping-particle" : "", "parse-names" : false, "suffix" : "" }, { "dropping-particle" : "", "family" : "Zhu", "given" : "Shunwei", "non-dropping-particle" : "", "parse-names" : false, "suffix" : "" }, { "dropping-particle" : "", "family" : "Hofstetter", "given" : "Christoph", "non-dropping-particle" : "", "parse-names" : false, "suffix" : "" }, { "dropping-particle" : "", "family" : "Lindqvist", "given" : "Eva", "non-dropping-particle" : "", "parse-names" : false, "suffix" : "" }, { "dropping-particle" : "", "family" : "Thams", "given" : "Sebastian", "non-dropping-particle" : "", "parse-names" : false, "suffix" : "" }, { "dropping-particle" : "", "family" : "Bergstrand", "given" : "Anita", "non-dropping-particle" : "", "parse-names" : false, "suffix" : "" }, { "dropping-particle" : "", "family" : "Hansson", "given" : "Fredrik Sterky", "non-dropping-particle" : "", "parse-names" : false, "suffix" : "" }, { "dropping-particle" : "", "family" : "Trifunovic", "given" : "Aleksandra", "non-dropping-particle" : "", "parse-names" : false, "suffix" : "" }, { "dropping-particle" : "", "family" : "Hoffer", "given" : "Barry", "non-dropping-particle" : "", "parse-names" : false, "suffix" : "" }, { "dropping-particle" : "", "family" : "Cullheim", "given" : "Staffan", "non-dropping-particle" : "", "parse-names" : false, "suffix" : "" }, { "dropping-particle" : "", "family" : "Mohammed", "given" : "Abdul H", "non-dropping-particle" : "", "parse-names" : false, "suffix" : "" }, { "dropping-particle" : "", "family" : "Olson", "given" : "Lars", "non-dropping-particle" : "", "parse-names" : false, "suffix" : "" }, { "dropping-particle" : "", "family" : "Larsson", "given" : "Nils-G\u00f6ran", "non-dropping-particle" : "", "parse-names" : false, "suffix" : "" } ], "container-title" : "Proceedings of the National Academy of Sciences of the United States of America", "id" : "ITEM-1", "issue" : "4", "issued" : { "date-parts" : [ [ "2007", "1", "23" ] ] }, "page" : "1325-30", "title" : "Progressive parkinsonism in mice with respiratory-chain-deficient dopamine neurons.", "type" : "article-journal", "volume" : "104" }, "uris" : [ "http://www.mendeley.com/documents/?uuid=12cc105c-2905-4f2c-bad2-ce4041e1a09b" ] } ], "mendeley" : { "previouslyFormattedCitation" : "(Ekstrand et al., 2007)" }, "properties" : { "noteIndex" : 0 }, "schema" : "https://github.com/citation-style-language/schema/raw/master/csl-citation.json" }</w:instrText>
      </w:r>
      <w:r w:rsidR="000E7A7A">
        <w:fldChar w:fldCharType="separate"/>
      </w:r>
      <w:r w:rsidR="000E7A7A" w:rsidRPr="000E7A7A">
        <w:rPr>
          <w:noProof/>
        </w:rPr>
        <w:t>(Ekstrand et al., 2007)</w:t>
      </w:r>
      <w:r w:rsidR="000E7A7A">
        <w:fldChar w:fldCharType="end"/>
      </w:r>
      <w:r w:rsidR="00251C7D">
        <w:t>, which have responded well</w:t>
      </w:r>
      <w:r w:rsidR="00DA487F">
        <w:t xml:space="preserve"> to</w:t>
      </w:r>
      <w:r w:rsidR="00DA487F" w:rsidRPr="00DA487F">
        <w:t xml:space="preserve"> </w:t>
      </w:r>
      <w:r w:rsidR="00DA487F">
        <w:t xml:space="preserve">L-DOPA in </w:t>
      </w:r>
      <w:r w:rsidR="00DA487F" w:rsidRPr="00DA487F">
        <w:t>a dose-dependent manner</w:t>
      </w:r>
      <w:r w:rsidR="00DA487F">
        <w:t xml:space="preserve"> </w:t>
      </w:r>
      <w:r w:rsidR="00DA487F">
        <w:fldChar w:fldCharType="begin" w:fldLock="1"/>
      </w:r>
      <w:r w:rsidR="00994410">
        <w:instrText>ADDIN CSL_CITATION { "citationItems" : [ { "id" : "ITEM-1", "itemData" : { "DOI" : "10.1111/j.1601-183X.2009.00542.x", "ISSN" : "1601-183X", "PMID" : "20002202", "abstract" : "The MitoPark mouse, in which the mitochondrial transcription factor Tfam is selectively removed in midbrain dopamine (DA) neurons, is a genetic model for Parkinson's disease (PD) that replicates the slow and progressive development of key symptoms. To further validate this model, we have extended both behavioral and biochemical analyses in these animals. We found that vertical movements decline earlier and faster than horizontal movements, possibly modeling the early occurrence of axial, postural instability in PD. L-DOPA induces different locomotor responses depending on the age: in young MitoPark mice the L-DOPA-induced motor activation is small; middle-aged MitoPark mice respond in a dose-dependent manner to L-DOPA, whereas aged MitoPark mice display a double-peaked locomotor response to a high dose of L-DOPA that includes an intermittent period of very low motor activity, similar to the 'on-off' phenomenon in PD. To correlate behavior with biochemical data, we analyzed monoamine levels in three different brain areas that are highly innervated by the DA system: striatum, anterior cortex and olfactory bulb. DA levels declined earlier and faster in striatum than in cortex; only at the latest time-point analyzed, DA levels were found to be significantly lower than control levels in the olfactory bulb. Interestingly, the ratio between homovanillic acid (HVA) and DA differed between regions over time. In striatum and olfactory bulb, the ratio increased steeply indicating increased DA turnover. In contrast, the ratio decreased over time in cortex, revealing important differences between DA cells in substantia nigra and the ventral tegmental area.", "author" : [ { "dropping-particle" : "", "family" : "Galter", "given" : "D", "non-dropping-particle" : "", "parse-names" : false, "suffix" : "" }, { "dropping-particle" : "", "family" : "Pernold", "given" : "K", "non-dropping-particle" : "", "parse-names" : false, "suffix" : "" }, { "dropping-particle" : "", "family" : "Yoshitake", "given" : "T", "non-dropping-particle" : "", "parse-names" : false, "suffix" : "" }, { "dropping-particle" : "", "family" : "Lindqvist", "given" : "E", "non-dropping-particle" : "", "parse-names" : false, "suffix" : "" }, { "dropping-particle" : "", "family" : "Hoffer", "given" : "B", "non-dropping-particle" : "", "parse-names" : false, "suffix" : "" }, { "dropping-particle" : "", "family" : "Kehr", "given" : "J", "non-dropping-particle" : "", "parse-names" : false, "suffix" : "" }, { "dropping-particle" : "", "family" : "Larsson", "given" : "N-G", "non-dropping-particle" : "", "parse-names" : false, "suffix" : "" }, { "dropping-particle" : "", "family" : "Olson", "given" : "L", "non-dropping-particle" : "", "parse-names" : false, "suffix" : "" } ], "container-title" : "Genes, brain, and behavior", "id" : "ITEM-1", "issue" : "2", "issued" : { "date-parts" : [ [ "2010", "3", "1" ] ] }, "page" : "173-81", "title" : "MitoPark mice mirror the slow progression of key symptoms and L-DOPA response in Parkinson's disease.", "type" : "article-journal", "volume" : "9" }, "uris" : [ "http://www.mendeley.com/documents/?uuid=53fc23d2-0d67-4d0f-b643-87a1a8c6e867" ] } ], "mendeley" : { "previouslyFormattedCitation" : "(Galter et al., 2010)" }, "properties" : { "noteIndex" : 0 }, "schema" : "https://github.com/citation-style-language/schema/raw/master/csl-citation.json" }</w:instrText>
      </w:r>
      <w:r w:rsidR="00DA487F">
        <w:fldChar w:fldCharType="separate"/>
      </w:r>
      <w:r w:rsidR="00DA487F" w:rsidRPr="00DA487F">
        <w:rPr>
          <w:noProof/>
        </w:rPr>
        <w:t>(Galter et al., 2010)</w:t>
      </w:r>
      <w:r w:rsidR="00DA487F">
        <w:fldChar w:fldCharType="end"/>
      </w:r>
      <w:r w:rsidR="00251C7D">
        <w:t xml:space="preserve">. Furthermore, progressive </w:t>
      </w:r>
      <w:r w:rsidR="000E7A7A" w:rsidRPr="000E7A7A">
        <w:t xml:space="preserve">degeneration of </w:t>
      </w:r>
      <w:r w:rsidR="000E7A7A">
        <w:t>nigrostriatal pathways</w:t>
      </w:r>
      <w:r w:rsidR="000E7A7A" w:rsidRPr="000E7A7A">
        <w:t xml:space="preserve"> and </w:t>
      </w:r>
      <w:r w:rsidR="000E7A7A">
        <w:t>depletion</w:t>
      </w:r>
      <w:r w:rsidR="000E7A7A" w:rsidRPr="000E7A7A">
        <w:t xml:space="preserve"> of striatal </w:t>
      </w:r>
      <w:r w:rsidR="000E7A7A">
        <w:t>dopamine</w:t>
      </w:r>
      <w:r w:rsidR="000E7A7A" w:rsidRPr="000E7A7A">
        <w:t xml:space="preserve"> </w:t>
      </w:r>
      <w:r w:rsidR="00251C7D">
        <w:t xml:space="preserve">in this newly-developed model have been observed to be </w:t>
      </w:r>
      <w:r w:rsidR="000E7A7A" w:rsidRPr="000E7A7A">
        <w:t>similar</w:t>
      </w:r>
      <w:r w:rsidR="00251C7D">
        <w:t xml:space="preserve"> to those seen in idiopathic PD</w:t>
      </w:r>
      <w:r w:rsidR="000E7A7A">
        <w:t xml:space="preserve"> </w:t>
      </w:r>
      <w:r w:rsidR="000E7A7A">
        <w:fldChar w:fldCharType="begin" w:fldLock="1"/>
      </w:r>
      <w:r w:rsidR="00994410">
        <w:instrText>ADDIN CSL_CITATION { "citationItems" : [ { "id" : "ITEM-1", "itemData" : { "DOI" : "10.1096/fj.10-173625", "ISSN" : "1530-6860", "PMID" : "21233488", "abstract" : "Parkinson's disease (PD) involves progressive loss of nigrostriatal dopamine (DA) neurons over an extended period of time. Mitochondrial damage may lead to PD, and neurotoxins affecting mitochondria are widely used to produce degeneration of the nigrostriatal circuitry. Deletion of the mitochondrial transcription factor A gene (Tfam) in C57BL6 mouse DA neurons leads to a slowly progressing parkinsonian phenotype in which motor impairment is first observed at ~12 wk of age. L-DOPA treatment improves motor dysfunction in these \"MitoPark\" mice, but this declines when DA neuron loss is more complete. To investigate early neurobiological events potentially contributing to PD, we compared the neurochemical and electrophysiological properties of the nigrostriatal circuit in behaviorally asymptomatic 6- to 8-wk-old MitoPark mice and age-matched control littermates. Release, but not uptake of DA, was impaired in MitoPark mouse striatal brain slices, and nigral DA neurons lacked characteristic pacemaker activity compared with control mice. Also, hyperpolarization-activated cyclic nucleotide-gated (HCN) ion channel function was reduced in MitoPark DA neurons, although HCN messenger RNA was unchanged. This study demonstrates altered nigrostriatal function that precedes behavioral parkinsonian symptoms in this genetic PD model. A full understanding of these presymptomatic cellular properties may lead to more effective early treatments of PD.", "author" : [ { "dropping-particle" : "", "family" : "Good", "given" : "Cameron H", "non-dropping-particle" : "", "parse-names" : false, "suffix" : "" }, { "dropping-particle" : "", "family" : "Hoffman", "given" : "Alexander F", "non-dropping-particle" : "", "parse-names" : false, "suffix" : "" }, { "dropping-particle" : "", "family" : "Hoffer", "given" : "Barry J", "non-dropping-particle" : "", "parse-names" : false, "suffix" : "" }, { "dropping-particle" : "", "family" : "Chefer", "given" : "Vladimir I", "non-dropping-particle" : "", "parse-names" : false, "suffix" : "" }, { "dropping-particle" : "", "family" : "Shippenberg", "given" : "Toni S", "non-dropping-particle" : "", "parse-names" : false, "suffix" : "" }, { "dropping-particle" : "", "family" : "B\u00e4ckman", "given" : "Cristina M", "non-dropping-particle" : "", "parse-names" : false, "suffix" : "" }, { "dropping-particle" : "", "family" : "Larsson", "given" : "Nils-G\u00f6ran", "non-dropping-particle" : "", "parse-names" : false, "suffix" : "" }, { "dropping-particle" : "", "family" : "Olson", "given" : "Lars", "non-dropping-particle" : "", "parse-names" : false, "suffix" : "" }, { "dropping-particle" : "", "family" : "Gellhaar", "given" : "Sandra", "non-dropping-particle" : "", "parse-names" : false, "suffix" : "" }, { "dropping-particle" : "", "family" : "Galter", "given" : "Dagmar", "non-dropping-particle" : "", "parse-names" : false, "suffix" : "" }, { "dropping-particle" : "", "family" : "Lupica", "given" : "Carl R", "non-dropping-particle" : "", "parse-names" : false, "suffix" : "" } ], "container-title" : "FASEB journal : official publication of the Federation of American Societies for Experimental Biology", "id" : "ITEM-1", "issue" : "4", "issued" : { "date-parts" : [ [ "2011", "4" ] ] }, "page" : "1333-44", "title" : "Impaired nigrostriatal function precedes behavioral deficits in a genetic mitochondrial model of Parkinson's disease.", "type" : "article-journal", "volume" : "25" }, "uris" : [ "http://www.mendeley.com/documents/?uuid=3e481faf-d275-4754-880c-cb6b58d28724" ] } ], "mendeley" : { "previouslyFormattedCitation" : "(Good et al., 2011)" }, "properties" : { "noteIndex" : 0 }, "schema" : "https://github.com/citation-style-language/schema/raw/master/csl-citation.json" }</w:instrText>
      </w:r>
      <w:r w:rsidR="000E7A7A">
        <w:fldChar w:fldCharType="separate"/>
      </w:r>
      <w:r w:rsidR="000E7A7A" w:rsidRPr="000E7A7A">
        <w:rPr>
          <w:noProof/>
        </w:rPr>
        <w:t>(Good et al., 2011)</w:t>
      </w:r>
      <w:r w:rsidR="000E7A7A">
        <w:fldChar w:fldCharType="end"/>
      </w:r>
      <w:r w:rsidR="000E7A7A">
        <w:t xml:space="preserve">. </w:t>
      </w:r>
      <w:r w:rsidR="00251C7D">
        <w:t>Non-motor PD symptoms</w:t>
      </w:r>
      <w:r w:rsidR="00C24DF1">
        <w:t>,</w:t>
      </w:r>
      <w:r w:rsidR="00251C7D">
        <w:t xml:space="preserve"> such as cognitive dysfunction</w:t>
      </w:r>
      <w:r w:rsidR="00C24DF1">
        <w:t>,</w:t>
      </w:r>
      <w:r w:rsidR="00251C7D">
        <w:t xml:space="preserve"> have been also detected in this model </w:t>
      </w:r>
      <w:r w:rsidR="00251C7D">
        <w:fldChar w:fldCharType="begin" w:fldLock="1"/>
      </w:r>
      <w:r w:rsidR="00994410">
        <w:instrText>ADDIN CSL_CITATION { "citationItems" : [ { "id" : "ITEM-1", "itemData" : { "DOI" : "10.1371/journal.pone.0071341", "ISSN" : "1932-6203", "PMID" : "23977020", "abstract" : "Parkinson's disease (PD) is a neurodegenerative disorder primarily characterized by progressive loss of dopamine neurons, leading to loss of motor coordination. However, PD is associated with a high rate of non-motor neuropsychiatric comorbities that often develop before the onset of movement symptoms. The MitoPark transgenic mouse model is the first to recapitulate the cardinal clinical features, namely progressive neurodegeneration and death of neurons, loss of motor function and therapeutic response to L-DOPA. To investigate whether MitoPark mice exhibit early onset of cognitive impairment, a non-motor neuropsychiatric comorbidity, we measured performance on a spatial learning and memory task before (\u223c8 weeks) or after (\u223c20 weeks) the onset of locomotor decline in MitoPark mice or in littermate controls. Consistent with previous studies, we established that a progressive loss of spontaneous locomotor activity began at 12 weeks of age, which was followed by progressive loss of body weight beginning at 16-20 weeks. Spatial learning and memory was measured using the Barnes Maze. By 20 weeks of age, MitoPark mice displayed a substantial reduction in overall locomotor activity that impaired their ability to perform the task. However, in the 8-week-old mice, locomotor activity was no different between genotypes, yet MitoPark mice took longer, traveled further and committed more errors than same age control mice, while learning to successfully navigate the maze. The modest between-day learning deficit of MitoPark mice was characterized by impaired within-day learning during the first two days of testing. No difference was observed between genotypes during probe trials conducted one or twelve days after the final acquisition test. Additionally, 8-week-old MitoPark mice exhibited impaired novel object recognition when compared to control mice. Together, these data establish that mild cognitive impairment precedes the loss of motor function in a novel rodent model of PD, which may provide unique opportunities for therapeutic development.", "author" : [ { "dropping-particle" : "", "family" : "Li", "given" : "Xiuhua", "non-dropping-particle" : "", "parse-names" : false, "suffix" : "" }, { "dropping-particle" : "", "family" : "Redus", "given" : "Laney", "non-dropping-particle" : "", "parse-names" : false, "suffix" : "" }, { "dropping-particle" : "", "family" : "Chen", "given" : "Cang", "non-dropping-particle" : "", "parse-names" : false, "suffix" : "" }, { "dropping-particle" : "", "family" : "Martinez", "given" : "Paul a", "non-dropping-particle" : "", "parse-names" : false, "suffix" : "" }, { "dropping-particle" : "", "family" : "Strong", "given" : "Randy", "non-dropping-particle" : "", "parse-names" : false, "suffix" : "" }, { "dropping-particle" : "", "family" : "Li", "given" : "Senlin", "non-dropping-particle" : "", "parse-names" : false, "suffix" : "" }, { "dropping-particle" : "", "family" : "O'Connor", "given" : "Jason C", "non-dropping-particle" : "", "parse-names" : false, "suffix" : "" } ], "container-title" : "PloS one", "id" : "ITEM-1", "issue" : "8", "issued" : { "date-parts" : [ [ "2013", "1" ] ] }, "page" : "e71341", "title" : "Cognitive dysfunction precedes the onset of motor symptoms in the MitoPark mouse model of Parkinson's disease.", "type" : "article-journal", "volume" : "8" }, "uris" : [ "http://www.mendeley.com/documents/?uuid=e0b95457-240e-47d9-b6b8-139c6380569f" ] } ], "mendeley" : { "previouslyFormattedCitation" : "(Li et al., 2013)" }, "properties" : { "noteIndex" : 0 }, "schema" : "https://github.com/citation-style-language/schema/raw/master/csl-citation.json" }</w:instrText>
      </w:r>
      <w:r w:rsidR="00251C7D">
        <w:fldChar w:fldCharType="separate"/>
      </w:r>
      <w:r w:rsidR="00251C7D" w:rsidRPr="00251C7D">
        <w:rPr>
          <w:noProof/>
        </w:rPr>
        <w:t>(Li et al., 2013)</w:t>
      </w:r>
      <w:r w:rsidR="00251C7D">
        <w:fldChar w:fldCharType="end"/>
      </w:r>
      <w:r w:rsidR="00251C7D">
        <w:t xml:space="preserve">. </w:t>
      </w:r>
      <w:r w:rsidR="00BB50DF">
        <w:t>However, α-synuclein aggregation</w:t>
      </w:r>
      <w:r w:rsidR="00251C7D">
        <w:t xml:space="preserve"> forming Lewy bodies</w:t>
      </w:r>
      <w:r w:rsidR="00BB50DF">
        <w:t>,</w:t>
      </w:r>
      <w:r w:rsidR="00251C7D">
        <w:t xml:space="preserve"> another important requirement for a model of PD</w:t>
      </w:r>
      <w:r w:rsidR="00BB50DF">
        <w:t>,</w:t>
      </w:r>
      <w:r w:rsidR="00251C7D">
        <w:t xml:space="preserve"> has been yet </w:t>
      </w:r>
      <w:r w:rsidR="00C24DF1">
        <w:t>determin</w:t>
      </w:r>
      <w:r w:rsidR="00251C7D">
        <w:t xml:space="preserve">ed </w:t>
      </w:r>
      <w:r w:rsidR="00BB50DF">
        <w:t>in MitoPark mice. In contrast, transgenic α-synuclein animal models have displayed α-synuclein inclusions and loss of dopaminergic neurons in the SNpc, although</w:t>
      </w:r>
      <w:r w:rsidR="00994410">
        <w:t xml:space="preserve"> the degeneration is not progressive and </w:t>
      </w:r>
      <w:r w:rsidR="00BB50DF">
        <w:t xml:space="preserve">levels of </w:t>
      </w:r>
      <w:r w:rsidR="00994410">
        <w:t>the severity</w:t>
      </w:r>
      <w:r w:rsidR="00BB50DF">
        <w:t xml:space="preserve"> are highly variant between models</w:t>
      </w:r>
      <w:r w:rsidR="00994410">
        <w:t xml:space="preserve"> </w:t>
      </w:r>
      <w:r w:rsidR="00994410">
        <w:fldChar w:fldCharType="begin" w:fldLock="1"/>
      </w:r>
      <w:r w:rsidR="00994410">
        <w:instrText>ADDIN CSL_CITATION { "citationItems" : [ { "id" : "ITEM-1", "itemData" : { "DOI" : "20026246", "ISSN" : "1529-2401", "PMID" : "11923443", "abstract" : "Recombinant adeno-associated viral vectors display efficient tropism for transduction of the dopamine neurons of the substantia nigra. Taking advantage of this unique property of recombinant adeno-associated viral vectors, we expressed wild-type and A53T mutated human alpha-synuclein in the nigrostriatal dopamine neurons of adult rats for up to 6 months. Cellular and axonal pathology, including alpha-synuclein-positive cytoplasmic inclusions and swollen, dystrophic neurites similar to those seen in brains from patients with Parkinson's disease, developed progressively over time. These pathological alterations occurred preferentially in the nigral dopamine neurons and were not observed in other nondopaminergic neurons transduced by the same vectors. The degenerative changes were accompanied by a loss of 30-80% of the nigral dopamine neurons, a 40-50% reduction of striatal dopamine, and tyrosine hydroxylase levels that was fully developed by 8 weeks. Significant motor impairment developed in those animals in which dopamine neuron cell loss exceeded a critical threshold of 50-60%. At 6 months, signs of cell body and axonal pathology had subsided, suggesting that the surviving neurons had recovered from the initial insult, despite the fact that alpha-synuclein expression was maintained at a high level. These results show that nigral dopamine neurons are selectively vulnerable to high levels of either wild-type or mutant alpha-synuclein, pointing to a key role for alpha-synuclein in the pathogenesis of Parkinson's disease. Targeted overexpression of alpha-synuclein in the nigrostriatal system may provide a new animal model of Parkinson's disease that reproduces some of the cardinal pathological, neurochemical, and behavioral features of the human disease.", "author" : [ { "dropping-particle" : "", "family" : "Kirik", "given" : "Deniz", "non-dropping-particle" : "", "parse-names" : false, "suffix" : "" }, { "dropping-particle" : "", "family" : "Rosenblad", "given" : "Carl", "non-dropping-particle" : "", "parse-names" : false, "suffix" : "" }, { "dropping-particle" : "", "family" : "Burger", "given" : "Corinna", "non-dropping-particle" : "", "parse-names" : false, "suffix" : "" }, { "dropping-particle" : "", "family" : "Lundberg", "given" : "Cecilia", "non-dropping-particle" : "", "parse-names" : false, "suffix" : "" }, { "dropping-particle" : "", "family" : "Johansen", "given" : "Teit E", "non-dropping-particle" : "", "parse-names" : false, "suffix" : "" }, { "dropping-particle" : "", "family" : "Muzyczka", "given" : "Nicholas", "non-dropping-particle" : "", "parse-names" : false, "suffix" : "" }, { "dropping-particle" : "", "family" : "Mandel", "given" : "Ronald J", "non-dropping-particle" : "", "parse-names" : false, "suffix" : "" }, { "dropping-particle" : "", "family" : "Bj\u00f6rklund", "given" : "Anders", "non-dropping-particle" : "", "parse-names" : false, "suffix" : "" } ], "container-title" : "The Journal of neuroscience : the official journal of the Society for Neuroscience", "id" : "ITEM-1", "issue" : "7", "issued" : { "date-parts" : [ [ "2002", "4", "1" ] ] }, "page" : "2780-91", "title" : "Parkinson-like neurodegeneration induced by targeted overexpression of alpha-synuclein in the nigrostriatal system.", "type" : "article-journal", "volume" : "22" }, "uris" : [ "http://www.mendeley.com/documents/?uuid=6df3275f-874e-48b3-a039-a6dac9c541a2" ] }, { "id" : "ITEM-2", "itemData" : { "DOI" : "10.1073/pnas.1200575109", "ISSN" : "1091-6490", "PMID" : "22315428", "abstract" : "We used in vivo amperometry to monitor changes in synaptic dopamine (DA) release in the striatum induced by overexpression of human wild-type \u03b1-synuclein in nigral DA neurons, induced by injection of an adeno-associated virus type 6 (AAV6)-\u03b1-synuclein vector unilaterally into the substantia nigra in adult rats. Impairments in DA release evolved in parallel with the development of degenerative changes in the nigrostriatal axons and terminals. The earliest change, seen 10 d after vector injection, was a marked, \u224850%, reduction in DA reuptake, consistent with an early dysfunction of the DA transporter that developed before any overt signs of axonal damage. At 3 wk, when the first signs of axonal damage were observed, the amount of DA released after a KCl pulse was reduced by 70-80%, and peak DA concentration was delayed, indicating an impaired release mechanism. At later time points, 8-16 wk, overall striatal innervation density was reduced by 60-80% and accompanied by abundant signs of axonal damage in the form of \u03b1-synuclein aggregates, axonal swellings, and dystrophic axonal profiles. At this stage DA release and reuptake were profoundly reduced, by 80-90%. The early changes in synaptic DA release induced by overexpression of human \u03b1-synuclein support the idea that early predegenerative changes in the handling of DA may initiate, and drive, a progressive degenerative process that hits the axons and terminals first. Synaptic dysfunction and axonopathy would thus be the hallmark of presymptomatic and early-stage Parkinson disease, followed by neuronal degeneration and cell loss, characteristic of more advanced stages of the disease.", "author" : [ { "dropping-particle" : "", "family" : "Lundblad", "given" : "Martin", "non-dropping-particle" : "", "parse-names" : false, "suffix" : "" }, { "dropping-particle" : "", "family" : "Decressac", "given" : "Mickael", "non-dropping-particle" : "", "parse-names" : false, "suffix" : "" }, { "dropping-particle" : "", "family" : "Mattsson", "given" : "Bengt", "non-dropping-particle" : "", "parse-names" : false, "suffix" : "" }, { "dropping-particle" : "", "family" : "Bj\u00f6rklund", "given" : "Anders", "non-dropping-particle" : "", "parse-names" : false, "suffix" : "" } ], "container-title" : "Proceedings of the National Academy of Sciences of the United States of America", "id" : "ITEM-2", "issue" : "9", "issued" : { "date-parts" : [ [ "2012", "2", "28" ] ] }, "page" : "3213-9", "title" : "Impaired neurotransmission caused by overexpression of \u03b1-synuclein in nigral dopamine neurons.", "type" : "article-journal", "volume" : "109" }, "uris" : [ "http://www.mendeley.com/documents/?uuid=e88f4e2a-74b2-4973-89bd-a01115c73e6b" ] }, { "id" : "ITEM-3", "itemData" : { "DOI" : "10.1016/j.expneurol.2012.02.012", "ISSN" : "1090-2430", "PMID" : "22394547", "abstract" : "Development of relevant models of Parkinson's disease (PD) is essential for a better understanding of the pathological processes underlying the human disease and for the evaluation of promising targets for therapeutic intervention. To date, most pre-clinical studies have been performed in the well-established rodent and non-human primate models using injection of 6-hydroxydopamine (6-OHDA) or 1-methyl-4-phenyl-1,2,3,6-tetrahydroxypyridine (MPTP). Overexpression of the disease-causing protein \u03b1-synuclein (\u03b1-syn), using adeno-associated viral (AAV) vectors, has provided a novel model that recapitulates many features of the human disease. In the present study we compared the AAV-\u03b1-syn rat model with models where the nigro-striatal pathway is lesioned by injection of 6-OHDA in the striatum (partial lesion) or the medial forebrain bundle (full lesion). Examination of the behavioural changes over time revealed a different progression and magnitude of the motor impairment. Interestingly, dopamine (DA) neuron loss is prominent in both the toxin and the AAV-\u03b1-syn models. However, \u03b1-syn overexpressing animals were seen to exhibit less cell and terminal loss for an equivalent level of motor abnormalities. Prominent and persistent axonal pathology is only observed in the \u03b1-syn rat model. We suggest that, while neuronal and terminal loss mainly accounts for the behavioural impairment in the toxin-based model, similar motor deficits result from the combination of cell death and dysfunction of the remaining nigro-striatal neurons in the AAV-\u03b1-syn model. While the two models have been developed to mimic DA neuron deficiency, they differ in their temporal and neuropathological characteristics, and replicate different aspects of the pathophysiology of the human disease. This study suggests that the AAV-\u03b1-syn model replicates the human pathology more closely than either of the other two 6-OHDA lesion models.", "author" : [ { "dropping-particle" : "", "family" : "Decressac", "given" : "M", "non-dropping-particle" : "", "parse-names" : false, "suffix" : "" }, { "dropping-particle" : "", "family" : "Mattsson", "given" : "B", "non-dropping-particle" : "", "parse-names" : false, "suffix" : "" }, { "dropping-particle" : "", "family" : "Bj\u00f6rklund", "given" : "a", "non-dropping-particle" : "", "parse-names" : false, "suffix" : "" } ], "container-title" : "Experimental neurology", "id" : "ITEM-3", "issue" : "1", "issued" : { "date-parts" : [ [ "2012", "5" ] ] }, "page" : "306-15", "publisher" : "Elsevier Inc.", "title" : "Comparison of the behavioural and histological characteristics of the 6-OHDA and \u03b1-synuclein rat models of Parkinson's disease.", "type" : "article-journal", "volume" : "235" }, "uris" : [ "http://www.mendeley.com/documents/?uuid=75d04f3c-6554-4edf-b033-2e2cdd11ad05" ] } ], "mendeley" : { "previouslyFormattedCitation" : "(Kirik et al., 2002b; Decressac et al., 2012b; Lundblad et al., 2012)" }, "properties" : { "noteIndex" : 0 }, "schema" : "https://github.com/citation-style-language/schema/raw/master/csl-citation.json" }</w:instrText>
      </w:r>
      <w:r w:rsidR="00994410">
        <w:fldChar w:fldCharType="separate"/>
      </w:r>
      <w:r w:rsidR="00994410" w:rsidRPr="00994410">
        <w:rPr>
          <w:noProof/>
        </w:rPr>
        <w:t>(Kirik et al., 2002b; Decressac et al., 2012b; Lundblad et al., 2012)</w:t>
      </w:r>
      <w:r w:rsidR="00994410">
        <w:fldChar w:fldCharType="end"/>
      </w:r>
      <w:r w:rsidR="00994410">
        <w:t xml:space="preserve">. </w:t>
      </w:r>
      <w:r w:rsidR="00C24DF1">
        <w:t xml:space="preserve">Hence, a pathogenic and etiologic animal model for PD needs to be addressed, in particular non-human primate models, such that </w:t>
      </w:r>
      <w:r w:rsidR="005D7C73">
        <w:t xml:space="preserve">a final proof of efficacy </w:t>
      </w:r>
      <w:r w:rsidR="00C24DF1">
        <w:t xml:space="preserve">of any treatment for PD will be confirmed prior to its application in clinical trials. </w:t>
      </w:r>
    </w:p>
    <w:p w:rsidR="005D7C73" w:rsidRDefault="005D7C73" w:rsidP="005D7C73">
      <w:r>
        <w:lastRenderedPageBreak/>
        <w:t xml:space="preserve">As shown in this study, GDNF-induced neuroprotection can be achieved at low levels. Furthermore, in pre-clinical research high concentrations of GDNF are not always beneficial </w:t>
      </w:r>
      <w:r w:rsidR="00122438">
        <w:fldChar w:fldCharType="begin" w:fldLock="1"/>
      </w:r>
      <w:r w:rsidR="00994410">
        <w:instrText>ADDIN CSL_CITATION { "citationItems" : [ { "id" : "ITEM-1", "itemData" : { "DOI" : "10.1523/JNEUROSCI.1122-04.2004", "ISSN" : "1529-2401", "PMID" : "15269253", "abstract" : "The effects of continuous glial cell line-derived neurotrophic factor (GDNF) overexpression in the intact nigrostriatal dopamine (DA) system was studied using recombinant lentiviral (rLV) vector delivery of GDNF to the striatum or substantia nigra (SN) in the rat. Intrastriatal delivery of rLV-GDNF resulted in significant overexpression of GDNF in the striatum (2-4 ng/mg tissue) and anterograde transport of GDNF protein to the SN. Striatal rLV-GDNF delivery initially induced an increase in DA turnover (1-6 weeks), accompanied by significant contralateral turning in response to amphetamine, suggesting an enhancement of the DA system on the injected side. Starting 6 weeks after continuous GDNF delivery, we observed a selective downregulation of tyrosine hydroxylase (TH) protein (approximately 70%) that was maintained until the end of the experiment (24 weeks). A similar effect was observed when rLV-GDNF was injected into the SN. The magnitude of TH downregulation was related to the level of GDNF expression and was most pronounced in animals in which the striatal GDNF level exceeded 0.7 ng/mg tissue. The decreased TH protein levels were associated with similar reductions in the in vitro TH enzyme activity (approximately 70%); however, in vivo L-3,4-dihydroxyphenylalanine production rate and DA tissue levels were maintained at normal levels. The results indicate that downregulation of TH protein reflects a compensatory effect in response to continuous GDNF stimulation of the DA neurons mediated by a combination of overactivity at the DA synapse and a direct GDNF-induced action on TH gene expression. This compensatory mechanism is proposed to maintain long-term DA neuron function within the normal range.", "author" : [ { "dropping-particle" : "", "family" : "Georgievska", "given" : "Biljana", "non-dropping-particle" : "", "parse-names" : false, "suffix" : "" }, { "dropping-particle" : "", "family" : "Kirik", "given" : "Deniz", "non-dropping-particle" : "", "parse-names" : false, "suffix" : "" }, { "dropping-particle" : "", "family" : "Bj\u00f6rklund", "given" : "Anders", "non-dropping-particle" : "", "parse-names" : false, "suffix" : "" } ], "container-title" : "The Journal of neuroscience : the official journal of the Society for Neuroscience", "id" : "ITEM-1", "issue" : "29", "issued" : { "date-parts" : [ [ "2004", "7", "21" ] ] }, "page" : "6437-45", "title" : "Overexpression of glial cell line-derived neurotrophic factor using a lentiviral vector induces time- and dose-dependent downregulation of tyrosine hydroxylase in the intact nigrostriatal dopamine system.", "type" : "article-journal", "volume" : "24" }, "uris" : [ "http://www.mendeley.com/documents/?uuid=a5ecc251-a942-4be8-a039-04dfa9efa960" ] }, { "id" : "ITEM-2", "itemData" : { "DOI" : "10.1016/j.brainres.2010.11.006", "ISSN" : "1872-6240", "PMID" : "21062624", "abstract" : "Glial cell line-derived neurotrophic factor (GDNF) protects dopamine (DA) neurons from 6-hydroxydopamine (6-OHDA) toxicity. We have now explored this protection over 8 weeks following toxin administration. Infusion of Fluoro-Gold (FG) into the striatum was followed 1 week later by GDNF (9\u03bcg) or its vehicle. Six hours later, animals received 6-OHDA (4 \u03bcg) into the same site. 6-OHDA caused a loss of cells in the substantia nigra that expressed both FG and tyrosine hydroxylase (TH) and striatal terminals expressing TH, the high affinity dopamine transporter (DAT), and the vesicular monoamine transporter 2 (VMAT2) as assessed 2-8 weeks later. Loss of FG(+) cells, and striatal DA was completely blocked by GDNF by 2 weeks. In contrast, GDNF only slightly attenuated the loss of TH, DAT, or VMAT2 in the striatum at 2 weeks, but had restored these markers by 4-8 weeks. Thus, GDNF prevents DA cell death and loss of striatal DA content, but several weeks are required to fully restore the dopaminergic phenotype. These results provide insight into the mechanism of GDNF protection of DA neurons, and may help avoid incorrect interpretations of temporary phenotypic changes.", "author" : [ { "dropping-particle" : "", "family" : "Cohen", "given" : "Ann D", "non-dropping-particle" : "", "parse-names" : false, "suffix" : "" }, { "dropping-particle" : "", "family" : "Zigmond", "given" : "Michael J", "non-dropping-particle" : "", "parse-names" : false, "suffix" : "" }, { "dropping-particle" : "", "family" : "Smith", "given" : "Amanda D", "non-dropping-particle" : "", "parse-names" : false, "suffix" : "" } ], "container-title" : "Brain research", "id" : "ITEM-2", "issued" : { "date-parts" : [ [ "2011", "1", "25" ] ] }, "page" : "80-8", "publisher" : "Elsevier B.V.", "title" : "Effects of intrastriatal GDNF on the response of dopamine neurons to 6-hydroxydopamine: time course of protection and neurorestoration.", "type" : "article-journal", "volume" : "1370" }, "uris" : [ "http://www.mendeley.com/documents/?uuid=7199102b-f961-483c-b38d-e3beb984f779" ] } ], "mendeley" : { "previouslyFormattedCitation" : "(Georgievska et al., 2004; Cohen et al., 2011)" }, "properties" : { "noteIndex" : 0 }, "schema" : "https://github.com/citation-style-language/schema/raw/master/csl-citation.json" }</w:instrText>
      </w:r>
      <w:r w:rsidR="00122438">
        <w:fldChar w:fldCharType="separate"/>
      </w:r>
      <w:r w:rsidRPr="00C1623A">
        <w:rPr>
          <w:noProof/>
        </w:rPr>
        <w:t>(Georgievska et al., 2004; Cohen et al., 2011)</w:t>
      </w:r>
      <w:r w:rsidR="00122438">
        <w:fldChar w:fldCharType="end"/>
      </w:r>
      <w:r>
        <w:t xml:space="preserve">. However, </w:t>
      </w:r>
      <w:r w:rsidR="001A1FD0">
        <w:t xml:space="preserve">in the recent AAV2-NTN clinical trial, </w:t>
      </w:r>
      <w:r>
        <w:t xml:space="preserve">insufficient vector doses and consequent poor distribution of the neurotrophic factor </w:t>
      </w:r>
      <w:r w:rsidR="00122438">
        <w:fldChar w:fldCharType="begin" w:fldLock="1"/>
      </w:r>
      <w:r w:rsidR="00994410">
        <w:instrText>ADDIN CSL_CITATION { "citationItems" : [ { "id" : "ITEM-1", "itemData" : { "DOI" : "10.1002/23442", "author" : [ { "dropping-particle" : "", "family" : "Bartus", "given" : "Raymond T", "non-dropping-particle" : "", "parse-names" : false, "suffix" : "" }, { "dropping-particle" : "", "family" : "Herzog", "given" : "Christopher D", "non-dropping-particle" : "", "parse-names" : false, "suffix" : "" }, { "dropping-particle" : "", "family" : "Chu", "given" : "Yaping", "non-dropping-particle" : "", "parse-names" : false, "suffix" : "" }, { "dropping-particle" : "", "family" : "Wilson", "given" : "Alistair", "non-dropping-particle" : "", "parse-names" : false, "suffix" : "" }, { "dropping-particle" : "", "family" : "Brown", "given" : "Lamar", "non-dropping-particle" : "", "parse-names" : false, "suffix" : "" }, { "dropping-particle" : "", "family" : "Siffert", "given" : "Joao", "non-dropping-particle" : "", "parse-names" : false, "suffix" : "" }, { "dropping-particle" : "", "family" : "Johnson", "given" : "Eugene M", "non-dropping-particle" : "", "parse-names" : false, "suffix" : "" }, { "dropping-particle" : "", "family" : "Olanow", "given" : "C Warren", "non-dropping-particle" : "", "parse-names" : false, "suffix" : "" }, { "dropping-particle" : "", "family" : "Mufson", "given" : "Elliott J", "non-dropping-particle" : "", "parse-names" : false, "suffix" : "" }, { "dropping-particle" : "", "family" : "Kordower", "given" : "Jeffrey H", "non-dropping-particle" : "", "parse-names" : false, "suffix" : "" } ], "id" : "ITEM-1", "issue" : "1", "issued" : { "date-parts" : [ [ "2011" ] ] }, "page" : "27-36", "title" : "Bioactivity of AAV2-Neurturin Gene Therapy ( CERE-120 ): Differences Between Parkinson \u2019 s Disease and Nonhuman Primate Brains", "type" : "article-journal", "volume" : "26" }, "uris" : [ "http://www.mendeley.com/documents/?uuid=4e8756ae-e996-442f-b1a6-d6a1be8fa7be" ] } ], "mendeley" : { "previouslyFormattedCitation" : "(Bartus et al., 2011b)" }, "properties" : { "noteIndex" : 0 }, "schema" : "https://github.com/citation-style-language/schema/raw/master/csl-citation.json" }</w:instrText>
      </w:r>
      <w:r w:rsidR="00122438">
        <w:fldChar w:fldCharType="separate"/>
      </w:r>
      <w:r w:rsidRPr="005F3FF2">
        <w:rPr>
          <w:noProof/>
        </w:rPr>
        <w:t>(Bartus et al., 2011b)</w:t>
      </w:r>
      <w:r w:rsidR="00122438">
        <w:fldChar w:fldCharType="end"/>
      </w:r>
      <w:r>
        <w:t xml:space="preserve"> are believed </w:t>
      </w:r>
      <w:r w:rsidR="001A1FD0">
        <w:t>to be the</w:t>
      </w:r>
      <w:r>
        <w:t xml:space="preserve"> reasons leading to the failure </w:t>
      </w:r>
      <w:r w:rsidR="00122438">
        <w:fldChar w:fldCharType="begin" w:fldLock="1"/>
      </w:r>
      <w:r w:rsidR="00994410">
        <w:instrText>ADDIN CSL_CITATION { "citationItems" : [ { "id" : "ITEM-1", "itemData" : { "DOI" : "10.1016/S1474-4422(10)70254-4", "ISSN" : "1474-4465", "PMID" : "20970382", "abstract" : "In an open-label phase 1 trial, gene delivery of the trophic factor neurturin via an adeno-associated type-2 vector (AAV2) was well tolerated and seemed to improve motor function in patients with advanced Parkinson's disease. We aimed to assess the safety and efficacy of AAV2-neurturin in a double-blind, phase 2 randomised trial.", "author" : [ { "dropping-particle" : "", "family" : "Marks", "given" : "William J", "non-dropping-particle" : "", "parse-names" : false, "suffix" : "" }, { "dropping-particle" : "", "family" : "Bartus", "given" : "Raymond T", "non-dropping-particle" : "", "parse-names" : false, "suffix" : "" }, { "dropping-particle" : "", "family" : "Siffert", "given" : "Joao", "non-dropping-particle" : "", "parse-names" : false, "suffix" : "" }, { "dropping-particle" : "", "family" : "Davis", "given" : "Charles S", "non-dropping-particle" : "", "parse-names" : false, "suffix" : "" }, { "dropping-particle" : "", "family" : "Lozano", "given" : "Andres", "non-dropping-particle" : "", "parse-names" : false, "suffix" : "" }, { "dropping-particle" : "", "family" : "Boulis", "given" : "Nicholas", "non-dropping-particle" : "", "parse-names" : false, "suffix" : "" }, { "dropping-particle" : "", "family" : "Vitek", "given" : "Jerrold", "non-dropping-particle" : "", "parse-names" : false, "suffix" : "" }, { "dropping-particle" : "", "family" : "Stacy", "given" : "Mark", "non-dropping-particle" : "", "parse-names" : false, "suffix" : "" }, { "dropping-particle" : "", "family" : "Turner", "given" : "Dennis", "non-dropping-particle" : "", "parse-names" : false, "suffix" : "" }, { "dropping-particle" : "", "family" : "Verhagen", "given" : "Leonard", "non-dropping-particle" : "", "parse-names" : false, "suffix" : "" }, { "dropping-particle" : "", "family" : "Bakay", "given" : "Roy", "non-dropping-particle" : "", "parse-names" : false, "suffix" : "" }, { "dropping-particle" : "", "family" : "Watts", "given" : "Raymond", "non-dropping-particle" : "", "parse-names" : false, "suffix" : "" }, { "dropping-particle" : "", "family" : "Guthrie", "given" : "Barton", "non-dropping-particle" : "", "parse-names" : false, "suffix" : "" }, { "dropping-particle" : "", "family" : "Jankovic", "given" : "Joseph", "non-dropping-particle" : "", "parse-names" : false, "suffix" : "" }, { "dropping-particle" : "", "family" : "Simpson", "given" : "Richard", "non-dropping-particle" : "", "parse-names" : false, "suffix" : "" }, { "dropping-particle" : "", "family" : "Tagliati", "given" : "Michele", "non-dropping-particle" : "", "parse-names" : false, "suffix" : "" }, { "dropping-particle" : "", "family" : "Alterman", "given" : "Ron", "non-dropping-particle" : "", "parse-names" : false, "suffix" : "" }, { "dropping-particle" : "", "family" : "Stern", "given" : "Matthew", "non-dropping-particle" : "", "parse-names" : false, "suffix" : "" }, { "dropping-particle" : "", "family" : "Baltuch", "given" : "Gordon", "non-dropping-particle" : "", "parse-names" : false, "suffix" : "" }, { "dropping-particle" : "", "family" : "Starr", "given" : "Philip a", "non-dropping-particle" : "", "parse-names" : false, "suffix" : "" }, { "dropping-particle" : "", "family" : "Larson", "given" : "Paul S", "non-dropping-particle" : "", "parse-names" : false, "suffix" : "" }, { "dropping-particle" : "", "family" : "Ostrem", "given" : "Jill L", "non-dropping-particle" : "", "parse-names" : false, "suffix" : "" }, { "dropping-particle" : "", "family" : "Nutt", "given" : "John", "non-dropping-particle" : "", "parse-names" : false, "suffix" : "" }, { "dropping-particle" : "", "family" : "Kieburtz", "given" : "Karl", "non-dropping-particle" : "", "parse-names" : false, "suffix" : "" }, { "dropping-particle" : "", "family" : "Kordower", "given" : "Jeffrey H", "non-dropping-particle" : "", "parse-names" : false, "suffix" : "" }, { "dropping-particle" : "", "family" : "Olanow", "given" : "C Warren", "non-dropping-particle" : "", "parse-names" : false, "suffix" : "" } ], "container-title" : "Lancet neurology", "id" : "ITEM-1", "issue" : "12", "issued" : { "date-parts" : [ [ "2010", "12" ] ] }, "page" : "1164-72", "title" : "Gene delivery of AAV2-neurturin for Parkinson's disease: a double-blind, randomised, controlled trial.", "type" : "article-journal", "volume" : "9" }, "uris" : [ "http://www.mendeley.com/documents/?uuid=215dfd28-aaf2-43cc-81aa-67bfd4d65de3" ] } ], "mendeley" : { "previouslyFormattedCitation" : "(Marks et al., 2010)" }, "properties" : { "noteIndex" : 0 }, "schema" : "https://github.com/citation-style-language/schema/raw/master/csl-citation.json" }</w:instrText>
      </w:r>
      <w:r w:rsidR="00122438">
        <w:fldChar w:fldCharType="separate"/>
      </w:r>
      <w:r w:rsidRPr="00E350EE">
        <w:rPr>
          <w:noProof/>
        </w:rPr>
        <w:t>(Marks et al., 2010)</w:t>
      </w:r>
      <w:r w:rsidR="00122438">
        <w:fldChar w:fldCharType="end"/>
      </w:r>
      <w:r>
        <w:t xml:space="preserve">. Based on findings from numerous dosing regimen studies </w:t>
      </w:r>
      <w:r w:rsidR="00122438">
        <w:fldChar w:fldCharType="begin" w:fldLock="1"/>
      </w:r>
      <w:r w:rsidR="00994410">
        <w:instrText>ADDIN CSL_CITATION { "citationItems" : [ { "id" : "ITEM-1", "itemData" : { "DOI" : "10.1016/j.nbd.2007.04.003", "ISSN" : "0969-9961", "PMID" : "17532642", "abstract" : "Neurturin (NTN) is a neurotrophic factor with known potential to protect and restore the function of dopaminergic substantia nigra neurons whose degeneration has been most closely linked to the major motor deficits in Parkinson's disease (PD). CERE-120, an adeno-associated virus serotype 2 (AAV2)-based gene delivery vector encoding human NTN, is being developed as a potential therapeutic for PD. In a series of preclinical studies reported herein, CERE-120 delivery to the striatum produced a dose-related neuroprotection of nigrostriatal neurons in the rat 6-hydroxydopamine (6-OHDA) lesion model. Long-lasting efficacy of CERE-120 was evidenced by substantia nigra cell protection, preserved fiber innervation of the striatum, and behavioral recovery for at least 6 months. In addition, striatal infusion of CERE-120 was found to have a safety and tolerability profile devoid of side effects or toxicological responses, for at least 12 months post-treatment, even at dose multiples 125 times that of the lowest efficacious dose tested. These results support the ongoing CERE-120 clinical program in PD patients.", "author" : [ { "dropping-particle" : "", "family" : "Gasmi", "given" : "Mehdi", "non-dropping-particle" : "", "parse-names" : false, "suffix" : "" }, { "dropping-particle" : "", "family" : "Brandon", "given" : "Eugene P", "non-dropping-particle" : "", "parse-names" : false, "suffix" : "" }, { "dropping-particle" : "", "family" : "Herzog", "given" : "Christopher D", "non-dropping-particle" : "", "parse-names" : false, "suffix" : "" }, { "dropping-particle" : "", "family" : "Wilson", "given" : "Alistair", "non-dropping-particle" : "", "parse-names" : false, "suffix" : "" }, { "dropping-particle" : "", "family" : "Bishop", "given" : "Kathie M", "non-dropping-particle" : "", "parse-names" : false, "suffix" : "" }, { "dropping-particle" : "", "family" : "Hofer", "given" : "Eva K", "non-dropping-particle" : "", "parse-names" : false, "suffix" : "" }, { "dropping-particle" : "", "family" : "Cunningham", "given" : "Justine J", "non-dropping-particle" : "", "parse-names" : false, "suffix" : "" }, { "dropping-particle" : "", "family" : "Printz", "given" : "Marie a", "non-dropping-particle" : "", "parse-names" : false, "suffix" : "" }, { "dropping-particle" : "", "family" : "Kordower", "given" : "Jeffrey H", "non-dropping-particle" : "", "parse-names" : false, "suffix" : "" }, { "dropping-particle" : "", "family" : "Bartus", "given" : "Raymond T", "non-dropping-particle" : "", "parse-names" : false, "suffix" : "" } ], "container-title" : "Neurobiology of disease", "id" : "ITEM-1", "issue" : "1", "issued" : { "date-parts" : [ [ "2007", "7" ] ] }, "page" : "67-76", "title" : "AAV2-mediated delivery of human neurturin to the rat nigrostriatal system: long-term efficacy and tolerability of CERE-120 for Parkinson's disease.", "type" : "article-journal", "volume" : "27" }, "uris" : [ "http://www.mendeley.com/documents/?uuid=19fc1a6e-5b66-46bb-8d5f-cf4a206e7311" ] }, { "id" : "ITEM-2", "itemData" : { "DOI" : "S0969-9961(11)00198-7 [pii]\n10.1016/j.nbd.2011.05.026", "ISBN" : "1095-953X (Electronic)\n0969-9961 (Linking)", "PMID" : "21704161", "abstract" : "Recent analyses of autopsied brains from subjects previously administered AAV2-neurturin (NRTN) gene transfer argues that optimizing the effects of neurotrophic factors in Parkinson's disease (PD) likely requires delivery to both the degenerating cell bodies (in substantia nigra) and their terminals (in striatum). Prior to implementing this novel dosing paradigm in humans, we conducted eight nonclinical experiments with three general objectives: (1) evaluate the feasibility, safety and effectiveness of targeting the substantia nigra (SN) with AAV2-NRTN, (2) better understand and appraise recent warnings of serious weight loss that might occur with targeting the SN with neurotrophic factors, and (3) define an appropriate dose of AAV2-NRTN that should safely and effectively cover the SN in PD patients. Toward these ends, we first determined SN volume for rats, monkeys and humans, and employed these values to calculate comparable dose equivalents for each species by scaling each dose, based on relative SN volume. Using this information, we next injected AAV2-GFP to monkey SN to quantify AAV2-vector distribution and confirm reasonable SN coverage. We then selected and administered a ~200-fold range of AAV2-NRTN doses (and a single AAV2-GDNF dose) to rat SN, producing a wide range of protein expression. In contrast to recent warnings regarding nigra targeting, no dose produced any serious side effects or toxicity, though we replicated the modest reduction in weight gain reported by others with the highest AAV2-NRTN and the AAV2-GDNF dose. A dose-related increase in NRTN expression was seen, with the lower doses limiting NRTN to the peri-SN and the highest dose producing mistargeted NRTN well outside the SN. We then demonstrated that the reduction in weight gain following excessive-doses can be dissociated from NRTN in the targeted SN, and is linked to mistargeted NRTN in the diencephalon. We also showed that prior destruction of the dopaminergic SN neurons via 6-OHDA had no impact on the weight loss phenomenon, further dissociating neurotrophic exposure to the SN as the culprit for weight changes. Finally, low AAV2-NRTN doses provided significant neuroprotection against 6-OHDA toxicity, establishing a wide therapeutic index for nigral targeting. These data support targeting the SN with AAV2-NRTN in PD patients, demonstrating that properly targeted and scaled AAV2-NRTN provides safe and effective NRTN expression. They also provided the means to define an appr\u2026", "author" : [ { "dropping-particle" : "", "family" : "Bartus", "given" : "R T", "non-dropping-particle" : "", "parse-names" : false, "suffix" : "" }, { "dropping-particle" : "", "family" : "Brown", "given" : "L", "non-dropping-particle" : "", "parse-names" : false, "suffix" : "" }, { "dropping-particle" : "", "family" : "Wilson", "given" : "A", "non-dropping-particle" : "", "parse-names" : false, "suffix" : "" }, { "dropping-particle" : "", "family" : "Kruegel", "given" : "B", "non-dropping-particle" : "", "parse-names" : false, "suffix" : "" }, { "dropping-particle" : "", "family" : "Siffert", "given" : "J", "non-dropping-particle" : "", "parse-names" : false, "suffix" : "" }, { "dropping-particle" : "", "family" : "Johnson  Jr.", "given" : "E M", "non-dropping-particle" : "", "parse-names" : false, "suffix" : "" }, { "dropping-particle" : "", "family" : "Kordower", "given" : "J H", "non-dropping-particle" : "", "parse-names" : false, "suffix" : "" }, { "dropping-particle" : "", "family" : "Herzog", "given" : "C D", "non-dropping-particle" : "", "parse-names" : false, "suffix" : "" } ], "container-title" : "Neurobiol Dis", "edition" : "2011/06/28", "id" : "ITEM-2", "issue" : "1", "issued" : { "date-parts" : [ [ "2011" ] ] }, "note" : "Bartus, Raymond T\nBrown, Lamar\nWilson, Alistair\nKruegel, Brian\nSiffert, Joao\nJohnson, Eugene M Jr\nKordower, Jeffrey H\nHerzog, Christopher D\nUnited States\nNeurobiology of disease\nNeurobiol Dis. 2011 Oct;44(1):38-52. Epub 2011 Jun 17.", "page" : "38-52", "title" : "Properly scaled and targeted AAV2-NRTN (neurturin) to the substantia nigra is safe, effective and causes no weight loss: support for nigral targeting in Parkinson's disease", "type" : "article-journal", "volume" : "44" }, "uris" : [ "http://www.mendeley.com/documents/?uuid=c6904fda-b161-49a7-8823-9d3f331e6733" ] }, { "id" : "ITEM-3", "itemData" : { "DOI" : "10.1038/mt.2008.170", "ISSN" : "1525-0024", "PMID" : "18728639", "abstract" : "Neurturin (NTN) is a neurotrophic factor for dopaminergic neurons that may be therapeutic for patients with Parkinson's disease (PD). As a crucial component in a series of nonclinical translational studies aimed at testing whether CERE-120 should advance into clinical trials in PD subjects, we characterized the expression, bioactivity and safety of CERE-120, an adeno-associated virus type-2 (AAV2) vector encoding NTN, following delivery to the striatum of nonhuman primates. Monkeys received bilateral injections of CERE-120 across a tenfold range of doses (6 x 10(10) to 6 x 10(11) vector genomes per animal) or formulation buffer (FB) control. We report here, for the first time, a dose-related: increase in NTN protein expression within the striatum and substantia nigra (SN) pars compacta of nonhuman primates; increase in nigrostriatal tyrosine hydroxylase (TH), (the rate-limited enzyme for dopamine); and activation of phosphorylated signal-regulated kinase (a common neurotrophic signaling event). Additionally, extensive toxicology testing revealed no adverse effects of CERE-120 on in-life measures, neurotoxicity (in any site throughout the brain) or systemic pathology (in any organ or tissue) across the tenfold range of doses. Collectively, these data provide substantial novel evidence for the potential utility of CERE-120 as a novel treatment for PD and support ongoing clinical trials testing CERE-120 in PD patients.", "author" : [ { "dropping-particle" : "", "family" : "Herzog", "given" : "Christopher D", "non-dropping-particle" : "", "parse-names" : false, "suffix" : "" }, { "dropping-particle" : "", "family" : "Dass", "given" : "Biplob", "non-dropping-particle" : "", "parse-names" : false, "suffix" : "" }, { "dropping-particle" : "", "family" : "Gasmi", "given" : "Mehdi", "non-dropping-particle" : "", "parse-names" : false, "suffix" : "" }, { "dropping-particle" : "", "family" : "Bakay", "given" : "Roy", "non-dropping-particle" : "", "parse-names" : false, "suffix" : "" }, { "dropping-particle" : "", "family" : "Stansell", "given" : "James E", "non-dropping-particle" : "", "parse-names" : false, "suffix" : "" }, { "dropping-particle" : "", "family" : "Tuszynski", "given" : "Mark", "non-dropping-particle" : "", "parse-names" : false, "suffix" : "" }, { "dropping-particle" : "", "family" : "Bankiewicz", "given" : "Krystof", "non-dropping-particle" : "", "parse-names" : false, "suffix" : "" }, { "dropping-particle" : "", "family" : "Chen", "given" : "Er-Yun", "non-dropping-particle" : "", "parse-names" : false, "suffix" : "" }, { "dropping-particle" : "", "family" : "Chu", "given" : "Yaping", "non-dropping-particle" : "", "parse-names" : false, "suffix" : "" }, { "dropping-particle" : "", "family" : "Bishop", "given" : "Kathie", "non-dropping-particle" : "", "parse-names" : false, "suffix" : "" }, { "dropping-particle" : "", "family" : "Kordower", "given" : "Jeffrey H", "non-dropping-particle" : "", "parse-names" : false, "suffix" : "" }, { "dropping-particle" : "", "family" : "Bartus", "given" : "Raymond T", "non-dropping-particle" : "", "parse-names" : false, "suffix" : "" } ], "container-title" : "Molecular therapy : the journal of the American Society of Gene Therapy", "id" : "ITEM-3", "issue" : "10", "issued" : { "date-parts" : [ [ "2008", "10" ] ] }, "page" : "1737-44", "title" : "Transgene expression, bioactivity, and safety of CERE-120 (AAV2-neurturin) following delivery to the monkey striatum.", "type" : "article-journal", "volume" : "16" }, "uris" : [ "http://www.mendeley.com/documents/?uuid=65305c4b-d4c6-4c07-ab47-721387d2fb8a" ] } ], "mendeley" : { "previouslyFormattedCitation" : "(Gasmi et al., 2007; Herzog et al., 2008; Bartus et al., 2011a)" }, "properties" : { "noteIndex" : 0 }, "schema" : "https://github.com/citation-style-language/schema/raw/master/csl-citation.json" }</w:instrText>
      </w:r>
      <w:r w:rsidR="00122438">
        <w:fldChar w:fldCharType="separate"/>
      </w:r>
      <w:r w:rsidRPr="009773D6">
        <w:rPr>
          <w:noProof/>
        </w:rPr>
        <w:t>(Gasmi et al., 2007; Herzog et al., 2008; Bartus et al., 2011a)</w:t>
      </w:r>
      <w:r w:rsidR="00122438">
        <w:fldChar w:fldCharType="end"/>
      </w:r>
      <w:r>
        <w:t xml:space="preserve">, AAVs have been suggested to be used at unlimited doses with no serious adverse effects </w:t>
      </w:r>
      <w:r w:rsidR="00122438">
        <w:fldChar w:fldCharType="begin" w:fldLock="1"/>
      </w:r>
      <w:r w:rsidR="00994410">
        <w:instrText>ADDIN CSL_CITATION { "citationItems" : [ { "id" : "ITEM-1", "itemData" : { "DOI" : "10.1016/j.neurobiolaging.2012.07.018", "ISSN" : "0197-4580", "author" : [ { "dropping-particle" : "", "family" : "Bartus", "given" : "RT", "non-dropping-particle" : "", "parse-names" : false, "suffix" : "" }, { "dropping-particle" : "", "family" : "Baumann", "given" : "TL", "non-dropping-particle" : "", "parse-names" : false, "suffix" : "" }, { "dropping-particle" : "", "family" : "Brown", "given" : "Lamar", "non-dropping-particle" : "", "parse-names" : false, "suffix" : "" } ], "container-title" : "Neurobiology of Ageng", "id" : "ITEM-1", "issue" : "1", "issued" : { "date-parts" : [ [ "2012" ] ] }, "page" : "35-61", "publisher" : "Elsevier Inc.", "title" : "Advancing neurotrophic factors as treatments for age-related neurodegenerative diseases: developing and demonstrating \u201cclinical proof-of-concept\u201d for AAV-neurturin", "type" : "article-journal", "volume" : "34" }, "uris" : [ "http://www.mendeley.com/documents/?uuid=59a9e5a8-da2b-43b1-8723-538803db0154" ] } ], "mendeley" : { "previouslyFormattedCitation" : "(Bartus et al., 2012)" }, "properties" : { "noteIndex" : 0 }, "schema" : "https://github.com/citation-style-language/schema/raw/master/csl-citation.json" }</w:instrText>
      </w:r>
      <w:r w:rsidR="00122438">
        <w:fldChar w:fldCharType="separate"/>
      </w:r>
      <w:r w:rsidRPr="00C1623A">
        <w:rPr>
          <w:noProof/>
        </w:rPr>
        <w:t>(Bartus et al., 2012)</w:t>
      </w:r>
      <w:r w:rsidR="00122438">
        <w:fldChar w:fldCharType="end"/>
      </w:r>
      <w:r>
        <w:t>. Therefore, the same AAV2-</w:t>
      </w:r>
      <w:r>
        <w:rPr>
          <w:i/>
        </w:rPr>
        <w:t>NTN</w:t>
      </w:r>
      <w:r>
        <w:t xml:space="preserve"> vector system is reassessed in the current phase I/II trial (</w:t>
      </w:r>
      <w:r>
        <w:rPr>
          <w:rFonts w:cs="Arial"/>
        </w:rPr>
        <w:t xml:space="preserve">Ceregene, California, US; clinicaltrials.gov identifier </w:t>
      </w:r>
      <w:r>
        <w:rPr>
          <w:rFonts w:cs="Arial"/>
          <w:color w:val="000000"/>
          <w:shd w:val="clear" w:color="auto" w:fill="FFFFFF"/>
        </w:rPr>
        <w:t xml:space="preserve">NCT00985517) at </w:t>
      </w:r>
      <w:r>
        <w:t xml:space="preserve">a dose of 4 times higher than that has been used previously. The safety and therapeutic effects of this approach have yet been reported. </w:t>
      </w:r>
      <w:r w:rsidR="001A1FD0">
        <w:t>Importantly</w:t>
      </w:r>
      <w:r>
        <w:t xml:space="preserve">, IDLVs having similar safety profile whilst providing comparable levels of transgene at vector doses much lower (3-4 logs) than those of AAVs are </w:t>
      </w:r>
      <w:r w:rsidR="001612E5">
        <w:t xml:space="preserve">likely to be </w:t>
      </w:r>
      <w:r>
        <w:t xml:space="preserve">more promising. In particular, when a higher dose/volume is needed, large-scale production of IDLVs can be more efficiently and promptly addressed than AAVs </w:t>
      </w:r>
      <w:r w:rsidR="00122438">
        <w:fldChar w:fldCharType="begin" w:fldLock="1"/>
      </w:r>
      <w:r w:rsidR="00994410">
        <w:instrText>ADDIN CSL_CITATION { "citationItems" : [ { "id" : "ITEM-1", "itemData" : { "DOI" : "10.1089/hum.2010.142", "ISSN" : "1557-7422", "PMID" : "21070114", "abstract" : "ProSavin is an equine infectious anemia virus vector-based gene therapy for Parkinson's disease for which inducible HEK293T-based producer cell lines (PCLs) have been developed. These cell lines demonstrate stringent tetracycline-regulated expression of the packaging components and yield titers comparable to the established transient production system. A prerequisite for the use of PCL-derived lentiviral vectors (LVs) in clinical applications is the thorough characterization of both the LV and respective PCL with regard to identity and genetic stability. We describe the detailed characterization of two ProSavin PCLs (PS5.8 and PS46.2) and resultant ProSavin vector. The two cell lines demonstrate stable production of vector over a time period sufficient to allow generation of master and working cell banks, and subsequent large-scale vector production. ProSavin generated from the PCLs performs comparably in vivo to that produced by the standard transient transfection process with respect to transduction efficiency and immunogenicity. The development of ProSavin PCLs, and the detailed characterization described here, will aid the advancement of ProSavin for clinical application.", "author" : [ { "dropping-particle" : "", "family" : "Stewart", "given" : "Hannah J", "non-dropping-particle" : "", "parse-names" : false, "suffix" : "" }, { "dropping-particle" : "", "family" : "Fong-Wong", "given" : "Liang", "non-dropping-particle" : "", "parse-names" : false, "suffix" : "" }, { "dropping-particle" : "", "family" : "Strickland", "given" : "Iain", "non-dropping-particle" : "", "parse-names" : false, "suffix" : "" }, { "dropping-particle" : "", "family" : "Chipchase", "given" : "Daniel", "non-dropping-particle" : "", "parse-names" : false, "suffix" : "" }, { "dropping-particle" : "", "family" : "Kelleher", "given" : "Michelle", "non-dropping-particle" : "", "parse-names" : false, "suffix" : "" }, { "dropping-particle" : "", "family" : "Stevenson", "given" : "Laura", "non-dropping-particle" : "", "parse-names" : false, "suffix" : "" }, { "dropping-particle" : "", "family" : "Thoree", "given" : "Vinay", "non-dropping-particle" : "", "parse-names" : false, "suffix" : "" }, { "dropping-particle" : "", "family" : "McCarthy", "given" : "Janine", "non-dropping-particle" : "", "parse-names" : false, "suffix" : "" }, { "dropping-particle" : "", "family" : "Ralph", "given" : "G Scott", "non-dropping-particle" : "", "parse-names" : false, "suffix" : "" }, { "dropping-particle" : "", "family" : "Mitrophanous", "given" : "Kyriacos A", "non-dropping-particle" : "", "parse-names" : false, "suffix" : "" }, { "dropping-particle" : "", "family" : "Radcliffe", "given" : "Pippa a", "non-dropping-particle" : "", "parse-names" : false, "suffix" : "" } ], "container-title" : "Human gene therapy", "id" : "ITEM-1", "issue" : "3", "issued" : { "date-parts" : [ [ "2011", "3" ] ] }, "page" : "357-69", "title" : "A stable producer cell line for the manufacture of a lentiviral vector for gene therapy of Parkinson's disease.", "type" : "article-journal", "volume" : "22" }, "uris" : [ "http://www.mendeley.com/documents/?uuid=762f16e6-0e2e-498b-b6a1-d6dd672909e5" ] } ], "mendeley" : { "previouslyFormattedCitation" : "(Stewart et al., 2011)" }, "properties" : { "noteIndex" : 0 }, "schema" : "https://github.com/citation-style-language/schema/raw/master/csl-citation.json" }</w:instrText>
      </w:r>
      <w:r w:rsidR="00122438">
        <w:fldChar w:fldCharType="separate"/>
      </w:r>
      <w:r w:rsidRPr="00CB5D67">
        <w:rPr>
          <w:noProof/>
        </w:rPr>
        <w:t>(Stewart et al., 2011)</w:t>
      </w:r>
      <w:r w:rsidR="00122438">
        <w:fldChar w:fldCharType="end"/>
      </w:r>
      <w:r>
        <w:t xml:space="preserve">. Moreover, IDLV </w:t>
      </w:r>
      <w:r w:rsidRPr="0059373D">
        <w:t>pseudotyping</w:t>
      </w:r>
      <w:r>
        <w:t xml:space="preserve"> can enhance the levels of transgene whilst prevent unwanted side-effects due to expression in non-targeted regions </w:t>
      </w:r>
      <w:r w:rsidR="00122438">
        <w:fldChar w:fldCharType="begin" w:fldLock="1"/>
      </w:r>
      <w:r w:rsidR="00994410">
        <w:instrText>ADDIN CSL_CITATION { "citationItems" : [ { "id" : "ITEM-1", "itemData" : { "DOI" : "10.1016/S1474-4422(10)70254-4", "ISSN" : "1474-4465", "PMID" : "20970382", "abstract" : "In an open-label phase 1 trial, gene delivery of the trophic factor neurturin via an adeno-associated type-2 vector (AAV2) was well tolerated and seemed to improve motor function in patients with advanced Parkinson's disease. We aimed to assess the safety and efficacy of AAV2-neurturin in a double-blind, phase 2 randomised trial.", "author" : [ { "dropping-particle" : "", "family" : "Marks", "given" : "William J", "non-dropping-particle" : "", "parse-names" : false, "suffix" : "" }, { "dropping-particle" : "", "family" : "Bartus", "given" : "Raymond T", "non-dropping-particle" : "", "parse-names" : false, "suffix" : "" }, { "dropping-particle" : "", "family" : "Siffert", "given" : "Joao", "non-dropping-particle" : "", "parse-names" : false, "suffix" : "" }, { "dropping-particle" : "", "family" : "Davis", "given" : "Charles S", "non-dropping-particle" : "", "parse-names" : false, "suffix" : "" }, { "dropping-particle" : "", "family" : "Lozano", "given" : "Andres", "non-dropping-particle" : "", "parse-names" : false, "suffix" : "" }, { "dropping-particle" : "", "family" : "Boulis", "given" : "Nicholas", "non-dropping-particle" : "", "parse-names" : false, "suffix" : "" }, { "dropping-particle" : "", "family" : "Vitek", "given" : "Jerrold", "non-dropping-particle" : "", "parse-names" : false, "suffix" : "" }, { "dropping-particle" : "", "family" : "Stacy", "given" : "Mark", "non-dropping-particle" : "", "parse-names" : false, "suffix" : "" }, { "dropping-particle" : "", "family" : "Turner", "given" : "Dennis", "non-dropping-particle" : "", "parse-names" : false, "suffix" : "" }, { "dropping-particle" : "", "family" : "Verhagen", "given" : "Leonard", "non-dropping-particle" : "", "parse-names" : false, "suffix" : "" }, { "dropping-particle" : "", "family" : "Bakay", "given" : "Roy", "non-dropping-particle" : "", "parse-names" : false, "suffix" : "" }, { "dropping-particle" : "", "family" : "Watts", "given" : "Raymond", "non-dropping-particle" : "", "parse-names" : false, "suffix" : "" }, { "dropping-particle" : "", "family" : "Guthrie", "given" : "Barton", "non-dropping-particle" : "", "parse-names" : false, "suffix" : "" }, { "dropping-particle" : "", "family" : "Jankovic", "given" : "Joseph", "non-dropping-particle" : "", "parse-names" : false, "suffix" : "" }, { "dropping-particle" : "", "family" : "Simpson", "given" : "Richard", "non-dropping-particle" : "", "parse-names" : false, "suffix" : "" }, { "dropping-particle" : "", "family" : "Tagliati", "given" : "Michele", "non-dropping-particle" : "", "parse-names" : false, "suffix" : "" }, { "dropping-particle" : "", "family" : "Alterman", "given" : "Ron", "non-dropping-particle" : "", "parse-names" : false, "suffix" : "" }, { "dropping-particle" : "", "family" : "Stern", "given" : "Matthew", "non-dropping-particle" : "", "parse-names" : false, "suffix" : "" }, { "dropping-particle" : "", "family" : "Baltuch", "given" : "Gordon", "non-dropping-particle" : "", "parse-names" : false, "suffix" : "" }, { "dropping-particle" : "", "family" : "Starr", "given" : "Philip a", "non-dropping-particle" : "", "parse-names" : false, "suffix" : "" }, { "dropping-particle" : "", "family" : "Larson", "given" : "Paul S", "non-dropping-particle" : "", "parse-names" : false, "suffix" : "" }, { "dropping-particle" : "", "family" : "Ostrem", "given" : "Jill L", "non-dropping-particle" : "", "parse-names" : false, "suffix" : "" }, { "dropping-particle" : "", "family" : "Nutt", "given" : "John", "non-dropping-particle" : "", "parse-names" : false, "suffix" : "" }, { "dropping-particle" : "", "family" : "Kieburtz", "given" : "Karl", "non-dropping-particle" : "", "parse-names" : false, "suffix" : "" }, { "dropping-particle" : "", "family" : "Kordower", "given" : "Jeffrey H", "non-dropping-particle" : "", "parse-names" : false, "suffix" : "" }, { "dropping-particle" : "", "family" : "Olanow", "given" : "C Warren", "non-dropping-particle" : "", "parse-names" : false, "suffix" : "" } ], "container-title" : "Lancet neurology", "id" : "ITEM-1", "issue" : "12", "issued" : { "date-parts" : [ [ "2010", "12" ] ] }, "page" : "1164-72", "title" : "Gene delivery of AAV2-neurturin for Parkinson's disease: a double-blind, randomised, controlled trial.", "type" : "article-journal", "volume" : "9" }, "uris" : [ "http://www.mendeley.com/documents/?uuid=215dfd28-aaf2-43cc-81aa-67bfd4d65de3" ] } ], "mendeley" : { "previouslyFormattedCitation" : "(Marks et al., 2010)" }, "properties" : { "noteIndex" : 0 }, "schema" : "https://github.com/citation-style-language/schema/raw/master/csl-citation.json" }</w:instrText>
      </w:r>
      <w:r w:rsidR="00122438">
        <w:fldChar w:fldCharType="separate"/>
      </w:r>
      <w:r w:rsidRPr="00660074">
        <w:rPr>
          <w:noProof/>
        </w:rPr>
        <w:t>(Marks et al., 2010)</w:t>
      </w:r>
      <w:r w:rsidR="00122438">
        <w:fldChar w:fldCharType="end"/>
      </w:r>
      <w:r>
        <w:t xml:space="preserve">. This for instance can be achieved through the use of envelope glycoproteins derived from </w:t>
      </w:r>
      <w:r w:rsidRPr="0059373D">
        <w:t>Moloney murine leukemia</w:t>
      </w:r>
      <w:r>
        <w:t xml:space="preserve"> or Ross River</w:t>
      </w:r>
      <w:r w:rsidRPr="0059373D">
        <w:t xml:space="preserve"> viruses </w:t>
      </w:r>
      <w:r>
        <w:t xml:space="preserve">to targeted glia-specific expression </w:t>
      </w:r>
      <w:r w:rsidR="00122438" w:rsidRPr="0059373D">
        <w:fldChar w:fldCharType="begin" w:fldLock="1"/>
      </w:r>
      <w:r w:rsidR="00994410">
        <w:instrText>ADDIN CSL_CITATION { "citationItems" : [ { "id" : "ITEM-1", "itemData" : { "DOI" : "10.1016/j.expneurol.2010.10.016", "ISSN" : "1090-2430", "PMID" : "21056560", "abstract" : "Gene transfer to the central nervous system provides powerful methodology for the study of gene function and gene-environment interactions in vivo, in addition to a vehicle for the delivery of therapeutic transgenes for gene therapy. The aim of the present study was to determine patterns of tropism exhibited by pseudotyped lentiviral vectors in the rat substantia nigra, in order to evaluate their utility for gene transfer in experimental models of Parkinson's disease. Isogenic lentiviral vector particles encoding a GFP reporter were pseudotyped with envelope glycoproteins derived from vesicular stomatitis virus (VSV), Mokola virus (MV), lymphocytic choriomeningitis virus (LCMV), or Moloney murine leukemia virus (MuLV). Adult male Lewis rats received unilateral stereotactic infusions of vector into the substantia nigra; three weeks later, patterns of viral transduction were determined by immunohistological detection of GFP. Different pseudotypes gave rise to transgene expression in restricted and distinct cellular populations. VSV and MV pseudotypes transduced midbrain neurons, including a subset of nigral dopaminergic neurons. In contrast, LCMV- and MuLV-pseudotyped lentivirus produced transgene expression exclusively in astrocytes; the restricted transduction of astroglial cells was not explained by the cellular distribution of receptors previously shown to mediate entry of LCMV or MuLV. These data suggest that pseudotyped lentiviral vectors will be useful for experimental gene transfer to the rat substantia nigra. In particular, the availability of neuronal and astrocytic-targeting vectors will allow dissociation of cell autonomous and cell non-autonomous functions of key gene products in vivo.", "author" : [ { "dropping-particle" : "", "family" : "Cannon", "given" : "Jason R", "non-dropping-particle" : "", "parse-names" : false, "suffix" : "" }, { "dropping-particle" : "", "family" : "Sew", "given" : "Thomas", "non-dropping-particle" : "", "parse-names" : false, "suffix" : "" }, { "dropping-particle" : "", "family" : "Montero", "given" : "Laura", "non-dropping-particle" : "", "parse-names" : false, "suffix" : "" }, { "dropping-particle" : "", "family" : "Burton", "given" : "Edward a", "non-dropping-particle" : "", "parse-names" : false, "suffix" : "" }, { "dropping-particle" : "", "family" : "Greenamyre", "given" : "J Timothy", "non-dropping-particle" : "", "parse-names" : false, "suffix" : "" } ], "container-title" : "Experimental neurology", "id" : "ITEM-1", "issue" : "1", "issued" : { "date-parts" : [ [ "2011", "3" ] ] }, "page" : "41-52", "publisher" : "Elsevier B.V.", "title" : "Pseudotype-dependent lentiviral transduction of astrocytes or neurons in the rat substantia nigra.", "type" : "article-journal", "volume" : "228" }, "uris" : [ "http://www.mendeley.com/documents/?uuid=6a886223-5e87-457c-b335-bf1e5dee881f" ] }, { "id" : "ITEM-2", "itemData" : { "DOI" : "10.1089/hum.2009.179", "ISBN" : "1557-7422 (Electronic)\n1043-0342 (Linking)", "PMID" : "20954846", "abstract" : "The lentiviral vector system based on human immunodeficiency virus type 1 (HIV-1) is used extensively in gene therapy trials of neurological and neurodegenerative diseases. Retrograde axonal transport of viral vectors offers a great advantage to the delivery of genes into neuronal cell bodies that are situated in regions distant from the injection site. Pseudotyping of HIV-1-based vectors with selective variants of rabies virus glycoprotein (RV-G) increases gene transfer via retrograde transport into the central nervous system. Because large-scale application for gene therapy trials requires high titer stocks of the vector, pseudotyping of a lentiviral vector that produces more efficient retrograde transport is needed. In the present study, we developed a novel vector system for highly efficient retrograde gene transfer by pseudotyping an HIV-1 vector with a fusion envelope glycoprotein (termed FuG-B) in which the cytoplasmic domain of RV-G was substituted by the corresponding part of vesicular stomatitis virus glycoprotein. The FuG-B pseudotype shifted the transducing property of the lentiviral vector and enhanced the retrograde transport-mediated gene transfer into different brain regions innervating the striatum with greater efficiency than that of the RV-G pseudotype in mice. In addition, injection of the FuG-B-pseudotyped vector into monkey striatum (caudate and putamen) allowed for highly efficient gene delivery into the nigrostriatal dopamine system, which is a major target for gene therapy of Parkinson's disease. Our strategy provides a powerful tool for the treatment of certain neurological and neurodegenerative diseases by promoting retrograde gene delivery via a lentiviral vector.", "author" : [ { "dropping-particle" : "", "family" : "Kato", "given" : "S", "non-dropping-particle" : "", "parse-names" : false, "suffix" : "" }, { "dropping-particle" : "", "family" : "Kobayashi", "given" : "K", "non-dropping-particle" : "", "parse-names" : false, "suffix" : "" }, { "dropping-particle" : "", "family" : "Inoue", "given" : "K", "non-dropping-particle" : "", "parse-names" : false, "suffix" : "" }, { "dropping-particle" : "", "family" : "Kuramochi", "given" : "M", "non-dropping-particle" : "", "parse-names" : false, "suffix" : "" }, { "dropping-particle" : "", "family" : "Okada", "given" : "T", "non-dropping-particle" : "", "parse-names" : false, "suffix" : "" }, { "dropping-particle" : "", "family" : "Yaginuma", "given" : "H", "non-dropping-particle" : "", "parse-names" : false, "suffix" : "" }, { "dropping-particle" : "", "family" : "Morimoto", "given" : "K", "non-dropping-particle" : "", "parse-names" : false, "suffix" : "" }, { "dropping-particle" : "", "family" : "Shimada", "given" : "T", "non-dropping-particle" : "", "parse-names" : false, "suffix" : "" }, { "dropping-particle" : "", "family" : "Takada", "given" : "M", "non-dropping-particle" : "", "parse-names" : false, "suffix" : "" } ], "container-title" : "Hum Gene Ther", "edition" : "2010/10/20", "id" : "ITEM-2", "issue" : "2", "issued" : { "date-parts" : [ [ "2011" ] ] }, "note" : "Kato, Shigeki\nKobayashi, Kenta\nInoue, Ken-ichi\nKuramochi, Masahito\nOkada, Tomoaki\nYaginuma, Hiroyuki\nMorimoto, Kinjiro\nShimada, Takashi\nTakada, Masahiko\nKobayashi, Kazuto\nResearch Support, Non-U.S. Gov't\nUnited States\nHuman gene therapy\nHum Gene Ther. 2011 Feb;22(2):197-206. Epub 2011 Jan 27.", "page" : "197-206", "title" : "A lentiviral strategy for highly efficient retrograde gene transfer by pseudotyping with fusion envelope glycoprotein", "type" : "article-journal", "volume" : "22" }, "uris" : [ "http://www.mendeley.com/documents/?uuid=9595ec12-e4ac-4cc8-b5e0-fc2eba2838df" ] }, { "id" : "ITEM-3", "itemData" : { "ISSN" : "0022-538X", "PMID" : "12186920", "abstract" : "Vectors derived from lentiviruses provide a promising gene delivery system. We examined the in vivo gene transfer efficiency and tissue or cell tropism of a feline immunodeficiency virus (FIV)-based lentiviral vector pseudotyped with the glycoproteins from Ross River Virus (RRV). RRV glycoproteins were efficiently incorporated into FIV virions, generating preparations of FIV vector, which after concentration attain titers up to 1.5 x 10(8) TU/ml. After systemic administration, RRV-pseudotyped FIV vectors (RRV/FIV) predominantly transduced the liver of recipient mice. Transduction efficiency in the liver with the RRV/FIV was ca. 20-fold higher than that achieved with the vesicular stomatitis virus G protein (VSV-G) pseudotype. Moreover, in comparison to VSV-G, the RRV glycoproteins caused less cytotoxicity, as determined from the levels of glutamic pyruvic transaminase and glutamic oxalacetic transaminase in serum. Although hepatocytes were the main liver cell type transduced, nonhepatocytes (mainly Kupffer cells) were also transduced. The percentages of the transduced nonhepatocytes were comparable between RRV and VSV-G pseudotypes and did not correlate with the production of antibody against the transgene product. After injection into brain, RRV/FIV preferentially transduced neuroglial cells (astrocytes and oligodendrocytes). In contrast to the VSV-G protein that targets predominantly neurons, &lt;10% of the brain cells transduced with the RRV pseudotyped vector were neurons. Finally, the gene transfer efficiencies of RRV/FIV after direct application to skeletal muscle or airway were also examined and, although transgene-expressing cells were detected, their proportions were low. Our data support the utility of RRV glycoprotein-pseudotyped FIV lentiviral vectors for hepatocyte- and neuroglia-related disease applications.", "author" : [ { "dropping-particle" : "", "family" : "Kang", "given" : "Yubin", "non-dropping-particle" : "", "parse-names" : false, "suffix" : "" }, { "dropping-particle" : "", "family" : "Stein", "given" : "Colleen S", "non-dropping-particle" : "", "parse-names" : false, "suffix" : "" }, { "dropping-particle" : "", "family" : "Heth", "given" : "Jason A", "non-dropping-particle" : "", "parse-names" : false, "suffix" : "" }, { "dropping-particle" : "", "family" : "Sinn", "given" : "Patrick L", "non-dropping-particle" : "", "parse-names" : false, "suffix" : "" }, { "dropping-particle" : "", "family" : "Penisten", "given" : "Andrea K", "non-dropping-particle" : "", "parse-names" : false, "suffix" : "" }, { "dropping-particle" : "", "family" : "Staber", "given" : "Patrick D", "non-dropping-particle" : "", "parse-names" : false, "suffix" : "" }, { "dropping-particle" : "", "family" : "Ratliff", "given" : "Kenneth L", "non-dropping-particle" : "", "parse-names" : false, "suffix" : "" }, { "dropping-particle" : "", "family" : "Shen", "given" : "Hong", "non-dropping-particle" : "", "parse-names" : false, "suffix" : "" }, { "dropping-particle" : "", "family" : "Barker", "given" : "Carrie K", "non-dropping-particle" : "", "parse-names" : false, "suffix" : "" }, { "dropping-particle" : "", "family" : "Martins", "given" : "In\u00eas", "non-dropping-particle" : "", "parse-names" : false, "suffix" : "" }, { "dropping-particle" : "", "family" : "Sharkey", "given" : "C Matthew", "non-dropping-particle" : "", "parse-names" : false, "suffix" : "" }, { "dropping-particle" : "", "family" : "Sanders", "given" : "David Avram", "non-dropping-particle" : "", "parse-names" : false, "suffix" : "" }, { "dropping-particle" : "", "family" : "McCray", "given" : "Paul B", "non-dropping-particle" : "", "parse-names" : false, "suffix" : "" }, { "dropping-particle" : "", "family" : "Davidson", "given" : "Beverly L", "non-dropping-particle" : "", "parse-names" : false, "suffix" : "" } ], "container-title" : "Journal of virology", "id" : "ITEM-3", "issue" : "18", "issued" : { "date-parts" : [ [ "2002", "9" ] ] }, "page" : "9378-88", "title" : "In vivo gene transfer using a nonprimate lentiviral vector pseudotyped with Ross River Virus glycoproteins.", "type" : "article-journal", "volume" : "76" }, "uris" : [ "http://www.mendeley.com/documents/?uuid=6a8d14e3-f526-4b45-8b0d-1007076c22dd" ] } ], "mendeley" : { "previouslyFormattedCitation" : "(Kang et al., 2002; Cannon et al., 2011; Kato et al., 2011)" }, "properties" : { "noteIndex" : 0 }, "schema" : "https://github.com/citation-style-language/schema/raw/master/csl-citation.json" }</w:instrText>
      </w:r>
      <w:r w:rsidR="00122438" w:rsidRPr="0059373D">
        <w:fldChar w:fldCharType="separate"/>
      </w:r>
      <w:r w:rsidRPr="00660074">
        <w:rPr>
          <w:noProof/>
        </w:rPr>
        <w:t>(Kang et al., 2002; Cannon et al., 2011; Kato et al., 2011)</w:t>
      </w:r>
      <w:r w:rsidR="00122438" w:rsidRPr="0059373D">
        <w:fldChar w:fldCharType="end"/>
      </w:r>
      <w:r>
        <w:t>, in regard to GDNF-induced therapy.</w:t>
      </w:r>
    </w:p>
    <w:p w:rsidR="005D7C73" w:rsidRDefault="005D7C73" w:rsidP="005D7C73">
      <w:pPr>
        <w:rPr>
          <w:rFonts w:eastAsiaTheme="minorHAnsi" w:cs="AdvPSSAB-R"/>
          <w:color w:val="231F20"/>
        </w:rPr>
      </w:pPr>
      <w:r w:rsidRPr="00B73520">
        <w:t xml:space="preserve">Of note, despite </w:t>
      </w:r>
      <w:r>
        <w:t>consistent</w:t>
      </w:r>
      <w:r w:rsidRPr="00B73520">
        <w:t xml:space="preserve"> neuroprotection </w:t>
      </w:r>
      <w:r>
        <w:t xml:space="preserve">and neurorestoration </w:t>
      </w:r>
      <w:r w:rsidRPr="00B73520">
        <w:t xml:space="preserve">in pre-clinical animal models and later in phase I clinical trial of PD, GDNF could not </w:t>
      </w:r>
      <w:r w:rsidRPr="00B73520">
        <w:lastRenderedPageBreak/>
        <w:t xml:space="preserve">exert its therapeutic effects in an α-synuclein rat model </w:t>
      </w:r>
      <w:r w:rsidR="00122438" w:rsidRPr="00B73520">
        <w:fldChar w:fldCharType="begin" w:fldLock="1"/>
      </w:r>
      <w:r w:rsidR="00994410">
        <w:instrText>ADDIN CSL_CITATION { "citationItems" : [ { "id" : "ITEM-1", "itemData" : { "DOI" : "S0969-9961(04)00149-4 [pii]\n10.1016/j.nbd.2004.06.008", "ISBN" : "0969-9961 (Print)\n0969-9961 (Linking)", "PMID" : "15474365", "abstract" : "Viral delivery of glial cell line-derived neurotrophic factor (GDNF) currently represents one of the most promising neuroprotective strategies for Parkinson's Disease (PD). However, the effect of this neurotrophic factor has never been tested in the newly available genetic models of PD based on the viral expression of mutated alpha-synuclein. In this study, we evaluated the ability of lentiviral vectors coding for GDNF (lenti-GDNF) to prevent nigral dopaminergic degeneration associated with the lentiviral mediated expression of the A30P mutant human alpha-synuclein (lenti-A30P). This virally based rat model develops a progressive and selective loss of dopamine neurons associated with the appearance of alpha-synuclein containing inclusions, thus recapitulating the major hallmarks of PD. Lenti-GDNF was injected in the substantia nigra 2 weeks before nigral administration of lenti-A30P. Although a robust expression of GDNF was observed in the whole nigrostriatal pathway due to retrograde and/or anterograde transport, lenti-GDNF did not prevent the alpha-synuclein-induced dopaminergic neurodegeneration in the lentiviral-based genetic rat model of PD. These results suggest that sustained GDNF treatment cannot modulate the cellular toxicity related to abnormal folded protein accumulation as mutated human alpha-synuclein.", "author" : [ { "dropping-particle" : "", "family" : "Bianco", "given" : "C", "non-dropping-particle" : "Lo", "parse-names" : false, "suffix" : "" }, { "dropping-particle" : "", "family" : "Deglon", "given" : "N", "non-dropping-particle" : "", "parse-names" : false, "suffix" : "" }, { "dropping-particle" : "", "family" : "Pralong", "given" : "W", "non-dropping-particle" : "", "parse-names" : false, "suffix" : "" }, { "dropping-particle" : "", "family" : "Aebischer", "given" : "P", "non-dropping-particle" : "", "parse-names" : false, "suffix" : "" } ], "container-title" : "Neurobiol Dis", "edition" : "2004/10/12", "id" : "ITEM-1", "issue" : "2", "issued" : { "date-parts" : [ [ "2004" ] ] }, "note" : "Lo Bianco, C\nDeglon, N\nPralong, W\nAebischer, P\nResearch Support, Non-U.S. Gov't\nUnited States\nNeurobiology of disease\nNeurobiol Dis. 2004 Nov;17(2):283-9.", "page" : "283-289", "title" : "Lentiviral nigral delivery of GDNF does not prevent neurodegeneration in a genetic rat model of Parkinson's disease", "type" : "article-journal", "volume" : "17" }, "uris" : [ "http://www.mendeley.com/documents/?uuid=7eaa66c3-fc71-4bf6-8d18-7cbe6a46bd9e" ] }, { "id" : "ITEM-2", "itemData" : { "DOI" : "awr149 [pii]\n10.1093/brain/awr149", "ISBN" : "1460-2156 (Electronic)\n0006-8950 (Linking)", "PMID" : "21712347", "abstract" : "The neuroprotective effect of the glial cell line-derived neurotrophic factor has been extensively studied in various toxic models of Parkinson's disease. However, it remains unclear whether this neurotrophic factor can protect against the toxicity induced by the aggregation-prone protein alpha-synuclein. Targeted overexpression of human wild-type alpha-synuclein in the nigrostriatal system, using adeno-associated viral vectors, causes a progressive degeneration of the nigral dopamine neurons and the development of axonal pathology in the striatum. In the present study, we investigated, using different paradigms of delivery, whether glial cell line-derived neurotrophic factor can protect against the neurodegenerative changes and the cellular stress induced by alpha-synuclein. We found that viral vector-mediated delivery of glial cell line-derived neurotrophic factor into substantia nigra and/or striatum, administered 2-3 weeks before alpha-synuclein, was inefficient in preventing the wild-type alpha-synuclein-induced loss of dopamine neurons and terminals. In addition, glial cell line-derived neurotrophic factor overexpression did not ameliorate the behavioural deficit in this rat model of Parkinson's disease. Quantification of striatal alpha-synuclein-positive aggregates revealed that glial cell line-derived neurotrophic factor had no effect on alpha-synuclein aggregation. These data provide the evidence for the lack of neuroprotective effect of glial cell line-derived neurotrophic factor against the toxicity of human wild-type alpha-synuclein in an in vivo model of Parkinson's disease. The difference in neuroprotective efficacy of glial cell line-derived neurotrophic factor seen in our model and the commonly used neurotoxin models of Parkinson's disease, raises important issues pertinent to the interpretation of the results obtained in preclinical models of Parkinson's disease, and their relevance for the therapeutic use glial cell line-derived neurotrophic factor in patients with Parkinson's disease.", "author" : [ { "dropping-particle" : "", "family" : "Decressac", "given" : "M", "non-dropping-particle" : "", "parse-names" : false, "suffix" : "" }, { "dropping-particle" : "", "family" : "Ulusoy", "given" : "A", "non-dropping-particle" : "", "parse-names" : false, "suffix" : "" }, { "dropping-particle" : "", "family" : "Mattsson", "given" : "B", "non-dropping-particle" : "", "parse-names" : false, "suffix" : "" }, { "dropping-particle" : "", "family" : "Georgievska", "given" : "B", "non-dropping-particle" : "", "parse-names" : false, "suffix" : "" }, { "dropping-particle" : "", "family" : "Romero-Ramos", "given" : "M", "non-dropping-particle" : "", "parse-names" : false, "suffix" : "" }, { "dropping-particle" : "", "family" : "Kirik", "given" : "D", "non-dropping-particle" : "", "parse-names" : false, "suffix" : "" }, { "dropping-particle" : "", "family" : "Bjorklund", "given" : "A", "non-dropping-particle" : "", "parse-names" : false, "suffix" : "" } ], "container-title" : "Brain", "edition" : "2011/06/30", "id" : "ITEM-2", "issue" : "Pt 8", "issued" : { "date-parts" : [ [ "2011" ] ] }, "note" : "Decressac, Mickael\nUlusoy, Ayse\nMattsson, Bengt\nGeorgievska, Biljana\nRomero-Ramos, Marina\nKirik, Deniz\nBjorklund, Anders\nResearch Support, Non-U.S. Gov't\nEngland\nBrain : a journal of neurology\nBrain. 2011 Aug;134(Pt 8):2302-11. Epub 2011 Jun 28.", "page" : "2302-2311", "title" : "GDNF fails to exert neuroprotection in a rat alpha-synuclein model of Parkinson's disease", "type" : "article-journal", "volume" : "134" }, "uris" : [ "http://www.mendeley.com/documents/?uuid=9105cd4a-bfa2-4f32-a4e3-79f20926f552" ] } ], "mendeley" : { "previouslyFormattedCitation" : "(Lo Bianco et al., 2004; Decressac et al., 2011)" }, "properties" : { "noteIndex" : 0 }, "schema" : "https://github.com/citation-style-language/schema/raw/master/csl-citation.json" }</w:instrText>
      </w:r>
      <w:r w:rsidR="00122438" w:rsidRPr="00B73520">
        <w:fldChar w:fldCharType="separate"/>
      </w:r>
      <w:r w:rsidRPr="00B73520">
        <w:rPr>
          <w:noProof/>
        </w:rPr>
        <w:t>(Lo Bianco et al., 2004; Decressac et al., 2011)</w:t>
      </w:r>
      <w:r w:rsidR="00122438" w:rsidRPr="00B73520">
        <w:fldChar w:fldCharType="end"/>
      </w:r>
      <w:r w:rsidRPr="00B73520">
        <w:t xml:space="preserve">. Such failure has been </w:t>
      </w:r>
      <w:r w:rsidR="001A1FD0">
        <w:t>suggest</w:t>
      </w:r>
      <w:r w:rsidRPr="00B73520">
        <w:t xml:space="preserve">ed due to a disruption of GDNF signalling pathway by overexpression of α-synuclein. </w:t>
      </w:r>
      <w:r>
        <w:t xml:space="preserve">Fortunately, the authors promptly demonstrated that this blockage could be prevented by an introduction of </w:t>
      </w:r>
      <w:r w:rsidRPr="00B73520">
        <w:t>the transcription factor Nurr1</w:t>
      </w:r>
      <w:r>
        <w:t xml:space="preserve"> </w:t>
      </w:r>
      <w:r w:rsidR="00122438" w:rsidRPr="00B73520">
        <w:fldChar w:fldCharType="begin" w:fldLock="1"/>
      </w:r>
      <w:r w:rsidR="00994410">
        <w:instrText>ADDIN CSL_CITATION { "citationItems" : [ { "id" : "ITEM-1", "itemData" : { "DOI" : "10.1126/scitranslmed.3004676", "ISSN" : "1946-6242", "PMID" : "23220632", "abstract" : "Glial cell line-derived neurotrophic factor (GDNF) and its close relative neurturin are currently in clinical trials for neuroprotection in patients with Parkinson disease (PD). However, in animal models of PD, GDNF fails to protect nigral dopamine (DA) neurons against \u03b1-synuclein-induced neurodegeneration. Using viral vector delivery of human wild-type \u03b1-synuclein to nigral DA neurons in rats, we show that the intracellular response to GDNF is blocked in DA neurons that overexpress \u03b1-synuclein. This block is accompanied by reduced expression of the transcription factor Nurr1 and its downstream target, the GDNF receptor Ret. We found that Ret expression was also reduced in nigral DA neurons in PD patients. Conditional knockout of Nurr1 in mice resulted in reduced Ret expression and blockade of the response to GDNF, whereas overexpression of Nurr1 restored signaling, providing protection of nigral DA neurons against \u03b1-synuclein toxicity. These results suggest that Nurr1 is a regulator of neurotrophic factor signaling and a key player in the cellular defense against \u03b1-synuclein toxicity.", "author" : [ { "dropping-particle" : "", "family" : "Decressac", "given" : "Mickael", "non-dropping-particle" : "", "parse-names" : false, "suffix" : "" }, { "dropping-particle" : "", "family" : "Kadkhodaei", "given" : "Banafsheh", "non-dropping-particle" : "", "parse-names" : false, "suffix" : "" }, { "dropping-particle" : "", "family" : "Mattsson", "given" : "Bengt", "non-dropping-particle" : "", "parse-names" : false, "suffix" : "" }, { "dropping-particle" : "", "family" : "Laguna", "given" : "Ariadna", "non-dropping-particle" : "", "parse-names" : false, "suffix" : "" }, { "dropping-particle" : "", "family" : "Perlmann", "given" : "Thomas", "non-dropping-particle" : "", "parse-names" : false, "suffix" : "" }, { "dropping-particle" : "", "family" : "Bj\u00f6rklund", "given" : "Anders", "non-dropping-particle" : "", "parse-names" : false, "suffix" : "" } ], "container-title" : "Science translational medicine", "id" : "ITEM-1", "issue" : "163", "issued" : { "date-parts" : [ [ "2012", "12", "5" ] ] }, "page" : "163ra156", "title" : "\u03b1-Synuclein-induced down-regulation of Nurr1 disrupts GDNF signaling in nigral dopamine neurons.", "type" : "article-journal", "volume" : "4" }, "uris" : [ "http://www.mendeley.com/documents/?uuid=616fbd17-bd34-4614-b91b-556dc7f2267d" ] } ], "mendeley" : { "previouslyFormattedCitation" : "(Decressac et al., 2012a)" }, "properties" : { "noteIndex" : 0 }, "schema" : "https://github.com/citation-style-language/schema/raw/master/csl-citation.json" }</w:instrText>
      </w:r>
      <w:r w:rsidR="00122438" w:rsidRPr="00B73520">
        <w:fldChar w:fldCharType="separate"/>
      </w:r>
      <w:r w:rsidR="00994410" w:rsidRPr="00994410">
        <w:rPr>
          <w:noProof/>
        </w:rPr>
        <w:t>(Decressac et al., 2012a)</w:t>
      </w:r>
      <w:r w:rsidR="00122438" w:rsidRPr="00B73520">
        <w:fldChar w:fldCharType="end"/>
      </w:r>
      <w:r>
        <w:t xml:space="preserve">. However, those </w:t>
      </w:r>
      <w:r w:rsidRPr="00B73520">
        <w:rPr>
          <w:rFonts w:eastAsiaTheme="minorHAnsi" w:cs="AdvPSSAB-R"/>
          <w:color w:val="231F20"/>
        </w:rPr>
        <w:t>findings</w:t>
      </w:r>
      <w:r>
        <w:rPr>
          <w:rFonts w:eastAsiaTheme="minorHAnsi" w:cs="AdvPSSAB-R"/>
          <w:color w:val="231F20"/>
        </w:rPr>
        <w:t xml:space="preserve"> apparently</w:t>
      </w:r>
      <w:r w:rsidRPr="00B73520">
        <w:rPr>
          <w:rFonts w:eastAsiaTheme="minorHAnsi" w:cs="AdvPSSAB-R"/>
          <w:color w:val="231F20"/>
        </w:rPr>
        <w:t xml:space="preserve"> present a major challenge </w:t>
      </w:r>
      <w:r>
        <w:rPr>
          <w:rFonts w:eastAsiaTheme="minorHAnsi" w:cs="AdvPSSAB-R"/>
          <w:color w:val="231F20"/>
        </w:rPr>
        <w:t>for</w:t>
      </w:r>
      <w:r w:rsidRPr="00B73520">
        <w:rPr>
          <w:rFonts w:eastAsiaTheme="minorHAnsi" w:cs="AdvPSSAB-R"/>
          <w:color w:val="231F20"/>
        </w:rPr>
        <w:t xml:space="preserve"> the use of</w:t>
      </w:r>
      <w:r>
        <w:rPr>
          <w:rFonts w:eastAsiaTheme="minorHAnsi" w:cs="AdvPSSAB-R"/>
          <w:color w:val="231F20"/>
        </w:rPr>
        <w:t xml:space="preserve"> </w:t>
      </w:r>
      <w:r w:rsidRPr="00B73520">
        <w:rPr>
          <w:rFonts w:eastAsiaTheme="minorHAnsi" w:cs="AdvPSSAB-R"/>
          <w:color w:val="231F20"/>
        </w:rPr>
        <w:t xml:space="preserve">GDNF </w:t>
      </w:r>
      <w:r>
        <w:rPr>
          <w:rFonts w:eastAsiaTheme="minorHAnsi" w:cs="AdvPSSAB-R"/>
          <w:color w:val="231F20"/>
        </w:rPr>
        <w:t>in PD</w:t>
      </w:r>
      <w:r w:rsidRPr="00B73520">
        <w:rPr>
          <w:rFonts w:eastAsiaTheme="minorHAnsi" w:cs="AdvPSSAB-R"/>
          <w:color w:val="231F20"/>
        </w:rPr>
        <w:t xml:space="preserve"> treatment</w:t>
      </w:r>
      <w:r w:rsidR="001A1FD0">
        <w:rPr>
          <w:rFonts w:eastAsiaTheme="minorHAnsi" w:cs="AdvPSSAB-R"/>
          <w:color w:val="231F20"/>
        </w:rPr>
        <w:t xml:space="preserve"> as</w:t>
      </w:r>
      <w:r w:rsidRPr="00B73520">
        <w:rPr>
          <w:rFonts w:eastAsiaTheme="minorHAnsi" w:cs="AdvPSSAB-R"/>
          <w:color w:val="231F20"/>
        </w:rPr>
        <w:t xml:space="preserve"> it has been </w:t>
      </w:r>
      <w:r>
        <w:rPr>
          <w:rFonts w:eastAsiaTheme="minorHAnsi" w:cs="AdvPSSAB-R"/>
          <w:color w:val="231F20"/>
        </w:rPr>
        <w:t>consider</w:t>
      </w:r>
      <w:r w:rsidRPr="00B73520">
        <w:rPr>
          <w:rFonts w:eastAsiaTheme="minorHAnsi" w:cs="AdvPSSAB-R"/>
          <w:color w:val="231F20"/>
        </w:rPr>
        <w:t>ed</w:t>
      </w:r>
      <w:r>
        <w:rPr>
          <w:rFonts w:eastAsiaTheme="minorHAnsi" w:cs="AdvPSSAB-R"/>
          <w:color w:val="231F20"/>
        </w:rPr>
        <w:t xml:space="preserve"> </w:t>
      </w:r>
      <w:r w:rsidRPr="00B73520">
        <w:rPr>
          <w:rFonts w:eastAsiaTheme="minorHAnsi" w:cs="AdvPSSAB-R"/>
          <w:color w:val="231F20"/>
        </w:rPr>
        <w:t xml:space="preserve">that degeneration </w:t>
      </w:r>
      <w:r>
        <w:rPr>
          <w:rFonts w:eastAsiaTheme="minorHAnsi" w:cs="AdvPSSAB-R"/>
          <w:color w:val="231F20"/>
        </w:rPr>
        <w:t xml:space="preserve">of nigral dopaminergic neurons </w:t>
      </w:r>
      <w:r w:rsidRPr="00B73520">
        <w:rPr>
          <w:rFonts w:eastAsiaTheme="minorHAnsi" w:cs="AdvPSSAB-R"/>
          <w:color w:val="231F20"/>
        </w:rPr>
        <w:t xml:space="preserve">in </w:t>
      </w:r>
      <w:r>
        <w:rPr>
          <w:rFonts w:eastAsiaTheme="minorHAnsi" w:cs="AdvPSSAB-R"/>
          <w:color w:val="231F20"/>
        </w:rPr>
        <w:t xml:space="preserve">idiopathic </w:t>
      </w:r>
      <w:r w:rsidRPr="00B73520">
        <w:rPr>
          <w:rFonts w:eastAsiaTheme="minorHAnsi" w:cs="AdvPSSAB-R"/>
          <w:color w:val="231F20"/>
        </w:rPr>
        <w:t>PD likely</w:t>
      </w:r>
      <w:r>
        <w:rPr>
          <w:rFonts w:eastAsiaTheme="minorHAnsi" w:cs="AdvPSSAB-R"/>
          <w:color w:val="231F20"/>
        </w:rPr>
        <w:t xml:space="preserve"> </w:t>
      </w:r>
      <w:r w:rsidRPr="00B73520">
        <w:rPr>
          <w:rFonts w:eastAsiaTheme="minorHAnsi" w:cs="AdvPSSAB-R"/>
          <w:color w:val="231F20"/>
        </w:rPr>
        <w:t xml:space="preserve">results from </w:t>
      </w:r>
      <w:r w:rsidRPr="00B73520">
        <w:rPr>
          <w:rFonts w:eastAsiaTheme="minorHAnsi" w:cs="AdvP80675"/>
          <w:color w:val="231F20"/>
        </w:rPr>
        <w:t>a</w:t>
      </w:r>
      <w:r w:rsidRPr="00B73520">
        <w:rPr>
          <w:rFonts w:eastAsiaTheme="minorHAnsi" w:cs="AdvPSSAB-R"/>
          <w:color w:val="231F20"/>
        </w:rPr>
        <w:t>-synuclein toxicity.</w:t>
      </w:r>
      <w:r>
        <w:rPr>
          <w:rFonts w:eastAsiaTheme="minorHAnsi" w:cs="AdvPSSAB-R"/>
          <w:color w:val="231F20"/>
        </w:rPr>
        <w:t xml:space="preserve"> </w:t>
      </w:r>
    </w:p>
    <w:p w:rsidR="005D7C73" w:rsidRDefault="005D7C73" w:rsidP="005D7C73">
      <w:r>
        <w:rPr>
          <w:rFonts w:eastAsiaTheme="minorHAnsi" w:cs="AdvPSSAB-R"/>
          <w:color w:val="231F20"/>
        </w:rPr>
        <w:t xml:space="preserve">Furthermore, </w:t>
      </w:r>
      <w:r>
        <w:rPr>
          <w:rFonts w:cs="TimesNewRoman"/>
        </w:rPr>
        <w:t xml:space="preserve">axonopathy and consequent deficits in </w:t>
      </w:r>
      <w:r>
        <w:t xml:space="preserve">retrograde axonal transport from striatal dopaminergic terminals to the cell bodies in the SNpc are additional reasons reducing the benefits of GDNF (or neurturin) in treatment for advanced PD </w:t>
      </w:r>
      <w:r w:rsidR="00122438">
        <w:fldChar w:fldCharType="begin" w:fldLock="1"/>
      </w:r>
      <w:r w:rsidR="00994410">
        <w:instrText>ADDIN CSL_CITATION { "citationItems" : [ { "id" : "ITEM-1", "itemData" : { "DOI" : "10.1002/23442", "author" : [ { "dropping-particle" : "", "family" : "Bartus", "given" : "Raymond T", "non-dropping-particle" : "", "parse-names" : false, "suffix" : "" }, { "dropping-particle" : "", "family" : "Herzog", "given" : "Christopher D", "non-dropping-particle" : "", "parse-names" : false, "suffix" : "" }, { "dropping-particle" : "", "family" : "Chu", "given" : "Yaping", "non-dropping-particle" : "", "parse-names" : false, "suffix" : "" }, { "dropping-particle" : "", "family" : "Wilson", "given" : "Alistair", "non-dropping-particle" : "", "parse-names" : false, "suffix" : "" }, { "dropping-particle" : "", "family" : "Brown", "given" : "Lamar", "non-dropping-particle" : "", "parse-names" : false, "suffix" : "" }, { "dropping-particle" : "", "family" : "Siffert", "given" : "Joao", "non-dropping-particle" : "", "parse-names" : false, "suffix" : "" }, { "dropping-particle" : "", "family" : "Johnson", "given" : "Eugene M", "non-dropping-particle" : "", "parse-names" : false, "suffix" : "" }, { "dropping-particle" : "", "family" : "Olanow", "given" : "C Warren", "non-dropping-particle" : "", "parse-names" : false, "suffix" : "" }, { "dropping-particle" : "", "family" : "Mufson", "given" : "Elliott J", "non-dropping-particle" : "", "parse-names" : false, "suffix" : "" }, { "dropping-particle" : "", "family" : "Kordower", "given" : "Jeffrey H", "non-dropping-particle" : "", "parse-names" : false, "suffix" : "" } ], "id" : "ITEM-1", "issue" : "1", "issued" : { "date-parts" : [ [ "2011" ] ] }, "page" : "27-36", "title" : "Bioactivity of AAV2-Neurturin Gene Therapy ( CERE-120 ): Differences Between Parkinson \u2019 s Disease and Nonhuman Primate Brains", "type" : "article-journal", "volume" : "26" }, "uris" : [ "http://www.mendeley.com/documents/?uuid=4e8756ae-e996-442f-b1a6-d6a1be8fa7be" ] } ], "mendeley" : { "previouslyFormattedCitation" : "(Bartus et al., 2011b)" }, "properties" : { "noteIndex" : 0 }, "schema" : "https://github.com/citation-style-language/schema/raw/master/csl-citation.json" }</w:instrText>
      </w:r>
      <w:r w:rsidR="00122438">
        <w:fldChar w:fldCharType="separate"/>
      </w:r>
      <w:r w:rsidRPr="00660074">
        <w:rPr>
          <w:noProof/>
        </w:rPr>
        <w:t>(Bartus et al., 2011b)</w:t>
      </w:r>
      <w:r w:rsidR="00122438">
        <w:fldChar w:fldCharType="end"/>
      </w:r>
      <w:r>
        <w:t>. Indeed, an analysis of the brains of two subjects who received putaminal AAV2-</w:t>
      </w:r>
      <w:r>
        <w:rPr>
          <w:i/>
        </w:rPr>
        <w:t>NTN</w:t>
      </w:r>
      <w:r>
        <w:t xml:space="preserve"> injection </w:t>
      </w:r>
      <w:r w:rsidRPr="0014482C">
        <w:t>and died of unrelated causes</w:t>
      </w:r>
      <w:r>
        <w:t xml:space="preserve"> 1.5 and 3 months later reveals neurturin expression and enhanced TH production in the injected putamen. Nevertheless, the expression was relatively weak (compared with levels achieved by AAV injection in animal models) and the number of neurturin positive dopaminergic neurons in the SNpc was markedly sparse </w:t>
      </w:r>
      <w:r w:rsidR="00122438">
        <w:fldChar w:fldCharType="begin" w:fldLock="1"/>
      </w:r>
      <w:r w:rsidR="00994410">
        <w:instrText>ADDIN CSL_CITATION { "citationItems" : [ { "id" : "ITEM-1", "itemData" : { "DOI" : "10.1016/j.neurobiolaging.2012.07.018", "ISSN" : "0197-4580", "author" : [ { "dropping-particle" : "", "family" : "Bartus", "given" : "RT", "non-dropping-particle" : "", "parse-names" : false, "suffix" : "" }, { "dropping-particle" : "", "family" : "Baumann", "given" : "TL", "non-dropping-particle" : "", "parse-names" : false, "suffix" : "" }, { "dropping-particle" : "", "family" : "Brown", "given" : "Lamar", "non-dropping-particle" : "", "parse-names" : false, "suffix" : "" } ], "container-title" : "Neurobiology of Ageng", "id" : "ITEM-1", "issue" : "1", "issued" : { "date-parts" : [ [ "2012" ] ] }, "page" : "35-61", "publisher" : "Elsevier Inc.", "title" : "Advancing neurotrophic factors as treatments for age-related neurodegenerative diseases: developing and demonstrating \u201cclinical proof-of-concept\u201d for AAV-neurturin", "type" : "article-journal", "volume" : "34" }, "uris" : [ "http://www.mendeley.com/documents/?uuid=59a9e5a8-da2b-43b1-8723-538803db0154" ] } ], "mendeley" : { "previouslyFormattedCitation" : "(Bartus et al., 2012)" }, "properties" : { "noteIndex" : 0 }, "schema" : "https://github.com/citation-style-language/schema/raw/master/csl-citation.json" }</w:instrText>
      </w:r>
      <w:r w:rsidR="00122438">
        <w:fldChar w:fldCharType="separate"/>
      </w:r>
      <w:r w:rsidRPr="00660074">
        <w:rPr>
          <w:noProof/>
        </w:rPr>
        <w:t>(Bartus et al., 2012)</w:t>
      </w:r>
      <w:r w:rsidR="00122438">
        <w:fldChar w:fldCharType="end"/>
      </w:r>
      <w:r>
        <w:t>. Hence, synergistic targeting of both the putamen and the SN was suggested in order to enhance therapeutic benefits of neurturin, or GDNF. This hypothesis has been confirmed very recently by AAV-</w:t>
      </w:r>
      <w:r>
        <w:rPr>
          <w:i/>
        </w:rPr>
        <w:t>NTN</w:t>
      </w:r>
      <w:r>
        <w:t xml:space="preserve"> injection into both the striatum and the SN of 6-OHDA-lesioned rats, which displayed expanded neurturin distribution and increased survival of dopaminergic neurons better than the effects from striatal-only administration </w:t>
      </w:r>
      <w:r w:rsidR="00122438">
        <w:fldChar w:fldCharType="begin" w:fldLock="1"/>
      </w:r>
      <w:r w:rsidR="00994410">
        <w:instrText>ADDIN CSL_CITATION { "citationItems" : [ { "id" : "ITEM-1", "itemData" : { "DOI" : "10.1016/j.nbd.2013.04.011", "ISSN" : "1095-953X", "PMID" : "23631873", "abstract" : "This paper reassesses the currently accepted viewpoint that targeting the terminal fields (i.e. striatum) of degenerating nigrostriatal dopamine neurons with neurotrophic factors in Parkinson's disease (PD) is sufficient for achieving an optimal neurotrophic response. Recent insight indicating that PD is an axonopathy characterized by axonal transport deficits prompted this effort. We tested whether a significantly greater neurotrophic response might be induced in SN neurons when the neurotrophic factor neurturin (NRTN) is also targeted to the substantia nigra (SN), compared to the more conventional, striatum-only target. While recognizing the importance of maintaining the integrity of nigrostriatal fibers and terminals (especially for achieving optimal function), we refocused attention to the fate of SN neurons. Under conditions of axonal degeneration and neuronal transport deficits, this component of the nigrostriatal system is most vulnerable to the lack of neurotrophic exposure following striatal-only delivery. Given the location of repair genes induced by neurotrophic factors, achieving adequate neurotrophic exposure to the SN neurons is essential for an optimal neurotrophic response, while the survival of these neurons is essential to the very survival of the fibers. Two separate studies were performed using the 6-OHDA model of nigrostriatal degeneration, in conjunction with delivery of the viral vector AAV2-NRTN (CERE-120) to continuously express NRTN to either striatum or nigra alone or combined striatal/nigral exposure, including conditions of ongoing axonopathy. These studies provide additional insight for reinterpreting past animal neurotrophic/6-OHDA studies conducted under conditions where axon transport deficiencies were generally not accounted for, which suggested that targeting the striatum was both necessary and sufficient. The current data demonstrate that delivering NRTN directly to the SN produces 1) expanded NRTN distribution within the terminal field and cell bodies of targeted nigrostriatal neurons, 2) enhanced intracellular neurotrophic factor signaling in the nigrostriatal neurons, and 3) produced greater numbers of surviving dopamine neurons against 6-OHDA-induced toxicity, particularly under the conditions of active axonopathy. Thus, these data provide empirical support that targeting the SN with neurotrophic factors (in addition to striatum) may help enhance the neurotrophic response in midbrain neurons, particularly under co\u2026", "author" : [ { "dropping-particle" : "", "family" : "Herzog", "given" : "Christopher D", "non-dropping-particle" : "", "parse-names" : false, "suffix" : "" }, { "dropping-particle" : "", "family" : "Brown", "given" : "Lamar", "non-dropping-particle" : "", "parse-names" : false, "suffix" : "" }, { "dropping-particle" : "", "family" : "Kruegel", "given" : "Brian R", "non-dropping-particle" : "", "parse-names" : false, "suffix" : "" }, { "dropping-particle" : "", "family" : "Wilson", "given" : "Alistair", "non-dropping-particle" : "", "parse-names" : false, "suffix" : "" }, { "dropping-particle" : "", "family" : "Tansey", "given" : "Mal\u00fa G", "non-dropping-particle" : "", "parse-names" : false, "suffix" : "" }, { "dropping-particle" : "", "family" : "Gage", "given" : "Fred H", "non-dropping-particle" : "", "parse-names" : false, "suffix" : "" }, { "dropping-particle" : "", "family" : "Johnson", "given" : "Eugene M", "non-dropping-particle" : "", "parse-names" : false, "suffix" : "" }, { "dropping-particle" : "", "family" : "Bartus", "given" : "Raymond T", "non-dropping-particle" : "", "parse-names" : false, "suffix" : "" } ], "container-title" : "Neurobiology of disease", "id" : "ITEM-1", "issued" : { "date-parts" : [ [ "2013", "4", "28" ] ] }, "page" : "38-48", "publisher" : "Elsevier Inc.", "title" : "Enhanced neurotrophic distribution, cell signaling and neuroprotection following substantia nigral versus striatal delivery of AAV2-NRTN (CERE-120).", "type" : "article-journal", "volume" : "58C" }, "uris" : [ "http://www.mendeley.com/documents/?uuid=19594ba5-3e99-4833-8a9e-c9533051af9c" ] } ], "mendeley" : { "previouslyFormattedCitation" : "(Herzog et al., 2013)" }, "properties" : { "noteIndex" : 0 }, "schema" : "https://github.com/citation-style-language/schema/raw/master/csl-citation.json" }</w:instrText>
      </w:r>
      <w:r w:rsidR="00122438">
        <w:fldChar w:fldCharType="separate"/>
      </w:r>
      <w:r w:rsidRPr="00660074">
        <w:rPr>
          <w:noProof/>
        </w:rPr>
        <w:t>(Herzog et al., 2013)</w:t>
      </w:r>
      <w:r w:rsidR="00122438">
        <w:fldChar w:fldCharType="end"/>
      </w:r>
      <w:r>
        <w:t>. The approach therefore is currently being tested in a new randomised, double-</w:t>
      </w:r>
      <w:r>
        <w:lastRenderedPageBreak/>
        <w:t>blind clinical trial (</w:t>
      </w:r>
      <w:r>
        <w:rPr>
          <w:rFonts w:cs="Arial"/>
        </w:rPr>
        <w:t xml:space="preserve">Ceregene, California, US; clinicaltrials.gov identifier </w:t>
      </w:r>
      <w:r>
        <w:rPr>
          <w:rFonts w:cs="Arial"/>
          <w:color w:val="000000"/>
          <w:shd w:val="clear" w:color="auto" w:fill="FFFFFF"/>
        </w:rPr>
        <w:t>NCT00985517)</w:t>
      </w:r>
      <w:r>
        <w:t>, with results to be reported in 2014.</w:t>
      </w:r>
    </w:p>
    <w:p w:rsidR="005D7C73" w:rsidRDefault="005D7C73" w:rsidP="005D7C73">
      <w:pPr>
        <w:rPr>
          <w:rFonts w:cs="Arial"/>
          <w:shd w:val="clear" w:color="auto" w:fill="FFFFFF"/>
        </w:rPr>
      </w:pPr>
      <w:r>
        <w:t xml:space="preserve">In recent years, IGF-1 has gained more interest in PD therapy. Indeed, IGF-1 administration has shown </w:t>
      </w:r>
      <w:r>
        <w:rPr>
          <w:rFonts w:cs="TimesNewRoman"/>
        </w:rPr>
        <w:t xml:space="preserve">promise in pre-clinical toxin-induced animal models of PD </w:t>
      </w:r>
      <w:r w:rsidR="00122438">
        <w:rPr>
          <w:rFonts w:cs="TimesNewRoman"/>
        </w:rPr>
        <w:fldChar w:fldCharType="begin" w:fldLock="1"/>
      </w:r>
      <w:r w:rsidR="00994410">
        <w:rPr>
          <w:rFonts w:cs="TimesNewRoman"/>
        </w:rPr>
        <w:instrText>ADDIN CSL_CITATION { "citationItems" : [ { "id" : "ITEM-1", "itemData" : { "DOI" : "10.1002/dneu.20609", "ISBN" : "1932-8451 (Print)", "PMID" : "18278798", "abstract" : "Recently, using the medial forebrain bundle (MFB) 6-hydroxydopmaine (6-OHDA) lesion rat model of Parkinson's disease (PD), we have demonstrated that blockade of central IGF-1 receptors (IGF-1R) attenuated estrogen neuroprotection of substantia nigra pars compacta (SNpc) DA neurons, but exacerbated 6-OHDA lesions in IGF-1 only treated rats (Quesada and Micevych [2004]: J Neurosci Res 75:107-116). This suggested that the IGF-1 system is a central mechanism through which estrogen acts to protect the nigrostriatal DA system. Moreover, these results also suggest that IGF-1R-induced intracellular signaling pathways are involved in the estrogen mechanism that promotes neuronal survival. In vitro, two convergent intracellular signaling pathways used by estrogen and IGF-1, the mitogen-activated protein kinase (MAPK/ERK), and phosphatidyl-inositol-3-kinase/Akt (PI3K/Akt), have been demonstrated to be neuroprotective. Continuous central infusions of MAPK/ERK and PI3K/Akt inhibitors were used to test the hypothesis that one or both of these signal transduction pathways mediates estrogen and/or IGF-1 neuroprotection of SNpc DA neurons after a unilateral administration of 6-OHDA into the MFB of rats. Motor behavior tests and tyrosine hydroxylase immunoreactivity revealed that the inhibitor of the PI3K/Akt pathway (LY294002) blocked the survival effects of both estrogen and IGF-1, while an inhibitor of the MAPK/ERK signaling (PD98059) was ineffective. Western blot analyses showed that estrogen and IGF-1 treatments increased PI3K/Akt activation in the SN; however, MAPK/ERK activation was decreased in the SN. Indeed, continuous infusions of inhibitors blocked phosphorylation of PI3K/Akt and MAPK/ERK. These findings indicate that estrogen and IGF-1-mediated SNpc DA neuronal protection is dependent on PI3K/Akt signaling, but not on the MAPK/ERK pathway.", "author" : [ { "dropping-particle" : "", "family" : "Quesada", "given" : "A", "non-dropping-particle" : "", "parse-names" : false, "suffix" : "" }, { "dropping-particle" : "", "family" : "Lee", "given" : "B Y", "non-dropping-particle" : "", "parse-names" : false, "suffix" : "" }, { "dropping-particle" : "", "family" : "Micevych", "given" : "P E", "non-dropping-particle" : "", "parse-names" : false, "suffix" : "" } ], "container-title" : "Dev Neurobiol", "edition" : "2008/02/19", "id" : "ITEM-1", "issue" : "5", "issued" : { "date-parts" : [ [ "2008" ] ] }, "note" : "Quesada, Arnulfo\nLee, Becky Y\nMicevych, Paul E\nDA013185/DA/NIDA NIH HHS/United States\nR01 DA013185-07/DA/NIDA NIH HHS/United States\nResearch Support, N.I.H., Extramural\nResearch Support, Non-U.S. Gov't\nUnited States\nDevelopmental neurobiology\nDev Neurobiol. 2008 Apr;68(5):632-44.", "page" : "632-644", "title" : "PI3 kinase/Akt activation mediates estrogen and IGF-1 nigral DA neuronal neuroprotection against a unilateral rat model of Parkinson's disease", "type" : "article-journal", "volume" : "68" }, "uris" : [ "http://www.mendeley.com/documents/?uuid=8cf5ff87-5a8d-4459-bed0-90e49d4d00d6" ] }, { "id" : "ITEM-2", "itemData" : { "DOI" : "S0006-8993(00)01988-0 [pii]", "ISBN" : "0006-8993 (Print)\n0006-8993 (Linking)", "PMID" : "10719076", "abstract" : "The effect of the N-terminal tripeptide of insulin-like growth factor (IGF)-1, glycine-proline-glutamate (GPE), as a neuroprotective agent for nigro-striatal dopaminergic neurons was examined in the present study using a rat model of Parkinson's disease. A unilateral nigro-striatal lesion was induced in rats by injecting 6-hydroxydopamine (6-OHDA) into the right medial forebrain bundle (MFB). GPE (3 microgram) or its vehicle was administered intracerebroventricularly (i.c.v.) 2 h after the 6-OHDA lesion. Tyrosine-hydroxylase (TH) immunohistochemistry in the substantia nigra compacta (SNc) and the striatum were examined 2 weeks after the lesion. Following 6-OHDA injection, the number of TH immunopositive neurons in the ipsilateral SNc was reduced. The density of TH immunostaining was also reduced in the ipsilateral SNc and the striatum. Treatment with a single dose of GPE (n=9) significantly prevented the loss of TH immunopositive neurons (p&lt;0. 001) and restored the TH immunoreactivity in both the SNc and the striatum compared with the vehicle control group (n=9, p&lt;0.001). The results suggest that GPE showed promise as a potential treatment for Parkinson's disease.", "author" : [ { "dropping-particle" : "", "family" : "Guan", "given" : "J", "non-dropping-particle" : "", "parse-names" : false, "suffix" : "" }, { "dropping-particle" : "", "family" : "Krishnamurthi", "given" : "R", "non-dropping-particle" : "", "parse-names" : false, "suffix" : "" }, { "dropping-particle" : "", "family" : "Waldvogel", "given" : "H J", "non-dropping-particle" : "", "parse-names" : false, "suffix" : "" }, { "dropping-particle" : "", "family" : "Faull", "given" : "R L", "non-dropping-particle" : "", "parse-names" : false, "suffix" : "" }, { "dropping-particle" : "", "family" : "Clark", "given" : "R", "non-dropping-particle" : "", "parse-names" : false, "suffix" : "" }, { "dropping-particle" : "", "family" : "Gluckman", "given" : "P", "non-dropping-particle" : "", "parse-names" : false, "suffix" : "" } ], "container-title" : "Brain Res", "edition" : "2000/03/17", "id" : "ITEM-2", "issue" : "2", "issued" : { "date-parts" : [ [ "2000" ] ] }, "note" : "Guan, J\nKrishnamurthi, R\nWaldvogel, H J\nFaull, R L\nClark, R\nGluckman, P\nNetherlands\nBrain research\nBrain Res. 2000 Mar 24;859(2):286-92.", "page" : "286-292", "title" : "N-terminal tripeptide of IGF-1 (GPE) prevents the loss of TH positive neurons after 6-OHDA induced nigral lesion in rats", "type" : "article-journal", "volume" : "859" }, "uris" : [ "http://www.mendeley.com/documents/?uuid=43e0c862-f767-40a5-bf61-37cb8eab3ee7" ] }, { "id" : "ITEM-3", "itemData" : { "DOI" : "10.1016/j.bbrc.2009.05.089", "ISSN" : "1090-2104", "PMID" : "19470380", "abstract" : "While mutation of alpha-synuclein is a cause of autosomal-dominant Parkinson's disease (PD), it is still elusive as to how alpha-synuclein is involved in the pathogenesis of PD. Here, we show that dopamine-dependent accumulation of alpha-synuclein in cultured cells results in apoptosis. Furthermore, activation of insulin-like growth factor 1 (IGF-1) pathway can rescue alpha-synuclein toxicity and suppress alpha-synuclein aggregation through the activation of PI3K/Akt pathways. These results suggest the therapeutic potential of IGF-1 pathway in Parkinson disease.", "author" : [ { "dropping-particle" : "", "family" : "Kao", "given" : "Shyan-Yuan", "non-dropping-particle" : "", "parse-names" : false, "suffix" : "" } ], "container-title" : "Biochemical and biophysical research communications", "id" : "ITEM-3", "issue" : "3", "issued" : { "date-parts" : [ [ "2009", "7", "31" ] ] }, "page" : "434-8", "publisher" : "Elsevier Inc.", "title" : "Rescue of alpha-synuclein cytotoxicity by insulin-like growth factors.", "type" : "article-journal", "volume" : "385" }, "uris" : [ "http://www.mendeley.com/documents/?uuid=41e83147-a366-479c-a29f-22bc3d802428" ] }, { "id" : "ITEM-4", "itemData" : { "DOI" : "10.1016/j.mad.2009.10.005", "ISSN" : "1872-6216", "PMID" : "19896963", "abstract" : "The insulin-like growth factor type 1 (IGF-I) plays an important role in neuronal physiology. Reduced IGF-I levels are observed during aging and this decrease may be important to age-related changes in the brain. We studied the effects of IGF-I on total protein oxidation in brain tissues and in cell cultures. Our results indicate that in frontal cortex the level of oxidized proteins is significantly reduced in transgenic mice designed to overproduce IGF-I compared with wild-type animals. The frontal cortex of IGF-I-overproducing mice exhibited high chymotrypsin-like activity of the 20S and 26S proteasomes. The proteasome can also be activated in response to IGF-I in cell cultures. Kinetic studies revealed peak activation of the proteasome within 15 min following IGF-I stimulation. The effects of IGF-I on proteasome were not observed in R(-) cells lacking the IGF-I receptor. Experiments using specific kinase inhibitors suggested that activation of proteasome by IGF-I involves phosphatidyl inositol 3-kinase and mammalian target of rapamycin signaling. IGF-I also attenuated the increase in protein carbonyl content induced by proteasome inhibition. Thus, appropriate levels of IGF-I may be important for the elimination of oxidized proteins in the brain in a process mediated by activation of the proteasome.", "author" : [ { "dropping-particle" : "", "family" : "Crowe", "given" : "Elizabeth", "non-dropping-particle" : "", "parse-names" : false, "suffix" : "" }, { "dropping-particle" : "", "family" : "Sell", "given" : "Christian", "non-dropping-particle" : "", "parse-names" : false, "suffix" : "" }, { "dropping-particle" : "", "family" : "Thomas", "given" : "Jeff D", "non-dropping-particle" : "", "parse-names" : false, "suffix" : "" }, { "dropping-particle" : "", "family" : "Johannes", "given" : "Gregg J", "non-dropping-particle" : "", "parse-names" : false, "suffix" : "" }, { "dropping-particle" : "", "family" : "Torres", "given" : "Claudio", "non-dropping-particle" : "", "parse-names" : false, "suffix" : "" } ], "container-title" : "Mechanisms of ageing and development", "id" : "ITEM-4", "issue" : "11-12", "issued" : { "date-parts" : [ [ "2009" ] ] }, "page" : "793-800", "title" : "Activation of proteasome by insulin-like growth factor-I may enhance clearance of oxidized proteins in the brain.", "type" : "article-journal", "volume" : "130" }, "uris" : [ "http://www.mendeley.com/documents/?uuid=dc54f748-1740-4aee-9b5b-b23fb5c53db6" ] } ], "mendeley" : { "manualFormatting" : "(Guan et al., 2000; Quesada et al., 2008)", "previouslyFormattedCitation" : "(Guan et al., 2000; Quesada et al., 2008; Crowe et al., 2009; Kao, 2009)" }, "properties" : { "noteIndex" : 0 }, "schema" : "https://github.com/citation-style-language/schema/raw/master/csl-citation.json" }</w:instrText>
      </w:r>
      <w:r w:rsidR="00122438">
        <w:rPr>
          <w:rFonts w:cs="TimesNewRoman"/>
        </w:rPr>
        <w:fldChar w:fldCharType="separate"/>
      </w:r>
      <w:r w:rsidRPr="00660074">
        <w:rPr>
          <w:rFonts w:cs="TimesNewRoman"/>
          <w:noProof/>
        </w:rPr>
        <w:t>(Guan et al., 2000; Quesada et al., 2008)</w:t>
      </w:r>
      <w:r w:rsidR="00122438">
        <w:rPr>
          <w:rFonts w:cs="TimesNewRoman"/>
        </w:rPr>
        <w:fldChar w:fldCharType="end"/>
      </w:r>
      <w:r>
        <w:rPr>
          <w:rFonts w:cs="TimesNewRoman"/>
        </w:rPr>
        <w:t xml:space="preserve">. Moreover, in </w:t>
      </w:r>
      <w:r>
        <w:t>α-synuclein-overexpressed</w:t>
      </w:r>
      <w:r>
        <w:rPr>
          <w:rFonts w:cs="TimesNewRoman"/>
        </w:rPr>
        <w:t xml:space="preserve"> rat model, </w:t>
      </w:r>
      <w:r>
        <w:t xml:space="preserve">the </w:t>
      </w:r>
      <w:r>
        <w:rPr>
          <w:rFonts w:cs="TimesNewRoman"/>
        </w:rPr>
        <w:t xml:space="preserve">signalling pathway of IGF-1, unlike </w:t>
      </w:r>
      <w:r>
        <w:t xml:space="preserve">GDNF, </w:t>
      </w:r>
      <w:r>
        <w:rPr>
          <w:rFonts w:cs="TimesNewRoman"/>
        </w:rPr>
        <w:t xml:space="preserve">remains intact </w:t>
      </w:r>
      <w:r w:rsidR="00122438">
        <w:rPr>
          <w:rFonts w:cs="TimesNewRoman"/>
        </w:rPr>
        <w:fldChar w:fldCharType="begin" w:fldLock="1"/>
      </w:r>
      <w:r w:rsidR="00994410">
        <w:rPr>
          <w:rFonts w:cs="TimesNewRoman"/>
        </w:rPr>
        <w:instrText>ADDIN CSL_CITATION { "citationItems" : [ { "id" : "ITEM-1", "itemData" : { "DOI" : "10.1126/scitranslmed.3004676", "ISSN" : "1946-6242", "PMID" : "23220632", "abstract" : "Glial cell line-derived neurotrophic factor (GDNF) and its close relative neurturin are currently in clinical trials for neuroprotection in patients with Parkinson disease (PD). However, in animal models of PD, GDNF fails to protect nigral dopamine (DA) neurons against \u03b1-synuclein-induced neurodegeneration. Using viral vector delivery of human wild-type \u03b1-synuclein to nigral DA neurons in rats, we show that the intracellular response to GDNF is blocked in DA neurons that overexpress \u03b1-synuclein. This block is accompanied by reduced expression of the transcription factor Nurr1 and its downstream target, the GDNF receptor Ret. We found that Ret expression was also reduced in nigral DA neurons in PD patients. Conditional knockout of Nurr1 in mice resulted in reduced Ret expression and blockade of the response to GDNF, whereas overexpression of Nurr1 restored signaling, providing protection of nigral DA neurons against \u03b1-synuclein toxicity. These results suggest that Nurr1 is a regulator of neurotrophic factor signaling and a key player in the cellular defense against \u03b1-synuclein toxicity.", "author" : [ { "dropping-particle" : "", "family" : "Decressac", "given" : "Mickael", "non-dropping-particle" : "", "parse-names" : false, "suffix" : "" }, { "dropping-particle" : "", "family" : "Kadkhodaei", "given" : "Banafsheh", "non-dropping-particle" : "", "parse-names" : false, "suffix" : "" }, { "dropping-particle" : "", "family" : "Mattsson", "given" : "Bengt", "non-dropping-particle" : "", "parse-names" : false, "suffix" : "" }, { "dropping-particle" : "", "family" : "Laguna", "given" : "Ariadna", "non-dropping-particle" : "", "parse-names" : false, "suffix" : "" }, { "dropping-particle" : "", "family" : "Perlmann", "given" : "Thomas", "non-dropping-particle" : "", "parse-names" : false, "suffix" : "" }, { "dropping-particle" : "", "family" : "Bj\u00f6rklund", "given" : "Anders", "non-dropping-particle" : "", "parse-names" : false, "suffix" : "" } ], "container-title" : "Science translational medicine", "id" : "ITEM-1", "issue" : "163", "issued" : { "date-parts" : [ [ "2012", "12", "5" ] ] }, "page" : "163ra156", "title" : "\u03b1-Synuclein-induced down-regulation of Nurr1 disrupts GDNF signaling in nigral dopamine neurons.", "type" : "article-journal", "volume" : "4" }, "uris" : [ "http://www.mendeley.com/documents/?uuid=616fbd17-bd34-4614-b91b-556dc7f2267d" ] } ], "mendeley" : { "previouslyFormattedCitation" : "(Decressac et al., 2012a)" }, "properties" : { "noteIndex" : 0 }, "schema" : "https://github.com/citation-style-language/schema/raw/master/csl-citation.json" }</w:instrText>
      </w:r>
      <w:r w:rsidR="00122438">
        <w:rPr>
          <w:rFonts w:cs="TimesNewRoman"/>
        </w:rPr>
        <w:fldChar w:fldCharType="separate"/>
      </w:r>
      <w:r w:rsidR="00994410" w:rsidRPr="00994410">
        <w:rPr>
          <w:rFonts w:cs="TimesNewRoman"/>
          <w:noProof/>
        </w:rPr>
        <w:t>(Decressac et al., 2012a)</w:t>
      </w:r>
      <w:r w:rsidR="00122438">
        <w:rPr>
          <w:rFonts w:cs="TimesNewRoman"/>
        </w:rPr>
        <w:fldChar w:fldCharType="end"/>
      </w:r>
      <w:r>
        <w:rPr>
          <w:rFonts w:cs="TimesNewRoman"/>
        </w:rPr>
        <w:t xml:space="preserve">. </w:t>
      </w:r>
      <w:r>
        <w:t xml:space="preserve">IGF-1 has also </w:t>
      </w:r>
      <w:r w:rsidR="001612E5">
        <w:t xml:space="preserve">been </w:t>
      </w:r>
      <w:r>
        <w:t xml:space="preserve">suggested to rescue the cytotoxicity of α-synuclein in transgenic cell cultures </w:t>
      </w:r>
      <w:r w:rsidR="00122438">
        <w:fldChar w:fldCharType="begin" w:fldLock="1"/>
      </w:r>
      <w:r w:rsidR="00994410">
        <w:instrText>ADDIN CSL_CITATION { "citationItems" : [ { "id" : "ITEM-1", "itemData" : { "DOI" : "10.1016/j.bbrc.2009.05.089", "ISSN" : "1090-2104", "PMID" : "19470380", "abstract" : "While mutation of alpha-synuclein is a cause of autosomal-dominant Parkinson's disease (PD), it is still elusive as to how alpha-synuclein is involved in the pathogenesis of PD. Here, we show that dopamine-dependent accumulation of alpha-synuclein in cultured cells results in apoptosis. Furthermore, activation of insulin-like growth factor 1 (IGF-1) pathway can rescue alpha-synuclein toxicity and suppress alpha-synuclein aggregation through the activation of PI3K/Akt pathways. These results suggest the therapeutic potential of IGF-1 pathway in Parkinson disease.", "author" : [ { "dropping-particle" : "", "family" : "Kao", "given" : "Shyan-Yuan", "non-dropping-particle" : "", "parse-names" : false, "suffix" : "" } ], "container-title" : "Biochemical and biophysical research communications", "id" : "ITEM-1", "issue" : "3", "issued" : { "date-parts" : [ [ "2009", "7", "31" ] ] }, "page" : "434-8", "publisher" : "Elsevier Inc.", "title" : "Rescue of alpha-synuclein cytotoxicity by insulin-like growth factors.", "type" : "article-journal", "volume" : "385" }, "uris" : [ "http://www.mendeley.com/documents/?uuid=41e83147-a366-479c-a29f-22bc3d802428" ] } ], "mendeley" : { "previouslyFormattedCitation" : "(Kao, 2009)" }, "properties" : { "noteIndex" : 0 }, "schema" : "https://github.com/citation-style-language/schema/raw/master/csl-citation.json" }</w:instrText>
      </w:r>
      <w:r w:rsidR="00122438">
        <w:fldChar w:fldCharType="separate"/>
      </w:r>
      <w:r w:rsidRPr="00660074">
        <w:rPr>
          <w:noProof/>
        </w:rPr>
        <w:t>(Kao, 2009)</w:t>
      </w:r>
      <w:r w:rsidR="00122438">
        <w:fldChar w:fldCharType="end"/>
      </w:r>
      <w:r>
        <w:t xml:space="preserve"> and enhance the clearance of oxidized proteins by activating the proteasome system </w:t>
      </w:r>
      <w:r w:rsidR="00122438">
        <w:fldChar w:fldCharType="begin" w:fldLock="1"/>
      </w:r>
      <w:r w:rsidR="00994410">
        <w:instrText>ADDIN CSL_CITATION { "citationItems" : [ { "id" : "ITEM-1", "itemData" : { "DOI" : "10.1016/j.mad.2009.10.005", "ISSN" : "1872-6216", "PMID" : "19896963", "abstract" : "The insulin-like growth factor type 1 (IGF-I) plays an important role in neuronal physiology. Reduced IGF-I levels are observed during aging and this decrease may be important to age-related changes in the brain. We studied the effects of IGF-I on total protein oxidation in brain tissues and in cell cultures. Our results indicate that in frontal cortex the level of oxidized proteins is significantly reduced in transgenic mice designed to overproduce IGF-I compared with wild-type animals. The frontal cortex of IGF-I-overproducing mice exhibited high chymotrypsin-like activity of the 20S and 26S proteasomes. The proteasome can also be activated in response to IGF-I in cell cultures. Kinetic studies revealed peak activation of the proteasome within 15 min following IGF-I stimulation. The effects of IGF-I on proteasome were not observed in R(-) cells lacking the IGF-I receptor. Experiments using specific kinase inhibitors suggested that activation of proteasome by IGF-I involves phosphatidyl inositol 3-kinase and mammalian target of rapamycin signaling. IGF-I also attenuated the increase in protein carbonyl content induced by proteasome inhibition. Thus, appropriate levels of IGF-I may be important for the elimination of oxidized proteins in the brain in a process mediated by activation of the proteasome.", "author" : [ { "dropping-particle" : "", "family" : "Crowe", "given" : "Elizabeth", "non-dropping-particle" : "", "parse-names" : false, "suffix" : "" }, { "dropping-particle" : "", "family" : "Sell", "given" : "Christian", "non-dropping-particle" : "", "parse-names" : false, "suffix" : "" }, { "dropping-particle" : "", "family" : "Thomas", "given" : "Jeff D", "non-dropping-particle" : "", "parse-names" : false, "suffix" : "" }, { "dropping-particle" : "", "family" : "Johannes", "given" : "Gregg J", "non-dropping-particle" : "", "parse-names" : false, "suffix" : "" }, { "dropping-particle" : "", "family" : "Torres", "given" : "Claudio", "non-dropping-particle" : "", "parse-names" : false, "suffix" : "" } ], "container-title" : "Mechanisms of ageing and development", "id" : "ITEM-1", "issue" : "11-12", "issued" : { "date-parts" : [ [ "2009" ] ] }, "page" : "793-800", "title" : "Activation of proteasome by insulin-like growth factor-I may enhance clearance of oxidized proteins in the brain.", "type" : "article-journal", "volume" : "130" }, "uris" : [ "http://www.mendeley.com/documents/?uuid=dc54f748-1740-4aee-9b5b-b23fb5c53db6" ] } ], "mendeley" : { "previouslyFormattedCitation" : "(Crowe et al., 2009)" }, "properties" : { "noteIndex" : 0 }, "schema" : "https://github.com/citation-style-language/schema/raw/master/csl-citation.json" }</w:instrText>
      </w:r>
      <w:r w:rsidR="00122438">
        <w:fldChar w:fldCharType="separate"/>
      </w:r>
      <w:r w:rsidRPr="00660074">
        <w:rPr>
          <w:noProof/>
        </w:rPr>
        <w:t>(Crowe et al., 2009)</w:t>
      </w:r>
      <w:r w:rsidR="00122438">
        <w:fldChar w:fldCharType="end"/>
      </w:r>
      <w:r>
        <w:t xml:space="preserve">. These findings are important for PD since accumulation of α-synuclein and abnormal proteasome handling of proteins have been implicated in the pathogenesis of PD </w:t>
      </w:r>
      <w:r w:rsidR="00122438">
        <w:fldChar w:fldCharType="begin" w:fldLock="1"/>
      </w:r>
      <w:r w:rsidR="00994410">
        <w:instrText>ADDIN CSL_CITATION { "citationItems" : [ { "id" : "ITEM-1", "itemData" : { "DOI" : "10.1006/exnr.2002.8050", "ISSN" : "00144886", "author" : [ { "dropping-particle" : "", "family" : "McNaught", "given" : "St. P. Kevin", "non-dropping-particle" : "", "parse-names" : false, "suffix" : "" }, { "dropping-particle" : "", "family" : "Belizaire", "given" : "Roger", "non-dropping-particle" : "", "parse-names" : false, "suffix" : "" }, { "dropping-particle" : "", "family" : "Isacson", "given" : "Ole", "non-dropping-particle" : "", "parse-names" : false, "suffix" : "" }, { "dropping-particle" : "", "family" : "Jenner", "given" : "Peter", "non-dropping-particle" : "", "parse-names" : false, "suffix" : "" }, { "dropping-particle" : "", "family" : "Olanow", "given" : "C.Warren", "non-dropping-particle" : "", "parse-names" : false, "suffix" : "" } ], "container-title" : "Experimental Neurology", "id" : "ITEM-1", "issue" : "1", "issued" : { "date-parts" : [ [ "2003", "1" ] ] }, "page" : "38-46", "title" : "Altered Proteasomal Function in Sporadic Parkinson's Disease", "type" : "article-journal", "volume" : "179" }, "uris" : [ "http://www.mendeley.com/documents/?uuid=1a71adb7-db84-4f19-8c51-20048209e112" ] }, { "id" : "ITEM-2", "itemData" : { "DOI" : "10.1073/pnas.0903691106", "ISSN" : "1091-6490", "PMID" : "19651612", "abstract" : "Neuronal accumulation of alpha-synuclein and Lewy body formation are characteristic to many neurodegenerative diseases, including Parkinson's disease (PD). This Lewy pathology appears to spread throughout the brain as the disease progresses. Furthermore, recent studies showed the occurrence of Lewy pathology in neurons grafted into the brains of PD patients, suggesting the spread of pathology from the host tissues to the grafts. The mechanism underlying this propagation is unknown. Here, we show that alpha-synuclein is transmitted via endocytosis to neighboring neurons and neuronal precursor cells, forming Lewy-like inclusions. Moreover, alpha-synuclein was transmitted from the affected neurons to engrafted neuronal precursor cells in a transgenic model of PD-like pathology. Failure of the protein quality control systems, especially lysosomes, promoted the accumulation of transmitted alpha-synuclein and inclusion formation. Cells exposed to neuron-derived alpha-synuclein showed signs of apoptosis, such as nuclear fragmentation and caspase 3 activation, both in vitro and in vivo. These findings demonstrate the cell-to-cell transmission of alpha-synuclein aggregates and provide critical insights into the mechanism of pathological progression in PD and other proteinopathies.", "author" : [ { "dropping-particle" : "", "family" : "Desplats", "given" : "Paula", "non-dropping-particle" : "", "parse-names" : false, "suffix" : "" }, { "dropping-particle" : "", "family" : "Lee", "given" : "He-Jin", "non-dropping-particle" : "", "parse-names" : false, "suffix" : "" }, { "dropping-particle" : "", "family" : "Bae", "given" : "Eun-Jin", "non-dropping-particle" : "", "parse-names" : false, "suffix" : "" }, { "dropping-particle" : "", "family" : "Patrick", "given" : "Christina", "non-dropping-particle" : "", "parse-names" : false, "suffix" : "" }, { "dropping-particle" : "", "family" : "Rockenstein", "given" : "Edward", "non-dropping-particle" : "", "parse-names" : false, "suffix" : "" }, { "dropping-particle" : "", "family" : "Crews", "given" : "Leslie", "non-dropping-particle" : "", "parse-names" : false, "suffix" : "" }, { "dropping-particle" : "", "family" : "Spencer", "given" : "Brian", "non-dropping-particle" : "", "parse-names" : false, "suffix" : "" }, { "dropping-particle" : "", "family" : "Masliah", "given" : "Eliezer", "non-dropping-particle" : "", "parse-names" : false, "suffix" : "" }, { "dropping-particle" : "", "family" : "Lee", "given" : "Seung-Jae", "non-dropping-particle" : "", "parse-names" : false, "suffix" : "" } ], "container-title" : "Proceedings of the National Academy of Sciences of the United States of America", "id" : "ITEM-2", "issue" : "31", "issued" : { "date-parts" : [ [ "2009", "8", "4" ] ] }, "page" : "13010-5", "title" : "Inclusion formation and neuronal cell death through neuron-to-neuron transmission of alpha-synuclein.", "type" : "article-journal", "volume" : "106" }, "uris" : [ "http://www.mendeley.com/documents/?uuid=56fb29c5-a463-4db9-bd2a-bcb8827dd165" ] } ], "mendeley" : { "previouslyFormattedCitation" : "(McNaught et al., 2003; Desplats et al., 2009)" }, "properties" : { "noteIndex" : 0 }, "schema" : "https://github.com/citation-style-language/schema/raw/master/csl-citation.json" }</w:instrText>
      </w:r>
      <w:r w:rsidR="00122438">
        <w:fldChar w:fldCharType="separate"/>
      </w:r>
      <w:r w:rsidRPr="00815D69">
        <w:rPr>
          <w:noProof/>
        </w:rPr>
        <w:t>(McNaught et al., 2003; Desplats et al., 2009)</w:t>
      </w:r>
      <w:r w:rsidR="00122438">
        <w:fldChar w:fldCharType="end"/>
      </w:r>
      <w:r>
        <w:t>. However, all of these interesting results have been obtained from</w:t>
      </w:r>
      <w:r w:rsidRPr="003D306D">
        <w:t xml:space="preserve"> </w:t>
      </w:r>
      <w:r>
        <w:t>IGF-1</w:t>
      </w:r>
      <w:r w:rsidRPr="003D306D">
        <w:t xml:space="preserve"> </w:t>
      </w:r>
      <w:r>
        <w:t xml:space="preserve">application as a protein; such an approach </w:t>
      </w:r>
      <w:r w:rsidRPr="003D306D">
        <w:t>is accompanied with many disadvantages</w:t>
      </w:r>
      <w:r>
        <w:t xml:space="preserve">, e.g., </w:t>
      </w:r>
      <w:r w:rsidRPr="003D306D">
        <w:t xml:space="preserve">limited distribution, </w:t>
      </w:r>
      <w:r>
        <w:t xml:space="preserve">short-term benefit, and potential </w:t>
      </w:r>
      <w:r w:rsidRPr="003D306D">
        <w:t>activation of the immune response</w:t>
      </w:r>
      <w:r>
        <w:t xml:space="preserve"> </w:t>
      </w:r>
      <w:r w:rsidR="00122438" w:rsidRPr="003D306D">
        <w:fldChar w:fldCharType="begin" w:fldLock="1"/>
      </w:r>
      <w:r w:rsidR="00994410">
        <w:instrText>ADDIN CSL_CITATION { "citationItems" : [ { "id" : "ITEM-1", "itemData" : { "DOI" : "10.1016/j.expneurol.2006.07.015", "ISSN" : "0014-4886", "PMID" : "16962582", "abstract" : "Significant differences have been reported in results from three clinical trials evaluating intraputamenal infusion of glial cell line-derived neurotrophic factor (GDNF) for the treatment of Parkinson's disease. To determine if problems in drug bioavailability could have contributed to the discrepancies between studies, we have analyzed the distribution of intraputamenally infused GDNF in the rhesus monkey brain using the delivery system and infusion protocol followed in a phase 2 clinical trial that failed to achieve its primary endpoint. I125-GDNF was unilaterally infused into the putamen of three adult rhesus monkeys for 7 days. Three age- and sex-matched animals received vehicle infusions following identical procedures. GDNF levels in the brain, peripheral organs, blood and CSF were quantified and mapped by GDNF immunocytochemistry, GDNF ELISAs and I125 measurements. Infused GDNF was found to be unevenly concentrated around the catheter, with tissue levels dropping exponentially with increasing distance from the point source of the single opening in the catheter tip. The volume of distribution of GDNF around the catheter, as determined by immunocytochemistry, varied over four-fold between animals ranging from 87 to 369 mm3. The concentration of GDNF around the catheter tip and limited diffusion into surrounding brain parenchyma support the hypothesis that drug bioavailability was limited to a small portion (2-9%) of the human putamen in the clinical trial using this catheter and infusion protocol.", "author" : [ { "dropping-particle" : "", "family" : "Salvatore", "given" : "Michael F", "non-dropping-particle" : "", "parse-names" : false, "suffix" : "" }, { "dropping-particle" : "", "family" : "Ai", "given" : "Yi", "non-dropping-particle" : "", "parse-names" : false, "suffix" : "" }, { "dropping-particle" : "", "family" : "Fischer", "given" : "Brent", "non-dropping-particle" : "", "parse-names" : false, "suffix" : "" }, { "dropping-particle" : "", "family" : "Zhang", "given" : "Amanda M", "non-dropping-particle" : "", "parse-names" : false, "suffix" : "" }, { "dropping-particle" : "", "family" : "Grondin", "given" : "Richard C", "non-dropping-particle" : "", "parse-names" : false, "suffix" : "" }, { "dropping-particle" : "", "family" : "Zhang", "given" : "Zhiming", "non-dropping-particle" : "", "parse-names" : false, "suffix" : "" }, { "dropping-particle" : "", "family" : "Gerhardt", "given" : "Greg A", "non-dropping-particle" : "", "parse-names" : false, "suffix" : "" }, { "dropping-particle" : "", "family" : "Gash", "given" : "Don M", "non-dropping-particle" : "", "parse-names" : false, "suffix" : "" } ], "container-title" : "Experimental neurology", "id" : "ITEM-1", "issue" : "2", "issued" : { "date-parts" : [ [ "2006", "12" ] ] }, "page" : "497-505", "title" : "Point source concentration of GDNF may explain failure of phase II clinical trial.", "type" : "article-journal", "volume" : "202" }, "uris" : [ "http://www.mendeley.com/documents/?uuid=acec65b1-7201-4a8e-ba25-70bc692f26e2" ] }, { "id" : "ITEM-2", "itemData" : { "DOI" : "10.1002/ana.20737", "ISBN" : "0364-5134 (Print)\n0364-5134 (Linking)", "PMID" : "16429411", "abstract" : "OBJECTIVE: Glial cell line-derived neurotrophic factor (GDNF) exerts potent trophic influence on midbrain dopaminergic neurons. This randomized controlled clinical trial was designed to confirm initial clinical benefits observed in a small, open-label trial using intraputamenal (Ipu) infusion of recombinant human GDNF (liatermin). METHODS: Thirty-four PD patients were randomized 1 to 1 to receive bilateral continuous Ipu infusion of liatermin 15 microg/putamen/day or placebo. The primary end point was the change in Unified Parkinson Disease Rating Scale (UPDRS) motor score in the practically defined off condition at 6 months. Secondary end points included other UPDRS scores, motor tests, dyskinesia ratings, patient diaries, and (18)F-dopa uptake. RESULTS: At 6 months, mean percentage changes in \"off\" UPDRS motor score were -10.0% and -4.5% in the liatermin and placebo groups, respectively. This treatment difference was not significant (95% confidence interval, -23.0 to 12.0, p = 0.53). Secondary end point results were similar between the groups. A 32.5% treatment difference favoring liatermin in mean (18)F-dopa influx constant (p = 0.019) was observed. Serious, device-related adverse events required surgical repositioning of catheters in two patients and removal of devices in another. Neutralizing antiliatermin antibodies were detected in three patients (one on-study and two in the open-label extension). INTERPRETATION: Liatermin did not confer the predetermined level of clinical benefit to patients with PD despite increased (18)F-dopa uptake. It is uncertain whether technical differences between this trial and positive open-label studies contributed in any way this negative outcome.", "author" : [ { "dropping-particle" : "", "family" : "Lang", "given" : "A E", "non-dropping-particle" : "", "parse-names" : false, "suffix" : "" }, { "dropping-particle" : "", "family" : "Gill", "given" : "S", "non-dropping-particle" : "", "parse-names" : false, "suffix" : "" }, { "dropping-particle" : "", "family" : "Patel", "given" : "N K", "non-dropping-particle" : "", "parse-names" : false, "suffix" : "" }, { "dropping-particle" : "", "family" : "Lozano", "given" : "A", "non-dropping-particle" : "", "parse-names" : false, "suffix" : "" }, { "dropping-particle" : "", "family" : "Nutt", "given" : "J G", "non-dropping-particle" : "", "parse-names" : false, "suffix" : "" }, { "dropping-particle" : "", "family" : "Penn", "given" : "R", "non-dropping-particle" : "", "parse-names" : false, "suffix" : "" }, { "dropping-particle" : "", "family" : "Brooks", "given" : "D J", "non-dropping-particle" : "", "parse-names" : false, "suffix" : "" }, { "dropping-particle" : "", "family" : "Hotton", "given" : "G", "non-dropping-particle" : "", "parse-names" : false, "suffix" : "" }, { "dropping-particle" : "", "family" : "Moro", "given" : "E", "non-dropping-particle" : "", "parse-names" : false, "suffix" : "" }, { "dropping-particle" : "", "family" : "Heywood", "given" : "P", "non-dropping-particle" : "", "parse-names" : false, "suffix" : "" }, { "dropping-particle" : "", "family" : "Brodsky", "given" : "M A", "non-dropping-particle" : "", "parse-names" : false, "suffix" : "" }, { "dropping-particle" : "", "family" : "Burchiel", "given" : "K", "non-dropping-particle" : "", "parse-names" : false, "suffix" : "" }, { "dropping-particle" : "", "family" : "Kelly", "given" : "P", "non-dropping-particle" : "", "parse-names" : false, "suffix" : "" }, { "dropping-particle" : "", "family" : "Dalvi", "given" : "A", "non-dropping-particle" : "", "parse-names" : false, "suffix" : "" }, { "dropping-particle" : "", "family" : "Scott", "given" : "B", "non-dropping-particle" : "", "parse-names" : false, "suffix" : "" }, { "dropping-particle" : "", "family" : "Stacy", "given" : "M", "non-dropping-particle" : "", "parse-names" : false, "suffix" : "" }, { "dropping-particle" : "", "family" : "Turner", "given" : "D", "non-dropping-particle" : "", "parse-names" : false, "suffix" : "" }, { "dropping-particle" : "", "family" : "Wooten", "given" : "V G", "non-dropping-particle" : "", "parse-names" : false, "suffix" : "" }, { "dropping-particle" : "", "family" : "Elias", "given" : "W J", "non-dropping-particle" : "", "parse-names" : false, "suffix" : "" }, { "dropping-particle" : "", "family" : "Laws", "given" : "E R", "non-dropping-particle" : "", "parse-names" : false, "suffix" : "" }, { "dropping-particle" : "", "family" : "Dhawan", "given" : "V", "non-dropping-particle" : "", "parse-names" : false, "suffix" : "" }, { "dropping-particle" : "", "family" : "Stoessl", "given" : "A J", "non-dropping-particle" : "", "parse-names" : false, "suffix" : "" }, { "dropping-particle" : "", "family" : "Matcham", "given" : "J", "non-dropping-particle" : "", "parse-names" : false, "suffix" : "" }, { "dropping-particle" : "", "family" : "Coffey", "given" : "R J", "non-dropping-particle" : "", "parse-names" : false, "suffix" : "" }, { "dropping-particle" : "", "family" : "Traub", "given" : "M", "non-dropping-particle" : "", "parse-names" : false, "suffix" : "" } ], "container-title" : "Ann Neurol", "edition" : "2006/01/24", "id" : "ITEM-2", "issue" : "3", "issued" : { "date-parts" : [ [ "2006" ] ] }, "note" : "Lang, Anthony E\nGill, Steven\nPatel, Nik K\nLozano, Andres\nNutt, John G\nPenn, Richard\nBrooks, David J\nHotton, Gary\nMoro, Elena\nHeywood, Peter\nBrodsky, Matthew A\nBurchiel, Kim\nKelly, Patrick\nDalvi, Arif\nScott, Burton\nStacy, Mark\nTurner, Dennis\nWooten, V G Frederich\nElias, William J\nLaws, Edward R\nDhawan, Vijay\nStoessl, A Jon\nMatcham, James\nCoffey, Robert J\nTraub, Michael\nClinical Trial\nComparative Study\nMulticenter Study\nRandomized Controlled Trial\nResearch Support, Non-U.S. Gov't\nUnited States\nAnnals of neurology\nAnn Neurol. 2006 Mar;59(3):459-66.", "page" : "459-466", "title" : "Randomized controlled trial of intraputamenal glial cell line-derived neurotrophic factor infusion in Parkinson disease", "type" : "article-journal", "volume" : "59" }, "uris" : [ "http://www.mendeley.com/documents/?uuid=ac72a244-875f-4483-8a9e-0d65aabef717" ] } ], "mendeley" : { "previouslyFormattedCitation" : "(Lang et al., 2006; Salvatore et al., 2006)" }, "properties" : { "noteIndex" : 0 }, "schema" : "https://github.com/citation-style-language/schema/raw/master/csl-citation.json" }</w:instrText>
      </w:r>
      <w:r w:rsidR="00122438" w:rsidRPr="003D306D">
        <w:fldChar w:fldCharType="separate"/>
      </w:r>
      <w:r w:rsidRPr="00660074">
        <w:rPr>
          <w:noProof/>
        </w:rPr>
        <w:t>(Lang et al., 2006; Salvatore et al., 2006)</w:t>
      </w:r>
      <w:r w:rsidR="00122438" w:rsidRPr="003D306D">
        <w:fldChar w:fldCharType="end"/>
      </w:r>
      <w:r w:rsidRPr="003D306D">
        <w:t xml:space="preserve">. </w:t>
      </w:r>
      <w:r>
        <w:rPr>
          <w:rFonts w:cs="TimesNewRoman"/>
        </w:rPr>
        <w:t>As previously discussed, a viral vector-based delivery with significant benefits can overcome these obstacles. Unexpectedly, vector-mediated IGF-1 expression, as demonstrated in this study, was unable to provide efficient neuroprotection whereas using the same vector dose, higher levels of transgene and consequently efficacious therapeutic benefits were observed in LV-GDNF treated animals. However, i</w:t>
      </w:r>
      <w:r w:rsidRPr="0059373D">
        <w:rPr>
          <w:rFonts w:cs="AdvTT6120e2aa"/>
          <w:bCs/>
          <w:color w:val="000000"/>
          <w:lang w:eastAsia="en-GB"/>
        </w:rPr>
        <w:t xml:space="preserve">t is noteworthy that to obtain similar </w:t>
      </w:r>
      <w:r>
        <w:rPr>
          <w:rFonts w:cs="AdvTT6120e2aa"/>
          <w:bCs/>
          <w:color w:val="000000"/>
          <w:lang w:eastAsia="en-GB"/>
        </w:rPr>
        <w:t>protection</w:t>
      </w:r>
      <w:r w:rsidRPr="0059373D">
        <w:rPr>
          <w:rFonts w:cs="AdvTT6120e2aa"/>
          <w:bCs/>
          <w:color w:val="000000"/>
          <w:lang w:eastAsia="en-GB"/>
        </w:rPr>
        <w:t xml:space="preserve"> on dopaminergic cell survival, </w:t>
      </w:r>
      <w:r>
        <w:rPr>
          <w:rFonts w:cs="AdvTT6120e2aa"/>
          <w:bCs/>
          <w:color w:val="000000"/>
          <w:lang w:eastAsia="en-GB"/>
        </w:rPr>
        <w:t>previous</w:t>
      </w:r>
      <w:r w:rsidRPr="0059373D">
        <w:rPr>
          <w:rFonts w:cs="AdvTT6120e2aa"/>
          <w:bCs/>
          <w:color w:val="000000"/>
          <w:lang w:eastAsia="en-GB"/>
        </w:rPr>
        <w:t xml:space="preserve"> investigators </w:t>
      </w:r>
      <w:r>
        <w:rPr>
          <w:rFonts w:cs="AdvTT6120e2aa"/>
          <w:bCs/>
          <w:color w:val="000000"/>
          <w:lang w:eastAsia="en-GB"/>
        </w:rPr>
        <w:t xml:space="preserve">have </w:t>
      </w:r>
      <w:r w:rsidRPr="0059373D">
        <w:rPr>
          <w:rFonts w:cs="AdvTT6120e2aa"/>
          <w:bCs/>
          <w:color w:val="000000"/>
          <w:lang w:eastAsia="en-GB"/>
        </w:rPr>
        <w:t>use</w:t>
      </w:r>
      <w:r>
        <w:rPr>
          <w:rFonts w:cs="AdvTT6120e2aa"/>
          <w:bCs/>
          <w:color w:val="000000"/>
          <w:lang w:eastAsia="en-GB"/>
        </w:rPr>
        <w:t>d</w:t>
      </w:r>
      <w:r w:rsidRPr="0059373D">
        <w:rPr>
          <w:rFonts w:cs="AdvTT6120e2aa"/>
          <w:bCs/>
          <w:color w:val="000000"/>
          <w:lang w:eastAsia="en-GB"/>
        </w:rPr>
        <w:t xml:space="preserve"> IGF-1 </w:t>
      </w:r>
      <w:r>
        <w:rPr>
          <w:rFonts w:cs="AdvTT6120e2aa"/>
          <w:bCs/>
          <w:color w:val="000000"/>
          <w:lang w:eastAsia="en-GB"/>
        </w:rPr>
        <w:t>(as purified protein) at concentration</w:t>
      </w:r>
      <w:r w:rsidRPr="0059373D">
        <w:rPr>
          <w:rFonts w:cs="AdvTT6120e2aa"/>
          <w:bCs/>
          <w:color w:val="000000"/>
          <w:lang w:eastAsia="en-GB"/>
        </w:rPr>
        <w:t>s</w:t>
      </w:r>
      <w:r>
        <w:rPr>
          <w:rFonts w:cs="AdvTT6120e2aa"/>
          <w:bCs/>
          <w:color w:val="000000"/>
          <w:lang w:eastAsia="en-GB"/>
        </w:rPr>
        <w:t xml:space="preserve"> about 30 times higher than </w:t>
      </w:r>
      <w:r w:rsidRPr="0059373D">
        <w:rPr>
          <w:rFonts w:cs="AdvTT6120e2aa"/>
          <w:bCs/>
          <w:color w:val="000000"/>
          <w:lang w:eastAsia="en-GB"/>
        </w:rPr>
        <w:t>GDNF</w:t>
      </w:r>
      <w:r>
        <w:rPr>
          <w:rFonts w:cs="AdvTT6120e2aa"/>
          <w:bCs/>
          <w:color w:val="000000"/>
          <w:lang w:eastAsia="en-GB"/>
        </w:rPr>
        <w:t>'s</w:t>
      </w:r>
      <w:r w:rsidRPr="0059373D">
        <w:rPr>
          <w:rFonts w:cs="AdvTT6120e2aa"/>
          <w:bCs/>
          <w:color w:val="000000"/>
          <w:lang w:eastAsia="en-GB"/>
        </w:rPr>
        <w:t xml:space="preserve"> </w:t>
      </w:r>
      <w:r w:rsidR="00122438" w:rsidRPr="0059373D">
        <w:rPr>
          <w:rFonts w:cs="AdvTT6120e2aa"/>
          <w:bCs/>
          <w:color w:val="000000"/>
          <w:lang w:eastAsia="en-GB"/>
        </w:rPr>
        <w:fldChar w:fldCharType="begin" w:fldLock="1"/>
      </w:r>
      <w:r w:rsidR="00994410">
        <w:rPr>
          <w:rFonts w:cs="AdvTT6120e2aa"/>
          <w:bCs/>
          <w:color w:val="000000"/>
          <w:lang w:eastAsia="en-GB"/>
        </w:rPr>
        <w:instrText>ADDIN CSL_CITATION { "citationItems" : [ { "id" : "ITEM-1", "itemData" : { "ISSN" : "0036-8075", "PMID" : "8493557", "abstract" : "A potent neurotrophic factor that enhances survival of midbrain dopaminergic neurons was purified and cloned. Glial cell line-derived neurotrophic factor (GDNF) is a glycosylated, disulfide-bonded homodimer that is a distantly related member of the transforming growth factor-beta superfamily. In embryonic midbrain cultures, recombinant human GDNF promoted the survival and morphological differentiation of dopaminergic neurons and increased their high-affinity dopamine uptake. These effects were relatively specific; GDNF did not increase total neuron or astrocyte numbers nor did it increase transmitter uptake by gamma-aminobutyric-containing and serotonergic neurons. GDNF may have utility in the treatment of Parkinson's disease, which is marked by progressive degeneration of midbrain dopaminergic neurons.", "author" : [ { "dropping-particle" : "", "family" : "Lin", "given" : "L F", "non-dropping-particle" : "", "parse-names" : false, "suffix" : "" }, { "dropping-particle" : "", "family" : "Doherty", "given" : "D H", "non-dropping-particle" : "", "parse-names" : false, "suffix" : "" }, { "dropping-particle" : "", "family" : "Lile", "given" : "J D", "non-dropping-particle" : "", "parse-names" : false, "suffix" : "" }, { "dropping-particle" : "", "family" : "Bektesh", "given" : "S", "non-dropping-particle" : "", "parse-names" : false, "suffix" : "" }, { "dropping-particle" : "", "family" : "Collins", "given" : "F", "non-dropping-particle" : "", "parse-names" : false, "suffix" : "" } ], "container-title" : "Science (New York, N.Y.)", "id" : "ITEM-1", "issue" : "5111", "issued" : { "date-parts" : [ [ "1993", "5", "21" ] ] }, "page" : "1130-2", "title" : "GDNF: a glial cell line-derived neurotrophic factor for midbrain dopaminergic neurons.", "type" : "article-journal", "volume" : "260" }, "uris" : [ "http://www.mendeley.com/documents/?uuid=fc62ab31-df49-44a4-8b57-e27681f2d71c" ] }, { "id" : "ITEM-2", "itemData" : { "ISSN" : "0270-6474", "PMID" : "2406380", "abstract" : "To study the selectivity of neurotrophic actions in the brain, we analyzed the actions of several known growth factors on septal cholinergic, pontine cholinergic, and mesencephalic dopaminergic neurons in culture. Similar to nerve growth factor (NGF), basic fibroblast growth factor (bFGF) stimulated choline acetyltransferase activity in septal cultures. In contrast to NGF, bFGF also enhanced dopamine uptake in mesencephalic cultures and stimulated cell proliferation in all 3 culture types. Insulin and the insulin-like growth factors I and II stimulated transmitter-specific differentiation and cell proliferation in all culture types. Epidermal growth factor (EGF) produced a small increase in dopamine uptake by mesencephalic cells and stimulated cell proliferation in all culture types. In septal cultures, bFGF was most effective when given at early culture times, NGF at later times. The stimulatory actions of bFGF and insulin did not require the presence of glial cells and were not mediated by NGF. In mesencephalic cultures, the stimulation of dopamine uptake by bFGF and EGF was dependent on glial proliferation. The results suggest different degrees of selectivity of the neurotrophic molecules. NGF and, very similarly, bFGF seem to influence septal cholinergic neurons directly and rather selectively, whereas the neurotrophic actions of insulin and the insulin-like growth factors appear to be more general.", "author" : [ { "dropping-particle" : "", "family" : "Knusel", "given" : "B", "non-dropping-particle" : "", "parse-names" : false, "suffix" : "" }, { "dropping-particle" : "", "family" : "Michel", "given" : "P P", "non-dropping-particle" : "", "parse-names" : false, "suffix" : "" }, { "dropping-particle" : "", "family" : "Schwaber", "given" : "J S", "non-dropping-particle" : "", "parse-names" : false, "suffix" : "" }, { "dropping-particle" : "", "family" : "Hefti", "given" : "F", "non-dropping-particle" : "", "parse-names" : false, "suffix" : "" } ], "container-title" : "The Journal of neuroscience : the official journal of the Society for Neuroscience", "id" : "ITEM-2", "issue" : "2", "issued" : { "date-parts" : [ [ "1990", "2" ] ] }, "page" : "558-70", "title" : "Selective and nonselective stimulation of central cholinergic and dopaminergic development in vitro by nerve growth factor, basic fibroblast growth factor, epidermal growth factor, insulin and the insulin-like growth factors I and II.", "type" : "article-journal", "volume" : "10" }, "uris" : [ "http://www.mendeley.com/documents/?uuid=cab85124-c2b6-4347-8151-0375ad351fd4" ] } ], "mendeley" : { "previouslyFormattedCitation" : "(Knusel et al., 1990; Lin et al., 1993)" }, "properties" : { "noteIndex" : 0 }, "schema" : "https://github.com/citation-style-language/schema/raw/master/csl-citation.json" }</w:instrText>
      </w:r>
      <w:r w:rsidR="00122438" w:rsidRPr="0059373D">
        <w:rPr>
          <w:rFonts w:cs="AdvTT6120e2aa"/>
          <w:bCs/>
          <w:color w:val="000000"/>
          <w:lang w:eastAsia="en-GB"/>
        </w:rPr>
        <w:fldChar w:fldCharType="separate"/>
      </w:r>
      <w:r w:rsidRPr="00C1623A">
        <w:rPr>
          <w:rFonts w:cs="AdvTT6120e2aa"/>
          <w:bCs/>
          <w:noProof/>
          <w:color w:val="000000"/>
          <w:lang w:eastAsia="en-GB"/>
        </w:rPr>
        <w:t>(Knusel et al., 1990; Lin et al., 1993)</w:t>
      </w:r>
      <w:r w:rsidR="00122438" w:rsidRPr="0059373D">
        <w:rPr>
          <w:rFonts w:cs="AdvTT6120e2aa"/>
          <w:bCs/>
          <w:color w:val="000000"/>
          <w:lang w:eastAsia="en-GB"/>
        </w:rPr>
        <w:fldChar w:fldCharType="end"/>
      </w:r>
      <w:r>
        <w:rPr>
          <w:rFonts w:cs="AdvTT6120e2aa"/>
          <w:bCs/>
          <w:color w:val="000000"/>
          <w:lang w:eastAsia="en-GB"/>
        </w:rPr>
        <w:t xml:space="preserve">. This is probably because the half-life of IGF-1 is less than 10 min whereas that of GDNF lasts for 3-4 days </w:t>
      </w:r>
      <w:r w:rsidR="00122438">
        <w:rPr>
          <w:rFonts w:cs="AdvTT6120e2aa"/>
          <w:bCs/>
          <w:color w:val="000000"/>
          <w:lang w:eastAsia="en-GB"/>
        </w:rPr>
        <w:lastRenderedPageBreak/>
        <w:fldChar w:fldCharType="begin" w:fldLock="1"/>
      </w:r>
      <w:r w:rsidR="00994410">
        <w:rPr>
          <w:rFonts w:cs="AdvTT6120e2aa"/>
          <w:bCs/>
          <w:color w:val="000000"/>
          <w:lang w:eastAsia="en-GB"/>
        </w:rPr>
        <w:instrText>ADDIN CSL_CITATION { "citationItems" : [ { "id" : "ITEM-1", "itemData" : { "DOI" : "10.1146/annurev.ph.55.030193.001023", "ISSN" : "0066-4278", "PMID" : "8466170", "abstract" : "The recent availability of reagents to study the IGFs, their receptors, and binding proteins has led to an explosive growth in the study of IGF physiology. However, most studies to date have been descriptive, and studies delineating mechanisms of action are limited. It is apparent that most organ systems synthesize several components of the IGF system necessary for IGF to function in an autocrine or paracrine fashion and that regulation of this system occurs at the local level. However, the relative importance of locally produced IGF vs circulating IGF remains unclear. The mechanisms by which the IGFBPs modulate IGF activity are crucial to understanding this system, and identification of specific roles for each of these proteins will be required. Of critical importance is the identity of the intracellular signal transduction system by which the IGF receptor mediates the effects of the IGFs, and the delineation of mechanisms by which the IGFBPs interact with the receptor at the cellular level. It is also of interest to determine what role, if any, the IGF-II receptor plays in mediating the growth-promoting effects of the IGFs. The ubiquitous distribution of the IGFs, IGFBPs, and IGF receptors indicates that they may play a role in the regulation of coordinate growth among several tissues and cell types. Understanding the mechanisms by which these components interact to coordinate growth responses between different cell types should greatly enhance our understanding of normal growth and development.", "author" : [ { "dropping-particle" : "", "family" : "Cohick", "given" : "W S", "non-dropping-particle" : "", "parse-names" : false, "suffix" : "" }, { "dropping-particle" : "", "family" : "Clemmons", "given" : "D R", "non-dropping-particle" : "", "parse-names" : false, "suffix" : "" } ], "container-title" : "Annual review of physiology", "id" : "ITEM-1", "issue" : "70", "issued" : { "date-parts" : [ [ "1993", "1" ] ] }, "page" : "131-53", "title" : "The insulin-like growth factors.", "type" : "article-journal", "volume" : "55" }, "uris" : [ "http://www.mendeley.com/documents/?uuid=4e188635-6d59-4f83-abf3-81097f2fcff7" ] }, { "id" : "ITEM-2", "itemData" : { "ISSN" : "1529-2401", "PMID" : "10777782", "abstract" : "Glial cell line-derived neurotrophic factor (GDNF) is one of the most potent trophic factors that have been identified for midbrain dopamine (DA) neurons. Null mutations for trophic factor genes have been used frequently for studies of the role of these important proteins in brain development. One problem with these studies has been that often only prenatal development can be studied because many of the knockout strains, such as those with GDNF null mutations, will die shortly after birth. In this study, we looked at the continued fate of specific neuronal phenotypes from trophic factor knockout mice beyond the time that these animals die. By transplanting fetal neural tissues from GDNF -/-, GDNF +/-, and wild-type (WT) mice into the brain of adult wild-type mice, we demonstrate that the continued postnatal development of ventral midbrain dopamine neurons is severely disturbed as a result of the GDNF null mutation. Ventral midbrain grafts from -/- fetuses have markedly reduced DA neuron numbers and fiber outgrowth. Moreover, DA neurons in such transplants can be \"rescued\" by immersion in GDNF before grafting. These findings suggest that postnatal survival and/or phenotypic expression of ventral mesencephalic DA neurons is dependent on GDNF. In addition, we present here a strategy for studies of maturation and even aging of tissues from trophic factor and other knockout animals that do not survive past birth.", "author" : [ { "dropping-particle" : "", "family" : "Granholm", "given" : "a C", "non-dropping-particle" : "", "parse-names" : false, "suffix" : "" }, { "dropping-particle" : "", "family" : "Reyland", "given" : "M", "non-dropping-particle" : "", "parse-names" : false, "suffix" : "" }, { "dropping-particle" : "", "family" : "Albeck", "given" : "D", "non-dropping-particle" : "", "parse-names" : false, "suffix" : "" }, { "dropping-particle" : "", "family" : "Sanders", "given" : "L", "non-dropping-particle" : "", "parse-names" : false, "suffix" : "" }, { "dropping-particle" : "", "family" : "Gerhardt", "given" : "G", "non-dropping-particle" : "", "parse-names" : false, "suffix" : "" }, { "dropping-particle" : "", "family" : "Hoernig", "given" : "G", "non-dropping-particle" : "", "parse-names" : false, "suffix" : "" }, { "dropping-particle" : "", "family" : "Shen", "given" : "L", "non-dropping-particle" : "", "parse-names" : false, "suffix" : "" }, { "dropping-particle" : "", "family" : "Westphal", "given" : "H", "non-dropping-particle" : "", "parse-names" : false, "suffix" : "" }, { "dropping-particle" : "", "family" : "Hoffer", "given" : "B", "non-dropping-particle" : "", "parse-names" : false, "suffix" : "" } ], "container-title" : "The Journal of neuroscience : the official journal of the Society for Neuroscience", "id" : "ITEM-2", "issue" : "9", "issued" : { "date-parts" : [ [ "2000", "5", "1" ] ] }, "page" : "3182-90", "title" : "Glial cell line-derived neurotrophic factor is essential for postnatal survival of midbrain dopamine neurons.", "type" : "article-journal", "volume" : "20" }, "uris" : [ "http://www.mendeley.com/documents/?uuid=265524e3-4b87-4021-8da4-5b6f62a3aae8" ] } ], "mendeley" : { "previouslyFormattedCitation" : "(Cohick and Clemmons, 1993; Granholm et al., 2000)" }, "properties" : { "noteIndex" : 0 }, "schema" : "https://github.com/citation-style-language/schema/raw/master/csl-citation.json" }</w:instrText>
      </w:r>
      <w:r w:rsidR="00122438">
        <w:rPr>
          <w:rFonts w:cs="AdvTT6120e2aa"/>
          <w:bCs/>
          <w:color w:val="000000"/>
          <w:lang w:eastAsia="en-GB"/>
        </w:rPr>
        <w:fldChar w:fldCharType="separate"/>
      </w:r>
      <w:r w:rsidRPr="00C1623A">
        <w:rPr>
          <w:rFonts w:cs="AdvTT6120e2aa"/>
          <w:bCs/>
          <w:noProof/>
          <w:color w:val="000000"/>
          <w:lang w:eastAsia="en-GB"/>
        </w:rPr>
        <w:t>(Cohick and Clemmons, 1993; Granholm et al., 2000)</w:t>
      </w:r>
      <w:r w:rsidR="00122438">
        <w:rPr>
          <w:rFonts w:cs="AdvTT6120e2aa"/>
          <w:bCs/>
          <w:color w:val="000000"/>
          <w:lang w:eastAsia="en-GB"/>
        </w:rPr>
        <w:fldChar w:fldCharType="end"/>
      </w:r>
      <w:r>
        <w:rPr>
          <w:rFonts w:cs="AdvTT6120e2aa"/>
          <w:bCs/>
          <w:color w:val="000000"/>
          <w:lang w:eastAsia="en-GB"/>
        </w:rPr>
        <w:t>. Since the vector doses used in this project are similar to those used in other studies for delivery of neurotrophic factor(s), insufficient expression of IGF-1 is an obvious obstacle for the use of IGF-1 gene therapy in PD. For clarification, i</w:t>
      </w:r>
      <w:r>
        <w:rPr>
          <w:rFonts w:cs="TimesNewRoman"/>
        </w:rPr>
        <w:t>t is necessary to perform a dosing regimen study to determine the doses of IGF-1 expressing vectors that can produce neuroprotection. An alternative strategy is using a different vector system to deliver the gene for IGF-1, for instance AAVs, which is being investigated by</w:t>
      </w:r>
      <w:r w:rsidRPr="00164D83">
        <w:rPr>
          <w:rFonts w:cs="TimesNewRoman"/>
        </w:rPr>
        <w:t xml:space="preserve"> </w:t>
      </w:r>
      <w:r w:rsidRPr="00164D83">
        <w:rPr>
          <w:rFonts w:cs="Arial"/>
          <w:shd w:val="clear" w:color="auto" w:fill="FFFFFF"/>
        </w:rPr>
        <w:t>Björklund</w:t>
      </w:r>
      <w:r>
        <w:rPr>
          <w:rFonts w:cs="Arial"/>
          <w:shd w:val="clear" w:color="auto" w:fill="FFFFFF"/>
        </w:rPr>
        <w:t xml:space="preserve"> et al. (Lund University, Sweden; personal communication).</w:t>
      </w:r>
    </w:p>
    <w:p w:rsidR="005D7C73" w:rsidRPr="00FC6B18" w:rsidRDefault="001612E5" w:rsidP="005D7C73">
      <w:pPr>
        <w:rPr>
          <w:rFonts w:cs="AdvTT6120e2aa"/>
          <w:bCs/>
          <w:color w:val="000000"/>
          <w:lang w:eastAsia="en-GB"/>
        </w:rPr>
      </w:pPr>
      <w:r>
        <w:rPr>
          <w:rFonts w:cs="TimesNewRoman"/>
        </w:rPr>
        <w:t>In summary, these studies</w:t>
      </w:r>
      <w:r w:rsidR="005D7C73">
        <w:rPr>
          <w:rFonts w:cs="TimesNewRoman"/>
        </w:rPr>
        <w:t xml:space="preserve"> </w:t>
      </w:r>
      <w:r w:rsidR="005D7C73" w:rsidRPr="00884125">
        <w:rPr>
          <w:rFonts w:cs="TimesNewRoman"/>
        </w:rPr>
        <w:t xml:space="preserve">underscore the effectiveness of </w:t>
      </w:r>
      <w:r w:rsidR="005D7C73">
        <w:rPr>
          <w:rFonts w:cs="TimesNewRoman"/>
        </w:rPr>
        <w:t xml:space="preserve">biosafety-enhanced </w:t>
      </w:r>
      <w:r w:rsidR="005D7C73" w:rsidRPr="00884125">
        <w:rPr>
          <w:rFonts w:cs="TimesNewRoman"/>
        </w:rPr>
        <w:t xml:space="preserve">IDLVs in </w:t>
      </w:r>
      <w:r w:rsidR="005D7C73">
        <w:rPr>
          <w:rFonts w:cs="TimesNewRoman"/>
        </w:rPr>
        <w:t>GDNF-based gene therapy for PD. The results,</w:t>
      </w:r>
      <w:r w:rsidR="005D7C73" w:rsidRPr="00884125">
        <w:rPr>
          <w:rFonts w:cs="TimesNewRoman"/>
        </w:rPr>
        <w:t xml:space="preserve"> </w:t>
      </w:r>
      <w:r w:rsidR="005D7C73">
        <w:rPr>
          <w:rFonts w:cs="TimesNewRoman"/>
        </w:rPr>
        <w:t xml:space="preserve">in particular, </w:t>
      </w:r>
      <w:r w:rsidR="005D7C73">
        <w:t>demonstrate that</w:t>
      </w:r>
      <w:r w:rsidR="005D7C73">
        <w:rPr>
          <w:rFonts w:cs="TimesNewRoman"/>
        </w:rPr>
        <w:t xml:space="preserve"> IDLV</w:t>
      </w:r>
      <w:r w:rsidR="005D7C73" w:rsidRPr="00884125">
        <w:rPr>
          <w:rFonts w:cs="TimesNewRoman"/>
        </w:rPr>
        <w:t>s</w:t>
      </w:r>
      <w:r w:rsidR="005D7C73">
        <w:rPr>
          <w:rFonts w:cs="TimesNewRoman"/>
        </w:rPr>
        <w:t xml:space="preserve"> can </w:t>
      </w:r>
      <w:r w:rsidR="005D7C73" w:rsidRPr="00884125">
        <w:rPr>
          <w:rFonts w:cs="TimesNewRoman"/>
        </w:rPr>
        <w:t>provide</w:t>
      </w:r>
      <w:r w:rsidR="005D7C73">
        <w:rPr>
          <w:rFonts w:cs="TimesNewRoman"/>
        </w:rPr>
        <w:t xml:space="preserve"> long-term treatment as efficiently as IPLVs although transduction efficiency of IDLVs is equal to that of IPLVs only in relation to non-dividing CNS environment. This present work also </w:t>
      </w:r>
      <w:r>
        <w:t>confirm</w:t>
      </w:r>
      <w:r w:rsidR="005D7C73">
        <w:t>s the neuroprotective effects of IGF-1 on neuronal cell cultures; however, more studies are required to determine the therapeutic doses of IGF-1-expressing vectors for further consideration of their use in gene therapy for PD.</w:t>
      </w:r>
    </w:p>
    <w:p w:rsidR="00BF1281" w:rsidRPr="00FC6B18" w:rsidRDefault="00BF1281" w:rsidP="000A7368">
      <w:pPr>
        <w:rPr>
          <w:rFonts w:cs="AdvTT6120e2aa"/>
          <w:bCs/>
          <w:color w:val="000000"/>
          <w:lang w:eastAsia="en-GB"/>
        </w:rPr>
      </w:pPr>
    </w:p>
    <w:p w:rsidR="00432C46" w:rsidRDefault="00432C46" w:rsidP="00504470">
      <w:pPr>
        <w:rPr>
          <w:rFonts w:cs="TimesNewRoman"/>
        </w:rPr>
      </w:pPr>
    </w:p>
    <w:p w:rsidR="00DF2ACB" w:rsidRDefault="00DF2ACB">
      <w:pPr>
        <w:spacing w:before="0" w:beforeAutospacing="0" w:after="200" w:afterAutospacing="0" w:line="276" w:lineRule="auto"/>
        <w:jc w:val="left"/>
        <w:rPr>
          <w:rFonts w:eastAsiaTheme="majorEastAsia" w:cstheme="majorBidi"/>
          <w:b/>
          <w:bCs/>
          <w:kern w:val="32"/>
          <w:sz w:val="24"/>
          <w:szCs w:val="24"/>
        </w:rPr>
      </w:pPr>
      <w:r>
        <w:rPr>
          <w:sz w:val="24"/>
          <w:szCs w:val="24"/>
        </w:rPr>
        <w:br w:type="page"/>
      </w:r>
    </w:p>
    <w:p w:rsidR="006179E6" w:rsidRPr="00AA4F17" w:rsidRDefault="006179E6" w:rsidP="006179E6">
      <w:pPr>
        <w:pStyle w:val="Heading1"/>
        <w:rPr>
          <w:sz w:val="24"/>
          <w:szCs w:val="24"/>
        </w:rPr>
      </w:pPr>
      <w:bookmarkStart w:id="1246" w:name="_Toc370678421"/>
      <w:r w:rsidRPr="00AA4F17">
        <w:rPr>
          <w:sz w:val="24"/>
          <w:szCs w:val="24"/>
        </w:rPr>
        <w:lastRenderedPageBreak/>
        <w:t>Appendices</w:t>
      </w:r>
      <w:bookmarkEnd w:id="1246"/>
    </w:p>
    <w:p w:rsidR="006179E6" w:rsidRPr="003D306D" w:rsidRDefault="006179E6" w:rsidP="006179E6">
      <w:pPr>
        <w:pStyle w:val="Heading1"/>
        <w:spacing w:before="0" w:beforeAutospacing="0" w:after="0" w:afterAutospacing="0" w:line="360" w:lineRule="auto"/>
      </w:pPr>
      <w:bookmarkStart w:id="1247" w:name="_Toc341090239"/>
      <w:bookmarkStart w:id="1248" w:name="_Toc341625431"/>
      <w:bookmarkStart w:id="1249" w:name="_Toc341730393"/>
      <w:bookmarkStart w:id="1250" w:name="_Toc370678422"/>
      <w:r w:rsidRPr="003D306D">
        <w:t xml:space="preserve">Appendix </w:t>
      </w:r>
      <w:r w:rsidR="00122438">
        <w:fldChar w:fldCharType="begin"/>
      </w:r>
      <w:r w:rsidR="00057957">
        <w:instrText xml:space="preserve"> SEQ Appendix \* ARABIC </w:instrText>
      </w:r>
      <w:r w:rsidR="00122438">
        <w:fldChar w:fldCharType="separate"/>
      </w:r>
      <w:r>
        <w:rPr>
          <w:noProof/>
        </w:rPr>
        <w:t>1</w:t>
      </w:r>
      <w:r w:rsidR="00122438">
        <w:rPr>
          <w:noProof/>
        </w:rPr>
        <w:fldChar w:fldCharType="end"/>
      </w:r>
      <w:r w:rsidRPr="003D306D">
        <w:t>: General biochemical reagents and kits</w:t>
      </w:r>
      <w:bookmarkEnd w:id="1247"/>
      <w:bookmarkEnd w:id="1248"/>
      <w:bookmarkEnd w:id="1249"/>
      <w:bookmarkEnd w:id="1250"/>
    </w:p>
    <w:tbl>
      <w:tblPr>
        <w:tblpPr w:leftFromText="180" w:rightFromText="180" w:vertAnchor="text" w:horzAnchor="margin" w:tblpX="108" w:tblpY="54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20"/>
        <w:gridCol w:w="2410"/>
      </w:tblGrid>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szCs w:val="22"/>
              </w:rPr>
            </w:pPr>
            <w:bookmarkStart w:id="1251" w:name="_Toc341038874"/>
            <w:bookmarkStart w:id="1252" w:name="_Toc341090240"/>
            <w:bookmarkStart w:id="1253" w:name="_Toc341625432"/>
            <w:bookmarkStart w:id="1254" w:name="_Toc341730394"/>
            <w:bookmarkStart w:id="1255" w:name="_Toc344887809"/>
            <w:bookmarkStart w:id="1256" w:name="_Toc346472838"/>
            <w:bookmarkStart w:id="1257" w:name="_Toc349400175"/>
            <w:bookmarkStart w:id="1258" w:name="_Toc356078845"/>
            <w:bookmarkStart w:id="1259" w:name="_Toc364081187"/>
            <w:bookmarkStart w:id="1260" w:name="_Toc364181253"/>
            <w:bookmarkStart w:id="1261" w:name="_Toc364587366"/>
            <w:bookmarkStart w:id="1262" w:name="_Toc370678423"/>
            <w:r w:rsidRPr="008E4087">
              <w:rPr>
                <w:rStyle w:val="Normal1"/>
                <w:szCs w:val="22"/>
              </w:rPr>
              <w:t>Materials</w:t>
            </w:r>
            <w:bookmarkEnd w:id="1251"/>
            <w:bookmarkEnd w:id="1252"/>
            <w:bookmarkEnd w:id="1253"/>
            <w:bookmarkEnd w:id="1254"/>
            <w:bookmarkEnd w:id="1255"/>
            <w:bookmarkEnd w:id="1256"/>
            <w:bookmarkEnd w:id="1257"/>
            <w:bookmarkEnd w:id="1258"/>
            <w:bookmarkEnd w:id="1259"/>
            <w:bookmarkEnd w:id="1260"/>
            <w:bookmarkEnd w:id="1261"/>
            <w:bookmarkEnd w:id="1262"/>
          </w:p>
        </w:tc>
        <w:tc>
          <w:tcPr>
            <w:tcW w:w="2410" w:type="dxa"/>
            <w:vAlign w:val="center"/>
          </w:tcPr>
          <w:p w:rsidR="006179E6" w:rsidRPr="008E4087" w:rsidRDefault="006179E6" w:rsidP="006179E6">
            <w:pPr>
              <w:pStyle w:val="Heading1"/>
              <w:spacing w:before="60" w:beforeAutospacing="0" w:after="60" w:afterAutospacing="0" w:line="240" w:lineRule="auto"/>
              <w:rPr>
                <w:rStyle w:val="Normal1"/>
                <w:szCs w:val="22"/>
              </w:rPr>
            </w:pPr>
            <w:bookmarkStart w:id="1263" w:name="_Toc341038875"/>
            <w:bookmarkStart w:id="1264" w:name="_Toc341090241"/>
            <w:bookmarkStart w:id="1265" w:name="_Toc341625433"/>
            <w:bookmarkStart w:id="1266" w:name="_Toc341730395"/>
            <w:bookmarkStart w:id="1267" w:name="_Toc344887810"/>
            <w:bookmarkStart w:id="1268" w:name="_Toc346472839"/>
            <w:bookmarkStart w:id="1269" w:name="_Toc349400176"/>
            <w:bookmarkStart w:id="1270" w:name="_Toc356078846"/>
            <w:bookmarkStart w:id="1271" w:name="_Toc364081188"/>
            <w:bookmarkStart w:id="1272" w:name="_Toc364181254"/>
            <w:bookmarkStart w:id="1273" w:name="_Toc364587367"/>
            <w:bookmarkStart w:id="1274" w:name="_Toc370678424"/>
            <w:r w:rsidRPr="008E4087">
              <w:rPr>
                <w:rStyle w:val="Normal1"/>
                <w:szCs w:val="22"/>
              </w:rPr>
              <w:t>Suppliers</w:t>
            </w:r>
            <w:bookmarkEnd w:id="1263"/>
            <w:bookmarkEnd w:id="1264"/>
            <w:bookmarkEnd w:id="1265"/>
            <w:bookmarkEnd w:id="1266"/>
            <w:bookmarkEnd w:id="1267"/>
            <w:bookmarkEnd w:id="1268"/>
            <w:bookmarkEnd w:id="1269"/>
            <w:bookmarkEnd w:id="1270"/>
            <w:bookmarkEnd w:id="1271"/>
            <w:bookmarkEnd w:id="1272"/>
            <w:bookmarkEnd w:id="1273"/>
            <w:bookmarkEnd w:id="1274"/>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275" w:name="_Toc341038876"/>
            <w:bookmarkStart w:id="1276" w:name="_Toc341090242"/>
            <w:bookmarkStart w:id="1277" w:name="_Toc341625434"/>
            <w:bookmarkStart w:id="1278" w:name="_Toc341730396"/>
            <w:bookmarkStart w:id="1279" w:name="_Toc344887811"/>
            <w:bookmarkStart w:id="1280" w:name="_Toc346472840"/>
            <w:bookmarkStart w:id="1281" w:name="_Toc349400177"/>
            <w:bookmarkStart w:id="1282" w:name="_Toc356078847"/>
            <w:bookmarkStart w:id="1283" w:name="_Toc364081189"/>
            <w:bookmarkStart w:id="1284" w:name="_Toc364181255"/>
            <w:bookmarkStart w:id="1285" w:name="_Toc364587368"/>
            <w:bookmarkStart w:id="1286" w:name="_Toc370678425"/>
            <w:bookmarkStart w:id="1287" w:name="_Toc329643083"/>
            <w:bookmarkStart w:id="1288" w:name="_Toc329644612"/>
            <w:bookmarkStart w:id="1289" w:name="_Toc329645249"/>
            <w:bookmarkStart w:id="1290" w:name="_Toc329686411"/>
            <w:r w:rsidRPr="008E4087">
              <w:rPr>
                <w:rStyle w:val="Normal1"/>
                <w:b w:val="0"/>
                <w:szCs w:val="22"/>
              </w:rPr>
              <w:t>2-Mercaptoethanol</w:t>
            </w:r>
            <w:bookmarkEnd w:id="1275"/>
            <w:bookmarkEnd w:id="1276"/>
            <w:bookmarkEnd w:id="1277"/>
            <w:bookmarkEnd w:id="1278"/>
            <w:bookmarkEnd w:id="1279"/>
            <w:bookmarkEnd w:id="1280"/>
            <w:bookmarkEnd w:id="1281"/>
            <w:bookmarkEnd w:id="1282"/>
            <w:bookmarkEnd w:id="1283"/>
            <w:bookmarkEnd w:id="1284"/>
            <w:bookmarkEnd w:id="1285"/>
            <w:bookmarkEnd w:id="1286"/>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291" w:name="_Toc341038877"/>
            <w:bookmarkStart w:id="1292" w:name="_Toc341090243"/>
            <w:bookmarkStart w:id="1293" w:name="_Toc341625435"/>
            <w:bookmarkStart w:id="1294" w:name="_Toc341730397"/>
            <w:bookmarkStart w:id="1295" w:name="_Toc344887812"/>
            <w:bookmarkStart w:id="1296" w:name="_Toc346472841"/>
            <w:bookmarkStart w:id="1297" w:name="_Toc349400178"/>
            <w:bookmarkStart w:id="1298" w:name="_Toc356078848"/>
            <w:bookmarkStart w:id="1299" w:name="_Toc364081190"/>
            <w:bookmarkStart w:id="1300" w:name="_Toc364181256"/>
            <w:bookmarkStart w:id="1301" w:name="_Toc364587369"/>
            <w:bookmarkStart w:id="1302" w:name="_Toc370678426"/>
            <w:r w:rsidRPr="008E4087">
              <w:rPr>
                <w:rStyle w:val="Normal1"/>
                <w:b w:val="0"/>
                <w:szCs w:val="22"/>
              </w:rPr>
              <w:t>Sigma Aldrich, U</w:t>
            </w:r>
            <w:bookmarkEnd w:id="1291"/>
            <w:bookmarkEnd w:id="1292"/>
            <w:bookmarkEnd w:id="1293"/>
            <w:bookmarkEnd w:id="1294"/>
            <w:bookmarkEnd w:id="1295"/>
            <w:bookmarkEnd w:id="1296"/>
            <w:bookmarkEnd w:id="1297"/>
            <w:r>
              <w:rPr>
                <w:rStyle w:val="Normal1"/>
                <w:b w:val="0"/>
                <w:szCs w:val="22"/>
              </w:rPr>
              <w:t>K</w:t>
            </w:r>
            <w:bookmarkEnd w:id="1298"/>
            <w:bookmarkEnd w:id="1299"/>
            <w:bookmarkEnd w:id="1300"/>
            <w:bookmarkEnd w:id="1301"/>
            <w:bookmarkEnd w:id="1302"/>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303" w:name="_Toc341038878"/>
            <w:bookmarkStart w:id="1304" w:name="_Toc341090244"/>
            <w:bookmarkStart w:id="1305" w:name="_Toc341625436"/>
            <w:bookmarkStart w:id="1306" w:name="_Toc341730398"/>
            <w:bookmarkStart w:id="1307" w:name="_Toc344887813"/>
            <w:bookmarkStart w:id="1308" w:name="_Toc346472842"/>
            <w:bookmarkStart w:id="1309" w:name="_Toc349400179"/>
            <w:bookmarkStart w:id="1310" w:name="_Toc356078849"/>
            <w:bookmarkStart w:id="1311" w:name="_Toc364081191"/>
            <w:bookmarkStart w:id="1312" w:name="_Toc364181257"/>
            <w:bookmarkStart w:id="1313" w:name="_Toc364587370"/>
            <w:bookmarkStart w:id="1314" w:name="_Toc370678427"/>
            <w:r w:rsidRPr="008E4087">
              <w:rPr>
                <w:rFonts w:cs="Arial"/>
                <w:b w:val="0"/>
                <w:szCs w:val="22"/>
                <w:shd w:val="clear" w:color="auto" w:fill="FFFFFF"/>
              </w:rPr>
              <w:t>3-(4,5-</w:t>
            </w:r>
            <w:hyperlink r:id="rId339" w:tooltip="Di-" w:history="1">
              <w:r w:rsidRPr="00AA4F17">
                <w:rPr>
                  <w:rStyle w:val="Hyperlink"/>
                  <w:rFonts w:eastAsia="Batang" w:cs="Arial"/>
                  <w:b w:val="0"/>
                  <w:color w:val="auto"/>
                  <w:szCs w:val="22"/>
                  <w:u w:val="none"/>
                  <w:shd w:val="clear" w:color="auto" w:fill="FFFFFF"/>
                </w:rPr>
                <w:t>Di</w:t>
              </w:r>
            </w:hyperlink>
            <w:hyperlink r:id="rId340" w:tooltip="Methyl" w:history="1">
              <w:r w:rsidRPr="00AA4F17">
                <w:rPr>
                  <w:rStyle w:val="Hyperlink"/>
                  <w:rFonts w:eastAsia="Batang" w:cs="Arial"/>
                  <w:b w:val="0"/>
                  <w:color w:val="auto"/>
                  <w:szCs w:val="22"/>
                  <w:u w:val="none"/>
                  <w:shd w:val="clear" w:color="auto" w:fill="FFFFFF"/>
                </w:rPr>
                <w:t>methyl</w:t>
              </w:r>
            </w:hyperlink>
            <w:hyperlink r:id="rId341" w:tooltip="Thiazole" w:history="1">
              <w:r w:rsidRPr="00AA4F17">
                <w:rPr>
                  <w:rStyle w:val="Hyperlink"/>
                  <w:rFonts w:eastAsia="Batang" w:cs="Arial"/>
                  <w:b w:val="0"/>
                  <w:color w:val="auto"/>
                  <w:szCs w:val="22"/>
                  <w:u w:val="none"/>
                  <w:shd w:val="clear" w:color="auto" w:fill="FFFFFF"/>
                </w:rPr>
                <w:t>thiazol</w:t>
              </w:r>
            </w:hyperlink>
            <w:r w:rsidRPr="00AA4F17">
              <w:rPr>
                <w:rFonts w:cs="Arial"/>
                <w:b w:val="0"/>
                <w:szCs w:val="22"/>
                <w:shd w:val="clear" w:color="auto" w:fill="FFFFFF"/>
              </w:rPr>
              <w:t>-2-yl)-2,5-di</w:t>
            </w:r>
            <w:hyperlink r:id="rId342" w:tooltip="Phenyl" w:history="1">
              <w:r w:rsidRPr="00AA4F17">
                <w:rPr>
                  <w:rStyle w:val="Hyperlink"/>
                  <w:rFonts w:eastAsia="Batang" w:cs="Arial"/>
                  <w:b w:val="0"/>
                  <w:color w:val="auto"/>
                  <w:szCs w:val="22"/>
                  <w:u w:val="none"/>
                  <w:shd w:val="clear" w:color="auto" w:fill="FFFFFF"/>
                </w:rPr>
                <w:t>phenyl</w:t>
              </w:r>
            </w:hyperlink>
            <w:r w:rsidRPr="00AA4F17">
              <w:rPr>
                <w:rFonts w:cs="Arial"/>
                <w:b w:val="0"/>
                <w:szCs w:val="22"/>
                <w:shd w:val="clear" w:color="auto" w:fill="FFFFFF"/>
              </w:rPr>
              <w:t>tetrazolium</w:t>
            </w:r>
            <w:r w:rsidRPr="008E4087">
              <w:rPr>
                <w:rFonts w:cs="Arial"/>
                <w:b w:val="0"/>
                <w:szCs w:val="22"/>
                <w:shd w:val="clear" w:color="auto" w:fill="FFFFFF"/>
              </w:rPr>
              <w:t xml:space="preserve"> bromide (MTT)</w:t>
            </w:r>
            <w:bookmarkEnd w:id="1303"/>
            <w:bookmarkEnd w:id="1304"/>
            <w:bookmarkEnd w:id="1305"/>
            <w:bookmarkEnd w:id="1306"/>
            <w:bookmarkEnd w:id="1307"/>
            <w:bookmarkEnd w:id="1308"/>
            <w:bookmarkEnd w:id="1309"/>
            <w:bookmarkEnd w:id="1310"/>
            <w:bookmarkEnd w:id="1311"/>
            <w:bookmarkEnd w:id="1312"/>
            <w:bookmarkEnd w:id="1313"/>
            <w:bookmarkEnd w:id="1314"/>
          </w:p>
        </w:tc>
        <w:tc>
          <w:tcPr>
            <w:tcW w:w="2410" w:type="dxa"/>
          </w:tcPr>
          <w:p w:rsidR="006179E6" w:rsidRPr="008E4087" w:rsidRDefault="006179E6" w:rsidP="006179E6">
            <w:pPr>
              <w:pStyle w:val="Heading1"/>
              <w:spacing w:before="60" w:beforeAutospacing="0" w:after="60" w:afterAutospacing="0" w:line="240" w:lineRule="auto"/>
              <w:jc w:val="left"/>
              <w:rPr>
                <w:rStyle w:val="Normal1"/>
                <w:b w:val="0"/>
                <w:szCs w:val="22"/>
              </w:rPr>
            </w:pPr>
            <w:bookmarkStart w:id="1315" w:name="_Toc341038879"/>
            <w:bookmarkStart w:id="1316" w:name="_Toc341090245"/>
            <w:bookmarkStart w:id="1317" w:name="_Toc341625437"/>
            <w:bookmarkStart w:id="1318" w:name="_Toc341730399"/>
            <w:bookmarkStart w:id="1319" w:name="_Toc344887814"/>
            <w:bookmarkStart w:id="1320" w:name="_Toc346472843"/>
            <w:bookmarkStart w:id="1321" w:name="_Toc349400180"/>
            <w:bookmarkStart w:id="1322" w:name="_Toc356078850"/>
            <w:bookmarkStart w:id="1323" w:name="_Toc364081192"/>
            <w:bookmarkStart w:id="1324" w:name="_Toc364181258"/>
            <w:bookmarkStart w:id="1325" w:name="_Toc364587371"/>
            <w:bookmarkStart w:id="1326" w:name="_Toc370678428"/>
            <w:r w:rsidRPr="008E4087">
              <w:rPr>
                <w:rStyle w:val="Normal1"/>
                <w:b w:val="0"/>
                <w:szCs w:val="22"/>
              </w:rPr>
              <w:t>Sigma Aldrich, UK</w:t>
            </w:r>
            <w:bookmarkEnd w:id="1315"/>
            <w:bookmarkEnd w:id="1316"/>
            <w:bookmarkEnd w:id="1317"/>
            <w:bookmarkEnd w:id="1318"/>
            <w:bookmarkEnd w:id="1319"/>
            <w:bookmarkEnd w:id="1320"/>
            <w:bookmarkEnd w:id="1321"/>
            <w:bookmarkEnd w:id="1322"/>
            <w:bookmarkEnd w:id="1323"/>
            <w:bookmarkEnd w:id="1324"/>
            <w:bookmarkEnd w:id="1325"/>
            <w:bookmarkEnd w:id="1326"/>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327" w:name="_Toc341038880"/>
            <w:bookmarkStart w:id="1328" w:name="_Toc341090246"/>
            <w:bookmarkStart w:id="1329" w:name="_Toc341625438"/>
            <w:bookmarkStart w:id="1330" w:name="_Toc341730400"/>
            <w:bookmarkStart w:id="1331" w:name="_Toc344887815"/>
            <w:bookmarkStart w:id="1332" w:name="_Toc346472844"/>
            <w:bookmarkStart w:id="1333" w:name="_Toc349400181"/>
            <w:bookmarkStart w:id="1334" w:name="_Toc356078851"/>
            <w:bookmarkStart w:id="1335" w:name="_Toc364081193"/>
            <w:bookmarkStart w:id="1336" w:name="_Toc364181259"/>
            <w:bookmarkStart w:id="1337" w:name="_Toc364587372"/>
            <w:bookmarkStart w:id="1338" w:name="_Toc370678429"/>
            <w:r w:rsidRPr="008E4087">
              <w:rPr>
                <w:b w:val="0"/>
                <w:szCs w:val="22"/>
                <w:shd w:val="clear" w:color="auto" w:fill="FFFFFF"/>
              </w:rPr>
              <w:t>3-(N-morpholino) propanesulfonic acid (MOPS)</w:t>
            </w:r>
            <w:bookmarkEnd w:id="1327"/>
            <w:bookmarkEnd w:id="1328"/>
            <w:bookmarkEnd w:id="1329"/>
            <w:bookmarkEnd w:id="1330"/>
            <w:bookmarkEnd w:id="1331"/>
            <w:bookmarkEnd w:id="1332"/>
            <w:bookmarkEnd w:id="1333"/>
            <w:bookmarkEnd w:id="1334"/>
            <w:bookmarkEnd w:id="1335"/>
            <w:bookmarkEnd w:id="1336"/>
            <w:bookmarkEnd w:id="1337"/>
            <w:bookmarkEnd w:id="1338"/>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339" w:name="_Toc341038881"/>
            <w:bookmarkStart w:id="1340" w:name="_Toc341090247"/>
            <w:bookmarkStart w:id="1341" w:name="_Toc341625439"/>
            <w:bookmarkStart w:id="1342" w:name="_Toc341730401"/>
            <w:bookmarkStart w:id="1343" w:name="_Toc344887816"/>
            <w:bookmarkStart w:id="1344" w:name="_Toc346472845"/>
            <w:bookmarkStart w:id="1345" w:name="_Toc349400182"/>
            <w:bookmarkStart w:id="1346" w:name="_Toc356078852"/>
            <w:bookmarkStart w:id="1347" w:name="_Toc364081194"/>
            <w:bookmarkStart w:id="1348" w:name="_Toc364181260"/>
            <w:bookmarkStart w:id="1349" w:name="_Toc364587373"/>
            <w:bookmarkStart w:id="1350" w:name="_Toc370678430"/>
            <w:r w:rsidRPr="008E4087">
              <w:rPr>
                <w:rStyle w:val="Normal1"/>
                <w:b w:val="0"/>
                <w:szCs w:val="22"/>
              </w:rPr>
              <w:t>Sigma Aldrich, UK</w:t>
            </w:r>
            <w:bookmarkEnd w:id="1339"/>
            <w:bookmarkEnd w:id="1340"/>
            <w:bookmarkEnd w:id="1341"/>
            <w:bookmarkEnd w:id="1342"/>
            <w:bookmarkEnd w:id="1343"/>
            <w:bookmarkEnd w:id="1344"/>
            <w:bookmarkEnd w:id="1345"/>
            <w:bookmarkEnd w:id="1346"/>
            <w:bookmarkEnd w:id="1347"/>
            <w:bookmarkEnd w:id="1348"/>
            <w:bookmarkEnd w:id="1349"/>
            <w:bookmarkEnd w:id="1350"/>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351" w:name="_Toc341038882"/>
            <w:bookmarkStart w:id="1352" w:name="_Toc341090248"/>
            <w:bookmarkStart w:id="1353" w:name="_Toc341625440"/>
            <w:bookmarkStart w:id="1354" w:name="_Toc341730402"/>
            <w:bookmarkStart w:id="1355" w:name="_Toc344887817"/>
            <w:bookmarkStart w:id="1356" w:name="_Toc346472846"/>
            <w:bookmarkStart w:id="1357" w:name="_Toc349400183"/>
            <w:bookmarkStart w:id="1358" w:name="_Toc356078853"/>
            <w:bookmarkStart w:id="1359" w:name="_Toc364081195"/>
            <w:bookmarkStart w:id="1360" w:name="_Toc364181261"/>
            <w:bookmarkStart w:id="1361" w:name="_Toc364587374"/>
            <w:bookmarkStart w:id="1362" w:name="_Toc370678431"/>
            <w:r w:rsidRPr="008E4087">
              <w:rPr>
                <w:b w:val="0"/>
                <w:szCs w:val="22"/>
                <w:shd w:val="clear" w:color="auto" w:fill="FFFFFF"/>
              </w:rPr>
              <w:t>4-(2-Hydroxyethyl)-1-piperazineethanesulfonic acid (HEPES)</w:t>
            </w:r>
            <w:bookmarkEnd w:id="1351"/>
            <w:bookmarkEnd w:id="1352"/>
            <w:bookmarkEnd w:id="1353"/>
            <w:bookmarkEnd w:id="1354"/>
            <w:bookmarkEnd w:id="1355"/>
            <w:bookmarkEnd w:id="1356"/>
            <w:bookmarkEnd w:id="1357"/>
            <w:bookmarkEnd w:id="1358"/>
            <w:bookmarkEnd w:id="1359"/>
            <w:bookmarkEnd w:id="1360"/>
            <w:bookmarkEnd w:id="1361"/>
            <w:bookmarkEnd w:id="1362"/>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363" w:name="_Toc341038883"/>
            <w:bookmarkStart w:id="1364" w:name="_Toc341090249"/>
            <w:bookmarkStart w:id="1365" w:name="_Toc341625441"/>
            <w:bookmarkStart w:id="1366" w:name="_Toc341730403"/>
            <w:bookmarkStart w:id="1367" w:name="_Toc344887818"/>
            <w:bookmarkStart w:id="1368" w:name="_Toc346472847"/>
            <w:bookmarkStart w:id="1369" w:name="_Toc349400184"/>
            <w:bookmarkStart w:id="1370" w:name="_Toc356078854"/>
            <w:bookmarkStart w:id="1371" w:name="_Toc364081196"/>
            <w:bookmarkStart w:id="1372" w:name="_Toc364181262"/>
            <w:bookmarkStart w:id="1373" w:name="_Toc364587375"/>
            <w:bookmarkStart w:id="1374" w:name="_Toc370678432"/>
            <w:r w:rsidRPr="008E4087">
              <w:rPr>
                <w:rStyle w:val="Normal1"/>
                <w:b w:val="0"/>
                <w:szCs w:val="22"/>
              </w:rPr>
              <w:t>Sigma Aldrich, UK</w:t>
            </w:r>
            <w:bookmarkEnd w:id="1363"/>
            <w:bookmarkEnd w:id="1364"/>
            <w:bookmarkEnd w:id="1365"/>
            <w:bookmarkEnd w:id="1366"/>
            <w:bookmarkEnd w:id="1367"/>
            <w:bookmarkEnd w:id="1368"/>
            <w:bookmarkEnd w:id="1369"/>
            <w:bookmarkEnd w:id="1370"/>
            <w:bookmarkEnd w:id="1371"/>
            <w:bookmarkEnd w:id="1372"/>
            <w:bookmarkEnd w:id="1373"/>
            <w:bookmarkEnd w:id="1374"/>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375" w:name="_Toc341038884"/>
            <w:bookmarkStart w:id="1376" w:name="_Toc341090250"/>
            <w:bookmarkStart w:id="1377" w:name="_Toc341625442"/>
            <w:bookmarkStart w:id="1378" w:name="_Toc341730404"/>
            <w:bookmarkStart w:id="1379" w:name="_Toc344887819"/>
            <w:bookmarkStart w:id="1380" w:name="_Toc346472848"/>
            <w:bookmarkStart w:id="1381" w:name="_Toc349400185"/>
            <w:bookmarkStart w:id="1382" w:name="_Toc356078855"/>
            <w:bookmarkStart w:id="1383" w:name="_Toc364081197"/>
            <w:bookmarkStart w:id="1384" w:name="_Toc364181263"/>
            <w:bookmarkStart w:id="1385" w:name="_Toc364587376"/>
            <w:bookmarkStart w:id="1386" w:name="_Toc370678433"/>
            <w:r w:rsidRPr="008E4087">
              <w:rPr>
                <w:b w:val="0"/>
                <w:szCs w:val="22"/>
                <w:shd w:val="clear" w:color="auto" w:fill="FFFFFF"/>
              </w:rPr>
              <w:t>4,6-Diamidino-2-phenylindole</w:t>
            </w:r>
            <w:r w:rsidRPr="008E4087">
              <w:rPr>
                <w:rStyle w:val="Normal1"/>
                <w:b w:val="0"/>
                <w:szCs w:val="22"/>
              </w:rPr>
              <w:t xml:space="preserve"> </w:t>
            </w:r>
            <w:bookmarkEnd w:id="1375"/>
            <w:bookmarkEnd w:id="1376"/>
            <w:bookmarkEnd w:id="1377"/>
            <w:bookmarkEnd w:id="1378"/>
            <w:r w:rsidRPr="008E4087">
              <w:rPr>
                <w:rStyle w:val="Normal1"/>
                <w:b w:val="0"/>
                <w:szCs w:val="22"/>
              </w:rPr>
              <w:t>(DAPI)</w:t>
            </w:r>
            <w:bookmarkEnd w:id="1379"/>
            <w:bookmarkEnd w:id="1380"/>
            <w:bookmarkEnd w:id="1381"/>
            <w:bookmarkEnd w:id="1382"/>
            <w:bookmarkEnd w:id="1383"/>
            <w:bookmarkEnd w:id="1384"/>
            <w:bookmarkEnd w:id="1385"/>
            <w:bookmarkEnd w:id="1386"/>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387" w:name="_Toc341038885"/>
            <w:bookmarkStart w:id="1388" w:name="_Toc341090251"/>
            <w:bookmarkStart w:id="1389" w:name="_Toc341625443"/>
            <w:bookmarkStart w:id="1390" w:name="_Toc341730405"/>
            <w:bookmarkStart w:id="1391" w:name="_Toc344887820"/>
            <w:bookmarkStart w:id="1392" w:name="_Toc346472849"/>
            <w:bookmarkStart w:id="1393" w:name="_Toc349400186"/>
            <w:bookmarkStart w:id="1394" w:name="_Toc356078856"/>
            <w:bookmarkStart w:id="1395" w:name="_Toc364081198"/>
            <w:bookmarkStart w:id="1396" w:name="_Toc364181264"/>
            <w:bookmarkStart w:id="1397" w:name="_Toc364587377"/>
            <w:bookmarkStart w:id="1398" w:name="_Toc370678434"/>
            <w:r w:rsidRPr="008E4087">
              <w:rPr>
                <w:rStyle w:val="Normal1"/>
                <w:b w:val="0"/>
                <w:szCs w:val="22"/>
              </w:rPr>
              <w:t>Sigma Aldrich, UK</w:t>
            </w:r>
            <w:bookmarkEnd w:id="1387"/>
            <w:bookmarkEnd w:id="1388"/>
            <w:bookmarkEnd w:id="1389"/>
            <w:bookmarkEnd w:id="1390"/>
            <w:bookmarkEnd w:id="1391"/>
            <w:bookmarkEnd w:id="1392"/>
            <w:bookmarkEnd w:id="1393"/>
            <w:bookmarkEnd w:id="1394"/>
            <w:bookmarkEnd w:id="1395"/>
            <w:bookmarkEnd w:id="1396"/>
            <w:bookmarkEnd w:id="1397"/>
            <w:bookmarkEnd w:id="1398"/>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399" w:name="_Toc341038886"/>
            <w:bookmarkStart w:id="1400" w:name="_Toc341090252"/>
            <w:bookmarkStart w:id="1401" w:name="_Toc341625444"/>
            <w:bookmarkStart w:id="1402" w:name="_Toc341730406"/>
            <w:bookmarkStart w:id="1403" w:name="_Toc344887821"/>
            <w:bookmarkStart w:id="1404" w:name="_Toc346472850"/>
            <w:bookmarkStart w:id="1405" w:name="_Toc349400187"/>
            <w:bookmarkStart w:id="1406" w:name="_Toc356078857"/>
            <w:bookmarkStart w:id="1407" w:name="_Toc364081199"/>
            <w:bookmarkStart w:id="1408" w:name="_Toc364181265"/>
            <w:bookmarkStart w:id="1409" w:name="_Toc364587378"/>
            <w:bookmarkStart w:id="1410" w:name="_Toc370678435"/>
            <w:r w:rsidRPr="008E4087">
              <w:rPr>
                <w:rStyle w:val="Normal1"/>
                <w:b w:val="0"/>
                <w:szCs w:val="22"/>
              </w:rPr>
              <w:t>6-Hydroxydopamine</w:t>
            </w:r>
            <w:bookmarkEnd w:id="1399"/>
            <w:bookmarkEnd w:id="1400"/>
            <w:bookmarkEnd w:id="1401"/>
            <w:bookmarkEnd w:id="1402"/>
            <w:r w:rsidRPr="008E4087">
              <w:rPr>
                <w:rStyle w:val="Normal1"/>
                <w:b w:val="0"/>
                <w:szCs w:val="22"/>
              </w:rPr>
              <w:t xml:space="preserve"> (6-OHDA)</w:t>
            </w:r>
            <w:bookmarkEnd w:id="1403"/>
            <w:bookmarkEnd w:id="1404"/>
            <w:bookmarkEnd w:id="1405"/>
            <w:bookmarkEnd w:id="1406"/>
            <w:bookmarkEnd w:id="1407"/>
            <w:bookmarkEnd w:id="1408"/>
            <w:bookmarkEnd w:id="1409"/>
            <w:bookmarkEnd w:id="1410"/>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411" w:name="_Toc341038887"/>
            <w:bookmarkStart w:id="1412" w:name="_Toc341090253"/>
            <w:bookmarkStart w:id="1413" w:name="_Toc341625445"/>
            <w:bookmarkStart w:id="1414" w:name="_Toc341730407"/>
            <w:bookmarkStart w:id="1415" w:name="_Toc344887822"/>
            <w:bookmarkStart w:id="1416" w:name="_Toc346472851"/>
            <w:bookmarkStart w:id="1417" w:name="_Toc349400188"/>
            <w:bookmarkStart w:id="1418" w:name="_Toc356078858"/>
            <w:bookmarkStart w:id="1419" w:name="_Toc364081200"/>
            <w:bookmarkStart w:id="1420" w:name="_Toc364181266"/>
            <w:bookmarkStart w:id="1421" w:name="_Toc364587379"/>
            <w:bookmarkStart w:id="1422" w:name="_Toc370678436"/>
            <w:r w:rsidRPr="008E4087">
              <w:rPr>
                <w:rStyle w:val="Normal1"/>
                <w:b w:val="0"/>
                <w:szCs w:val="22"/>
              </w:rPr>
              <w:t>Sigma Aldrich, UK</w:t>
            </w:r>
            <w:bookmarkEnd w:id="1411"/>
            <w:bookmarkEnd w:id="1412"/>
            <w:bookmarkEnd w:id="1413"/>
            <w:bookmarkEnd w:id="1414"/>
            <w:bookmarkEnd w:id="1415"/>
            <w:bookmarkEnd w:id="1416"/>
            <w:bookmarkEnd w:id="1417"/>
            <w:bookmarkEnd w:id="1418"/>
            <w:bookmarkEnd w:id="1419"/>
            <w:bookmarkEnd w:id="1420"/>
            <w:bookmarkEnd w:id="1421"/>
            <w:bookmarkEnd w:id="1422"/>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423" w:name="_Toc341038888"/>
            <w:bookmarkStart w:id="1424" w:name="_Toc341090254"/>
            <w:bookmarkStart w:id="1425" w:name="_Toc341625446"/>
            <w:bookmarkStart w:id="1426" w:name="_Toc341730408"/>
            <w:bookmarkStart w:id="1427" w:name="_Toc344887823"/>
            <w:bookmarkStart w:id="1428" w:name="_Toc346472852"/>
            <w:bookmarkStart w:id="1429" w:name="_Toc349400189"/>
            <w:bookmarkStart w:id="1430" w:name="_Toc356078859"/>
            <w:bookmarkStart w:id="1431" w:name="_Toc364081201"/>
            <w:bookmarkStart w:id="1432" w:name="_Toc364181267"/>
            <w:bookmarkStart w:id="1433" w:name="_Toc364587380"/>
            <w:bookmarkStart w:id="1434" w:name="_Toc370678437"/>
            <w:bookmarkEnd w:id="1287"/>
            <w:bookmarkEnd w:id="1288"/>
            <w:bookmarkEnd w:id="1289"/>
            <w:bookmarkEnd w:id="1290"/>
            <w:r w:rsidRPr="008E4087">
              <w:rPr>
                <w:rStyle w:val="Normal1"/>
                <w:b w:val="0"/>
                <w:szCs w:val="22"/>
              </w:rPr>
              <w:t>Acid hydrochloric (HCl)</w:t>
            </w:r>
            <w:bookmarkEnd w:id="1423"/>
            <w:bookmarkEnd w:id="1424"/>
            <w:bookmarkEnd w:id="1425"/>
            <w:bookmarkEnd w:id="1426"/>
            <w:bookmarkEnd w:id="1427"/>
            <w:bookmarkEnd w:id="1428"/>
            <w:bookmarkEnd w:id="1429"/>
            <w:bookmarkEnd w:id="1430"/>
            <w:bookmarkEnd w:id="1431"/>
            <w:bookmarkEnd w:id="1432"/>
            <w:bookmarkEnd w:id="1433"/>
            <w:bookmarkEnd w:id="1434"/>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435" w:name="_Toc341038889"/>
            <w:bookmarkStart w:id="1436" w:name="_Toc341090255"/>
            <w:bookmarkStart w:id="1437" w:name="_Toc341625447"/>
            <w:bookmarkStart w:id="1438" w:name="_Toc341730409"/>
            <w:bookmarkStart w:id="1439" w:name="_Toc344887824"/>
            <w:bookmarkStart w:id="1440" w:name="_Toc346472853"/>
            <w:bookmarkStart w:id="1441" w:name="_Toc349400190"/>
            <w:bookmarkStart w:id="1442" w:name="_Toc356078860"/>
            <w:bookmarkStart w:id="1443" w:name="_Toc364081202"/>
            <w:bookmarkStart w:id="1444" w:name="_Toc364181268"/>
            <w:bookmarkStart w:id="1445" w:name="_Toc364587381"/>
            <w:bookmarkStart w:id="1446" w:name="_Toc370678438"/>
            <w:r w:rsidRPr="008E4087">
              <w:rPr>
                <w:rStyle w:val="Normal1"/>
                <w:b w:val="0"/>
                <w:szCs w:val="22"/>
              </w:rPr>
              <w:t>Sigma Aldrich, UK</w:t>
            </w:r>
            <w:bookmarkEnd w:id="1435"/>
            <w:bookmarkEnd w:id="1436"/>
            <w:bookmarkEnd w:id="1437"/>
            <w:bookmarkEnd w:id="1438"/>
            <w:bookmarkEnd w:id="1439"/>
            <w:bookmarkEnd w:id="1440"/>
            <w:bookmarkEnd w:id="1441"/>
            <w:bookmarkEnd w:id="1442"/>
            <w:bookmarkEnd w:id="1443"/>
            <w:bookmarkEnd w:id="1444"/>
            <w:bookmarkEnd w:id="1445"/>
            <w:bookmarkEnd w:id="1446"/>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447" w:name="_Toc341038890"/>
            <w:bookmarkStart w:id="1448" w:name="_Toc341090256"/>
            <w:bookmarkStart w:id="1449" w:name="_Toc341625448"/>
            <w:bookmarkStart w:id="1450" w:name="_Toc341730410"/>
            <w:bookmarkStart w:id="1451" w:name="_Toc344887825"/>
            <w:bookmarkStart w:id="1452" w:name="_Toc346472854"/>
            <w:bookmarkStart w:id="1453" w:name="_Toc349400191"/>
            <w:bookmarkStart w:id="1454" w:name="_Toc356078861"/>
            <w:bookmarkStart w:id="1455" w:name="_Toc364081203"/>
            <w:bookmarkStart w:id="1456" w:name="_Toc364181269"/>
            <w:bookmarkStart w:id="1457" w:name="_Toc364587382"/>
            <w:bookmarkStart w:id="1458" w:name="_Toc370678439"/>
            <w:r w:rsidRPr="008E4087">
              <w:rPr>
                <w:rStyle w:val="Normal1"/>
                <w:b w:val="0"/>
                <w:szCs w:val="22"/>
              </w:rPr>
              <w:t>Agar</w:t>
            </w:r>
            <w:bookmarkEnd w:id="1447"/>
            <w:bookmarkEnd w:id="1448"/>
            <w:bookmarkEnd w:id="1449"/>
            <w:bookmarkEnd w:id="1450"/>
            <w:bookmarkEnd w:id="1451"/>
            <w:bookmarkEnd w:id="1452"/>
            <w:bookmarkEnd w:id="1453"/>
            <w:bookmarkEnd w:id="1454"/>
            <w:bookmarkEnd w:id="1455"/>
            <w:bookmarkEnd w:id="1456"/>
            <w:bookmarkEnd w:id="1457"/>
            <w:bookmarkEnd w:id="1458"/>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459" w:name="_Toc341038891"/>
            <w:bookmarkStart w:id="1460" w:name="_Toc341090257"/>
            <w:bookmarkStart w:id="1461" w:name="_Toc341625449"/>
            <w:bookmarkStart w:id="1462" w:name="_Toc341730411"/>
            <w:bookmarkStart w:id="1463" w:name="_Toc344887826"/>
            <w:bookmarkStart w:id="1464" w:name="_Toc346472855"/>
            <w:bookmarkStart w:id="1465" w:name="_Toc349400192"/>
            <w:bookmarkStart w:id="1466" w:name="_Toc356078862"/>
            <w:bookmarkStart w:id="1467" w:name="_Toc364081204"/>
            <w:bookmarkStart w:id="1468" w:name="_Toc364181270"/>
            <w:bookmarkStart w:id="1469" w:name="_Toc364587383"/>
            <w:bookmarkStart w:id="1470" w:name="_Toc370678440"/>
            <w:r w:rsidRPr="008E4087">
              <w:rPr>
                <w:rStyle w:val="Normal1"/>
                <w:b w:val="0"/>
                <w:szCs w:val="22"/>
              </w:rPr>
              <w:t>Sigma Aldrich, UK</w:t>
            </w:r>
            <w:bookmarkEnd w:id="1459"/>
            <w:bookmarkEnd w:id="1460"/>
            <w:bookmarkEnd w:id="1461"/>
            <w:bookmarkEnd w:id="1462"/>
            <w:bookmarkEnd w:id="1463"/>
            <w:bookmarkEnd w:id="1464"/>
            <w:bookmarkEnd w:id="1465"/>
            <w:bookmarkEnd w:id="1466"/>
            <w:bookmarkEnd w:id="1467"/>
            <w:bookmarkEnd w:id="1468"/>
            <w:bookmarkEnd w:id="1469"/>
            <w:bookmarkEnd w:id="1470"/>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471" w:name="_Toc341038892"/>
            <w:bookmarkStart w:id="1472" w:name="_Toc341090258"/>
            <w:bookmarkStart w:id="1473" w:name="_Toc341625450"/>
            <w:bookmarkStart w:id="1474" w:name="_Toc341730412"/>
            <w:bookmarkStart w:id="1475" w:name="_Toc344887827"/>
            <w:bookmarkStart w:id="1476" w:name="_Toc346472856"/>
            <w:bookmarkStart w:id="1477" w:name="_Toc349400193"/>
            <w:bookmarkStart w:id="1478" w:name="_Toc356078863"/>
            <w:bookmarkStart w:id="1479" w:name="_Toc364081205"/>
            <w:bookmarkStart w:id="1480" w:name="_Toc364181271"/>
            <w:bookmarkStart w:id="1481" w:name="_Toc364587384"/>
            <w:bookmarkStart w:id="1482" w:name="_Toc370678441"/>
            <w:r w:rsidRPr="008E4087">
              <w:rPr>
                <w:rStyle w:val="Normal1"/>
                <w:b w:val="0"/>
                <w:szCs w:val="22"/>
              </w:rPr>
              <w:t>Agarose</w:t>
            </w:r>
            <w:bookmarkEnd w:id="1471"/>
            <w:bookmarkEnd w:id="1472"/>
            <w:bookmarkEnd w:id="1473"/>
            <w:bookmarkEnd w:id="1474"/>
            <w:bookmarkEnd w:id="1475"/>
            <w:bookmarkEnd w:id="1476"/>
            <w:bookmarkEnd w:id="1477"/>
            <w:bookmarkEnd w:id="1478"/>
            <w:bookmarkEnd w:id="1479"/>
            <w:bookmarkEnd w:id="1480"/>
            <w:bookmarkEnd w:id="1481"/>
            <w:bookmarkEnd w:id="1482"/>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483" w:name="_Toc356078864"/>
            <w:bookmarkStart w:id="1484" w:name="_Toc364081206"/>
            <w:bookmarkStart w:id="1485" w:name="_Toc364181272"/>
            <w:bookmarkStart w:id="1486" w:name="_Toc364587385"/>
            <w:bookmarkStart w:id="1487" w:name="_Toc370678442"/>
            <w:r w:rsidRPr="008E4087">
              <w:rPr>
                <w:rStyle w:val="Normal1"/>
                <w:b w:val="0"/>
                <w:szCs w:val="22"/>
              </w:rPr>
              <w:t>Invitrogen, UK</w:t>
            </w:r>
            <w:bookmarkEnd w:id="1483"/>
            <w:bookmarkEnd w:id="1484"/>
            <w:bookmarkEnd w:id="1485"/>
            <w:bookmarkEnd w:id="1486"/>
            <w:bookmarkEnd w:id="148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488" w:name="_Toc341038894"/>
            <w:bookmarkStart w:id="1489" w:name="_Toc341090260"/>
            <w:bookmarkStart w:id="1490" w:name="_Toc341625452"/>
            <w:bookmarkStart w:id="1491" w:name="_Toc341730414"/>
            <w:bookmarkStart w:id="1492" w:name="_Toc344887829"/>
            <w:bookmarkStart w:id="1493" w:name="_Toc346472858"/>
            <w:bookmarkStart w:id="1494" w:name="_Toc349400195"/>
            <w:bookmarkStart w:id="1495" w:name="_Toc356078865"/>
            <w:bookmarkStart w:id="1496" w:name="_Toc364081207"/>
            <w:bookmarkStart w:id="1497" w:name="_Toc364181273"/>
            <w:bookmarkStart w:id="1498" w:name="_Toc364587386"/>
            <w:bookmarkStart w:id="1499" w:name="_Toc370678443"/>
            <w:r w:rsidRPr="008E4087">
              <w:rPr>
                <w:rStyle w:val="Normal1"/>
                <w:b w:val="0"/>
                <w:szCs w:val="22"/>
              </w:rPr>
              <w:t>Ammonium persulphate</w:t>
            </w:r>
            <w:bookmarkEnd w:id="1488"/>
            <w:bookmarkEnd w:id="1489"/>
            <w:bookmarkEnd w:id="1490"/>
            <w:bookmarkEnd w:id="1491"/>
            <w:bookmarkEnd w:id="1492"/>
            <w:bookmarkEnd w:id="1493"/>
            <w:bookmarkEnd w:id="1494"/>
            <w:bookmarkEnd w:id="1495"/>
            <w:bookmarkEnd w:id="1496"/>
            <w:bookmarkEnd w:id="1497"/>
            <w:bookmarkEnd w:id="1498"/>
            <w:bookmarkEnd w:id="149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500" w:name="_Toc341038895"/>
            <w:bookmarkStart w:id="1501" w:name="_Toc341090261"/>
            <w:bookmarkStart w:id="1502" w:name="_Toc341625453"/>
            <w:bookmarkStart w:id="1503" w:name="_Toc341730415"/>
            <w:bookmarkStart w:id="1504" w:name="_Toc344887830"/>
            <w:bookmarkStart w:id="1505" w:name="_Toc346472859"/>
            <w:bookmarkStart w:id="1506" w:name="_Toc349400196"/>
            <w:bookmarkStart w:id="1507" w:name="_Toc356078866"/>
            <w:bookmarkStart w:id="1508" w:name="_Toc364081208"/>
            <w:bookmarkStart w:id="1509" w:name="_Toc364181274"/>
            <w:bookmarkStart w:id="1510" w:name="_Toc364587387"/>
            <w:bookmarkStart w:id="1511" w:name="_Toc370678444"/>
            <w:r w:rsidRPr="008E4087">
              <w:rPr>
                <w:rStyle w:val="Normal1"/>
                <w:b w:val="0"/>
                <w:szCs w:val="22"/>
              </w:rPr>
              <w:t>Sigma Aldrich, UK</w:t>
            </w:r>
            <w:bookmarkEnd w:id="1500"/>
            <w:bookmarkEnd w:id="1501"/>
            <w:bookmarkEnd w:id="1502"/>
            <w:bookmarkEnd w:id="1503"/>
            <w:bookmarkEnd w:id="1504"/>
            <w:bookmarkEnd w:id="1505"/>
            <w:bookmarkEnd w:id="1506"/>
            <w:bookmarkEnd w:id="1507"/>
            <w:bookmarkEnd w:id="1508"/>
            <w:bookmarkEnd w:id="1509"/>
            <w:bookmarkEnd w:id="1510"/>
            <w:bookmarkEnd w:id="151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512" w:name="_Toc341038896"/>
            <w:bookmarkStart w:id="1513" w:name="_Toc341090262"/>
            <w:bookmarkStart w:id="1514" w:name="_Toc341625454"/>
            <w:bookmarkStart w:id="1515" w:name="_Toc341730416"/>
            <w:bookmarkStart w:id="1516" w:name="_Toc344887831"/>
            <w:bookmarkStart w:id="1517" w:name="_Toc346472860"/>
            <w:bookmarkStart w:id="1518" w:name="_Toc349400197"/>
            <w:bookmarkStart w:id="1519" w:name="_Toc356078867"/>
            <w:bookmarkStart w:id="1520" w:name="_Toc364081209"/>
            <w:bookmarkStart w:id="1521" w:name="_Toc364181275"/>
            <w:bookmarkStart w:id="1522" w:name="_Toc364587388"/>
            <w:bookmarkStart w:id="1523" w:name="_Toc370678445"/>
            <w:r w:rsidRPr="008E4087">
              <w:rPr>
                <w:rStyle w:val="Normal1"/>
                <w:b w:val="0"/>
                <w:szCs w:val="22"/>
              </w:rPr>
              <w:t>Amphetamine</w:t>
            </w:r>
            <w:bookmarkEnd w:id="1512"/>
            <w:bookmarkEnd w:id="1513"/>
            <w:bookmarkEnd w:id="1514"/>
            <w:bookmarkEnd w:id="1515"/>
            <w:bookmarkEnd w:id="1516"/>
            <w:bookmarkEnd w:id="1517"/>
            <w:bookmarkEnd w:id="1518"/>
            <w:bookmarkEnd w:id="1519"/>
            <w:bookmarkEnd w:id="1520"/>
            <w:bookmarkEnd w:id="1521"/>
            <w:bookmarkEnd w:id="1522"/>
            <w:bookmarkEnd w:id="152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524" w:name="_Toc341038897"/>
            <w:bookmarkStart w:id="1525" w:name="_Toc341090263"/>
            <w:bookmarkStart w:id="1526" w:name="_Toc341625455"/>
            <w:bookmarkStart w:id="1527" w:name="_Toc341730417"/>
            <w:bookmarkStart w:id="1528" w:name="_Toc344887832"/>
            <w:bookmarkStart w:id="1529" w:name="_Toc346472861"/>
            <w:bookmarkStart w:id="1530" w:name="_Toc349400198"/>
            <w:bookmarkStart w:id="1531" w:name="_Toc356078868"/>
            <w:bookmarkStart w:id="1532" w:name="_Toc364081210"/>
            <w:bookmarkStart w:id="1533" w:name="_Toc364181276"/>
            <w:bookmarkStart w:id="1534" w:name="_Toc364587389"/>
            <w:bookmarkStart w:id="1535" w:name="_Toc370678446"/>
            <w:r w:rsidRPr="008E4087">
              <w:rPr>
                <w:rStyle w:val="Normal1"/>
                <w:b w:val="0"/>
                <w:szCs w:val="22"/>
              </w:rPr>
              <w:t>Sigma Aldrich, UK</w:t>
            </w:r>
            <w:bookmarkEnd w:id="1524"/>
            <w:bookmarkEnd w:id="1525"/>
            <w:bookmarkEnd w:id="1526"/>
            <w:bookmarkEnd w:id="1527"/>
            <w:bookmarkEnd w:id="1528"/>
            <w:bookmarkEnd w:id="1529"/>
            <w:bookmarkEnd w:id="1530"/>
            <w:bookmarkEnd w:id="1531"/>
            <w:bookmarkEnd w:id="1532"/>
            <w:bookmarkEnd w:id="1533"/>
            <w:bookmarkEnd w:id="1534"/>
            <w:bookmarkEnd w:id="153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536" w:name="_Toc341038898"/>
            <w:bookmarkStart w:id="1537" w:name="_Toc341090264"/>
            <w:bookmarkStart w:id="1538" w:name="_Toc341625456"/>
            <w:bookmarkStart w:id="1539" w:name="_Toc341730418"/>
            <w:bookmarkStart w:id="1540" w:name="_Toc344887833"/>
            <w:bookmarkStart w:id="1541" w:name="_Toc346472862"/>
            <w:bookmarkStart w:id="1542" w:name="_Toc349400199"/>
            <w:bookmarkStart w:id="1543" w:name="_Toc356078869"/>
            <w:bookmarkStart w:id="1544" w:name="_Toc364081211"/>
            <w:bookmarkStart w:id="1545" w:name="_Toc364181277"/>
            <w:bookmarkStart w:id="1546" w:name="_Toc364587390"/>
            <w:bookmarkStart w:id="1547" w:name="_Toc370678447"/>
            <w:r w:rsidRPr="008E4087">
              <w:rPr>
                <w:rStyle w:val="Normal1"/>
                <w:b w:val="0"/>
                <w:szCs w:val="22"/>
              </w:rPr>
              <w:t>Ampicillin</w:t>
            </w:r>
            <w:bookmarkEnd w:id="1536"/>
            <w:bookmarkEnd w:id="1537"/>
            <w:bookmarkEnd w:id="1538"/>
            <w:bookmarkEnd w:id="1539"/>
            <w:bookmarkEnd w:id="1540"/>
            <w:bookmarkEnd w:id="1541"/>
            <w:bookmarkEnd w:id="1542"/>
            <w:bookmarkEnd w:id="1543"/>
            <w:bookmarkEnd w:id="1544"/>
            <w:bookmarkEnd w:id="1545"/>
            <w:bookmarkEnd w:id="1546"/>
            <w:bookmarkEnd w:id="154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548" w:name="_Toc341038899"/>
            <w:bookmarkStart w:id="1549" w:name="_Toc341090265"/>
            <w:bookmarkStart w:id="1550" w:name="_Toc341625457"/>
            <w:bookmarkStart w:id="1551" w:name="_Toc341730419"/>
            <w:bookmarkStart w:id="1552" w:name="_Toc344887834"/>
            <w:bookmarkStart w:id="1553" w:name="_Toc346472863"/>
            <w:bookmarkStart w:id="1554" w:name="_Toc349400200"/>
            <w:bookmarkStart w:id="1555" w:name="_Toc356078870"/>
            <w:bookmarkStart w:id="1556" w:name="_Toc364081212"/>
            <w:bookmarkStart w:id="1557" w:name="_Toc364181278"/>
            <w:bookmarkStart w:id="1558" w:name="_Toc364587391"/>
            <w:bookmarkStart w:id="1559" w:name="_Toc370678448"/>
            <w:r w:rsidRPr="008E4087">
              <w:rPr>
                <w:rStyle w:val="Normal1"/>
                <w:b w:val="0"/>
                <w:szCs w:val="22"/>
              </w:rPr>
              <w:t>Sigma Aldrich, UK</w:t>
            </w:r>
            <w:bookmarkEnd w:id="1548"/>
            <w:bookmarkEnd w:id="1549"/>
            <w:bookmarkEnd w:id="1550"/>
            <w:bookmarkEnd w:id="1551"/>
            <w:bookmarkEnd w:id="1552"/>
            <w:bookmarkEnd w:id="1553"/>
            <w:bookmarkEnd w:id="1554"/>
            <w:bookmarkEnd w:id="1555"/>
            <w:bookmarkEnd w:id="1556"/>
            <w:bookmarkEnd w:id="1557"/>
            <w:bookmarkEnd w:id="1558"/>
            <w:bookmarkEnd w:id="1559"/>
          </w:p>
        </w:tc>
      </w:tr>
      <w:tr w:rsidR="006179E6" w:rsidRPr="0059373D" w:rsidTr="006179E6">
        <w:tc>
          <w:tcPr>
            <w:tcW w:w="5920" w:type="dxa"/>
          </w:tcPr>
          <w:p w:rsidR="006179E6" w:rsidRPr="00DD7348" w:rsidRDefault="006179E6" w:rsidP="006179E6">
            <w:pPr>
              <w:pStyle w:val="Heading1"/>
              <w:spacing w:before="60" w:beforeAutospacing="0" w:after="60" w:afterAutospacing="0" w:line="240" w:lineRule="auto"/>
              <w:jc w:val="left"/>
              <w:rPr>
                <w:rStyle w:val="Normal1"/>
                <w:b w:val="0"/>
                <w:szCs w:val="22"/>
              </w:rPr>
            </w:pPr>
            <w:bookmarkStart w:id="1560" w:name="_Toc356078871"/>
            <w:bookmarkStart w:id="1561" w:name="_Toc364081213"/>
            <w:bookmarkStart w:id="1562" w:name="_Toc364181279"/>
            <w:bookmarkStart w:id="1563" w:name="_Toc364587392"/>
            <w:bookmarkStart w:id="1564" w:name="_Toc370678449"/>
            <w:r w:rsidRPr="00DD7348">
              <w:rPr>
                <w:rStyle w:val="Normal1"/>
                <w:b w:val="0"/>
                <w:szCs w:val="23"/>
              </w:rPr>
              <w:t>Antarctic phosphatase</w:t>
            </w:r>
            <w:r>
              <w:rPr>
                <w:rStyle w:val="Normal1"/>
                <w:b w:val="0"/>
                <w:szCs w:val="23"/>
              </w:rPr>
              <w:t xml:space="preserve"> </w:t>
            </w:r>
            <w:r>
              <w:rPr>
                <w:rStyle w:val="Normal1"/>
                <w:b w:val="0"/>
                <w:szCs w:val="22"/>
              </w:rPr>
              <w:t>and corresponding buffer</w:t>
            </w:r>
            <w:bookmarkEnd w:id="1560"/>
            <w:bookmarkEnd w:id="1561"/>
            <w:bookmarkEnd w:id="1562"/>
            <w:bookmarkEnd w:id="1563"/>
            <w:bookmarkEnd w:id="1564"/>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565" w:name="_Toc356078872"/>
            <w:bookmarkStart w:id="1566" w:name="_Toc364081214"/>
            <w:bookmarkStart w:id="1567" w:name="_Toc364181280"/>
            <w:bookmarkStart w:id="1568" w:name="_Toc364587393"/>
            <w:bookmarkStart w:id="1569" w:name="_Toc370678450"/>
            <w:r w:rsidRPr="008E4087">
              <w:rPr>
                <w:rStyle w:val="Normal1"/>
                <w:b w:val="0"/>
                <w:szCs w:val="22"/>
              </w:rPr>
              <w:t>New England Biolabs (NEB), UK</w:t>
            </w:r>
            <w:bookmarkEnd w:id="1565"/>
            <w:bookmarkEnd w:id="1566"/>
            <w:bookmarkEnd w:id="1567"/>
            <w:bookmarkEnd w:id="1568"/>
            <w:bookmarkEnd w:id="156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570" w:name="_Toc341038900"/>
            <w:bookmarkStart w:id="1571" w:name="_Toc341090266"/>
            <w:bookmarkStart w:id="1572" w:name="_Toc341625458"/>
            <w:bookmarkStart w:id="1573" w:name="_Toc341730420"/>
            <w:bookmarkStart w:id="1574" w:name="_Toc344887835"/>
            <w:bookmarkStart w:id="1575" w:name="_Toc346472864"/>
            <w:bookmarkStart w:id="1576" w:name="_Toc349400201"/>
            <w:bookmarkStart w:id="1577" w:name="_Toc356078873"/>
            <w:bookmarkStart w:id="1578" w:name="_Toc364081215"/>
            <w:bookmarkStart w:id="1579" w:name="_Toc364181281"/>
            <w:bookmarkStart w:id="1580" w:name="_Toc364587394"/>
            <w:bookmarkStart w:id="1581" w:name="_Toc370678451"/>
            <w:r w:rsidRPr="008E4087">
              <w:rPr>
                <w:rStyle w:val="Normal1"/>
                <w:b w:val="0"/>
                <w:szCs w:val="22"/>
              </w:rPr>
              <w:t>Apomorphine</w:t>
            </w:r>
            <w:bookmarkEnd w:id="1570"/>
            <w:bookmarkEnd w:id="1571"/>
            <w:bookmarkEnd w:id="1572"/>
            <w:bookmarkEnd w:id="1573"/>
            <w:bookmarkEnd w:id="1574"/>
            <w:bookmarkEnd w:id="1575"/>
            <w:bookmarkEnd w:id="1576"/>
            <w:bookmarkEnd w:id="1577"/>
            <w:bookmarkEnd w:id="1578"/>
            <w:bookmarkEnd w:id="1579"/>
            <w:bookmarkEnd w:id="1580"/>
            <w:bookmarkEnd w:id="158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582" w:name="_Toc341038901"/>
            <w:bookmarkStart w:id="1583" w:name="_Toc341090267"/>
            <w:bookmarkStart w:id="1584" w:name="_Toc341625459"/>
            <w:bookmarkStart w:id="1585" w:name="_Toc341730421"/>
            <w:bookmarkStart w:id="1586" w:name="_Toc344887836"/>
            <w:bookmarkStart w:id="1587" w:name="_Toc346472865"/>
            <w:bookmarkStart w:id="1588" w:name="_Toc349400202"/>
            <w:bookmarkStart w:id="1589" w:name="_Toc356078874"/>
            <w:bookmarkStart w:id="1590" w:name="_Toc364081216"/>
            <w:bookmarkStart w:id="1591" w:name="_Toc364181282"/>
            <w:bookmarkStart w:id="1592" w:name="_Toc364587395"/>
            <w:bookmarkStart w:id="1593" w:name="_Toc370678452"/>
            <w:r w:rsidRPr="008E4087">
              <w:rPr>
                <w:rStyle w:val="Normal1"/>
                <w:b w:val="0"/>
                <w:szCs w:val="22"/>
              </w:rPr>
              <w:t>Tocris, UK</w:t>
            </w:r>
            <w:bookmarkEnd w:id="1582"/>
            <w:bookmarkEnd w:id="1583"/>
            <w:bookmarkEnd w:id="1584"/>
            <w:bookmarkEnd w:id="1585"/>
            <w:bookmarkEnd w:id="1586"/>
            <w:bookmarkEnd w:id="1587"/>
            <w:bookmarkEnd w:id="1588"/>
            <w:bookmarkEnd w:id="1589"/>
            <w:bookmarkEnd w:id="1590"/>
            <w:bookmarkEnd w:id="1591"/>
            <w:bookmarkEnd w:id="1592"/>
            <w:bookmarkEnd w:id="159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594" w:name="_Toc341038902"/>
            <w:bookmarkStart w:id="1595" w:name="_Toc341090268"/>
            <w:bookmarkStart w:id="1596" w:name="_Toc341625460"/>
            <w:bookmarkStart w:id="1597" w:name="_Toc341730422"/>
            <w:bookmarkStart w:id="1598" w:name="_Toc344887837"/>
            <w:bookmarkStart w:id="1599" w:name="_Toc346472866"/>
            <w:bookmarkStart w:id="1600" w:name="_Toc349400203"/>
            <w:bookmarkStart w:id="1601" w:name="_Toc356078875"/>
            <w:bookmarkStart w:id="1602" w:name="_Toc364081217"/>
            <w:bookmarkStart w:id="1603" w:name="_Toc364181283"/>
            <w:bookmarkStart w:id="1604" w:name="_Toc364587396"/>
            <w:bookmarkStart w:id="1605" w:name="_Toc370678453"/>
            <w:r w:rsidRPr="008E4087">
              <w:rPr>
                <w:rStyle w:val="Normal1"/>
                <w:b w:val="0"/>
                <w:szCs w:val="22"/>
              </w:rPr>
              <w:t>Ascorbic acid</w:t>
            </w:r>
            <w:bookmarkEnd w:id="1594"/>
            <w:bookmarkEnd w:id="1595"/>
            <w:bookmarkEnd w:id="1596"/>
            <w:bookmarkEnd w:id="1597"/>
            <w:bookmarkEnd w:id="1598"/>
            <w:bookmarkEnd w:id="1599"/>
            <w:bookmarkEnd w:id="1600"/>
            <w:bookmarkEnd w:id="1601"/>
            <w:bookmarkEnd w:id="1602"/>
            <w:bookmarkEnd w:id="1603"/>
            <w:bookmarkEnd w:id="1604"/>
            <w:bookmarkEnd w:id="160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606" w:name="_Toc341038903"/>
            <w:bookmarkStart w:id="1607" w:name="_Toc341090269"/>
            <w:bookmarkStart w:id="1608" w:name="_Toc341625461"/>
            <w:bookmarkStart w:id="1609" w:name="_Toc341730423"/>
            <w:bookmarkStart w:id="1610" w:name="_Toc344887838"/>
            <w:bookmarkStart w:id="1611" w:name="_Toc346472867"/>
            <w:bookmarkStart w:id="1612" w:name="_Toc349400204"/>
            <w:bookmarkStart w:id="1613" w:name="_Toc356078876"/>
            <w:bookmarkStart w:id="1614" w:name="_Toc364081218"/>
            <w:bookmarkStart w:id="1615" w:name="_Toc364181284"/>
            <w:bookmarkStart w:id="1616" w:name="_Toc364587397"/>
            <w:bookmarkStart w:id="1617" w:name="_Toc370678454"/>
            <w:r w:rsidRPr="008E4087">
              <w:rPr>
                <w:rStyle w:val="Normal1"/>
                <w:b w:val="0"/>
                <w:szCs w:val="22"/>
              </w:rPr>
              <w:t>Sigma Aldrich, UK</w:t>
            </w:r>
            <w:bookmarkEnd w:id="1606"/>
            <w:bookmarkEnd w:id="1607"/>
            <w:bookmarkEnd w:id="1608"/>
            <w:bookmarkEnd w:id="1609"/>
            <w:bookmarkEnd w:id="1610"/>
            <w:bookmarkEnd w:id="1611"/>
            <w:bookmarkEnd w:id="1612"/>
            <w:bookmarkEnd w:id="1613"/>
            <w:bookmarkEnd w:id="1614"/>
            <w:bookmarkEnd w:id="1615"/>
            <w:bookmarkEnd w:id="1616"/>
            <w:bookmarkEnd w:id="161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618" w:name="_Toc341038904"/>
            <w:bookmarkStart w:id="1619" w:name="_Toc341090270"/>
            <w:bookmarkStart w:id="1620" w:name="_Toc341625462"/>
            <w:bookmarkStart w:id="1621" w:name="_Toc341730424"/>
            <w:bookmarkStart w:id="1622" w:name="_Toc344887839"/>
            <w:bookmarkStart w:id="1623" w:name="_Toc346472868"/>
            <w:bookmarkStart w:id="1624" w:name="_Toc349400205"/>
            <w:bookmarkStart w:id="1625" w:name="_Toc356078877"/>
            <w:bookmarkStart w:id="1626" w:name="_Toc364081219"/>
            <w:bookmarkStart w:id="1627" w:name="_Toc364181285"/>
            <w:bookmarkStart w:id="1628" w:name="_Toc364587398"/>
            <w:bookmarkStart w:id="1629" w:name="_Toc370678455"/>
            <w:r>
              <w:rPr>
                <w:rStyle w:val="Normal1"/>
                <w:b w:val="0"/>
                <w:szCs w:val="22"/>
              </w:rPr>
              <w:t xml:space="preserve">B27 </w:t>
            </w:r>
            <w:r w:rsidRPr="008E4087">
              <w:rPr>
                <w:rStyle w:val="Normal1"/>
                <w:b w:val="0"/>
                <w:szCs w:val="22"/>
              </w:rPr>
              <w:t>supplements</w:t>
            </w:r>
            <w:bookmarkEnd w:id="1618"/>
            <w:bookmarkEnd w:id="1619"/>
            <w:bookmarkEnd w:id="1620"/>
            <w:bookmarkEnd w:id="1621"/>
            <w:bookmarkEnd w:id="1622"/>
            <w:bookmarkEnd w:id="1623"/>
            <w:bookmarkEnd w:id="1624"/>
            <w:bookmarkEnd w:id="1625"/>
            <w:bookmarkEnd w:id="1626"/>
            <w:bookmarkEnd w:id="1627"/>
            <w:bookmarkEnd w:id="1628"/>
            <w:bookmarkEnd w:id="162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630" w:name="_Toc341038905"/>
            <w:bookmarkStart w:id="1631" w:name="_Toc341090271"/>
            <w:bookmarkStart w:id="1632" w:name="_Toc341625463"/>
            <w:bookmarkStart w:id="1633" w:name="_Toc341730425"/>
            <w:bookmarkStart w:id="1634" w:name="_Toc344887840"/>
            <w:bookmarkStart w:id="1635" w:name="_Toc346472869"/>
            <w:bookmarkStart w:id="1636" w:name="_Toc349400206"/>
            <w:bookmarkStart w:id="1637" w:name="_Toc356078878"/>
            <w:bookmarkStart w:id="1638" w:name="_Toc364081220"/>
            <w:bookmarkStart w:id="1639" w:name="_Toc364181286"/>
            <w:bookmarkStart w:id="1640" w:name="_Toc364587399"/>
            <w:bookmarkStart w:id="1641" w:name="_Toc370678456"/>
            <w:r w:rsidRPr="008E4087">
              <w:rPr>
                <w:rStyle w:val="Normal1"/>
                <w:b w:val="0"/>
                <w:szCs w:val="22"/>
              </w:rPr>
              <w:t>Invitrogen, UK</w:t>
            </w:r>
            <w:bookmarkEnd w:id="1630"/>
            <w:bookmarkEnd w:id="1631"/>
            <w:bookmarkEnd w:id="1632"/>
            <w:bookmarkEnd w:id="1633"/>
            <w:bookmarkEnd w:id="1634"/>
            <w:bookmarkEnd w:id="1635"/>
            <w:bookmarkEnd w:id="1636"/>
            <w:bookmarkEnd w:id="1637"/>
            <w:bookmarkEnd w:id="1638"/>
            <w:bookmarkEnd w:id="1639"/>
            <w:bookmarkEnd w:id="1640"/>
            <w:bookmarkEnd w:id="1641"/>
          </w:p>
        </w:tc>
      </w:tr>
      <w:tr w:rsidR="006179E6" w:rsidRPr="0059373D" w:rsidTr="006179E6">
        <w:tc>
          <w:tcPr>
            <w:tcW w:w="5920" w:type="dxa"/>
          </w:tcPr>
          <w:p w:rsidR="006179E6" w:rsidRPr="008E4087" w:rsidRDefault="006179E6" w:rsidP="006179E6">
            <w:pPr>
              <w:pStyle w:val="Heading1"/>
              <w:spacing w:before="60" w:beforeAutospacing="0" w:after="60" w:afterAutospacing="0" w:line="240" w:lineRule="auto"/>
              <w:rPr>
                <w:rStyle w:val="Normal1"/>
                <w:b w:val="0"/>
                <w:szCs w:val="22"/>
              </w:rPr>
            </w:pPr>
            <w:bookmarkStart w:id="1642" w:name="_Toc341038906"/>
            <w:bookmarkStart w:id="1643" w:name="_Toc341090272"/>
            <w:bookmarkStart w:id="1644" w:name="_Toc341625464"/>
            <w:bookmarkStart w:id="1645" w:name="_Toc341730426"/>
            <w:bookmarkStart w:id="1646" w:name="_Toc344887841"/>
            <w:bookmarkStart w:id="1647" w:name="_Toc346472870"/>
            <w:bookmarkStart w:id="1648" w:name="_Toc349400207"/>
            <w:bookmarkStart w:id="1649" w:name="_Toc356078879"/>
            <w:bookmarkStart w:id="1650" w:name="_Toc364081221"/>
            <w:bookmarkStart w:id="1651" w:name="_Toc364181287"/>
            <w:bookmarkStart w:id="1652" w:name="_Toc364587400"/>
            <w:bookmarkStart w:id="1653" w:name="_Toc370678457"/>
            <w:r w:rsidRPr="008E4087">
              <w:rPr>
                <w:rStyle w:val="Normal1"/>
                <w:b w:val="0"/>
                <w:szCs w:val="22"/>
              </w:rPr>
              <w:t xml:space="preserve">Bovine serum albumin </w:t>
            </w:r>
            <w:bookmarkEnd w:id="1642"/>
            <w:bookmarkEnd w:id="1643"/>
            <w:bookmarkEnd w:id="1644"/>
            <w:bookmarkEnd w:id="1645"/>
            <w:r w:rsidRPr="008E4087">
              <w:rPr>
                <w:rStyle w:val="Normal1"/>
                <w:b w:val="0"/>
                <w:szCs w:val="22"/>
              </w:rPr>
              <w:t>(BSA)</w:t>
            </w:r>
            <w:bookmarkEnd w:id="1646"/>
            <w:bookmarkEnd w:id="1647"/>
            <w:bookmarkEnd w:id="1648"/>
            <w:bookmarkEnd w:id="1649"/>
            <w:bookmarkEnd w:id="1650"/>
            <w:bookmarkEnd w:id="1651"/>
            <w:bookmarkEnd w:id="1652"/>
            <w:bookmarkEnd w:id="1653"/>
          </w:p>
        </w:tc>
        <w:tc>
          <w:tcPr>
            <w:tcW w:w="2410" w:type="dxa"/>
          </w:tcPr>
          <w:p w:rsidR="006179E6" w:rsidRPr="008E4087" w:rsidRDefault="006179E6" w:rsidP="006179E6">
            <w:pPr>
              <w:pStyle w:val="Heading1"/>
              <w:spacing w:before="60" w:beforeAutospacing="0" w:after="60" w:afterAutospacing="0" w:line="240" w:lineRule="auto"/>
              <w:rPr>
                <w:rStyle w:val="Normal1"/>
                <w:b w:val="0"/>
                <w:szCs w:val="22"/>
              </w:rPr>
            </w:pPr>
            <w:bookmarkStart w:id="1654" w:name="_Toc341038907"/>
            <w:bookmarkStart w:id="1655" w:name="_Toc341090273"/>
            <w:bookmarkStart w:id="1656" w:name="_Toc341625465"/>
            <w:bookmarkStart w:id="1657" w:name="_Toc341730427"/>
            <w:bookmarkStart w:id="1658" w:name="_Toc344887842"/>
            <w:bookmarkStart w:id="1659" w:name="_Toc346472871"/>
            <w:bookmarkStart w:id="1660" w:name="_Toc349400208"/>
            <w:bookmarkStart w:id="1661" w:name="_Toc356078880"/>
            <w:bookmarkStart w:id="1662" w:name="_Toc364081222"/>
            <w:bookmarkStart w:id="1663" w:name="_Toc364181288"/>
            <w:bookmarkStart w:id="1664" w:name="_Toc364587401"/>
            <w:bookmarkStart w:id="1665" w:name="_Toc370678458"/>
            <w:r>
              <w:rPr>
                <w:rStyle w:val="Normal1"/>
                <w:b w:val="0"/>
                <w:szCs w:val="22"/>
              </w:rPr>
              <w:t xml:space="preserve">NEB, </w:t>
            </w:r>
            <w:r w:rsidRPr="008E4087">
              <w:rPr>
                <w:rStyle w:val="Normal1"/>
                <w:b w:val="0"/>
                <w:szCs w:val="22"/>
              </w:rPr>
              <w:t>UK</w:t>
            </w:r>
            <w:bookmarkEnd w:id="1654"/>
            <w:bookmarkEnd w:id="1655"/>
            <w:bookmarkEnd w:id="1656"/>
            <w:bookmarkEnd w:id="1657"/>
            <w:bookmarkEnd w:id="1658"/>
            <w:bookmarkEnd w:id="1659"/>
            <w:bookmarkEnd w:id="1660"/>
            <w:bookmarkEnd w:id="1661"/>
            <w:bookmarkEnd w:id="1662"/>
            <w:bookmarkEnd w:id="1663"/>
            <w:bookmarkEnd w:id="1664"/>
            <w:bookmarkEnd w:id="166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666" w:name="_Toc341038908"/>
            <w:bookmarkStart w:id="1667" w:name="_Toc341090274"/>
            <w:bookmarkStart w:id="1668" w:name="_Toc341625466"/>
            <w:bookmarkStart w:id="1669" w:name="_Toc341730428"/>
            <w:bookmarkStart w:id="1670" w:name="_Toc344887843"/>
            <w:bookmarkStart w:id="1671" w:name="_Toc346472872"/>
            <w:bookmarkStart w:id="1672" w:name="_Toc349400209"/>
            <w:bookmarkStart w:id="1673" w:name="_Toc356078881"/>
            <w:bookmarkStart w:id="1674" w:name="_Toc364081223"/>
            <w:bookmarkStart w:id="1675" w:name="_Toc364181289"/>
            <w:bookmarkStart w:id="1676" w:name="_Toc364587402"/>
            <w:bookmarkStart w:id="1677" w:name="_Toc370678459"/>
            <w:r w:rsidRPr="008E4087">
              <w:rPr>
                <w:rStyle w:val="Normal1"/>
                <w:b w:val="0"/>
                <w:szCs w:val="22"/>
              </w:rPr>
              <w:t>Bromophenol blue</w:t>
            </w:r>
            <w:bookmarkEnd w:id="1666"/>
            <w:bookmarkEnd w:id="1667"/>
            <w:bookmarkEnd w:id="1668"/>
            <w:bookmarkEnd w:id="1669"/>
            <w:bookmarkEnd w:id="1670"/>
            <w:bookmarkEnd w:id="1671"/>
            <w:bookmarkEnd w:id="1672"/>
            <w:bookmarkEnd w:id="1673"/>
            <w:bookmarkEnd w:id="1674"/>
            <w:bookmarkEnd w:id="1675"/>
            <w:bookmarkEnd w:id="1676"/>
            <w:bookmarkEnd w:id="167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678" w:name="_Toc341038909"/>
            <w:bookmarkStart w:id="1679" w:name="_Toc341090275"/>
            <w:bookmarkStart w:id="1680" w:name="_Toc341625467"/>
            <w:bookmarkStart w:id="1681" w:name="_Toc341730429"/>
            <w:bookmarkStart w:id="1682" w:name="_Toc344887844"/>
            <w:bookmarkStart w:id="1683" w:name="_Toc346472873"/>
            <w:bookmarkStart w:id="1684" w:name="_Toc349400210"/>
            <w:bookmarkStart w:id="1685" w:name="_Toc356078882"/>
            <w:bookmarkStart w:id="1686" w:name="_Toc364081224"/>
            <w:bookmarkStart w:id="1687" w:name="_Toc364181290"/>
            <w:bookmarkStart w:id="1688" w:name="_Toc364587403"/>
            <w:bookmarkStart w:id="1689" w:name="_Toc370678460"/>
            <w:r w:rsidRPr="008E4087">
              <w:rPr>
                <w:rStyle w:val="Normal1"/>
                <w:b w:val="0"/>
                <w:szCs w:val="22"/>
              </w:rPr>
              <w:t>Fermentas, UK</w:t>
            </w:r>
            <w:bookmarkEnd w:id="1678"/>
            <w:bookmarkEnd w:id="1679"/>
            <w:bookmarkEnd w:id="1680"/>
            <w:bookmarkEnd w:id="1681"/>
            <w:bookmarkEnd w:id="1682"/>
            <w:bookmarkEnd w:id="1683"/>
            <w:bookmarkEnd w:id="1684"/>
            <w:bookmarkEnd w:id="1685"/>
            <w:bookmarkEnd w:id="1686"/>
            <w:bookmarkEnd w:id="1687"/>
            <w:bookmarkEnd w:id="1688"/>
            <w:bookmarkEnd w:id="168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690" w:name="_Toc341038910"/>
            <w:bookmarkStart w:id="1691" w:name="_Toc341090276"/>
            <w:bookmarkStart w:id="1692" w:name="_Toc341625468"/>
            <w:bookmarkStart w:id="1693" w:name="_Toc341730430"/>
            <w:bookmarkStart w:id="1694" w:name="_Toc344887845"/>
            <w:bookmarkStart w:id="1695" w:name="_Toc346472874"/>
            <w:bookmarkStart w:id="1696" w:name="_Toc349400211"/>
            <w:bookmarkStart w:id="1697" w:name="_Toc356078883"/>
            <w:bookmarkStart w:id="1698" w:name="_Toc364081225"/>
            <w:bookmarkStart w:id="1699" w:name="_Toc364181291"/>
            <w:bookmarkStart w:id="1700" w:name="_Toc364587404"/>
            <w:bookmarkStart w:id="1701" w:name="_Toc370678461"/>
            <w:r w:rsidRPr="008E4087">
              <w:rPr>
                <w:rStyle w:val="Normal1"/>
                <w:b w:val="0"/>
                <w:szCs w:val="22"/>
              </w:rPr>
              <w:t>Calcium chloride (CaCl</w:t>
            </w:r>
            <w:r w:rsidRPr="008E4087">
              <w:rPr>
                <w:rStyle w:val="Normal1"/>
                <w:b w:val="0"/>
                <w:szCs w:val="22"/>
                <w:vertAlign w:val="subscript"/>
              </w:rPr>
              <w:t>2</w:t>
            </w:r>
            <w:r w:rsidRPr="008E4087">
              <w:rPr>
                <w:rStyle w:val="Normal1"/>
                <w:b w:val="0"/>
                <w:szCs w:val="22"/>
              </w:rPr>
              <w:t>)</w:t>
            </w:r>
            <w:bookmarkEnd w:id="1690"/>
            <w:bookmarkEnd w:id="1691"/>
            <w:bookmarkEnd w:id="1692"/>
            <w:bookmarkEnd w:id="1693"/>
            <w:bookmarkEnd w:id="1694"/>
            <w:bookmarkEnd w:id="1695"/>
            <w:bookmarkEnd w:id="1696"/>
            <w:bookmarkEnd w:id="1697"/>
            <w:bookmarkEnd w:id="1698"/>
            <w:bookmarkEnd w:id="1699"/>
            <w:bookmarkEnd w:id="1700"/>
            <w:bookmarkEnd w:id="170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702" w:name="_Toc341038911"/>
            <w:bookmarkStart w:id="1703" w:name="_Toc341090277"/>
            <w:bookmarkStart w:id="1704" w:name="_Toc341625469"/>
            <w:bookmarkStart w:id="1705" w:name="_Toc341730431"/>
            <w:bookmarkStart w:id="1706" w:name="_Toc344887846"/>
            <w:bookmarkStart w:id="1707" w:name="_Toc346472875"/>
            <w:bookmarkStart w:id="1708" w:name="_Toc349400212"/>
            <w:bookmarkStart w:id="1709" w:name="_Toc356078884"/>
            <w:bookmarkStart w:id="1710" w:name="_Toc364081226"/>
            <w:bookmarkStart w:id="1711" w:name="_Toc364181292"/>
            <w:bookmarkStart w:id="1712" w:name="_Toc364587405"/>
            <w:bookmarkStart w:id="1713" w:name="_Toc370678462"/>
            <w:r w:rsidRPr="008E4087">
              <w:rPr>
                <w:rStyle w:val="Normal1"/>
                <w:b w:val="0"/>
                <w:szCs w:val="22"/>
              </w:rPr>
              <w:t>Sigma Aldrich, UK</w:t>
            </w:r>
            <w:bookmarkEnd w:id="1702"/>
            <w:bookmarkEnd w:id="1703"/>
            <w:bookmarkEnd w:id="1704"/>
            <w:bookmarkEnd w:id="1705"/>
            <w:bookmarkEnd w:id="1706"/>
            <w:bookmarkEnd w:id="1707"/>
            <w:bookmarkEnd w:id="1708"/>
            <w:bookmarkEnd w:id="1709"/>
            <w:bookmarkEnd w:id="1710"/>
            <w:bookmarkEnd w:id="1711"/>
            <w:bookmarkEnd w:id="1712"/>
            <w:bookmarkEnd w:id="171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714" w:name="_Toc341038912"/>
            <w:bookmarkStart w:id="1715" w:name="_Toc341090278"/>
            <w:bookmarkStart w:id="1716" w:name="_Toc341625470"/>
            <w:bookmarkStart w:id="1717" w:name="_Toc341730432"/>
            <w:bookmarkStart w:id="1718" w:name="_Toc344887847"/>
            <w:bookmarkStart w:id="1719" w:name="_Toc346472876"/>
            <w:bookmarkStart w:id="1720" w:name="_Toc349400213"/>
            <w:bookmarkStart w:id="1721" w:name="_Toc356078885"/>
            <w:bookmarkStart w:id="1722" w:name="_Toc364081227"/>
            <w:bookmarkStart w:id="1723" w:name="_Toc364181293"/>
            <w:bookmarkStart w:id="1724" w:name="_Toc364587406"/>
            <w:bookmarkStart w:id="1725" w:name="_Toc370678463"/>
            <w:r w:rsidRPr="008E4087">
              <w:rPr>
                <w:rStyle w:val="Normal1"/>
                <w:b w:val="0"/>
                <w:szCs w:val="22"/>
              </w:rPr>
              <w:t>Cell culture grade water</w:t>
            </w:r>
            <w:bookmarkEnd w:id="1714"/>
            <w:bookmarkEnd w:id="1715"/>
            <w:bookmarkEnd w:id="1716"/>
            <w:bookmarkEnd w:id="1717"/>
            <w:bookmarkEnd w:id="1718"/>
            <w:bookmarkEnd w:id="1719"/>
            <w:bookmarkEnd w:id="1720"/>
            <w:bookmarkEnd w:id="1721"/>
            <w:bookmarkEnd w:id="1722"/>
            <w:bookmarkEnd w:id="1723"/>
            <w:bookmarkEnd w:id="1724"/>
            <w:bookmarkEnd w:id="172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726" w:name="_Toc341038913"/>
            <w:bookmarkStart w:id="1727" w:name="_Toc341090279"/>
            <w:bookmarkStart w:id="1728" w:name="_Toc341625471"/>
            <w:bookmarkStart w:id="1729" w:name="_Toc341730433"/>
            <w:bookmarkStart w:id="1730" w:name="_Toc344887848"/>
            <w:bookmarkStart w:id="1731" w:name="_Toc346472877"/>
            <w:bookmarkStart w:id="1732" w:name="_Toc349400214"/>
            <w:bookmarkStart w:id="1733" w:name="_Toc356078886"/>
            <w:bookmarkStart w:id="1734" w:name="_Toc364081228"/>
            <w:bookmarkStart w:id="1735" w:name="_Toc364181294"/>
            <w:bookmarkStart w:id="1736" w:name="_Toc364587407"/>
            <w:bookmarkStart w:id="1737" w:name="_Toc370678464"/>
            <w:r w:rsidRPr="008E4087">
              <w:rPr>
                <w:rStyle w:val="Normal1"/>
                <w:b w:val="0"/>
                <w:szCs w:val="22"/>
              </w:rPr>
              <w:t>PAA, UK</w:t>
            </w:r>
            <w:bookmarkEnd w:id="1726"/>
            <w:bookmarkEnd w:id="1727"/>
            <w:bookmarkEnd w:id="1728"/>
            <w:bookmarkEnd w:id="1729"/>
            <w:bookmarkEnd w:id="1730"/>
            <w:bookmarkEnd w:id="1731"/>
            <w:bookmarkEnd w:id="1732"/>
            <w:bookmarkEnd w:id="1733"/>
            <w:bookmarkEnd w:id="1734"/>
            <w:bookmarkEnd w:id="1735"/>
            <w:bookmarkEnd w:id="1736"/>
            <w:bookmarkEnd w:id="173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738" w:name="_Toc341038914"/>
            <w:bookmarkStart w:id="1739" w:name="_Toc341090280"/>
            <w:bookmarkStart w:id="1740" w:name="_Toc341625472"/>
            <w:bookmarkStart w:id="1741" w:name="_Toc341730434"/>
            <w:bookmarkStart w:id="1742" w:name="_Toc344887849"/>
            <w:bookmarkStart w:id="1743" w:name="_Toc346472878"/>
            <w:bookmarkStart w:id="1744" w:name="_Toc349400215"/>
            <w:bookmarkStart w:id="1745" w:name="_Toc356078887"/>
            <w:bookmarkStart w:id="1746" w:name="_Toc364081229"/>
            <w:bookmarkStart w:id="1747" w:name="_Toc364181295"/>
            <w:bookmarkStart w:id="1748" w:name="_Toc364587408"/>
            <w:bookmarkStart w:id="1749" w:name="_Toc370678465"/>
            <w:r w:rsidRPr="008E4087">
              <w:rPr>
                <w:rStyle w:val="Normal1"/>
                <w:b w:val="0"/>
                <w:szCs w:val="22"/>
              </w:rPr>
              <w:t>Complete Lysis-M EDTA free mini kit</w:t>
            </w:r>
            <w:bookmarkEnd w:id="1738"/>
            <w:bookmarkEnd w:id="1739"/>
            <w:bookmarkEnd w:id="1740"/>
            <w:bookmarkEnd w:id="1741"/>
            <w:bookmarkEnd w:id="1742"/>
            <w:bookmarkEnd w:id="1743"/>
            <w:bookmarkEnd w:id="1744"/>
            <w:bookmarkEnd w:id="1745"/>
            <w:bookmarkEnd w:id="1746"/>
            <w:bookmarkEnd w:id="1747"/>
            <w:bookmarkEnd w:id="1748"/>
            <w:bookmarkEnd w:id="174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750" w:name="_Toc341038915"/>
            <w:bookmarkStart w:id="1751" w:name="_Toc341090281"/>
            <w:bookmarkStart w:id="1752" w:name="_Toc341625473"/>
            <w:bookmarkStart w:id="1753" w:name="_Toc341730435"/>
            <w:bookmarkStart w:id="1754" w:name="_Toc344887850"/>
            <w:bookmarkStart w:id="1755" w:name="_Toc346472879"/>
            <w:bookmarkStart w:id="1756" w:name="_Toc349400216"/>
            <w:bookmarkStart w:id="1757" w:name="_Toc356078888"/>
            <w:bookmarkStart w:id="1758" w:name="_Toc364081230"/>
            <w:bookmarkStart w:id="1759" w:name="_Toc364181296"/>
            <w:bookmarkStart w:id="1760" w:name="_Toc364587409"/>
            <w:bookmarkStart w:id="1761" w:name="_Toc370678466"/>
            <w:r w:rsidRPr="008E4087">
              <w:rPr>
                <w:rStyle w:val="Normal1"/>
                <w:b w:val="0"/>
                <w:szCs w:val="22"/>
              </w:rPr>
              <w:t>Roche, UK</w:t>
            </w:r>
            <w:bookmarkEnd w:id="1750"/>
            <w:bookmarkEnd w:id="1751"/>
            <w:bookmarkEnd w:id="1752"/>
            <w:bookmarkEnd w:id="1753"/>
            <w:bookmarkEnd w:id="1754"/>
            <w:bookmarkEnd w:id="1755"/>
            <w:bookmarkEnd w:id="1756"/>
            <w:bookmarkEnd w:id="1757"/>
            <w:bookmarkEnd w:id="1758"/>
            <w:bookmarkEnd w:id="1759"/>
            <w:bookmarkEnd w:id="1760"/>
            <w:bookmarkEnd w:id="176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762" w:name="_Toc341038916"/>
            <w:bookmarkStart w:id="1763" w:name="_Toc341090282"/>
            <w:bookmarkStart w:id="1764" w:name="_Toc341625474"/>
            <w:bookmarkStart w:id="1765" w:name="_Toc341730436"/>
            <w:bookmarkStart w:id="1766" w:name="_Toc344887851"/>
            <w:bookmarkStart w:id="1767" w:name="_Toc346472880"/>
            <w:bookmarkStart w:id="1768" w:name="_Toc349400217"/>
            <w:bookmarkStart w:id="1769" w:name="_Toc356078889"/>
            <w:bookmarkStart w:id="1770" w:name="_Toc364081231"/>
            <w:bookmarkStart w:id="1771" w:name="_Toc364181297"/>
            <w:bookmarkStart w:id="1772" w:name="_Toc364587410"/>
            <w:bookmarkStart w:id="1773" w:name="_Toc370678467"/>
            <w:r w:rsidRPr="008E4087">
              <w:rPr>
                <w:rStyle w:val="Normal1"/>
                <w:b w:val="0"/>
                <w:szCs w:val="22"/>
              </w:rPr>
              <w:t>Desipramine</w:t>
            </w:r>
            <w:bookmarkEnd w:id="1762"/>
            <w:bookmarkEnd w:id="1763"/>
            <w:bookmarkEnd w:id="1764"/>
            <w:bookmarkEnd w:id="1765"/>
            <w:bookmarkEnd w:id="1766"/>
            <w:bookmarkEnd w:id="1767"/>
            <w:bookmarkEnd w:id="1768"/>
            <w:bookmarkEnd w:id="1769"/>
            <w:bookmarkEnd w:id="1770"/>
            <w:bookmarkEnd w:id="1771"/>
            <w:bookmarkEnd w:id="1772"/>
            <w:bookmarkEnd w:id="177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774" w:name="_Toc341038917"/>
            <w:bookmarkStart w:id="1775" w:name="_Toc341090283"/>
            <w:bookmarkStart w:id="1776" w:name="_Toc341625475"/>
            <w:bookmarkStart w:id="1777" w:name="_Toc341730437"/>
            <w:bookmarkStart w:id="1778" w:name="_Toc344887852"/>
            <w:bookmarkStart w:id="1779" w:name="_Toc346472881"/>
            <w:bookmarkStart w:id="1780" w:name="_Toc349400218"/>
            <w:bookmarkStart w:id="1781" w:name="_Toc356078890"/>
            <w:bookmarkStart w:id="1782" w:name="_Toc364081232"/>
            <w:bookmarkStart w:id="1783" w:name="_Toc364181298"/>
            <w:bookmarkStart w:id="1784" w:name="_Toc364587411"/>
            <w:bookmarkStart w:id="1785" w:name="_Toc370678468"/>
            <w:r w:rsidRPr="008E4087">
              <w:rPr>
                <w:rStyle w:val="Normal1"/>
                <w:b w:val="0"/>
                <w:szCs w:val="22"/>
              </w:rPr>
              <w:t>Sigma Aldrich, UK</w:t>
            </w:r>
            <w:bookmarkEnd w:id="1774"/>
            <w:bookmarkEnd w:id="1775"/>
            <w:bookmarkEnd w:id="1776"/>
            <w:bookmarkEnd w:id="1777"/>
            <w:bookmarkEnd w:id="1778"/>
            <w:bookmarkEnd w:id="1779"/>
            <w:bookmarkEnd w:id="1780"/>
            <w:bookmarkEnd w:id="1781"/>
            <w:bookmarkEnd w:id="1782"/>
            <w:bookmarkEnd w:id="1783"/>
            <w:bookmarkEnd w:id="1784"/>
            <w:bookmarkEnd w:id="178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Fonts w:cs="Arial"/>
                <w:b w:val="0"/>
                <w:color w:val="000000"/>
                <w:szCs w:val="22"/>
                <w:shd w:val="clear" w:color="auto" w:fill="FFFFFF"/>
              </w:rPr>
            </w:pPr>
            <w:bookmarkStart w:id="1786" w:name="_Toc341038920"/>
            <w:bookmarkStart w:id="1787" w:name="_Toc341090286"/>
            <w:bookmarkStart w:id="1788" w:name="_Toc341625478"/>
            <w:bookmarkStart w:id="1789" w:name="_Toc341730438"/>
            <w:bookmarkStart w:id="1790" w:name="_Toc344887853"/>
            <w:bookmarkStart w:id="1791" w:name="_Toc346472882"/>
            <w:bookmarkStart w:id="1792" w:name="_Toc349400219"/>
            <w:bookmarkStart w:id="1793" w:name="_Toc356078891"/>
            <w:bookmarkStart w:id="1794" w:name="_Toc364081233"/>
            <w:bookmarkStart w:id="1795" w:name="_Toc364181299"/>
            <w:bookmarkStart w:id="1796" w:name="_Toc364587412"/>
            <w:bookmarkStart w:id="1797" w:name="_Toc370678469"/>
            <w:r w:rsidRPr="008E4087">
              <w:rPr>
                <w:rStyle w:val="Normal1"/>
                <w:b w:val="0"/>
                <w:szCs w:val="22"/>
              </w:rPr>
              <w:t>Disodium EDTA (Na</w:t>
            </w:r>
            <w:r w:rsidRPr="008E4087">
              <w:rPr>
                <w:rStyle w:val="Normal1"/>
                <w:b w:val="0"/>
                <w:szCs w:val="22"/>
                <w:vertAlign w:val="subscript"/>
              </w:rPr>
              <w:t>2</w:t>
            </w:r>
            <w:r w:rsidRPr="008E4087">
              <w:rPr>
                <w:rStyle w:val="Normal1"/>
                <w:b w:val="0"/>
                <w:szCs w:val="22"/>
              </w:rPr>
              <w:t>EDTA)</w:t>
            </w:r>
            <w:bookmarkEnd w:id="1786"/>
            <w:bookmarkEnd w:id="1787"/>
            <w:bookmarkEnd w:id="1788"/>
            <w:bookmarkEnd w:id="1789"/>
            <w:bookmarkEnd w:id="1790"/>
            <w:bookmarkEnd w:id="1791"/>
            <w:bookmarkEnd w:id="1792"/>
            <w:bookmarkEnd w:id="1793"/>
            <w:bookmarkEnd w:id="1794"/>
            <w:bookmarkEnd w:id="1795"/>
            <w:bookmarkEnd w:id="1796"/>
            <w:bookmarkEnd w:id="179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798" w:name="_Toc341038921"/>
            <w:bookmarkStart w:id="1799" w:name="_Toc341090287"/>
            <w:bookmarkStart w:id="1800" w:name="_Toc341625479"/>
            <w:bookmarkStart w:id="1801" w:name="_Toc341730439"/>
            <w:bookmarkStart w:id="1802" w:name="_Toc344887854"/>
            <w:bookmarkStart w:id="1803" w:name="_Toc346472883"/>
            <w:bookmarkStart w:id="1804" w:name="_Toc349400220"/>
            <w:bookmarkStart w:id="1805" w:name="_Toc356078892"/>
            <w:bookmarkStart w:id="1806" w:name="_Toc364081234"/>
            <w:bookmarkStart w:id="1807" w:name="_Toc364181300"/>
            <w:bookmarkStart w:id="1808" w:name="_Toc364587413"/>
            <w:bookmarkStart w:id="1809" w:name="_Toc370678470"/>
            <w:r w:rsidRPr="008E4087">
              <w:rPr>
                <w:rStyle w:val="Normal1"/>
                <w:b w:val="0"/>
                <w:szCs w:val="22"/>
              </w:rPr>
              <w:t>Sigma Aldrich, UK</w:t>
            </w:r>
            <w:bookmarkEnd w:id="1798"/>
            <w:bookmarkEnd w:id="1799"/>
            <w:bookmarkEnd w:id="1800"/>
            <w:bookmarkEnd w:id="1801"/>
            <w:bookmarkEnd w:id="1802"/>
            <w:bookmarkEnd w:id="1803"/>
            <w:bookmarkEnd w:id="1804"/>
            <w:bookmarkEnd w:id="1805"/>
            <w:bookmarkEnd w:id="1806"/>
            <w:bookmarkEnd w:id="1807"/>
            <w:bookmarkEnd w:id="1808"/>
            <w:bookmarkEnd w:id="180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810" w:name="_Toc341038922"/>
            <w:bookmarkStart w:id="1811" w:name="_Toc341090288"/>
            <w:bookmarkStart w:id="1812" w:name="_Toc341625480"/>
            <w:bookmarkStart w:id="1813" w:name="_Toc341730440"/>
            <w:bookmarkStart w:id="1814" w:name="_Toc344887855"/>
            <w:bookmarkStart w:id="1815" w:name="_Toc346472884"/>
            <w:bookmarkStart w:id="1816" w:name="_Toc349400221"/>
            <w:bookmarkStart w:id="1817" w:name="_Toc356078893"/>
            <w:bookmarkStart w:id="1818" w:name="_Toc364081235"/>
            <w:bookmarkStart w:id="1819" w:name="_Toc364181301"/>
            <w:bookmarkStart w:id="1820" w:name="_Toc364587414"/>
            <w:bookmarkStart w:id="1821" w:name="_Toc370678471"/>
            <w:r w:rsidRPr="008E4087">
              <w:rPr>
                <w:rStyle w:val="Normal1"/>
                <w:b w:val="0"/>
                <w:szCs w:val="22"/>
              </w:rPr>
              <w:t>Disodium hydrogen phosphate (NaHPO</w:t>
            </w:r>
            <w:r w:rsidRPr="008E4087">
              <w:rPr>
                <w:rStyle w:val="Normal1"/>
                <w:b w:val="0"/>
                <w:szCs w:val="22"/>
                <w:vertAlign w:val="subscript"/>
              </w:rPr>
              <w:t>4</w:t>
            </w:r>
            <w:r w:rsidRPr="008E4087">
              <w:rPr>
                <w:rStyle w:val="Normal1"/>
                <w:b w:val="0"/>
                <w:szCs w:val="22"/>
              </w:rPr>
              <w:t>)</w:t>
            </w:r>
            <w:bookmarkEnd w:id="1810"/>
            <w:bookmarkEnd w:id="1811"/>
            <w:bookmarkEnd w:id="1812"/>
            <w:bookmarkEnd w:id="1813"/>
            <w:bookmarkEnd w:id="1814"/>
            <w:bookmarkEnd w:id="1815"/>
            <w:bookmarkEnd w:id="1816"/>
            <w:bookmarkEnd w:id="1817"/>
            <w:bookmarkEnd w:id="1818"/>
            <w:bookmarkEnd w:id="1819"/>
            <w:bookmarkEnd w:id="1820"/>
            <w:bookmarkEnd w:id="182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822" w:name="_Toc341038923"/>
            <w:bookmarkStart w:id="1823" w:name="_Toc341090289"/>
            <w:bookmarkStart w:id="1824" w:name="_Toc341625481"/>
            <w:bookmarkStart w:id="1825" w:name="_Toc341730441"/>
            <w:bookmarkStart w:id="1826" w:name="_Toc344887856"/>
            <w:bookmarkStart w:id="1827" w:name="_Toc346472885"/>
            <w:bookmarkStart w:id="1828" w:name="_Toc349400222"/>
            <w:bookmarkStart w:id="1829" w:name="_Toc356078894"/>
            <w:bookmarkStart w:id="1830" w:name="_Toc364081236"/>
            <w:bookmarkStart w:id="1831" w:name="_Toc364181302"/>
            <w:bookmarkStart w:id="1832" w:name="_Toc364587415"/>
            <w:bookmarkStart w:id="1833" w:name="_Toc370678472"/>
            <w:r w:rsidRPr="008E4087">
              <w:rPr>
                <w:rStyle w:val="Normal1"/>
                <w:b w:val="0"/>
                <w:szCs w:val="22"/>
              </w:rPr>
              <w:t>Sigma Aldrich, UK</w:t>
            </w:r>
            <w:bookmarkEnd w:id="1822"/>
            <w:bookmarkEnd w:id="1823"/>
            <w:bookmarkEnd w:id="1824"/>
            <w:bookmarkEnd w:id="1825"/>
            <w:bookmarkEnd w:id="1826"/>
            <w:bookmarkEnd w:id="1827"/>
            <w:bookmarkEnd w:id="1828"/>
            <w:bookmarkEnd w:id="1829"/>
            <w:bookmarkEnd w:id="1830"/>
            <w:bookmarkEnd w:id="1831"/>
            <w:bookmarkEnd w:id="1832"/>
            <w:bookmarkEnd w:id="183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834" w:name="_Toc341730442"/>
            <w:bookmarkStart w:id="1835" w:name="_Toc344887857"/>
            <w:bookmarkStart w:id="1836" w:name="_Toc346472886"/>
            <w:bookmarkStart w:id="1837" w:name="_Toc349400223"/>
            <w:bookmarkStart w:id="1838" w:name="_Toc356078895"/>
            <w:bookmarkStart w:id="1839" w:name="_Toc364081237"/>
            <w:bookmarkStart w:id="1840" w:name="_Toc364181303"/>
            <w:bookmarkStart w:id="1841" w:name="_Toc364587416"/>
            <w:bookmarkStart w:id="1842" w:name="_Toc370678473"/>
            <w:r w:rsidRPr="008E4087">
              <w:rPr>
                <w:rStyle w:val="Normal1"/>
                <w:b w:val="0"/>
                <w:szCs w:val="22"/>
              </w:rPr>
              <w:t>Dimethyl sulfoxide (DMSO</w:t>
            </w:r>
            <w:bookmarkEnd w:id="1834"/>
            <w:r w:rsidRPr="008E4087">
              <w:rPr>
                <w:rStyle w:val="Normal1"/>
                <w:b w:val="0"/>
                <w:szCs w:val="22"/>
              </w:rPr>
              <w:t>)</w:t>
            </w:r>
            <w:bookmarkEnd w:id="1835"/>
            <w:bookmarkEnd w:id="1836"/>
            <w:bookmarkEnd w:id="1837"/>
            <w:bookmarkEnd w:id="1838"/>
            <w:bookmarkEnd w:id="1839"/>
            <w:bookmarkEnd w:id="1840"/>
            <w:bookmarkEnd w:id="1841"/>
            <w:bookmarkEnd w:id="1842"/>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843" w:name="_Toc341730443"/>
            <w:bookmarkStart w:id="1844" w:name="_Toc344887858"/>
            <w:bookmarkStart w:id="1845" w:name="_Toc346472887"/>
            <w:bookmarkStart w:id="1846" w:name="_Toc349400224"/>
            <w:bookmarkStart w:id="1847" w:name="_Toc356078896"/>
            <w:bookmarkStart w:id="1848" w:name="_Toc364081238"/>
            <w:bookmarkStart w:id="1849" w:name="_Toc364181304"/>
            <w:bookmarkStart w:id="1850" w:name="_Toc364587417"/>
            <w:bookmarkStart w:id="1851" w:name="_Toc370678474"/>
            <w:r w:rsidRPr="008E4087">
              <w:rPr>
                <w:rStyle w:val="Normal1"/>
                <w:b w:val="0"/>
                <w:szCs w:val="22"/>
              </w:rPr>
              <w:t>VWR, UK</w:t>
            </w:r>
            <w:bookmarkEnd w:id="1843"/>
            <w:bookmarkEnd w:id="1844"/>
            <w:bookmarkEnd w:id="1845"/>
            <w:bookmarkEnd w:id="1846"/>
            <w:bookmarkEnd w:id="1847"/>
            <w:bookmarkEnd w:id="1848"/>
            <w:bookmarkEnd w:id="1849"/>
            <w:bookmarkEnd w:id="1850"/>
            <w:bookmarkEnd w:id="1851"/>
          </w:p>
        </w:tc>
      </w:tr>
      <w:tr w:rsidR="006179E6" w:rsidRPr="0059373D" w:rsidTr="006179E6">
        <w:tc>
          <w:tcPr>
            <w:tcW w:w="5920" w:type="dxa"/>
          </w:tcPr>
          <w:p w:rsidR="006179E6" w:rsidRPr="008E4087" w:rsidRDefault="006179E6" w:rsidP="006179E6">
            <w:pPr>
              <w:pStyle w:val="Heading1"/>
              <w:spacing w:before="60" w:beforeAutospacing="0" w:after="60" w:afterAutospacing="0" w:line="240" w:lineRule="auto"/>
              <w:jc w:val="left"/>
              <w:rPr>
                <w:rStyle w:val="Normal1"/>
                <w:b w:val="0"/>
                <w:szCs w:val="22"/>
              </w:rPr>
            </w:pPr>
            <w:bookmarkStart w:id="1852" w:name="_Toc341038926"/>
            <w:bookmarkStart w:id="1853" w:name="_Toc341090292"/>
            <w:bookmarkStart w:id="1854" w:name="_Toc341625484"/>
            <w:bookmarkStart w:id="1855" w:name="_Toc341730446"/>
            <w:bookmarkStart w:id="1856" w:name="_Toc344887861"/>
            <w:bookmarkStart w:id="1857" w:name="_Toc346472890"/>
            <w:bookmarkStart w:id="1858" w:name="_Toc349400227"/>
            <w:bookmarkStart w:id="1859" w:name="_Toc356078897"/>
            <w:bookmarkStart w:id="1860" w:name="_Toc364081239"/>
            <w:bookmarkStart w:id="1861" w:name="_Toc364181305"/>
            <w:bookmarkStart w:id="1862" w:name="_Toc364587418"/>
            <w:bookmarkStart w:id="1863" w:name="_Toc370678475"/>
            <w:r w:rsidRPr="008E4087">
              <w:rPr>
                <w:rStyle w:val="Normal1"/>
                <w:b w:val="0"/>
                <w:szCs w:val="22"/>
              </w:rPr>
              <w:t>DNA ladders</w:t>
            </w:r>
            <w:bookmarkEnd w:id="1852"/>
            <w:bookmarkEnd w:id="1853"/>
            <w:bookmarkEnd w:id="1854"/>
            <w:bookmarkEnd w:id="1855"/>
            <w:bookmarkEnd w:id="1856"/>
            <w:bookmarkEnd w:id="1857"/>
            <w:bookmarkEnd w:id="1858"/>
            <w:bookmarkEnd w:id="1859"/>
            <w:bookmarkEnd w:id="1860"/>
            <w:bookmarkEnd w:id="1861"/>
            <w:bookmarkEnd w:id="1862"/>
            <w:bookmarkEnd w:id="186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864" w:name="_Toc341038927"/>
            <w:bookmarkStart w:id="1865" w:name="_Toc341090293"/>
            <w:bookmarkStart w:id="1866" w:name="_Toc341625485"/>
            <w:bookmarkStart w:id="1867" w:name="_Toc341730447"/>
            <w:bookmarkStart w:id="1868" w:name="_Toc344887862"/>
            <w:bookmarkStart w:id="1869" w:name="_Toc346472891"/>
            <w:bookmarkStart w:id="1870" w:name="_Toc349400228"/>
            <w:bookmarkStart w:id="1871" w:name="_Toc356078898"/>
            <w:bookmarkStart w:id="1872" w:name="_Toc364081240"/>
            <w:bookmarkStart w:id="1873" w:name="_Toc364181306"/>
            <w:bookmarkStart w:id="1874" w:name="_Toc364587419"/>
            <w:bookmarkStart w:id="1875" w:name="_Toc370678476"/>
            <w:r w:rsidRPr="008E4087">
              <w:rPr>
                <w:rStyle w:val="Normal1"/>
                <w:b w:val="0"/>
                <w:szCs w:val="22"/>
              </w:rPr>
              <w:t>NEB or Promega, UK</w:t>
            </w:r>
            <w:bookmarkEnd w:id="1864"/>
            <w:bookmarkEnd w:id="1865"/>
            <w:bookmarkEnd w:id="1866"/>
            <w:bookmarkEnd w:id="1867"/>
            <w:bookmarkEnd w:id="1868"/>
            <w:bookmarkEnd w:id="1869"/>
            <w:bookmarkEnd w:id="1870"/>
            <w:bookmarkEnd w:id="1871"/>
            <w:bookmarkEnd w:id="1872"/>
            <w:bookmarkEnd w:id="1873"/>
            <w:bookmarkEnd w:id="1874"/>
            <w:bookmarkEnd w:id="187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876" w:name="_Toc341038928"/>
            <w:bookmarkStart w:id="1877" w:name="_Toc341090294"/>
            <w:bookmarkStart w:id="1878" w:name="_Toc341625486"/>
            <w:bookmarkStart w:id="1879" w:name="_Toc341730448"/>
            <w:bookmarkStart w:id="1880" w:name="_Toc344887863"/>
            <w:bookmarkStart w:id="1881" w:name="_Toc346472892"/>
            <w:bookmarkStart w:id="1882" w:name="_Toc349400229"/>
            <w:bookmarkStart w:id="1883" w:name="_Toc356078899"/>
            <w:bookmarkStart w:id="1884" w:name="_Toc364081241"/>
            <w:bookmarkStart w:id="1885" w:name="_Toc364181307"/>
            <w:bookmarkStart w:id="1886" w:name="_Toc364587420"/>
            <w:bookmarkStart w:id="1887" w:name="_Toc370678477"/>
            <w:r w:rsidRPr="008E4087">
              <w:rPr>
                <w:rStyle w:val="Normal1"/>
                <w:b w:val="0"/>
                <w:szCs w:val="22"/>
              </w:rPr>
              <w:t>DNase I</w:t>
            </w:r>
            <w:bookmarkEnd w:id="1876"/>
            <w:bookmarkEnd w:id="1877"/>
            <w:bookmarkEnd w:id="1878"/>
            <w:bookmarkEnd w:id="1879"/>
            <w:bookmarkEnd w:id="1880"/>
            <w:bookmarkEnd w:id="1881"/>
            <w:bookmarkEnd w:id="1882"/>
            <w:bookmarkEnd w:id="1883"/>
            <w:bookmarkEnd w:id="1884"/>
            <w:bookmarkEnd w:id="1885"/>
            <w:bookmarkEnd w:id="1886"/>
            <w:bookmarkEnd w:id="188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888" w:name="_Toc341038929"/>
            <w:bookmarkStart w:id="1889" w:name="_Toc341090295"/>
            <w:bookmarkStart w:id="1890" w:name="_Toc341625487"/>
            <w:bookmarkStart w:id="1891" w:name="_Toc341730449"/>
            <w:bookmarkStart w:id="1892" w:name="_Toc344887864"/>
            <w:bookmarkStart w:id="1893" w:name="_Toc346472893"/>
            <w:bookmarkStart w:id="1894" w:name="_Toc349400230"/>
            <w:bookmarkStart w:id="1895" w:name="_Toc356078900"/>
            <w:bookmarkStart w:id="1896" w:name="_Toc364081242"/>
            <w:bookmarkStart w:id="1897" w:name="_Toc364181308"/>
            <w:bookmarkStart w:id="1898" w:name="_Toc364587421"/>
            <w:bookmarkStart w:id="1899" w:name="_Toc370678478"/>
            <w:r w:rsidRPr="008E4087">
              <w:rPr>
                <w:rStyle w:val="Normal1"/>
                <w:b w:val="0"/>
                <w:szCs w:val="22"/>
              </w:rPr>
              <w:t>Promega</w:t>
            </w:r>
            <w:bookmarkEnd w:id="1888"/>
            <w:bookmarkEnd w:id="1889"/>
            <w:bookmarkEnd w:id="1890"/>
            <w:bookmarkEnd w:id="1891"/>
            <w:bookmarkEnd w:id="1892"/>
            <w:bookmarkEnd w:id="1893"/>
            <w:bookmarkEnd w:id="1894"/>
            <w:r>
              <w:rPr>
                <w:rStyle w:val="Normal1"/>
                <w:b w:val="0"/>
                <w:szCs w:val="22"/>
              </w:rPr>
              <w:t>, UK</w:t>
            </w:r>
            <w:bookmarkEnd w:id="1895"/>
            <w:bookmarkEnd w:id="1896"/>
            <w:bookmarkEnd w:id="1897"/>
            <w:bookmarkEnd w:id="1898"/>
            <w:bookmarkEnd w:id="1899"/>
          </w:p>
        </w:tc>
      </w:tr>
      <w:tr w:rsidR="006179E6" w:rsidRPr="0059373D" w:rsidTr="006179E6">
        <w:tc>
          <w:tcPr>
            <w:tcW w:w="5920" w:type="dxa"/>
            <w:vAlign w:val="center"/>
          </w:tcPr>
          <w:p w:rsidR="006179E6" w:rsidRPr="00DD7348" w:rsidRDefault="006179E6" w:rsidP="006179E6">
            <w:pPr>
              <w:pStyle w:val="Heading1"/>
              <w:spacing w:before="60" w:beforeAutospacing="0" w:after="60" w:afterAutospacing="0" w:line="240" w:lineRule="auto"/>
              <w:rPr>
                <w:rStyle w:val="Normal1"/>
                <w:b w:val="0"/>
                <w:szCs w:val="22"/>
              </w:rPr>
            </w:pPr>
            <w:bookmarkStart w:id="1900" w:name="_Toc356078901"/>
            <w:bookmarkStart w:id="1901" w:name="_Toc364081243"/>
            <w:bookmarkStart w:id="1902" w:name="_Toc364181309"/>
            <w:bookmarkStart w:id="1903" w:name="_Toc364587422"/>
            <w:bookmarkStart w:id="1904" w:name="_Toc370678479"/>
            <w:r w:rsidRPr="00DD7348">
              <w:rPr>
                <w:rStyle w:val="Normal1"/>
                <w:b w:val="0"/>
                <w:szCs w:val="23"/>
              </w:rPr>
              <w:lastRenderedPageBreak/>
              <w:t>DNA polymerase I</w:t>
            </w:r>
            <w:bookmarkEnd w:id="1900"/>
            <w:bookmarkEnd w:id="1901"/>
            <w:bookmarkEnd w:id="1902"/>
            <w:bookmarkEnd w:id="1903"/>
            <w:bookmarkEnd w:id="1904"/>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905" w:name="_Toc356078902"/>
            <w:bookmarkStart w:id="1906" w:name="_Toc364081244"/>
            <w:bookmarkStart w:id="1907" w:name="_Toc364181310"/>
            <w:bookmarkStart w:id="1908" w:name="_Toc364587423"/>
            <w:bookmarkStart w:id="1909" w:name="_Toc370678480"/>
            <w:r>
              <w:rPr>
                <w:rStyle w:val="Normal1"/>
                <w:b w:val="0"/>
                <w:szCs w:val="22"/>
              </w:rPr>
              <w:t>NEB, UK</w:t>
            </w:r>
            <w:bookmarkEnd w:id="1905"/>
            <w:bookmarkEnd w:id="1906"/>
            <w:bookmarkEnd w:id="1907"/>
            <w:bookmarkEnd w:id="1908"/>
            <w:bookmarkEnd w:id="190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910" w:name="_Toc341038932"/>
            <w:bookmarkStart w:id="1911" w:name="_Toc341090298"/>
            <w:bookmarkStart w:id="1912" w:name="_Toc341625490"/>
            <w:bookmarkStart w:id="1913" w:name="_Toc341730452"/>
            <w:bookmarkStart w:id="1914" w:name="_Toc344887867"/>
            <w:bookmarkStart w:id="1915" w:name="_Toc346472896"/>
            <w:bookmarkStart w:id="1916" w:name="_Toc349400233"/>
            <w:bookmarkStart w:id="1917" w:name="_Toc356078903"/>
            <w:bookmarkStart w:id="1918" w:name="_Toc364081245"/>
            <w:bookmarkStart w:id="1919" w:name="_Toc364181311"/>
            <w:bookmarkStart w:id="1920" w:name="_Toc364587424"/>
            <w:bookmarkStart w:id="1921" w:name="_Toc370678481"/>
            <w:r w:rsidRPr="008E4087">
              <w:rPr>
                <w:rStyle w:val="Normal1"/>
                <w:b w:val="0"/>
                <w:szCs w:val="22"/>
              </w:rPr>
              <w:t>dNTPs</w:t>
            </w:r>
            <w:bookmarkEnd w:id="1910"/>
            <w:bookmarkEnd w:id="1911"/>
            <w:bookmarkEnd w:id="1912"/>
            <w:bookmarkEnd w:id="1913"/>
            <w:bookmarkEnd w:id="1914"/>
            <w:bookmarkEnd w:id="1915"/>
            <w:bookmarkEnd w:id="1916"/>
            <w:bookmarkEnd w:id="1917"/>
            <w:bookmarkEnd w:id="1918"/>
            <w:bookmarkEnd w:id="1919"/>
            <w:bookmarkEnd w:id="1920"/>
            <w:bookmarkEnd w:id="192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922" w:name="_Toc341038933"/>
            <w:bookmarkStart w:id="1923" w:name="_Toc341090299"/>
            <w:bookmarkStart w:id="1924" w:name="_Toc341625491"/>
            <w:bookmarkStart w:id="1925" w:name="_Toc341730453"/>
            <w:bookmarkStart w:id="1926" w:name="_Toc344887868"/>
            <w:bookmarkStart w:id="1927" w:name="_Toc346472897"/>
            <w:bookmarkStart w:id="1928" w:name="_Toc349400234"/>
            <w:bookmarkStart w:id="1929" w:name="_Toc356078904"/>
            <w:bookmarkStart w:id="1930" w:name="_Toc364081246"/>
            <w:bookmarkStart w:id="1931" w:name="_Toc364181312"/>
            <w:bookmarkStart w:id="1932" w:name="_Toc364587425"/>
            <w:bookmarkStart w:id="1933" w:name="_Toc370678482"/>
            <w:r w:rsidRPr="008E4087">
              <w:rPr>
                <w:rStyle w:val="Normal1"/>
                <w:b w:val="0"/>
                <w:szCs w:val="22"/>
              </w:rPr>
              <w:t>Bioline, UK</w:t>
            </w:r>
            <w:bookmarkEnd w:id="1922"/>
            <w:bookmarkEnd w:id="1923"/>
            <w:bookmarkEnd w:id="1924"/>
            <w:bookmarkEnd w:id="1925"/>
            <w:bookmarkEnd w:id="1926"/>
            <w:bookmarkEnd w:id="1927"/>
            <w:bookmarkEnd w:id="1928"/>
            <w:bookmarkEnd w:id="1929"/>
            <w:bookmarkEnd w:id="1930"/>
            <w:bookmarkEnd w:id="1931"/>
            <w:bookmarkEnd w:id="1932"/>
            <w:bookmarkEnd w:id="193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934" w:name="_Toc341038934"/>
            <w:bookmarkStart w:id="1935" w:name="_Toc341090300"/>
            <w:bookmarkStart w:id="1936" w:name="_Toc341625492"/>
            <w:bookmarkStart w:id="1937" w:name="_Toc341730454"/>
            <w:bookmarkStart w:id="1938" w:name="_Toc344887869"/>
            <w:bookmarkStart w:id="1939" w:name="_Toc346472898"/>
            <w:bookmarkStart w:id="1940" w:name="_Toc349400235"/>
            <w:bookmarkStart w:id="1941" w:name="_Toc356078905"/>
            <w:bookmarkStart w:id="1942" w:name="_Toc364081247"/>
            <w:bookmarkStart w:id="1943" w:name="_Toc364181313"/>
            <w:bookmarkStart w:id="1944" w:name="_Toc364587426"/>
            <w:bookmarkStart w:id="1945" w:name="_Toc370678483"/>
            <w:r>
              <w:rPr>
                <w:rStyle w:val="Normal1"/>
                <w:b w:val="0"/>
                <w:szCs w:val="22"/>
              </w:rPr>
              <w:t>Dulbecco’s modified E</w:t>
            </w:r>
            <w:r w:rsidRPr="008E4087">
              <w:rPr>
                <w:rStyle w:val="Normal1"/>
                <w:b w:val="0"/>
                <w:szCs w:val="22"/>
              </w:rPr>
              <w:t xml:space="preserve">agle medium </w:t>
            </w:r>
            <w:bookmarkEnd w:id="1934"/>
            <w:bookmarkEnd w:id="1935"/>
            <w:bookmarkEnd w:id="1936"/>
            <w:bookmarkEnd w:id="1937"/>
            <w:r w:rsidRPr="008E4087">
              <w:rPr>
                <w:rStyle w:val="Normal1"/>
                <w:b w:val="0"/>
                <w:szCs w:val="22"/>
              </w:rPr>
              <w:t>(DMEM)</w:t>
            </w:r>
            <w:bookmarkEnd w:id="1938"/>
            <w:bookmarkEnd w:id="1939"/>
            <w:bookmarkEnd w:id="1940"/>
            <w:bookmarkEnd w:id="1941"/>
            <w:bookmarkEnd w:id="1942"/>
            <w:bookmarkEnd w:id="1943"/>
            <w:bookmarkEnd w:id="1944"/>
            <w:bookmarkEnd w:id="194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946" w:name="_Toc341038935"/>
            <w:bookmarkStart w:id="1947" w:name="_Toc341090301"/>
            <w:bookmarkStart w:id="1948" w:name="_Toc341625493"/>
            <w:bookmarkStart w:id="1949" w:name="_Toc341730455"/>
            <w:bookmarkStart w:id="1950" w:name="_Toc344887870"/>
            <w:bookmarkStart w:id="1951" w:name="_Toc346472899"/>
            <w:bookmarkStart w:id="1952" w:name="_Toc349400236"/>
            <w:bookmarkStart w:id="1953" w:name="_Toc356078906"/>
            <w:bookmarkStart w:id="1954" w:name="_Toc364081248"/>
            <w:bookmarkStart w:id="1955" w:name="_Toc364181314"/>
            <w:bookmarkStart w:id="1956" w:name="_Toc364587427"/>
            <w:bookmarkStart w:id="1957" w:name="_Toc370678484"/>
            <w:r w:rsidRPr="008E4087">
              <w:rPr>
                <w:rStyle w:val="Normal1"/>
                <w:b w:val="0"/>
                <w:szCs w:val="22"/>
              </w:rPr>
              <w:t>PAA, UK</w:t>
            </w:r>
            <w:bookmarkEnd w:id="1946"/>
            <w:bookmarkEnd w:id="1947"/>
            <w:bookmarkEnd w:id="1948"/>
            <w:bookmarkEnd w:id="1949"/>
            <w:bookmarkEnd w:id="1950"/>
            <w:bookmarkEnd w:id="1951"/>
            <w:bookmarkEnd w:id="1952"/>
            <w:bookmarkEnd w:id="1953"/>
            <w:bookmarkEnd w:id="1954"/>
            <w:bookmarkEnd w:id="1955"/>
            <w:bookmarkEnd w:id="1956"/>
            <w:bookmarkEnd w:id="195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958" w:name="_Toc341038938"/>
            <w:bookmarkStart w:id="1959" w:name="_Toc341090304"/>
            <w:bookmarkStart w:id="1960" w:name="_Toc341625496"/>
            <w:bookmarkStart w:id="1961" w:name="_Toc341730458"/>
            <w:bookmarkStart w:id="1962" w:name="_Toc344887873"/>
            <w:bookmarkStart w:id="1963" w:name="_Toc346472902"/>
            <w:bookmarkStart w:id="1964" w:name="_Toc349400239"/>
            <w:bookmarkStart w:id="1965" w:name="_Toc356078907"/>
            <w:bookmarkStart w:id="1966" w:name="_Toc364081249"/>
            <w:bookmarkStart w:id="1967" w:name="_Toc364181315"/>
            <w:bookmarkStart w:id="1968" w:name="_Toc364587428"/>
            <w:bookmarkStart w:id="1969" w:name="_Toc370678485"/>
            <w:r w:rsidRPr="008E4087">
              <w:rPr>
                <w:rStyle w:val="Normal1"/>
                <w:b w:val="0"/>
                <w:szCs w:val="22"/>
              </w:rPr>
              <w:t>Ethanol</w:t>
            </w:r>
            <w:bookmarkEnd w:id="1958"/>
            <w:bookmarkEnd w:id="1959"/>
            <w:bookmarkEnd w:id="1960"/>
            <w:bookmarkEnd w:id="1961"/>
            <w:bookmarkEnd w:id="1962"/>
            <w:bookmarkEnd w:id="1963"/>
            <w:bookmarkEnd w:id="1964"/>
            <w:bookmarkEnd w:id="1965"/>
            <w:bookmarkEnd w:id="1966"/>
            <w:bookmarkEnd w:id="1967"/>
            <w:bookmarkEnd w:id="1968"/>
            <w:bookmarkEnd w:id="196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970" w:name="_Toc341038939"/>
            <w:bookmarkStart w:id="1971" w:name="_Toc341090305"/>
            <w:bookmarkStart w:id="1972" w:name="_Toc341625497"/>
            <w:bookmarkStart w:id="1973" w:name="_Toc341730459"/>
            <w:bookmarkStart w:id="1974" w:name="_Toc344887874"/>
            <w:bookmarkStart w:id="1975" w:name="_Toc346472903"/>
            <w:bookmarkStart w:id="1976" w:name="_Toc349400240"/>
            <w:bookmarkStart w:id="1977" w:name="_Toc356078908"/>
            <w:bookmarkStart w:id="1978" w:name="_Toc364081250"/>
            <w:bookmarkStart w:id="1979" w:name="_Toc364181316"/>
            <w:bookmarkStart w:id="1980" w:name="_Toc364587429"/>
            <w:bookmarkStart w:id="1981" w:name="_Toc370678486"/>
            <w:r w:rsidRPr="008E4087">
              <w:rPr>
                <w:rStyle w:val="Normal1"/>
                <w:b w:val="0"/>
                <w:szCs w:val="22"/>
              </w:rPr>
              <w:t>Fisher Scientific, UK</w:t>
            </w:r>
            <w:bookmarkEnd w:id="1970"/>
            <w:bookmarkEnd w:id="1971"/>
            <w:bookmarkEnd w:id="1972"/>
            <w:bookmarkEnd w:id="1973"/>
            <w:bookmarkEnd w:id="1974"/>
            <w:bookmarkEnd w:id="1975"/>
            <w:bookmarkEnd w:id="1976"/>
            <w:bookmarkEnd w:id="1977"/>
            <w:bookmarkEnd w:id="1978"/>
            <w:bookmarkEnd w:id="1979"/>
            <w:bookmarkEnd w:id="1980"/>
            <w:bookmarkEnd w:id="198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982" w:name="_Toc341038940"/>
            <w:bookmarkStart w:id="1983" w:name="_Toc341090306"/>
            <w:bookmarkStart w:id="1984" w:name="_Toc341625498"/>
            <w:bookmarkStart w:id="1985" w:name="_Toc341730460"/>
            <w:bookmarkStart w:id="1986" w:name="_Toc344887875"/>
            <w:bookmarkStart w:id="1987" w:name="_Toc346472904"/>
            <w:bookmarkStart w:id="1988" w:name="_Toc349400241"/>
            <w:bookmarkStart w:id="1989" w:name="_Toc356078909"/>
            <w:bookmarkStart w:id="1990" w:name="_Toc364081251"/>
            <w:bookmarkStart w:id="1991" w:name="_Toc364181317"/>
            <w:bookmarkStart w:id="1992" w:name="_Toc364587430"/>
            <w:bookmarkStart w:id="1993" w:name="_Toc370678487"/>
            <w:r w:rsidRPr="008E4087">
              <w:rPr>
                <w:rStyle w:val="Normal1"/>
                <w:b w:val="0"/>
                <w:szCs w:val="22"/>
              </w:rPr>
              <w:t>Ethidium bromide</w:t>
            </w:r>
            <w:bookmarkEnd w:id="1982"/>
            <w:bookmarkEnd w:id="1983"/>
            <w:bookmarkEnd w:id="1984"/>
            <w:bookmarkEnd w:id="1985"/>
            <w:bookmarkEnd w:id="1986"/>
            <w:bookmarkEnd w:id="1987"/>
            <w:bookmarkEnd w:id="1988"/>
            <w:bookmarkEnd w:id="1989"/>
            <w:bookmarkEnd w:id="1990"/>
            <w:bookmarkEnd w:id="1991"/>
            <w:bookmarkEnd w:id="1992"/>
            <w:bookmarkEnd w:id="199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1994" w:name="_Toc341038941"/>
            <w:bookmarkStart w:id="1995" w:name="_Toc341090307"/>
            <w:bookmarkStart w:id="1996" w:name="_Toc341625499"/>
            <w:bookmarkStart w:id="1997" w:name="_Toc341730461"/>
            <w:bookmarkStart w:id="1998" w:name="_Toc344887876"/>
            <w:bookmarkStart w:id="1999" w:name="_Toc346472905"/>
            <w:bookmarkStart w:id="2000" w:name="_Toc349400242"/>
            <w:bookmarkStart w:id="2001" w:name="_Toc356078910"/>
            <w:bookmarkStart w:id="2002" w:name="_Toc364081252"/>
            <w:bookmarkStart w:id="2003" w:name="_Toc364181318"/>
            <w:bookmarkStart w:id="2004" w:name="_Toc364587431"/>
            <w:bookmarkStart w:id="2005" w:name="_Toc370678488"/>
            <w:r w:rsidRPr="008E4087">
              <w:rPr>
                <w:rStyle w:val="Normal1"/>
                <w:b w:val="0"/>
                <w:szCs w:val="22"/>
              </w:rPr>
              <w:t>Invitrogen, UK</w:t>
            </w:r>
            <w:bookmarkEnd w:id="1994"/>
            <w:bookmarkEnd w:id="1995"/>
            <w:bookmarkEnd w:id="1996"/>
            <w:bookmarkEnd w:id="1997"/>
            <w:bookmarkEnd w:id="1998"/>
            <w:bookmarkEnd w:id="1999"/>
            <w:bookmarkEnd w:id="2000"/>
            <w:bookmarkEnd w:id="2001"/>
            <w:bookmarkEnd w:id="2002"/>
            <w:bookmarkEnd w:id="2003"/>
            <w:bookmarkEnd w:id="2004"/>
            <w:bookmarkEnd w:id="200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006" w:name="_Toc341038942"/>
            <w:bookmarkStart w:id="2007" w:name="_Toc341090308"/>
            <w:bookmarkStart w:id="2008" w:name="_Toc341625500"/>
            <w:bookmarkStart w:id="2009" w:name="_Toc341730462"/>
            <w:bookmarkStart w:id="2010" w:name="_Toc344887877"/>
            <w:bookmarkStart w:id="2011" w:name="_Toc346472906"/>
            <w:bookmarkStart w:id="2012" w:name="_Toc349400243"/>
            <w:bookmarkStart w:id="2013" w:name="_Toc356078911"/>
            <w:bookmarkStart w:id="2014" w:name="_Toc364081253"/>
            <w:bookmarkStart w:id="2015" w:name="_Toc364181319"/>
            <w:bookmarkStart w:id="2016" w:name="_Toc364587432"/>
            <w:bookmarkStart w:id="2017" w:name="_Toc370678489"/>
            <w:r w:rsidRPr="008E4087">
              <w:rPr>
                <w:rStyle w:val="Normal1"/>
                <w:b w:val="0"/>
                <w:szCs w:val="22"/>
              </w:rPr>
              <w:t xml:space="preserve">Foetal bovine serum </w:t>
            </w:r>
            <w:bookmarkEnd w:id="2006"/>
            <w:bookmarkEnd w:id="2007"/>
            <w:bookmarkEnd w:id="2008"/>
            <w:bookmarkEnd w:id="2009"/>
            <w:r w:rsidRPr="008E4087">
              <w:rPr>
                <w:rStyle w:val="Normal1"/>
                <w:b w:val="0"/>
                <w:szCs w:val="22"/>
              </w:rPr>
              <w:t>(FBS)</w:t>
            </w:r>
            <w:bookmarkEnd w:id="2010"/>
            <w:bookmarkEnd w:id="2011"/>
            <w:bookmarkEnd w:id="2012"/>
            <w:bookmarkEnd w:id="2013"/>
            <w:bookmarkEnd w:id="2014"/>
            <w:bookmarkEnd w:id="2015"/>
            <w:bookmarkEnd w:id="2016"/>
            <w:bookmarkEnd w:id="201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018" w:name="_Toc341038943"/>
            <w:bookmarkStart w:id="2019" w:name="_Toc341090309"/>
            <w:bookmarkStart w:id="2020" w:name="_Toc341625501"/>
            <w:bookmarkStart w:id="2021" w:name="_Toc341730463"/>
            <w:bookmarkStart w:id="2022" w:name="_Toc344887878"/>
            <w:bookmarkStart w:id="2023" w:name="_Toc346472907"/>
            <w:bookmarkStart w:id="2024" w:name="_Toc349400244"/>
            <w:bookmarkStart w:id="2025" w:name="_Toc356078912"/>
            <w:bookmarkStart w:id="2026" w:name="_Toc364081254"/>
            <w:bookmarkStart w:id="2027" w:name="_Toc364181320"/>
            <w:bookmarkStart w:id="2028" w:name="_Toc364587433"/>
            <w:bookmarkStart w:id="2029" w:name="_Toc370678490"/>
            <w:r w:rsidRPr="008E4087">
              <w:rPr>
                <w:rStyle w:val="Normal1"/>
                <w:b w:val="0"/>
                <w:szCs w:val="22"/>
              </w:rPr>
              <w:t>PAA, UK</w:t>
            </w:r>
            <w:bookmarkEnd w:id="2018"/>
            <w:bookmarkEnd w:id="2019"/>
            <w:bookmarkEnd w:id="2020"/>
            <w:bookmarkEnd w:id="2021"/>
            <w:bookmarkEnd w:id="2022"/>
            <w:bookmarkEnd w:id="2023"/>
            <w:bookmarkEnd w:id="2024"/>
            <w:bookmarkEnd w:id="2025"/>
            <w:bookmarkEnd w:id="2026"/>
            <w:bookmarkEnd w:id="2027"/>
            <w:bookmarkEnd w:id="2028"/>
            <w:bookmarkEnd w:id="202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030" w:name="_Toc341038944"/>
            <w:bookmarkStart w:id="2031" w:name="_Toc341090310"/>
            <w:bookmarkStart w:id="2032" w:name="_Toc341625502"/>
            <w:bookmarkStart w:id="2033" w:name="_Toc341730464"/>
            <w:bookmarkStart w:id="2034" w:name="_Toc344887879"/>
            <w:bookmarkStart w:id="2035" w:name="_Toc346472908"/>
            <w:bookmarkStart w:id="2036" w:name="_Toc349400245"/>
            <w:bookmarkStart w:id="2037" w:name="_Toc356078913"/>
            <w:bookmarkStart w:id="2038" w:name="_Toc364081255"/>
            <w:bookmarkStart w:id="2039" w:name="_Toc364181321"/>
            <w:bookmarkStart w:id="2040" w:name="_Toc364587434"/>
            <w:bookmarkStart w:id="2041" w:name="_Toc370678491"/>
            <w:r w:rsidRPr="008E4087">
              <w:rPr>
                <w:rStyle w:val="Normal1"/>
                <w:b w:val="0"/>
                <w:szCs w:val="22"/>
              </w:rPr>
              <w:t>GDNF ELISA kit</w:t>
            </w:r>
            <w:bookmarkEnd w:id="2030"/>
            <w:bookmarkEnd w:id="2031"/>
            <w:bookmarkEnd w:id="2032"/>
            <w:bookmarkEnd w:id="2033"/>
            <w:bookmarkEnd w:id="2034"/>
            <w:bookmarkEnd w:id="2035"/>
            <w:bookmarkEnd w:id="2036"/>
            <w:bookmarkEnd w:id="2037"/>
            <w:bookmarkEnd w:id="2038"/>
            <w:bookmarkEnd w:id="2039"/>
            <w:bookmarkEnd w:id="2040"/>
            <w:bookmarkEnd w:id="204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042" w:name="_Toc341038945"/>
            <w:bookmarkStart w:id="2043" w:name="_Toc341090311"/>
            <w:bookmarkStart w:id="2044" w:name="_Toc341625503"/>
            <w:bookmarkStart w:id="2045" w:name="_Toc341730465"/>
            <w:bookmarkStart w:id="2046" w:name="_Toc344887880"/>
            <w:bookmarkStart w:id="2047" w:name="_Toc346472909"/>
            <w:bookmarkStart w:id="2048" w:name="_Toc349400246"/>
            <w:bookmarkStart w:id="2049" w:name="_Toc356078914"/>
            <w:bookmarkStart w:id="2050" w:name="_Toc364081256"/>
            <w:bookmarkStart w:id="2051" w:name="_Toc364181322"/>
            <w:bookmarkStart w:id="2052" w:name="_Toc364587435"/>
            <w:bookmarkStart w:id="2053" w:name="_Toc370678492"/>
            <w:r w:rsidRPr="008E4087">
              <w:rPr>
                <w:rStyle w:val="Normal1"/>
                <w:b w:val="0"/>
                <w:szCs w:val="22"/>
              </w:rPr>
              <w:t>Promega, UK</w:t>
            </w:r>
            <w:bookmarkEnd w:id="2042"/>
            <w:bookmarkEnd w:id="2043"/>
            <w:bookmarkEnd w:id="2044"/>
            <w:bookmarkEnd w:id="2045"/>
            <w:bookmarkEnd w:id="2046"/>
            <w:bookmarkEnd w:id="2047"/>
            <w:bookmarkEnd w:id="2048"/>
            <w:bookmarkEnd w:id="2049"/>
            <w:bookmarkEnd w:id="2050"/>
            <w:bookmarkEnd w:id="2051"/>
            <w:bookmarkEnd w:id="2052"/>
            <w:bookmarkEnd w:id="205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054" w:name="_Toc341038946"/>
            <w:bookmarkStart w:id="2055" w:name="_Toc341090312"/>
            <w:bookmarkStart w:id="2056" w:name="_Toc341625504"/>
            <w:bookmarkStart w:id="2057" w:name="_Toc341730466"/>
            <w:bookmarkStart w:id="2058" w:name="_Toc344887881"/>
            <w:bookmarkStart w:id="2059" w:name="_Toc346472910"/>
            <w:bookmarkStart w:id="2060" w:name="_Toc349400247"/>
            <w:bookmarkStart w:id="2061" w:name="_Toc356078915"/>
            <w:bookmarkStart w:id="2062" w:name="_Toc364081257"/>
            <w:bookmarkStart w:id="2063" w:name="_Toc364181323"/>
            <w:bookmarkStart w:id="2064" w:name="_Toc364587436"/>
            <w:bookmarkStart w:id="2065" w:name="_Toc370678493"/>
            <w:r w:rsidRPr="008E4087">
              <w:rPr>
                <w:rStyle w:val="Normal1"/>
                <w:b w:val="0"/>
                <w:szCs w:val="22"/>
              </w:rPr>
              <w:t>Gel loading dye</w:t>
            </w:r>
            <w:bookmarkEnd w:id="2054"/>
            <w:bookmarkEnd w:id="2055"/>
            <w:bookmarkEnd w:id="2056"/>
            <w:bookmarkEnd w:id="2057"/>
            <w:bookmarkEnd w:id="2058"/>
            <w:bookmarkEnd w:id="2059"/>
            <w:bookmarkEnd w:id="2060"/>
            <w:bookmarkEnd w:id="2061"/>
            <w:bookmarkEnd w:id="2062"/>
            <w:bookmarkEnd w:id="2063"/>
            <w:bookmarkEnd w:id="2064"/>
            <w:bookmarkEnd w:id="206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066" w:name="_Toc341038947"/>
            <w:bookmarkStart w:id="2067" w:name="_Toc341090313"/>
            <w:bookmarkStart w:id="2068" w:name="_Toc341625505"/>
            <w:bookmarkStart w:id="2069" w:name="_Toc341730467"/>
            <w:bookmarkStart w:id="2070" w:name="_Toc344887882"/>
            <w:bookmarkStart w:id="2071" w:name="_Toc346472911"/>
            <w:bookmarkStart w:id="2072" w:name="_Toc349400248"/>
            <w:bookmarkStart w:id="2073" w:name="_Toc356078916"/>
            <w:bookmarkStart w:id="2074" w:name="_Toc364081258"/>
            <w:bookmarkStart w:id="2075" w:name="_Toc364181324"/>
            <w:bookmarkStart w:id="2076" w:name="_Toc364587437"/>
            <w:bookmarkStart w:id="2077" w:name="_Toc370678494"/>
            <w:r w:rsidRPr="008E4087">
              <w:rPr>
                <w:rStyle w:val="Normal1"/>
                <w:b w:val="0"/>
                <w:szCs w:val="22"/>
              </w:rPr>
              <w:t>NEB, UK</w:t>
            </w:r>
            <w:bookmarkEnd w:id="2066"/>
            <w:bookmarkEnd w:id="2067"/>
            <w:bookmarkEnd w:id="2068"/>
            <w:bookmarkEnd w:id="2069"/>
            <w:bookmarkEnd w:id="2070"/>
            <w:bookmarkEnd w:id="2071"/>
            <w:bookmarkEnd w:id="2072"/>
            <w:bookmarkEnd w:id="2073"/>
            <w:bookmarkEnd w:id="2074"/>
            <w:bookmarkEnd w:id="2075"/>
            <w:bookmarkEnd w:id="2076"/>
            <w:bookmarkEnd w:id="207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078" w:name="_Toc341038948"/>
            <w:bookmarkStart w:id="2079" w:name="_Toc341090314"/>
            <w:bookmarkStart w:id="2080" w:name="_Toc341625506"/>
            <w:bookmarkStart w:id="2081" w:name="_Toc341730468"/>
            <w:bookmarkStart w:id="2082" w:name="_Toc344887883"/>
            <w:bookmarkStart w:id="2083" w:name="_Toc346472912"/>
            <w:bookmarkStart w:id="2084" w:name="_Toc349400249"/>
            <w:bookmarkStart w:id="2085" w:name="_Toc356078917"/>
            <w:bookmarkStart w:id="2086" w:name="_Toc364081259"/>
            <w:bookmarkStart w:id="2087" w:name="_Toc364181325"/>
            <w:bookmarkStart w:id="2088" w:name="_Toc364587438"/>
            <w:bookmarkStart w:id="2089" w:name="_Toc370678495"/>
            <w:r w:rsidRPr="008E4087">
              <w:rPr>
                <w:rStyle w:val="Normal1"/>
                <w:b w:val="0"/>
                <w:szCs w:val="22"/>
              </w:rPr>
              <w:t>Glacial acetic acid</w:t>
            </w:r>
            <w:bookmarkEnd w:id="2078"/>
            <w:bookmarkEnd w:id="2079"/>
            <w:bookmarkEnd w:id="2080"/>
            <w:bookmarkEnd w:id="2081"/>
            <w:bookmarkEnd w:id="2082"/>
            <w:bookmarkEnd w:id="2083"/>
            <w:bookmarkEnd w:id="2084"/>
            <w:bookmarkEnd w:id="2085"/>
            <w:bookmarkEnd w:id="2086"/>
            <w:bookmarkEnd w:id="2087"/>
            <w:bookmarkEnd w:id="2088"/>
            <w:bookmarkEnd w:id="208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090" w:name="_Toc341038949"/>
            <w:bookmarkStart w:id="2091" w:name="_Toc341090315"/>
            <w:bookmarkStart w:id="2092" w:name="_Toc341625507"/>
            <w:bookmarkStart w:id="2093" w:name="_Toc341730469"/>
            <w:bookmarkStart w:id="2094" w:name="_Toc344887884"/>
            <w:bookmarkStart w:id="2095" w:name="_Toc346472913"/>
            <w:bookmarkStart w:id="2096" w:name="_Toc349400250"/>
            <w:bookmarkStart w:id="2097" w:name="_Toc356078918"/>
            <w:bookmarkStart w:id="2098" w:name="_Toc364081260"/>
            <w:bookmarkStart w:id="2099" w:name="_Toc364181326"/>
            <w:bookmarkStart w:id="2100" w:name="_Toc364587439"/>
            <w:bookmarkStart w:id="2101" w:name="_Toc370678496"/>
            <w:r w:rsidRPr="008E4087">
              <w:rPr>
                <w:rStyle w:val="Normal1"/>
                <w:b w:val="0"/>
                <w:szCs w:val="22"/>
              </w:rPr>
              <w:t>Sigma Aldrich, UK</w:t>
            </w:r>
            <w:bookmarkEnd w:id="2090"/>
            <w:bookmarkEnd w:id="2091"/>
            <w:bookmarkEnd w:id="2092"/>
            <w:bookmarkEnd w:id="2093"/>
            <w:bookmarkEnd w:id="2094"/>
            <w:bookmarkEnd w:id="2095"/>
            <w:bookmarkEnd w:id="2096"/>
            <w:bookmarkEnd w:id="2097"/>
            <w:bookmarkEnd w:id="2098"/>
            <w:bookmarkEnd w:id="2099"/>
            <w:bookmarkEnd w:id="2100"/>
            <w:bookmarkEnd w:id="210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102" w:name="_Toc341038950"/>
            <w:bookmarkStart w:id="2103" w:name="_Toc341090316"/>
            <w:bookmarkStart w:id="2104" w:name="_Toc341625508"/>
            <w:bookmarkStart w:id="2105" w:name="_Toc341730470"/>
            <w:bookmarkStart w:id="2106" w:name="_Toc344887885"/>
            <w:bookmarkStart w:id="2107" w:name="_Toc346472914"/>
            <w:bookmarkStart w:id="2108" w:name="_Toc349400251"/>
            <w:bookmarkStart w:id="2109" w:name="_Toc356078919"/>
            <w:bookmarkStart w:id="2110" w:name="_Toc364081261"/>
            <w:bookmarkStart w:id="2111" w:name="_Toc364181327"/>
            <w:bookmarkStart w:id="2112" w:name="_Toc364587440"/>
            <w:bookmarkStart w:id="2113" w:name="_Toc370678497"/>
            <w:r w:rsidRPr="008E4087">
              <w:rPr>
                <w:rStyle w:val="Normal1"/>
                <w:b w:val="0"/>
                <w:szCs w:val="22"/>
              </w:rPr>
              <w:t>GlutaMax</w:t>
            </w:r>
            <w:bookmarkEnd w:id="2102"/>
            <w:bookmarkEnd w:id="2103"/>
            <w:bookmarkEnd w:id="2104"/>
            <w:bookmarkEnd w:id="2105"/>
            <w:bookmarkEnd w:id="2106"/>
            <w:bookmarkEnd w:id="2107"/>
            <w:bookmarkEnd w:id="2108"/>
            <w:bookmarkEnd w:id="2109"/>
            <w:bookmarkEnd w:id="2110"/>
            <w:bookmarkEnd w:id="2111"/>
            <w:bookmarkEnd w:id="2112"/>
            <w:bookmarkEnd w:id="211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114" w:name="_Toc341038951"/>
            <w:bookmarkStart w:id="2115" w:name="_Toc341090317"/>
            <w:bookmarkStart w:id="2116" w:name="_Toc341625509"/>
            <w:bookmarkStart w:id="2117" w:name="_Toc341730471"/>
            <w:bookmarkStart w:id="2118" w:name="_Toc344887886"/>
            <w:bookmarkStart w:id="2119" w:name="_Toc346472915"/>
            <w:bookmarkStart w:id="2120" w:name="_Toc349400252"/>
            <w:bookmarkStart w:id="2121" w:name="_Toc356078920"/>
            <w:bookmarkStart w:id="2122" w:name="_Toc364081262"/>
            <w:bookmarkStart w:id="2123" w:name="_Toc364181328"/>
            <w:bookmarkStart w:id="2124" w:name="_Toc364587441"/>
            <w:bookmarkStart w:id="2125" w:name="_Toc370678498"/>
            <w:r w:rsidRPr="008E4087">
              <w:rPr>
                <w:rStyle w:val="Normal1"/>
                <w:b w:val="0"/>
                <w:szCs w:val="22"/>
              </w:rPr>
              <w:t>Invitrogen, UK</w:t>
            </w:r>
            <w:bookmarkEnd w:id="2114"/>
            <w:bookmarkEnd w:id="2115"/>
            <w:bookmarkEnd w:id="2116"/>
            <w:bookmarkEnd w:id="2117"/>
            <w:bookmarkEnd w:id="2118"/>
            <w:bookmarkEnd w:id="2119"/>
            <w:bookmarkEnd w:id="2120"/>
            <w:bookmarkEnd w:id="2121"/>
            <w:bookmarkEnd w:id="2122"/>
            <w:bookmarkEnd w:id="2123"/>
            <w:bookmarkEnd w:id="2124"/>
            <w:bookmarkEnd w:id="212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126" w:name="_Toc341038952"/>
            <w:bookmarkStart w:id="2127" w:name="_Toc341090318"/>
            <w:bookmarkStart w:id="2128" w:name="_Toc341625510"/>
            <w:bookmarkStart w:id="2129" w:name="_Toc341730472"/>
            <w:bookmarkStart w:id="2130" w:name="_Toc344887887"/>
            <w:bookmarkStart w:id="2131" w:name="_Toc346472916"/>
            <w:bookmarkStart w:id="2132" w:name="_Toc349400253"/>
            <w:bookmarkStart w:id="2133" w:name="_Toc356078921"/>
            <w:bookmarkStart w:id="2134" w:name="_Toc364081263"/>
            <w:bookmarkStart w:id="2135" w:name="_Toc364181329"/>
            <w:bookmarkStart w:id="2136" w:name="_Toc364587442"/>
            <w:bookmarkStart w:id="2137" w:name="_Toc370678499"/>
            <w:r w:rsidRPr="008E4087">
              <w:rPr>
                <w:rStyle w:val="Normal1"/>
                <w:b w:val="0"/>
                <w:szCs w:val="22"/>
              </w:rPr>
              <w:t>Glycerol</w:t>
            </w:r>
            <w:bookmarkEnd w:id="2126"/>
            <w:bookmarkEnd w:id="2127"/>
            <w:bookmarkEnd w:id="2128"/>
            <w:bookmarkEnd w:id="2129"/>
            <w:bookmarkEnd w:id="2130"/>
            <w:bookmarkEnd w:id="2131"/>
            <w:bookmarkEnd w:id="2132"/>
            <w:bookmarkEnd w:id="2133"/>
            <w:bookmarkEnd w:id="2134"/>
            <w:bookmarkEnd w:id="2135"/>
            <w:bookmarkEnd w:id="2136"/>
            <w:bookmarkEnd w:id="213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138" w:name="_Toc341038953"/>
            <w:bookmarkStart w:id="2139" w:name="_Toc341090319"/>
            <w:bookmarkStart w:id="2140" w:name="_Toc341625511"/>
            <w:bookmarkStart w:id="2141" w:name="_Toc341730473"/>
            <w:bookmarkStart w:id="2142" w:name="_Toc344887888"/>
            <w:bookmarkStart w:id="2143" w:name="_Toc346472917"/>
            <w:bookmarkStart w:id="2144" w:name="_Toc349400254"/>
            <w:bookmarkStart w:id="2145" w:name="_Toc356078922"/>
            <w:bookmarkStart w:id="2146" w:name="_Toc364081264"/>
            <w:bookmarkStart w:id="2147" w:name="_Toc364181330"/>
            <w:bookmarkStart w:id="2148" w:name="_Toc364587443"/>
            <w:bookmarkStart w:id="2149" w:name="_Toc370678500"/>
            <w:r w:rsidRPr="008E4087">
              <w:rPr>
                <w:rStyle w:val="Normal1"/>
                <w:b w:val="0"/>
                <w:szCs w:val="22"/>
              </w:rPr>
              <w:t>Sigma Aldrich, UK</w:t>
            </w:r>
            <w:bookmarkEnd w:id="2138"/>
            <w:bookmarkEnd w:id="2139"/>
            <w:bookmarkEnd w:id="2140"/>
            <w:bookmarkEnd w:id="2141"/>
            <w:bookmarkEnd w:id="2142"/>
            <w:bookmarkEnd w:id="2143"/>
            <w:bookmarkEnd w:id="2144"/>
            <w:bookmarkEnd w:id="2145"/>
            <w:bookmarkEnd w:id="2146"/>
            <w:bookmarkEnd w:id="2147"/>
            <w:bookmarkEnd w:id="2148"/>
            <w:bookmarkEnd w:id="214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150" w:name="_Toc341038954"/>
            <w:bookmarkStart w:id="2151" w:name="_Toc341090320"/>
            <w:bookmarkStart w:id="2152" w:name="_Toc341625512"/>
            <w:bookmarkStart w:id="2153" w:name="_Toc341730474"/>
            <w:bookmarkStart w:id="2154" w:name="_Toc344887889"/>
            <w:bookmarkStart w:id="2155" w:name="_Toc346472918"/>
            <w:bookmarkStart w:id="2156" w:name="_Toc349400255"/>
            <w:bookmarkStart w:id="2157" w:name="_Toc356078923"/>
            <w:bookmarkStart w:id="2158" w:name="_Toc364081265"/>
            <w:bookmarkStart w:id="2159" w:name="_Toc364181331"/>
            <w:bookmarkStart w:id="2160" w:name="_Toc364587444"/>
            <w:bookmarkStart w:id="2161" w:name="_Toc370678501"/>
            <w:r w:rsidRPr="008E4087">
              <w:rPr>
                <w:rStyle w:val="Normal1"/>
                <w:b w:val="0"/>
                <w:szCs w:val="22"/>
              </w:rPr>
              <w:t>Glycine</w:t>
            </w:r>
            <w:bookmarkEnd w:id="2150"/>
            <w:bookmarkEnd w:id="2151"/>
            <w:bookmarkEnd w:id="2152"/>
            <w:bookmarkEnd w:id="2153"/>
            <w:bookmarkEnd w:id="2154"/>
            <w:bookmarkEnd w:id="2155"/>
            <w:bookmarkEnd w:id="2156"/>
            <w:bookmarkEnd w:id="2157"/>
            <w:bookmarkEnd w:id="2158"/>
            <w:bookmarkEnd w:id="2159"/>
            <w:bookmarkEnd w:id="2160"/>
            <w:bookmarkEnd w:id="216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162" w:name="_Toc341038955"/>
            <w:bookmarkStart w:id="2163" w:name="_Toc341090321"/>
            <w:bookmarkStart w:id="2164" w:name="_Toc341625513"/>
            <w:bookmarkStart w:id="2165" w:name="_Toc341730475"/>
            <w:bookmarkStart w:id="2166" w:name="_Toc344887890"/>
            <w:bookmarkStart w:id="2167" w:name="_Toc346472919"/>
            <w:bookmarkStart w:id="2168" w:name="_Toc349400256"/>
            <w:bookmarkStart w:id="2169" w:name="_Toc356078924"/>
            <w:bookmarkStart w:id="2170" w:name="_Toc364081266"/>
            <w:bookmarkStart w:id="2171" w:name="_Toc364181332"/>
            <w:bookmarkStart w:id="2172" w:name="_Toc364587445"/>
            <w:bookmarkStart w:id="2173" w:name="_Toc370678502"/>
            <w:r w:rsidRPr="008E4087">
              <w:rPr>
                <w:rStyle w:val="Normal1"/>
                <w:b w:val="0"/>
                <w:szCs w:val="22"/>
              </w:rPr>
              <w:t>Sigma Aldrich, UK</w:t>
            </w:r>
            <w:bookmarkEnd w:id="2162"/>
            <w:bookmarkEnd w:id="2163"/>
            <w:bookmarkEnd w:id="2164"/>
            <w:bookmarkEnd w:id="2165"/>
            <w:bookmarkEnd w:id="2166"/>
            <w:bookmarkEnd w:id="2167"/>
            <w:bookmarkEnd w:id="2168"/>
            <w:bookmarkEnd w:id="2169"/>
            <w:bookmarkEnd w:id="2170"/>
            <w:bookmarkEnd w:id="2171"/>
            <w:bookmarkEnd w:id="2172"/>
            <w:bookmarkEnd w:id="217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174" w:name="_Toc341038956"/>
            <w:bookmarkStart w:id="2175" w:name="_Toc341090322"/>
            <w:bookmarkStart w:id="2176" w:name="_Toc341625514"/>
            <w:bookmarkStart w:id="2177" w:name="_Toc341730476"/>
            <w:bookmarkStart w:id="2178" w:name="_Toc344887891"/>
            <w:bookmarkStart w:id="2179" w:name="_Toc346472920"/>
            <w:bookmarkStart w:id="2180" w:name="_Toc349400257"/>
            <w:bookmarkStart w:id="2181" w:name="_Toc356078925"/>
            <w:bookmarkStart w:id="2182" w:name="_Toc364081267"/>
            <w:bookmarkStart w:id="2183" w:name="_Toc364181333"/>
            <w:bookmarkStart w:id="2184" w:name="_Toc364587446"/>
            <w:bookmarkStart w:id="2185" w:name="_Toc370678503"/>
            <w:r w:rsidRPr="008E4087">
              <w:rPr>
                <w:rStyle w:val="Normal1"/>
                <w:b w:val="0"/>
                <w:szCs w:val="22"/>
              </w:rPr>
              <w:t xml:space="preserve">Hank’s balanced salt solution </w:t>
            </w:r>
            <w:bookmarkEnd w:id="2174"/>
            <w:bookmarkEnd w:id="2175"/>
            <w:bookmarkEnd w:id="2176"/>
            <w:bookmarkEnd w:id="2177"/>
            <w:r w:rsidRPr="008E4087">
              <w:rPr>
                <w:rStyle w:val="Normal1"/>
                <w:b w:val="0"/>
                <w:szCs w:val="22"/>
              </w:rPr>
              <w:t>(HBSS)</w:t>
            </w:r>
            <w:bookmarkEnd w:id="2178"/>
            <w:bookmarkEnd w:id="2179"/>
            <w:bookmarkEnd w:id="2180"/>
            <w:bookmarkEnd w:id="2181"/>
            <w:bookmarkEnd w:id="2182"/>
            <w:bookmarkEnd w:id="2183"/>
            <w:bookmarkEnd w:id="2184"/>
            <w:bookmarkEnd w:id="218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186" w:name="_Toc341038957"/>
            <w:bookmarkStart w:id="2187" w:name="_Toc341090323"/>
            <w:bookmarkStart w:id="2188" w:name="_Toc341625515"/>
            <w:bookmarkStart w:id="2189" w:name="_Toc341730477"/>
            <w:bookmarkStart w:id="2190" w:name="_Toc344887892"/>
            <w:bookmarkStart w:id="2191" w:name="_Toc346472921"/>
            <w:bookmarkStart w:id="2192" w:name="_Toc349400258"/>
            <w:bookmarkStart w:id="2193" w:name="_Toc356078926"/>
            <w:bookmarkStart w:id="2194" w:name="_Toc364081268"/>
            <w:bookmarkStart w:id="2195" w:name="_Toc364181334"/>
            <w:bookmarkStart w:id="2196" w:name="_Toc364587447"/>
            <w:bookmarkStart w:id="2197" w:name="_Toc370678504"/>
            <w:r w:rsidRPr="008E4087">
              <w:rPr>
                <w:rStyle w:val="Normal1"/>
                <w:b w:val="0"/>
                <w:szCs w:val="22"/>
              </w:rPr>
              <w:t>Invitrogen, UK</w:t>
            </w:r>
            <w:bookmarkEnd w:id="2186"/>
            <w:bookmarkEnd w:id="2187"/>
            <w:bookmarkEnd w:id="2188"/>
            <w:bookmarkEnd w:id="2189"/>
            <w:bookmarkEnd w:id="2190"/>
            <w:bookmarkEnd w:id="2191"/>
            <w:bookmarkEnd w:id="2192"/>
            <w:bookmarkEnd w:id="2193"/>
            <w:bookmarkEnd w:id="2194"/>
            <w:bookmarkEnd w:id="2195"/>
            <w:bookmarkEnd w:id="2196"/>
            <w:bookmarkEnd w:id="219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198" w:name="_Toc341038958"/>
            <w:bookmarkStart w:id="2199" w:name="_Toc341090324"/>
            <w:bookmarkStart w:id="2200" w:name="_Toc341625516"/>
            <w:bookmarkStart w:id="2201" w:name="_Toc341730478"/>
            <w:bookmarkStart w:id="2202" w:name="_Toc344887893"/>
            <w:bookmarkStart w:id="2203" w:name="_Toc346472922"/>
            <w:bookmarkStart w:id="2204" w:name="_Toc349400259"/>
            <w:bookmarkStart w:id="2205" w:name="_Toc356078927"/>
            <w:bookmarkStart w:id="2206" w:name="_Toc364081269"/>
            <w:bookmarkStart w:id="2207" w:name="_Toc364181335"/>
            <w:bookmarkStart w:id="2208" w:name="_Toc364587448"/>
            <w:bookmarkStart w:id="2209" w:name="_Toc370678505"/>
            <w:r w:rsidRPr="008E4087">
              <w:rPr>
                <w:rStyle w:val="Normal1"/>
                <w:b w:val="0"/>
                <w:szCs w:val="22"/>
              </w:rPr>
              <w:t>IGF-1 ELISA kit</w:t>
            </w:r>
            <w:bookmarkEnd w:id="2198"/>
            <w:bookmarkEnd w:id="2199"/>
            <w:bookmarkEnd w:id="2200"/>
            <w:bookmarkEnd w:id="2201"/>
            <w:bookmarkEnd w:id="2202"/>
            <w:bookmarkEnd w:id="2203"/>
            <w:bookmarkEnd w:id="2204"/>
            <w:bookmarkEnd w:id="2205"/>
            <w:bookmarkEnd w:id="2206"/>
            <w:bookmarkEnd w:id="2207"/>
            <w:bookmarkEnd w:id="2208"/>
            <w:bookmarkEnd w:id="220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210" w:name="_Toc341038959"/>
            <w:bookmarkStart w:id="2211" w:name="_Toc341090325"/>
            <w:bookmarkStart w:id="2212" w:name="_Toc341625517"/>
            <w:bookmarkStart w:id="2213" w:name="_Toc341730479"/>
            <w:bookmarkStart w:id="2214" w:name="_Toc344887894"/>
            <w:bookmarkStart w:id="2215" w:name="_Toc346472923"/>
            <w:bookmarkStart w:id="2216" w:name="_Toc349400260"/>
            <w:bookmarkStart w:id="2217" w:name="_Toc356078928"/>
            <w:bookmarkStart w:id="2218" w:name="_Toc364081270"/>
            <w:bookmarkStart w:id="2219" w:name="_Toc364181336"/>
            <w:bookmarkStart w:id="2220" w:name="_Toc364587449"/>
            <w:bookmarkStart w:id="2221" w:name="_Toc370678506"/>
            <w:r w:rsidRPr="008E4087">
              <w:rPr>
                <w:rStyle w:val="Normal1"/>
                <w:b w:val="0"/>
                <w:szCs w:val="22"/>
              </w:rPr>
              <w:t>R&amp;D System, UK</w:t>
            </w:r>
            <w:bookmarkEnd w:id="2210"/>
            <w:bookmarkEnd w:id="2211"/>
            <w:bookmarkEnd w:id="2212"/>
            <w:bookmarkEnd w:id="2213"/>
            <w:bookmarkEnd w:id="2214"/>
            <w:bookmarkEnd w:id="2215"/>
            <w:bookmarkEnd w:id="2216"/>
            <w:bookmarkEnd w:id="2217"/>
            <w:bookmarkEnd w:id="2218"/>
            <w:bookmarkEnd w:id="2219"/>
            <w:bookmarkEnd w:id="2220"/>
            <w:bookmarkEnd w:id="222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222" w:name="_Toc341038960"/>
            <w:bookmarkStart w:id="2223" w:name="_Toc341090326"/>
            <w:bookmarkStart w:id="2224" w:name="_Toc341625518"/>
            <w:bookmarkStart w:id="2225" w:name="_Toc341730480"/>
            <w:bookmarkStart w:id="2226" w:name="_Toc344887895"/>
            <w:bookmarkStart w:id="2227" w:name="_Toc346472924"/>
            <w:bookmarkStart w:id="2228" w:name="_Toc349400261"/>
            <w:bookmarkStart w:id="2229" w:name="_Toc356078929"/>
            <w:bookmarkStart w:id="2230" w:name="_Toc364081271"/>
            <w:bookmarkStart w:id="2231" w:name="_Toc364181337"/>
            <w:bookmarkStart w:id="2232" w:name="_Toc364587450"/>
            <w:bookmarkStart w:id="2233" w:name="_Toc370678507"/>
            <w:r w:rsidRPr="008E4087">
              <w:rPr>
                <w:rStyle w:val="Normal1"/>
                <w:b w:val="0"/>
                <w:szCs w:val="22"/>
              </w:rPr>
              <w:t>Isoflurane</w:t>
            </w:r>
            <w:bookmarkEnd w:id="2222"/>
            <w:bookmarkEnd w:id="2223"/>
            <w:bookmarkEnd w:id="2224"/>
            <w:bookmarkEnd w:id="2225"/>
            <w:bookmarkEnd w:id="2226"/>
            <w:bookmarkEnd w:id="2227"/>
            <w:bookmarkEnd w:id="2228"/>
            <w:bookmarkEnd w:id="2229"/>
            <w:bookmarkEnd w:id="2230"/>
            <w:bookmarkEnd w:id="2231"/>
            <w:bookmarkEnd w:id="2232"/>
            <w:bookmarkEnd w:id="223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234" w:name="_Toc341038961"/>
            <w:bookmarkStart w:id="2235" w:name="_Toc341090327"/>
            <w:bookmarkStart w:id="2236" w:name="_Toc341625519"/>
            <w:bookmarkStart w:id="2237" w:name="_Toc341730481"/>
            <w:bookmarkStart w:id="2238" w:name="_Toc344887896"/>
            <w:bookmarkStart w:id="2239" w:name="_Toc346472925"/>
            <w:bookmarkStart w:id="2240" w:name="_Toc349400262"/>
            <w:bookmarkStart w:id="2241" w:name="_Toc356078930"/>
            <w:bookmarkStart w:id="2242" w:name="_Toc364081272"/>
            <w:bookmarkStart w:id="2243" w:name="_Toc364181338"/>
            <w:bookmarkStart w:id="2244" w:name="_Toc364587451"/>
            <w:bookmarkStart w:id="2245" w:name="_Toc370678508"/>
            <w:r w:rsidRPr="008E4087">
              <w:rPr>
                <w:rStyle w:val="Normal1"/>
                <w:b w:val="0"/>
                <w:szCs w:val="22"/>
              </w:rPr>
              <w:t>Animalcare, UK</w:t>
            </w:r>
            <w:bookmarkEnd w:id="2234"/>
            <w:bookmarkEnd w:id="2235"/>
            <w:bookmarkEnd w:id="2236"/>
            <w:bookmarkEnd w:id="2237"/>
            <w:bookmarkEnd w:id="2238"/>
            <w:bookmarkEnd w:id="2239"/>
            <w:bookmarkEnd w:id="2240"/>
            <w:bookmarkEnd w:id="2241"/>
            <w:bookmarkEnd w:id="2242"/>
            <w:bookmarkEnd w:id="2243"/>
            <w:bookmarkEnd w:id="2244"/>
            <w:bookmarkEnd w:id="224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246" w:name="_Toc341038962"/>
            <w:bookmarkStart w:id="2247" w:name="_Toc341090328"/>
            <w:bookmarkStart w:id="2248" w:name="_Toc341625520"/>
            <w:bookmarkStart w:id="2249" w:name="_Toc341730482"/>
            <w:bookmarkStart w:id="2250" w:name="_Toc344887897"/>
            <w:bookmarkStart w:id="2251" w:name="_Toc346472926"/>
            <w:bookmarkStart w:id="2252" w:name="_Toc349400263"/>
            <w:bookmarkStart w:id="2253" w:name="_Toc356078931"/>
            <w:bookmarkStart w:id="2254" w:name="_Toc364081273"/>
            <w:bookmarkStart w:id="2255" w:name="_Toc364181339"/>
            <w:bookmarkStart w:id="2256" w:name="_Toc364587452"/>
            <w:bookmarkStart w:id="2257" w:name="_Toc370678509"/>
            <w:r w:rsidRPr="008E4087">
              <w:rPr>
                <w:rStyle w:val="Normal1"/>
                <w:b w:val="0"/>
                <w:szCs w:val="22"/>
              </w:rPr>
              <w:t>Kali chloride (KCl)</w:t>
            </w:r>
            <w:bookmarkEnd w:id="2246"/>
            <w:bookmarkEnd w:id="2247"/>
            <w:bookmarkEnd w:id="2248"/>
            <w:bookmarkEnd w:id="2249"/>
            <w:bookmarkEnd w:id="2250"/>
            <w:bookmarkEnd w:id="2251"/>
            <w:bookmarkEnd w:id="2252"/>
            <w:bookmarkEnd w:id="2253"/>
            <w:bookmarkEnd w:id="2254"/>
            <w:bookmarkEnd w:id="2255"/>
            <w:bookmarkEnd w:id="2256"/>
            <w:bookmarkEnd w:id="225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258" w:name="_Toc341038963"/>
            <w:bookmarkStart w:id="2259" w:name="_Toc341090329"/>
            <w:bookmarkStart w:id="2260" w:name="_Toc341625521"/>
            <w:bookmarkStart w:id="2261" w:name="_Toc341730483"/>
            <w:bookmarkStart w:id="2262" w:name="_Toc344887898"/>
            <w:bookmarkStart w:id="2263" w:name="_Toc346472927"/>
            <w:bookmarkStart w:id="2264" w:name="_Toc349400264"/>
            <w:bookmarkStart w:id="2265" w:name="_Toc356078932"/>
            <w:bookmarkStart w:id="2266" w:name="_Toc364081274"/>
            <w:bookmarkStart w:id="2267" w:name="_Toc364181340"/>
            <w:bookmarkStart w:id="2268" w:name="_Toc364587453"/>
            <w:bookmarkStart w:id="2269" w:name="_Toc370678510"/>
            <w:r w:rsidRPr="008E4087">
              <w:rPr>
                <w:rStyle w:val="Normal1"/>
                <w:b w:val="0"/>
                <w:szCs w:val="22"/>
              </w:rPr>
              <w:t>Sigma Aldrich, UK</w:t>
            </w:r>
            <w:bookmarkEnd w:id="2258"/>
            <w:bookmarkEnd w:id="2259"/>
            <w:bookmarkEnd w:id="2260"/>
            <w:bookmarkEnd w:id="2261"/>
            <w:bookmarkEnd w:id="2262"/>
            <w:bookmarkEnd w:id="2263"/>
            <w:bookmarkEnd w:id="2264"/>
            <w:bookmarkEnd w:id="2265"/>
            <w:bookmarkEnd w:id="2266"/>
            <w:bookmarkEnd w:id="2267"/>
            <w:bookmarkEnd w:id="2268"/>
            <w:bookmarkEnd w:id="226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270" w:name="_Toc356078933"/>
            <w:bookmarkStart w:id="2271" w:name="_Toc364081275"/>
            <w:bookmarkStart w:id="2272" w:name="_Toc364181341"/>
            <w:bookmarkStart w:id="2273" w:name="_Toc364587454"/>
            <w:bookmarkStart w:id="2274" w:name="_Toc370678511"/>
            <w:r>
              <w:rPr>
                <w:rStyle w:val="Normal1"/>
                <w:b w:val="0"/>
                <w:szCs w:val="22"/>
              </w:rPr>
              <w:t>LongAmp Taq polymerase and corresponding buffer</w:t>
            </w:r>
            <w:bookmarkEnd w:id="2270"/>
            <w:bookmarkEnd w:id="2271"/>
            <w:bookmarkEnd w:id="2272"/>
            <w:bookmarkEnd w:id="2273"/>
            <w:bookmarkEnd w:id="2274"/>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275" w:name="_Toc356078934"/>
            <w:bookmarkStart w:id="2276" w:name="_Toc364081276"/>
            <w:bookmarkStart w:id="2277" w:name="_Toc364181342"/>
            <w:bookmarkStart w:id="2278" w:name="_Toc364587455"/>
            <w:bookmarkStart w:id="2279" w:name="_Toc370678512"/>
            <w:r>
              <w:rPr>
                <w:rStyle w:val="Normal1"/>
                <w:b w:val="0"/>
                <w:szCs w:val="22"/>
              </w:rPr>
              <w:t>NEB, UK</w:t>
            </w:r>
            <w:bookmarkEnd w:id="2275"/>
            <w:bookmarkEnd w:id="2276"/>
            <w:bookmarkEnd w:id="2277"/>
            <w:bookmarkEnd w:id="2278"/>
            <w:bookmarkEnd w:id="227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280" w:name="_Toc341038964"/>
            <w:bookmarkStart w:id="2281" w:name="_Toc341090330"/>
            <w:bookmarkStart w:id="2282" w:name="_Toc341625522"/>
            <w:bookmarkStart w:id="2283" w:name="_Toc341730484"/>
            <w:bookmarkStart w:id="2284" w:name="_Toc344887899"/>
            <w:bookmarkStart w:id="2285" w:name="_Toc346472928"/>
            <w:bookmarkStart w:id="2286" w:name="_Toc349400265"/>
            <w:bookmarkStart w:id="2287" w:name="_Toc356078935"/>
            <w:bookmarkStart w:id="2288" w:name="_Toc364081277"/>
            <w:bookmarkStart w:id="2289" w:name="_Toc364181343"/>
            <w:bookmarkStart w:id="2290" w:name="_Toc364587456"/>
            <w:bookmarkStart w:id="2291" w:name="_Toc370678513"/>
            <w:r w:rsidRPr="008E4087">
              <w:rPr>
                <w:rStyle w:val="Normal1"/>
                <w:b w:val="0"/>
                <w:szCs w:val="22"/>
              </w:rPr>
              <w:t xml:space="preserve">Luria-Bertani </w:t>
            </w:r>
            <w:bookmarkEnd w:id="2280"/>
            <w:bookmarkEnd w:id="2281"/>
            <w:bookmarkEnd w:id="2282"/>
            <w:bookmarkEnd w:id="2283"/>
            <w:r w:rsidRPr="008E4087">
              <w:rPr>
                <w:rStyle w:val="Normal1"/>
                <w:b w:val="0"/>
                <w:szCs w:val="22"/>
              </w:rPr>
              <w:t>(LB)</w:t>
            </w:r>
            <w:bookmarkEnd w:id="2284"/>
            <w:bookmarkEnd w:id="2285"/>
            <w:bookmarkEnd w:id="2286"/>
            <w:bookmarkEnd w:id="2287"/>
            <w:bookmarkEnd w:id="2288"/>
            <w:bookmarkEnd w:id="2289"/>
            <w:bookmarkEnd w:id="2290"/>
            <w:bookmarkEnd w:id="229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292" w:name="_Toc341038965"/>
            <w:bookmarkStart w:id="2293" w:name="_Toc341090331"/>
            <w:bookmarkStart w:id="2294" w:name="_Toc341625523"/>
            <w:bookmarkStart w:id="2295" w:name="_Toc341730485"/>
            <w:bookmarkStart w:id="2296" w:name="_Toc344887900"/>
            <w:bookmarkStart w:id="2297" w:name="_Toc346472929"/>
            <w:bookmarkStart w:id="2298" w:name="_Toc349400266"/>
            <w:bookmarkStart w:id="2299" w:name="_Toc356078936"/>
            <w:bookmarkStart w:id="2300" w:name="_Toc364081278"/>
            <w:bookmarkStart w:id="2301" w:name="_Toc364181344"/>
            <w:bookmarkStart w:id="2302" w:name="_Toc364587457"/>
            <w:bookmarkStart w:id="2303" w:name="_Toc370678514"/>
            <w:r w:rsidRPr="008E4087">
              <w:rPr>
                <w:rStyle w:val="Normal1"/>
                <w:b w:val="0"/>
                <w:szCs w:val="22"/>
              </w:rPr>
              <w:t>Sigma Aldrich, UK</w:t>
            </w:r>
            <w:bookmarkEnd w:id="2292"/>
            <w:bookmarkEnd w:id="2293"/>
            <w:bookmarkEnd w:id="2294"/>
            <w:bookmarkEnd w:id="2295"/>
            <w:bookmarkEnd w:id="2296"/>
            <w:bookmarkEnd w:id="2297"/>
            <w:bookmarkEnd w:id="2298"/>
            <w:bookmarkEnd w:id="2299"/>
            <w:bookmarkEnd w:id="2300"/>
            <w:bookmarkEnd w:id="2301"/>
            <w:bookmarkEnd w:id="2302"/>
            <w:bookmarkEnd w:id="230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04" w:name="_Toc341038966"/>
            <w:bookmarkStart w:id="2305" w:name="_Toc341090332"/>
            <w:bookmarkStart w:id="2306" w:name="_Toc341625524"/>
            <w:bookmarkStart w:id="2307" w:name="_Toc341730486"/>
            <w:bookmarkStart w:id="2308" w:name="_Toc344887901"/>
            <w:bookmarkStart w:id="2309" w:name="_Toc346472930"/>
            <w:bookmarkStart w:id="2310" w:name="_Toc349400267"/>
            <w:bookmarkStart w:id="2311" w:name="_Toc356078937"/>
            <w:bookmarkStart w:id="2312" w:name="_Toc364081279"/>
            <w:bookmarkStart w:id="2313" w:name="_Toc364181345"/>
            <w:bookmarkStart w:id="2314" w:name="_Toc364587458"/>
            <w:bookmarkStart w:id="2315" w:name="_Toc370678515"/>
            <w:r w:rsidRPr="008E4087">
              <w:rPr>
                <w:rStyle w:val="Normal1"/>
                <w:b w:val="0"/>
                <w:szCs w:val="22"/>
              </w:rPr>
              <w:t>Magnesium chloride (MgCl</w:t>
            </w:r>
            <w:r w:rsidRPr="008E4087">
              <w:rPr>
                <w:rStyle w:val="Normal1"/>
                <w:b w:val="0"/>
                <w:szCs w:val="22"/>
                <w:vertAlign w:val="subscript"/>
              </w:rPr>
              <w:t>2</w:t>
            </w:r>
            <w:r w:rsidRPr="008E4087">
              <w:rPr>
                <w:rStyle w:val="Normal1"/>
                <w:b w:val="0"/>
                <w:szCs w:val="22"/>
              </w:rPr>
              <w:t>)</w:t>
            </w:r>
            <w:bookmarkEnd w:id="2304"/>
            <w:bookmarkEnd w:id="2305"/>
            <w:bookmarkEnd w:id="2306"/>
            <w:bookmarkEnd w:id="2307"/>
            <w:bookmarkEnd w:id="2308"/>
            <w:bookmarkEnd w:id="2309"/>
            <w:bookmarkEnd w:id="2310"/>
            <w:bookmarkEnd w:id="2311"/>
            <w:bookmarkEnd w:id="2312"/>
            <w:bookmarkEnd w:id="2313"/>
            <w:bookmarkEnd w:id="2314"/>
            <w:bookmarkEnd w:id="231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16" w:name="_Toc341038967"/>
            <w:bookmarkStart w:id="2317" w:name="_Toc341090333"/>
            <w:bookmarkStart w:id="2318" w:name="_Toc341625525"/>
            <w:bookmarkStart w:id="2319" w:name="_Toc341730487"/>
            <w:bookmarkStart w:id="2320" w:name="_Toc344887902"/>
            <w:bookmarkStart w:id="2321" w:name="_Toc346472931"/>
            <w:bookmarkStart w:id="2322" w:name="_Toc349400268"/>
            <w:bookmarkStart w:id="2323" w:name="_Toc356078938"/>
            <w:bookmarkStart w:id="2324" w:name="_Toc364081280"/>
            <w:bookmarkStart w:id="2325" w:name="_Toc364181346"/>
            <w:bookmarkStart w:id="2326" w:name="_Toc364587459"/>
            <w:bookmarkStart w:id="2327" w:name="_Toc370678516"/>
            <w:r w:rsidRPr="008E4087">
              <w:rPr>
                <w:rStyle w:val="Normal1"/>
                <w:b w:val="0"/>
                <w:szCs w:val="22"/>
              </w:rPr>
              <w:t>Sigma Aldrich, UK</w:t>
            </w:r>
            <w:bookmarkEnd w:id="2316"/>
            <w:bookmarkEnd w:id="2317"/>
            <w:bookmarkEnd w:id="2318"/>
            <w:bookmarkEnd w:id="2319"/>
            <w:bookmarkEnd w:id="2320"/>
            <w:bookmarkEnd w:id="2321"/>
            <w:bookmarkEnd w:id="2322"/>
            <w:bookmarkEnd w:id="2323"/>
            <w:bookmarkEnd w:id="2324"/>
            <w:bookmarkEnd w:id="2325"/>
            <w:bookmarkEnd w:id="2326"/>
            <w:bookmarkEnd w:id="232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28" w:name="_Toc341038968"/>
            <w:bookmarkStart w:id="2329" w:name="_Toc341090334"/>
            <w:bookmarkStart w:id="2330" w:name="_Toc341625526"/>
            <w:bookmarkStart w:id="2331" w:name="_Toc341730488"/>
            <w:bookmarkStart w:id="2332" w:name="_Toc344887903"/>
            <w:bookmarkStart w:id="2333" w:name="_Toc346472932"/>
            <w:bookmarkStart w:id="2334" w:name="_Toc349400269"/>
            <w:bookmarkStart w:id="2335" w:name="_Toc356078939"/>
            <w:bookmarkStart w:id="2336" w:name="_Toc364081281"/>
            <w:bookmarkStart w:id="2337" w:name="_Toc364181347"/>
            <w:bookmarkStart w:id="2338" w:name="_Toc364587460"/>
            <w:bookmarkStart w:id="2339" w:name="_Toc370678517"/>
            <w:r w:rsidRPr="008E4087">
              <w:rPr>
                <w:rStyle w:val="Normal1"/>
                <w:b w:val="0"/>
                <w:szCs w:val="22"/>
              </w:rPr>
              <w:t>Methanol</w:t>
            </w:r>
            <w:bookmarkEnd w:id="2328"/>
            <w:bookmarkEnd w:id="2329"/>
            <w:bookmarkEnd w:id="2330"/>
            <w:bookmarkEnd w:id="2331"/>
            <w:bookmarkEnd w:id="2332"/>
            <w:bookmarkEnd w:id="2333"/>
            <w:bookmarkEnd w:id="2334"/>
            <w:bookmarkEnd w:id="2335"/>
            <w:bookmarkEnd w:id="2336"/>
            <w:bookmarkEnd w:id="2337"/>
            <w:bookmarkEnd w:id="2338"/>
            <w:bookmarkEnd w:id="233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40" w:name="_Toc341038969"/>
            <w:bookmarkStart w:id="2341" w:name="_Toc341090335"/>
            <w:bookmarkStart w:id="2342" w:name="_Toc341625527"/>
            <w:bookmarkStart w:id="2343" w:name="_Toc341730489"/>
            <w:bookmarkStart w:id="2344" w:name="_Toc344887904"/>
            <w:bookmarkStart w:id="2345" w:name="_Toc346472933"/>
            <w:bookmarkStart w:id="2346" w:name="_Toc349400270"/>
            <w:bookmarkStart w:id="2347" w:name="_Toc356078940"/>
            <w:bookmarkStart w:id="2348" w:name="_Toc364081282"/>
            <w:bookmarkStart w:id="2349" w:name="_Toc364181348"/>
            <w:bookmarkStart w:id="2350" w:name="_Toc364587461"/>
            <w:bookmarkStart w:id="2351" w:name="_Toc370678518"/>
            <w:r w:rsidRPr="008E4087">
              <w:rPr>
                <w:rStyle w:val="Normal1"/>
                <w:b w:val="0"/>
                <w:szCs w:val="22"/>
              </w:rPr>
              <w:t>Fisher Scientific, UK</w:t>
            </w:r>
            <w:bookmarkEnd w:id="2340"/>
            <w:bookmarkEnd w:id="2341"/>
            <w:bookmarkEnd w:id="2342"/>
            <w:bookmarkEnd w:id="2343"/>
            <w:bookmarkEnd w:id="2344"/>
            <w:bookmarkEnd w:id="2345"/>
            <w:bookmarkEnd w:id="2346"/>
            <w:bookmarkEnd w:id="2347"/>
            <w:bookmarkEnd w:id="2348"/>
            <w:bookmarkEnd w:id="2349"/>
            <w:bookmarkEnd w:id="2350"/>
            <w:bookmarkEnd w:id="235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52" w:name="_Toc341038970"/>
            <w:bookmarkStart w:id="2353" w:name="_Toc341090336"/>
            <w:bookmarkStart w:id="2354" w:name="_Toc341625528"/>
            <w:bookmarkStart w:id="2355" w:name="_Toc341730490"/>
            <w:bookmarkStart w:id="2356" w:name="_Toc344887905"/>
            <w:bookmarkStart w:id="2357" w:name="_Toc346472934"/>
            <w:bookmarkStart w:id="2358" w:name="_Toc349400271"/>
            <w:bookmarkStart w:id="2359" w:name="_Toc356078941"/>
            <w:bookmarkStart w:id="2360" w:name="_Toc364081283"/>
            <w:bookmarkStart w:id="2361" w:name="_Toc364181349"/>
            <w:bookmarkStart w:id="2362" w:name="_Toc364587462"/>
            <w:bookmarkStart w:id="2363" w:name="_Toc370678519"/>
            <w:r w:rsidRPr="008E4087">
              <w:rPr>
                <w:rStyle w:val="Normal1"/>
                <w:b w:val="0"/>
                <w:szCs w:val="22"/>
              </w:rPr>
              <w:t>Mowiol</w:t>
            </w:r>
            <w:bookmarkEnd w:id="2352"/>
            <w:bookmarkEnd w:id="2353"/>
            <w:bookmarkEnd w:id="2354"/>
            <w:bookmarkEnd w:id="2355"/>
            <w:bookmarkEnd w:id="2356"/>
            <w:bookmarkEnd w:id="2357"/>
            <w:bookmarkEnd w:id="2358"/>
            <w:bookmarkEnd w:id="2359"/>
            <w:bookmarkEnd w:id="2360"/>
            <w:bookmarkEnd w:id="2361"/>
            <w:bookmarkEnd w:id="2362"/>
            <w:bookmarkEnd w:id="236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64" w:name="_Toc341038971"/>
            <w:bookmarkStart w:id="2365" w:name="_Toc341090337"/>
            <w:bookmarkStart w:id="2366" w:name="_Toc341625529"/>
            <w:bookmarkStart w:id="2367" w:name="_Toc341730491"/>
            <w:bookmarkStart w:id="2368" w:name="_Toc344887906"/>
            <w:bookmarkStart w:id="2369" w:name="_Toc346472935"/>
            <w:bookmarkStart w:id="2370" w:name="_Toc349400272"/>
            <w:bookmarkStart w:id="2371" w:name="_Toc356078942"/>
            <w:bookmarkStart w:id="2372" w:name="_Toc364081284"/>
            <w:bookmarkStart w:id="2373" w:name="_Toc364181350"/>
            <w:bookmarkStart w:id="2374" w:name="_Toc364587463"/>
            <w:bookmarkStart w:id="2375" w:name="_Toc370678520"/>
            <w:r w:rsidRPr="008E4087">
              <w:rPr>
                <w:rStyle w:val="Normal1"/>
                <w:b w:val="0"/>
                <w:szCs w:val="22"/>
              </w:rPr>
              <w:t>Sigma Aldrich, UK</w:t>
            </w:r>
            <w:bookmarkEnd w:id="2364"/>
            <w:bookmarkEnd w:id="2365"/>
            <w:bookmarkEnd w:id="2366"/>
            <w:bookmarkEnd w:id="2367"/>
            <w:bookmarkEnd w:id="2368"/>
            <w:bookmarkEnd w:id="2369"/>
            <w:bookmarkEnd w:id="2370"/>
            <w:bookmarkEnd w:id="2371"/>
            <w:bookmarkEnd w:id="2372"/>
            <w:bookmarkEnd w:id="2373"/>
            <w:bookmarkEnd w:id="2374"/>
            <w:bookmarkEnd w:id="237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76" w:name="_Toc356078943"/>
            <w:bookmarkStart w:id="2377" w:name="_Toc364081285"/>
            <w:bookmarkStart w:id="2378" w:name="_Toc364181351"/>
            <w:bookmarkStart w:id="2379" w:name="_Toc364587464"/>
            <w:bookmarkStart w:id="2380" w:name="_Toc370678521"/>
            <w:r w:rsidRPr="008E4087">
              <w:rPr>
                <w:rStyle w:val="Normal1"/>
                <w:b w:val="0"/>
                <w:szCs w:val="22"/>
              </w:rPr>
              <w:t>N2 supplements</w:t>
            </w:r>
            <w:bookmarkEnd w:id="2376"/>
            <w:bookmarkEnd w:id="2377"/>
            <w:bookmarkEnd w:id="2378"/>
            <w:bookmarkEnd w:id="2379"/>
            <w:bookmarkEnd w:id="2380"/>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81" w:name="_Toc356078944"/>
            <w:bookmarkStart w:id="2382" w:name="_Toc364081286"/>
            <w:bookmarkStart w:id="2383" w:name="_Toc364181352"/>
            <w:bookmarkStart w:id="2384" w:name="_Toc364587465"/>
            <w:bookmarkStart w:id="2385" w:name="_Toc370678522"/>
            <w:r w:rsidRPr="008E4087">
              <w:rPr>
                <w:rStyle w:val="Normal1"/>
                <w:b w:val="0"/>
                <w:szCs w:val="22"/>
              </w:rPr>
              <w:t>Invitrogen, UK</w:t>
            </w:r>
            <w:bookmarkEnd w:id="2381"/>
            <w:bookmarkEnd w:id="2382"/>
            <w:bookmarkEnd w:id="2383"/>
            <w:bookmarkEnd w:id="2384"/>
            <w:bookmarkEnd w:id="238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86" w:name="_Toc341038972"/>
            <w:bookmarkStart w:id="2387" w:name="_Toc341090338"/>
            <w:bookmarkStart w:id="2388" w:name="_Toc341625530"/>
            <w:bookmarkStart w:id="2389" w:name="_Toc341730492"/>
            <w:bookmarkStart w:id="2390" w:name="_Toc344887907"/>
            <w:bookmarkStart w:id="2391" w:name="_Toc346472936"/>
            <w:bookmarkStart w:id="2392" w:name="_Toc349400273"/>
            <w:bookmarkStart w:id="2393" w:name="_Toc356078945"/>
            <w:bookmarkStart w:id="2394" w:name="_Toc364081287"/>
            <w:bookmarkStart w:id="2395" w:name="_Toc364181353"/>
            <w:bookmarkStart w:id="2396" w:name="_Toc364587466"/>
            <w:bookmarkStart w:id="2397" w:name="_Toc370678523"/>
            <w:r w:rsidRPr="008E4087">
              <w:rPr>
                <w:rStyle w:val="Normal1"/>
                <w:b w:val="0"/>
                <w:szCs w:val="22"/>
              </w:rPr>
              <w:t>Nitrocellulose membrane (Amersham Hybond – ECL)</w:t>
            </w:r>
            <w:bookmarkEnd w:id="2386"/>
            <w:bookmarkEnd w:id="2387"/>
            <w:bookmarkEnd w:id="2388"/>
            <w:bookmarkEnd w:id="2389"/>
            <w:bookmarkEnd w:id="2390"/>
            <w:bookmarkEnd w:id="2391"/>
            <w:bookmarkEnd w:id="2392"/>
            <w:bookmarkEnd w:id="2393"/>
            <w:bookmarkEnd w:id="2394"/>
            <w:bookmarkEnd w:id="2395"/>
            <w:bookmarkEnd w:id="2396"/>
            <w:bookmarkEnd w:id="239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398" w:name="_Toc341038973"/>
            <w:bookmarkStart w:id="2399" w:name="_Toc341090339"/>
            <w:bookmarkStart w:id="2400" w:name="_Toc341625531"/>
            <w:bookmarkStart w:id="2401" w:name="_Toc341730493"/>
            <w:bookmarkStart w:id="2402" w:name="_Toc344887908"/>
            <w:bookmarkStart w:id="2403" w:name="_Toc346472937"/>
            <w:bookmarkStart w:id="2404" w:name="_Toc349400274"/>
            <w:bookmarkStart w:id="2405" w:name="_Toc356078946"/>
            <w:bookmarkStart w:id="2406" w:name="_Toc364081288"/>
            <w:bookmarkStart w:id="2407" w:name="_Toc364181354"/>
            <w:bookmarkStart w:id="2408" w:name="_Toc364587467"/>
            <w:bookmarkStart w:id="2409" w:name="_Toc370678524"/>
            <w:r w:rsidRPr="008E4087">
              <w:rPr>
                <w:rStyle w:val="Normal1"/>
                <w:b w:val="0"/>
                <w:szCs w:val="22"/>
              </w:rPr>
              <w:t>GE Healthcare, UK</w:t>
            </w:r>
            <w:bookmarkEnd w:id="2398"/>
            <w:bookmarkEnd w:id="2399"/>
            <w:bookmarkEnd w:id="2400"/>
            <w:bookmarkEnd w:id="2401"/>
            <w:bookmarkEnd w:id="2402"/>
            <w:bookmarkEnd w:id="2403"/>
            <w:bookmarkEnd w:id="2404"/>
            <w:bookmarkEnd w:id="2405"/>
            <w:bookmarkEnd w:id="2406"/>
            <w:bookmarkEnd w:id="2407"/>
            <w:bookmarkEnd w:id="2408"/>
            <w:bookmarkEnd w:id="2409"/>
          </w:p>
        </w:tc>
      </w:tr>
      <w:tr w:rsidR="006179E6" w:rsidRPr="0059373D" w:rsidTr="006179E6">
        <w:tc>
          <w:tcPr>
            <w:tcW w:w="5920" w:type="dxa"/>
          </w:tcPr>
          <w:p w:rsidR="006179E6" w:rsidRPr="008E4087" w:rsidRDefault="006179E6" w:rsidP="006179E6">
            <w:pPr>
              <w:pStyle w:val="Heading1"/>
              <w:spacing w:before="60" w:beforeAutospacing="0" w:after="60" w:afterAutospacing="0" w:line="240" w:lineRule="auto"/>
              <w:jc w:val="left"/>
              <w:rPr>
                <w:rStyle w:val="Normal1"/>
                <w:b w:val="0"/>
                <w:szCs w:val="22"/>
              </w:rPr>
            </w:pPr>
            <w:bookmarkStart w:id="2410" w:name="_Toc341038974"/>
            <w:bookmarkStart w:id="2411" w:name="_Toc341090340"/>
            <w:bookmarkStart w:id="2412" w:name="_Toc341625532"/>
            <w:bookmarkStart w:id="2413" w:name="_Toc341730494"/>
            <w:bookmarkStart w:id="2414" w:name="_Toc344887909"/>
            <w:bookmarkStart w:id="2415" w:name="_Toc346472938"/>
            <w:bookmarkStart w:id="2416" w:name="_Toc349400275"/>
            <w:bookmarkStart w:id="2417" w:name="_Toc356078947"/>
            <w:bookmarkStart w:id="2418" w:name="_Toc364081289"/>
            <w:bookmarkStart w:id="2419" w:name="_Toc364181355"/>
            <w:bookmarkStart w:id="2420" w:name="_Toc364587468"/>
            <w:bookmarkStart w:id="2421" w:name="_Toc370678525"/>
            <w:r w:rsidRPr="008E4087">
              <w:rPr>
                <w:rStyle w:val="Normal1"/>
                <w:b w:val="0"/>
                <w:szCs w:val="22"/>
              </w:rPr>
              <w:t>p24 ELISA kit</w:t>
            </w:r>
            <w:bookmarkEnd w:id="2410"/>
            <w:bookmarkEnd w:id="2411"/>
            <w:bookmarkEnd w:id="2412"/>
            <w:bookmarkEnd w:id="2413"/>
            <w:bookmarkEnd w:id="2414"/>
            <w:bookmarkEnd w:id="2415"/>
            <w:bookmarkEnd w:id="2416"/>
            <w:bookmarkEnd w:id="2417"/>
            <w:bookmarkEnd w:id="2418"/>
            <w:bookmarkEnd w:id="2419"/>
            <w:bookmarkEnd w:id="2420"/>
            <w:bookmarkEnd w:id="242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422" w:name="_Toc341038975"/>
            <w:bookmarkStart w:id="2423" w:name="_Toc341090341"/>
            <w:bookmarkStart w:id="2424" w:name="_Toc341625533"/>
            <w:bookmarkStart w:id="2425" w:name="_Toc341730495"/>
            <w:bookmarkStart w:id="2426" w:name="_Toc344887910"/>
            <w:bookmarkStart w:id="2427" w:name="_Toc346472939"/>
            <w:bookmarkStart w:id="2428" w:name="_Toc349400276"/>
            <w:bookmarkStart w:id="2429" w:name="_Toc356078948"/>
            <w:bookmarkStart w:id="2430" w:name="_Toc364081290"/>
            <w:bookmarkStart w:id="2431" w:name="_Toc364181356"/>
            <w:bookmarkStart w:id="2432" w:name="_Toc364587469"/>
            <w:bookmarkStart w:id="2433" w:name="_Toc370678526"/>
            <w:r w:rsidRPr="008E4087">
              <w:rPr>
                <w:rStyle w:val="Normal1"/>
                <w:b w:val="0"/>
                <w:szCs w:val="22"/>
              </w:rPr>
              <w:t>SAIC, Frederick, USA</w:t>
            </w:r>
            <w:bookmarkEnd w:id="2422"/>
            <w:bookmarkEnd w:id="2423"/>
            <w:bookmarkEnd w:id="2424"/>
            <w:bookmarkEnd w:id="2425"/>
            <w:bookmarkEnd w:id="2426"/>
            <w:bookmarkEnd w:id="2427"/>
            <w:bookmarkEnd w:id="2428"/>
            <w:bookmarkEnd w:id="2429"/>
            <w:bookmarkEnd w:id="2430"/>
            <w:bookmarkEnd w:id="2431"/>
            <w:bookmarkEnd w:id="2432"/>
            <w:bookmarkEnd w:id="243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434" w:name="_Toc341038976"/>
            <w:bookmarkStart w:id="2435" w:name="_Toc341090342"/>
            <w:bookmarkStart w:id="2436" w:name="_Toc341625534"/>
            <w:bookmarkStart w:id="2437" w:name="_Toc341730496"/>
            <w:bookmarkStart w:id="2438" w:name="_Toc344887911"/>
            <w:bookmarkStart w:id="2439" w:name="_Toc346472940"/>
            <w:bookmarkStart w:id="2440" w:name="_Toc349400277"/>
            <w:bookmarkStart w:id="2441" w:name="_Toc356078949"/>
            <w:bookmarkStart w:id="2442" w:name="_Toc364081291"/>
            <w:bookmarkStart w:id="2443" w:name="_Toc364181357"/>
            <w:bookmarkStart w:id="2444" w:name="_Toc364587470"/>
            <w:bookmarkStart w:id="2445" w:name="_Toc370678527"/>
            <w:r w:rsidRPr="008E4087">
              <w:rPr>
                <w:rStyle w:val="Normal1"/>
                <w:b w:val="0"/>
                <w:szCs w:val="22"/>
              </w:rPr>
              <w:t xml:space="preserve">Paraformaldehyde </w:t>
            </w:r>
            <w:bookmarkEnd w:id="2434"/>
            <w:bookmarkEnd w:id="2435"/>
            <w:bookmarkEnd w:id="2436"/>
            <w:bookmarkEnd w:id="2437"/>
            <w:r w:rsidRPr="008E4087">
              <w:rPr>
                <w:rStyle w:val="Normal1"/>
                <w:b w:val="0"/>
                <w:szCs w:val="22"/>
              </w:rPr>
              <w:t>(PFA)</w:t>
            </w:r>
            <w:bookmarkEnd w:id="2438"/>
            <w:bookmarkEnd w:id="2439"/>
            <w:bookmarkEnd w:id="2440"/>
            <w:bookmarkEnd w:id="2441"/>
            <w:bookmarkEnd w:id="2442"/>
            <w:bookmarkEnd w:id="2443"/>
            <w:bookmarkEnd w:id="2444"/>
            <w:bookmarkEnd w:id="244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446" w:name="_Toc341038977"/>
            <w:bookmarkStart w:id="2447" w:name="_Toc341090343"/>
            <w:bookmarkStart w:id="2448" w:name="_Toc341625535"/>
            <w:bookmarkStart w:id="2449" w:name="_Toc341730497"/>
            <w:bookmarkStart w:id="2450" w:name="_Toc344887912"/>
            <w:bookmarkStart w:id="2451" w:name="_Toc346472941"/>
            <w:bookmarkStart w:id="2452" w:name="_Toc349400278"/>
            <w:bookmarkStart w:id="2453" w:name="_Toc356078950"/>
            <w:bookmarkStart w:id="2454" w:name="_Toc364081292"/>
            <w:bookmarkStart w:id="2455" w:name="_Toc364181358"/>
            <w:bookmarkStart w:id="2456" w:name="_Toc364587471"/>
            <w:bookmarkStart w:id="2457" w:name="_Toc370678528"/>
            <w:r w:rsidRPr="008E4087">
              <w:rPr>
                <w:rStyle w:val="Normal1"/>
                <w:b w:val="0"/>
                <w:szCs w:val="22"/>
              </w:rPr>
              <w:t>Sigma Aldrich, UK</w:t>
            </w:r>
            <w:bookmarkEnd w:id="2446"/>
            <w:bookmarkEnd w:id="2447"/>
            <w:bookmarkEnd w:id="2448"/>
            <w:bookmarkEnd w:id="2449"/>
            <w:bookmarkEnd w:id="2450"/>
            <w:bookmarkEnd w:id="2451"/>
            <w:bookmarkEnd w:id="2452"/>
            <w:bookmarkEnd w:id="2453"/>
            <w:bookmarkEnd w:id="2454"/>
            <w:bookmarkEnd w:id="2455"/>
            <w:bookmarkEnd w:id="2456"/>
            <w:bookmarkEnd w:id="245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458" w:name="_Toc341038978"/>
            <w:bookmarkStart w:id="2459" w:name="_Toc341090344"/>
            <w:bookmarkStart w:id="2460" w:name="_Toc341625536"/>
            <w:bookmarkStart w:id="2461" w:name="_Toc341730498"/>
            <w:bookmarkStart w:id="2462" w:name="_Toc344887913"/>
            <w:bookmarkStart w:id="2463" w:name="_Toc346472942"/>
            <w:bookmarkStart w:id="2464" w:name="_Toc349400279"/>
            <w:bookmarkStart w:id="2465" w:name="_Toc356078951"/>
            <w:bookmarkStart w:id="2466" w:name="_Toc364081293"/>
            <w:bookmarkStart w:id="2467" w:name="_Toc364181359"/>
            <w:bookmarkStart w:id="2468" w:name="_Toc364587472"/>
            <w:bookmarkStart w:id="2469" w:name="_Toc370678529"/>
            <w:r w:rsidRPr="008E4087">
              <w:rPr>
                <w:rStyle w:val="Normal1"/>
                <w:b w:val="0"/>
                <w:szCs w:val="22"/>
              </w:rPr>
              <w:t>Pargyline</w:t>
            </w:r>
            <w:bookmarkEnd w:id="2458"/>
            <w:bookmarkEnd w:id="2459"/>
            <w:bookmarkEnd w:id="2460"/>
            <w:bookmarkEnd w:id="2461"/>
            <w:bookmarkEnd w:id="2462"/>
            <w:bookmarkEnd w:id="2463"/>
            <w:bookmarkEnd w:id="2464"/>
            <w:bookmarkEnd w:id="2465"/>
            <w:bookmarkEnd w:id="2466"/>
            <w:bookmarkEnd w:id="2467"/>
            <w:bookmarkEnd w:id="2468"/>
            <w:bookmarkEnd w:id="246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470" w:name="_Toc341038979"/>
            <w:bookmarkStart w:id="2471" w:name="_Toc341090345"/>
            <w:bookmarkStart w:id="2472" w:name="_Toc341625537"/>
            <w:bookmarkStart w:id="2473" w:name="_Toc341730499"/>
            <w:bookmarkStart w:id="2474" w:name="_Toc344887914"/>
            <w:bookmarkStart w:id="2475" w:name="_Toc346472943"/>
            <w:bookmarkStart w:id="2476" w:name="_Toc349400280"/>
            <w:bookmarkStart w:id="2477" w:name="_Toc356078952"/>
            <w:bookmarkStart w:id="2478" w:name="_Toc364081294"/>
            <w:bookmarkStart w:id="2479" w:name="_Toc364181360"/>
            <w:bookmarkStart w:id="2480" w:name="_Toc364587473"/>
            <w:bookmarkStart w:id="2481" w:name="_Toc370678530"/>
            <w:r w:rsidRPr="008E4087">
              <w:rPr>
                <w:rStyle w:val="Normal1"/>
                <w:b w:val="0"/>
                <w:szCs w:val="22"/>
              </w:rPr>
              <w:t>Sigma Aldrich, UK</w:t>
            </w:r>
            <w:bookmarkEnd w:id="2470"/>
            <w:bookmarkEnd w:id="2471"/>
            <w:bookmarkEnd w:id="2472"/>
            <w:bookmarkEnd w:id="2473"/>
            <w:bookmarkEnd w:id="2474"/>
            <w:bookmarkEnd w:id="2475"/>
            <w:bookmarkEnd w:id="2476"/>
            <w:bookmarkEnd w:id="2477"/>
            <w:bookmarkEnd w:id="2478"/>
            <w:bookmarkEnd w:id="2479"/>
            <w:bookmarkEnd w:id="2480"/>
            <w:bookmarkEnd w:id="248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482" w:name="_Toc341038980"/>
            <w:bookmarkStart w:id="2483" w:name="_Toc341090346"/>
            <w:bookmarkStart w:id="2484" w:name="_Toc341625538"/>
            <w:bookmarkStart w:id="2485" w:name="_Toc341730500"/>
            <w:bookmarkStart w:id="2486" w:name="_Toc344887915"/>
            <w:bookmarkStart w:id="2487" w:name="_Toc346472944"/>
            <w:bookmarkStart w:id="2488" w:name="_Toc349400281"/>
            <w:bookmarkStart w:id="2489" w:name="_Toc356078953"/>
            <w:bookmarkStart w:id="2490" w:name="_Toc364081295"/>
            <w:bookmarkStart w:id="2491" w:name="_Toc364181361"/>
            <w:bookmarkStart w:id="2492" w:name="_Toc364587474"/>
            <w:bookmarkStart w:id="2493" w:name="_Toc370678531"/>
            <w:r w:rsidRPr="008E4087">
              <w:rPr>
                <w:rStyle w:val="Normal1"/>
                <w:b w:val="0"/>
                <w:szCs w:val="22"/>
              </w:rPr>
              <w:t>Penicillin/ Streptomycine</w:t>
            </w:r>
            <w:bookmarkEnd w:id="2482"/>
            <w:bookmarkEnd w:id="2483"/>
            <w:bookmarkEnd w:id="2484"/>
            <w:bookmarkEnd w:id="2485"/>
            <w:bookmarkEnd w:id="2486"/>
            <w:bookmarkEnd w:id="2487"/>
            <w:bookmarkEnd w:id="2488"/>
            <w:bookmarkEnd w:id="2489"/>
            <w:bookmarkEnd w:id="2490"/>
            <w:bookmarkEnd w:id="2491"/>
            <w:bookmarkEnd w:id="2492"/>
            <w:bookmarkEnd w:id="249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494" w:name="_Toc341038981"/>
            <w:bookmarkStart w:id="2495" w:name="_Toc341090347"/>
            <w:bookmarkStart w:id="2496" w:name="_Toc341625539"/>
            <w:bookmarkStart w:id="2497" w:name="_Toc341730501"/>
            <w:bookmarkStart w:id="2498" w:name="_Toc344887916"/>
            <w:bookmarkStart w:id="2499" w:name="_Toc346472945"/>
            <w:bookmarkStart w:id="2500" w:name="_Toc349400282"/>
            <w:bookmarkStart w:id="2501" w:name="_Toc356078954"/>
            <w:bookmarkStart w:id="2502" w:name="_Toc364081296"/>
            <w:bookmarkStart w:id="2503" w:name="_Toc364181362"/>
            <w:bookmarkStart w:id="2504" w:name="_Toc364587475"/>
            <w:bookmarkStart w:id="2505" w:name="_Toc370678532"/>
            <w:r w:rsidRPr="008E4087">
              <w:rPr>
                <w:rStyle w:val="Normal1"/>
                <w:b w:val="0"/>
                <w:szCs w:val="22"/>
              </w:rPr>
              <w:t>PAA, UK</w:t>
            </w:r>
            <w:bookmarkEnd w:id="2494"/>
            <w:bookmarkEnd w:id="2495"/>
            <w:bookmarkEnd w:id="2496"/>
            <w:bookmarkEnd w:id="2497"/>
            <w:bookmarkEnd w:id="2498"/>
            <w:bookmarkEnd w:id="2499"/>
            <w:bookmarkEnd w:id="2500"/>
            <w:bookmarkEnd w:id="2501"/>
            <w:bookmarkEnd w:id="2502"/>
            <w:bookmarkEnd w:id="2503"/>
            <w:bookmarkEnd w:id="2504"/>
            <w:bookmarkEnd w:id="250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506" w:name="_Toc341038984"/>
            <w:bookmarkStart w:id="2507" w:name="_Toc341090350"/>
            <w:bookmarkStart w:id="2508" w:name="_Toc341625542"/>
            <w:bookmarkStart w:id="2509" w:name="_Toc341730502"/>
            <w:bookmarkStart w:id="2510" w:name="_Toc344887917"/>
            <w:bookmarkStart w:id="2511" w:name="_Toc346472946"/>
            <w:bookmarkStart w:id="2512" w:name="_Toc349400283"/>
            <w:bookmarkStart w:id="2513" w:name="_Toc356078955"/>
            <w:bookmarkStart w:id="2514" w:name="_Toc364081297"/>
            <w:bookmarkStart w:id="2515" w:name="_Toc364181363"/>
            <w:bookmarkStart w:id="2516" w:name="_Toc364587476"/>
            <w:bookmarkStart w:id="2517" w:name="_Toc370678533"/>
            <w:r w:rsidRPr="008E4087">
              <w:rPr>
                <w:rStyle w:val="Normal1"/>
                <w:b w:val="0"/>
                <w:szCs w:val="22"/>
              </w:rPr>
              <w:t>Phosphate buffered saline</w:t>
            </w:r>
            <w:bookmarkEnd w:id="2506"/>
            <w:bookmarkEnd w:id="2507"/>
            <w:bookmarkEnd w:id="2508"/>
            <w:bookmarkEnd w:id="2509"/>
            <w:r w:rsidRPr="008E4087">
              <w:rPr>
                <w:rStyle w:val="Normal1"/>
                <w:b w:val="0"/>
                <w:szCs w:val="22"/>
              </w:rPr>
              <w:t xml:space="preserve"> (PBS)</w:t>
            </w:r>
            <w:bookmarkEnd w:id="2510"/>
            <w:bookmarkEnd w:id="2511"/>
            <w:bookmarkEnd w:id="2512"/>
            <w:bookmarkEnd w:id="2513"/>
            <w:bookmarkEnd w:id="2514"/>
            <w:bookmarkEnd w:id="2515"/>
            <w:bookmarkEnd w:id="2516"/>
            <w:bookmarkEnd w:id="251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518" w:name="_Toc341038985"/>
            <w:bookmarkStart w:id="2519" w:name="_Toc341090351"/>
            <w:bookmarkStart w:id="2520" w:name="_Toc341625543"/>
            <w:bookmarkStart w:id="2521" w:name="_Toc341730503"/>
            <w:bookmarkStart w:id="2522" w:name="_Toc344887918"/>
            <w:bookmarkStart w:id="2523" w:name="_Toc346472947"/>
            <w:bookmarkStart w:id="2524" w:name="_Toc349400284"/>
            <w:bookmarkStart w:id="2525" w:name="_Toc356078956"/>
            <w:bookmarkStart w:id="2526" w:name="_Toc364081298"/>
            <w:bookmarkStart w:id="2527" w:name="_Toc364181364"/>
            <w:bookmarkStart w:id="2528" w:name="_Toc364587477"/>
            <w:bookmarkStart w:id="2529" w:name="_Toc370678534"/>
            <w:r w:rsidRPr="008E4087">
              <w:rPr>
                <w:rStyle w:val="Normal1"/>
                <w:b w:val="0"/>
                <w:szCs w:val="22"/>
              </w:rPr>
              <w:t>PAA, UK</w:t>
            </w:r>
            <w:bookmarkEnd w:id="2518"/>
            <w:bookmarkEnd w:id="2519"/>
            <w:bookmarkEnd w:id="2520"/>
            <w:bookmarkEnd w:id="2521"/>
            <w:bookmarkEnd w:id="2522"/>
            <w:bookmarkEnd w:id="2523"/>
            <w:bookmarkEnd w:id="2524"/>
            <w:bookmarkEnd w:id="2525"/>
            <w:bookmarkEnd w:id="2526"/>
            <w:bookmarkEnd w:id="2527"/>
            <w:bookmarkEnd w:id="2528"/>
            <w:bookmarkEnd w:id="252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530" w:name="_Toc341038986"/>
            <w:bookmarkStart w:id="2531" w:name="_Toc341090352"/>
            <w:bookmarkStart w:id="2532" w:name="_Toc341625544"/>
            <w:bookmarkStart w:id="2533" w:name="_Toc341730504"/>
            <w:bookmarkStart w:id="2534" w:name="_Toc344887919"/>
            <w:bookmarkStart w:id="2535" w:name="_Toc346472948"/>
            <w:bookmarkStart w:id="2536" w:name="_Toc349400285"/>
            <w:bookmarkStart w:id="2537" w:name="_Toc356078957"/>
            <w:bookmarkStart w:id="2538" w:name="_Toc364081299"/>
            <w:bookmarkStart w:id="2539" w:name="_Toc364181365"/>
            <w:bookmarkStart w:id="2540" w:name="_Toc364587478"/>
            <w:bookmarkStart w:id="2541" w:name="_Toc370678535"/>
            <w:r w:rsidRPr="008E4087">
              <w:rPr>
                <w:rStyle w:val="Normal1"/>
                <w:b w:val="0"/>
                <w:szCs w:val="22"/>
              </w:rPr>
              <w:t>Polyacrylamide</w:t>
            </w:r>
            <w:bookmarkEnd w:id="2530"/>
            <w:bookmarkEnd w:id="2531"/>
            <w:bookmarkEnd w:id="2532"/>
            <w:bookmarkEnd w:id="2533"/>
            <w:bookmarkEnd w:id="2534"/>
            <w:bookmarkEnd w:id="2535"/>
            <w:bookmarkEnd w:id="2536"/>
            <w:bookmarkEnd w:id="2537"/>
            <w:bookmarkEnd w:id="2538"/>
            <w:bookmarkEnd w:id="2539"/>
            <w:bookmarkEnd w:id="2540"/>
            <w:bookmarkEnd w:id="2541"/>
            <w:r w:rsidRPr="008E4087">
              <w:rPr>
                <w:rStyle w:val="Normal1"/>
                <w:b w:val="0"/>
                <w:szCs w:val="22"/>
              </w:rPr>
              <w:t xml:space="preserve"> </w:t>
            </w:r>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542" w:name="_Toc341038987"/>
            <w:bookmarkStart w:id="2543" w:name="_Toc341090353"/>
            <w:bookmarkStart w:id="2544" w:name="_Toc341625545"/>
            <w:bookmarkStart w:id="2545" w:name="_Toc341730505"/>
            <w:bookmarkStart w:id="2546" w:name="_Toc344887920"/>
            <w:bookmarkStart w:id="2547" w:name="_Toc346472949"/>
            <w:bookmarkStart w:id="2548" w:name="_Toc349400286"/>
            <w:bookmarkStart w:id="2549" w:name="_Toc356078958"/>
            <w:bookmarkStart w:id="2550" w:name="_Toc364081300"/>
            <w:bookmarkStart w:id="2551" w:name="_Toc364181366"/>
            <w:bookmarkStart w:id="2552" w:name="_Toc364587479"/>
            <w:bookmarkStart w:id="2553" w:name="_Toc370678536"/>
            <w:r w:rsidRPr="008E4087">
              <w:rPr>
                <w:rStyle w:val="Normal1"/>
                <w:b w:val="0"/>
                <w:szCs w:val="22"/>
              </w:rPr>
              <w:t>Merck, UK</w:t>
            </w:r>
            <w:bookmarkEnd w:id="2542"/>
            <w:bookmarkEnd w:id="2543"/>
            <w:bookmarkEnd w:id="2544"/>
            <w:bookmarkEnd w:id="2545"/>
            <w:bookmarkEnd w:id="2546"/>
            <w:bookmarkEnd w:id="2547"/>
            <w:bookmarkEnd w:id="2548"/>
            <w:bookmarkEnd w:id="2549"/>
            <w:bookmarkEnd w:id="2550"/>
            <w:bookmarkEnd w:id="2551"/>
            <w:bookmarkEnd w:id="2552"/>
            <w:bookmarkEnd w:id="255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554" w:name="_Toc341038988"/>
            <w:bookmarkStart w:id="2555" w:name="_Toc341090354"/>
            <w:bookmarkStart w:id="2556" w:name="_Toc341625546"/>
            <w:bookmarkStart w:id="2557" w:name="_Toc341730506"/>
            <w:bookmarkStart w:id="2558" w:name="_Toc344887921"/>
            <w:bookmarkStart w:id="2559" w:name="_Toc346472950"/>
            <w:bookmarkStart w:id="2560" w:name="_Toc349400287"/>
            <w:bookmarkStart w:id="2561" w:name="_Toc356078959"/>
            <w:bookmarkStart w:id="2562" w:name="_Toc364081301"/>
            <w:bookmarkStart w:id="2563" w:name="_Toc364181367"/>
            <w:bookmarkStart w:id="2564" w:name="_Toc364587480"/>
            <w:bookmarkStart w:id="2565" w:name="_Toc370678537"/>
            <w:r w:rsidRPr="008E4087">
              <w:rPr>
                <w:rStyle w:val="Normal1"/>
                <w:b w:val="0"/>
                <w:szCs w:val="22"/>
              </w:rPr>
              <w:t>Polybrene</w:t>
            </w:r>
            <w:bookmarkEnd w:id="2554"/>
            <w:bookmarkEnd w:id="2555"/>
            <w:bookmarkEnd w:id="2556"/>
            <w:bookmarkEnd w:id="2557"/>
            <w:bookmarkEnd w:id="2558"/>
            <w:bookmarkEnd w:id="2559"/>
            <w:bookmarkEnd w:id="2560"/>
            <w:bookmarkEnd w:id="2561"/>
            <w:bookmarkEnd w:id="2562"/>
            <w:bookmarkEnd w:id="2563"/>
            <w:bookmarkEnd w:id="2564"/>
            <w:bookmarkEnd w:id="256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566" w:name="_Toc341038989"/>
            <w:bookmarkStart w:id="2567" w:name="_Toc341090355"/>
            <w:bookmarkStart w:id="2568" w:name="_Toc341625547"/>
            <w:bookmarkStart w:id="2569" w:name="_Toc341730507"/>
            <w:bookmarkStart w:id="2570" w:name="_Toc344887922"/>
            <w:bookmarkStart w:id="2571" w:name="_Toc346472951"/>
            <w:bookmarkStart w:id="2572" w:name="_Toc349400288"/>
            <w:bookmarkStart w:id="2573" w:name="_Toc356078960"/>
            <w:bookmarkStart w:id="2574" w:name="_Toc364081302"/>
            <w:bookmarkStart w:id="2575" w:name="_Toc364181368"/>
            <w:bookmarkStart w:id="2576" w:name="_Toc364587481"/>
            <w:bookmarkStart w:id="2577" w:name="_Toc370678538"/>
            <w:r w:rsidRPr="008E4087">
              <w:rPr>
                <w:rStyle w:val="Normal1"/>
                <w:b w:val="0"/>
                <w:szCs w:val="22"/>
              </w:rPr>
              <w:t>Sigma Aldrich, UK</w:t>
            </w:r>
            <w:bookmarkEnd w:id="2566"/>
            <w:bookmarkEnd w:id="2567"/>
            <w:bookmarkEnd w:id="2568"/>
            <w:bookmarkEnd w:id="2569"/>
            <w:bookmarkEnd w:id="2570"/>
            <w:bookmarkEnd w:id="2571"/>
            <w:bookmarkEnd w:id="2572"/>
            <w:bookmarkEnd w:id="2573"/>
            <w:bookmarkEnd w:id="2574"/>
            <w:bookmarkEnd w:id="2575"/>
            <w:bookmarkEnd w:id="2576"/>
            <w:bookmarkEnd w:id="257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578" w:name="_Toc341038990"/>
            <w:bookmarkStart w:id="2579" w:name="_Toc341090356"/>
            <w:bookmarkStart w:id="2580" w:name="_Toc341625548"/>
            <w:bookmarkStart w:id="2581" w:name="_Toc341730508"/>
            <w:bookmarkStart w:id="2582" w:name="_Toc344887923"/>
            <w:bookmarkStart w:id="2583" w:name="_Toc346472952"/>
            <w:bookmarkStart w:id="2584" w:name="_Toc349400289"/>
            <w:bookmarkStart w:id="2585" w:name="_Toc356078961"/>
            <w:bookmarkStart w:id="2586" w:name="_Toc364081303"/>
            <w:bookmarkStart w:id="2587" w:name="_Toc364181369"/>
            <w:bookmarkStart w:id="2588" w:name="_Toc364587482"/>
            <w:bookmarkStart w:id="2589" w:name="_Toc370678539"/>
            <w:r w:rsidRPr="008E4087">
              <w:rPr>
                <w:rStyle w:val="Normal1"/>
                <w:b w:val="0"/>
                <w:szCs w:val="22"/>
              </w:rPr>
              <w:t>Poly-D-lysine</w:t>
            </w:r>
            <w:bookmarkEnd w:id="2578"/>
            <w:bookmarkEnd w:id="2579"/>
            <w:bookmarkEnd w:id="2580"/>
            <w:bookmarkEnd w:id="2581"/>
            <w:bookmarkEnd w:id="2582"/>
            <w:bookmarkEnd w:id="2583"/>
            <w:bookmarkEnd w:id="2584"/>
            <w:bookmarkEnd w:id="2585"/>
            <w:bookmarkEnd w:id="2586"/>
            <w:bookmarkEnd w:id="2587"/>
            <w:bookmarkEnd w:id="2588"/>
            <w:bookmarkEnd w:id="258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590" w:name="_Toc341038991"/>
            <w:bookmarkStart w:id="2591" w:name="_Toc341090357"/>
            <w:bookmarkStart w:id="2592" w:name="_Toc341625549"/>
            <w:bookmarkStart w:id="2593" w:name="_Toc341730509"/>
            <w:bookmarkStart w:id="2594" w:name="_Toc344887924"/>
            <w:bookmarkStart w:id="2595" w:name="_Toc346472953"/>
            <w:bookmarkStart w:id="2596" w:name="_Toc349400290"/>
            <w:bookmarkStart w:id="2597" w:name="_Toc356078962"/>
            <w:bookmarkStart w:id="2598" w:name="_Toc364081304"/>
            <w:bookmarkStart w:id="2599" w:name="_Toc364181370"/>
            <w:bookmarkStart w:id="2600" w:name="_Toc364587483"/>
            <w:bookmarkStart w:id="2601" w:name="_Toc370678540"/>
            <w:r w:rsidRPr="008E4087">
              <w:rPr>
                <w:rStyle w:val="Normal1"/>
                <w:b w:val="0"/>
                <w:szCs w:val="22"/>
              </w:rPr>
              <w:t>Sigma Aldrich, UK</w:t>
            </w:r>
            <w:bookmarkEnd w:id="2590"/>
            <w:bookmarkEnd w:id="2591"/>
            <w:bookmarkEnd w:id="2592"/>
            <w:bookmarkEnd w:id="2593"/>
            <w:bookmarkEnd w:id="2594"/>
            <w:bookmarkEnd w:id="2595"/>
            <w:bookmarkEnd w:id="2596"/>
            <w:bookmarkEnd w:id="2597"/>
            <w:bookmarkEnd w:id="2598"/>
            <w:bookmarkEnd w:id="2599"/>
            <w:bookmarkEnd w:id="2600"/>
            <w:bookmarkEnd w:id="260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602" w:name="_Toc341038992"/>
            <w:bookmarkStart w:id="2603" w:name="_Toc341090358"/>
            <w:bookmarkStart w:id="2604" w:name="_Toc341625550"/>
            <w:bookmarkStart w:id="2605" w:name="_Toc341730510"/>
            <w:bookmarkStart w:id="2606" w:name="_Toc344887925"/>
            <w:bookmarkStart w:id="2607" w:name="_Toc346472954"/>
            <w:bookmarkStart w:id="2608" w:name="_Toc349400291"/>
            <w:bookmarkStart w:id="2609" w:name="_Toc356078963"/>
            <w:bookmarkStart w:id="2610" w:name="_Toc364081305"/>
            <w:bookmarkStart w:id="2611" w:name="_Toc364181371"/>
            <w:bookmarkStart w:id="2612" w:name="_Toc364587484"/>
            <w:bookmarkStart w:id="2613" w:name="_Toc370678541"/>
            <w:r w:rsidRPr="008E4087">
              <w:rPr>
                <w:rStyle w:val="Normal1"/>
                <w:b w:val="0"/>
                <w:szCs w:val="22"/>
              </w:rPr>
              <w:t>Ponceau solution</w:t>
            </w:r>
            <w:bookmarkEnd w:id="2602"/>
            <w:bookmarkEnd w:id="2603"/>
            <w:bookmarkEnd w:id="2604"/>
            <w:bookmarkEnd w:id="2605"/>
            <w:bookmarkEnd w:id="2606"/>
            <w:bookmarkEnd w:id="2607"/>
            <w:bookmarkEnd w:id="2608"/>
            <w:bookmarkEnd w:id="2609"/>
            <w:bookmarkEnd w:id="2610"/>
            <w:bookmarkEnd w:id="2611"/>
            <w:bookmarkEnd w:id="2612"/>
            <w:bookmarkEnd w:id="261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614" w:name="_Toc341038993"/>
            <w:bookmarkStart w:id="2615" w:name="_Toc341090359"/>
            <w:bookmarkStart w:id="2616" w:name="_Toc341625551"/>
            <w:bookmarkStart w:id="2617" w:name="_Toc341730511"/>
            <w:bookmarkStart w:id="2618" w:name="_Toc344887926"/>
            <w:bookmarkStart w:id="2619" w:name="_Toc346472955"/>
            <w:bookmarkStart w:id="2620" w:name="_Toc349400292"/>
            <w:bookmarkStart w:id="2621" w:name="_Toc356078964"/>
            <w:bookmarkStart w:id="2622" w:name="_Toc364081306"/>
            <w:bookmarkStart w:id="2623" w:name="_Toc364181372"/>
            <w:bookmarkStart w:id="2624" w:name="_Toc364587485"/>
            <w:bookmarkStart w:id="2625" w:name="_Toc370678542"/>
            <w:r w:rsidRPr="008E4087">
              <w:rPr>
                <w:rStyle w:val="Normal1"/>
                <w:b w:val="0"/>
                <w:szCs w:val="22"/>
              </w:rPr>
              <w:t>Sigma Aldrich, UK</w:t>
            </w:r>
            <w:bookmarkEnd w:id="2614"/>
            <w:bookmarkEnd w:id="2615"/>
            <w:bookmarkEnd w:id="2616"/>
            <w:bookmarkEnd w:id="2617"/>
            <w:bookmarkEnd w:id="2618"/>
            <w:bookmarkEnd w:id="2619"/>
            <w:bookmarkEnd w:id="2620"/>
            <w:bookmarkEnd w:id="2621"/>
            <w:bookmarkEnd w:id="2622"/>
            <w:bookmarkEnd w:id="2623"/>
            <w:bookmarkEnd w:id="2624"/>
            <w:bookmarkEnd w:id="262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626" w:name="_Toc341038994"/>
            <w:bookmarkStart w:id="2627" w:name="_Toc341090360"/>
            <w:bookmarkStart w:id="2628" w:name="_Toc341625552"/>
            <w:bookmarkStart w:id="2629" w:name="_Toc341730512"/>
            <w:bookmarkStart w:id="2630" w:name="_Toc344887927"/>
            <w:bookmarkStart w:id="2631" w:name="_Toc346472956"/>
            <w:bookmarkStart w:id="2632" w:name="_Toc349400293"/>
            <w:bookmarkStart w:id="2633" w:name="_Toc356078965"/>
            <w:bookmarkStart w:id="2634" w:name="_Toc364081307"/>
            <w:bookmarkStart w:id="2635" w:name="_Toc364181373"/>
            <w:bookmarkStart w:id="2636" w:name="_Toc364587486"/>
            <w:bookmarkStart w:id="2637" w:name="_Toc370678543"/>
            <w:r w:rsidRPr="008E4087">
              <w:rPr>
                <w:rStyle w:val="Normal1"/>
                <w:b w:val="0"/>
                <w:szCs w:val="22"/>
              </w:rPr>
              <w:t>Potassium acetate (KAc)</w:t>
            </w:r>
            <w:bookmarkEnd w:id="2626"/>
            <w:bookmarkEnd w:id="2627"/>
            <w:bookmarkEnd w:id="2628"/>
            <w:bookmarkEnd w:id="2629"/>
            <w:bookmarkEnd w:id="2630"/>
            <w:bookmarkEnd w:id="2631"/>
            <w:bookmarkEnd w:id="2632"/>
            <w:bookmarkEnd w:id="2633"/>
            <w:bookmarkEnd w:id="2634"/>
            <w:bookmarkEnd w:id="2635"/>
            <w:bookmarkEnd w:id="2636"/>
            <w:bookmarkEnd w:id="263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638" w:name="_Toc341038995"/>
            <w:bookmarkStart w:id="2639" w:name="_Toc341090361"/>
            <w:bookmarkStart w:id="2640" w:name="_Toc341625553"/>
            <w:bookmarkStart w:id="2641" w:name="_Toc341730513"/>
            <w:bookmarkStart w:id="2642" w:name="_Toc344887928"/>
            <w:bookmarkStart w:id="2643" w:name="_Toc346472957"/>
            <w:bookmarkStart w:id="2644" w:name="_Toc349400294"/>
            <w:bookmarkStart w:id="2645" w:name="_Toc356078966"/>
            <w:bookmarkStart w:id="2646" w:name="_Toc364081308"/>
            <w:bookmarkStart w:id="2647" w:name="_Toc364181374"/>
            <w:bookmarkStart w:id="2648" w:name="_Toc364587487"/>
            <w:bookmarkStart w:id="2649" w:name="_Toc370678544"/>
            <w:r w:rsidRPr="008E4087">
              <w:rPr>
                <w:rStyle w:val="Normal1"/>
                <w:b w:val="0"/>
                <w:szCs w:val="22"/>
              </w:rPr>
              <w:t>Sigma Aldrich, UK</w:t>
            </w:r>
            <w:bookmarkEnd w:id="2638"/>
            <w:bookmarkEnd w:id="2639"/>
            <w:bookmarkEnd w:id="2640"/>
            <w:bookmarkEnd w:id="2641"/>
            <w:bookmarkEnd w:id="2642"/>
            <w:bookmarkEnd w:id="2643"/>
            <w:bookmarkEnd w:id="2644"/>
            <w:bookmarkEnd w:id="2645"/>
            <w:bookmarkEnd w:id="2646"/>
            <w:bookmarkEnd w:id="2647"/>
            <w:bookmarkEnd w:id="2648"/>
            <w:bookmarkEnd w:id="264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650" w:name="_Toc341038982"/>
            <w:bookmarkStart w:id="2651" w:name="_Toc341090348"/>
            <w:bookmarkStart w:id="2652" w:name="_Toc341625540"/>
            <w:bookmarkStart w:id="2653" w:name="_Toc341730514"/>
            <w:bookmarkStart w:id="2654" w:name="_Toc344887929"/>
            <w:bookmarkStart w:id="2655" w:name="_Toc346472958"/>
            <w:bookmarkStart w:id="2656" w:name="_Toc349400295"/>
            <w:bookmarkStart w:id="2657" w:name="_Toc356078967"/>
            <w:bookmarkStart w:id="2658" w:name="_Toc364081309"/>
            <w:bookmarkStart w:id="2659" w:name="_Toc364181375"/>
            <w:bookmarkStart w:id="2660" w:name="_Toc364587488"/>
            <w:bookmarkStart w:id="2661" w:name="_Toc370678545"/>
            <w:r w:rsidRPr="008E4087">
              <w:rPr>
                <w:b w:val="0"/>
                <w:kern w:val="0"/>
                <w:szCs w:val="22"/>
                <w:lang w:val="en-US"/>
              </w:rPr>
              <w:t>p-Phenylenediamine (PPD)</w:t>
            </w:r>
            <w:bookmarkEnd w:id="2650"/>
            <w:bookmarkEnd w:id="2651"/>
            <w:bookmarkEnd w:id="2652"/>
            <w:bookmarkEnd w:id="2653"/>
            <w:bookmarkEnd w:id="2654"/>
            <w:bookmarkEnd w:id="2655"/>
            <w:bookmarkEnd w:id="2656"/>
            <w:bookmarkEnd w:id="2657"/>
            <w:bookmarkEnd w:id="2658"/>
            <w:bookmarkEnd w:id="2659"/>
            <w:bookmarkEnd w:id="2660"/>
            <w:bookmarkEnd w:id="266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662" w:name="_Toc341038983"/>
            <w:bookmarkStart w:id="2663" w:name="_Toc341090349"/>
            <w:bookmarkStart w:id="2664" w:name="_Toc341625541"/>
            <w:bookmarkStart w:id="2665" w:name="_Toc341730515"/>
            <w:bookmarkStart w:id="2666" w:name="_Toc344887930"/>
            <w:bookmarkStart w:id="2667" w:name="_Toc346472959"/>
            <w:bookmarkStart w:id="2668" w:name="_Toc349400296"/>
            <w:bookmarkStart w:id="2669" w:name="_Toc356078968"/>
            <w:bookmarkStart w:id="2670" w:name="_Toc364081310"/>
            <w:bookmarkStart w:id="2671" w:name="_Toc364181376"/>
            <w:bookmarkStart w:id="2672" w:name="_Toc364587489"/>
            <w:bookmarkStart w:id="2673" w:name="_Toc370678546"/>
            <w:r w:rsidRPr="008E4087">
              <w:rPr>
                <w:rStyle w:val="Normal1"/>
                <w:b w:val="0"/>
                <w:szCs w:val="22"/>
              </w:rPr>
              <w:t>Sigma Aldrich, UK</w:t>
            </w:r>
            <w:bookmarkEnd w:id="2662"/>
            <w:bookmarkEnd w:id="2663"/>
            <w:bookmarkEnd w:id="2664"/>
            <w:bookmarkEnd w:id="2665"/>
            <w:bookmarkEnd w:id="2666"/>
            <w:bookmarkEnd w:id="2667"/>
            <w:bookmarkEnd w:id="2668"/>
            <w:bookmarkEnd w:id="2669"/>
            <w:bookmarkEnd w:id="2670"/>
            <w:bookmarkEnd w:id="2671"/>
            <w:bookmarkEnd w:id="2672"/>
            <w:bookmarkEnd w:id="267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674" w:name="_Toc341038996"/>
            <w:bookmarkStart w:id="2675" w:name="_Toc341090362"/>
            <w:bookmarkStart w:id="2676" w:name="_Toc341625554"/>
            <w:bookmarkStart w:id="2677" w:name="_Toc341730516"/>
            <w:bookmarkStart w:id="2678" w:name="_Toc344887931"/>
            <w:bookmarkStart w:id="2679" w:name="_Toc346472960"/>
            <w:bookmarkStart w:id="2680" w:name="_Toc349400297"/>
            <w:bookmarkStart w:id="2681" w:name="_Toc356078969"/>
            <w:bookmarkStart w:id="2682" w:name="_Toc364081311"/>
            <w:bookmarkStart w:id="2683" w:name="_Toc364181377"/>
            <w:bookmarkStart w:id="2684" w:name="_Toc364587490"/>
            <w:bookmarkStart w:id="2685" w:name="_Toc370678547"/>
            <w:r w:rsidRPr="008E4087">
              <w:rPr>
                <w:rStyle w:val="Normal1"/>
                <w:b w:val="0"/>
                <w:szCs w:val="22"/>
              </w:rPr>
              <w:t>Prestained protein ladders</w:t>
            </w:r>
            <w:bookmarkEnd w:id="2674"/>
            <w:bookmarkEnd w:id="2675"/>
            <w:bookmarkEnd w:id="2676"/>
            <w:bookmarkEnd w:id="2677"/>
            <w:bookmarkEnd w:id="2678"/>
            <w:bookmarkEnd w:id="2679"/>
            <w:bookmarkEnd w:id="2680"/>
            <w:bookmarkEnd w:id="2681"/>
            <w:bookmarkEnd w:id="2682"/>
            <w:bookmarkEnd w:id="2683"/>
            <w:bookmarkEnd w:id="2684"/>
            <w:bookmarkEnd w:id="268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686" w:name="_Toc341038997"/>
            <w:bookmarkStart w:id="2687" w:name="_Toc341090363"/>
            <w:bookmarkStart w:id="2688" w:name="_Toc341625555"/>
            <w:bookmarkStart w:id="2689" w:name="_Toc341730517"/>
            <w:bookmarkStart w:id="2690" w:name="_Toc344887932"/>
            <w:bookmarkStart w:id="2691" w:name="_Toc346472961"/>
            <w:bookmarkStart w:id="2692" w:name="_Toc349400298"/>
            <w:bookmarkStart w:id="2693" w:name="_Toc356078970"/>
            <w:bookmarkStart w:id="2694" w:name="_Toc364081312"/>
            <w:bookmarkStart w:id="2695" w:name="_Toc364181378"/>
            <w:bookmarkStart w:id="2696" w:name="_Toc364587491"/>
            <w:bookmarkStart w:id="2697" w:name="_Toc370678548"/>
            <w:r w:rsidRPr="008E4087">
              <w:rPr>
                <w:rStyle w:val="Normal1"/>
                <w:b w:val="0"/>
                <w:szCs w:val="22"/>
              </w:rPr>
              <w:t>Fermentas, UK</w:t>
            </w:r>
            <w:bookmarkEnd w:id="2686"/>
            <w:bookmarkEnd w:id="2687"/>
            <w:bookmarkEnd w:id="2688"/>
            <w:bookmarkEnd w:id="2689"/>
            <w:bookmarkEnd w:id="2690"/>
            <w:bookmarkEnd w:id="2691"/>
            <w:bookmarkEnd w:id="2692"/>
            <w:bookmarkEnd w:id="2693"/>
            <w:bookmarkEnd w:id="2694"/>
            <w:bookmarkEnd w:id="2695"/>
            <w:bookmarkEnd w:id="2696"/>
            <w:bookmarkEnd w:id="269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698" w:name="_Toc356078971"/>
            <w:bookmarkStart w:id="2699" w:name="_Toc364081313"/>
            <w:bookmarkStart w:id="2700" w:name="_Toc364181379"/>
            <w:bookmarkStart w:id="2701" w:name="_Toc364587492"/>
            <w:bookmarkStart w:id="2702" w:name="_Toc370678549"/>
            <w:r>
              <w:rPr>
                <w:rStyle w:val="Normal1"/>
                <w:b w:val="0"/>
                <w:szCs w:val="22"/>
              </w:rPr>
              <w:lastRenderedPageBreak/>
              <w:t>Protease inhibitors</w:t>
            </w:r>
            <w:bookmarkEnd w:id="2698"/>
            <w:bookmarkEnd w:id="2699"/>
            <w:bookmarkEnd w:id="2700"/>
            <w:bookmarkEnd w:id="2701"/>
            <w:bookmarkEnd w:id="2702"/>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703" w:name="_Toc356078972"/>
            <w:bookmarkStart w:id="2704" w:name="_Toc364081314"/>
            <w:bookmarkStart w:id="2705" w:name="_Toc364181380"/>
            <w:bookmarkStart w:id="2706" w:name="_Toc364587493"/>
            <w:bookmarkStart w:id="2707" w:name="_Toc370678550"/>
            <w:r>
              <w:rPr>
                <w:rStyle w:val="Normal1"/>
                <w:b w:val="0"/>
                <w:szCs w:val="22"/>
              </w:rPr>
              <w:t>Roche, UK</w:t>
            </w:r>
            <w:bookmarkEnd w:id="2703"/>
            <w:bookmarkEnd w:id="2704"/>
            <w:bookmarkEnd w:id="2705"/>
            <w:bookmarkEnd w:id="2706"/>
            <w:bookmarkEnd w:id="270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708" w:name="_Toc341038930"/>
            <w:bookmarkStart w:id="2709" w:name="_Toc341090296"/>
            <w:bookmarkStart w:id="2710" w:name="_Toc341625488"/>
            <w:bookmarkStart w:id="2711" w:name="_Toc341730450"/>
            <w:bookmarkStart w:id="2712" w:name="_Toc344887865"/>
            <w:bookmarkStart w:id="2713" w:name="_Toc346472894"/>
            <w:bookmarkStart w:id="2714" w:name="_Toc349400231"/>
            <w:bookmarkStart w:id="2715" w:name="_Toc356078973"/>
            <w:bookmarkStart w:id="2716" w:name="_Toc364081315"/>
            <w:bookmarkStart w:id="2717" w:name="_Toc364181381"/>
            <w:bookmarkStart w:id="2718" w:name="_Toc364587494"/>
            <w:bookmarkStart w:id="2719" w:name="_Toc370678551"/>
            <w:r>
              <w:rPr>
                <w:rStyle w:val="Normal1"/>
                <w:b w:val="0"/>
                <w:szCs w:val="22"/>
              </w:rPr>
              <w:t xml:space="preserve">QIAgen </w:t>
            </w:r>
            <w:r w:rsidRPr="008E4087">
              <w:rPr>
                <w:rStyle w:val="Normal1"/>
                <w:b w:val="0"/>
                <w:szCs w:val="22"/>
              </w:rPr>
              <w:t>DNeasy Blood and Tissue kit</w:t>
            </w:r>
            <w:bookmarkEnd w:id="2708"/>
            <w:bookmarkEnd w:id="2709"/>
            <w:bookmarkEnd w:id="2710"/>
            <w:bookmarkEnd w:id="2711"/>
            <w:bookmarkEnd w:id="2712"/>
            <w:bookmarkEnd w:id="2713"/>
            <w:bookmarkEnd w:id="2714"/>
            <w:bookmarkEnd w:id="2715"/>
            <w:bookmarkEnd w:id="2716"/>
            <w:bookmarkEnd w:id="2717"/>
            <w:bookmarkEnd w:id="2718"/>
            <w:bookmarkEnd w:id="271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720" w:name="_Toc341038931"/>
            <w:bookmarkStart w:id="2721" w:name="_Toc341090297"/>
            <w:bookmarkStart w:id="2722" w:name="_Toc341625489"/>
            <w:bookmarkStart w:id="2723" w:name="_Toc341730451"/>
            <w:bookmarkStart w:id="2724" w:name="_Toc344887866"/>
            <w:bookmarkStart w:id="2725" w:name="_Toc346472895"/>
            <w:bookmarkStart w:id="2726" w:name="_Toc349400232"/>
            <w:bookmarkStart w:id="2727" w:name="_Toc356078974"/>
            <w:bookmarkStart w:id="2728" w:name="_Toc364081316"/>
            <w:bookmarkStart w:id="2729" w:name="_Toc364181382"/>
            <w:bookmarkStart w:id="2730" w:name="_Toc364587495"/>
            <w:bookmarkStart w:id="2731" w:name="_Toc370678552"/>
            <w:r w:rsidRPr="008E4087">
              <w:rPr>
                <w:rStyle w:val="Normal1"/>
                <w:b w:val="0"/>
                <w:szCs w:val="22"/>
              </w:rPr>
              <w:t>QIAgen, UK</w:t>
            </w:r>
            <w:bookmarkEnd w:id="2720"/>
            <w:bookmarkEnd w:id="2721"/>
            <w:bookmarkEnd w:id="2722"/>
            <w:bookmarkEnd w:id="2723"/>
            <w:bookmarkEnd w:id="2724"/>
            <w:bookmarkEnd w:id="2725"/>
            <w:bookmarkEnd w:id="2726"/>
            <w:bookmarkEnd w:id="2727"/>
            <w:bookmarkEnd w:id="2728"/>
            <w:bookmarkEnd w:id="2729"/>
            <w:bookmarkEnd w:id="2730"/>
            <w:bookmarkEnd w:id="273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jc w:val="left"/>
              <w:rPr>
                <w:rStyle w:val="Normal1"/>
                <w:b w:val="0"/>
                <w:szCs w:val="22"/>
              </w:rPr>
            </w:pPr>
            <w:bookmarkStart w:id="2732" w:name="_Toc341038998"/>
            <w:bookmarkStart w:id="2733" w:name="_Toc341090364"/>
            <w:bookmarkStart w:id="2734" w:name="_Toc341625556"/>
            <w:bookmarkStart w:id="2735" w:name="_Toc341730518"/>
            <w:bookmarkStart w:id="2736" w:name="_Toc344887933"/>
            <w:bookmarkStart w:id="2737" w:name="_Toc346472962"/>
            <w:bookmarkStart w:id="2738" w:name="_Toc349400299"/>
            <w:bookmarkStart w:id="2739" w:name="_Toc356078975"/>
            <w:bookmarkStart w:id="2740" w:name="_Toc364081317"/>
            <w:bookmarkStart w:id="2741" w:name="_Toc364181383"/>
            <w:bookmarkStart w:id="2742" w:name="_Toc364587496"/>
            <w:bookmarkStart w:id="2743" w:name="_Toc370678553"/>
            <w:r w:rsidRPr="008E4087">
              <w:rPr>
                <w:rStyle w:val="Normal1"/>
                <w:b w:val="0"/>
                <w:szCs w:val="22"/>
              </w:rPr>
              <w:t>QIAgen Endotoxin-free plasmid maxiprep/megaprep</w:t>
            </w:r>
            <w:bookmarkEnd w:id="2732"/>
            <w:bookmarkEnd w:id="2733"/>
            <w:bookmarkEnd w:id="2734"/>
            <w:bookmarkEnd w:id="2735"/>
            <w:bookmarkEnd w:id="2736"/>
            <w:bookmarkEnd w:id="2737"/>
            <w:bookmarkEnd w:id="2738"/>
            <w:bookmarkEnd w:id="2739"/>
            <w:bookmarkEnd w:id="2740"/>
            <w:bookmarkEnd w:id="2741"/>
            <w:bookmarkEnd w:id="2742"/>
            <w:bookmarkEnd w:id="274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744" w:name="_Toc341038999"/>
            <w:bookmarkStart w:id="2745" w:name="_Toc341090365"/>
            <w:bookmarkStart w:id="2746" w:name="_Toc341625557"/>
            <w:bookmarkStart w:id="2747" w:name="_Toc341730519"/>
            <w:bookmarkStart w:id="2748" w:name="_Toc344887934"/>
            <w:bookmarkStart w:id="2749" w:name="_Toc346472963"/>
            <w:bookmarkStart w:id="2750" w:name="_Toc349400300"/>
            <w:bookmarkStart w:id="2751" w:name="_Toc356078976"/>
            <w:bookmarkStart w:id="2752" w:name="_Toc364081318"/>
            <w:bookmarkStart w:id="2753" w:name="_Toc364181384"/>
            <w:bookmarkStart w:id="2754" w:name="_Toc364587497"/>
            <w:bookmarkStart w:id="2755" w:name="_Toc370678554"/>
            <w:r w:rsidRPr="008E4087">
              <w:rPr>
                <w:rStyle w:val="Normal1"/>
                <w:b w:val="0"/>
                <w:szCs w:val="22"/>
              </w:rPr>
              <w:t>QIAgen, UK</w:t>
            </w:r>
            <w:bookmarkEnd w:id="2744"/>
            <w:bookmarkEnd w:id="2745"/>
            <w:bookmarkEnd w:id="2746"/>
            <w:bookmarkEnd w:id="2747"/>
            <w:bookmarkEnd w:id="2748"/>
            <w:bookmarkEnd w:id="2749"/>
            <w:bookmarkEnd w:id="2750"/>
            <w:bookmarkEnd w:id="2751"/>
            <w:bookmarkEnd w:id="2752"/>
            <w:bookmarkEnd w:id="2753"/>
            <w:bookmarkEnd w:id="2754"/>
            <w:bookmarkEnd w:id="275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756" w:name="_Toc356078977"/>
            <w:bookmarkStart w:id="2757" w:name="_Toc364081319"/>
            <w:bookmarkStart w:id="2758" w:name="_Toc364181385"/>
            <w:bookmarkStart w:id="2759" w:name="_Toc364587498"/>
            <w:bookmarkStart w:id="2760" w:name="_Toc370678555"/>
            <w:r w:rsidRPr="008E4087">
              <w:rPr>
                <w:rStyle w:val="Normal1"/>
                <w:b w:val="0"/>
                <w:szCs w:val="22"/>
              </w:rPr>
              <w:t>QIAprep spin miniprep kit</w:t>
            </w:r>
            <w:bookmarkEnd w:id="2756"/>
            <w:bookmarkEnd w:id="2757"/>
            <w:bookmarkEnd w:id="2758"/>
            <w:bookmarkEnd w:id="2759"/>
            <w:bookmarkEnd w:id="2760"/>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761" w:name="_Toc341039001"/>
            <w:bookmarkStart w:id="2762" w:name="_Toc341090367"/>
            <w:bookmarkStart w:id="2763" w:name="_Toc341625559"/>
            <w:bookmarkStart w:id="2764" w:name="_Toc341730521"/>
            <w:bookmarkStart w:id="2765" w:name="_Toc344887936"/>
            <w:bookmarkStart w:id="2766" w:name="_Toc346472965"/>
            <w:bookmarkStart w:id="2767" w:name="_Toc349400302"/>
            <w:bookmarkStart w:id="2768" w:name="_Toc356078978"/>
            <w:bookmarkStart w:id="2769" w:name="_Toc364081320"/>
            <w:bookmarkStart w:id="2770" w:name="_Toc364181386"/>
            <w:bookmarkStart w:id="2771" w:name="_Toc364587499"/>
            <w:bookmarkStart w:id="2772" w:name="_Toc370678556"/>
            <w:r w:rsidRPr="008E4087">
              <w:rPr>
                <w:rStyle w:val="Normal1"/>
                <w:b w:val="0"/>
                <w:szCs w:val="22"/>
              </w:rPr>
              <w:t>QIAgen, UK</w:t>
            </w:r>
            <w:bookmarkEnd w:id="2761"/>
            <w:bookmarkEnd w:id="2762"/>
            <w:bookmarkEnd w:id="2763"/>
            <w:bookmarkEnd w:id="2764"/>
            <w:bookmarkEnd w:id="2765"/>
            <w:bookmarkEnd w:id="2766"/>
            <w:bookmarkEnd w:id="2767"/>
            <w:bookmarkEnd w:id="2768"/>
            <w:bookmarkEnd w:id="2769"/>
            <w:bookmarkEnd w:id="2770"/>
            <w:bookmarkEnd w:id="2771"/>
            <w:bookmarkEnd w:id="2772"/>
          </w:p>
        </w:tc>
      </w:tr>
      <w:tr w:rsidR="006179E6" w:rsidRPr="0059373D" w:rsidTr="006179E6">
        <w:tc>
          <w:tcPr>
            <w:tcW w:w="5920" w:type="dxa"/>
            <w:vAlign w:val="center"/>
          </w:tcPr>
          <w:p w:rsidR="006179E6" w:rsidRPr="0065718E" w:rsidRDefault="006179E6" w:rsidP="006179E6">
            <w:pPr>
              <w:pStyle w:val="Heading1"/>
              <w:spacing w:before="60" w:beforeAutospacing="0" w:after="60" w:afterAutospacing="0" w:line="240" w:lineRule="auto"/>
              <w:rPr>
                <w:rStyle w:val="Normal1"/>
                <w:b w:val="0"/>
                <w:szCs w:val="22"/>
              </w:rPr>
            </w:pPr>
            <w:bookmarkStart w:id="2773" w:name="_Toc356078979"/>
            <w:bookmarkStart w:id="2774" w:name="_Toc364081321"/>
            <w:bookmarkStart w:id="2775" w:name="_Toc364181387"/>
            <w:bookmarkStart w:id="2776" w:name="_Toc364587500"/>
            <w:bookmarkStart w:id="2777" w:name="_Toc370678557"/>
            <w:r w:rsidRPr="0065718E">
              <w:rPr>
                <w:rStyle w:val="Normal1"/>
                <w:b w:val="0"/>
                <w:szCs w:val="23"/>
              </w:rPr>
              <w:t>QIAquick gel extraction kit</w:t>
            </w:r>
            <w:bookmarkEnd w:id="2773"/>
            <w:bookmarkEnd w:id="2774"/>
            <w:bookmarkEnd w:id="2775"/>
            <w:bookmarkEnd w:id="2776"/>
            <w:bookmarkEnd w:id="277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778" w:name="_Toc356078980"/>
            <w:bookmarkStart w:id="2779" w:name="_Toc364081322"/>
            <w:bookmarkStart w:id="2780" w:name="_Toc364181388"/>
            <w:bookmarkStart w:id="2781" w:name="_Toc364587501"/>
            <w:bookmarkStart w:id="2782" w:name="_Toc370678558"/>
            <w:r w:rsidRPr="008E4087">
              <w:rPr>
                <w:rStyle w:val="Normal1"/>
                <w:b w:val="0"/>
                <w:szCs w:val="22"/>
              </w:rPr>
              <w:t>QIAgen, UK</w:t>
            </w:r>
            <w:bookmarkEnd w:id="2778"/>
            <w:bookmarkEnd w:id="2779"/>
            <w:bookmarkEnd w:id="2780"/>
            <w:bookmarkEnd w:id="2781"/>
            <w:bookmarkEnd w:id="2782"/>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783" w:name="_Toc341039002"/>
            <w:bookmarkStart w:id="2784" w:name="_Toc341090368"/>
            <w:bookmarkStart w:id="2785" w:name="_Toc341625560"/>
            <w:bookmarkStart w:id="2786" w:name="_Toc341730522"/>
            <w:bookmarkStart w:id="2787" w:name="_Toc344887937"/>
            <w:bookmarkStart w:id="2788" w:name="_Toc346472966"/>
            <w:bookmarkStart w:id="2789" w:name="_Toc349400303"/>
            <w:bookmarkStart w:id="2790" w:name="_Toc356078981"/>
            <w:bookmarkStart w:id="2791" w:name="_Toc364081323"/>
            <w:bookmarkStart w:id="2792" w:name="_Toc364181389"/>
            <w:bookmarkStart w:id="2793" w:name="_Toc364587502"/>
            <w:bookmarkStart w:id="2794" w:name="_Toc370678559"/>
            <w:r w:rsidRPr="008E4087">
              <w:rPr>
                <w:rStyle w:val="Normal1"/>
                <w:b w:val="0"/>
                <w:i/>
                <w:szCs w:val="22"/>
              </w:rPr>
              <w:t>RC DC</w:t>
            </w:r>
            <w:r w:rsidRPr="008E4087">
              <w:rPr>
                <w:rStyle w:val="Normal1"/>
                <w:b w:val="0"/>
                <w:szCs w:val="22"/>
              </w:rPr>
              <w:t xml:space="preserve"> Protein assay kit</w:t>
            </w:r>
            <w:bookmarkEnd w:id="2783"/>
            <w:bookmarkEnd w:id="2784"/>
            <w:bookmarkEnd w:id="2785"/>
            <w:bookmarkEnd w:id="2786"/>
            <w:bookmarkEnd w:id="2787"/>
            <w:bookmarkEnd w:id="2788"/>
            <w:bookmarkEnd w:id="2789"/>
            <w:bookmarkEnd w:id="2790"/>
            <w:bookmarkEnd w:id="2791"/>
            <w:bookmarkEnd w:id="2792"/>
            <w:bookmarkEnd w:id="2793"/>
            <w:bookmarkEnd w:id="2794"/>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795" w:name="_Toc341039003"/>
            <w:bookmarkStart w:id="2796" w:name="_Toc341090369"/>
            <w:bookmarkStart w:id="2797" w:name="_Toc341625561"/>
            <w:bookmarkStart w:id="2798" w:name="_Toc341730523"/>
            <w:bookmarkStart w:id="2799" w:name="_Toc344887938"/>
            <w:bookmarkStart w:id="2800" w:name="_Toc346472967"/>
            <w:bookmarkStart w:id="2801" w:name="_Toc349400304"/>
            <w:bookmarkStart w:id="2802" w:name="_Toc356078982"/>
            <w:bookmarkStart w:id="2803" w:name="_Toc364081324"/>
            <w:bookmarkStart w:id="2804" w:name="_Toc364181390"/>
            <w:bookmarkStart w:id="2805" w:name="_Toc364587503"/>
            <w:bookmarkStart w:id="2806" w:name="_Toc370678560"/>
            <w:r w:rsidRPr="008E4087">
              <w:rPr>
                <w:rStyle w:val="Normal1"/>
                <w:b w:val="0"/>
                <w:szCs w:val="22"/>
              </w:rPr>
              <w:t>Bio-Rad, UK</w:t>
            </w:r>
            <w:bookmarkEnd w:id="2795"/>
            <w:bookmarkEnd w:id="2796"/>
            <w:bookmarkEnd w:id="2797"/>
            <w:bookmarkEnd w:id="2798"/>
            <w:bookmarkEnd w:id="2799"/>
            <w:bookmarkEnd w:id="2800"/>
            <w:bookmarkEnd w:id="2801"/>
            <w:bookmarkEnd w:id="2802"/>
            <w:bookmarkEnd w:id="2803"/>
            <w:bookmarkEnd w:id="2804"/>
            <w:bookmarkEnd w:id="2805"/>
            <w:bookmarkEnd w:id="2806"/>
          </w:p>
        </w:tc>
      </w:tr>
      <w:tr w:rsidR="006179E6" w:rsidRPr="0059373D" w:rsidTr="006179E6">
        <w:tc>
          <w:tcPr>
            <w:tcW w:w="5920" w:type="dxa"/>
            <w:vAlign w:val="center"/>
          </w:tcPr>
          <w:p w:rsidR="006179E6" w:rsidRPr="00DF64AA" w:rsidRDefault="006179E6" w:rsidP="006179E6">
            <w:pPr>
              <w:pStyle w:val="Heading1"/>
              <w:spacing w:before="60" w:beforeAutospacing="0" w:after="60" w:afterAutospacing="0" w:line="240" w:lineRule="auto"/>
              <w:rPr>
                <w:rStyle w:val="Normal1"/>
                <w:b w:val="0"/>
                <w:szCs w:val="22"/>
              </w:rPr>
            </w:pPr>
            <w:bookmarkStart w:id="2807" w:name="_Toc356078983"/>
            <w:bookmarkStart w:id="2808" w:name="_Toc364081325"/>
            <w:bookmarkStart w:id="2809" w:name="_Toc364181391"/>
            <w:bookmarkStart w:id="2810" w:name="_Toc364587504"/>
            <w:bookmarkStart w:id="2811" w:name="_Toc370678561"/>
            <w:r>
              <w:rPr>
                <w:rStyle w:val="Normal1"/>
                <w:b w:val="0"/>
                <w:szCs w:val="22"/>
              </w:rPr>
              <w:t>Restriction enzymes</w:t>
            </w:r>
            <w:bookmarkStart w:id="2812" w:name="_Toc341038936"/>
            <w:bookmarkStart w:id="2813" w:name="_Toc341090302"/>
            <w:bookmarkStart w:id="2814" w:name="_Toc341625494"/>
            <w:bookmarkStart w:id="2815" w:name="_Toc341730456"/>
            <w:bookmarkStart w:id="2816" w:name="_Toc344887871"/>
            <w:bookmarkStart w:id="2817" w:name="_Toc346472900"/>
            <w:bookmarkStart w:id="2818" w:name="_Toc349400237"/>
            <w:r w:rsidRPr="008E4087">
              <w:rPr>
                <w:rStyle w:val="Normal1"/>
                <w:b w:val="0"/>
                <w:szCs w:val="22"/>
              </w:rPr>
              <w:t xml:space="preserve"> and corresponding buffers</w:t>
            </w:r>
            <w:bookmarkEnd w:id="2807"/>
            <w:bookmarkEnd w:id="2808"/>
            <w:bookmarkEnd w:id="2809"/>
            <w:bookmarkEnd w:id="2810"/>
            <w:bookmarkEnd w:id="2811"/>
            <w:r w:rsidRPr="008E4087">
              <w:rPr>
                <w:rStyle w:val="Normal1"/>
                <w:b w:val="0"/>
                <w:szCs w:val="22"/>
              </w:rPr>
              <w:t xml:space="preserve"> </w:t>
            </w:r>
            <w:bookmarkEnd w:id="2812"/>
            <w:bookmarkEnd w:id="2813"/>
            <w:bookmarkEnd w:id="2814"/>
            <w:bookmarkEnd w:id="2815"/>
            <w:bookmarkEnd w:id="2816"/>
            <w:bookmarkEnd w:id="2817"/>
            <w:bookmarkEnd w:id="2818"/>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819" w:name="_Toc356078984"/>
            <w:bookmarkStart w:id="2820" w:name="_Toc364081326"/>
            <w:bookmarkStart w:id="2821" w:name="_Toc364181392"/>
            <w:bookmarkStart w:id="2822" w:name="_Toc364587505"/>
            <w:bookmarkStart w:id="2823" w:name="_Toc370678562"/>
            <w:r w:rsidRPr="008E4087">
              <w:rPr>
                <w:rStyle w:val="Normal1"/>
                <w:b w:val="0"/>
                <w:szCs w:val="22"/>
              </w:rPr>
              <w:t>NEB or Promega, UK</w:t>
            </w:r>
            <w:bookmarkEnd w:id="2819"/>
            <w:bookmarkEnd w:id="2820"/>
            <w:bookmarkEnd w:id="2821"/>
            <w:bookmarkEnd w:id="2822"/>
            <w:bookmarkEnd w:id="282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824" w:name="_Toc341039004"/>
            <w:bookmarkStart w:id="2825" w:name="_Toc341090370"/>
            <w:bookmarkStart w:id="2826" w:name="_Toc341625562"/>
            <w:bookmarkStart w:id="2827" w:name="_Toc341730524"/>
            <w:bookmarkStart w:id="2828" w:name="_Toc344887939"/>
            <w:bookmarkStart w:id="2829" w:name="_Toc346472968"/>
            <w:bookmarkStart w:id="2830" w:name="_Toc349400305"/>
            <w:bookmarkStart w:id="2831" w:name="_Toc356078985"/>
            <w:bookmarkStart w:id="2832" w:name="_Toc364081327"/>
            <w:bookmarkStart w:id="2833" w:name="_Toc364181393"/>
            <w:bookmarkStart w:id="2834" w:name="_Toc364587506"/>
            <w:bookmarkStart w:id="2835" w:name="_Toc370678563"/>
            <w:r w:rsidRPr="008E4087">
              <w:rPr>
                <w:rStyle w:val="Normal1"/>
                <w:b w:val="0"/>
                <w:szCs w:val="22"/>
              </w:rPr>
              <w:t>Rubidium chloride (RbCl)</w:t>
            </w:r>
            <w:bookmarkEnd w:id="2824"/>
            <w:bookmarkEnd w:id="2825"/>
            <w:bookmarkEnd w:id="2826"/>
            <w:bookmarkEnd w:id="2827"/>
            <w:bookmarkEnd w:id="2828"/>
            <w:bookmarkEnd w:id="2829"/>
            <w:bookmarkEnd w:id="2830"/>
            <w:bookmarkEnd w:id="2831"/>
            <w:bookmarkEnd w:id="2832"/>
            <w:bookmarkEnd w:id="2833"/>
            <w:bookmarkEnd w:id="2834"/>
            <w:bookmarkEnd w:id="283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836" w:name="_Toc341039005"/>
            <w:bookmarkStart w:id="2837" w:name="_Toc341090371"/>
            <w:bookmarkStart w:id="2838" w:name="_Toc341625563"/>
            <w:bookmarkStart w:id="2839" w:name="_Toc341730525"/>
            <w:bookmarkStart w:id="2840" w:name="_Toc344887940"/>
            <w:bookmarkStart w:id="2841" w:name="_Toc346472969"/>
            <w:bookmarkStart w:id="2842" w:name="_Toc349400306"/>
            <w:bookmarkStart w:id="2843" w:name="_Toc356078986"/>
            <w:bookmarkStart w:id="2844" w:name="_Toc364081328"/>
            <w:bookmarkStart w:id="2845" w:name="_Toc364181394"/>
            <w:bookmarkStart w:id="2846" w:name="_Toc364587507"/>
            <w:bookmarkStart w:id="2847" w:name="_Toc370678564"/>
            <w:r w:rsidRPr="008E4087">
              <w:rPr>
                <w:rStyle w:val="Normal1"/>
                <w:b w:val="0"/>
                <w:szCs w:val="22"/>
              </w:rPr>
              <w:t>Sigma Aldrich, UK</w:t>
            </w:r>
            <w:bookmarkEnd w:id="2836"/>
            <w:bookmarkEnd w:id="2837"/>
            <w:bookmarkEnd w:id="2838"/>
            <w:bookmarkEnd w:id="2839"/>
            <w:bookmarkEnd w:id="2840"/>
            <w:bookmarkEnd w:id="2841"/>
            <w:bookmarkEnd w:id="2842"/>
            <w:bookmarkEnd w:id="2843"/>
            <w:bookmarkEnd w:id="2844"/>
            <w:bookmarkEnd w:id="2845"/>
            <w:bookmarkEnd w:id="2846"/>
            <w:bookmarkEnd w:id="284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848" w:name="_Toc344887941"/>
            <w:bookmarkStart w:id="2849" w:name="_Toc346472970"/>
            <w:bookmarkStart w:id="2850" w:name="_Toc349400307"/>
            <w:bookmarkStart w:id="2851" w:name="_Toc356078987"/>
            <w:bookmarkStart w:id="2852" w:name="_Toc364081329"/>
            <w:bookmarkStart w:id="2853" w:name="_Toc364181395"/>
            <w:bookmarkStart w:id="2854" w:name="_Toc364587508"/>
            <w:bookmarkStart w:id="2855" w:name="_Toc370678565"/>
            <w:r w:rsidRPr="008E4087">
              <w:rPr>
                <w:rStyle w:val="Normal1"/>
                <w:b w:val="0"/>
                <w:szCs w:val="22"/>
              </w:rPr>
              <w:t>Skimmed milk</w:t>
            </w:r>
            <w:bookmarkEnd w:id="2848"/>
            <w:bookmarkEnd w:id="2849"/>
            <w:bookmarkEnd w:id="2850"/>
            <w:r>
              <w:rPr>
                <w:rStyle w:val="Normal1"/>
                <w:b w:val="0"/>
                <w:szCs w:val="22"/>
              </w:rPr>
              <w:t xml:space="preserve"> powder</w:t>
            </w:r>
            <w:bookmarkEnd w:id="2851"/>
            <w:bookmarkEnd w:id="2852"/>
            <w:bookmarkEnd w:id="2853"/>
            <w:bookmarkEnd w:id="2854"/>
            <w:bookmarkEnd w:id="285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856" w:name="_Toc344887942"/>
            <w:bookmarkStart w:id="2857" w:name="_Toc346472971"/>
            <w:bookmarkStart w:id="2858" w:name="_Toc349400308"/>
            <w:bookmarkStart w:id="2859" w:name="_Toc356078988"/>
            <w:bookmarkStart w:id="2860" w:name="_Toc364081330"/>
            <w:bookmarkStart w:id="2861" w:name="_Toc364181396"/>
            <w:bookmarkStart w:id="2862" w:name="_Toc364587509"/>
            <w:bookmarkStart w:id="2863" w:name="_Toc370678566"/>
            <w:r w:rsidRPr="008E4087">
              <w:rPr>
                <w:rStyle w:val="Normal1"/>
                <w:b w:val="0"/>
                <w:szCs w:val="22"/>
              </w:rPr>
              <w:t>Tesco, UK</w:t>
            </w:r>
            <w:bookmarkEnd w:id="2856"/>
            <w:bookmarkEnd w:id="2857"/>
            <w:bookmarkEnd w:id="2858"/>
            <w:bookmarkEnd w:id="2859"/>
            <w:bookmarkEnd w:id="2860"/>
            <w:bookmarkEnd w:id="2861"/>
            <w:bookmarkEnd w:id="2862"/>
            <w:bookmarkEnd w:id="286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864" w:name="_Toc341039006"/>
            <w:bookmarkStart w:id="2865" w:name="_Toc341090372"/>
            <w:bookmarkStart w:id="2866" w:name="_Toc341625564"/>
            <w:bookmarkStart w:id="2867" w:name="_Toc341730526"/>
            <w:bookmarkStart w:id="2868" w:name="_Toc344887943"/>
            <w:bookmarkStart w:id="2869" w:name="_Toc346472972"/>
            <w:bookmarkStart w:id="2870" w:name="_Toc349400309"/>
            <w:bookmarkStart w:id="2871" w:name="_Toc356078989"/>
            <w:bookmarkStart w:id="2872" w:name="_Toc364081331"/>
            <w:bookmarkStart w:id="2873" w:name="_Toc364181397"/>
            <w:bookmarkStart w:id="2874" w:name="_Toc364587510"/>
            <w:bookmarkStart w:id="2875" w:name="_Toc370678567"/>
            <w:r w:rsidRPr="008E4087">
              <w:rPr>
                <w:rStyle w:val="Normal1"/>
                <w:b w:val="0"/>
                <w:szCs w:val="22"/>
              </w:rPr>
              <w:t>Sodium azide (NaN</w:t>
            </w:r>
            <w:r w:rsidRPr="008E4087">
              <w:rPr>
                <w:rStyle w:val="Normal1"/>
                <w:b w:val="0"/>
                <w:szCs w:val="22"/>
                <w:vertAlign w:val="subscript"/>
              </w:rPr>
              <w:t>3</w:t>
            </w:r>
            <w:r w:rsidRPr="008E4087">
              <w:rPr>
                <w:rStyle w:val="Normal1"/>
                <w:b w:val="0"/>
                <w:szCs w:val="22"/>
              </w:rPr>
              <w:t>)</w:t>
            </w:r>
            <w:bookmarkEnd w:id="2864"/>
            <w:bookmarkEnd w:id="2865"/>
            <w:bookmarkEnd w:id="2866"/>
            <w:bookmarkEnd w:id="2867"/>
            <w:bookmarkEnd w:id="2868"/>
            <w:bookmarkEnd w:id="2869"/>
            <w:bookmarkEnd w:id="2870"/>
            <w:bookmarkEnd w:id="2871"/>
            <w:bookmarkEnd w:id="2872"/>
            <w:bookmarkEnd w:id="2873"/>
            <w:bookmarkEnd w:id="2874"/>
            <w:bookmarkEnd w:id="2875"/>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876" w:name="_Toc341039007"/>
            <w:bookmarkStart w:id="2877" w:name="_Toc341090373"/>
            <w:bookmarkStart w:id="2878" w:name="_Toc341625565"/>
            <w:bookmarkStart w:id="2879" w:name="_Toc341730527"/>
            <w:bookmarkStart w:id="2880" w:name="_Toc344887944"/>
            <w:bookmarkStart w:id="2881" w:name="_Toc346472973"/>
            <w:bookmarkStart w:id="2882" w:name="_Toc349400310"/>
            <w:bookmarkStart w:id="2883" w:name="_Toc356078990"/>
            <w:bookmarkStart w:id="2884" w:name="_Toc364081332"/>
            <w:bookmarkStart w:id="2885" w:name="_Toc364181398"/>
            <w:bookmarkStart w:id="2886" w:name="_Toc364587511"/>
            <w:bookmarkStart w:id="2887" w:name="_Toc370678568"/>
            <w:r w:rsidRPr="008E4087">
              <w:rPr>
                <w:rStyle w:val="Normal1"/>
                <w:b w:val="0"/>
                <w:szCs w:val="22"/>
              </w:rPr>
              <w:t>Sigma Aldrich, UK</w:t>
            </w:r>
            <w:bookmarkEnd w:id="2876"/>
            <w:bookmarkEnd w:id="2877"/>
            <w:bookmarkEnd w:id="2878"/>
            <w:bookmarkEnd w:id="2879"/>
            <w:bookmarkEnd w:id="2880"/>
            <w:bookmarkEnd w:id="2881"/>
            <w:bookmarkEnd w:id="2882"/>
            <w:bookmarkEnd w:id="2883"/>
            <w:bookmarkEnd w:id="2884"/>
            <w:bookmarkEnd w:id="2885"/>
            <w:bookmarkEnd w:id="2886"/>
            <w:bookmarkEnd w:id="288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888" w:name="_Toc341039008"/>
            <w:bookmarkStart w:id="2889" w:name="_Toc341090374"/>
            <w:bookmarkStart w:id="2890" w:name="_Toc341625566"/>
            <w:bookmarkStart w:id="2891" w:name="_Toc341730528"/>
            <w:bookmarkStart w:id="2892" w:name="_Toc344887945"/>
            <w:bookmarkStart w:id="2893" w:name="_Toc346472974"/>
            <w:bookmarkStart w:id="2894" w:name="_Toc349400311"/>
            <w:bookmarkStart w:id="2895" w:name="_Toc356078991"/>
            <w:bookmarkStart w:id="2896" w:name="_Toc364081333"/>
            <w:bookmarkStart w:id="2897" w:name="_Toc364181399"/>
            <w:bookmarkStart w:id="2898" w:name="_Toc364587512"/>
            <w:bookmarkStart w:id="2899" w:name="_Toc370678569"/>
            <w:r w:rsidRPr="008E4087">
              <w:rPr>
                <w:rStyle w:val="Normal1"/>
                <w:b w:val="0"/>
                <w:szCs w:val="22"/>
              </w:rPr>
              <w:t>Sodium chloride (NaCl)</w:t>
            </w:r>
            <w:bookmarkEnd w:id="2888"/>
            <w:bookmarkEnd w:id="2889"/>
            <w:bookmarkEnd w:id="2890"/>
            <w:bookmarkEnd w:id="2891"/>
            <w:bookmarkEnd w:id="2892"/>
            <w:bookmarkEnd w:id="2893"/>
            <w:bookmarkEnd w:id="2894"/>
            <w:bookmarkEnd w:id="2895"/>
            <w:bookmarkEnd w:id="2896"/>
            <w:bookmarkEnd w:id="2897"/>
            <w:bookmarkEnd w:id="2898"/>
            <w:bookmarkEnd w:id="289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900" w:name="_Toc341039009"/>
            <w:bookmarkStart w:id="2901" w:name="_Toc341090375"/>
            <w:bookmarkStart w:id="2902" w:name="_Toc341625567"/>
            <w:bookmarkStart w:id="2903" w:name="_Toc341730529"/>
            <w:bookmarkStart w:id="2904" w:name="_Toc344887946"/>
            <w:bookmarkStart w:id="2905" w:name="_Toc346472975"/>
            <w:bookmarkStart w:id="2906" w:name="_Toc349400312"/>
            <w:bookmarkStart w:id="2907" w:name="_Toc356078992"/>
            <w:bookmarkStart w:id="2908" w:name="_Toc364081334"/>
            <w:bookmarkStart w:id="2909" w:name="_Toc364181400"/>
            <w:bookmarkStart w:id="2910" w:name="_Toc364587513"/>
            <w:bookmarkStart w:id="2911" w:name="_Toc370678570"/>
            <w:r w:rsidRPr="008E4087">
              <w:rPr>
                <w:rStyle w:val="Normal1"/>
                <w:b w:val="0"/>
                <w:szCs w:val="22"/>
              </w:rPr>
              <w:t>Sigma Aldrich, UK</w:t>
            </w:r>
            <w:bookmarkEnd w:id="2900"/>
            <w:bookmarkEnd w:id="2901"/>
            <w:bookmarkEnd w:id="2902"/>
            <w:bookmarkEnd w:id="2903"/>
            <w:bookmarkEnd w:id="2904"/>
            <w:bookmarkEnd w:id="2905"/>
            <w:bookmarkEnd w:id="2906"/>
            <w:bookmarkEnd w:id="2907"/>
            <w:bookmarkEnd w:id="2908"/>
            <w:bookmarkEnd w:id="2909"/>
            <w:bookmarkEnd w:id="2910"/>
            <w:bookmarkEnd w:id="291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912" w:name="_Toc341039010"/>
            <w:bookmarkStart w:id="2913" w:name="_Toc341090376"/>
            <w:bookmarkStart w:id="2914" w:name="_Toc341625568"/>
            <w:bookmarkStart w:id="2915" w:name="_Toc341730530"/>
            <w:bookmarkStart w:id="2916" w:name="_Toc344887947"/>
            <w:bookmarkStart w:id="2917" w:name="_Toc346472976"/>
            <w:bookmarkStart w:id="2918" w:name="_Toc349400313"/>
            <w:bookmarkStart w:id="2919" w:name="_Toc356078993"/>
            <w:bookmarkStart w:id="2920" w:name="_Toc364081335"/>
            <w:bookmarkStart w:id="2921" w:name="_Toc364181401"/>
            <w:bookmarkStart w:id="2922" w:name="_Toc364587514"/>
            <w:bookmarkStart w:id="2923" w:name="_Toc370678571"/>
            <w:r w:rsidRPr="008E4087">
              <w:rPr>
                <w:rStyle w:val="Normal1"/>
                <w:b w:val="0"/>
                <w:szCs w:val="22"/>
              </w:rPr>
              <w:t xml:space="preserve">Sodium dodecyl sulphate </w:t>
            </w:r>
            <w:bookmarkEnd w:id="2912"/>
            <w:bookmarkEnd w:id="2913"/>
            <w:bookmarkEnd w:id="2914"/>
            <w:bookmarkEnd w:id="2915"/>
            <w:r w:rsidRPr="008E4087">
              <w:rPr>
                <w:rStyle w:val="Normal1"/>
                <w:b w:val="0"/>
                <w:szCs w:val="22"/>
              </w:rPr>
              <w:t>(SDS)</w:t>
            </w:r>
            <w:bookmarkEnd w:id="2916"/>
            <w:bookmarkEnd w:id="2917"/>
            <w:bookmarkEnd w:id="2918"/>
            <w:bookmarkEnd w:id="2919"/>
            <w:bookmarkEnd w:id="2920"/>
            <w:bookmarkEnd w:id="2921"/>
            <w:bookmarkEnd w:id="2922"/>
            <w:bookmarkEnd w:id="292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924" w:name="_Toc341039011"/>
            <w:bookmarkStart w:id="2925" w:name="_Toc341090377"/>
            <w:bookmarkStart w:id="2926" w:name="_Toc341625569"/>
            <w:bookmarkStart w:id="2927" w:name="_Toc341730531"/>
            <w:bookmarkStart w:id="2928" w:name="_Toc344887948"/>
            <w:bookmarkStart w:id="2929" w:name="_Toc346472977"/>
            <w:bookmarkStart w:id="2930" w:name="_Toc349400314"/>
            <w:bookmarkStart w:id="2931" w:name="_Toc356078994"/>
            <w:bookmarkStart w:id="2932" w:name="_Toc364081336"/>
            <w:bookmarkStart w:id="2933" w:name="_Toc364181402"/>
            <w:bookmarkStart w:id="2934" w:name="_Toc364587515"/>
            <w:bookmarkStart w:id="2935" w:name="_Toc370678572"/>
            <w:r w:rsidRPr="008E4087">
              <w:rPr>
                <w:rStyle w:val="Normal1"/>
                <w:b w:val="0"/>
                <w:szCs w:val="22"/>
              </w:rPr>
              <w:t>Sigma Aldrich, UK</w:t>
            </w:r>
            <w:bookmarkEnd w:id="2924"/>
            <w:bookmarkEnd w:id="2925"/>
            <w:bookmarkEnd w:id="2926"/>
            <w:bookmarkEnd w:id="2927"/>
            <w:bookmarkEnd w:id="2928"/>
            <w:bookmarkEnd w:id="2929"/>
            <w:bookmarkEnd w:id="2930"/>
            <w:bookmarkEnd w:id="2931"/>
            <w:bookmarkEnd w:id="2932"/>
            <w:bookmarkEnd w:id="2933"/>
            <w:bookmarkEnd w:id="2934"/>
            <w:bookmarkEnd w:id="293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936" w:name="_Toc341039012"/>
            <w:bookmarkStart w:id="2937" w:name="_Toc341090378"/>
            <w:bookmarkStart w:id="2938" w:name="_Toc341625570"/>
            <w:bookmarkStart w:id="2939" w:name="_Toc341730532"/>
            <w:bookmarkStart w:id="2940" w:name="_Toc344887949"/>
            <w:bookmarkStart w:id="2941" w:name="_Toc346472978"/>
            <w:bookmarkStart w:id="2942" w:name="_Toc349400315"/>
            <w:bookmarkStart w:id="2943" w:name="_Toc356078995"/>
            <w:bookmarkStart w:id="2944" w:name="_Toc364081337"/>
            <w:bookmarkStart w:id="2945" w:name="_Toc364181403"/>
            <w:bookmarkStart w:id="2946" w:name="_Toc364587516"/>
            <w:bookmarkStart w:id="2947" w:name="_Toc370678573"/>
            <w:r w:rsidRPr="008E4087">
              <w:rPr>
                <w:rStyle w:val="Normal1"/>
                <w:b w:val="0"/>
                <w:szCs w:val="22"/>
              </w:rPr>
              <w:t>Sodium hydroxide (NaOH)</w:t>
            </w:r>
            <w:bookmarkEnd w:id="2936"/>
            <w:bookmarkEnd w:id="2937"/>
            <w:bookmarkEnd w:id="2938"/>
            <w:bookmarkEnd w:id="2939"/>
            <w:bookmarkEnd w:id="2940"/>
            <w:bookmarkEnd w:id="2941"/>
            <w:bookmarkEnd w:id="2942"/>
            <w:bookmarkEnd w:id="2943"/>
            <w:bookmarkEnd w:id="2944"/>
            <w:bookmarkEnd w:id="2945"/>
            <w:bookmarkEnd w:id="2946"/>
            <w:bookmarkEnd w:id="294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948" w:name="_Toc341039013"/>
            <w:bookmarkStart w:id="2949" w:name="_Toc341090379"/>
            <w:bookmarkStart w:id="2950" w:name="_Toc341625571"/>
            <w:bookmarkStart w:id="2951" w:name="_Toc341730533"/>
            <w:bookmarkStart w:id="2952" w:name="_Toc344887950"/>
            <w:bookmarkStart w:id="2953" w:name="_Toc346472979"/>
            <w:bookmarkStart w:id="2954" w:name="_Toc349400316"/>
            <w:bookmarkStart w:id="2955" w:name="_Toc356078996"/>
            <w:bookmarkStart w:id="2956" w:name="_Toc364081338"/>
            <w:bookmarkStart w:id="2957" w:name="_Toc364181404"/>
            <w:bookmarkStart w:id="2958" w:name="_Toc364587517"/>
            <w:bookmarkStart w:id="2959" w:name="_Toc370678574"/>
            <w:r w:rsidRPr="008E4087">
              <w:rPr>
                <w:rStyle w:val="Normal1"/>
                <w:b w:val="0"/>
                <w:szCs w:val="22"/>
              </w:rPr>
              <w:t>Sigma Aldrich, UK</w:t>
            </w:r>
            <w:bookmarkEnd w:id="2948"/>
            <w:bookmarkEnd w:id="2949"/>
            <w:bookmarkEnd w:id="2950"/>
            <w:bookmarkEnd w:id="2951"/>
            <w:bookmarkEnd w:id="2952"/>
            <w:bookmarkEnd w:id="2953"/>
            <w:bookmarkEnd w:id="2954"/>
            <w:bookmarkEnd w:id="2955"/>
            <w:bookmarkEnd w:id="2956"/>
            <w:bookmarkEnd w:id="2957"/>
            <w:bookmarkEnd w:id="2958"/>
            <w:bookmarkEnd w:id="295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960" w:name="_Toc341039014"/>
            <w:bookmarkStart w:id="2961" w:name="_Toc341090380"/>
            <w:bookmarkStart w:id="2962" w:name="_Toc341625572"/>
            <w:bookmarkStart w:id="2963" w:name="_Toc341730534"/>
            <w:bookmarkStart w:id="2964" w:name="_Toc344887951"/>
            <w:bookmarkStart w:id="2965" w:name="_Toc346472980"/>
            <w:bookmarkStart w:id="2966" w:name="_Toc349400317"/>
            <w:bookmarkStart w:id="2967" w:name="_Toc356078997"/>
            <w:bookmarkStart w:id="2968" w:name="_Toc364081339"/>
            <w:bookmarkStart w:id="2969" w:name="_Toc364181405"/>
            <w:bookmarkStart w:id="2970" w:name="_Toc364587518"/>
            <w:bookmarkStart w:id="2971" w:name="_Toc370678575"/>
            <w:r w:rsidRPr="008E4087">
              <w:rPr>
                <w:rStyle w:val="Normal1"/>
                <w:b w:val="0"/>
                <w:szCs w:val="22"/>
              </w:rPr>
              <w:t>SYBR</w:t>
            </w:r>
            <w:r>
              <w:rPr>
                <w:rStyle w:val="Normal1"/>
                <w:b w:val="0"/>
                <w:szCs w:val="22"/>
              </w:rPr>
              <w:t xml:space="preserve"> </w:t>
            </w:r>
            <w:r w:rsidRPr="008E4087">
              <w:rPr>
                <w:rStyle w:val="Normal1"/>
                <w:b w:val="0"/>
                <w:szCs w:val="22"/>
              </w:rPr>
              <w:t xml:space="preserve">Green </w:t>
            </w:r>
            <w:r>
              <w:rPr>
                <w:rStyle w:val="Normal1"/>
                <w:b w:val="0"/>
                <w:szCs w:val="22"/>
              </w:rPr>
              <w:t xml:space="preserve">qPCR </w:t>
            </w:r>
            <w:r w:rsidRPr="008E4087">
              <w:rPr>
                <w:rStyle w:val="Normal1"/>
                <w:b w:val="0"/>
                <w:szCs w:val="22"/>
              </w:rPr>
              <w:t>master mix</w:t>
            </w:r>
            <w:bookmarkEnd w:id="2960"/>
            <w:bookmarkEnd w:id="2961"/>
            <w:bookmarkEnd w:id="2962"/>
            <w:bookmarkEnd w:id="2963"/>
            <w:bookmarkEnd w:id="2964"/>
            <w:bookmarkEnd w:id="2965"/>
            <w:bookmarkEnd w:id="2966"/>
            <w:bookmarkEnd w:id="2967"/>
            <w:bookmarkEnd w:id="2968"/>
            <w:bookmarkEnd w:id="2969"/>
            <w:bookmarkEnd w:id="2970"/>
            <w:bookmarkEnd w:id="297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972" w:name="_Toc341039015"/>
            <w:bookmarkStart w:id="2973" w:name="_Toc341090381"/>
            <w:bookmarkStart w:id="2974" w:name="_Toc341625573"/>
            <w:bookmarkStart w:id="2975" w:name="_Toc341730535"/>
            <w:bookmarkStart w:id="2976" w:name="_Toc344887952"/>
            <w:bookmarkStart w:id="2977" w:name="_Toc346472981"/>
            <w:bookmarkStart w:id="2978" w:name="_Toc349400318"/>
            <w:bookmarkStart w:id="2979" w:name="_Toc356078998"/>
            <w:bookmarkStart w:id="2980" w:name="_Toc364081340"/>
            <w:bookmarkStart w:id="2981" w:name="_Toc364181406"/>
            <w:bookmarkStart w:id="2982" w:name="_Toc364587519"/>
            <w:bookmarkStart w:id="2983" w:name="_Toc370678576"/>
            <w:r w:rsidRPr="008E4087">
              <w:rPr>
                <w:rStyle w:val="Normal1"/>
                <w:b w:val="0"/>
                <w:szCs w:val="22"/>
              </w:rPr>
              <w:t>Bioline</w:t>
            </w:r>
            <w:bookmarkEnd w:id="2972"/>
            <w:bookmarkEnd w:id="2973"/>
            <w:bookmarkEnd w:id="2974"/>
            <w:bookmarkEnd w:id="2975"/>
            <w:bookmarkEnd w:id="2976"/>
            <w:bookmarkEnd w:id="2977"/>
            <w:bookmarkEnd w:id="2978"/>
            <w:r>
              <w:rPr>
                <w:rStyle w:val="Normal1"/>
                <w:b w:val="0"/>
                <w:szCs w:val="22"/>
              </w:rPr>
              <w:t>, UK</w:t>
            </w:r>
            <w:bookmarkEnd w:id="2979"/>
            <w:bookmarkEnd w:id="2980"/>
            <w:bookmarkEnd w:id="2981"/>
            <w:bookmarkEnd w:id="2982"/>
            <w:bookmarkEnd w:id="298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984" w:name="_Toc356078999"/>
            <w:bookmarkStart w:id="2985" w:name="_Toc364081341"/>
            <w:bookmarkStart w:id="2986" w:name="_Toc364181407"/>
            <w:bookmarkStart w:id="2987" w:name="_Toc364587520"/>
            <w:bookmarkStart w:id="2988" w:name="_Toc370678577"/>
            <w:r>
              <w:rPr>
                <w:rStyle w:val="Normal1"/>
                <w:b w:val="0"/>
                <w:szCs w:val="22"/>
              </w:rPr>
              <w:t xml:space="preserve">T4 DNA ligase </w:t>
            </w:r>
            <w:r w:rsidRPr="008E4087">
              <w:rPr>
                <w:rStyle w:val="Normal1"/>
                <w:b w:val="0"/>
                <w:szCs w:val="22"/>
              </w:rPr>
              <w:t>and corresponding buffer</w:t>
            </w:r>
            <w:bookmarkEnd w:id="2984"/>
            <w:bookmarkEnd w:id="2985"/>
            <w:bookmarkEnd w:id="2986"/>
            <w:bookmarkEnd w:id="2987"/>
            <w:bookmarkEnd w:id="2988"/>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2989" w:name="_Toc356079000"/>
            <w:bookmarkStart w:id="2990" w:name="_Toc364081342"/>
            <w:bookmarkStart w:id="2991" w:name="_Toc364181408"/>
            <w:bookmarkStart w:id="2992" w:name="_Toc364587521"/>
            <w:bookmarkStart w:id="2993" w:name="_Toc370678578"/>
            <w:r>
              <w:rPr>
                <w:rStyle w:val="Normal1"/>
                <w:b w:val="0"/>
                <w:szCs w:val="22"/>
              </w:rPr>
              <w:t>NEB, UK</w:t>
            </w:r>
            <w:bookmarkEnd w:id="2989"/>
            <w:bookmarkEnd w:id="2990"/>
            <w:bookmarkEnd w:id="2991"/>
            <w:bookmarkEnd w:id="2992"/>
            <w:bookmarkEnd w:id="2993"/>
          </w:p>
        </w:tc>
      </w:tr>
      <w:tr w:rsidR="006179E6" w:rsidRPr="0059373D" w:rsidTr="006179E6">
        <w:tc>
          <w:tcPr>
            <w:tcW w:w="5920" w:type="dxa"/>
          </w:tcPr>
          <w:p w:rsidR="006179E6" w:rsidRPr="008E4087" w:rsidRDefault="006179E6" w:rsidP="006179E6">
            <w:pPr>
              <w:pStyle w:val="Heading1"/>
              <w:spacing w:before="60" w:beforeAutospacing="0" w:after="60" w:afterAutospacing="0" w:line="240" w:lineRule="auto"/>
              <w:rPr>
                <w:rStyle w:val="Normal1"/>
                <w:b w:val="0"/>
                <w:szCs w:val="22"/>
              </w:rPr>
            </w:pPr>
            <w:bookmarkStart w:id="2994" w:name="_Toc341039016"/>
            <w:bookmarkStart w:id="2995" w:name="_Toc341090382"/>
            <w:bookmarkStart w:id="2996" w:name="_Toc341625574"/>
            <w:bookmarkStart w:id="2997" w:name="_Toc341730536"/>
            <w:bookmarkStart w:id="2998" w:name="_Toc344887953"/>
            <w:bookmarkStart w:id="2999" w:name="_Toc346472982"/>
            <w:bookmarkStart w:id="3000" w:name="_Toc349400319"/>
            <w:bookmarkStart w:id="3001" w:name="_Toc356079001"/>
            <w:bookmarkStart w:id="3002" w:name="_Toc364081343"/>
            <w:bookmarkStart w:id="3003" w:name="_Toc364181409"/>
            <w:bookmarkStart w:id="3004" w:name="_Toc364587522"/>
            <w:bookmarkStart w:id="3005" w:name="_Toc370678579"/>
            <w:r w:rsidRPr="008E4087">
              <w:rPr>
                <w:rStyle w:val="Normal1"/>
                <w:b w:val="0"/>
                <w:szCs w:val="22"/>
              </w:rPr>
              <w:t>Taqman master mix</w:t>
            </w:r>
            <w:bookmarkEnd w:id="2994"/>
            <w:bookmarkEnd w:id="2995"/>
            <w:bookmarkEnd w:id="2996"/>
            <w:bookmarkEnd w:id="2997"/>
            <w:bookmarkEnd w:id="2998"/>
            <w:bookmarkEnd w:id="2999"/>
            <w:bookmarkEnd w:id="3000"/>
            <w:bookmarkEnd w:id="3001"/>
            <w:bookmarkEnd w:id="3002"/>
            <w:bookmarkEnd w:id="3003"/>
            <w:bookmarkEnd w:id="3004"/>
            <w:bookmarkEnd w:id="3005"/>
          </w:p>
        </w:tc>
        <w:tc>
          <w:tcPr>
            <w:tcW w:w="2410" w:type="dxa"/>
          </w:tcPr>
          <w:p w:rsidR="006179E6" w:rsidRPr="008E4087" w:rsidRDefault="006179E6" w:rsidP="006179E6">
            <w:pPr>
              <w:pStyle w:val="Heading1"/>
              <w:spacing w:before="60" w:beforeAutospacing="0" w:after="60" w:afterAutospacing="0" w:line="240" w:lineRule="auto"/>
              <w:rPr>
                <w:rStyle w:val="Normal1"/>
                <w:b w:val="0"/>
                <w:szCs w:val="22"/>
              </w:rPr>
            </w:pPr>
            <w:bookmarkStart w:id="3006" w:name="_Toc341039017"/>
            <w:bookmarkStart w:id="3007" w:name="_Toc341090383"/>
            <w:bookmarkStart w:id="3008" w:name="_Toc341625575"/>
            <w:bookmarkStart w:id="3009" w:name="_Toc341730537"/>
            <w:bookmarkStart w:id="3010" w:name="_Toc344887954"/>
            <w:bookmarkStart w:id="3011" w:name="_Toc346472983"/>
            <w:bookmarkStart w:id="3012" w:name="_Toc349400320"/>
            <w:bookmarkStart w:id="3013" w:name="_Toc356079002"/>
            <w:bookmarkStart w:id="3014" w:name="_Toc364081344"/>
            <w:bookmarkStart w:id="3015" w:name="_Toc364181410"/>
            <w:bookmarkStart w:id="3016" w:name="_Toc364587523"/>
            <w:bookmarkStart w:id="3017" w:name="_Toc370678580"/>
            <w:r w:rsidRPr="008E4087">
              <w:rPr>
                <w:rStyle w:val="Normal1"/>
                <w:b w:val="0"/>
                <w:szCs w:val="22"/>
              </w:rPr>
              <w:t>Applied Biosystems, USA</w:t>
            </w:r>
            <w:bookmarkEnd w:id="3006"/>
            <w:bookmarkEnd w:id="3007"/>
            <w:bookmarkEnd w:id="3008"/>
            <w:bookmarkEnd w:id="3009"/>
            <w:bookmarkEnd w:id="3010"/>
            <w:bookmarkEnd w:id="3011"/>
            <w:bookmarkEnd w:id="3012"/>
            <w:bookmarkEnd w:id="3013"/>
            <w:bookmarkEnd w:id="3014"/>
            <w:bookmarkEnd w:id="3015"/>
            <w:bookmarkEnd w:id="3016"/>
            <w:bookmarkEnd w:id="301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018" w:name="_Toc341039018"/>
            <w:bookmarkStart w:id="3019" w:name="_Toc341090384"/>
            <w:bookmarkStart w:id="3020" w:name="_Toc341625576"/>
            <w:bookmarkStart w:id="3021" w:name="_Toc341730538"/>
            <w:bookmarkStart w:id="3022" w:name="_Toc344887955"/>
            <w:bookmarkStart w:id="3023" w:name="_Toc346472984"/>
            <w:bookmarkStart w:id="3024" w:name="_Toc349400321"/>
            <w:bookmarkStart w:id="3025" w:name="_Toc356079003"/>
            <w:bookmarkStart w:id="3026" w:name="_Toc364081345"/>
            <w:bookmarkStart w:id="3027" w:name="_Toc364181411"/>
            <w:bookmarkStart w:id="3028" w:name="_Toc364587524"/>
            <w:bookmarkStart w:id="3029" w:name="_Toc370678581"/>
            <w:r w:rsidRPr="008E4087">
              <w:rPr>
                <w:b w:val="0"/>
                <w:szCs w:val="22"/>
                <w:shd w:val="clear" w:color="auto" w:fill="FFFFFF"/>
              </w:rPr>
              <w:t>Tetramethylethylenediamine</w:t>
            </w:r>
            <w:r w:rsidRPr="008E4087">
              <w:rPr>
                <w:rStyle w:val="Normal1"/>
                <w:b w:val="0"/>
                <w:szCs w:val="22"/>
              </w:rPr>
              <w:t xml:space="preserve"> (TEMED)</w:t>
            </w:r>
            <w:bookmarkEnd w:id="3018"/>
            <w:bookmarkEnd w:id="3019"/>
            <w:bookmarkEnd w:id="3020"/>
            <w:bookmarkEnd w:id="3021"/>
            <w:bookmarkEnd w:id="3022"/>
            <w:bookmarkEnd w:id="3023"/>
            <w:bookmarkEnd w:id="3024"/>
            <w:bookmarkEnd w:id="3025"/>
            <w:bookmarkEnd w:id="3026"/>
            <w:bookmarkEnd w:id="3027"/>
            <w:bookmarkEnd w:id="3028"/>
            <w:bookmarkEnd w:id="302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030" w:name="_Toc341039019"/>
            <w:bookmarkStart w:id="3031" w:name="_Toc341090385"/>
            <w:bookmarkStart w:id="3032" w:name="_Toc341625577"/>
            <w:bookmarkStart w:id="3033" w:name="_Toc341730539"/>
            <w:bookmarkStart w:id="3034" w:name="_Toc344887956"/>
            <w:bookmarkStart w:id="3035" w:name="_Toc346472985"/>
            <w:bookmarkStart w:id="3036" w:name="_Toc349400322"/>
            <w:bookmarkStart w:id="3037" w:name="_Toc356079004"/>
            <w:bookmarkStart w:id="3038" w:name="_Toc364081346"/>
            <w:bookmarkStart w:id="3039" w:name="_Toc364181412"/>
            <w:bookmarkStart w:id="3040" w:name="_Toc364587525"/>
            <w:bookmarkStart w:id="3041" w:name="_Toc370678582"/>
            <w:r w:rsidRPr="008E4087">
              <w:rPr>
                <w:rStyle w:val="Normal1"/>
                <w:b w:val="0"/>
                <w:szCs w:val="22"/>
              </w:rPr>
              <w:t>Sigma Aldrich, UK</w:t>
            </w:r>
            <w:bookmarkEnd w:id="3030"/>
            <w:bookmarkEnd w:id="3031"/>
            <w:bookmarkEnd w:id="3032"/>
            <w:bookmarkEnd w:id="3033"/>
            <w:bookmarkEnd w:id="3034"/>
            <w:bookmarkEnd w:id="3035"/>
            <w:bookmarkEnd w:id="3036"/>
            <w:bookmarkEnd w:id="3037"/>
            <w:bookmarkEnd w:id="3038"/>
            <w:bookmarkEnd w:id="3039"/>
            <w:bookmarkEnd w:id="3040"/>
            <w:bookmarkEnd w:id="304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042" w:name="_Toc341039020"/>
            <w:bookmarkStart w:id="3043" w:name="_Toc341090386"/>
            <w:bookmarkStart w:id="3044" w:name="_Toc341625578"/>
            <w:bookmarkStart w:id="3045" w:name="_Toc341730540"/>
            <w:bookmarkStart w:id="3046" w:name="_Toc344887957"/>
            <w:bookmarkStart w:id="3047" w:name="_Toc346472986"/>
            <w:bookmarkStart w:id="3048" w:name="_Toc349400323"/>
            <w:bookmarkStart w:id="3049" w:name="_Toc356079005"/>
            <w:bookmarkStart w:id="3050" w:name="_Toc364081347"/>
            <w:bookmarkStart w:id="3051" w:name="_Toc364181413"/>
            <w:bookmarkStart w:id="3052" w:name="_Toc364587526"/>
            <w:bookmarkStart w:id="3053" w:name="_Toc370678583"/>
            <w:r w:rsidRPr="008E4087">
              <w:rPr>
                <w:rStyle w:val="Normal1"/>
                <w:b w:val="0"/>
                <w:szCs w:val="22"/>
              </w:rPr>
              <w:t>TGF-β</w:t>
            </w:r>
            <w:bookmarkEnd w:id="3042"/>
            <w:bookmarkEnd w:id="3043"/>
            <w:bookmarkEnd w:id="3044"/>
            <w:bookmarkEnd w:id="3045"/>
            <w:bookmarkEnd w:id="3046"/>
            <w:bookmarkEnd w:id="3047"/>
            <w:r>
              <w:rPr>
                <w:rStyle w:val="Normal1"/>
                <w:b w:val="0"/>
                <w:szCs w:val="22"/>
              </w:rPr>
              <w:t>III</w:t>
            </w:r>
            <w:bookmarkEnd w:id="3048"/>
            <w:bookmarkEnd w:id="3049"/>
            <w:bookmarkEnd w:id="3050"/>
            <w:bookmarkEnd w:id="3051"/>
            <w:bookmarkEnd w:id="3052"/>
            <w:bookmarkEnd w:id="305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054" w:name="_Toc341039021"/>
            <w:bookmarkStart w:id="3055" w:name="_Toc341090387"/>
            <w:bookmarkStart w:id="3056" w:name="_Toc341625579"/>
            <w:bookmarkStart w:id="3057" w:name="_Toc341730541"/>
            <w:bookmarkStart w:id="3058" w:name="_Toc344887958"/>
            <w:bookmarkStart w:id="3059" w:name="_Toc346472987"/>
            <w:bookmarkStart w:id="3060" w:name="_Toc349400324"/>
            <w:bookmarkStart w:id="3061" w:name="_Toc356079006"/>
            <w:bookmarkStart w:id="3062" w:name="_Toc364081348"/>
            <w:bookmarkStart w:id="3063" w:name="_Toc364181414"/>
            <w:bookmarkStart w:id="3064" w:name="_Toc364587527"/>
            <w:bookmarkStart w:id="3065" w:name="_Toc370678584"/>
            <w:r w:rsidRPr="008E4087">
              <w:rPr>
                <w:rStyle w:val="Normal1"/>
                <w:b w:val="0"/>
                <w:szCs w:val="22"/>
              </w:rPr>
              <w:t>Invitrogen, UK</w:t>
            </w:r>
            <w:bookmarkEnd w:id="3054"/>
            <w:bookmarkEnd w:id="3055"/>
            <w:bookmarkEnd w:id="3056"/>
            <w:bookmarkEnd w:id="3057"/>
            <w:bookmarkEnd w:id="3058"/>
            <w:bookmarkEnd w:id="3059"/>
            <w:bookmarkEnd w:id="3060"/>
            <w:bookmarkEnd w:id="3061"/>
            <w:bookmarkEnd w:id="3062"/>
            <w:bookmarkEnd w:id="3063"/>
            <w:bookmarkEnd w:id="3064"/>
            <w:bookmarkEnd w:id="3065"/>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066" w:name="_Toc341039022"/>
            <w:bookmarkStart w:id="3067" w:name="_Toc341090388"/>
            <w:bookmarkStart w:id="3068" w:name="_Toc341625580"/>
            <w:bookmarkStart w:id="3069" w:name="_Toc341730542"/>
            <w:bookmarkStart w:id="3070" w:name="_Toc344887959"/>
            <w:bookmarkStart w:id="3071" w:name="_Toc346472988"/>
            <w:bookmarkStart w:id="3072" w:name="_Toc349400325"/>
            <w:bookmarkStart w:id="3073" w:name="_Toc356079007"/>
            <w:bookmarkStart w:id="3074" w:name="_Toc364081349"/>
            <w:bookmarkStart w:id="3075" w:name="_Toc364181415"/>
            <w:bookmarkStart w:id="3076" w:name="_Toc364587528"/>
            <w:bookmarkStart w:id="3077" w:name="_Toc370678585"/>
            <w:r w:rsidRPr="008E4087">
              <w:rPr>
                <w:rStyle w:val="Normal1"/>
                <w:b w:val="0"/>
                <w:szCs w:val="22"/>
              </w:rPr>
              <w:t>Triton X-100</w:t>
            </w:r>
            <w:bookmarkEnd w:id="3066"/>
            <w:bookmarkEnd w:id="3067"/>
            <w:bookmarkEnd w:id="3068"/>
            <w:bookmarkEnd w:id="3069"/>
            <w:bookmarkEnd w:id="3070"/>
            <w:bookmarkEnd w:id="3071"/>
            <w:bookmarkEnd w:id="3072"/>
            <w:bookmarkEnd w:id="3073"/>
            <w:bookmarkEnd w:id="3074"/>
            <w:bookmarkEnd w:id="3075"/>
            <w:bookmarkEnd w:id="3076"/>
            <w:bookmarkEnd w:id="3077"/>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078" w:name="_Toc341039023"/>
            <w:bookmarkStart w:id="3079" w:name="_Toc341090389"/>
            <w:bookmarkStart w:id="3080" w:name="_Toc341625581"/>
            <w:bookmarkStart w:id="3081" w:name="_Toc341730543"/>
            <w:bookmarkStart w:id="3082" w:name="_Toc344887960"/>
            <w:bookmarkStart w:id="3083" w:name="_Toc346472989"/>
            <w:bookmarkStart w:id="3084" w:name="_Toc349400326"/>
            <w:bookmarkStart w:id="3085" w:name="_Toc356079008"/>
            <w:bookmarkStart w:id="3086" w:name="_Toc364081350"/>
            <w:bookmarkStart w:id="3087" w:name="_Toc364181416"/>
            <w:bookmarkStart w:id="3088" w:name="_Toc364587529"/>
            <w:bookmarkStart w:id="3089" w:name="_Toc370678586"/>
            <w:r w:rsidRPr="008E4087">
              <w:rPr>
                <w:rStyle w:val="Normal1"/>
                <w:b w:val="0"/>
                <w:szCs w:val="22"/>
              </w:rPr>
              <w:t>Sigma Aldrich, UK</w:t>
            </w:r>
            <w:bookmarkEnd w:id="3078"/>
            <w:bookmarkEnd w:id="3079"/>
            <w:bookmarkEnd w:id="3080"/>
            <w:bookmarkEnd w:id="3081"/>
            <w:bookmarkEnd w:id="3082"/>
            <w:bookmarkEnd w:id="3083"/>
            <w:bookmarkEnd w:id="3084"/>
            <w:bookmarkEnd w:id="3085"/>
            <w:bookmarkEnd w:id="3086"/>
            <w:bookmarkEnd w:id="3087"/>
            <w:bookmarkEnd w:id="3088"/>
            <w:bookmarkEnd w:id="3089"/>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090" w:name="_Toc341039024"/>
            <w:bookmarkStart w:id="3091" w:name="_Toc341090390"/>
            <w:bookmarkStart w:id="3092" w:name="_Toc341625582"/>
            <w:bookmarkStart w:id="3093" w:name="_Toc341730544"/>
            <w:bookmarkStart w:id="3094" w:name="_Toc344887961"/>
            <w:bookmarkStart w:id="3095" w:name="_Toc346472990"/>
            <w:bookmarkStart w:id="3096" w:name="_Toc349400327"/>
            <w:bookmarkStart w:id="3097" w:name="_Toc356079009"/>
            <w:bookmarkStart w:id="3098" w:name="_Toc364081351"/>
            <w:bookmarkStart w:id="3099" w:name="_Toc364181417"/>
            <w:bookmarkStart w:id="3100" w:name="_Toc364587530"/>
            <w:bookmarkStart w:id="3101" w:name="_Toc370678587"/>
            <w:r w:rsidRPr="008E4087">
              <w:rPr>
                <w:rStyle w:val="Normal1"/>
                <w:b w:val="0"/>
                <w:szCs w:val="22"/>
              </w:rPr>
              <w:t>Trizma base</w:t>
            </w:r>
            <w:bookmarkEnd w:id="3090"/>
            <w:bookmarkEnd w:id="3091"/>
            <w:bookmarkEnd w:id="3092"/>
            <w:bookmarkEnd w:id="3093"/>
            <w:bookmarkEnd w:id="3094"/>
            <w:bookmarkEnd w:id="3095"/>
            <w:bookmarkEnd w:id="3096"/>
            <w:bookmarkEnd w:id="3097"/>
            <w:bookmarkEnd w:id="3098"/>
            <w:bookmarkEnd w:id="3099"/>
            <w:bookmarkEnd w:id="3100"/>
            <w:bookmarkEnd w:id="3101"/>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102" w:name="_Toc341039025"/>
            <w:bookmarkStart w:id="3103" w:name="_Toc341090391"/>
            <w:bookmarkStart w:id="3104" w:name="_Toc341625583"/>
            <w:bookmarkStart w:id="3105" w:name="_Toc341730545"/>
            <w:bookmarkStart w:id="3106" w:name="_Toc344887962"/>
            <w:bookmarkStart w:id="3107" w:name="_Toc346472991"/>
            <w:bookmarkStart w:id="3108" w:name="_Toc349400328"/>
            <w:bookmarkStart w:id="3109" w:name="_Toc356079010"/>
            <w:bookmarkStart w:id="3110" w:name="_Toc364081352"/>
            <w:bookmarkStart w:id="3111" w:name="_Toc364181418"/>
            <w:bookmarkStart w:id="3112" w:name="_Toc364587531"/>
            <w:bookmarkStart w:id="3113" w:name="_Toc370678588"/>
            <w:r w:rsidRPr="008E4087">
              <w:rPr>
                <w:rStyle w:val="Normal1"/>
                <w:b w:val="0"/>
                <w:szCs w:val="22"/>
              </w:rPr>
              <w:t>Sigma Aldrich, UK</w:t>
            </w:r>
            <w:bookmarkEnd w:id="3102"/>
            <w:bookmarkEnd w:id="3103"/>
            <w:bookmarkEnd w:id="3104"/>
            <w:bookmarkEnd w:id="3105"/>
            <w:bookmarkEnd w:id="3106"/>
            <w:bookmarkEnd w:id="3107"/>
            <w:bookmarkEnd w:id="3108"/>
            <w:bookmarkEnd w:id="3109"/>
            <w:bookmarkEnd w:id="3110"/>
            <w:bookmarkEnd w:id="3111"/>
            <w:bookmarkEnd w:id="3112"/>
            <w:bookmarkEnd w:id="3113"/>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114" w:name="_Toc346472992"/>
            <w:bookmarkStart w:id="3115" w:name="_Toc349400329"/>
            <w:bookmarkStart w:id="3116" w:name="_Toc356079011"/>
            <w:bookmarkStart w:id="3117" w:name="_Toc364081353"/>
            <w:bookmarkStart w:id="3118" w:name="_Toc364181419"/>
            <w:bookmarkStart w:id="3119" w:name="_Toc364587532"/>
            <w:bookmarkStart w:id="3120" w:name="_Toc370678589"/>
            <w:r w:rsidRPr="008E4087">
              <w:rPr>
                <w:rStyle w:val="Normal1"/>
                <w:b w:val="0"/>
                <w:szCs w:val="22"/>
              </w:rPr>
              <w:t>Trypan blue</w:t>
            </w:r>
            <w:bookmarkEnd w:id="3114"/>
            <w:bookmarkEnd w:id="3115"/>
            <w:bookmarkEnd w:id="3116"/>
            <w:bookmarkEnd w:id="3117"/>
            <w:bookmarkEnd w:id="3118"/>
            <w:bookmarkEnd w:id="3119"/>
            <w:bookmarkEnd w:id="3120"/>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121" w:name="_Toc346472993"/>
            <w:bookmarkStart w:id="3122" w:name="_Toc349400330"/>
            <w:bookmarkStart w:id="3123" w:name="_Toc356079012"/>
            <w:bookmarkStart w:id="3124" w:name="_Toc364081354"/>
            <w:bookmarkStart w:id="3125" w:name="_Toc364181420"/>
            <w:bookmarkStart w:id="3126" w:name="_Toc364587533"/>
            <w:bookmarkStart w:id="3127" w:name="_Toc370678590"/>
            <w:r w:rsidRPr="008E4087">
              <w:rPr>
                <w:rStyle w:val="Normal1"/>
                <w:b w:val="0"/>
                <w:szCs w:val="22"/>
              </w:rPr>
              <w:t>Sigma Aldrich, UK</w:t>
            </w:r>
            <w:bookmarkEnd w:id="3121"/>
            <w:bookmarkEnd w:id="3122"/>
            <w:bookmarkEnd w:id="3123"/>
            <w:bookmarkEnd w:id="3124"/>
            <w:bookmarkEnd w:id="3125"/>
            <w:bookmarkEnd w:id="3126"/>
            <w:bookmarkEnd w:id="3127"/>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128" w:name="_Toc341039026"/>
            <w:bookmarkStart w:id="3129" w:name="_Toc341090392"/>
            <w:bookmarkStart w:id="3130" w:name="_Toc341625584"/>
            <w:bookmarkStart w:id="3131" w:name="_Toc341730546"/>
            <w:bookmarkStart w:id="3132" w:name="_Toc344887963"/>
            <w:bookmarkStart w:id="3133" w:name="_Toc346472994"/>
            <w:bookmarkStart w:id="3134" w:name="_Toc356079013"/>
            <w:bookmarkStart w:id="3135" w:name="_Toc364081355"/>
            <w:bookmarkStart w:id="3136" w:name="_Toc364181421"/>
            <w:bookmarkStart w:id="3137" w:name="_Toc364587534"/>
            <w:bookmarkStart w:id="3138" w:name="_Toc370678591"/>
            <w:bookmarkStart w:id="3139" w:name="_Toc349400331"/>
            <w:r w:rsidRPr="008E4087">
              <w:rPr>
                <w:rStyle w:val="Normal1"/>
                <w:b w:val="0"/>
                <w:szCs w:val="22"/>
              </w:rPr>
              <w:t>Trypsin/ EDTA</w:t>
            </w:r>
            <w:bookmarkEnd w:id="3128"/>
            <w:bookmarkEnd w:id="3129"/>
            <w:bookmarkEnd w:id="3130"/>
            <w:bookmarkEnd w:id="3131"/>
            <w:bookmarkEnd w:id="3132"/>
            <w:bookmarkEnd w:id="3133"/>
            <w:bookmarkEnd w:id="3134"/>
            <w:bookmarkEnd w:id="3135"/>
            <w:bookmarkEnd w:id="3136"/>
            <w:bookmarkEnd w:id="3137"/>
            <w:bookmarkEnd w:id="3138"/>
            <w:r>
              <w:rPr>
                <w:rStyle w:val="Normal1"/>
                <w:b w:val="0"/>
                <w:szCs w:val="22"/>
              </w:rPr>
              <w:t xml:space="preserve"> </w:t>
            </w:r>
            <w:bookmarkEnd w:id="3139"/>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140" w:name="_Toc341039027"/>
            <w:bookmarkStart w:id="3141" w:name="_Toc341090393"/>
            <w:bookmarkStart w:id="3142" w:name="_Toc341625585"/>
            <w:bookmarkStart w:id="3143" w:name="_Toc341730547"/>
            <w:bookmarkStart w:id="3144" w:name="_Toc344887964"/>
            <w:bookmarkStart w:id="3145" w:name="_Toc346472995"/>
            <w:bookmarkStart w:id="3146" w:name="_Toc349400332"/>
            <w:bookmarkStart w:id="3147" w:name="_Toc356079014"/>
            <w:bookmarkStart w:id="3148" w:name="_Toc364081356"/>
            <w:bookmarkStart w:id="3149" w:name="_Toc364181422"/>
            <w:bookmarkStart w:id="3150" w:name="_Toc364587535"/>
            <w:bookmarkStart w:id="3151" w:name="_Toc370678592"/>
            <w:r w:rsidRPr="008E4087">
              <w:rPr>
                <w:rStyle w:val="Normal1"/>
                <w:b w:val="0"/>
                <w:szCs w:val="22"/>
              </w:rPr>
              <w:t>PAA, UK</w:t>
            </w:r>
            <w:bookmarkEnd w:id="3140"/>
            <w:bookmarkEnd w:id="3141"/>
            <w:bookmarkEnd w:id="3142"/>
            <w:bookmarkEnd w:id="3143"/>
            <w:bookmarkEnd w:id="3144"/>
            <w:bookmarkEnd w:id="3145"/>
            <w:bookmarkEnd w:id="3146"/>
            <w:bookmarkEnd w:id="3147"/>
            <w:bookmarkEnd w:id="3148"/>
            <w:bookmarkEnd w:id="3149"/>
            <w:bookmarkEnd w:id="3150"/>
            <w:bookmarkEnd w:id="3151"/>
          </w:p>
        </w:tc>
      </w:tr>
      <w:tr w:rsidR="006179E6" w:rsidRPr="0059373D" w:rsidTr="006179E6">
        <w:tc>
          <w:tcPr>
            <w:tcW w:w="592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152" w:name="_Toc341039028"/>
            <w:bookmarkStart w:id="3153" w:name="_Toc341090394"/>
            <w:bookmarkStart w:id="3154" w:name="_Toc341625586"/>
            <w:bookmarkStart w:id="3155" w:name="_Toc341730548"/>
            <w:bookmarkStart w:id="3156" w:name="_Toc344887965"/>
            <w:bookmarkStart w:id="3157" w:name="_Toc346472996"/>
            <w:bookmarkStart w:id="3158" w:name="_Toc349400333"/>
            <w:bookmarkStart w:id="3159" w:name="_Toc356079015"/>
            <w:bookmarkStart w:id="3160" w:name="_Toc364081357"/>
            <w:bookmarkStart w:id="3161" w:name="_Toc364181423"/>
            <w:bookmarkStart w:id="3162" w:name="_Toc364587536"/>
            <w:bookmarkStart w:id="3163" w:name="_Toc370678593"/>
            <w:r w:rsidRPr="008E4087">
              <w:rPr>
                <w:rStyle w:val="Normal1"/>
                <w:b w:val="0"/>
                <w:szCs w:val="22"/>
              </w:rPr>
              <w:t>Tween-20</w:t>
            </w:r>
            <w:bookmarkEnd w:id="3152"/>
            <w:bookmarkEnd w:id="3153"/>
            <w:bookmarkEnd w:id="3154"/>
            <w:bookmarkEnd w:id="3155"/>
            <w:bookmarkEnd w:id="3156"/>
            <w:bookmarkEnd w:id="3157"/>
            <w:bookmarkEnd w:id="3158"/>
            <w:bookmarkEnd w:id="3159"/>
            <w:bookmarkEnd w:id="3160"/>
            <w:bookmarkEnd w:id="3161"/>
            <w:bookmarkEnd w:id="3162"/>
            <w:bookmarkEnd w:id="3163"/>
          </w:p>
        </w:tc>
        <w:tc>
          <w:tcPr>
            <w:tcW w:w="2410" w:type="dxa"/>
            <w:vAlign w:val="center"/>
          </w:tcPr>
          <w:p w:rsidR="006179E6" w:rsidRPr="008E4087" w:rsidRDefault="006179E6" w:rsidP="006179E6">
            <w:pPr>
              <w:pStyle w:val="Heading1"/>
              <w:spacing w:before="60" w:beforeAutospacing="0" w:after="60" w:afterAutospacing="0" w:line="240" w:lineRule="auto"/>
              <w:rPr>
                <w:rStyle w:val="Normal1"/>
                <w:b w:val="0"/>
                <w:szCs w:val="22"/>
              </w:rPr>
            </w:pPr>
            <w:bookmarkStart w:id="3164" w:name="_Toc341039029"/>
            <w:bookmarkStart w:id="3165" w:name="_Toc341090395"/>
            <w:bookmarkStart w:id="3166" w:name="_Toc341625587"/>
            <w:bookmarkStart w:id="3167" w:name="_Toc341730549"/>
            <w:bookmarkStart w:id="3168" w:name="_Toc344887966"/>
            <w:bookmarkStart w:id="3169" w:name="_Toc346472997"/>
            <w:bookmarkStart w:id="3170" w:name="_Toc349400334"/>
            <w:bookmarkStart w:id="3171" w:name="_Toc356079016"/>
            <w:bookmarkStart w:id="3172" w:name="_Toc364081358"/>
            <w:bookmarkStart w:id="3173" w:name="_Toc364181424"/>
            <w:bookmarkStart w:id="3174" w:name="_Toc364587537"/>
            <w:bookmarkStart w:id="3175" w:name="_Toc370678594"/>
            <w:r w:rsidRPr="008E4087">
              <w:rPr>
                <w:rStyle w:val="Normal1"/>
                <w:b w:val="0"/>
                <w:szCs w:val="22"/>
              </w:rPr>
              <w:t>Sigma Aldrich, UK</w:t>
            </w:r>
            <w:bookmarkEnd w:id="3164"/>
            <w:bookmarkEnd w:id="3165"/>
            <w:bookmarkEnd w:id="3166"/>
            <w:bookmarkEnd w:id="3167"/>
            <w:bookmarkEnd w:id="3168"/>
            <w:bookmarkEnd w:id="3169"/>
            <w:bookmarkEnd w:id="3170"/>
            <w:bookmarkEnd w:id="3171"/>
            <w:bookmarkEnd w:id="3172"/>
            <w:bookmarkEnd w:id="3173"/>
            <w:bookmarkEnd w:id="3174"/>
            <w:bookmarkEnd w:id="3175"/>
          </w:p>
        </w:tc>
      </w:tr>
    </w:tbl>
    <w:p w:rsidR="006179E6" w:rsidRPr="003D306D" w:rsidRDefault="006179E6" w:rsidP="006179E6">
      <w:pPr>
        <w:rPr>
          <w:sz w:val="17"/>
          <w:lang w:eastAsia="ko-KR"/>
        </w:rPr>
      </w:pPr>
    </w:p>
    <w:p w:rsidR="003E4DB5" w:rsidRDefault="003E4DB5">
      <w:pPr>
        <w:spacing w:before="0" w:beforeAutospacing="0" w:after="200" w:afterAutospacing="0" w:line="276" w:lineRule="auto"/>
        <w:jc w:val="left"/>
        <w:rPr>
          <w:rFonts w:eastAsiaTheme="majorEastAsia" w:cstheme="majorBidi"/>
          <w:b/>
          <w:bCs/>
          <w:kern w:val="32"/>
          <w:szCs w:val="32"/>
        </w:rPr>
      </w:pPr>
      <w:r>
        <w:br w:type="page"/>
      </w:r>
    </w:p>
    <w:p w:rsidR="006179E6" w:rsidRPr="0059373D" w:rsidRDefault="006179E6" w:rsidP="006179E6">
      <w:pPr>
        <w:pStyle w:val="Heading1"/>
      </w:pPr>
      <w:bookmarkStart w:id="3176" w:name="_Toc370678595"/>
      <w:r>
        <w:lastRenderedPageBreak/>
        <w:t xml:space="preserve">Appendix </w:t>
      </w:r>
      <w:r w:rsidR="00122438">
        <w:fldChar w:fldCharType="begin"/>
      </w:r>
      <w:r w:rsidR="00493285" w:rsidRPr="00E82D9B">
        <w:instrText xml:space="preserve"> SEQ Appendix \* ARABIC </w:instrText>
      </w:r>
      <w:r w:rsidR="00122438">
        <w:fldChar w:fldCharType="separate"/>
      </w:r>
      <w:r>
        <w:rPr>
          <w:noProof/>
        </w:rPr>
        <w:t>2</w:t>
      </w:r>
      <w:r w:rsidR="00122438">
        <w:fldChar w:fldCharType="end"/>
      </w:r>
      <w:r>
        <w:t xml:space="preserve">: </w:t>
      </w:r>
      <w:r w:rsidRPr="0059373D">
        <w:t>Solutions and culture media</w:t>
      </w:r>
      <w:bookmarkEnd w:id="3176"/>
    </w:p>
    <w:p w:rsidR="006179E6" w:rsidRPr="003D306D" w:rsidRDefault="006179E6" w:rsidP="006179E6">
      <w:pPr>
        <w:spacing w:before="120" w:beforeAutospacing="0" w:after="120" w:afterAutospacing="0" w:line="360" w:lineRule="auto"/>
        <w:rPr>
          <w:rStyle w:val="Normal1"/>
        </w:rPr>
      </w:pPr>
      <w:r w:rsidRPr="003D306D">
        <w:rPr>
          <w:rStyle w:val="Normal1"/>
          <w:b/>
        </w:rPr>
        <w:t xml:space="preserve">1% BSA blocking buffer (for cultured cells and brain sections): </w:t>
      </w:r>
      <w:r w:rsidRPr="003D306D">
        <w:rPr>
          <w:rStyle w:val="Normal1"/>
        </w:rPr>
        <w:t>1% BSA and 0.02% Na</w:t>
      </w:r>
      <w:r w:rsidRPr="003D306D">
        <w:rPr>
          <w:rStyle w:val="Normal1"/>
          <w:vertAlign w:val="subscript"/>
        </w:rPr>
        <w:t>3</w:t>
      </w:r>
      <w:r w:rsidRPr="003D306D">
        <w:rPr>
          <w:rStyle w:val="Normal1"/>
        </w:rPr>
        <w:t>N were dissolved in 1X PBS-T and stored at 4</w:t>
      </w:r>
      <w:r w:rsidRPr="003D306D">
        <w:rPr>
          <w:rStyle w:val="Normal1"/>
          <w:vertAlign w:val="superscript"/>
        </w:rPr>
        <w:t>o</w:t>
      </w:r>
      <w:r w:rsidRPr="003D306D">
        <w:rPr>
          <w:rStyle w:val="Normal1"/>
        </w:rPr>
        <w:t>C.</w:t>
      </w:r>
    </w:p>
    <w:p w:rsidR="006179E6" w:rsidRPr="003D306D" w:rsidRDefault="006179E6" w:rsidP="006179E6">
      <w:pPr>
        <w:spacing w:before="120" w:beforeAutospacing="0" w:after="120" w:afterAutospacing="0" w:line="360" w:lineRule="auto"/>
        <w:rPr>
          <w:rStyle w:val="Normal1"/>
        </w:rPr>
      </w:pPr>
      <w:r w:rsidRPr="003D306D">
        <w:rPr>
          <w:rStyle w:val="Normal1"/>
          <w:b/>
        </w:rPr>
        <w:t xml:space="preserve">5% skimmed milk blocking buffer (for western blot): </w:t>
      </w:r>
      <w:r w:rsidRPr="003D306D">
        <w:rPr>
          <w:rStyle w:val="Normal1"/>
        </w:rPr>
        <w:t>5% skimmed milk was dissolved in 1X TBS-T, maintained at 4</w:t>
      </w:r>
      <w:r w:rsidRPr="003D306D">
        <w:rPr>
          <w:rStyle w:val="Normal1"/>
          <w:vertAlign w:val="superscript"/>
        </w:rPr>
        <w:t>o</w:t>
      </w:r>
      <w:r>
        <w:rPr>
          <w:rStyle w:val="Normal1"/>
        </w:rPr>
        <w:t>C</w:t>
      </w:r>
      <w:r w:rsidRPr="003D306D">
        <w:rPr>
          <w:rStyle w:val="Normal1"/>
        </w:rPr>
        <w:t xml:space="preserve"> and use</w:t>
      </w:r>
      <w:r>
        <w:rPr>
          <w:rStyle w:val="Normal1"/>
        </w:rPr>
        <w:t>d</w:t>
      </w:r>
      <w:r w:rsidRPr="003D306D">
        <w:rPr>
          <w:rStyle w:val="Normal1"/>
        </w:rPr>
        <w:t xml:space="preserve"> within a day.</w:t>
      </w:r>
    </w:p>
    <w:p w:rsidR="006179E6" w:rsidRDefault="006179E6" w:rsidP="006179E6">
      <w:pPr>
        <w:spacing w:before="120" w:beforeAutospacing="0" w:after="120" w:afterAutospacing="0" w:line="360" w:lineRule="auto"/>
        <w:rPr>
          <w:rStyle w:val="Normal1"/>
        </w:rPr>
      </w:pPr>
      <w:r w:rsidRPr="001E2C4A">
        <w:rPr>
          <w:rStyle w:val="Normal1"/>
          <w:b/>
        </w:rPr>
        <w:t>5% stacking gel:</w:t>
      </w:r>
      <w:r>
        <w:rPr>
          <w:rStyle w:val="Normal1"/>
        </w:rPr>
        <w:t xml:space="preserve"> </w:t>
      </w:r>
      <w:r w:rsidRPr="005916DD">
        <w:rPr>
          <w:rStyle w:val="Normal1"/>
        </w:rPr>
        <w:t>5%</w:t>
      </w:r>
      <w:r>
        <w:rPr>
          <w:rStyle w:val="Normal1"/>
        </w:rPr>
        <w:t xml:space="preserve"> polyacrylamide were mixed with 125 mM Tris (</w:t>
      </w:r>
      <w:r w:rsidRPr="005916DD">
        <w:rPr>
          <w:rStyle w:val="Normal1"/>
        </w:rPr>
        <w:t>pH 6.8</w:t>
      </w:r>
      <w:r>
        <w:rPr>
          <w:rStyle w:val="Normal1"/>
        </w:rPr>
        <w:t>)</w:t>
      </w:r>
      <w:r w:rsidRPr="005916DD">
        <w:rPr>
          <w:rStyle w:val="Normal1"/>
        </w:rPr>
        <w:t>, 0.1% ammonium persulfate, 0.1% SDS</w:t>
      </w:r>
      <w:r>
        <w:rPr>
          <w:rStyle w:val="Normal1"/>
        </w:rPr>
        <w:t>,</w:t>
      </w:r>
      <w:r w:rsidRPr="005916DD">
        <w:rPr>
          <w:rStyle w:val="Normal1"/>
        </w:rPr>
        <w:t xml:space="preserve"> </w:t>
      </w:r>
      <w:r>
        <w:rPr>
          <w:rStyle w:val="Normal1"/>
        </w:rPr>
        <w:t xml:space="preserve">and </w:t>
      </w:r>
      <w:r w:rsidRPr="005916DD">
        <w:rPr>
          <w:rStyle w:val="Normal1"/>
        </w:rPr>
        <w:t xml:space="preserve">0.1% </w:t>
      </w:r>
      <w:r>
        <w:rPr>
          <w:rStyle w:val="Normal1"/>
        </w:rPr>
        <w:t>TEMED.</w:t>
      </w:r>
    </w:p>
    <w:p w:rsidR="006179E6" w:rsidRPr="003D306D" w:rsidRDefault="006179E6" w:rsidP="006179E6">
      <w:pPr>
        <w:spacing w:before="120" w:beforeAutospacing="0" w:after="120" w:afterAutospacing="0" w:line="360" w:lineRule="auto"/>
        <w:rPr>
          <w:rStyle w:val="Normal1"/>
        </w:rPr>
      </w:pPr>
      <w:r w:rsidRPr="001E2C4A">
        <w:rPr>
          <w:rStyle w:val="Normal1"/>
          <w:b/>
        </w:rPr>
        <w:t>12% running gel:</w:t>
      </w:r>
      <w:r w:rsidRPr="005916DD">
        <w:rPr>
          <w:rStyle w:val="Normal1"/>
        </w:rPr>
        <w:t xml:space="preserve"> 12%</w:t>
      </w:r>
      <w:r>
        <w:rPr>
          <w:rStyle w:val="Normal1"/>
        </w:rPr>
        <w:t xml:space="preserve"> polyacrylamide were mixed with 375 mM Tris (</w:t>
      </w:r>
      <w:r w:rsidRPr="005916DD">
        <w:rPr>
          <w:rStyle w:val="Normal1"/>
        </w:rPr>
        <w:t>pH 8.8</w:t>
      </w:r>
      <w:r>
        <w:rPr>
          <w:rStyle w:val="Normal1"/>
        </w:rPr>
        <w:t>)</w:t>
      </w:r>
      <w:r w:rsidRPr="005916DD">
        <w:rPr>
          <w:rStyle w:val="Normal1"/>
        </w:rPr>
        <w:t>, 0.1% ammonium pe</w:t>
      </w:r>
      <w:r>
        <w:rPr>
          <w:rStyle w:val="Normal1"/>
        </w:rPr>
        <w:t>rsulfate, 0.1% SDS, and 0.04% TEMED.</w:t>
      </w:r>
    </w:p>
    <w:p w:rsidR="006179E6" w:rsidRPr="003D306D" w:rsidRDefault="006179E6" w:rsidP="006179E6">
      <w:pPr>
        <w:spacing w:before="120" w:beforeAutospacing="0" w:after="120" w:afterAutospacing="0" w:line="360" w:lineRule="auto"/>
        <w:rPr>
          <w:rStyle w:val="Normal1"/>
        </w:rPr>
      </w:pPr>
      <w:r w:rsidRPr="003D306D">
        <w:rPr>
          <w:rStyle w:val="Normal1"/>
          <w:b/>
        </w:rPr>
        <w:t>1X PBS-T:</w:t>
      </w:r>
      <w:r w:rsidRPr="003D306D">
        <w:rPr>
          <w:rStyle w:val="Normal1"/>
        </w:rPr>
        <w:t xml:space="preserve"> 0.25% Triton X-100 was dissolved in 1X PBS.</w:t>
      </w:r>
    </w:p>
    <w:p w:rsidR="006179E6" w:rsidRPr="003D306D" w:rsidRDefault="006179E6" w:rsidP="006179E6">
      <w:pPr>
        <w:spacing w:before="120" w:beforeAutospacing="0" w:after="120" w:afterAutospacing="0" w:line="360" w:lineRule="auto"/>
        <w:rPr>
          <w:rStyle w:val="Normal1"/>
        </w:rPr>
      </w:pPr>
      <w:r w:rsidRPr="003D306D">
        <w:rPr>
          <w:rStyle w:val="Normal1"/>
          <w:b/>
        </w:rPr>
        <w:t>1X TAE buffer:</w:t>
      </w:r>
      <w:r w:rsidRPr="003D306D">
        <w:rPr>
          <w:rStyle w:val="Normal1"/>
        </w:rPr>
        <w:t xml:space="preserve"> 40 mM Trizma </w:t>
      </w:r>
      <w:r>
        <w:rPr>
          <w:rStyle w:val="Normal1"/>
        </w:rPr>
        <w:t>base, 20 mM glacial acetic acid and</w:t>
      </w:r>
      <w:r w:rsidRPr="003D306D">
        <w:rPr>
          <w:rStyle w:val="Normal1"/>
        </w:rPr>
        <w:t xml:space="preserve"> 1 mM Na</w:t>
      </w:r>
      <w:r w:rsidRPr="003D306D">
        <w:rPr>
          <w:rStyle w:val="Normal1"/>
          <w:vertAlign w:val="subscript"/>
        </w:rPr>
        <w:t>2</w:t>
      </w:r>
      <w:r w:rsidRPr="003D306D">
        <w:rPr>
          <w:rStyle w:val="Normal1"/>
        </w:rPr>
        <w:t>EDTA were dissolved in ddH</w:t>
      </w:r>
      <w:r w:rsidRPr="003D306D">
        <w:rPr>
          <w:rStyle w:val="Normal1"/>
          <w:vertAlign w:val="subscript"/>
        </w:rPr>
        <w:t>2</w:t>
      </w:r>
      <w:r w:rsidRPr="003D306D">
        <w:rPr>
          <w:rStyle w:val="Normal1"/>
        </w:rPr>
        <w:t>O</w:t>
      </w:r>
      <w:r>
        <w:rPr>
          <w:rStyle w:val="Normal1"/>
        </w:rPr>
        <w:t>;</w:t>
      </w:r>
      <w:r w:rsidRPr="003D306D">
        <w:rPr>
          <w:rStyle w:val="Normal1"/>
        </w:rPr>
        <w:t xml:space="preserve"> adjusted to pH 7.6. </w:t>
      </w:r>
    </w:p>
    <w:p w:rsidR="006179E6" w:rsidRPr="003D306D" w:rsidRDefault="006179E6" w:rsidP="006179E6">
      <w:pPr>
        <w:spacing w:before="120" w:beforeAutospacing="0" w:after="120" w:afterAutospacing="0" w:line="360" w:lineRule="auto"/>
        <w:rPr>
          <w:rStyle w:val="Normal1"/>
        </w:rPr>
      </w:pPr>
      <w:r w:rsidRPr="003D306D">
        <w:rPr>
          <w:rStyle w:val="Normal1"/>
          <w:b/>
        </w:rPr>
        <w:t>1X TBS-T buffer:</w:t>
      </w:r>
      <w:r>
        <w:rPr>
          <w:rStyle w:val="Normal1"/>
        </w:rPr>
        <w:t xml:space="preserve"> 0.25% Trizma base, 0.8% NaCl</w:t>
      </w:r>
      <w:r w:rsidRPr="003D306D">
        <w:rPr>
          <w:rStyle w:val="Normal1"/>
        </w:rPr>
        <w:t xml:space="preserve"> and 0.05% Tween-20 were dissolved in ddH</w:t>
      </w:r>
      <w:r w:rsidRPr="003D306D">
        <w:rPr>
          <w:rStyle w:val="Normal1"/>
          <w:vertAlign w:val="subscript"/>
        </w:rPr>
        <w:t>2</w:t>
      </w:r>
      <w:r>
        <w:rPr>
          <w:rStyle w:val="Normal1"/>
        </w:rPr>
        <w:t xml:space="preserve">O; </w:t>
      </w:r>
      <w:r w:rsidRPr="003D306D">
        <w:rPr>
          <w:rStyle w:val="Normal1"/>
        </w:rPr>
        <w:t>adjusted to pH 7.6.</w:t>
      </w:r>
    </w:p>
    <w:p w:rsidR="006179E6" w:rsidRPr="003D306D" w:rsidRDefault="006179E6" w:rsidP="006179E6">
      <w:pPr>
        <w:spacing w:before="120" w:beforeAutospacing="0" w:after="120" w:afterAutospacing="0" w:line="360" w:lineRule="auto"/>
        <w:rPr>
          <w:rStyle w:val="Normal1"/>
        </w:rPr>
      </w:pPr>
      <w:r>
        <w:rPr>
          <w:rStyle w:val="Normal1"/>
          <w:b/>
        </w:rPr>
        <w:t>2</w:t>
      </w:r>
      <w:r w:rsidRPr="003D306D">
        <w:rPr>
          <w:rStyle w:val="Normal1"/>
          <w:b/>
        </w:rPr>
        <w:t xml:space="preserve">X HBS: </w:t>
      </w:r>
      <w:r w:rsidRPr="003D306D">
        <w:rPr>
          <w:rStyle w:val="Normal1"/>
        </w:rPr>
        <w:t>100 mM HEPES, 281 mM NaCl</w:t>
      </w:r>
      <w:r>
        <w:rPr>
          <w:rStyle w:val="Normal1"/>
        </w:rPr>
        <w:t xml:space="preserve"> and</w:t>
      </w:r>
      <w:r w:rsidRPr="003D306D">
        <w:rPr>
          <w:rStyle w:val="Normal1"/>
        </w:rPr>
        <w:t xml:space="preserve"> 1.5 mM Na</w:t>
      </w:r>
      <w:r w:rsidRPr="003D306D">
        <w:rPr>
          <w:rStyle w:val="Normal1"/>
          <w:vertAlign w:val="subscript"/>
        </w:rPr>
        <w:t>2</w:t>
      </w:r>
      <w:r w:rsidRPr="003D306D">
        <w:rPr>
          <w:rStyle w:val="Normal1"/>
        </w:rPr>
        <w:t>HPO4 were dissolved in cell culture grade water. The solution was passed through a 22 μm filter, adjusted to pH 7.12, and stored at -20</w:t>
      </w:r>
      <w:r w:rsidRPr="003D306D">
        <w:rPr>
          <w:rStyle w:val="Normal1"/>
          <w:vertAlign w:val="superscript"/>
        </w:rPr>
        <w:t>o</w:t>
      </w:r>
      <w:r w:rsidRPr="003D306D">
        <w:rPr>
          <w:rStyle w:val="Normal1"/>
        </w:rPr>
        <w:t>C.</w:t>
      </w:r>
    </w:p>
    <w:p w:rsidR="006179E6" w:rsidRDefault="006179E6" w:rsidP="006179E6">
      <w:pPr>
        <w:spacing w:before="120" w:beforeAutospacing="0" w:after="120" w:afterAutospacing="0" w:line="360" w:lineRule="auto"/>
        <w:rPr>
          <w:rStyle w:val="Normal1"/>
        </w:rPr>
      </w:pPr>
      <w:r w:rsidRPr="003D306D">
        <w:rPr>
          <w:rStyle w:val="Normal1"/>
          <w:b/>
        </w:rPr>
        <w:t>5X Laemmli sample buffer:</w:t>
      </w:r>
      <w:r w:rsidRPr="003D306D">
        <w:rPr>
          <w:rStyle w:val="Normal1"/>
        </w:rPr>
        <w:t xml:space="preserve"> 10% SDS, 25% 2-mercaptoethanol, 50% glycerol, 0.1% bromophenol blue, and 0.25 M Tris-HCl were mixed, adjusted to pH 6.8, and stored at -20</w:t>
      </w:r>
      <w:r w:rsidRPr="003D306D">
        <w:rPr>
          <w:rStyle w:val="Normal1"/>
          <w:vertAlign w:val="superscript"/>
        </w:rPr>
        <w:t>o</w:t>
      </w:r>
      <w:r w:rsidRPr="003D306D">
        <w:rPr>
          <w:rStyle w:val="Normal1"/>
        </w:rPr>
        <w:t>C.</w:t>
      </w:r>
    </w:p>
    <w:p w:rsidR="0011222E" w:rsidRPr="0011222E" w:rsidRDefault="0011222E" w:rsidP="006179E6">
      <w:pPr>
        <w:spacing w:before="120" w:beforeAutospacing="0" w:after="120" w:afterAutospacing="0" w:line="360" w:lineRule="auto"/>
        <w:rPr>
          <w:rStyle w:val="Normal1"/>
        </w:rPr>
      </w:pPr>
      <w:r w:rsidRPr="0011222E">
        <w:rPr>
          <w:rStyle w:val="Normal1"/>
          <w:b/>
        </w:rPr>
        <w:t>6-OHDA solution:</w:t>
      </w:r>
      <w:r>
        <w:rPr>
          <w:rStyle w:val="Normal1"/>
          <w:b/>
        </w:rPr>
        <w:t xml:space="preserve"> </w:t>
      </w:r>
      <w:r w:rsidRPr="0011222E">
        <w:rPr>
          <w:rStyle w:val="Normal1"/>
        </w:rPr>
        <w:t>6-OHDA</w:t>
      </w:r>
      <w:r>
        <w:rPr>
          <w:rStyle w:val="Normal1"/>
        </w:rPr>
        <w:t xml:space="preserve"> was dissolved in a solution containing 0.9% sterile saline and 0.02% ascorbic acid; used within a day.</w:t>
      </w:r>
    </w:p>
    <w:p w:rsidR="006179E6" w:rsidRPr="003D306D" w:rsidRDefault="006179E6" w:rsidP="006179E6">
      <w:pPr>
        <w:spacing w:before="120" w:beforeAutospacing="0" w:after="120" w:afterAutospacing="0" w:line="360" w:lineRule="auto"/>
        <w:rPr>
          <w:rStyle w:val="Normal1"/>
        </w:rPr>
      </w:pPr>
      <w:r w:rsidRPr="003D306D">
        <w:rPr>
          <w:rStyle w:val="Normal1"/>
          <w:b/>
        </w:rPr>
        <w:t xml:space="preserve">Brain dissection buffer: </w:t>
      </w:r>
      <w:r w:rsidRPr="003D306D">
        <w:rPr>
          <w:rStyle w:val="Normal1"/>
        </w:rPr>
        <w:t>1X HBSS, 100 units/ml peni</w:t>
      </w:r>
      <w:r>
        <w:rPr>
          <w:rStyle w:val="Normal1"/>
        </w:rPr>
        <w:t xml:space="preserve">cillin and 100 μg/ml streptomycin </w:t>
      </w:r>
      <w:r w:rsidRPr="003D306D">
        <w:rPr>
          <w:rStyle w:val="Normal1"/>
        </w:rPr>
        <w:t>were mixed and stored at 4</w:t>
      </w:r>
      <w:r w:rsidRPr="003D306D">
        <w:rPr>
          <w:rStyle w:val="Normal1"/>
          <w:vertAlign w:val="superscript"/>
        </w:rPr>
        <w:t>o</w:t>
      </w:r>
      <w:r w:rsidRPr="003D306D">
        <w:rPr>
          <w:rStyle w:val="Normal1"/>
        </w:rPr>
        <w:t>C.</w:t>
      </w:r>
      <w:r>
        <w:rPr>
          <w:rStyle w:val="Normal1"/>
        </w:rPr>
        <w:t xml:space="preserve"> Prior to use, </w:t>
      </w:r>
      <w:r w:rsidRPr="003D306D">
        <w:rPr>
          <w:rStyle w:val="Normal1"/>
        </w:rPr>
        <w:t>100 μM ascorbic acid</w:t>
      </w:r>
      <w:r>
        <w:rPr>
          <w:rStyle w:val="Normal1"/>
        </w:rPr>
        <w:t xml:space="preserve"> was added; solution was protected from light and used within a day.</w:t>
      </w:r>
    </w:p>
    <w:p w:rsidR="006179E6" w:rsidRPr="003D306D" w:rsidRDefault="006179E6" w:rsidP="006179E6">
      <w:pPr>
        <w:spacing w:before="120" w:beforeAutospacing="0" w:after="120" w:afterAutospacing="0" w:line="360" w:lineRule="auto"/>
        <w:rPr>
          <w:rStyle w:val="Normal1"/>
        </w:rPr>
      </w:pPr>
      <w:r w:rsidRPr="003D306D">
        <w:rPr>
          <w:rStyle w:val="Normal1"/>
          <w:b/>
        </w:rPr>
        <w:t xml:space="preserve">Cortical neuronal differentiation medium: </w:t>
      </w:r>
      <w:r w:rsidRPr="003D306D">
        <w:rPr>
          <w:rStyle w:val="Normal1"/>
        </w:rPr>
        <w:t>neurobasal medium was supplemented with</w:t>
      </w:r>
      <w:r w:rsidRPr="003D306D">
        <w:rPr>
          <w:rStyle w:val="Normal1"/>
          <w:b/>
        </w:rPr>
        <w:t xml:space="preserve"> </w:t>
      </w:r>
      <w:r w:rsidRPr="003D306D">
        <w:rPr>
          <w:rStyle w:val="Normal1"/>
        </w:rPr>
        <w:t>2% B27, 0.25% GlutaMax, 1% FBS, 100 μM ascorbic acid</w:t>
      </w:r>
      <w:r>
        <w:rPr>
          <w:rStyle w:val="Normal1"/>
        </w:rPr>
        <w:t xml:space="preserve"> (added prior to use)</w:t>
      </w:r>
      <w:r w:rsidRPr="003D306D">
        <w:rPr>
          <w:rStyle w:val="Normal1"/>
        </w:rPr>
        <w:t>, and stored at 4</w:t>
      </w:r>
      <w:r w:rsidRPr="003D306D">
        <w:rPr>
          <w:rStyle w:val="Normal1"/>
          <w:vertAlign w:val="superscript"/>
        </w:rPr>
        <w:t>o</w:t>
      </w:r>
      <w:r w:rsidRPr="003D306D">
        <w:rPr>
          <w:rStyle w:val="Normal1"/>
        </w:rPr>
        <w:t>C.</w:t>
      </w:r>
      <w:r>
        <w:rPr>
          <w:rStyle w:val="Normal1"/>
        </w:rPr>
        <w:t xml:space="preserve"> </w:t>
      </w:r>
    </w:p>
    <w:p w:rsidR="006179E6" w:rsidRPr="003D306D" w:rsidRDefault="006179E6" w:rsidP="006179E6">
      <w:pPr>
        <w:spacing w:before="120" w:beforeAutospacing="0" w:after="120" w:afterAutospacing="0" w:line="360" w:lineRule="auto"/>
        <w:rPr>
          <w:rStyle w:val="Normal1"/>
        </w:rPr>
      </w:pPr>
      <w:r w:rsidRPr="003D306D">
        <w:rPr>
          <w:rStyle w:val="Normal1"/>
          <w:b/>
        </w:rPr>
        <w:t xml:space="preserve">Mounting solution: </w:t>
      </w:r>
      <w:r w:rsidRPr="003D306D">
        <w:rPr>
          <w:rStyle w:val="Normal1"/>
        </w:rPr>
        <w:t xml:space="preserve">1 part of PPD solution </w:t>
      </w:r>
      <w:r>
        <w:rPr>
          <w:rStyle w:val="Normal1"/>
        </w:rPr>
        <w:t>was mixed with 9 parts of Mowiol solution;</w:t>
      </w:r>
      <w:r w:rsidRPr="003D306D">
        <w:rPr>
          <w:rStyle w:val="Normal1"/>
        </w:rPr>
        <w:t xml:space="preserve"> used within a day.</w:t>
      </w:r>
      <w:r w:rsidRPr="002C5E22">
        <w:rPr>
          <w:rStyle w:val="Normal1"/>
        </w:rPr>
        <w:t xml:space="preserve"> </w:t>
      </w:r>
    </w:p>
    <w:p w:rsidR="006179E6" w:rsidRPr="003D306D" w:rsidRDefault="006179E6" w:rsidP="006179E6">
      <w:pPr>
        <w:spacing w:before="120" w:beforeAutospacing="0" w:after="120" w:afterAutospacing="0" w:line="360" w:lineRule="auto"/>
      </w:pPr>
      <w:r w:rsidRPr="003D306D">
        <w:rPr>
          <w:rStyle w:val="Normal1"/>
          <w:b/>
        </w:rPr>
        <w:lastRenderedPageBreak/>
        <w:t xml:space="preserve">Mowiol solution: </w:t>
      </w:r>
      <w:r w:rsidRPr="003D306D">
        <w:t>44% glycerol and 22% Mowiol were stirred in ddH</w:t>
      </w:r>
      <w:r w:rsidRPr="003D306D">
        <w:rPr>
          <w:vertAlign w:val="subscript"/>
        </w:rPr>
        <w:t>2</w:t>
      </w:r>
      <w:r w:rsidRPr="003D306D">
        <w:t>O for 2 hours, at room temperature. A volume of 0.2 M Tris buffer (pH 8.5) and 0.02% NaN</w:t>
      </w:r>
      <w:r w:rsidRPr="003D306D">
        <w:rPr>
          <w:vertAlign w:val="subscript"/>
        </w:rPr>
        <w:t>3</w:t>
      </w:r>
      <w:r w:rsidRPr="003D306D">
        <w:t xml:space="preserve"> was added. Solution </w:t>
      </w:r>
      <w:r>
        <w:t>w</w:t>
      </w:r>
      <w:r w:rsidRPr="003D306D">
        <w:t xml:space="preserve">as </w:t>
      </w:r>
      <w:r>
        <w:t xml:space="preserve">then </w:t>
      </w:r>
      <w:r w:rsidRPr="003D306D">
        <w:t xml:space="preserve">incubated </w:t>
      </w:r>
      <w:r>
        <w:t xml:space="preserve">in </w:t>
      </w:r>
      <w:r w:rsidRPr="003D306D">
        <w:t>50-60</w:t>
      </w:r>
      <w:r w:rsidRPr="003D306D">
        <w:rPr>
          <w:vertAlign w:val="superscript"/>
        </w:rPr>
        <w:t>o</w:t>
      </w:r>
      <w:r>
        <w:t xml:space="preserve">C </w:t>
      </w:r>
      <w:r w:rsidRPr="003D306D">
        <w:t>wat</w:t>
      </w:r>
      <w:r>
        <w:t>er for 10 minutes with stirring</w:t>
      </w:r>
      <w:r w:rsidRPr="003D306D">
        <w:t xml:space="preserve"> and centrifug</w:t>
      </w:r>
      <w:r>
        <w:t>ed at 4500 rpm for 30 minutes. The s</w:t>
      </w:r>
      <w:r w:rsidRPr="003D306D">
        <w:t>upernatant was collected</w:t>
      </w:r>
      <w:r>
        <w:t>, aliquoted</w:t>
      </w:r>
      <w:r w:rsidRPr="003D306D">
        <w:t xml:space="preserve"> and kept at -20</w:t>
      </w:r>
      <w:r w:rsidRPr="003D306D">
        <w:rPr>
          <w:vertAlign w:val="superscript"/>
        </w:rPr>
        <w:t>o</w:t>
      </w:r>
      <w:r w:rsidRPr="003D306D">
        <w:t xml:space="preserve">C.  </w:t>
      </w:r>
    </w:p>
    <w:p w:rsidR="006179E6" w:rsidRPr="003D306D" w:rsidRDefault="006179E6" w:rsidP="006179E6">
      <w:pPr>
        <w:spacing w:before="120" w:beforeAutospacing="0" w:after="120" w:afterAutospacing="0" w:line="360" w:lineRule="auto"/>
        <w:rPr>
          <w:rStyle w:val="Normal1"/>
        </w:rPr>
      </w:pPr>
      <w:r w:rsidRPr="003D306D">
        <w:rPr>
          <w:rStyle w:val="Normal1"/>
          <w:b/>
        </w:rPr>
        <w:t>PFA</w:t>
      </w:r>
      <w:r>
        <w:rPr>
          <w:rStyle w:val="Normal1"/>
          <w:b/>
        </w:rPr>
        <w:t xml:space="preserve"> solution</w:t>
      </w:r>
      <w:r w:rsidRPr="003D306D">
        <w:rPr>
          <w:rStyle w:val="Normal1"/>
          <w:b/>
        </w:rPr>
        <w:t xml:space="preserve">: </w:t>
      </w:r>
      <w:r w:rsidRPr="003D306D">
        <w:rPr>
          <w:rStyle w:val="Normal1"/>
        </w:rPr>
        <w:t>PFA was dissolve</w:t>
      </w:r>
      <w:r>
        <w:rPr>
          <w:rStyle w:val="Normal1"/>
        </w:rPr>
        <w:t>d in 1X PBS, adjusted to pH 7.4</w:t>
      </w:r>
      <w:r w:rsidRPr="003D306D">
        <w:rPr>
          <w:rStyle w:val="Normal1"/>
        </w:rPr>
        <w:t xml:space="preserve"> and used within a day.</w:t>
      </w:r>
    </w:p>
    <w:p w:rsidR="006179E6" w:rsidRPr="003D306D" w:rsidRDefault="006179E6" w:rsidP="006179E6">
      <w:pPr>
        <w:spacing w:before="120" w:beforeAutospacing="0" w:after="120" w:afterAutospacing="0" w:line="360" w:lineRule="auto"/>
        <w:rPr>
          <w:rStyle w:val="Normal1"/>
        </w:rPr>
      </w:pPr>
      <w:r w:rsidRPr="003D306D">
        <w:rPr>
          <w:rStyle w:val="Normal1"/>
          <w:b/>
        </w:rPr>
        <w:t xml:space="preserve">PPD solution: </w:t>
      </w:r>
      <w:r w:rsidRPr="003D306D">
        <w:rPr>
          <w:rStyle w:val="Normal1"/>
        </w:rPr>
        <w:t>0.1</w:t>
      </w:r>
      <w:r w:rsidRPr="003D306D">
        <w:rPr>
          <w:rStyle w:val="Normal1"/>
          <w:b/>
        </w:rPr>
        <w:t xml:space="preserve">% </w:t>
      </w:r>
      <w:r w:rsidRPr="003D306D">
        <w:rPr>
          <w:rStyle w:val="Normal1"/>
        </w:rPr>
        <w:t>PPD was dissolved in ddH</w:t>
      </w:r>
      <w:r w:rsidRPr="003D306D">
        <w:rPr>
          <w:rStyle w:val="Normal1"/>
          <w:vertAlign w:val="subscript"/>
        </w:rPr>
        <w:t>2</w:t>
      </w:r>
      <w:r w:rsidRPr="003D306D">
        <w:rPr>
          <w:rStyle w:val="Normal1"/>
        </w:rPr>
        <w:t xml:space="preserve">O, protected from light and kept at </w:t>
      </w:r>
      <w:r w:rsidRPr="003D306D">
        <w:t>-20</w:t>
      </w:r>
      <w:r w:rsidRPr="003D306D">
        <w:rPr>
          <w:vertAlign w:val="superscript"/>
        </w:rPr>
        <w:t>o</w:t>
      </w:r>
      <w:r w:rsidRPr="003D306D">
        <w:t xml:space="preserve">C.  </w:t>
      </w:r>
    </w:p>
    <w:p w:rsidR="006179E6" w:rsidRPr="003D306D" w:rsidRDefault="006179E6" w:rsidP="006179E6">
      <w:pPr>
        <w:spacing w:before="120" w:beforeAutospacing="0" w:after="120" w:afterAutospacing="0" w:line="360" w:lineRule="auto"/>
        <w:rPr>
          <w:rStyle w:val="Normal1"/>
        </w:rPr>
      </w:pPr>
      <w:r>
        <w:rPr>
          <w:rStyle w:val="Normal1"/>
          <w:b/>
        </w:rPr>
        <w:t>Supplemented</w:t>
      </w:r>
      <w:r w:rsidRPr="003D306D">
        <w:rPr>
          <w:rStyle w:val="Normal1"/>
          <w:b/>
        </w:rPr>
        <w:t xml:space="preserve"> DMEM: </w:t>
      </w:r>
      <w:r w:rsidRPr="003D306D">
        <w:rPr>
          <w:rStyle w:val="Normal1"/>
        </w:rPr>
        <w:t xml:space="preserve">DMEM </w:t>
      </w:r>
      <w:r>
        <w:rPr>
          <w:rStyle w:val="Normal1"/>
        </w:rPr>
        <w:t xml:space="preserve">was </w:t>
      </w:r>
      <w:r w:rsidRPr="003D306D">
        <w:rPr>
          <w:rStyle w:val="Normal1"/>
        </w:rPr>
        <w:t xml:space="preserve">added </w:t>
      </w:r>
      <w:r>
        <w:rPr>
          <w:rStyle w:val="Normal1"/>
        </w:rPr>
        <w:t xml:space="preserve">with </w:t>
      </w:r>
      <w:r w:rsidRPr="003D306D">
        <w:rPr>
          <w:rStyle w:val="Normal1"/>
        </w:rPr>
        <w:t>100 units/ml pen</w:t>
      </w:r>
      <w:r>
        <w:rPr>
          <w:rStyle w:val="Normal1"/>
        </w:rPr>
        <w:t xml:space="preserve">icillin, 100 μg/ml streptomycin and 10% FBS; </w:t>
      </w:r>
      <w:r w:rsidRPr="003D306D">
        <w:rPr>
          <w:rStyle w:val="Normal1"/>
        </w:rPr>
        <w:t>stored at 4</w:t>
      </w:r>
      <w:r w:rsidRPr="003D306D">
        <w:rPr>
          <w:rStyle w:val="Normal1"/>
          <w:vertAlign w:val="superscript"/>
        </w:rPr>
        <w:t>o</w:t>
      </w:r>
      <w:r w:rsidRPr="003D306D">
        <w:rPr>
          <w:rStyle w:val="Normal1"/>
        </w:rPr>
        <w:t>C.</w:t>
      </w:r>
    </w:p>
    <w:p w:rsidR="006179E6" w:rsidRPr="003D306D" w:rsidRDefault="006179E6" w:rsidP="006179E6">
      <w:pPr>
        <w:spacing w:before="120" w:beforeAutospacing="0" w:after="120" w:afterAutospacing="0" w:line="360" w:lineRule="auto"/>
        <w:rPr>
          <w:rStyle w:val="Normal1"/>
        </w:rPr>
      </w:pPr>
      <w:r w:rsidRPr="003D306D">
        <w:rPr>
          <w:rStyle w:val="Normal1"/>
          <w:b/>
        </w:rPr>
        <w:t>Tfb I buffer</w:t>
      </w:r>
      <w:r w:rsidRPr="003D306D">
        <w:rPr>
          <w:rStyle w:val="Normal1"/>
        </w:rPr>
        <w:t>: 100 mM KCl, 50 mM RbCl, 10 mM CaCl</w:t>
      </w:r>
      <w:r w:rsidRPr="003D306D">
        <w:rPr>
          <w:rStyle w:val="Normal1"/>
          <w:vertAlign w:val="subscript"/>
        </w:rPr>
        <w:t>2</w:t>
      </w:r>
      <w:r w:rsidRPr="003D306D">
        <w:rPr>
          <w:rStyle w:val="Normal1"/>
        </w:rPr>
        <w:t xml:space="preserve">, 30 mM KAc, </w:t>
      </w:r>
      <w:r>
        <w:rPr>
          <w:rStyle w:val="Normal1"/>
        </w:rPr>
        <w:t xml:space="preserve">and </w:t>
      </w:r>
      <w:r w:rsidRPr="003D306D">
        <w:rPr>
          <w:rStyle w:val="Normal1"/>
        </w:rPr>
        <w:t>15% glycerol were dissolved in ddH</w:t>
      </w:r>
      <w:r w:rsidRPr="003D306D">
        <w:rPr>
          <w:rStyle w:val="Normal1"/>
          <w:vertAlign w:val="subscript"/>
        </w:rPr>
        <w:t>2</w:t>
      </w:r>
      <w:r>
        <w:rPr>
          <w:rStyle w:val="Normal1"/>
        </w:rPr>
        <w:t>O, adjusted to pH 5.8</w:t>
      </w:r>
      <w:r w:rsidRPr="003D306D">
        <w:rPr>
          <w:rStyle w:val="Normal1"/>
        </w:rPr>
        <w:t xml:space="preserve"> and stored at 4</w:t>
      </w:r>
      <w:r w:rsidRPr="003D306D">
        <w:rPr>
          <w:rStyle w:val="Normal1"/>
          <w:vertAlign w:val="superscript"/>
        </w:rPr>
        <w:t>o</w:t>
      </w:r>
      <w:r w:rsidRPr="003D306D">
        <w:rPr>
          <w:rStyle w:val="Normal1"/>
        </w:rPr>
        <w:t xml:space="preserve">C. </w:t>
      </w:r>
    </w:p>
    <w:p w:rsidR="006179E6" w:rsidRPr="003D306D" w:rsidRDefault="006179E6" w:rsidP="006179E6">
      <w:pPr>
        <w:spacing w:before="120" w:beforeAutospacing="0" w:after="120" w:afterAutospacing="0" w:line="360" w:lineRule="auto"/>
        <w:rPr>
          <w:b/>
        </w:rPr>
      </w:pPr>
      <w:r w:rsidRPr="003D306D">
        <w:rPr>
          <w:rStyle w:val="Normal1"/>
          <w:b/>
        </w:rPr>
        <w:t>Tfb II</w:t>
      </w:r>
      <w:r w:rsidRPr="003D306D">
        <w:rPr>
          <w:rStyle w:val="Normal1"/>
        </w:rPr>
        <w:t xml:space="preserve"> </w:t>
      </w:r>
      <w:r w:rsidRPr="003D306D">
        <w:rPr>
          <w:rStyle w:val="Normal1"/>
          <w:b/>
        </w:rPr>
        <w:t>buffer:</w:t>
      </w:r>
      <w:r w:rsidRPr="003D306D">
        <w:rPr>
          <w:rStyle w:val="Normal1"/>
        </w:rPr>
        <w:t xml:space="preserve"> 10 mM MOPS, 10 mM RbCl, 75 mM CaCl</w:t>
      </w:r>
      <w:r w:rsidRPr="003D306D">
        <w:rPr>
          <w:rStyle w:val="Normal1"/>
          <w:vertAlign w:val="subscript"/>
        </w:rPr>
        <w:t>2</w:t>
      </w:r>
      <w:r w:rsidRPr="003D306D">
        <w:rPr>
          <w:rStyle w:val="Normal1"/>
        </w:rPr>
        <w:t xml:space="preserve">, </w:t>
      </w:r>
      <w:r>
        <w:rPr>
          <w:rStyle w:val="Normal1"/>
        </w:rPr>
        <w:t xml:space="preserve">and </w:t>
      </w:r>
      <w:r w:rsidRPr="003D306D">
        <w:rPr>
          <w:rStyle w:val="Normal1"/>
        </w:rPr>
        <w:t>15% glycerol were dissolved in ddH</w:t>
      </w:r>
      <w:r w:rsidRPr="003D306D">
        <w:rPr>
          <w:rStyle w:val="Normal1"/>
          <w:vertAlign w:val="subscript"/>
        </w:rPr>
        <w:t>2</w:t>
      </w:r>
      <w:r>
        <w:rPr>
          <w:rStyle w:val="Normal1"/>
        </w:rPr>
        <w:t>O, adjusted to pH 7.0</w:t>
      </w:r>
      <w:r w:rsidRPr="003D306D">
        <w:rPr>
          <w:rStyle w:val="Normal1"/>
        </w:rPr>
        <w:t xml:space="preserve"> and stored at 4</w:t>
      </w:r>
      <w:r w:rsidRPr="003D306D">
        <w:rPr>
          <w:rStyle w:val="Normal1"/>
          <w:vertAlign w:val="superscript"/>
        </w:rPr>
        <w:t>o</w:t>
      </w:r>
      <w:r w:rsidRPr="003D306D">
        <w:rPr>
          <w:rStyle w:val="Normal1"/>
        </w:rPr>
        <w:t>C.</w:t>
      </w:r>
    </w:p>
    <w:p w:rsidR="006179E6" w:rsidRPr="003D306D" w:rsidRDefault="006179E6" w:rsidP="006179E6">
      <w:pPr>
        <w:spacing w:before="120" w:beforeAutospacing="0" w:after="120" w:afterAutospacing="0" w:line="360" w:lineRule="auto"/>
        <w:rPr>
          <w:rStyle w:val="Normal1"/>
        </w:rPr>
      </w:pPr>
      <w:r w:rsidRPr="003D306D">
        <w:rPr>
          <w:rStyle w:val="Normal1"/>
          <w:b/>
        </w:rPr>
        <w:t>Tris-HCl buffer:</w:t>
      </w:r>
      <w:r w:rsidRPr="003D306D">
        <w:rPr>
          <w:rStyle w:val="Normal1"/>
        </w:rPr>
        <w:t xml:space="preserve"> Trizma base dissolved in ddH</w:t>
      </w:r>
      <w:r w:rsidRPr="003D306D">
        <w:rPr>
          <w:rStyle w:val="Normal1"/>
          <w:vertAlign w:val="subscript"/>
        </w:rPr>
        <w:t>2</w:t>
      </w:r>
      <w:r w:rsidRPr="003D306D">
        <w:rPr>
          <w:rStyle w:val="Normal1"/>
        </w:rPr>
        <w:t xml:space="preserve">O and adjusted to appropriate pH by </w:t>
      </w:r>
      <w:r>
        <w:rPr>
          <w:rStyle w:val="Normal1"/>
        </w:rPr>
        <w:t xml:space="preserve">1M </w:t>
      </w:r>
      <w:r w:rsidRPr="003D306D">
        <w:rPr>
          <w:rStyle w:val="Normal1"/>
        </w:rPr>
        <w:t>HCl.</w:t>
      </w:r>
    </w:p>
    <w:p w:rsidR="006179E6" w:rsidRPr="003D306D" w:rsidRDefault="006179E6" w:rsidP="006179E6">
      <w:pPr>
        <w:spacing w:before="120" w:beforeAutospacing="0" w:after="120" w:afterAutospacing="0" w:line="360" w:lineRule="auto"/>
        <w:rPr>
          <w:rStyle w:val="Normal1"/>
        </w:rPr>
      </w:pPr>
      <w:r>
        <w:rPr>
          <w:rStyle w:val="Normal1"/>
          <w:b/>
        </w:rPr>
        <w:t>VM</w:t>
      </w:r>
      <w:r w:rsidRPr="003D306D">
        <w:rPr>
          <w:rStyle w:val="Normal1"/>
          <w:b/>
        </w:rPr>
        <w:t xml:space="preserve"> glial differentiation medium:</w:t>
      </w:r>
      <w:r w:rsidRPr="003D306D">
        <w:rPr>
          <w:rStyle w:val="Normal1"/>
        </w:rPr>
        <w:t xml:space="preserve"> D</w:t>
      </w:r>
      <w:r>
        <w:rPr>
          <w:rStyle w:val="Normal1"/>
        </w:rPr>
        <w:t xml:space="preserve">MEM was supplemented with 1% N2 and 10% FBS; </w:t>
      </w:r>
      <w:r w:rsidRPr="003D306D">
        <w:rPr>
          <w:rStyle w:val="Normal1"/>
        </w:rPr>
        <w:t>stored at 4</w:t>
      </w:r>
      <w:r w:rsidRPr="003D306D">
        <w:rPr>
          <w:rStyle w:val="Normal1"/>
          <w:vertAlign w:val="superscript"/>
        </w:rPr>
        <w:t>o</w:t>
      </w:r>
      <w:r w:rsidRPr="003D306D">
        <w:rPr>
          <w:rStyle w:val="Normal1"/>
        </w:rPr>
        <w:t>C.</w:t>
      </w:r>
    </w:p>
    <w:p w:rsidR="006179E6" w:rsidRPr="003D306D" w:rsidRDefault="006179E6" w:rsidP="006179E6">
      <w:pPr>
        <w:spacing w:before="120" w:beforeAutospacing="0" w:after="120" w:afterAutospacing="0" w:line="360" w:lineRule="auto"/>
        <w:rPr>
          <w:rStyle w:val="Normal1"/>
        </w:rPr>
      </w:pPr>
      <w:r>
        <w:rPr>
          <w:rStyle w:val="Normal1"/>
          <w:b/>
        </w:rPr>
        <w:t>VM</w:t>
      </w:r>
      <w:r w:rsidRPr="003D306D">
        <w:rPr>
          <w:rStyle w:val="Normal1"/>
          <w:b/>
        </w:rPr>
        <w:t xml:space="preserve"> neuronal differentiation medium: </w:t>
      </w:r>
      <w:r w:rsidRPr="003D306D">
        <w:rPr>
          <w:rStyle w:val="Normal1"/>
        </w:rPr>
        <w:t>neurobasal medium was supplemented with</w:t>
      </w:r>
      <w:r w:rsidRPr="003D306D">
        <w:rPr>
          <w:rStyle w:val="Normal1"/>
          <w:b/>
        </w:rPr>
        <w:t xml:space="preserve"> </w:t>
      </w:r>
      <w:r w:rsidRPr="003D306D">
        <w:rPr>
          <w:rStyle w:val="Normal1"/>
        </w:rPr>
        <w:t>2% B27, 0.25% GlutaMax, 1% FBS, 100 μM ascorbic acid</w:t>
      </w:r>
      <w:r>
        <w:rPr>
          <w:rStyle w:val="Normal1"/>
        </w:rPr>
        <w:t xml:space="preserve"> (added prior to use)</w:t>
      </w:r>
      <w:r w:rsidRPr="003D306D">
        <w:rPr>
          <w:rStyle w:val="Normal1"/>
        </w:rPr>
        <w:t xml:space="preserve">, </w:t>
      </w:r>
      <w:r>
        <w:rPr>
          <w:rStyle w:val="Normal1"/>
        </w:rPr>
        <w:t>and 10 ng/ml TGF-βIII;</w:t>
      </w:r>
      <w:r w:rsidRPr="003D306D">
        <w:rPr>
          <w:rStyle w:val="Normal1"/>
        </w:rPr>
        <w:t xml:space="preserve"> stored at 4</w:t>
      </w:r>
      <w:r w:rsidRPr="003D306D">
        <w:rPr>
          <w:rStyle w:val="Normal1"/>
          <w:vertAlign w:val="superscript"/>
        </w:rPr>
        <w:t>o</w:t>
      </w:r>
      <w:r w:rsidRPr="003D306D">
        <w:rPr>
          <w:rStyle w:val="Normal1"/>
        </w:rPr>
        <w:t>C.</w:t>
      </w:r>
    </w:p>
    <w:p w:rsidR="006179E6" w:rsidRPr="003D306D" w:rsidRDefault="006179E6" w:rsidP="006179E6">
      <w:pPr>
        <w:spacing w:before="120" w:beforeAutospacing="0" w:after="120" w:afterAutospacing="0" w:line="360" w:lineRule="auto"/>
        <w:rPr>
          <w:rStyle w:val="Normal1"/>
        </w:rPr>
      </w:pPr>
      <w:r w:rsidRPr="003D306D">
        <w:rPr>
          <w:rStyle w:val="Normal1"/>
          <w:b/>
        </w:rPr>
        <w:t>Western blot running buffer:</w:t>
      </w:r>
      <w:r w:rsidRPr="003D306D">
        <w:rPr>
          <w:rStyle w:val="Normal1"/>
        </w:rPr>
        <w:t xml:space="preserve"> </w:t>
      </w:r>
      <w:r>
        <w:rPr>
          <w:rStyle w:val="Normal1"/>
        </w:rPr>
        <w:t>0.3% Trizma base, 1.45% glycine and</w:t>
      </w:r>
      <w:r w:rsidRPr="003D306D">
        <w:rPr>
          <w:rStyle w:val="Normal1"/>
        </w:rPr>
        <w:t xml:space="preserve"> 0.1% SDS were dissolved in ddH</w:t>
      </w:r>
      <w:r w:rsidRPr="003D306D">
        <w:rPr>
          <w:rStyle w:val="Normal1"/>
          <w:vertAlign w:val="subscript"/>
        </w:rPr>
        <w:t>2</w:t>
      </w:r>
      <w:r w:rsidRPr="003D306D">
        <w:rPr>
          <w:rStyle w:val="Normal1"/>
        </w:rPr>
        <w:t>O and adjusted to pH 8.3.</w:t>
      </w:r>
    </w:p>
    <w:p w:rsidR="006179E6" w:rsidRPr="003D306D" w:rsidRDefault="006179E6" w:rsidP="006179E6">
      <w:pPr>
        <w:rPr>
          <w:rStyle w:val="Heading1NgocCharChar"/>
          <w:rFonts w:eastAsia="Calibri"/>
          <w:b w:val="0"/>
          <w:bCs w:val="0"/>
          <w:sz w:val="28"/>
          <w:szCs w:val="28"/>
        </w:rPr>
      </w:pPr>
      <w:r w:rsidRPr="003D306D">
        <w:rPr>
          <w:rStyle w:val="Normal1"/>
          <w:b/>
        </w:rPr>
        <w:t>Western blot transfer buffer:</w:t>
      </w:r>
      <w:r w:rsidRPr="003D306D">
        <w:rPr>
          <w:rStyle w:val="Normal1"/>
        </w:rPr>
        <w:t xml:space="preserve"> 0.25% Trizma base and 0.9% glycine were dissolved in ddH</w:t>
      </w:r>
      <w:r w:rsidRPr="003D306D">
        <w:rPr>
          <w:rStyle w:val="Normal1"/>
          <w:vertAlign w:val="subscript"/>
        </w:rPr>
        <w:t>2</w:t>
      </w:r>
      <w:r w:rsidRPr="003D306D">
        <w:rPr>
          <w:rStyle w:val="Normal1"/>
        </w:rPr>
        <w:t>O and added with 20% methanol prior to use.</w:t>
      </w:r>
    </w:p>
    <w:p w:rsidR="0011222E" w:rsidRDefault="0011222E">
      <w:pPr>
        <w:spacing w:before="0" w:beforeAutospacing="0" w:after="200" w:afterAutospacing="0" w:line="276" w:lineRule="auto"/>
        <w:jc w:val="left"/>
        <w:rPr>
          <w:rFonts w:eastAsiaTheme="majorEastAsia" w:cstheme="majorBidi"/>
          <w:b/>
          <w:bCs/>
          <w:kern w:val="32"/>
          <w:szCs w:val="32"/>
        </w:rPr>
      </w:pPr>
      <w:r>
        <w:br w:type="page"/>
      </w:r>
    </w:p>
    <w:p w:rsidR="007413E0" w:rsidRPr="00813F9E" w:rsidRDefault="007413E0" w:rsidP="007413E0">
      <w:pPr>
        <w:pStyle w:val="Heading1"/>
      </w:pPr>
      <w:bookmarkStart w:id="3177" w:name="_Toc370678596"/>
      <w:r>
        <w:lastRenderedPageBreak/>
        <w:t>References</w:t>
      </w:r>
      <w:bookmarkEnd w:id="3177"/>
    </w:p>
    <w:p w:rsidR="00994410" w:rsidRPr="00466BDA" w:rsidRDefault="00122438" w:rsidP="00466BDA">
      <w:pPr>
        <w:pStyle w:val="NormalWeb"/>
        <w:spacing w:before="180" w:beforeAutospacing="0" w:after="120" w:afterAutospacing="0"/>
        <w:jc w:val="both"/>
        <w:divId w:val="1412578447"/>
        <w:rPr>
          <w:rFonts w:ascii="Century Gothic" w:eastAsiaTheme="minorEastAsia" w:hAnsi="Century Gothic"/>
          <w:noProof/>
          <w:sz w:val="20"/>
          <w:szCs w:val="20"/>
        </w:rPr>
      </w:pPr>
      <w:r w:rsidRPr="00466BDA">
        <w:rPr>
          <w:rFonts w:ascii="Century Gothic" w:hAnsi="Century Gothic"/>
          <w:sz w:val="20"/>
          <w:szCs w:val="20"/>
        </w:rPr>
        <w:fldChar w:fldCharType="begin" w:fldLock="1"/>
      </w:r>
      <w:r w:rsidR="007413E0" w:rsidRPr="00466BDA">
        <w:rPr>
          <w:rFonts w:ascii="Century Gothic" w:hAnsi="Century Gothic"/>
          <w:sz w:val="20"/>
          <w:szCs w:val="20"/>
        </w:rPr>
        <w:instrText xml:space="preserve">ADDIN Mendeley Bibliography CSL_BIBLIOGRAPHY </w:instrText>
      </w:r>
      <w:r w:rsidRPr="00466BDA">
        <w:rPr>
          <w:rFonts w:ascii="Century Gothic" w:hAnsi="Century Gothic"/>
          <w:sz w:val="20"/>
          <w:szCs w:val="20"/>
        </w:rPr>
        <w:fldChar w:fldCharType="separate"/>
      </w:r>
      <w:r w:rsidR="00994410" w:rsidRPr="00466BDA">
        <w:rPr>
          <w:rFonts w:ascii="Century Gothic" w:hAnsi="Century Gothic"/>
          <w:noProof/>
          <w:sz w:val="20"/>
          <w:szCs w:val="20"/>
        </w:rPr>
        <w:t xml:space="preserve">Abe, K., and Matsuki, N. (2000). Measurement of cellular 3-(4,5-dimethylthiazol-2-yl)-2,5-diphenyltetrazolium bromide (MTT) reduction activity and lactate dehydrogenase release using MTT. Neuroscience Research </w:t>
      </w:r>
      <w:r w:rsidR="00994410" w:rsidRPr="00466BDA">
        <w:rPr>
          <w:rFonts w:ascii="Century Gothic" w:hAnsi="Century Gothic"/>
          <w:i/>
          <w:iCs/>
          <w:noProof/>
          <w:sz w:val="20"/>
          <w:szCs w:val="20"/>
        </w:rPr>
        <w:t>38</w:t>
      </w:r>
      <w:r w:rsidR="00994410" w:rsidRPr="00466BDA">
        <w:rPr>
          <w:rFonts w:ascii="Century Gothic" w:hAnsi="Century Gothic"/>
          <w:noProof/>
          <w:sz w:val="20"/>
          <w:szCs w:val="20"/>
        </w:rPr>
        <w:t>, 325–32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beliovich, A., and Hammond, R. (2007). Midbrain dopamine neuron differentiation: factors and fates. Dev Biol </w:t>
      </w:r>
      <w:r w:rsidRPr="00466BDA">
        <w:rPr>
          <w:rFonts w:ascii="Century Gothic" w:hAnsi="Century Gothic"/>
          <w:i/>
          <w:iCs/>
          <w:noProof/>
          <w:sz w:val="20"/>
          <w:szCs w:val="20"/>
        </w:rPr>
        <w:t>304</w:t>
      </w:r>
      <w:r w:rsidRPr="00466BDA">
        <w:rPr>
          <w:rFonts w:ascii="Century Gothic" w:hAnsi="Century Gothic"/>
          <w:noProof/>
          <w:sz w:val="20"/>
          <w:szCs w:val="20"/>
        </w:rPr>
        <w:t>, 447–45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bordo-Adesida, E., Follenzi, A., Barcia, C., Sciascia, S., Castro, M.G., Naldini, L., and Lowenstein, P.R. (2005). Stability of lentiviral vector-mediated transgene expression in the brain in the presence of systemic antivector immune responses. Human Gene Therapy </w:t>
      </w:r>
      <w:r w:rsidRPr="00466BDA">
        <w:rPr>
          <w:rFonts w:ascii="Century Gothic" w:hAnsi="Century Gothic"/>
          <w:i/>
          <w:iCs/>
          <w:noProof/>
          <w:sz w:val="20"/>
          <w:szCs w:val="20"/>
        </w:rPr>
        <w:t>16</w:t>
      </w:r>
      <w:r w:rsidRPr="00466BDA">
        <w:rPr>
          <w:rFonts w:ascii="Century Gothic" w:hAnsi="Century Gothic"/>
          <w:noProof/>
          <w:sz w:val="20"/>
          <w:szCs w:val="20"/>
        </w:rPr>
        <w:t>, 741–75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dem, A., Jossan, S.S., d’Argy, R., Gillberg, P.G., Nordberg, A., Winblad, B., and Sara, V. (1989). Insulin-like growth factor 1 (IGF-1) receptors in the human brain: quantitative autoradiographic localization. Brain Research </w:t>
      </w:r>
      <w:r w:rsidRPr="00466BDA">
        <w:rPr>
          <w:rFonts w:ascii="Century Gothic" w:hAnsi="Century Gothic"/>
          <w:i/>
          <w:iCs/>
          <w:noProof/>
          <w:sz w:val="20"/>
          <w:szCs w:val="20"/>
        </w:rPr>
        <w:t>503</w:t>
      </w:r>
      <w:r w:rsidRPr="00466BDA">
        <w:rPr>
          <w:rFonts w:ascii="Century Gothic" w:hAnsi="Century Gothic"/>
          <w:noProof/>
          <w:sz w:val="20"/>
          <w:szCs w:val="20"/>
        </w:rPr>
        <w:t>, 299–30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iken, C. (1997). Pseudotyping human immunodeficiency virus type 1 (HIV-1) by the glycoprotein of vesicular stomatitis virus targets HIV-1 entry to an endocytic pathway and suppresses both the requirement for Nef and the sensitivity to cyclosporin A. Journal of Virology </w:t>
      </w:r>
      <w:r w:rsidRPr="00466BDA">
        <w:rPr>
          <w:rFonts w:ascii="Century Gothic" w:hAnsi="Century Gothic"/>
          <w:i/>
          <w:iCs/>
          <w:noProof/>
          <w:sz w:val="20"/>
          <w:szCs w:val="20"/>
        </w:rPr>
        <w:t>71</w:t>
      </w:r>
      <w:r w:rsidRPr="00466BDA">
        <w:rPr>
          <w:rFonts w:ascii="Century Gothic" w:hAnsi="Century Gothic"/>
          <w:noProof/>
          <w:sz w:val="20"/>
          <w:szCs w:val="20"/>
        </w:rPr>
        <w:t>, 5871–587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kundi, R.S., Zhi, L., and Bueler, H. (2012). PINK1 enhances insulin-like growth factor-1-dependent Akt signaling and protection against apoptosis. Neurobiol Dis </w:t>
      </w:r>
      <w:r w:rsidRPr="00466BDA">
        <w:rPr>
          <w:rFonts w:ascii="Century Gothic" w:hAnsi="Century Gothic"/>
          <w:i/>
          <w:iCs/>
          <w:noProof/>
          <w:sz w:val="20"/>
          <w:szCs w:val="20"/>
        </w:rPr>
        <w:t>45</w:t>
      </w:r>
      <w:r w:rsidRPr="00466BDA">
        <w:rPr>
          <w:rFonts w:ascii="Century Gothic" w:hAnsi="Century Gothic"/>
          <w:noProof/>
          <w:sz w:val="20"/>
          <w:szCs w:val="20"/>
        </w:rPr>
        <w:t>, 469–47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lexi, T., Borlongan, C. V, Faull, R.L., Williams, C.E., Clark, R.G., Gluckman, P.D., and Hughes, P.E. (2000). Neuroprotective strategies for basal ganglia degeneration: Parkinson’s and Huntington's diseases. Prog Neurobiol </w:t>
      </w:r>
      <w:r w:rsidRPr="00466BDA">
        <w:rPr>
          <w:rFonts w:ascii="Century Gothic" w:hAnsi="Century Gothic"/>
          <w:i/>
          <w:iCs/>
          <w:noProof/>
          <w:sz w:val="20"/>
          <w:szCs w:val="20"/>
        </w:rPr>
        <w:t>60</w:t>
      </w:r>
      <w:r w:rsidRPr="00466BDA">
        <w:rPr>
          <w:rFonts w:ascii="Century Gothic" w:hAnsi="Century Gothic"/>
          <w:noProof/>
          <w:sz w:val="20"/>
          <w:szCs w:val="20"/>
        </w:rPr>
        <w:t>, 409–47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lfano, I., Vora, P., Mummery, R.S., Mulloy, B., and Rider, C.C. (2007). The major determinant of the heparin binding of glial cell-line-derived neurotrophic factor is near the N-terminus and is dispensable for receptor binding. Biochem J </w:t>
      </w:r>
      <w:r w:rsidRPr="00466BDA">
        <w:rPr>
          <w:rFonts w:ascii="Century Gothic" w:hAnsi="Century Gothic"/>
          <w:i/>
          <w:iCs/>
          <w:noProof/>
          <w:sz w:val="20"/>
          <w:szCs w:val="20"/>
        </w:rPr>
        <w:t>404</w:t>
      </w:r>
      <w:r w:rsidRPr="00466BDA">
        <w:rPr>
          <w:rFonts w:ascii="Century Gothic" w:hAnsi="Century Gothic"/>
          <w:noProof/>
          <w:sz w:val="20"/>
          <w:szCs w:val="20"/>
        </w:rPr>
        <w:t>, 131–14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lvarez-Fischer, D., Guerreiro, S., Hunot, S., Saurini, F., Marien, M., Sokoloff, P., Hirsch, E.C., Hartmann, A., and Michel, P.P. (2008). Modelling Parkinson-like neurodegeneration via osmotic minipump delivery of MPTP and probenecid. Journal of Neurochemistry </w:t>
      </w:r>
      <w:r w:rsidRPr="00466BDA">
        <w:rPr>
          <w:rFonts w:ascii="Century Gothic" w:hAnsi="Century Gothic"/>
          <w:i/>
          <w:iCs/>
          <w:noProof/>
          <w:sz w:val="20"/>
          <w:szCs w:val="20"/>
        </w:rPr>
        <w:t>107</w:t>
      </w:r>
      <w:r w:rsidRPr="00466BDA">
        <w:rPr>
          <w:rFonts w:ascii="Century Gothic" w:hAnsi="Century Gothic"/>
          <w:noProof/>
          <w:sz w:val="20"/>
          <w:szCs w:val="20"/>
        </w:rPr>
        <w:t>, 701–71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polonia, L., Waddington, S.N., Fernandes, C., Ward, N.J., Bouma, G., Blundell, M.P., Thrasher, A.J., Collins, M.K., and Philpott, N.J. (2007). Stable gene transfer to muscle using non-integrating lentiviral vectors. Molecular Therapy: the Journal of the American Society of Gene Therapy </w:t>
      </w:r>
      <w:r w:rsidRPr="00466BDA">
        <w:rPr>
          <w:rFonts w:ascii="Century Gothic" w:hAnsi="Century Gothic"/>
          <w:i/>
          <w:iCs/>
          <w:noProof/>
          <w:sz w:val="20"/>
          <w:szCs w:val="20"/>
        </w:rPr>
        <w:t>15</w:t>
      </w:r>
      <w:r w:rsidRPr="00466BDA">
        <w:rPr>
          <w:rFonts w:ascii="Century Gothic" w:hAnsi="Century Gothic"/>
          <w:noProof/>
          <w:sz w:val="20"/>
          <w:szCs w:val="20"/>
        </w:rPr>
        <w:t>, 1947–195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vila-Gomez, I.C., Velez-Pardo, C., and Jimenez-Del-Rio, M. (2009). Effects of insulin-like growth factor-1 on rotenone-induced apoptosis in human lymphocyte cells. Basic Clin Pharmacol Toxicol </w:t>
      </w:r>
      <w:r w:rsidRPr="00466BDA">
        <w:rPr>
          <w:rFonts w:ascii="Century Gothic" w:hAnsi="Century Gothic"/>
          <w:i/>
          <w:iCs/>
          <w:noProof/>
          <w:sz w:val="20"/>
          <w:szCs w:val="20"/>
        </w:rPr>
        <w:t>106</w:t>
      </w:r>
      <w:r w:rsidRPr="00466BDA">
        <w:rPr>
          <w:rFonts w:ascii="Century Gothic" w:hAnsi="Century Gothic"/>
          <w:noProof/>
          <w:sz w:val="20"/>
          <w:szCs w:val="20"/>
        </w:rPr>
        <w:t>, 53–6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Azzouz, M., Martin-Rendon, E., Barber, R.D., Mitrophanous, K.A., Carter, E.E., Rohll, J.B., Kingsman, S.M., Kingsman, A.J., and Mazarakis, N.D. (2002). Multicistronic lentiviral vector-mediated striatal gene transfer of aromatic L-amino acid decarboxylase, tyrosine hydroxylase, and GTP cyclohydrolase I induces sustained transgene expression, dopamine production, and functional improvement in a rat model . J Neurosci </w:t>
      </w:r>
      <w:r w:rsidRPr="00466BDA">
        <w:rPr>
          <w:rFonts w:ascii="Century Gothic" w:hAnsi="Century Gothic"/>
          <w:i/>
          <w:iCs/>
          <w:noProof/>
          <w:sz w:val="20"/>
          <w:szCs w:val="20"/>
        </w:rPr>
        <w:t>22</w:t>
      </w:r>
      <w:r w:rsidRPr="00466BDA">
        <w:rPr>
          <w:rFonts w:ascii="Century Gothic" w:hAnsi="Century Gothic"/>
          <w:noProof/>
          <w:sz w:val="20"/>
          <w:szCs w:val="20"/>
        </w:rPr>
        <w:t>, 10302–1031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anasik, M.B., and McCray, P.B. (2010). Integrase-defective lentiviral vectors: progress and applications. Gene Therapy </w:t>
      </w:r>
      <w:r w:rsidRPr="00466BDA">
        <w:rPr>
          <w:rFonts w:ascii="Century Gothic" w:hAnsi="Century Gothic"/>
          <w:i/>
          <w:iCs/>
          <w:noProof/>
          <w:sz w:val="20"/>
          <w:szCs w:val="20"/>
        </w:rPr>
        <w:t>17</w:t>
      </w:r>
      <w:r w:rsidRPr="00466BDA">
        <w:rPr>
          <w:rFonts w:ascii="Century Gothic" w:hAnsi="Century Gothic"/>
          <w:noProof/>
          <w:sz w:val="20"/>
          <w:szCs w:val="20"/>
        </w:rPr>
        <w:t>, 150–15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Bankiewicz, K.S., Forsayeth, J., Eberling, J.L., Sanchez-Pernaute, R., Pivirotto, P., Bringas, J., Herscovitch, P., Carson, R.E., Eckelman, W., Reutter, B., et al. (2006). Long-term clinical improvement in MPTP-lesioned primates after gene therapy with AAV-hAADC. Molecular Therapy: the Journal of the American Society of Gene Therapy </w:t>
      </w:r>
      <w:r w:rsidRPr="00466BDA">
        <w:rPr>
          <w:rFonts w:ascii="Century Gothic" w:hAnsi="Century Gothic"/>
          <w:i/>
          <w:iCs/>
          <w:noProof/>
          <w:sz w:val="20"/>
          <w:szCs w:val="20"/>
        </w:rPr>
        <w:t>14</w:t>
      </w:r>
      <w:r w:rsidRPr="00466BDA">
        <w:rPr>
          <w:rFonts w:ascii="Century Gothic" w:hAnsi="Century Gothic"/>
          <w:noProof/>
          <w:sz w:val="20"/>
          <w:szCs w:val="20"/>
        </w:rPr>
        <w:t>, 564–57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artus, R., Baumann, T., and Brown, L. (2012). Advancing neurotrophic factors as treatments for age-related neurodegenerative diseases: developing and demonstrating “clinical proof-of-concept” for AAV-neurturin. Neurobiology of Ageng </w:t>
      </w:r>
      <w:r w:rsidRPr="00466BDA">
        <w:rPr>
          <w:rFonts w:ascii="Century Gothic" w:hAnsi="Century Gothic"/>
          <w:i/>
          <w:iCs/>
          <w:noProof/>
          <w:sz w:val="20"/>
          <w:szCs w:val="20"/>
        </w:rPr>
        <w:t>34</w:t>
      </w:r>
      <w:r w:rsidRPr="00466BDA">
        <w:rPr>
          <w:rFonts w:ascii="Century Gothic" w:hAnsi="Century Gothic"/>
          <w:noProof/>
          <w:sz w:val="20"/>
          <w:szCs w:val="20"/>
        </w:rPr>
        <w:t>, 35–6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artus, R.T., Brown, L., Wilson, A., Kruegel, B., Siffert, J., Johnson  Jr., E.M., Kordower, J.H., and Herzog, C.D. (2011a). Properly scaled and targeted AAV2-NRTN (neurturin) to the substantia nigra is safe, effective and causes no weight loss: support for nigral targeting in Parkinson’s disease. Neurobiol Dis </w:t>
      </w:r>
      <w:r w:rsidRPr="00466BDA">
        <w:rPr>
          <w:rFonts w:ascii="Century Gothic" w:hAnsi="Century Gothic"/>
          <w:i/>
          <w:iCs/>
          <w:noProof/>
          <w:sz w:val="20"/>
          <w:szCs w:val="20"/>
        </w:rPr>
        <w:t>44</w:t>
      </w:r>
      <w:r w:rsidRPr="00466BDA">
        <w:rPr>
          <w:rFonts w:ascii="Century Gothic" w:hAnsi="Century Gothic"/>
          <w:noProof/>
          <w:sz w:val="20"/>
          <w:szCs w:val="20"/>
        </w:rPr>
        <w:t>, 38–5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artus, R.T., Herzog, C.D., Bishop, K., Ostrove, J.M., Tuszynski, M., Kordower, J.H., and Gasmi, M. (2007). Issues regarding gene therapy products for Parkinson’s disease: the development of CERE-120 (AAV-NTN) as one reference point. Parkinsonism &amp; Related Disorders </w:t>
      </w:r>
      <w:r w:rsidRPr="00466BDA">
        <w:rPr>
          <w:rFonts w:ascii="Century Gothic" w:hAnsi="Century Gothic"/>
          <w:i/>
          <w:iCs/>
          <w:noProof/>
          <w:sz w:val="20"/>
          <w:szCs w:val="20"/>
        </w:rPr>
        <w:t>13 Suppl 3</w:t>
      </w:r>
      <w:r w:rsidRPr="00466BDA">
        <w:rPr>
          <w:rFonts w:ascii="Century Gothic" w:hAnsi="Century Gothic"/>
          <w:noProof/>
          <w:sz w:val="20"/>
          <w:szCs w:val="20"/>
        </w:rPr>
        <w:t>, S469–7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Bartus, R.T., Herzog, C.D., Chu, Y., Wilson, A., Brown, L., Siffert, J., Johnson, E.M., Olanow, C.W., Mufson, E.J., and Kordower, J.H. (2011b). Bioactivity o</w:t>
      </w:r>
      <w:r w:rsidR="00466BDA">
        <w:rPr>
          <w:rFonts w:ascii="Century Gothic" w:hAnsi="Century Gothic"/>
          <w:noProof/>
          <w:sz w:val="20"/>
          <w:szCs w:val="20"/>
        </w:rPr>
        <w:t>f AAV2-Neurturin Gene Therapy (</w:t>
      </w:r>
      <w:r w:rsidRPr="00466BDA">
        <w:rPr>
          <w:rFonts w:ascii="Century Gothic" w:hAnsi="Century Gothic"/>
          <w:noProof/>
          <w:sz w:val="20"/>
          <w:szCs w:val="20"/>
        </w:rPr>
        <w:t>CERE-12</w:t>
      </w:r>
      <w:r w:rsidR="00466BDA">
        <w:rPr>
          <w:rFonts w:ascii="Century Gothic" w:hAnsi="Century Gothic"/>
          <w:noProof/>
          <w:sz w:val="20"/>
          <w:szCs w:val="20"/>
        </w:rPr>
        <w:t>0</w:t>
      </w:r>
      <w:r w:rsidRPr="00466BDA">
        <w:rPr>
          <w:rFonts w:ascii="Century Gothic" w:hAnsi="Century Gothic"/>
          <w:noProof/>
          <w:sz w:val="20"/>
          <w:szCs w:val="20"/>
        </w:rPr>
        <w:t xml:space="preserve">): Differences Between Parkinson ’ s Disease and Nonhuman Primate Brains. </w:t>
      </w:r>
      <w:r w:rsidRPr="00466BDA">
        <w:rPr>
          <w:rFonts w:ascii="Century Gothic" w:hAnsi="Century Gothic"/>
          <w:i/>
          <w:iCs/>
          <w:noProof/>
          <w:sz w:val="20"/>
          <w:szCs w:val="20"/>
        </w:rPr>
        <w:t>26</w:t>
      </w:r>
      <w:r w:rsidRPr="00466BDA">
        <w:rPr>
          <w:rFonts w:ascii="Century Gothic" w:hAnsi="Century Gothic"/>
          <w:noProof/>
          <w:sz w:val="20"/>
          <w:szCs w:val="20"/>
        </w:rPr>
        <w:t>, 27–3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atchelor, P.E., Liberatore, G.T., Wong, J.Y., Porritt, M.J., Frerichs, F., Donnan, G. a, and Howells, D.W. (1999). Activated macrophages and microglia induce dopaminergic sprouting in the injured striatum and express brain-derived neurotrophic factor and glial cell line-derived neurotrophic factor. The Journal of Neuroscience: the Official Journal of the Society for Neuroscience </w:t>
      </w:r>
      <w:r w:rsidRPr="00466BDA">
        <w:rPr>
          <w:rFonts w:ascii="Century Gothic" w:hAnsi="Century Gothic"/>
          <w:i/>
          <w:iCs/>
          <w:noProof/>
          <w:sz w:val="20"/>
          <w:szCs w:val="20"/>
        </w:rPr>
        <w:t>19</w:t>
      </w:r>
      <w:r w:rsidRPr="00466BDA">
        <w:rPr>
          <w:rFonts w:ascii="Century Gothic" w:hAnsi="Century Gothic"/>
          <w:noProof/>
          <w:sz w:val="20"/>
          <w:szCs w:val="20"/>
        </w:rPr>
        <w:t>, 1708–171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edford, L., Hay, D., Devoy, A., Paine, S., Powe, D.G., Seth, R., Gray, T., Topham, I., Fone, K., Rezvani, N., et al. (2008). Depletion of 26S proteasomes in mouse brain neurons causes neurodegeneration and Lewy-like inclusions resembling human pale bodies. J Neurosci </w:t>
      </w:r>
      <w:r w:rsidRPr="00466BDA">
        <w:rPr>
          <w:rFonts w:ascii="Century Gothic" w:hAnsi="Century Gothic"/>
          <w:i/>
          <w:iCs/>
          <w:noProof/>
          <w:sz w:val="20"/>
          <w:szCs w:val="20"/>
        </w:rPr>
        <w:t>28</w:t>
      </w:r>
      <w:r w:rsidRPr="00466BDA">
        <w:rPr>
          <w:rFonts w:ascii="Century Gothic" w:hAnsi="Century Gothic"/>
          <w:noProof/>
          <w:sz w:val="20"/>
          <w:szCs w:val="20"/>
        </w:rPr>
        <w:t>, 8189–819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erman, S.B., and Hastings, T.G. (1999). Dopamine oxidation alters mitochondrial respiration and induces permeability transition in brain mitochondria: implications for Parkinson’s disease. J Neurochem </w:t>
      </w:r>
      <w:r w:rsidRPr="00466BDA">
        <w:rPr>
          <w:rFonts w:ascii="Century Gothic" w:hAnsi="Century Gothic"/>
          <w:i/>
          <w:iCs/>
          <w:noProof/>
          <w:sz w:val="20"/>
          <w:szCs w:val="20"/>
        </w:rPr>
        <w:t>73</w:t>
      </w:r>
      <w:r w:rsidRPr="00466BDA">
        <w:rPr>
          <w:rFonts w:ascii="Century Gothic" w:hAnsi="Century Gothic"/>
          <w:noProof/>
          <w:sz w:val="20"/>
          <w:szCs w:val="20"/>
        </w:rPr>
        <w:t>, 1127–113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espalov, M.M., and Saarma, M. (2007). GDNF family receptor complexes are emerging drug targets. Trends in Pharmacological Sciences </w:t>
      </w:r>
      <w:r w:rsidRPr="00466BDA">
        <w:rPr>
          <w:rFonts w:ascii="Century Gothic" w:hAnsi="Century Gothic"/>
          <w:i/>
          <w:iCs/>
          <w:noProof/>
          <w:sz w:val="20"/>
          <w:szCs w:val="20"/>
        </w:rPr>
        <w:t>28</w:t>
      </w:r>
      <w:r w:rsidRPr="00466BDA">
        <w:rPr>
          <w:rFonts w:ascii="Century Gothic" w:hAnsi="Century Gothic"/>
          <w:noProof/>
          <w:sz w:val="20"/>
          <w:szCs w:val="20"/>
        </w:rPr>
        <w:t>, 68–7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eyer, M.K., Herlofson, K., Arsland, D., and Larsen, J.P. (2001). Causes of death in a community-based study of Parkinson’s disease. Acta Neurologica Scandinavica </w:t>
      </w:r>
      <w:r w:rsidRPr="00466BDA">
        <w:rPr>
          <w:rFonts w:ascii="Century Gothic" w:hAnsi="Century Gothic"/>
          <w:i/>
          <w:iCs/>
          <w:noProof/>
          <w:sz w:val="20"/>
          <w:szCs w:val="20"/>
        </w:rPr>
        <w:t>103</w:t>
      </w:r>
      <w:r w:rsidRPr="00466BDA">
        <w:rPr>
          <w:rFonts w:ascii="Century Gothic" w:hAnsi="Century Gothic"/>
          <w:noProof/>
          <w:sz w:val="20"/>
          <w:szCs w:val="20"/>
        </w:rPr>
        <w:t>, 7–1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o Bianco, C., Deglon, N., Pralong, W., and Aebischer, P. (2004). Lentiviral nigral delivery of GDNF does not prevent neurodegeneration in a genetic rat model of Parkinson’s disease. Neurobiol Dis </w:t>
      </w:r>
      <w:r w:rsidRPr="00466BDA">
        <w:rPr>
          <w:rFonts w:ascii="Century Gothic" w:hAnsi="Century Gothic"/>
          <w:i/>
          <w:iCs/>
          <w:noProof/>
          <w:sz w:val="20"/>
          <w:szCs w:val="20"/>
        </w:rPr>
        <w:t>17</w:t>
      </w:r>
      <w:r w:rsidRPr="00466BDA">
        <w:rPr>
          <w:rFonts w:ascii="Century Gothic" w:hAnsi="Century Gothic"/>
          <w:noProof/>
          <w:sz w:val="20"/>
          <w:szCs w:val="20"/>
        </w:rPr>
        <w:t>, 283–28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iasco, L., Baricordi, C., and Aiuti, A. (2012). Retroviral integrations in gene therapy trials. Molecular Therapy: the Journal of the American Society of Gene Therapy </w:t>
      </w:r>
      <w:r w:rsidRPr="00466BDA">
        <w:rPr>
          <w:rFonts w:ascii="Century Gothic" w:hAnsi="Century Gothic"/>
          <w:i/>
          <w:iCs/>
          <w:noProof/>
          <w:sz w:val="20"/>
          <w:szCs w:val="20"/>
        </w:rPr>
        <w:t>20</w:t>
      </w:r>
      <w:r w:rsidRPr="00466BDA">
        <w:rPr>
          <w:rFonts w:ascii="Century Gothic" w:hAnsi="Century Gothic"/>
          <w:noProof/>
          <w:sz w:val="20"/>
          <w:szCs w:val="20"/>
        </w:rPr>
        <w:t>, 709–71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ilang-Bleuel, A., Revah, F., Colin, P., Locquet, I., Robert, J.J., Mallet, J., and Horellou, P. (1997). Intrastriatal injection of an adenoviral vector expressing glial-cell-line-derived neurotrophic factor prevents dopaminergic neuron degeneration and </w:t>
      </w:r>
      <w:r w:rsidRPr="00466BDA">
        <w:rPr>
          <w:rFonts w:ascii="Century Gothic" w:hAnsi="Century Gothic"/>
          <w:noProof/>
          <w:sz w:val="20"/>
          <w:szCs w:val="20"/>
        </w:rPr>
        <w:lastRenderedPageBreak/>
        <w:t xml:space="preserve">behavioral impairment in a rat model of Parkinson disease. Proc Natl Acad Sci U S A </w:t>
      </w:r>
      <w:r w:rsidRPr="00466BDA">
        <w:rPr>
          <w:rFonts w:ascii="Century Gothic" w:hAnsi="Century Gothic"/>
          <w:i/>
          <w:iCs/>
          <w:noProof/>
          <w:sz w:val="20"/>
          <w:szCs w:val="20"/>
        </w:rPr>
        <w:t>94</w:t>
      </w:r>
      <w:r w:rsidRPr="00466BDA">
        <w:rPr>
          <w:rFonts w:ascii="Century Gothic" w:hAnsi="Century Gothic"/>
          <w:noProof/>
          <w:sz w:val="20"/>
          <w:szCs w:val="20"/>
        </w:rPr>
        <w:t>, 8818–882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irkmayer, W., and Hornykiewicz, O. (1998). The effect of l-3,4-dihydroxyphenylalanine (=DOPA) on akinesia in parkinsonism. Parkinsonism &amp; Related Disorders </w:t>
      </w:r>
      <w:r w:rsidRPr="00466BDA">
        <w:rPr>
          <w:rFonts w:ascii="Century Gothic" w:hAnsi="Century Gothic"/>
          <w:i/>
          <w:iCs/>
          <w:noProof/>
          <w:sz w:val="20"/>
          <w:szCs w:val="20"/>
        </w:rPr>
        <w:t>4</w:t>
      </w:r>
      <w:r w:rsidRPr="00466BDA">
        <w:rPr>
          <w:rFonts w:ascii="Century Gothic" w:hAnsi="Century Gothic"/>
          <w:noProof/>
          <w:sz w:val="20"/>
          <w:szCs w:val="20"/>
        </w:rPr>
        <w:t>, 59–6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izon, J.L., Lauterborn, J.C., and Gall, C.M. (1999). Subpopulations of striatal interneurons can be distinguished on the basis of neurotrophic factor expression. The Journal of Comparative Neurology </w:t>
      </w:r>
      <w:r w:rsidRPr="00466BDA">
        <w:rPr>
          <w:rFonts w:ascii="Century Gothic" w:hAnsi="Century Gothic"/>
          <w:i/>
          <w:iCs/>
          <w:noProof/>
          <w:sz w:val="20"/>
          <w:szCs w:val="20"/>
        </w:rPr>
        <w:t>408</w:t>
      </w:r>
      <w:r w:rsidRPr="00466BDA">
        <w:rPr>
          <w:rFonts w:ascii="Century Gothic" w:hAnsi="Century Gothic"/>
          <w:noProof/>
          <w:sz w:val="20"/>
          <w:szCs w:val="20"/>
        </w:rPr>
        <w:t>, 283–29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jerkén, S. af, Marschinke, F., and Strömberg, I. (2008). Inhibition of astrocytes promotes long-distance growing nerve fibers in ventral mesencephalic cultures. International Journal of Developmental Neuroscience: the Official Journal of the International Society for Developmental Neuroscience </w:t>
      </w:r>
      <w:r w:rsidRPr="00466BDA">
        <w:rPr>
          <w:rFonts w:ascii="Century Gothic" w:hAnsi="Century Gothic"/>
          <w:i/>
          <w:iCs/>
          <w:noProof/>
          <w:sz w:val="20"/>
          <w:szCs w:val="20"/>
        </w:rPr>
        <w:t>26</w:t>
      </w:r>
      <w:r w:rsidRPr="00466BDA">
        <w:rPr>
          <w:rFonts w:ascii="Century Gothic" w:hAnsi="Century Gothic"/>
          <w:noProof/>
          <w:sz w:val="20"/>
          <w:szCs w:val="20"/>
        </w:rPr>
        <w:t>, 683–69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jörklund, A., Kirik, D., Rosenblad, C., Georgievska, B., Lundberg, C., and Mandel, R.J. (2000). Towards a neuroprotective gene therapy for Parkinson’s disease: use of adenovirus, AAV and lentivirus vectors for gene transfer of GDNF to the nigrostriatal system in the rat Parkinson model. Brain Research </w:t>
      </w:r>
      <w:r w:rsidRPr="00466BDA">
        <w:rPr>
          <w:rFonts w:ascii="Century Gothic" w:hAnsi="Century Gothic"/>
          <w:i/>
          <w:iCs/>
          <w:noProof/>
          <w:sz w:val="20"/>
          <w:szCs w:val="20"/>
        </w:rPr>
        <w:t>886</w:t>
      </w:r>
      <w:r w:rsidRPr="00466BDA">
        <w:rPr>
          <w:rFonts w:ascii="Century Gothic" w:hAnsi="Century Gothic"/>
          <w:noProof/>
          <w:sz w:val="20"/>
          <w:szCs w:val="20"/>
        </w:rPr>
        <w:t>, 82–9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landini, F., Levandis, G., Bazzini, E., Nappi, G., and Armentero, M.-T. (2007). Time-course of nigrostriatal damage, basal ganglia metabolic changes and behavioural alterations following intrastriatal injection of 6-hydroxydopamine in the rat: new clues from an old model. The European Journal of Neuroscience </w:t>
      </w:r>
      <w:r w:rsidRPr="00466BDA">
        <w:rPr>
          <w:rFonts w:ascii="Century Gothic" w:hAnsi="Century Gothic"/>
          <w:i/>
          <w:iCs/>
          <w:noProof/>
          <w:sz w:val="20"/>
          <w:szCs w:val="20"/>
        </w:rPr>
        <w:t>25</w:t>
      </w:r>
      <w:r w:rsidRPr="00466BDA">
        <w:rPr>
          <w:rFonts w:ascii="Century Gothic" w:hAnsi="Century Gothic"/>
          <w:noProof/>
          <w:sz w:val="20"/>
          <w:szCs w:val="20"/>
        </w:rPr>
        <w:t>, 397–40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lömer, U., Naldini, L., Kafri, T., Trono, D., Verma, I.M., and Gage, F.H. (1997). Highly efficient and sustained gene transfer in adult neurons with a lentivirus vector. Journal of Virology </w:t>
      </w:r>
      <w:r w:rsidRPr="00466BDA">
        <w:rPr>
          <w:rFonts w:ascii="Century Gothic" w:hAnsi="Century Gothic"/>
          <w:i/>
          <w:iCs/>
          <w:noProof/>
          <w:sz w:val="20"/>
          <w:szCs w:val="20"/>
        </w:rPr>
        <w:t>71</w:t>
      </w:r>
      <w:r w:rsidRPr="00466BDA">
        <w:rPr>
          <w:rFonts w:ascii="Century Gothic" w:hAnsi="Century Gothic"/>
          <w:noProof/>
          <w:sz w:val="20"/>
          <w:szCs w:val="20"/>
        </w:rPr>
        <w:t>, 6641–664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ohn, M.C. (1999). A commentary on glial cell line-derived neurotrophic factor (GDNF). Biochemical Pharmacology </w:t>
      </w:r>
      <w:r w:rsidRPr="00466BDA">
        <w:rPr>
          <w:rFonts w:ascii="Century Gothic" w:hAnsi="Century Gothic"/>
          <w:i/>
          <w:iCs/>
          <w:noProof/>
          <w:sz w:val="20"/>
          <w:szCs w:val="20"/>
        </w:rPr>
        <w:t>57</w:t>
      </w:r>
      <w:r w:rsidRPr="00466BDA">
        <w:rPr>
          <w:rFonts w:ascii="Century Gothic" w:hAnsi="Century Gothic"/>
          <w:noProof/>
          <w:sz w:val="20"/>
          <w:szCs w:val="20"/>
        </w:rPr>
        <w:t>, 135–14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onuccelli, U., Del Dotto, P., and Rascol, O. (2009). Role of dopamine receptor agonists in the treatment of early Parkinson’s disease. Parkinsonism Relat Disord </w:t>
      </w:r>
      <w:r w:rsidRPr="00466BDA">
        <w:rPr>
          <w:rFonts w:ascii="Century Gothic" w:hAnsi="Century Gothic"/>
          <w:i/>
          <w:iCs/>
          <w:noProof/>
          <w:sz w:val="20"/>
          <w:szCs w:val="20"/>
        </w:rPr>
        <w:t>15 Suppl 4</w:t>
      </w:r>
      <w:r w:rsidRPr="00466BDA">
        <w:rPr>
          <w:rFonts w:ascii="Century Gothic" w:hAnsi="Century Gothic"/>
          <w:noProof/>
          <w:sz w:val="20"/>
          <w:szCs w:val="20"/>
        </w:rPr>
        <w:t>, S44–5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oulos, S., Meloni, B.P., Arthur, P.G., Bojarski, C., and Knuckey, N.W. (2006). Assessment of CMV, RSV and SYN1 promoters and the woodchuck post-transcriptional regulatory element in adenovirus vectors for transgene expression in cortical neuronal cultures. Brain Research </w:t>
      </w:r>
      <w:r w:rsidRPr="00466BDA">
        <w:rPr>
          <w:rFonts w:ascii="Century Gothic" w:hAnsi="Century Gothic"/>
          <w:i/>
          <w:iCs/>
          <w:noProof/>
          <w:sz w:val="20"/>
          <w:szCs w:val="20"/>
        </w:rPr>
        <w:t>1102</w:t>
      </w:r>
      <w:r w:rsidRPr="00466BDA">
        <w:rPr>
          <w:rFonts w:ascii="Century Gothic" w:hAnsi="Century Gothic"/>
          <w:noProof/>
          <w:sz w:val="20"/>
          <w:szCs w:val="20"/>
        </w:rPr>
        <w:t>, 27–3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owenkamp, K.E., Lapchak, P.A., Hoffer, B.J., Miller, P.J., and Bickford, P.C. (1997). Intracerebroventricular glial cell line-derived neurotrophic factor improves motor function and supports nigrostriatal dopamine neurons in bilaterally 6-hydroxydopamine lesioned rats. Experimental Neurology </w:t>
      </w:r>
      <w:r w:rsidRPr="00466BDA">
        <w:rPr>
          <w:rFonts w:ascii="Century Gothic" w:hAnsi="Century Gothic"/>
          <w:i/>
          <w:iCs/>
          <w:noProof/>
          <w:sz w:val="20"/>
          <w:szCs w:val="20"/>
        </w:rPr>
        <w:t>145</w:t>
      </w:r>
      <w:r w:rsidRPr="00466BDA">
        <w:rPr>
          <w:rFonts w:ascii="Century Gothic" w:hAnsi="Century Gothic"/>
          <w:noProof/>
          <w:sz w:val="20"/>
          <w:szCs w:val="20"/>
        </w:rPr>
        <w:t>, 104–11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raak, H., Tredici, K. Del, Rüb, U., de Vos, R.A.., Jansen Steur, E.N.., and Braak, E. (2003). Staging of brain pathology related to sporadic Parkinson’s disease. Neurobiology of Aging </w:t>
      </w:r>
      <w:r w:rsidRPr="00466BDA">
        <w:rPr>
          <w:rFonts w:ascii="Century Gothic" w:hAnsi="Century Gothic"/>
          <w:i/>
          <w:iCs/>
          <w:noProof/>
          <w:sz w:val="20"/>
          <w:szCs w:val="20"/>
        </w:rPr>
        <w:t>24</w:t>
      </w:r>
      <w:r w:rsidRPr="00466BDA">
        <w:rPr>
          <w:rFonts w:ascii="Century Gothic" w:hAnsi="Century Gothic"/>
          <w:noProof/>
          <w:sz w:val="20"/>
          <w:szCs w:val="20"/>
        </w:rPr>
        <w:t>, 197–21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rederlau, A., Correia, A.S., Anisimov, S. V, Elmi, M., Paul, G., Roybon, L., Morizane, A., Bergquist, F., Riebe, I., Nannmark, U., et al. (2006). Transplantation of human embryonic stem cell-derived cells to a rat model of Parkinson’s disease: effect of in vitro differentiation on graft survival and teratoma formation. Stem Cells (Dayton, Ohio) </w:t>
      </w:r>
      <w:r w:rsidRPr="00466BDA">
        <w:rPr>
          <w:rFonts w:ascii="Century Gothic" w:hAnsi="Century Gothic"/>
          <w:i/>
          <w:iCs/>
          <w:noProof/>
          <w:sz w:val="20"/>
          <w:szCs w:val="20"/>
        </w:rPr>
        <w:t>24</w:t>
      </w:r>
      <w:r w:rsidRPr="00466BDA">
        <w:rPr>
          <w:rFonts w:ascii="Century Gothic" w:hAnsi="Century Gothic"/>
          <w:noProof/>
          <w:sz w:val="20"/>
          <w:szCs w:val="20"/>
        </w:rPr>
        <w:t>, 1433–144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Broadstock, M., and Yáñez-Muñoz, R.J. (2012). Challenges for gene therapy of CNS disorders and implications for Parkinson’s disease therapies. Hum Gene Ther </w:t>
      </w:r>
      <w:r w:rsidRPr="00466BDA">
        <w:rPr>
          <w:rFonts w:ascii="Century Gothic" w:hAnsi="Century Gothic"/>
          <w:i/>
          <w:iCs/>
          <w:noProof/>
          <w:sz w:val="20"/>
          <w:szCs w:val="20"/>
        </w:rPr>
        <w:t>23</w:t>
      </w:r>
      <w:r w:rsidRPr="00466BDA">
        <w:rPr>
          <w:rFonts w:ascii="Century Gothic" w:hAnsi="Century Gothic"/>
          <w:noProof/>
          <w:sz w:val="20"/>
          <w:szCs w:val="20"/>
        </w:rPr>
        <w:t>, 340–34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Cannon, J.R., Sew, T., Montero, L., Burton, E. a, and Greenamyre, J.T. (2011). Pseudotype-dependent lentiviral transduction of astrocytes or neurons in the rat substantia nigra. Experimental Neurology </w:t>
      </w:r>
      <w:r w:rsidRPr="00466BDA">
        <w:rPr>
          <w:rFonts w:ascii="Century Gothic" w:hAnsi="Century Gothic"/>
          <w:i/>
          <w:iCs/>
          <w:noProof/>
          <w:sz w:val="20"/>
          <w:szCs w:val="20"/>
        </w:rPr>
        <w:t>228</w:t>
      </w:r>
      <w:r w:rsidRPr="00466BDA">
        <w:rPr>
          <w:rFonts w:ascii="Century Gothic" w:hAnsi="Century Gothic"/>
          <w:noProof/>
          <w:sz w:val="20"/>
          <w:szCs w:val="20"/>
        </w:rPr>
        <w:t>, 41–5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Carvalho, A.N., Marques, C., Rodrigues, E., Henderson, C.J., Wolf, C.R., Pereira, P., and Gama, M.J. (2012). Ubiquitin-Proteasome System Impairment and MPTP-Induced Oxidative Stress in the Brain of C57BL/6 Wild-type and GSTP Knockout Mice. Molecular Neurobiology 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ederfjäll, E., Sahin, G., Kirik, D., and Björklund, T. (2012). Design of a Single AAV Vector for Coexpression of TH and GCH1 to Establish Continuous DOPA Synthesis in a Rat Model of Parkinson’s Disease. Molecular Therapy: the Journal of the American Society of Gene Therapy </w:t>
      </w:r>
      <w:r w:rsidRPr="00466BDA">
        <w:rPr>
          <w:rFonts w:ascii="Century Gothic" w:hAnsi="Century Gothic"/>
          <w:i/>
          <w:iCs/>
          <w:noProof/>
          <w:sz w:val="20"/>
          <w:szCs w:val="20"/>
        </w:rPr>
        <w:t>20</w:t>
      </w:r>
      <w:r w:rsidRPr="00466BDA">
        <w:rPr>
          <w:rFonts w:ascii="Century Gothic" w:hAnsi="Century Gothic"/>
          <w:noProof/>
          <w:sz w:val="20"/>
          <w:szCs w:val="20"/>
        </w:rPr>
        <w:t>, 1315–132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han, S.L., Liu, D., Kyriazis, G. a, Bagsiyao, P., Ouyang, X., and Mattson, M.P. (2006). Mitochondrial uncoupling protein-4 regulates calcium homeostasis and sensitivity to store depletion-induced apoptosis in neural cells. The Journal of Biological Chemistry </w:t>
      </w:r>
      <w:r w:rsidRPr="00466BDA">
        <w:rPr>
          <w:rFonts w:ascii="Century Gothic" w:hAnsi="Century Gothic"/>
          <w:i/>
          <w:iCs/>
          <w:noProof/>
          <w:sz w:val="20"/>
          <w:szCs w:val="20"/>
        </w:rPr>
        <w:t>281</w:t>
      </w:r>
      <w:r w:rsidRPr="00466BDA">
        <w:rPr>
          <w:rFonts w:ascii="Century Gothic" w:hAnsi="Century Gothic"/>
          <w:noProof/>
          <w:sz w:val="20"/>
          <w:szCs w:val="20"/>
        </w:rPr>
        <w:t>, 37391–3740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haudhuri, K.R., Healy, D.G., and Schapira, A.H. V (2006). Non-motor symptoms of Parkinson ’ s disease : diagnosis and management. Lancet Neurology </w:t>
      </w:r>
      <w:r w:rsidRPr="00466BDA">
        <w:rPr>
          <w:rFonts w:ascii="Century Gothic" w:hAnsi="Century Gothic"/>
          <w:i/>
          <w:iCs/>
          <w:noProof/>
          <w:sz w:val="20"/>
          <w:szCs w:val="20"/>
        </w:rPr>
        <w:t>5</w:t>
      </w:r>
      <w:r w:rsidRPr="00466BDA">
        <w:rPr>
          <w:rFonts w:ascii="Century Gothic" w:hAnsi="Century Gothic"/>
          <w:noProof/>
          <w:sz w:val="20"/>
          <w:szCs w:val="20"/>
        </w:rPr>
        <w:t>, 235–24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hurchyard, A., Mathias, C.J., Boonkongchuen, P., and Lees, A.J. (1997). Autonomic effects of selegiline: possible cardiovascular toxicity in Parkinson’s disease. Journal of Neurology, Neurosurgery, and Psychiatry </w:t>
      </w:r>
      <w:r w:rsidRPr="00466BDA">
        <w:rPr>
          <w:rFonts w:ascii="Century Gothic" w:hAnsi="Century Gothic"/>
          <w:i/>
          <w:iCs/>
          <w:noProof/>
          <w:sz w:val="20"/>
          <w:szCs w:val="20"/>
        </w:rPr>
        <w:t>63</w:t>
      </w:r>
      <w:r w:rsidRPr="00466BDA">
        <w:rPr>
          <w:rFonts w:ascii="Century Gothic" w:hAnsi="Century Gothic"/>
          <w:noProof/>
          <w:sz w:val="20"/>
          <w:szCs w:val="20"/>
        </w:rPr>
        <w:t>, 228–23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Ciesielska, A., Mittermeyer, G., Hadaczek, P., Kells, A.P., Forsayeth, J., and Bankiewicz, K.S. (2011). Anterograde axonal transport of AAV2-GDNF in rat b</w:t>
      </w:r>
      <w:r w:rsidR="005D29E0">
        <w:rPr>
          <w:rFonts w:ascii="Century Gothic" w:hAnsi="Century Gothic"/>
          <w:noProof/>
          <w:sz w:val="20"/>
          <w:szCs w:val="20"/>
        </w:rPr>
        <w:t>asal ganglia. Molecular Therapy</w:t>
      </w:r>
      <w:r w:rsidRPr="00466BDA">
        <w:rPr>
          <w:rFonts w:ascii="Century Gothic" w:hAnsi="Century Gothic"/>
          <w:noProof/>
          <w:sz w:val="20"/>
          <w:szCs w:val="20"/>
        </w:rPr>
        <w:t xml:space="preserve">: the Journal of the American Society of Gene Therapy </w:t>
      </w:r>
      <w:r w:rsidRPr="00466BDA">
        <w:rPr>
          <w:rFonts w:ascii="Century Gothic" w:hAnsi="Century Gothic"/>
          <w:i/>
          <w:iCs/>
          <w:noProof/>
          <w:sz w:val="20"/>
          <w:szCs w:val="20"/>
        </w:rPr>
        <w:t>19</w:t>
      </w:r>
      <w:r w:rsidRPr="00466BDA">
        <w:rPr>
          <w:rFonts w:ascii="Century Gothic" w:hAnsi="Century Gothic"/>
          <w:noProof/>
          <w:sz w:val="20"/>
          <w:szCs w:val="20"/>
        </w:rPr>
        <w:t>, 922–92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lausen, J. (2010). Ethical brain stimulation - neuroethics of deep brain stimulation in research and clinical practice. The European Journal of Neuroscience </w:t>
      </w:r>
      <w:r w:rsidRPr="00466BDA">
        <w:rPr>
          <w:rFonts w:ascii="Century Gothic" w:hAnsi="Century Gothic"/>
          <w:i/>
          <w:iCs/>
          <w:noProof/>
          <w:sz w:val="20"/>
          <w:szCs w:val="20"/>
        </w:rPr>
        <w:t>32</w:t>
      </w:r>
      <w:r w:rsidRPr="00466BDA">
        <w:rPr>
          <w:rFonts w:ascii="Century Gothic" w:hAnsi="Century Gothic"/>
          <w:noProof/>
          <w:sz w:val="20"/>
          <w:szCs w:val="20"/>
        </w:rPr>
        <w:t>, 1152–116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lements, J.E., and Zink, M.C. (1996). Molecular biology and pathogenesis of animal lentivirus infections. Clin Microbiol Rev </w:t>
      </w:r>
      <w:r w:rsidRPr="00466BDA">
        <w:rPr>
          <w:rFonts w:ascii="Century Gothic" w:hAnsi="Century Gothic"/>
          <w:i/>
          <w:iCs/>
          <w:noProof/>
          <w:sz w:val="20"/>
          <w:szCs w:val="20"/>
        </w:rPr>
        <w:t>9</w:t>
      </w:r>
      <w:r w:rsidRPr="00466BDA">
        <w:rPr>
          <w:rFonts w:ascii="Century Gothic" w:hAnsi="Century Gothic"/>
          <w:noProof/>
          <w:sz w:val="20"/>
          <w:szCs w:val="20"/>
        </w:rPr>
        <w:t>, 100–11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ohen, A.D., Zigmond, M.J., and Smith, A.D. (2011). Effects of intrastriatal GDNF on the response of dopamine neurons to 6-hydroxydopamine: time course of protection and neurorestoration. Brain Research </w:t>
      </w:r>
      <w:r w:rsidRPr="00466BDA">
        <w:rPr>
          <w:rFonts w:ascii="Century Gothic" w:hAnsi="Century Gothic"/>
          <w:i/>
          <w:iCs/>
          <w:noProof/>
          <w:sz w:val="20"/>
          <w:szCs w:val="20"/>
        </w:rPr>
        <w:t>1370</w:t>
      </w:r>
      <w:r w:rsidRPr="00466BDA">
        <w:rPr>
          <w:rFonts w:ascii="Century Gothic" w:hAnsi="Century Gothic"/>
          <w:noProof/>
          <w:sz w:val="20"/>
          <w:szCs w:val="20"/>
        </w:rPr>
        <w:t>, 80–8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ohick, W.S., and Clemmons, D.R. (1993). The insulin-like growth factors. Annual Review of Physiology </w:t>
      </w:r>
      <w:r w:rsidRPr="00466BDA">
        <w:rPr>
          <w:rFonts w:ascii="Century Gothic" w:hAnsi="Century Gothic"/>
          <w:i/>
          <w:iCs/>
          <w:noProof/>
          <w:sz w:val="20"/>
          <w:szCs w:val="20"/>
        </w:rPr>
        <w:t>55</w:t>
      </w:r>
      <w:r w:rsidRPr="00466BDA">
        <w:rPr>
          <w:rFonts w:ascii="Century Gothic" w:hAnsi="Century Gothic"/>
          <w:noProof/>
          <w:sz w:val="20"/>
          <w:szCs w:val="20"/>
        </w:rPr>
        <w:t>, 131–15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rowe, E., Sell, C., Thomas, J.D., Johannes, G.J., and Torres, C. (2009). Activation of proteasome by insulin-like growth factor-I may enhance clearance of oxidized proteins in the brain. Mechanisms of Ageing and Development </w:t>
      </w:r>
      <w:r w:rsidRPr="00466BDA">
        <w:rPr>
          <w:rFonts w:ascii="Century Gothic" w:hAnsi="Century Gothic"/>
          <w:i/>
          <w:iCs/>
          <w:noProof/>
          <w:sz w:val="20"/>
          <w:szCs w:val="20"/>
        </w:rPr>
        <w:t>130</w:t>
      </w:r>
      <w:r w:rsidRPr="00466BDA">
        <w:rPr>
          <w:rFonts w:ascii="Century Gothic" w:hAnsi="Century Gothic"/>
          <w:noProof/>
          <w:sz w:val="20"/>
          <w:szCs w:val="20"/>
        </w:rPr>
        <w:t>, 793–80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Currie, L.J., Harrison, M.B., Trugman, J.M., Bennett, J.P., and Wooten, G.F. (2004). Postmenopausal estrogen use affects risk for Parkinson disease. Archives of Neurology </w:t>
      </w:r>
      <w:r w:rsidRPr="00466BDA">
        <w:rPr>
          <w:rFonts w:ascii="Century Gothic" w:hAnsi="Century Gothic"/>
          <w:i/>
          <w:iCs/>
          <w:noProof/>
          <w:sz w:val="20"/>
          <w:szCs w:val="20"/>
        </w:rPr>
        <w:t>61</w:t>
      </w:r>
      <w:r w:rsidRPr="00466BDA">
        <w:rPr>
          <w:rFonts w:ascii="Century Gothic" w:hAnsi="Century Gothic"/>
          <w:noProof/>
          <w:sz w:val="20"/>
          <w:szCs w:val="20"/>
        </w:rPr>
        <w:t>, 886–88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Ercole, A.J., Stiles, A.D., and Underwood, L.E. (1984). Tissue concentrations of somatomedin C: further evidence for multiple sites of synthesis and paracrine or autocrine mechanisms of action. Proceedings of the National Academy of Sciences of the United States of America </w:t>
      </w:r>
      <w:r w:rsidRPr="00466BDA">
        <w:rPr>
          <w:rFonts w:ascii="Century Gothic" w:hAnsi="Century Gothic"/>
          <w:i/>
          <w:iCs/>
          <w:noProof/>
          <w:sz w:val="20"/>
          <w:szCs w:val="20"/>
        </w:rPr>
        <w:t>81</w:t>
      </w:r>
      <w:r w:rsidRPr="00466BDA">
        <w:rPr>
          <w:rFonts w:ascii="Century Gothic" w:hAnsi="Century Gothic"/>
          <w:noProof/>
          <w:sz w:val="20"/>
          <w:szCs w:val="20"/>
        </w:rPr>
        <w:t>, 935–93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al Bo, G., St-Gelais, F., Danik, M., Williams, S., Cotton, M., and Trudeau, L.-E. (2004). Dopamine neurons in culture express VGLUT2 explaining their capacity to release glutamate at synapses in addition to dopamine. Journal of Neurochemistry </w:t>
      </w:r>
      <w:r w:rsidRPr="00466BDA">
        <w:rPr>
          <w:rFonts w:ascii="Century Gothic" w:hAnsi="Century Gothic"/>
          <w:i/>
          <w:iCs/>
          <w:noProof/>
          <w:sz w:val="20"/>
          <w:szCs w:val="20"/>
        </w:rPr>
        <w:t>88</w:t>
      </w:r>
      <w:r w:rsidRPr="00466BDA">
        <w:rPr>
          <w:rFonts w:ascii="Century Gothic" w:hAnsi="Century Gothic"/>
          <w:noProof/>
          <w:sz w:val="20"/>
          <w:szCs w:val="20"/>
        </w:rPr>
        <w:t>, 1398–140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Dauer, W., and Przedborski, S. (2003). Parkinson’s disease: mechanisms and models. Neuron </w:t>
      </w:r>
      <w:r w:rsidRPr="00466BDA">
        <w:rPr>
          <w:rFonts w:ascii="Century Gothic" w:hAnsi="Century Gothic"/>
          <w:i/>
          <w:iCs/>
          <w:noProof/>
          <w:sz w:val="20"/>
          <w:szCs w:val="20"/>
        </w:rPr>
        <w:t>39</w:t>
      </w:r>
      <w:r w:rsidRPr="00466BDA">
        <w:rPr>
          <w:rFonts w:ascii="Century Gothic" w:hAnsi="Century Gothic"/>
          <w:noProof/>
          <w:sz w:val="20"/>
          <w:szCs w:val="20"/>
        </w:rPr>
        <w:t>, 889–90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eChiara, T.M., Efstratiadis, A., and Robertson, E.J. (1990). A growth-deficiency phenotype in heterozygous mice carrying an insulin-like growth factor II gene disrupted by targeting. Nature </w:t>
      </w:r>
      <w:r w:rsidRPr="00466BDA">
        <w:rPr>
          <w:rFonts w:ascii="Century Gothic" w:hAnsi="Century Gothic"/>
          <w:i/>
          <w:iCs/>
          <w:noProof/>
          <w:sz w:val="20"/>
          <w:szCs w:val="20"/>
        </w:rPr>
        <w:t>345</w:t>
      </w:r>
      <w:r w:rsidRPr="00466BDA">
        <w:rPr>
          <w:rFonts w:ascii="Century Gothic" w:hAnsi="Century Gothic"/>
          <w:noProof/>
          <w:sz w:val="20"/>
          <w:szCs w:val="20"/>
        </w:rPr>
        <w:t>, 78–8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ecressac, M., Kadkhodaei, B., Mattsson, B., Laguna, A., Perlmann, T., and Björklund, A. (2012a). α-Synuclein-induced down-regulation of Nurr1 disrupts GDNF signaling in nigral dopamine neurons. Science Translational Medicine </w:t>
      </w:r>
      <w:r w:rsidRPr="00466BDA">
        <w:rPr>
          <w:rFonts w:ascii="Century Gothic" w:hAnsi="Century Gothic"/>
          <w:i/>
          <w:iCs/>
          <w:noProof/>
          <w:sz w:val="20"/>
          <w:szCs w:val="20"/>
        </w:rPr>
        <w:t>4</w:t>
      </w:r>
      <w:r w:rsidRPr="00466BDA">
        <w:rPr>
          <w:rFonts w:ascii="Century Gothic" w:hAnsi="Century Gothic"/>
          <w:noProof/>
          <w:sz w:val="20"/>
          <w:szCs w:val="20"/>
        </w:rPr>
        <w:t>, 163ra15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ecressac, M., Mattsson, B., and Björklund, a (2012b). Comparison of the behavioural and histological characteristics of the 6-OHDA and α-synuclein rat models of Parkinson’s disease. Experimental Neurology </w:t>
      </w:r>
      <w:r w:rsidRPr="00466BDA">
        <w:rPr>
          <w:rFonts w:ascii="Century Gothic" w:hAnsi="Century Gothic"/>
          <w:i/>
          <w:iCs/>
          <w:noProof/>
          <w:sz w:val="20"/>
          <w:szCs w:val="20"/>
        </w:rPr>
        <w:t>235</w:t>
      </w:r>
      <w:r w:rsidRPr="00466BDA">
        <w:rPr>
          <w:rFonts w:ascii="Century Gothic" w:hAnsi="Century Gothic"/>
          <w:noProof/>
          <w:sz w:val="20"/>
          <w:szCs w:val="20"/>
        </w:rPr>
        <w:t>, 306–31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ecressac, M., Ulusoy, A., Mattsson, B., Georgievska, B., Romero-Ramos, M., Kirik, D., and Bjorklund, A. (2011). GDNF fails to exert neuroprotection in a rat alpha-synuclein model of Parkinson’s disease. Brain </w:t>
      </w:r>
      <w:r w:rsidRPr="00466BDA">
        <w:rPr>
          <w:rFonts w:ascii="Century Gothic" w:hAnsi="Century Gothic"/>
          <w:i/>
          <w:iCs/>
          <w:noProof/>
          <w:sz w:val="20"/>
          <w:szCs w:val="20"/>
        </w:rPr>
        <w:t>134</w:t>
      </w:r>
      <w:r w:rsidRPr="00466BDA">
        <w:rPr>
          <w:rFonts w:ascii="Century Gothic" w:hAnsi="Century Gothic"/>
          <w:noProof/>
          <w:sz w:val="20"/>
          <w:szCs w:val="20"/>
        </w:rPr>
        <w:t>, 2302–231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églon, N., Tseng, J.L., Bensadoun, J.C., Zurn, A.D., Arsenijevic, Y., Pereira de Almeida, L., Zufferey, R., Trono, D., and Aebischer, P. (2000). Self-inactivating lentiviral vectors with enhanced transgene expression as potential gene transfer system in Parkinson’s disease. Human Gene Therapy </w:t>
      </w:r>
      <w:r w:rsidRPr="00466BDA">
        <w:rPr>
          <w:rFonts w:ascii="Century Gothic" w:hAnsi="Century Gothic"/>
          <w:i/>
          <w:iCs/>
          <w:noProof/>
          <w:sz w:val="20"/>
          <w:szCs w:val="20"/>
        </w:rPr>
        <w:t>11</w:t>
      </w:r>
      <w:r w:rsidRPr="00466BDA">
        <w:rPr>
          <w:rFonts w:ascii="Century Gothic" w:hAnsi="Century Gothic"/>
          <w:noProof/>
          <w:sz w:val="20"/>
          <w:szCs w:val="20"/>
        </w:rPr>
        <w:t>, 179–19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esplats, P., Lee, H.-J., Bae, E.-J., Patrick, C., Rockenstein, E., Crews, L., Spencer, B., Masliah, E., and Lee, S.-J. (2009). Inclusion formation and neuronal cell death through neuron-to-neuron transmission of alpha-synuclein. Proceedings of the National Academy of Sciences of the United States of America </w:t>
      </w:r>
      <w:r w:rsidRPr="00466BDA">
        <w:rPr>
          <w:rFonts w:ascii="Century Gothic" w:hAnsi="Century Gothic"/>
          <w:i/>
          <w:iCs/>
          <w:noProof/>
          <w:sz w:val="20"/>
          <w:szCs w:val="20"/>
        </w:rPr>
        <w:t>106</w:t>
      </w:r>
      <w:r w:rsidRPr="00466BDA">
        <w:rPr>
          <w:rFonts w:ascii="Century Gothic" w:hAnsi="Century Gothic"/>
          <w:noProof/>
          <w:sz w:val="20"/>
          <w:szCs w:val="20"/>
        </w:rPr>
        <w:t>, 13010–1301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eumens, R., Blokland, A., and Prickaerts, J. (2002). Modeling Parkinson’s disease in rats: an evaluation of 6-OHDA lesions of the nigrostriatal pathway. Exp Neurol </w:t>
      </w:r>
      <w:r w:rsidRPr="00466BDA">
        <w:rPr>
          <w:rFonts w:ascii="Century Gothic" w:hAnsi="Century Gothic"/>
          <w:i/>
          <w:iCs/>
          <w:noProof/>
          <w:sz w:val="20"/>
          <w:szCs w:val="20"/>
        </w:rPr>
        <w:t>175</w:t>
      </w:r>
      <w:r w:rsidRPr="00466BDA">
        <w:rPr>
          <w:rFonts w:ascii="Century Gothic" w:hAnsi="Century Gothic"/>
          <w:noProof/>
          <w:sz w:val="20"/>
          <w:szCs w:val="20"/>
        </w:rPr>
        <w:t>, 303–31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Drinkut, A., Tereshchenko, Y., Schulz, J.B., Bähr, M., and Kügler, S. (2012). Efficient gene therapy for Parkinson’s disease using astrocytes as hosts for localized neurotrophic factor delivery. Molecular Therapy</w:t>
      </w:r>
      <w:r w:rsidRPr="00466BDA">
        <w:rPr>
          <w:rFonts w:ascii="Century Gothic" w:hAnsi="Century Gothic" w:cs="Century Gothic"/>
          <w:noProof/>
          <w:sz w:val="20"/>
          <w:szCs w:val="20"/>
        </w:rPr>
        <w:t>: the Journal of the Ameri</w:t>
      </w:r>
      <w:r w:rsidRPr="00466BDA">
        <w:rPr>
          <w:rFonts w:ascii="Century Gothic" w:hAnsi="Century Gothic"/>
          <w:noProof/>
          <w:sz w:val="20"/>
          <w:szCs w:val="20"/>
        </w:rPr>
        <w:t xml:space="preserve">can Society of Gene Therapy </w:t>
      </w:r>
      <w:r w:rsidRPr="00466BDA">
        <w:rPr>
          <w:rFonts w:ascii="Century Gothic" w:hAnsi="Century Gothic"/>
          <w:i/>
          <w:iCs/>
          <w:noProof/>
          <w:sz w:val="20"/>
          <w:szCs w:val="20"/>
        </w:rPr>
        <w:t>20</w:t>
      </w:r>
      <w:r w:rsidRPr="00466BDA">
        <w:rPr>
          <w:rFonts w:ascii="Century Gothic" w:hAnsi="Century Gothic"/>
          <w:noProof/>
          <w:sz w:val="20"/>
          <w:szCs w:val="20"/>
        </w:rPr>
        <w:t>, 534–54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uan, C., and Xu, Q. (2005). Roles of insulin-like growth factor (IGF) binding proteins in regulating IGF actions. Gen Comp Endocrinol </w:t>
      </w:r>
      <w:r w:rsidRPr="00466BDA">
        <w:rPr>
          <w:rFonts w:ascii="Century Gothic" w:hAnsi="Century Gothic"/>
          <w:i/>
          <w:iCs/>
          <w:noProof/>
          <w:sz w:val="20"/>
          <w:szCs w:val="20"/>
        </w:rPr>
        <w:t>142</w:t>
      </w:r>
      <w:r w:rsidRPr="00466BDA">
        <w:rPr>
          <w:rFonts w:ascii="Century Gothic" w:hAnsi="Century Gothic"/>
          <w:noProof/>
          <w:sz w:val="20"/>
          <w:szCs w:val="20"/>
        </w:rPr>
        <w:t>, 44–5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ucray, A., Krebs, S.H., Schaller, B., Seiler, R.W., Meyer, M., and Widmer, H.R. (2006). GDNF family ligands display distinct action profiles on cultured GABAergic and serotonergic neurons of rat ventral mesencephalon. Brain Research </w:t>
      </w:r>
      <w:r w:rsidRPr="00466BDA">
        <w:rPr>
          <w:rFonts w:ascii="Century Gothic" w:hAnsi="Century Gothic"/>
          <w:i/>
          <w:iCs/>
          <w:noProof/>
          <w:sz w:val="20"/>
          <w:szCs w:val="20"/>
        </w:rPr>
        <w:t>1069</w:t>
      </w:r>
      <w:r w:rsidRPr="00466BDA">
        <w:rPr>
          <w:rFonts w:ascii="Century Gothic" w:hAnsi="Century Gothic"/>
          <w:noProof/>
          <w:sz w:val="20"/>
          <w:szCs w:val="20"/>
        </w:rPr>
        <w:t>, 104–11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udek, H., Datta, S.R., Franke, T.F., Birnbaum, M.J., Yao, R., Cooper, G.M., Segal, R.A., Kaplan, D.R., and Greenberg, M.E. (1997). Regulation of Neuronal Survival by the Serine-Threonine Protein Kinase Akt. Science </w:t>
      </w:r>
      <w:r w:rsidRPr="00466BDA">
        <w:rPr>
          <w:rFonts w:ascii="Century Gothic" w:hAnsi="Century Gothic"/>
          <w:i/>
          <w:iCs/>
          <w:noProof/>
          <w:sz w:val="20"/>
          <w:szCs w:val="20"/>
        </w:rPr>
        <w:t>275</w:t>
      </w:r>
      <w:r w:rsidRPr="00466BDA">
        <w:rPr>
          <w:rFonts w:ascii="Century Gothic" w:hAnsi="Century Gothic"/>
          <w:noProof/>
          <w:sz w:val="20"/>
          <w:szCs w:val="20"/>
        </w:rPr>
        <w:t>, 661–66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ull, T., Zufferey, R., Kelly, M., Mandel, R.J., Nguyen, M., Trono, D., and Naldini, L. (1998). A third-generation lentivirus vector with a conditional packaging system. J Virol </w:t>
      </w:r>
      <w:r w:rsidRPr="00466BDA">
        <w:rPr>
          <w:rFonts w:ascii="Century Gothic" w:hAnsi="Century Gothic"/>
          <w:i/>
          <w:iCs/>
          <w:noProof/>
          <w:sz w:val="20"/>
          <w:szCs w:val="20"/>
        </w:rPr>
        <w:t>72</w:t>
      </w:r>
      <w:r w:rsidRPr="00466BDA">
        <w:rPr>
          <w:rFonts w:ascii="Century Gothic" w:hAnsi="Century Gothic"/>
          <w:noProof/>
          <w:sz w:val="20"/>
          <w:szCs w:val="20"/>
        </w:rPr>
        <w:t>, 8463–847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upont, J., Dunn, S.E., Barrett, J.C., and LeRoith, D. (2003). Microarray analysis and identification of novel molecules involved in insulin-like growth factor-1 receptor signaling and gene expression. Recent Progress in Hormone Research </w:t>
      </w:r>
      <w:r w:rsidRPr="00466BDA">
        <w:rPr>
          <w:rFonts w:ascii="Century Gothic" w:hAnsi="Century Gothic"/>
          <w:i/>
          <w:iCs/>
          <w:noProof/>
          <w:sz w:val="20"/>
          <w:szCs w:val="20"/>
        </w:rPr>
        <w:t>58</w:t>
      </w:r>
      <w:r w:rsidRPr="00466BDA">
        <w:rPr>
          <w:rFonts w:ascii="Century Gothic" w:hAnsi="Century Gothic"/>
          <w:noProof/>
          <w:sz w:val="20"/>
          <w:szCs w:val="20"/>
        </w:rPr>
        <w:t>, 325–34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uring, M.J., Naegele, J.R., O’Malley, K.L., and Geller, A.I. (1994). Long-term behavioral recovery in parkinsonian rats by an HSV vector expressing tyrosine hydroxylase. Science (New York, N.Y.) </w:t>
      </w:r>
      <w:r w:rsidRPr="00466BDA">
        <w:rPr>
          <w:rFonts w:ascii="Century Gothic" w:hAnsi="Century Gothic"/>
          <w:i/>
          <w:iCs/>
          <w:noProof/>
          <w:sz w:val="20"/>
          <w:szCs w:val="20"/>
        </w:rPr>
        <w:t>266</w:t>
      </w:r>
      <w:r w:rsidRPr="00466BDA">
        <w:rPr>
          <w:rFonts w:ascii="Century Gothic" w:hAnsi="Century Gothic"/>
          <w:noProof/>
          <w:sz w:val="20"/>
          <w:szCs w:val="20"/>
        </w:rPr>
        <w:t>, 1399–140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Ebert, A.D., Beres, A.J., Barber, A.E., and Svendsen, C.N. (2008). Human neural progenitor cells over-expressing IGF-1 protect dopamine neurons and restore function in a rat model of Parkinson’s disease. Exp Neurol </w:t>
      </w:r>
      <w:r w:rsidRPr="00466BDA">
        <w:rPr>
          <w:rFonts w:ascii="Century Gothic" w:hAnsi="Century Gothic"/>
          <w:i/>
          <w:iCs/>
          <w:noProof/>
          <w:sz w:val="20"/>
          <w:szCs w:val="20"/>
        </w:rPr>
        <w:t>209</w:t>
      </w:r>
      <w:r w:rsidRPr="00466BDA">
        <w:rPr>
          <w:rFonts w:ascii="Century Gothic" w:hAnsi="Century Gothic"/>
          <w:noProof/>
          <w:sz w:val="20"/>
          <w:szCs w:val="20"/>
        </w:rPr>
        <w:t>, 213–22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Eggert, K., Schlegel, J., Oertel, W., Würz, C., Krieg, J.C., and Vedder, H. (1999). Glial cell line-derived neurotrophic factor protects dopaminergic neurons from 6-hydroxydopamine toxicity in vitro. Neuroscience Letters </w:t>
      </w:r>
      <w:r w:rsidRPr="00466BDA">
        <w:rPr>
          <w:rFonts w:ascii="Century Gothic" w:hAnsi="Century Gothic"/>
          <w:i/>
          <w:iCs/>
          <w:noProof/>
          <w:sz w:val="20"/>
          <w:szCs w:val="20"/>
        </w:rPr>
        <w:t>269</w:t>
      </w:r>
      <w:r w:rsidRPr="00466BDA">
        <w:rPr>
          <w:rFonts w:ascii="Century Gothic" w:hAnsi="Century Gothic"/>
          <w:noProof/>
          <w:sz w:val="20"/>
          <w:szCs w:val="20"/>
        </w:rPr>
        <w:t>, 178–18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Ekstrand, M.I., Terzioglu, M., Galter, D., Zhu, S., Hofstetter, C., Lindqvist, E., Thams, S., Bergstrand, A., Hansson, F.S., Trifunovic, A., et al. (2007). Progressive parkinsonism in mice with respiratory-chain-deficient dopamine neurons. Proceedings of the National Academy of Sciences of the United States of America </w:t>
      </w:r>
      <w:r w:rsidRPr="00466BDA">
        <w:rPr>
          <w:rFonts w:ascii="Century Gothic" w:hAnsi="Century Gothic"/>
          <w:i/>
          <w:iCs/>
          <w:noProof/>
          <w:sz w:val="20"/>
          <w:szCs w:val="20"/>
        </w:rPr>
        <w:t>104</w:t>
      </w:r>
      <w:r w:rsidRPr="00466BDA">
        <w:rPr>
          <w:rFonts w:ascii="Century Gothic" w:hAnsi="Century Gothic"/>
          <w:noProof/>
          <w:sz w:val="20"/>
          <w:szCs w:val="20"/>
        </w:rPr>
        <w:t>, 1325–133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Ellis, S., Fong-Wong, L., Iqball, S., Thoree, V., Mitrophanous, K. a, and Binley, K. (2012). Assessment of Integration-defective HIV-1 and EIAV Vectors In Vitro and In Vivo. Molecular Therapy. Nucleic Acids </w:t>
      </w:r>
      <w:r w:rsidRPr="00466BDA">
        <w:rPr>
          <w:rFonts w:ascii="Century Gothic" w:hAnsi="Century Gothic"/>
          <w:i/>
          <w:iCs/>
          <w:noProof/>
          <w:sz w:val="20"/>
          <w:szCs w:val="20"/>
        </w:rPr>
        <w:t>1</w:t>
      </w:r>
      <w:r w:rsidRPr="00466BDA">
        <w:rPr>
          <w:rFonts w:ascii="Century Gothic" w:hAnsi="Century Gothic"/>
          <w:noProof/>
          <w:sz w:val="20"/>
          <w:szCs w:val="20"/>
        </w:rPr>
        <w:t>, e6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Elsworth, J.D., and Roth, R.H. (1997). Dopamine synthesis, uptake, metabolism, and receptors: relevance to gene therapy of Parkinson’s disease. Experimental Neurology </w:t>
      </w:r>
      <w:r w:rsidRPr="00466BDA">
        <w:rPr>
          <w:rFonts w:ascii="Century Gothic" w:hAnsi="Century Gothic"/>
          <w:i/>
          <w:iCs/>
          <w:noProof/>
          <w:sz w:val="20"/>
          <w:szCs w:val="20"/>
        </w:rPr>
        <w:t>144</w:t>
      </w:r>
      <w:r w:rsidRPr="00466BDA">
        <w:rPr>
          <w:rFonts w:ascii="Century Gothic" w:hAnsi="Century Gothic"/>
          <w:noProof/>
          <w:sz w:val="20"/>
          <w:szCs w:val="20"/>
        </w:rPr>
        <w:t>, 4–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Emborg, M.E., Moirano, J., Raschke, J., Bondarenko, V., Zufferey, R., Peng, S., Ebert, A.D., Joers, V., Roitberg, B., Holden, J.E., et al. (2009). Response of aged parkinsonian monkeys to in vivo gene transfer of GDNF. Neurobiol Dis </w:t>
      </w:r>
      <w:r w:rsidRPr="00466BDA">
        <w:rPr>
          <w:rFonts w:ascii="Century Gothic" w:hAnsi="Century Gothic"/>
          <w:i/>
          <w:iCs/>
          <w:noProof/>
          <w:sz w:val="20"/>
          <w:szCs w:val="20"/>
        </w:rPr>
        <w:t>36</w:t>
      </w:r>
      <w:r w:rsidRPr="00466BDA">
        <w:rPr>
          <w:rFonts w:ascii="Century Gothic" w:hAnsi="Century Gothic"/>
          <w:noProof/>
          <w:sz w:val="20"/>
          <w:szCs w:val="20"/>
        </w:rPr>
        <w:t>, 303–31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Engelman, A., Englund, G., Orenstein, J.M., Martin, M.A., and Craigie, R. (1995). Multiple effects of mutations in human immunodeficiency virus type 1 integrase on viral replication. Journal of Virology </w:t>
      </w:r>
      <w:r w:rsidRPr="00466BDA">
        <w:rPr>
          <w:rFonts w:ascii="Century Gothic" w:hAnsi="Century Gothic"/>
          <w:i/>
          <w:iCs/>
          <w:noProof/>
          <w:sz w:val="20"/>
          <w:szCs w:val="20"/>
        </w:rPr>
        <w:t>69</w:t>
      </w:r>
      <w:r w:rsidRPr="00466BDA">
        <w:rPr>
          <w:rFonts w:ascii="Century Gothic" w:hAnsi="Century Gothic"/>
          <w:noProof/>
          <w:sz w:val="20"/>
          <w:szCs w:val="20"/>
        </w:rPr>
        <w:t>, 2729–273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Eslamboli, A., Cummings, R.M., Ridley, R.M., Baker, H.F., Muzyczka, N., Burger, C., Mandel, R.J., Kirik, D., and Annett, L.E. (2003). Recombinant adeno-associated viral vector (rAAV) delivery of GDNF provides protection against 6-OHDA lesion in the common marmoset monkey (Callithrix jacchus). Exp Neurol </w:t>
      </w:r>
      <w:r w:rsidRPr="00466BDA">
        <w:rPr>
          <w:rFonts w:ascii="Century Gothic" w:hAnsi="Century Gothic"/>
          <w:i/>
          <w:iCs/>
          <w:noProof/>
          <w:sz w:val="20"/>
          <w:szCs w:val="20"/>
        </w:rPr>
        <w:t>184</w:t>
      </w:r>
      <w:r w:rsidRPr="00466BDA">
        <w:rPr>
          <w:rFonts w:ascii="Century Gothic" w:hAnsi="Century Gothic"/>
          <w:noProof/>
          <w:sz w:val="20"/>
          <w:szCs w:val="20"/>
        </w:rPr>
        <w:t>, 536–54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Fahn, S. (2010). Parkinson’s disease: 10 years of progress, 1997-2007. Mov Disord </w:t>
      </w:r>
      <w:r w:rsidRPr="00466BDA">
        <w:rPr>
          <w:rFonts w:ascii="Century Gothic" w:hAnsi="Century Gothic"/>
          <w:i/>
          <w:iCs/>
          <w:noProof/>
          <w:sz w:val="20"/>
          <w:szCs w:val="20"/>
        </w:rPr>
        <w:t>25 Suppl 1</w:t>
      </w:r>
      <w:r w:rsidRPr="00466BDA">
        <w:rPr>
          <w:rFonts w:ascii="Century Gothic" w:hAnsi="Century Gothic"/>
          <w:noProof/>
          <w:sz w:val="20"/>
          <w:szCs w:val="20"/>
        </w:rPr>
        <w:t>, S2–1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Farkas, L.M., Dünker, N., Roussa, E., Unsicker, K., and Krieglstein, K. (2003). Transforming growth factor-beta(s) are essential for the development of midbrain dopaminergic neurons in vitro and in vivo. The Journal of Neuroscience</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23</w:t>
      </w:r>
      <w:r w:rsidRPr="00466BDA">
        <w:rPr>
          <w:rFonts w:ascii="Century Gothic" w:hAnsi="Century Gothic"/>
          <w:noProof/>
          <w:sz w:val="20"/>
          <w:szCs w:val="20"/>
        </w:rPr>
        <w:t>, 5178–518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Faro, L.R.F., do Nascimento, J.L.M., Alfonso, M., and Durán, R. (2002). Mechanism of action of methylmercury on in vivo striatal dopamine release. Possible involvement of dopamine transporter. Neurochemistry International </w:t>
      </w:r>
      <w:r w:rsidRPr="00466BDA">
        <w:rPr>
          <w:rFonts w:ascii="Century Gothic" w:hAnsi="Century Gothic"/>
          <w:i/>
          <w:iCs/>
          <w:noProof/>
          <w:sz w:val="20"/>
          <w:szCs w:val="20"/>
        </w:rPr>
        <w:t>40</w:t>
      </w:r>
      <w:r w:rsidRPr="00466BDA">
        <w:rPr>
          <w:rFonts w:ascii="Century Gothic" w:hAnsi="Century Gothic"/>
          <w:noProof/>
          <w:sz w:val="20"/>
          <w:szCs w:val="20"/>
        </w:rPr>
        <w:t>, 455–46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Fernandez, A.M., and Torres-Alemán, I. (2012). The many faces of insulin-like peptide signalling in the brain. Nature Reviews. Neuroscience </w:t>
      </w:r>
      <w:r w:rsidRPr="00466BDA">
        <w:rPr>
          <w:rFonts w:ascii="Century Gothic" w:hAnsi="Century Gothic"/>
          <w:i/>
          <w:iCs/>
          <w:noProof/>
          <w:sz w:val="20"/>
          <w:szCs w:val="20"/>
        </w:rPr>
        <w:t>13</w:t>
      </w:r>
      <w:r w:rsidRPr="00466BDA">
        <w:rPr>
          <w:rFonts w:ascii="Century Gothic" w:hAnsi="Century Gothic"/>
          <w:noProof/>
          <w:sz w:val="20"/>
          <w:szCs w:val="20"/>
        </w:rPr>
        <w:t>, 225–23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Fernandez, S., Fernandez, A.M., Lopez-Lopez, C., and Torres-Aleman, I. (2007). Emerging roles of insulin-like growth factor-I in the adult brain. Growth Horm IGF Res </w:t>
      </w:r>
      <w:r w:rsidRPr="00466BDA">
        <w:rPr>
          <w:rFonts w:ascii="Century Gothic" w:hAnsi="Century Gothic"/>
          <w:i/>
          <w:iCs/>
          <w:noProof/>
          <w:sz w:val="20"/>
          <w:szCs w:val="20"/>
        </w:rPr>
        <w:t>17</w:t>
      </w:r>
      <w:r w:rsidRPr="00466BDA">
        <w:rPr>
          <w:rFonts w:ascii="Century Gothic" w:hAnsi="Century Gothic"/>
          <w:noProof/>
          <w:sz w:val="20"/>
          <w:szCs w:val="20"/>
        </w:rPr>
        <w:t>, 89–9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Ferro, M.M., Bellissimo, M.I., Anselmo-Franci, J.A., Angellucci, M.E.M., Canteras, N.S., and Da Cunha, C. (2005). Comparison of bilaterally 6-OHDA- and MPTP-lesioned rats as models of the early phase of Parkinson’s disease: histological, neurochemical, motor and memory alterations. Journal of Neuroscience Methods </w:t>
      </w:r>
      <w:r w:rsidRPr="00466BDA">
        <w:rPr>
          <w:rFonts w:ascii="Century Gothic" w:hAnsi="Century Gothic"/>
          <w:i/>
          <w:iCs/>
          <w:noProof/>
          <w:sz w:val="20"/>
          <w:szCs w:val="20"/>
        </w:rPr>
        <w:t>148</w:t>
      </w:r>
      <w:r w:rsidRPr="00466BDA">
        <w:rPr>
          <w:rFonts w:ascii="Century Gothic" w:hAnsi="Century Gothic"/>
          <w:noProof/>
          <w:sz w:val="20"/>
          <w:szCs w:val="20"/>
        </w:rPr>
        <w:t>, 78–8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Finkelstein, D.I., Stanic, D., Parish, C.L., Tomas, D., Dickson, K., and Horne, M.K. (2000). Axonal sprouting following lesions of the rat substantia nigra. Neuroscience </w:t>
      </w:r>
      <w:r w:rsidRPr="00466BDA">
        <w:rPr>
          <w:rFonts w:ascii="Century Gothic" w:hAnsi="Century Gothic"/>
          <w:i/>
          <w:iCs/>
          <w:noProof/>
          <w:sz w:val="20"/>
          <w:szCs w:val="20"/>
        </w:rPr>
        <w:t>97</w:t>
      </w:r>
      <w:r w:rsidRPr="00466BDA">
        <w:rPr>
          <w:rFonts w:ascii="Century Gothic" w:hAnsi="Century Gothic"/>
          <w:noProof/>
          <w:sz w:val="20"/>
          <w:szCs w:val="20"/>
        </w:rPr>
        <w:t>, 99–11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Fitzsimons, H.L., Riban, V., Bland, R.J., Wendelken, J.L., Sapan, C. V, and During, M.J. (2010). Biodistribution and safety assessment of AAV2-GAD following intrasubthalamic injection in the rat. J Gene Med </w:t>
      </w:r>
      <w:r w:rsidRPr="00466BDA">
        <w:rPr>
          <w:rFonts w:ascii="Century Gothic" w:hAnsi="Century Gothic"/>
          <w:i/>
          <w:iCs/>
          <w:noProof/>
          <w:sz w:val="20"/>
          <w:szCs w:val="20"/>
        </w:rPr>
        <w:t>12</w:t>
      </w:r>
      <w:r w:rsidRPr="00466BDA">
        <w:rPr>
          <w:rFonts w:ascii="Century Gothic" w:hAnsi="Century Gothic"/>
          <w:noProof/>
          <w:sz w:val="20"/>
          <w:szCs w:val="20"/>
        </w:rPr>
        <w:t>, 385–39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Foulds, P.G., Mitchell, J.D., Parker, A., Turner, R., Green, G., Diggle, P., Hasegawa, M., Taylor, M., Mann, D., and Allsop, D. (2011). Phosphorylated α-synuclein can be detected in blood plasma and is potentially a useful biomarker for Parkinson’s disease. FASEB Journal</w:t>
      </w:r>
      <w:r w:rsidRPr="00466BDA">
        <w:rPr>
          <w:rFonts w:ascii="Arial" w:hAnsi="Arial" w:cs="Arial"/>
          <w:noProof/>
          <w:sz w:val="20"/>
          <w:szCs w:val="20"/>
        </w:rPr>
        <w:t> </w:t>
      </w:r>
      <w:r w:rsidRPr="00466BDA">
        <w:rPr>
          <w:rFonts w:ascii="Century Gothic" w:hAnsi="Century Gothic" w:cs="Century Gothic"/>
          <w:noProof/>
          <w:sz w:val="20"/>
          <w:szCs w:val="20"/>
        </w:rPr>
        <w:t xml:space="preserve">: Official Publication of the Federation of American Societies for Experimental Biology </w:t>
      </w:r>
      <w:r w:rsidRPr="00466BDA">
        <w:rPr>
          <w:rFonts w:ascii="Century Gothic" w:hAnsi="Century Gothic"/>
          <w:i/>
          <w:iCs/>
          <w:noProof/>
          <w:sz w:val="20"/>
          <w:szCs w:val="20"/>
        </w:rPr>
        <w:t>25</w:t>
      </w:r>
      <w:r w:rsidRPr="00466BDA">
        <w:rPr>
          <w:rFonts w:ascii="Century Gothic" w:hAnsi="Century Gothic"/>
          <w:noProof/>
          <w:sz w:val="20"/>
          <w:szCs w:val="20"/>
        </w:rPr>
        <w:t>, 4127–413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Foulds, P.G., Yokota, O., Thurston, A., Davidson, Y., Ahmed, Z., Holton, J., Thompson, J.C., Akiyama, H., Arai, T., Hasegawa, M., et al. (2012). Post mortem cerebrospinal fluid α-synuclein levels are raised in multiple system atrophy and distinguish this from the other α-synucleinopathies, Parkinson’s disease and Dementia with Lewy bodies. Neurobiology of Disease </w:t>
      </w:r>
      <w:r w:rsidRPr="00466BDA">
        <w:rPr>
          <w:rFonts w:ascii="Century Gothic" w:hAnsi="Century Gothic"/>
          <w:i/>
          <w:iCs/>
          <w:noProof/>
          <w:sz w:val="20"/>
          <w:szCs w:val="20"/>
        </w:rPr>
        <w:t>45</w:t>
      </w:r>
      <w:r w:rsidRPr="00466BDA">
        <w:rPr>
          <w:rFonts w:ascii="Century Gothic" w:hAnsi="Century Gothic"/>
          <w:noProof/>
          <w:sz w:val="20"/>
          <w:szCs w:val="20"/>
        </w:rPr>
        <w:t>, 188–19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Freed, C.R., Greene, P.E., Breeze, R.E., Tsai, W.Y., DuMouchel, W., Kao, R., Dillon, S., Winfield, H., Culver, S., Trojanowski, J.Q., et al. (2001). Transplantation of embryonic dopamine neurons for severe Parkinson’s disease. The New England Journal of Medicine </w:t>
      </w:r>
      <w:r w:rsidRPr="00466BDA">
        <w:rPr>
          <w:rFonts w:ascii="Century Gothic" w:hAnsi="Century Gothic"/>
          <w:i/>
          <w:iCs/>
          <w:noProof/>
          <w:sz w:val="20"/>
          <w:szCs w:val="20"/>
        </w:rPr>
        <w:t>344</w:t>
      </w:r>
      <w:r w:rsidRPr="00466BDA">
        <w:rPr>
          <w:rFonts w:ascii="Century Gothic" w:hAnsi="Century Gothic"/>
          <w:noProof/>
          <w:sz w:val="20"/>
          <w:szCs w:val="20"/>
        </w:rPr>
        <w:t>, 710–71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alter, D., Pernold, K., Yoshitake, T., Lindqvist, E., Hoffer, B., Kehr, J., Larsson, N.-G., and Olson, L. (2010). MitoPark mice mirror the slow progression of key symptoms and L-DOPA response in Parkinson’s disease. Genes, Brain, and Behavior </w:t>
      </w:r>
      <w:r w:rsidRPr="00466BDA">
        <w:rPr>
          <w:rFonts w:ascii="Century Gothic" w:hAnsi="Century Gothic"/>
          <w:i/>
          <w:iCs/>
          <w:noProof/>
          <w:sz w:val="20"/>
          <w:szCs w:val="20"/>
        </w:rPr>
        <w:t>9</w:t>
      </w:r>
      <w:r w:rsidRPr="00466BDA">
        <w:rPr>
          <w:rFonts w:ascii="Century Gothic" w:hAnsi="Century Gothic"/>
          <w:noProof/>
          <w:sz w:val="20"/>
          <w:szCs w:val="20"/>
        </w:rPr>
        <w:t>, 173–18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andhi, S., Wood-Kaczmar, A., Yao, Z., Plun-Favreau, H., Deas, E., Klupsch, K., Downward, J., Latchman, D.S., Tabrizi, S.J., Wood, N.W., et al. (2009). PINK1-associated Parkinson’s disease is caused by neuronal vulnerability to calcium-induced cell death. Molecular Cell </w:t>
      </w:r>
      <w:r w:rsidRPr="00466BDA">
        <w:rPr>
          <w:rFonts w:ascii="Century Gothic" w:hAnsi="Century Gothic"/>
          <w:i/>
          <w:iCs/>
          <w:noProof/>
          <w:sz w:val="20"/>
          <w:szCs w:val="20"/>
        </w:rPr>
        <w:t>33</w:t>
      </w:r>
      <w:r w:rsidRPr="00466BDA">
        <w:rPr>
          <w:rFonts w:ascii="Century Gothic" w:hAnsi="Century Gothic"/>
          <w:noProof/>
          <w:sz w:val="20"/>
          <w:szCs w:val="20"/>
        </w:rPr>
        <w:t>, 627–63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anser, C., Papazoglou, A., Just, L., and Nikkhah, G. (2010). Neuroprotective effects of erythropoietin on 6-hydroxydopamine-treated ventral mesencephalic dopamine-rich cultures. Experimental Cell Research </w:t>
      </w:r>
      <w:r w:rsidRPr="00466BDA">
        <w:rPr>
          <w:rFonts w:ascii="Century Gothic" w:hAnsi="Century Gothic"/>
          <w:i/>
          <w:iCs/>
          <w:noProof/>
          <w:sz w:val="20"/>
          <w:szCs w:val="20"/>
        </w:rPr>
        <w:t>316</w:t>
      </w:r>
      <w:r w:rsidRPr="00466BDA">
        <w:rPr>
          <w:rFonts w:ascii="Century Gothic" w:hAnsi="Century Gothic"/>
          <w:noProof/>
          <w:sz w:val="20"/>
          <w:szCs w:val="20"/>
        </w:rPr>
        <w:t>, 737–74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arcia-Galloway, E., Arango, C., Pons, S., and Torres-Aleman, I. (2003). Glutamate excitotoxicity attenuates insulin-like growth factor-I prosurvival signaling. Mol Cell Neurosci </w:t>
      </w:r>
      <w:r w:rsidRPr="00466BDA">
        <w:rPr>
          <w:rFonts w:ascii="Century Gothic" w:hAnsi="Century Gothic"/>
          <w:i/>
          <w:iCs/>
          <w:noProof/>
          <w:sz w:val="20"/>
          <w:szCs w:val="20"/>
        </w:rPr>
        <w:t>24</w:t>
      </w:r>
      <w:r w:rsidRPr="00466BDA">
        <w:rPr>
          <w:rFonts w:ascii="Century Gothic" w:hAnsi="Century Gothic"/>
          <w:noProof/>
          <w:sz w:val="20"/>
          <w:szCs w:val="20"/>
        </w:rPr>
        <w:t>, 1027–103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arcia-Segura, L.M., Rodriguez, J.R., and Torres-Aleman, I. (1997). Localization of the insulin-like growth factor I receptor in the cerebellum and hypothalamus of adult rats: an electron microscopic study. Journal of Neurocytology </w:t>
      </w:r>
      <w:r w:rsidRPr="00466BDA">
        <w:rPr>
          <w:rFonts w:ascii="Century Gothic" w:hAnsi="Century Gothic"/>
          <w:i/>
          <w:iCs/>
          <w:noProof/>
          <w:sz w:val="20"/>
          <w:szCs w:val="20"/>
        </w:rPr>
        <w:t>26</w:t>
      </w:r>
      <w:r w:rsidRPr="00466BDA">
        <w:rPr>
          <w:rFonts w:ascii="Century Gothic" w:hAnsi="Century Gothic"/>
          <w:noProof/>
          <w:sz w:val="20"/>
          <w:szCs w:val="20"/>
        </w:rPr>
        <w:t>, 479–49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ascón, S., Paez-Gomez, J. a, Díaz-Guerra, M., Scheiffele, P., and Scholl, F.G. (2008). Dual-promoter lentiviral vectors for constitutive and regulated gene expression in neurons. Journal of Neuroscience Methods </w:t>
      </w:r>
      <w:r w:rsidRPr="00466BDA">
        <w:rPr>
          <w:rFonts w:ascii="Century Gothic" w:hAnsi="Century Gothic"/>
          <w:i/>
          <w:iCs/>
          <w:noProof/>
          <w:sz w:val="20"/>
          <w:szCs w:val="20"/>
        </w:rPr>
        <w:t>168</w:t>
      </w:r>
      <w:r w:rsidRPr="00466BDA">
        <w:rPr>
          <w:rFonts w:ascii="Century Gothic" w:hAnsi="Century Gothic"/>
          <w:noProof/>
          <w:sz w:val="20"/>
          <w:szCs w:val="20"/>
        </w:rPr>
        <w:t>, 104–11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asmi, M., Brandon, E.P., Herzog, C.D., Wilson, A., Bishop, K.M., Hofer, E.K., Cunningham, J.J., Printz, M. a, Kordower, J.H., and Bartus, R.T. (2007). AAV2-mediated delivery of human neurturin to the rat nigrostriatal system: long-term efficacy and tolerability of CERE-120 for Parkinson’s disease. Neurobiology of Disease </w:t>
      </w:r>
      <w:r w:rsidRPr="00466BDA">
        <w:rPr>
          <w:rFonts w:ascii="Century Gothic" w:hAnsi="Century Gothic"/>
          <w:i/>
          <w:iCs/>
          <w:noProof/>
          <w:sz w:val="20"/>
          <w:szCs w:val="20"/>
        </w:rPr>
        <w:t>27</w:t>
      </w:r>
      <w:r w:rsidRPr="00466BDA">
        <w:rPr>
          <w:rFonts w:ascii="Century Gothic" w:hAnsi="Century Gothic"/>
          <w:noProof/>
          <w:sz w:val="20"/>
          <w:szCs w:val="20"/>
        </w:rPr>
        <w:t>, 67–7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Georgievska, B., Kirik, D., and Björklund, A. (2004). Overexpression of glial cell line-derived neurotrophic factor using a lentiviral vector induces time- and dose-dependent downregulation of tyrosine hydroxylase in the intact nigrostriatal dopamine system.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24</w:t>
      </w:r>
      <w:r w:rsidRPr="00466BDA">
        <w:rPr>
          <w:rFonts w:ascii="Century Gothic" w:hAnsi="Century Gothic"/>
          <w:noProof/>
          <w:sz w:val="20"/>
          <w:szCs w:val="20"/>
        </w:rPr>
        <w:t>, 6437–644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eraerts, M., Willems, S., Baekelandt, V., Debyser, Z., and Gijsbers, R. (2006). Comparison of lentiviral vector titration methods. BMC Biotechnology </w:t>
      </w:r>
      <w:r w:rsidRPr="00466BDA">
        <w:rPr>
          <w:rFonts w:ascii="Century Gothic" w:hAnsi="Century Gothic"/>
          <w:i/>
          <w:iCs/>
          <w:noProof/>
          <w:sz w:val="20"/>
          <w:szCs w:val="20"/>
        </w:rPr>
        <w:t>6</w:t>
      </w:r>
      <w:r w:rsidRPr="00466BDA">
        <w:rPr>
          <w:rFonts w:ascii="Century Gothic" w:hAnsi="Century Gothic"/>
          <w:noProof/>
          <w:sz w:val="20"/>
          <w:szCs w:val="20"/>
        </w:rPr>
        <w:t>, 3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Gill, S.S., Patel, N.K., Hotton, G.R., O’Sullivan, K., McCarter, R., Bunnage, M., Brooks, D.J., Svendsen, C.N., and Heywood, P. (2003). Direct brain infusion of glial cell line-derived neurotrophic factor in Parkinson disease. Nat Med </w:t>
      </w:r>
      <w:r w:rsidRPr="00466BDA">
        <w:rPr>
          <w:rFonts w:ascii="Century Gothic" w:hAnsi="Century Gothic"/>
          <w:i/>
          <w:iCs/>
          <w:noProof/>
          <w:sz w:val="20"/>
          <w:szCs w:val="20"/>
        </w:rPr>
        <w:t>9</w:t>
      </w:r>
      <w:r w:rsidRPr="00466BDA">
        <w:rPr>
          <w:rFonts w:ascii="Century Gothic" w:hAnsi="Century Gothic"/>
          <w:noProof/>
          <w:sz w:val="20"/>
          <w:szCs w:val="20"/>
        </w:rPr>
        <w:t>, 589–59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Ginn, S.L., Alexander, I.E., Edelstein, M.L., Abedi, M.R., and Wixon, J. (2013). Gene therapy clinical trials worldwide to 2012 - an update. The Journal of Gene Medicine 1–3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oetz, C.G. (2011). The history of Parkinson’s disease: early clinical descriptions and neurological therapies. Cold Spring Harbor Perspectives in Medicine </w:t>
      </w:r>
      <w:r w:rsidRPr="00466BDA">
        <w:rPr>
          <w:rFonts w:ascii="Century Gothic" w:hAnsi="Century Gothic"/>
          <w:i/>
          <w:iCs/>
          <w:noProof/>
          <w:sz w:val="20"/>
          <w:szCs w:val="20"/>
        </w:rPr>
        <w:t>1</w:t>
      </w:r>
      <w:r w:rsidRPr="00466BDA">
        <w:rPr>
          <w:rFonts w:ascii="Century Gothic" w:hAnsi="Century Gothic"/>
          <w:noProof/>
          <w:sz w:val="20"/>
          <w:szCs w:val="20"/>
        </w:rPr>
        <w:t>, a00886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oetz, C.G., Tanner, C.M., Shannon, K.M., Carroll, V.S., Klawans, H.L., Carvey, P.M., and Gilley, D. (1988). Controlled-release carbidopa/levodopa (CR4-Sinemet) in Parkinson’s disease patients with and without motor fluctuations. Neurology </w:t>
      </w:r>
      <w:r w:rsidRPr="00466BDA">
        <w:rPr>
          <w:rFonts w:ascii="Century Gothic" w:hAnsi="Century Gothic"/>
          <w:i/>
          <w:iCs/>
          <w:noProof/>
          <w:sz w:val="20"/>
          <w:szCs w:val="20"/>
        </w:rPr>
        <w:t>38</w:t>
      </w:r>
      <w:r w:rsidRPr="00466BDA">
        <w:rPr>
          <w:rFonts w:ascii="Century Gothic" w:hAnsi="Century Gothic"/>
          <w:noProof/>
          <w:sz w:val="20"/>
          <w:szCs w:val="20"/>
        </w:rPr>
        <w:t>, 1143–114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oldberg, N.R., Haack, A.K., Lim, N.S., Janson, O.K., and Meshul, C.K. (2011). Dopaminergic and behavioral correlates of progressive lesioning of the nigrostriatal pathway with 1-methyl-4-phenyl-1,2,3,6-tetrahydropyridine. Neuroscience </w:t>
      </w:r>
      <w:r w:rsidRPr="00466BDA">
        <w:rPr>
          <w:rFonts w:ascii="Century Gothic" w:hAnsi="Century Gothic"/>
          <w:i/>
          <w:iCs/>
          <w:noProof/>
          <w:sz w:val="20"/>
          <w:szCs w:val="20"/>
        </w:rPr>
        <w:t>180</w:t>
      </w:r>
      <w:r w:rsidRPr="00466BDA">
        <w:rPr>
          <w:rFonts w:ascii="Century Gothic" w:hAnsi="Century Gothic"/>
          <w:noProof/>
          <w:sz w:val="20"/>
          <w:szCs w:val="20"/>
        </w:rPr>
        <w:t>, 256–27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onzález-Hernández, T., Barroso-Chinea, P., De La Cruz Muros, I., Del Mar Pérez-Delgado, M., and Rodríguez, M. (2004). Expression of dopamine and vesicular monoamine transporters and differential vulnerability of mesostriatal dopaminergic neurons. The Journal of Comparative Neurology </w:t>
      </w:r>
      <w:r w:rsidRPr="00466BDA">
        <w:rPr>
          <w:rFonts w:ascii="Century Gothic" w:hAnsi="Century Gothic"/>
          <w:i/>
          <w:iCs/>
          <w:noProof/>
          <w:sz w:val="20"/>
          <w:szCs w:val="20"/>
        </w:rPr>
        <w:t>479</w:t>
      </w:r>
      <w:r w:rsidRPr="00466BDA">
        <w:rPr>
          <w:rFonts w:ascii="Century Gothic" w:hAnsi="Century Gothic"/>
          <w:noProof/>
          <w:sz w:val="20"/>
          <w:szCs w:val="20"/>
        </w:rPr>
        <w:t>, 198–21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onzález-Hernández, T., Cruz-Muros, I., Afonso-Oramas, D., Salas-Hernandez, J., and Castro-Hernandez, J. (2010). Vulnerability of mesostriatal dopaminergic neurons in Parkinson’s disease. Frontiers in Neuroanatomy </w:t>
      </w:r>
      <w:r w:rsidRPr="00466BDA">
        <w:rPr>
          <w:rFonts w:ascii="Century Gothic" w:hAnsi="Century Gothic"/>
          <w:i/>
          <w:iCs/>
          <w:noProof/>
          <w:sz w:val="20"/>
          <w:szCs w:val="20"/>
        </w:rPr>
        <w:t>4</w:t>
      </w:r>
      <w:r w:rsidRPr="00466BDA">
        <w:rPr>
          <w:rFonts w:ascii="Century Gothic" w:hAnsi="Century Gothic"/>
          <w:noProof/>
          <w:sz w:val="20"/>
          <w:szCs w:val="20"/>
        </w:rPr>
        <w:t>, 14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Good, C.H., Hoffman, A.F., Hoffer, B.J., Chefer, V.I., Shippenberg, T.S., Bäckman, C.M., Larsson, N.-G., Olson, L., Gellhaar, S., Galter, D., et al. (2011). Impaired nigrostriatal function precedes behavioral deficits in a genetic mitochondrial model of Parkinson’s disease. FASEB Journal</w:t>
      </w:r>
      <w:r w:rsidRPr="00466BDA">
        <w:rPr>
          <w:rFonts w:ascii="Arial" w:hAnsi="Arial" w:cs="Arial"/>
          <w:noProof/>
          <w:sz w:val="20"/>
          <w:szCs w:val="20"/>
        </w:rPr>
        <w:t> </w:t>
      </w:r>
      <w:r w:rsidRPr="00466BDA">
        <w:rPr>
          <w:rFonts w:ascii="Century Gothic" w:hAnsi="Century Gothic" w:cs="Century Gothic"/>
          <w:noProof/>
          <w:sz w:val="20"/>
          <w:szCs w:val="20"/>
        </w:rPr>
        <w:t xml:space="preserve">: Official Publication of the Federation of American Societies for Experimental Biology </w:t>
      </w:r>
      <w:r w:rsidRPr="00466BDA">
        <w:rPr>
          <w:rFonts w:ascii="Century Gothic" w:hAnsi="Century Gothic"/>
          <w:i/>
          <w:iCs/>
          <w:noProof/>
          <w:sz w:val="20"/>
          <w:szCs w:val="20"/>
        </w:rPr>
        <w:t>25</w:t>
      </w:r>
      <w:r w:rsidRPr="00466BDA">
        <w:rPr>
          <w:rFonts w:ascii="Century Gothic" w:hAnsi="Century Gothic"/>
          <w:noProof/>
          <w:sz w:val="20"/>
          <w:szCs w:val="20"/>
        </w:rPr>
        <w:t>, 1333–134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Granholm, a C., Reyland, M., Albeck, D., Sanders, L., Gerhardt, G., Hoernig, G., Shen, L., Westphal, H., and Hoffer, B. (2000). Glial cell line-derived neurotrophic factor is essential for postnatal survival of midbrain dopamine neurons.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20</w:t>
      </w:r>
      <w:r w:rsidRPr="00466BDA">
        <w:rPr>
          <w:rFonts w:ascii="Century Gothic" w:hAnsi="Century Gothic"/>
          <w:noProof/>
          <w:sz w:val="20"/>
          <w:szCs w:val="20"/>
        </w:rPr>
        <w:t>, 3182–319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ray, S.J., Foti, S.B., Schwartz, J.W., Bachaboina, L., Taylor-Blake, B., Coleman, J., Ehlers, M.D., Zylka, M.J., McCown, T.J., and Samulski, R.J. (2011). Optimizing promoters for recombinant adeno-associated virus-mediated gene expression in the peripheral and central nervous system using self-complementary vectors. Human Gene Therapy </w:t>
      </w:r>
      <w:r w:rsidRPr="00466BDA">
        <w:rPr>
          <w:rFonts w:ascii="Century Gothic" w:hAnsi="Century Gothic"/>
          <w:i/>
          <w:iCs/>
          <w:noProof/>
          <w:sz w:val="20"/>
          <w:szCs w:val="20"/>
        </w:rPr>
        <w:t>22</w:t>
      </w:r>
      <w:r w:rsidRPr="00466BDA">
        <w:rPr>
          <w:rFonts w:ascii="Century Gothic" w:hAnsi="Century Gothic"/>
          <w:noProof/>
          <w:sz w:val="20"/>
          <w:szCs w:val="20"/>
        </w:rPr>
        <w:t>, 1143–115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reenhouse, I., Gould, S., Houser, M., Hicks, G., Gross, J., and Aron, A.R. (2011). Stimulation at dorsal and ventral electrode contacts targeted at the subthalamic nucleus has different effects on motor and emotion functions in Parkinson’s disease. Neuropsychologia </w:t>
      </w:r>
      <w:r w:rsidRPr="00466BDA">
        <w:rPr>
          <w:rFonts w:ascii="Century Gothic" w:hAnsi="Century Gothic"/>
          <w:i/>
          <w:iCs/>
          <w:noProof/>
          <w:sz w:val="20"/>
          <w:szCs w:val="20"/>
        </w:rPr>
        <w:t>49</w:t>
      </w:r>
      <w:r w:rsidRPr="00466BDA">
        <w:rPr>
          <w:rFonts w:ascii="Century Gothic" w:hAnsi="Century Gothic"/>
          <w:noProof/>
          <w:sz w:val="20"/>
          <w:szCs w:val="20"/>
        </w:rPr>
        <w:t>, 528–53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rondin, R., Zhang, Z., Ai, Y., Ding, F., Walton, A.A., Surgener, S.P., Gerhardt, G.A., and Gash, D.M. (2008). Intraputamenal infusion of exogenous neurturin protein restores motor and dopaminergic function in the globus pallidus of MPTP-lesioned rhesus monkeys. Cell Transplantation </w:t>
      </w:r>
      <w:r w:rsidRPr="00466BDA">
        <w:rPr>
          <w:rFonts w:ascii="Century Gothic" w:hAnsi="Century Gothic"/>
          <w:i/>
          <w:iCs/>
          <w:noProof/>
          <w:sz w:val="20"/>
          <w:szCs w:val="20"/>
        </w:rPr>
        <w:t>17</w:t>
      </w:r>
      <w:r w:rsidRPr="00466BDA">
        <w:rPr>
          <w:rFonts w:ascii="Century Gothic" w:hAnsi="Century Gothic"/>
          <w:noProof/>
          <w:sz w:val="20"/>
          <w:szCs w:val="20"/>
        </w:rPr>
        <w:t>, 373–38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u, Y., Wang, C., and Cohen, A. (2004). Effect of IGF-1 on the balance between autophagy of dysfunctional mitochondria and apoptosis. FEBS Letters </w:t>
      </w:r>
      <w:r w:rsidRPr="00466BDA">
        <w:rPr>
          <w:rFonts w:ascii="Century Gothic" w:hAnsi="Century Gothic"/>
          <w:i/>
          <w:iCs/>
          <w:noProof/>
          <w:sz w:val="20"/>
          <w:szCs w:val="20"/>
        </w:rPr>
        <w:t>577</w:t>
      </w:r>
      <w:r w:rsidRPr="00466BDA">
        <w:rPr>
          <w:rFonts w:ascii="Century Gothic" w:hAnsi="Century Gothic"/>
          <w:noProof/>
          <w:sz w:val="20"/>
          <w:szCs w:val="20"/>
        </w:rPr>
        <w:t>, 357–36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Guan, J., Krishnamurthi, R., Waldvogel, H.J., Faull, R.L., Clark, R., and Gluckman, P. (2000). N-terminal tripeptide of IGF-1 (GPE) prevents the loss of TH positive neurons after 6-OHDA induced nigral lesion in rats. Brain Res </w:t>
      </w:r>
      <w:r w:rsidRPr="00466BDA">
        <w:rPr>
          <w:rFonts w:ascii="Century Gothic" w:hAnsi="Century Gothic"/>
          <w:i/>
          <w:iCs/>
          <w:noProof/>
          <w:sz w:val="20"/>
          <w:szCs w:val="20"/>
        </w:rPr>
        <w:t>859</w:t>
      </w:r>
      <w:r w:rsidRPr="00466BDA">
        <w:rPr>
          <w:rFonts w:ascii="Century Gothic" w:hAnsi="Century Gothic"/>
          <w:noProof/>
          <w:sz w:val="20"/>
          <w:szCs w:val="20"/>
        </w:rPr>
        <w:t>, 286–29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Guzman, J.N., Sanchez-Padilla, J., Wokosin, D., Kondapalli, J., Ilijic, E., Schumacker, P.T., and Surmeier, D.J. (2010). Oxidant stress evoked by pacemaking in dopaminergic neurons is attenuated by DJ-1. Nature </w:t>
      </w:r>
      <w:r w:rsidRPr="00466BDA">
        <w:rPr>
          <w:rFonts w:ascii="Century Gothic" w:hAnsi="Century Gothic"/>
          <w:i/>
          <w:iCs/>
          <w:noProof/>
          <w:sz w:val="20"/>
          <w:szCs w:val="20"/>
        </w:rPr>
        <w:t>468</w:t>
      </w:r>
      <w:r w:rsidRPr="00466BDA">
        <w:rPr>
          <w:rFonts w:ascii="Century Gothic" w:hAnsi="Century Gothic"/>
          <w:noProof/>
          <w:sz w:val="20"/>
          <w:szCs w:val="20"/>
        </w:rPr>
        <w:t>, 696–70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agell, P., Piccini, P., Björklund, A., Brundin, P., Rehncrona, S., Widner, H., Crabb, L., Pavese, N., Oertel, W.H., Quinn, N., et al. (2002). Dyskinesias following neural transplantation in Parkinson’s disease. Nature Neuroscience </w:t>
      </w:r>
      <w:r w:rsidRPr="00466BDA">
        <w:rPr>
          <w:rFonts w:ascii="Century Gothic" w:hAnsi="Century Gothic"/>
          <w:i/>
          <w:iCs/>
          <w:noProof/>
          <w:sz w:val="20"/>
          <w:szCs w:val="20"/>
        </w:rPr>
        <w:t>5</w:t>
      </w:r>
      <w:r w:rsidRPr="00466BDA">
        <w:rPr>
          <w:rFonts w:ascii="Century Gothic" w:hAnsi="Century Gothic"/>
          <w:noProof/>
          <w:sz w:val="20"/>
          <w:szCs w:val="20"/>
        </w:rPr>
        <w:t>, 627–62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Halliday, G., Herrero, M.T., Murphy, K., McCann, H., Ros-Bernal, F., Barcia, C., Mori, H., Blesa, F.J., and Obeso, J.A. (2009). No Lewy pathology in monkeys with over 10 years of severe MPTP Parkinsonism. Movement Disorders</w:t>
      </w:r>
      <w:r w:rsidRPr="00466BDA">
        <w:rPr>
          <w:rFonts w:ascii="Arial" w:hAnsi="Arial" w:cs="Arial"/>
          <w:noProof/>
          <w:sz w:val="20"/>
          <w:szCs w:val="20"/>
        </w:rPr>
        <w:t> </w:t>
      </w:r>
      <w:r w:rsidRPr="00466BDA">
        <w:rPr>
          <w:rFonts w:ascii="Century Gothic" w:hAnsi="Century Gothic" w:cs="Century Gothic"/>
          <w:noProof/>
          <w:sz w:val="20"/>
          <w:szCs w:val="20"/>
        </w:rPr>
        <w:t xml:space="preserve">: Official Journal of the Movement Disorder Society </w:t>
      </w:r>
      <w:r w:rsidRPr="00466BDA">
        <w:rPr>
          <w:rFonts w:ascii="Century Gothic" w:hAnsi="Century Gothic"/>
          <w:i/>
          <w:iCs/>
          <w:noProof/>
          <w:sz w:val="20"/>
          <w:szCs w:val="20"/>
        </w:rPr>
        <w:t>24</w:t>
      </w:r>
      <w:r w:rsidRPr="00466BDA">
        <w:rPr>
          <w:rFonts w:ascii="Century Gothic" w:hAnsi="Century Gothic"/>
          <w:noProof/>
          <w:sz w:val="20"/>
          <w:szCs w:val="20"/>
        </w:rPr>
        <w:t>, 1519–152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ansen, C., Angot, E., Bergström, A.-L., Steiner, J.A., Pieri, L., Paul, G., Outeiro, T.F., Melki, R., Kallunki, P., Fog, K., et al. (2011). α-Synuclein propagates from mouse brain to grafted dopaminergic neurons and seeds aggregation in cultured human cells. The Journal of Clinical Investigation </w:t>
      </w:r>
      <w:r w:rsidRPr="00466BDA">
        <w:rPr>
          <w:rFonts w:ascii="Century Gothic" w:hAnsi="Century Gothic"/>
          <w:i/>
          <w:iCs/>
          <w:noProof/>
          <w:sz w:val="20"/>
          <w:szCs w:val="20"/>
        </w:rPr>
        <w:t>121</w:t>
      </w:r>
      <w:r w:rsidRPr="00466BDA">
        <w:rPr>
          <w:rFonts w:ascii="Century Gothic" w:hAnsi="Century Gothic"/>
          <w:noProof/>
          <w:sz w:val="20"/>
          <w:szCs w:val="20"/>
        </w:rPr>
        <w:t>, 715–72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antraye, P., Varastet, M., Peschanski, M., Riche, D., Cesaro, P., Willer, J.C., and Maziere, M. (1993). Stable parkinsonian syndrome and uneven loss of striatal dopamine fibres following chronic MPTP administration in baboons. Neuroscience </w:t>
      </w:r>
      <w:r w:rsidRPr="00466BDA">
        <w:rPr>
          <w:rFonts w:ascii="Century Gothic" w:hAnsi="Century Gothic"/>
          <w:i/>
          <w:iCs/>
          <w:noProof/>
          <w:sz w:val="20"/>
          <w:szCs w:val="20"/>
        </w:rPr>
        <w:t>53</w:t>
      </w:r>
      <w:r w:rsidRPr="00466BDA">
        <w:rPr>
          <w:rFonts w:ascii="Century Gothic" w:hAnsi="Century Gothic"/>
          <w:noProof/>
          <w:sz w:val="20"/>
          <w:szCs w:val="20"/>
        </w:rPr>
        <w:t>, 169–17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ardie, R., Malcolm, S., Lees, A., Stern, G., and Allen, J. (1986). The pharmacokinetics of intravenous and oral levodopa in patients with Parkinson’s disease who exhibit on-off fluctuations. British Journal of Clinical Pharmacology </w:t>
      </w:r>
      <w:r w:rsidRPr="00466BDA">
        <w:rPr>
          <w:rFonts w:ascii="Century Gothic" w:hAnsi="Century Gothic"/>
          <w:i/>
          <w:iCs/>
          <w:noProof/>
          <w:sz w:val="20"/>
          <w:szCs w:val="20"/>
        </w:rPr>
        <w:t>22</w:t>
      </w:r>
      <w:r w:rsidRPr="00466BDA">
        <w:rPr>
          <w:rFonts w:ascii="Century Gothic" w:hAnsi="Century Gothic"/>
          <w:noProof/>
          <w:sz w:val="20"/>
          <w:szCs w:val="20"/>
        </w:rPr>
        <w:t>, 429–43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argus, G., Cooper, O., Deleidi, M., Levy, A., Lee, K., Marlow, E., Yow, A., Soldner, F., Hockemeyer, D., Hallett, P.J., et al. (2010). Differentiated Parkinson patient-derived induced pluripotent stem cells grow in the adult rodent brain and reduce motor asymmetry in Parkinsonian rats. Proceedings of the National Academy of Sciences of the United States of America </w:t>
      </w:r>
      <w:r w:rsidRPr="00466BDA">
        <w:rPr>
          <w:rFonts w:ascii="Century Gothic" w:hAnsi="Century Gothic"/>
          <w:i/>
          <w:iCs/>
          <w:noProof/>
          <w:sz w:val="20"/>
          <w:szCs w:val="20"/>
        </w:rPr>
        <w:t>107</w:t>
      </w:r>
      <w:r w:rsidRPr="00466BDA">
        <w:rPr>
          <w:rFonts w:ascii="Century Gothic" w:hAnsi="Century Gothic"/>
          <w:noProof/>
          <w:sz w:val="20"/>
          <w:szCs w:val="20"/>
        </w:rPr>
        <w:t>, 15921–1592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atefi, Y. (1993). ATP synthesis in mitochondria. European Journal of Biochemistry </w:t>
      </w:r>
      <w:r w:rsidRPr="00466BDA">
        <w:rPr>
          <w:rFonts w:ascii="Century Gothic" w:hAnsi="Century Gothic"/>
          <w:i/>
          <w:iCs/>
          <w:noProof/>
          <w:sz w:val="20"/>
          <w:szCs w:val="20"/>
        </w:rPr>
        <w:t>218</w:t>
      </w:r>
      <w:r w:rsidRPr="00466BDA">
        <w:rPr>
          <w:rFonts w:ascii="Century Gothic" w:hAnsi="Century Gothic"/>
          <w:noProof/>
          <w:sz w:val="20"/>
          <w:szCs w:val="20"/>
        </w:rPr>
        <w:t>, 759–76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auser, R.A., Hsu, A., Kell, S., Espay, A.J., Sethi, K., Stacy, M., Ondo, W., O’Connell, M., and Gupta, S. (2013). Extended-release carbidopa-levodopa (IPX066) compared with immediate-release carbidopa-levodopa in patients with Parkinson’s disease and motor fluctuations: a phase 3 randomised, double-blind trial. Lancet Neurology </w:t>
      </w:r>
      <w:r w:rsidRPr="00466BDA">
        <w:rPr>
          <w:rFonts w:ascii="Century Gothic" w:hAnsi="Century Gothic"/>
          <w:i/>
          <w:iCs/>
          <w:noProof/>
          <w:sz w:val="20"/>
          <w:szCs w:val="20"/>
        </w:rPr>
        <w:t>12</w:t>
      </w:r>
      <w:r w:rsidRPr="00466BDA">
        <w:rPr>
          <w:rFonts w:ascii="Century Gothic" w:hAnsi="Century Gothic"/>
          <w:noProof/>
          <w:sz w:val="20"/>
          <w:szCs w:val="20"/>
        </w:rPr>
        <w:t>, 346–35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eikkila, R.E., Nicklas, W.J., Vyas, I., and Duvoisin, R.C. (1985). Dopaminergic toxicity of rotenone and the 1-methyl-4-phenylpyridinium ion after their stereotaxic administration to rats: implication for the mechanism of 1-methyl-4-phenyl-1,2,3,6-tetrahydropyridine toxicity. Neuroscience Letters </w:t>
      </w:r>
      <w:r w:rsidRPr="00466BDA">
        <w:rPr>
          <w:rFonts w:ascii="Century Gothic" w:hAnsi="Century Gothic"/>
          <w:i/>
          <w:iCs/>
          <w:noProof/>
          <w:sz w:val="20"/>
          <w:szCs w:val="20"/>
        </w:rPr>
        <w:t>62</w:t>
      </w:r>
      <w:r w:rsidRPr="00466BDA">
        <w:rPr>
          <w:rFonts w:ascii="Century Gothic" w:hAnsi="Century Gothic"/>
          <w:noProof/>
          <w:sz w:val="20"/>
          <w:szCs w:val="20"/>
        </w:rPr>
        <w:t>, 389–39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elseth, E., Kowalski, M., Gabuzda, D., Olshevsky, U., Haseltine, W., and Sodroski, J. (1990). Rapid complementation assays measuring replicative potential of human immunodeficiency virus type 1 envelope glycoprotein mutants. Journal of Virology </w:t>
      </w:r>
      <w:r w:rsidRPr="00466BDA">
        <w:rPr>
          <w:rFonts w:ascii="Century Gothic" w:hAnsi="Century Gothic"/>
          <w:i/>
          <w:iCs/>
          <w:noProof/>
          <w:sz w:val="20"/>
          <w:szCs w:val="20"/>
        </w:rPr>
        <w:t>64</w:t>
      </w:r>
      <w:r w:rsidRPr="00466BDA">
        <w:rPr>
          <w:rFonts w:ascii="Century Gothic" w:hAnsi="Century Gothic"/>
          <w:noProof/>
          <w:sz w:val="20"/>
          <w:szCs w:val="20"/>
        </w:rPr>
        <w:t>, 2416–242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erzog, C.D., Brown, L., Kruegel, B.R., Wilson, A., Tansey, M.G., Gage, F.H., Johnson, E.M., and Bartus, R.T. (2013). Enhanced neurotrophic distribution, cell signaling and neuroprotection following substantia nigral versus striatal delivery of AAV2-NRTN (CERE-120). Neurobiology of Disease </w:t>
      </w:r>
      <w:r w:rsidRPr="00466BDA">
        <w:rPr>
          <w:rFonts w:ascii="Century Gothic" w:hAnsi="Century Gothic"/>
          <w:i/>
          <w:iCs/>
          <w:noProof/>
          <w:sz w:val="20"/>
          <w:szCs w:val="20"/>
        </w:rPr>
        <w:t>58C</w:t>
      </w:r>
      <w:r w:rsidRPr="00466BDA">
        <w:rPr>
          <w:rFonts w:ascii="Century Gothic" w:hAnsi="Century Gothic"/>
          <w:noProof/>
          <w:sz w:val="20"/>
          <w:szCs w:val="20"/>
        </w:rPr>
        <w:t>, 38–4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Herzog, C.D., Dass, B., Gasmi, M., Bakay, R., Stansell, J.E., Tuszynski, M., Bankiewicz, K., Chen, E.-Y., Chu, Y., Bishop, K., et al. (2008). Transgene expression, bioactivity, and safety of CERE-120 (AAV2-neurturin) following delivery to the monkey striatum. Molecular Therapy</w:t>
      </w:r>
      <w:r w:rsidRPr="00466BDA">
        <w:rPr>
          <w:rFonts w:ascii="Century Gothic" w:hAnsi="Century Gothic" w:cs="Century Gothic"/>
          <w:noProof/>
          <w:sz w:val="20"/>
          <w:szCs w:val="20"/>
        </w:rPr>
        <w:t xml:space="preserve">: the Journal of the American Society of Gene Therapy </w:t>
      </w:r>
      <w:r w:rsidRPr="00466BDA">
        <w:rPr>
          <w:rFonts w:ascii="Century Gothic" w:hAnsi="Century Gothic"/>
          <w:i/>
          <w:iCs/>
          <w:noProof/>
          <w:sz w:val="20"/>
          <w:szCs w:val="20"/>
        </w:rPr>
        <w:t>16</w:t>
      </w:r>
      <w:r w:rsidRPr="00466BDA">
        <w:rPr>
          <w:rFonts w:ascii="Century Gothic" w:hAnsi="Century Gothic"/>
          <w:noProof/>
          <w:sz w:val="20"/>
          <w:szCs w:val="20"/>
        </w:rPr>
        <w:t>, 1737–174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etman, M., Cavanaugh, J.E., Kimelman, D., and Xia, Z. (2000). Role of glycogen synthase kinase-3beta in neuronal apoptosis induced by trophic withdrawal. J Neurosci </w:t>
      </w:r>
      <w:r w:rsidRPr="00466BDA">
        <w:rPr>
          <w:rFonts w:ascii="Century Gothic" w:hAnsi="Century Gothic"/>
          <w:i/>
          <w:iCs/>
          <w:noProof/>
          <w:sz w:val="20"/>
          <w:szCs w:val="20"/>
        </w:rPr>
        <w:t>20</w:t>
      </w:r>
      <w:r w:rsidRPr="00466BDA">
        <w:rPr>
          <w:rFonts w:ascii="Century Gothic" w:hAnsi="Century Gothic"/>
          <w:noProof/>
          <w:sz w:val="20"/>
          <w:szCs w:val="20"/>
        </w:rPr>
        <w:t>, 2567–257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euer, A., Smith, G.A., and Dunnett, S.B. (2013). Comparison of 6-hydroxydopamine lesions of the substantia nigra and the medial forebrain bundle on a lateralised choice reaction time task in mice. The European Journal of Neuroscience </w:t>
      </w:r>
      <w:r w:rsidRPr="00466BDA">
        <w:rPr>
          <w:rFonts w:ascii="Century Gothic" w:hAnsi="Century Gothic"/>
          <w:i/>
          <w:iCs/>
          <w:noProof/>
          <w:sz w:val="20"/>
          <w:szCs w:val="20"/>
        </w:rPr>
        <w:t>37</w:t>
      </w:r>
      <w:r w:rsidRPr="00466BDA">
        <w:rPr>
          <w:rFonts w:ascii="Century Gothic" w:hAnsi="Century Gothic"/>
          <w:noProof/>
          <w:sz w:val="20"/>
          <w:szCs w:val="20"/>
        </w:rPr>
        <w:t>, 294–30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Hidalgo-Figueroa, M., Bonilla, S., Gutiérrez, F., Pascual, A., and López-Barneo, J. (2012). GDNF is predominantly expressed in the PV+ neostriatal interneuronal ensemble in normal mouse and after injury of the nigrostriatal pathway.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32</w:t>
      </w:r>
      <w:r w:rsidRPr="00466BDA">
        <w:rPr>
          <w:rFonts w:ascii="Century Gothic" w:hAnsi="Century Gothic"/>
          <w:noProof/>
          <w:sz w:val="20"/>
          <w:szCs w:val="20"/>
        </w:rPr>
        <w:t>, 864–87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igashimoto, T., Urbinati, F., Perumbeti, A., Jiang, G., Zarzuela, A., Chang, L.J., Kohn, D.B., and Malik, P. (2007). The woodchuck hepatitis virus post-transcriptional regulatory element reduces readthrough transcription from retroviral vectors. Gene Ther </w:t>
      </w:r>
      <w:r w:rsidRPr="00466BDA">
        <w:rPr>
          <w:rFonts w:ascii="Century Gothic" w:hAnsi="Century Gothic"/>
          <w:i/>
          <w:iCs/>
          <w:noProof/>
          <w:sz w:val="20"/>
          <w:szCs w:val="20"/>
        </w:rPr>
        <w:t>14</w:t>
      </w:r>
      <w:r w:rsidRPr="00466BDA">
        <w:rPr>
          <w:rFonts w:ascii="Century Gothic" w:hAnsi="Century Gothic"/>
          <w:noProof/>
          <w:sz w:val="20"/>
          <w:szCs w:val="20"/>
        </w:rPr>
        <w:t>, 1298–130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ioki, H., Kameda, H., Nakamura, H., Okunomiya, T., Ohira, K., Nakamura, K., Kuroda, M., Furuta, T., and Kaneko, T. (2007). Efficient gene transduction of neurons by lentivirus with enhanced neuron-specific promoters. Gene Ther </w:t>
      </w:r>
      <w:r w:rsidRPr="00466BDA">
        <w:rPr>
          <w:rFonts w:ascii="Century Gothic" w:hAnsi="Century Gothic"/>
          <w:i/>
          <w:iCs/>
          <w:noProof/>
          <w:sz w:val="20"/>
          <w:szCs w:val="20"/>
        </w:rPr>
        <w:t>14</w:t>
      </w:r>
      <w:r w:rsidRPr="00466BDA">
        <w:rPr>
          <w:rFonts w:ascii="Century Gothic" w:hAnsi="Century Gothic"/>
          <w:noProof/>
          <w:sz w:val="20"/>
          <w:szCs w:val="20"/>
        </w:rPr>
        <w:t>, 872–88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Hodge, R.D., D’Ercole, A.J., and O’Kusky, J.R. (2007). Insulin-like growth factor-I (IGF-I) inhibits neuronal apoptosis in the developing cerebral cortex in vivo. International Journal of Developmental Neuroscience</w:t>
      </w:r>
      <w:r w:rsidRPr="00466BDA">
        <w:rPr>
          <w:rFonts w:ascii="Arial" w:hAnsi="Arial" w:cs="Arial"/>
          <w:noProof/>
          <w:sz w:val="20"/>
          <w:szCs w:val="20"/>
        </w:rPr>
        <w:t> </w:t>
      </w:r>
      <w:r w:rsidRPr="00466BDA">
        <w:rPr>
          <w:rFonts w:ascii="Century Gothic" w:hAnsi="Century Gothic" w:cs="Century Gothic"/>
          <w:noProof/>
          <w:sz w:val="20"/>
          <w:szCs w:val="20"/>
        </w:rPr>
        <w:t>: the Official Journal of the International Society for De</w:t>
      </w:r>
      <w:r w:rsidRPr="00466BDA">
        <w:rPr>
          <w:rFonts w:ascii="Century Gothic" w:hAnsi="Century Gothic"/>
          <w:noProof/>
          <w:sz w:val="20"/>
          <w:szCs w:val="20"/>
        </w:rPr>
        <w:t xml:space="preserve">velopmental Neuroscience </w:t>
      </w:r>
      <w:r w:rsidRPr="00466BDA">
        <w:rPr>
          <w:rFonts w:ascii="Century Gothic" w:hAnsi="Century Gothic"/>
          <w:i/>
          <w:iCs/>
          <w:noProof/>
          <w:sz w:val="20"/>
          <w:szCs w:val="20"/>
        </w:rPr>
        <w:t>25</w:t>
      </w:r>
      <w:r w:rsidRPr="00466BDA">
        <w:rPr>
          <w:rFonts w:ascii="Century Gothic" w:hAnsi="Century Gothic"/>
          <w:noProof/>
          <w:sz w:val="20"/>
          <w:szCs w:val="20"/>
        </w:rPr>
        <w:t>, 233–24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udson, J.L., van Horne, C.G., Strömberg, I., Brock, S., Clayton, J., Masserano, J., Hoffer, B.J., and Gerhardt, G.A. (1993). Correlation of apomorphine- and amphetamine-induced turning with nigrostriatal dopamine content in unilateral 6-hydroxydopamine lesioned rats. Brain Research </w:t>
      </w:r>
      <w:r w:rsidRPr="00466BDA">
        <w:rPr>
          <w:rFonts w:ascii="Century Gothic" w:hAnsi="Century Gothic"/>
          <w:i/>
          <w:iCs/>
          <w:noProof/>
          <w:sz w:val="20"/>
          <w:szCs w:val="20"/>
        </w:rPr>
        <w:t>626</w:t>
      </w:r>
      <w:r w:rsidRPr="00466BDA">
        <w:rPr>
          <w:rFonts w:ascii="Century Gothic" w:hAnsi="Century Gothic"/>
          <w:noProof/>
          <w:sz w:val="20"/>
          <w:szCs w:val="20"/>
        </w:rPr>
        <w:t>, 167–17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Hutson, T.H., Verhaagen, J., Yáñez-Muñoz, R.J., and Moon, L.D.F. (2012). Corticospinal tract transduction: a comparison of seven adeno-associated viral vector serotypes and a non-integrating lentiviral vector. Gene Therapy </w:t>
      </w:r>
      <w:r w:rsidRPr="00466BDA">
        <w:rPr>
          <w:rFonts w:ascii="Century Gothic" w:hAnsi="Century Gothic"/>
          <w:i/>
          <w:iCs/>
          <w:noProof/>
          <w:sz w:val="20"/>
          <w:szCs w:val="20"/>
        </w:rPr>
        <w:t>19</w:t>
      </w:r>
      <w:r w:rsidRPr="00466BDA">
        <w:rPr>
          <w:rFonts w:ascii="Century Gothic" w:hAnsi="Century Gothic"/>
          <w:noProof/>
          <w:sz w:val="20"/>
          <w:szCs w:val="20"/>
        </w:rPr>
        <w:t>, 49–6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Hyman, C., Juhasz, M., Jackson, C., Wright, P., Ip, N.Y., and Lindsay, R.M. (1994). Overlapping and distinct actions of the neurotrophins BDNF, NT-3, and NT-4/5 on cultured dopaminergic and GABAergic neurons of the ventral mesencephalon.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14</w:t>
      </w:r>
      <w:r w:rsidRPr="00466BDA">
        <w:rPr>
          <w:rFonts w:ascii="Century Gothic" w:hAnsi="Century Gothic"/>
          <w:noProof/>
          <w:sz w:val="20"/>
          <w:szCs w:val="20"/>
        </w:rPr>
        <w:t>, 335–34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Imamura, K., Hishikawa, N., Sawada, M., Nagatsu, T., Yoshida, M., and Hashizume, Y. (2003). Distribution of major histocompatibility complex class II-positive microglia and cytokine profile of Parkinson’s disease brains. Acta Neuropathologica </w:t>
      </w:r>
      <w:r w:rsidRPr="00466BDA">
        <w:rPr>
          <w:rFonts w:ascii="Century Gothic" w:hAnsi="Century Gothic"/>
          <w:i/>
          <w:iCs/>
          <w:noProof/>
          <w:sz w:val="20"/>
          <w:szCs w:val="20"/>
        </w:rPr>
        <w:t>106</w:t>
      </w:r>
      <w:r w:rsidRPr="00466BDA">
        <w:rPr>
          <w:rFonts w:ascii="Century Gothic" w:hAnsi="Century Gothic"/>
          <w:noProof/>
          <w:sz w:val="20"/>
          <w:szCs w:val="20"/>
        </w:rPr>
        <w:t>, 518–52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Iravani, M.M., Leung, C.C.M., Sadeghian, M., Haddon, C.O., Rose, S., and Jenner, P. (2005a). The acute and the long-term effects of nigral lipopolysaccharide administration on dopaminergic dysfunction and glial cell activation. The European Journal of Neuroscience </w:t>
      </w:r>
      <w:r w:rsidRPr="00466BDA">
        <w:rPr>
          <w:rFonts w:ascii="Century Gothic" w:hAnsi="Century Gothic"/>
          <w:i/>
          <w:iCs/>
          <w:noProof/>
          <w:sz w:val="20"/>
          <w:szCs w:val="20"/>
        </w:rPr>
        <w:t>22</w:t>
      </w:r>
      <w:r w:rsidRPr="00466BDA">
        <w:rPr>
          <w:rFonts w:ascii="Century Gothic" w:hAnsi="Century Gothic"/>
          <w:noProof/>
          <w:sz w:val="20"/>
          <w:szCs w:val="20"/>
        </w:rPr>
        <w:t>, 317–33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Iravani, M.M., Sadeghian, M., Leung, C.C.M., Jenner, P., and Rose, S. (2012). Lipopolysaccharide-induced nigral inflammation leads to increased IL-1β tissue </w:t>
      </w:r>
      <w:r w:rsidRPr="00466BDA">
        <w:rPr>
          <w:rFonts w:ascii="Century Gothic" w:hAnsi="Century Gothic"/>
          <w:noProof/>
          <w:sz w:val="20"/>
          <w:szCs w:val="20"/>
        </w:rPr>
        <w:lastRenderedPageBreak/>
        <w:t xml:space="preserve">content and expression of astrocytic glial cell line-derived neurotrophic factor. Neuroscience Letters </w:t>
      </w:r>
      <w:r w:rsidRPr="00466BDA">
        <w:rPr>
          <w:rFonts w:ascii="Century Gothic" w:hAnsi="Century Gothic"/>
          <w:i/>
          <w:iCs/>
          <w:noProof/>
          <w:sz w:val="20"/>
          <w:szCs w:val="20"/>
        </w:rPr>
        <w:t>510</w:t>
      </w:r>
      <w:r w:rsidRPr="00466BDA">
        <w:rPr>
          <w:rFonts w:ascii="Century Gothic" w:hAnsi="Century Gothic"/>
          <w:noProof/>
          <w:sz w:val="20"/>
          <w:szCs w:val="20"/>
        </w:rPr>
        <w:t>, 138–14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Iravani, M.M., Syed, E., Jackson, M.J., Johnston, L.C., Smith, L.A., and Jenner, P. (2005b). A modified MPTP treatment regime produces reproducible partial nigrostriatal lesions in common marmosets. The European Journal of Neuroscience </w:t>
      </w:r>
      <w:r w:rsidRPr="00466BDA">
        <w:rPr>
          <w:rFonts w:ascii="Century Gothic" w:hAnsi="Century Gothic"/>
          <w:i/>
          <w:iCs/>
          <w:noProof/>
          <w:sz w:val="20"/>
          <w:szCs w:val="20"/>
        </w:rPr>
        <w:t>21</w:t>
      </w:r>
      <w:r w:rsidRPr="00466BDA">
        <w:rPr>
          <w:rFonts w:ascii="Century Gothic" w:hAnsi="Century Gothic"/>
          <w:noProof/>
          <w:sz w:val="20"/>
          <w:szCs w:val="20"/>
        </w:rPr>
        <w:t>, 841–85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Jakobsson, J., Ericson, C., Jansson, M., Björk, E., and Lundberg, C. (2003). Targeted transgene expression in rat brain using lentiviral vectors. Journal of Neuroscience Research </w:t>
      </w:r>
      <w:r w:rsidRPr="00466BDA">
        <w:rPr>
          <w:rFonts w:ascii="Century Gothic" w:hAnsi="Century Gothic"/>
          <w:i/>
          <w:iCs/>
          <w:noProof/>
          <w:sz w:val="20"/>
          <w:szCs w:val="20"/>
        </w:rPr>
        <w:t>73</w:t>
      </w:r>
      <w:r w:rsidRPr="00466BDA">
        <w:rPr>
          <w:rFonts w:ascii="Century Gothic" w:hAnsi="Century Gothic"/>
          <w:noProof/>
          <w:sz w:val="20"/>
          <w:szCs w:val="20"/>
        </w:rPr>
        <w:t>, 876–88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Jarraya, B., Boulet, S., Ralph, G.S., Jan, C., Bonvento, G., Azzouz, M., Miskin, J.E., Shin, M., Delzescaux, T., Drouot, X., et al. (2009). Dopamine gene therapy for Parkinson’s disease in a nonhuman primate without associated dyskinesia. Sci Transl Med </w:t>
      </w:r>
      <w:r w:rsidRPr="00466BDA">
        <w:rPr>
          <w:rFonts w:ascii="Century Gothic" w:hAnsi="Century Gothic"/>
          <w:i/>
          <w:iCs/>
          <w:noProof/>
          <w:sz w:val="20"/>
          <w:szCs w:val="20"/>
        </w:rPr>
        <w:t>1</w:t>
      </w:r>
      <w:r w:rsidRPr="00466BDA">
        <w:rPr>
          <w:rFonts w:ascii="Century Gothic" w:hAnsi="Century Gothic"/>
          <w:noProof/>
          <w:sz w:val="20"/>
          <w:szCs w:val="20"/>
        </w:rPr>
        <w:t>, 2ra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Jellinger, K.A. (2009). Formation and development of Lewy pathology: a critical update. J Neurol </w:t>
      </w:r>
      <w:r w:rsidRPr="00466BDA">
        <w:rPr>
          <w:rFonts w:ascii="Century Gothic" w:hAnsi="Century Gothic"/>
          <w:i/>
          <w:iCs/>
          <w:noProof/>
          <w:sz w:val="20"/>
          <w:szCs w:val="20"/>
        </w:rPr>
        <w:t xml:space="preserve">256 Suppl </w:t>
      </w:r>
      <w:r w:rsidRPr="00466BDA">
        <w:rPr>
          <w:rFonts w:ascii="Century Gothic" w:hAnsi="Century Gothic"/>
          <w:noProof/>
          <w:sz w:val="20"/>
          <w:szCs w:val="20"/>
        </w:rPr>
        <w:t>, 270–27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Jiao, Y., Lu, L., Williams, R.W., and Smeyne, R.J. (2012). Genetic dissection of strain dependent paraquat-induced neurodegeneration in the substantia nigra pars compacta. PloS One </w:t>
      </w:r>
      <w:r w:rsidRPr="00466BDA">
        <w:rPr>
          <w:rFonts w:ascii="Century Gothic" w:hAnsi="Century Gothic"/>
          <w:i/>
          <w:iCs/>
          <w:noProof/>
          <w:sz w:val="20"/>
          <w:szCs w:val="20"/>
        </w:rPr>
        <w:t>7</w:t>
      </w:r>
      <w:r w:rsidRPr="00466BDA">
        <w:rPr>
          <w:rFonts w:ascii="Century Gothic" w:hAnsi="Century Gothic"/>
          <w:noProof/>
          <w:sz w:val="20"/>
          <w:szCs w:val="20"/>
        </w:rPr>
        <w:t>, e2944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Jung, T., Catalgol, B., and Grune, T. (2009). The proteasomal system. Mol Aspects Med </w:t>
      </w:r>
      <w:r w:rsidRPr="00466BDA">
        <w:rPr>
          <w:rFonts w:ascii="Century Gothic" w:hAnsi="Century Gothic"/>
          <w:i/>
          <w:iCs/>
          <w:noProof/>
          <w:sz w:val="20"/>
          <w:szCs w:val="20"/>
        </w:rPr>
        <w:t>30</w:t>
      </w:r>
      <w:r w:rsidRPr="00466BDA">
        <w:rPr>
          <w:rFonts w:ascii="Century Gothic" w:hAnsi="Century Gothic"/>
          <w:noProof/>
          <w:sz w:val="20"/>
          <w:szCs w:val="20"/>
        </w:rPr>
        <w:t>, 191–29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ang, Y., Stein, C.S., Heth, J.A., Sinn, P.L., Penisten, A.K., Staber, P.D., Ratliff, K.L., Shen, H., Barker, C.K., Martins, I., et al. (2002). In vivo gene transfer using a nonprimate lentiviral vector pseudotyped with Ross River Virus glycoproteins. Journal of Virology </w:t>
      </w:r>
      <w:r w:rsidRPr="00466BDA">
        <w:rPr>
          <w:rFonts w:ascii="Century Gothic" w:hAnsi="Century Gothic"/>
          <w:i/>
          <w:iCs/>
          <w:noProof/>
          <w:sz w:val="20"/>
          <w:szCs w:val="20"/>
        </w:rPr>
        <w:t>76</w:t>
      </w:r>
      <w:r w:rsidRPr="00466BDA">
        <w:rPr>
          <w:rFonts w:ascii="Century Gothic" w:hAnsi="Century Gothic"/>
          <w:noProof/>
          <w:sz w:val="20"/>
          <w:szCs w:val="20"/>
        </w:rPr>
        <w:t>, 9378–938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ao, S.-Y. (2009). Rescue of alpha-synuclein cytotoxicity by insulin-like growth factors. Biochemical and Biophysical Research Communications </w:t>
      </w:r>
      <w:r w:rsidRPr="00466BDA">
        <w:rPr>
          <w:rFonts w:ascii="Century Gothic" w:hAnsi="Century Gothic"/>
          <w:i/>
          <w:iCs/>
          <w:noProof/>
          <w:sz w:val="20"/>
          <w:szCs w:val="20"/>
        </w:rPr>
        <w:t>385</w:t>
      </w:r>
      <w:r w:rsidRPr="00466BDA">
        <w:rPr>
          <w:rFonts w:ascii="Century Gothic" w:hAnsi="Century Gothic"/>
          <w:noProof/>
          <w:sz w:val="20"/>
          <w:szCs w:val="20"/>
        </w:rPr>
        <w:t>, 434–43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aplitt, M.G., Feigin, A., Tang, C., Fitzsimons, H.L., Mattis, P., Lawlor, P.A., Bland, R.J., Young, D., Strybing, K., Eidelberg, D., et al. (2007). Safety and tolerability of gene therapy with an adeno-associated virus (AAV) borne GAD gene for Parkinson’s disease: an open label, phase I trial. Lancet </w:t>
      </w:r>
      <w:r w:rsidRPr="00466BDA">
        <w:rPr>
          <w:rFonts w:ascii="Century Gothic" w:hAnsi="Century Gothic"/>
          <w:i/>
          <w:iCs/>
          <w:noProof/>
          <w:sz w:val="20"/>
          <w:szCs w:val="20"/>
        </w:rPr>
        <w:t>369</w:t>
      </w:r>
      <w:r w:rsidRPr="00466BDA">
        <w:rPr>
          <w:rFonts w:ascii="Century Gothic" w:hAnsi="Century Gothic"/>
          <w:noProof/>
          <w:sz w:val="20"/>
          <w:szCs w:val="20"/>
        </w:rPr>
        <w:t>, 2097–210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aspar, B.K., Lladó, J., Sherkat, N., Rothstein, J.D., and Gage, F.H. (2003). Retrograde viral delivery of IGF-1 prolongs survival in a mouse ALS model. Science (New York, N.Y.) </w:t>
      </w:r>
      <w:r w:rsidRPr="00466BDA">
        <w:rPr>
          <w:rFonts w:ascii="Century Gothic" w:hAnsi="Century Gothic"/>
          <w:i/>
          <w:iCs/>
          <w:noProof/>
          <w:sz w:val="20"/>
          <w:szCs w:val="20"/>
        </w:rPr>
        <w:t>301</w:t>
      </w:r>
      <w:r w:rsidRPr="00466BDA">
        <w:rPr>
          <w:rFonts w:ascii="Century Gothic" w:hAnsi="Century Gothic"/>
          <w:noProof/>
          <w:sz w:val="20"/>
          <w:szCs w:val="20"/>
        </w:rPr>
        <w:t>, 839–84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ato, S., Kobayashi, K., Inoue, K., Kuramochi, M., Okada, T., Yaginuma, H., Morimoto, K., Shimada, T., and Takada, M. (2011). A lentiviral strategy for highly efficient retrograde gene transfer by pseudotyping with fusion envelope glycoprotein. Hum Gene Ther </w:t>
      </w:r>
      <w:r w:rsidRPr="00466BDA">
        <w:rPr>
          <w:rFonts w:ascii="Century Gothic" w:hAnsi="Century Gothic"/>
          <w:i/>
          <w:iCs/>
          <w:noProof/>
          <w:sz w:val="20"/>
          <w:szCs w:val="20"/>
        </w:rPr>
        <w:t>22</w:t>
      </w:r>
      <w:r w:rsidRPr="00466BDA">
        <w:rPr>
          <w:rFonts w:ascii="Century Gothic" w:hAnsi="Century Gothic"/>
          <w:noProof/>
          <w:sz w:val="20"/>
          <w:szCs w:val="20"/>
        </w:rPr>
        <w:t>, 197–20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atoh-Semba, R., Tsuzuki, M., Miyazaki, N., Yoshida, A., Nakajima, H., Nakagawa, C., Kitajima, S., and Matsuda, M. (2007). Distribution and immunohistochemical localization of GDNF protein in selected neural and non-neural tissues of rats during development and changes in unilateral 6-hydroxydopamine lesions. Neuroscience Research </w:t>
      </w:r>
      <w:r w:rsidRPr="00466BDA">
        <w:rPr>
          <w:rFonts w:ascii="Century Gothic" w:hAnsi="Century Gothic"/>
          <w:i/>
          <w:iCs/>
          <w:noProof/>
          <w:sz w:val="20"/>
          <w:szCs w:val="20"/>
        </w:rPr>
        <w:t>59</w:t>
      </w:r>
      <w:r w:rsidRPr="00466BDA">
        <w:rPr>
          <w:rFonts w:ascii="Century Gothic" w:hAnsi="Century Gothic"/>
          <w:noProof/>
          <w:sz w:val="20"/>
          <w:szCs w:val="20"/>
        </w:rPr>
        <w:t>, 277–28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Kelley, A.E., and Berridge, K.C. (2002). The neuroscience of natural rewards: relevance to addictive drugs.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the Official</w:t>
      </w:r>
      <w:r w:rsidRPr="00466BDA">
        <w:rPr>
          <w:rFonts w:ascii="Century Gothic" w:hAnsi="Century Gothic"/>
          <w:noProof/>
          <w:sz w:val="20"/>
          <w:szCs w:val="20"/>
        </w:rPr>
        <w:t xml:space="preserve"> Journal of the Society for Neuroscience </w:t>
      </w:r>
      <w:r w:rsidRPr="00466BDA">
        <w:rPr>
          <w:rFonts w:ascii="Century Gothic" w:hAnsi="Century Gothic"/>
          <w:i/>
          <w:iCs/>
          <w:noProof/>
          <w:sz w:val="20"/>
          <w:szCs w:val="20"/>
        </w:rPr>
        <w:t>22</w:t>
      </w:r>
      <w:r w:rsidRPr="00466BDA">
        <w:rPr>
          <w:rFonts w:ascii="Century Gothic" w:hAnsi="Century Gothic"/>
          <w:noProof/>
          <w:sz w:val="20"/>
          <w:szCs w:val="20"/>
        </w:rPr>
        <w:t>, 3306–331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im, J.-H., Auerbach, J.M., Rodríguez-Gómez, J.A., Velasco, I., Gavin, D., Lumelsky, N., Lee, S.-H., Nguyen, J., Sánchez-Pernaute, R., Bankiewicz, K., et al. (2002). Dopamine </w:t>
      </w:r>
      <w:r w:rsidRPr="00466BDA">
        <w:rPr>
          <w:rFonts w:ascii="Century Gothic" w:hAnsi="Century Gothic"/>
          <w:noProof/>
          <w:sz w:val="20"/>
          <w:szCs w:val="20"/>
        </w:rPr>
        <w:lastRenderedPageBreak/>
        <w:t xml:space="preserve">neurons derived from embryonic stem cells function in an animal model of Parkinson’s disease. Nature </w:t>
      </w:r>
      <w:r w:rsidRPr="00466BDA">
        <w:rPr>
          <w:rFonts w:ascii="Century Gothic" w:hAnsi="Century Gothic"/>
          <w:i/>
          <w:iCs/>
          <w:noProof/>
          <w:sz w:val="20"/>
          <w:szCs w:val="20"/>
        </w:rPr>
        <w:t>418</w:t>
      </w:r>
      <w:r w:rsidRPr="00466BDA">
        <w:rPr>
          <w:rFonts w:ascii="Century Gothic" w:hAnsi="Century Gothic"/>
          <w:noProof/>
          <w:sz w:val="20"/>
          <w:szCs w:val="20"/>
        </w:rPr>
        <w:t>, 50–5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ingsman, S.M., Mitrophanous, K., and Olsen, J.C. (2005). Potential oncogene activity of the woodchuck hepatitis post-transcriptional regulatory element (WPRE). Gene Therapy </w:t>
      </w:r>
      <w:r w:rsidRPr="00466BDA">
        <w:rPr>
          <w:rFonts w:ascii="Century Gothic" w:hAnsi="Century Gothic"/>
          <w:i/>
          <w:iCs/>
          <w:noProof/>
          <w:sz w:val="20"/>
          <w:szCs w:val="20"/>
        </w:rPr>
        <w:t>12</w:t>
      </w:r>
      <w:r w:rsidRPr="00466BDA">
        <w:rPr>
          <w:rFonts w:ascii="Century Gothic" w:hAnsi="Century Gothic"/>
          <w:noProof/>
          <w:sz w:val="20"/>
          <w:szCs w:val="20"/>
        </w:rPr>
        <w:t>, 3–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irik, D., Georgievska, B., Burger, C., Winkler, C., Muzyczka, N., Mandel, R.J., and Bjorklund, A. (2002a). Reversal of motor impairments in parkinsonian rats by continuous intrastriatal delivery of L-dopa using rAAV-mediated gene transfer. Proc Natl Acad Sci U S A </w:t>
      </w:r>
      <w:r w:rsidRPr="00466BDA">
        <w:rPr>
          <w:rFonts w:ascii="Century Gothic" w:hAnsi="Century Gothic"/>
          <w:i/>
          <w:iCs/>
          <w:noProof/>
          <w:sz w:val="20"/>
          <w:szCs w:val="20"/>
        </w:rPr>
        <w:t>99</w:t>
      </w:r>
      <w:r w:rsidRPr="00466BDA">
        <w:rPr>
          <w:rFonts w:ascii="Century Gothic" w:hAnsi="Century Gothic"/>
          <w:noProof/>
          <w:sz w:val="20"/>
          <w:szCs w:val="20"/>
        </w:rPr>
        <w:t>, 4708–471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irik, D., Rosenblad, C., and Bjorklund, A. (1998). Characterization of behavioral and neurodegenerative changes following partial lesions of the nigrostriatal dopamine system induced by intrastriatal 6-hydroxydopamine in the rat. Exp Neurol </w:t>
      </w:r>
      <w:r w:rsidRPr="00466BDA">
        <w:rPr>
          <w:rFonts w:ascii="Century Gothic" w:hAnsi="Century Gothic"/>
          <w:i/>
          <w:iCs/>
          <w:noProof/>
          <w:sz w:val="20"/>
          <w:szCs w:val="20"/>
        </w:rPr>
        <w:t>152</w:t>
      </w:r>
      <w:r w:rsidRPr="00466BDA">
        <w:rPr>
          <w:rFonts w:ascii="Century Gothic" w:hAnsi="Century Gothic"/>
          <w:noProof/>
          <w:sz w:val="20"/>
          <w:szCs w:val="20"/>
        </w:rPr>
        <w:t>, 259–27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irik, D., Rosenblad, C., and Bjorklund, A. (2000). Preservation of a functional nigrostriatal dopamine pathway by GDNF in the intrastriatal 6-OHDA lesion model depends on the site of administration of the trophic factor. Eur J Neurosci </w:t>
      </w:r>
      <w:r w:rsidRPr="00466BDA">
        <w:rPr>
          <w:rFonts w:ascii="Century Gothic" w:hAnsi="Century Gothic"/>
          <w:i/>
          <w:iCs/>
          <w:noProof/>
          <w:sz w:val="20"/>
          <w:szCs w:val="20"/>
        </w:rPr>
        <w:t>12</w:t>
      </w:r>
      <w:r w:rsidRPr="00466BDA">
        <w:rPr>
          <w:rFonts w:ascii="Century Gothic" w:hAnsi="Century Gothic"/>
          <w:noProof/>
          <w:sz w:val="20"/>
          <w:szCs w:val="20"/>
        </w:rPr>
        <w:t>, 3871–388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Kirik, D., Rosenblad, C., Burger, C., Lundberg, C., Johansen, T.E., Muzyczka, N., Mandel, R.J., and Björklund, A. (2002b). Parkinson-like neurodegeneration induced by targeted overexpression of alpha-synuclein in the nigrostriatal system.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22</w:t>
      </w:r>
      <w:r w:rsidRPr="00466BDA">
        <w:rPr>
          <w:rFonts w:ascii="Century Gothic" w:hAnsi="Century Gothic"/>
          <w:noProof/>
          <w:sz w:val="20"/>
          <w:szCs w:val="20"/>
        </w:rPr>
        <w:t>, 2780–279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Knusel, B., Michel, P.P., Schwaber, J.S., and Hefti, F. (1990). Selective and nonselective stimulation of central cholinergic and dopaminergic development in vitro by nerve growth factor, basic fibroblast growth factor, epidermal growth factor, insulin and the insulin-like growth factors I and II.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10</w:t>
      </w:r>
      <w:r w:rsidRPr="00466BDA">
        <w:rPr>
          <w:rFonts w:ascii="Century Gothic" w:hAnsi="Century Gothic"/>
          <w:noProof/>
          <w:sz w:val="20"/>
          <w:szCs w:val="20"/>
        </w:rPr>
        <w:t>, 558–57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ordower, J.H., Chu, Y., Hauser, R.A., Freeman, T.B., and Olanow, C.W. (2008). Lewy body-like pathology in long-term embryonic nigral transplants in Parkinson’s disease. Nature Medicine </w:t>
      </w:r>
      <w:r w:rsidRPr="00466BDA">
        <w:rPr>
          <w:rFonts w:ascii="Century Gothic" w:hAnsi="Century Gothic"/>
          <w:i/>
          <w:iCs/>
          <w:noProof/>
          <w:sz w:val="20"/>
          <w:szCs w:val="20"/>
        </w:rPr>
        <w:t>14</w:t>
      </w:r>
      <w:r w:rsidRPr="00466BDA">
        <w:rPr>
          <w:rFonts w:ascii="Century Gothic" w:hAnsi="Century Gothic"/>
          <w:noProof/>
          <w:sz w:val="20"/>
          <w:szCs w:val="20"/>
        </w:rPr>
        <w:t>, 504–50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ordower, J.H., Emborg, M.E., Bloch, J., Ma, S.Y., Chu, Y., Leventhal, L., McBride, J., Chen, E.Y., Palfi, S., Roitberg, B.Z., et al. (2000). Neurodegeneration prevented by lentiviral vector delivery of GDNF in primate models of Parkinson’s disease. Science </w:t>
      </w:r>
      <w:r w:rsidRPr="00466BDA">
        <w:rPr>
          <w:rFonts w:ascii="Century Gothic" w:hAnsi="Century Gothic"/>
          <w:i/>
          <w:iCs/>
          <w:noProof/>
          <w:sz w:val="20"/>
          <w:szCs w:val="20"/>
        </w:rPr>
        <w:t>290</w:t>
      </w:r>
      <w:r w:rsidRPr="00466BDA">
        <w:rPr>
          <w:rFonts w:ascii="Century Gothic" w:hAnsi="Century Gothic"/>
          <w:noProof/>
          <w:sz w:val="20"/>
          <w:szCs w:val="20"/>
        </w:rPr>
        <w:t>, 767–77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orotkova, T.M., Ponomarenko, A.A., Brown, R.E., and Haas, H.L. (2004). Functional diversity of ventral midbrain dopamine and GABAergic neurons. Molecular Neurobiology </w:t>
      </w:r>
      <w:r w:rsidRPr="00466BDA">
        <w:rPr>
          <w:rFonts w:ascii="Century Gothic" w:hAnsi="Century Gothic"/>
          <w:i/>
          <w:iCs/>
          <w:noProof/>
          <w:sz w:val="20"/>
          <w:szCs w:val="20"/>
        </w:rPr>
        <w:t>29</w:t>
      </w:r>
      <w:r w:rsidRPr="00466BDA">
        <w:rPr>
          <w:rFonts w:ascii="Century Gothic" w:hAnsi="Century Gothic"/>
          <w:noProof/>
          <w:sz w:val="20"/>
          <w:szCs w:val="20"/>
        </w:rPr>
        <w:t>, 243–25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owall, N.W., Hantraye, P., Brouillet, E., Beal, M.F., McKee, A.C., and Ferrante, R.J. (2000). MPTP induces alpha-synuclein aggregation in the substantia nigra of baboons. Neuroreport </w:t>
      </w:r>
      <w:r w:rsidRPr="00466BDA">
        <w:rPr>
          <w:rFonts w:ascii="Century Gothic" w:hAnsi="Century Gothic"/>
          <w:i/>
          <w:iCs/>
          <w:noProof/>
          <w:sz w:val="20"/>
          <w:szCs w:val="20"/>
        </w:rPr>
        <w:t>11</w:t>
      </w:r>
      <w:r w:rsidRPr="00466BDA">
        <w:rPr>
          <w:rFonts w:ascii="Century Gothic" w:hAnsi="Century Gothic"/>
          <w:noProof/>
          <w:sz w:val="20"/>
          <w:szCs w:val="20"/>
        </w:rPr>
        <w:t>, 211–21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Kügler, S., Lingor, P., Schöll, U., Zolotukhin, S., and Bähr, M. (2003). Differential transgene expression in brain cells in vivo and in vitro from AAV-2 vectors with small transcriptional control units. Virology </w:t>
      </w:r>
      <w:r w:rsidRPr="00466BDA">
        <w:rPr>
          <w:rFonts w:ascii="Century Gothic" w:hAnsi="Century Gothic"/>
          <w:i/>
          <w:iCs/>
          <w:noProof/>
          <w:sz w:val="20"/>
          <w:szCs w:val="20"/>
        </w:rPr>
        <w:t>311</w:t>
      </w:r>
      <w:r w:rsidRPr="00466BDA">
        <w:rPr>
          <w:rFonts w:ascii="Century Gothic" w:hAnsi="Century Gothic"/>
          <w:noProof/>
          <w:sz w:val="20"/>
          <w:szCs w:val="20"/>
        </w:rPr>
        <w:t>, 89–9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aitinen, L. V, Bergenheim, A.T., and Hariz, M.I. (1992). Leksell’s posteroventral pallidotomy in the treatment of Parkinson's disease. Journal of Neurosurgery </w:t>
      </w:r>
      <w:r w:rsidRPr="00466BDA">
        <w:rPr>
          <w:rFonts w:ascii="Century Gothic" w:hAnsi="Century Gothic"/>
          <w:i/>
          <w:iCs/>
          <w:noProof/>
          <w:sz w:val="20"/>
          <w:szCs w:val="20"/>
        </w:rPr>
        <w:t>76</w:t>
      </w:r>
      <w:r w:rsidRPr="00466BDA">
        <w:rPr>
          <w:rFonts w:ascii="Century Gothic" w:hAnsi="Century Gothic"/>
          <w:noProof/>
          <w:sz w:val="20"/>
          <w:szCs w:val="20"/>
        </w:rPr>
        <w:t>, 53–6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Landi, F., Capoluongo, E., Russo, A., Onder, G., Cesari, M., Lulli, P., Minucci, A., Pahor, M., Zuppi, C., and Bernabei, R. (2007). Free insulin-like growth factor-I and cognitive function in older persons living in community. Growth Hormone &amp; IGF Research</w:t>
      </w:r>
      <w:r w:rsidRPr="00466BDA">
        <w:rPr>
          <w:rFonts w:ascii="Arial" w:hAnsi="Arial" w:cs="Arial"/>
          <w:noProof/>
          <w:sz w:val="20"/>
          <w:szCs w:val="20"/>
        </w:rPr>
        <w:t> </w:t>
      </w:r>
      <w:r w:rsidRPr="00466BDA">
        <w:rPr>
          <w:rFonts w:ascii="Century Gothic" w:hAnsi="Century Gothic" w:cs="Century Gothic"/>
          <w:noProof/>
          <w:sz w:val="20"/>
          <w:szCs w:val="20"/>
        </w:rPr>
        <w:t xml:space="preserve">: </w:t>
      </w:r>
      <w:r w:rsidRPr="00466BDA">
        <w:rPr>
          <w:rFonts w:ascii="Century Gothic" w:hAnsi="Century Gothic" w:cs="Century Gothic"/>
          <w:noProof/>
          <w:sz w:val="20"/>
          <w:szCs w:val="20"/>
        </w:rPr>
        <w:lastRenderedPageBreak/>
        <w:t>Official Journal of the Growth Hormone Research</w:t>
      </w:r>
      <w:r w:rsidRPr="00466BDA">
        <w:rPr>
          <w:rFonts w:ascii="Century Gothic" w:hAnsi="Century Gothic"/>
          <w:noProof/>
          <w:sz w:val="20"/>
          <w:szCs w:val="20"/>
        </w:rPr>
        <w:t xml:space="preserve"> Society and the International IGF Research Society </w:t>
      </w:r>
      <w:r w:rsidRPr="00466BDA">
        <w:rPr>
          <w:rFonts w:ascii="Century Gothic" w:hAnsi="Century Gothic"/>
          <w:i/>
          <w:iCs/>
          <w:noProof/>
          <w:sz w:val="20"/>
          <w:szCs w:val="20"/>
        </w:rPr>
        <w:t>17</w:t>
      </w:r>
      <w:r w:rsidRPr="00466BDA">
        <w:rPr>
          <w:rFonts w:ascii="Century Gothic" w:hAnsi="Century Gothic"/>
          <w:noProof/>
          <w:sz w:val="20"/>
          <w:szCs w:val="20"/>
        </w:rPr>
        <w:t>, 58–6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ang, A.E., Gill, S., Patel, N.K., Lozano, A., Nutt, J.G., Penn, R., Brooks, D.J., Hotton, G., Moro, E., Heywood, P., et al. (2006). Randomized controlled trial of intraputamenal glial cell line-derived neurotrophic factor infusion in Parkinson disease. Ann Neurol </w:t>
      </w:r>
      <w:r w:rsidRPr="00466BDA">
        <w:rPr>
          <w:rFonts w:ascii="Century Gothic" w:hAnsi="Century Gothic"/>
          <w:i/>
          <w:iCs/>
          <w:noProof/>
          <w:sz w:val="20"/>
          <w:szCs w:val="20"/>
        </w:rPr>
        <w:t>59</w:t>
      </w:r>
      <w:r w:rsidRPr="00466BDA">
        <w:rPr>
          <w:rFonts w:ascii="Century Gothic" w:hAnsi="Century Gothic"/>
          <w:noProof/>
          <w:sz w:val="20"/>
          <w:szCs w:val="20"/>
        </w:rPr>
        <w:t>, 459–46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angston, J.W., Irwin, I., Langston, E.B., and Forno, L.S. (1984). 1-Methyl-4-phenylpyridinium ion (MPP+): Identification of a metabolite of MPTP, a toxin selective to the substantia nigra. Neuroscience Letters </w:t>
      </w:r>
      <w:r w:rsidRPr="00466BDA">
        <w:rPr>
          <w:rFonts w:ascii="Century Gothic" w:hAnsi="Century Gothic"/>
          <w:i/>
          <w:iCs/>
          <w:noProof/>
          <w:sz w:val="20"/>
          <w:szCs w:val="20"/>
        </w:rPr>
        <w:t>48</w:t>
      </w:r>
      <w:r w:rsidRPr="00466BDA">
        <w:rPr>
          <w:rFonts w:ascii="Century Gothic" w:hAnsi="Century Gothic"/>
          <w:noProof/>
          <w:sz w:val="20"/>
          <w:szCs w:val="20"/>
        </w:rPr>
        <w:t>, 87–9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e Lau, L.M.L., and Breteler, M.M.B. (2006). Epidemiology of Parkinson’s disease. Lancet Neurology </w:t>
      </w:r>
      <w:r w:rsidRPr="00466BDA">
        <w:rPr>
          <w:rFonts w:ascii="Century Gothic" w:hAnsi="Century Gothic"/>
          <w:i/>
          <w:iCs/>
          <w:noProof/>
          <w:sz w:val="20"/>
          <w:szCs w:val="20"/>
        </w:rPr>
        <w:t>5</w:t>
      </w:r>
      <w:r w:rsidRPr="00466BDA">
        <w:rPr>
          <w:rFonts w:ascii="Century Gothic" w:hAnsi="Century Gothic"/>
          <w:noProof/>
          <w:sz w:val="20"/>
          <w:szCs w:val="20"/>
        </w:rPr>
        <w:t>, 525–53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eavitt, a D., Robles, G., Alesandro, N., and Varmus, H.E. (1996). Human immunodeficiency virus type 1 integrase mutants retain in vitro integrase activity yet fail to integrate viral DNA efficiently during infection. Journal of Virology </w:t>
      </w:r>
      <w:r w:rsidRPr="00466BDA">
        <w:rPr>
          <w:rFonts w:ascii="Century Gothic" w:hAnsi="Century Gothic"/>
          <w:i/>
          <w:iCs/>
          <w:noProof/>
          <w:sz w:val="20"/>
          <w:szCs w:val="20"/>
        </w:rPr>
        <w:t>70</w:t>
      </w:r>
      <w:r w:rsidRPr="00466BDA">
        <w:rPr>
          <w:rFonts w:ascii="Century Gothic" w:hAnsi="Century Gothic"/>
          <w:noProof/>
          <w:sz w:val="20"/>
          <w:szCs w:val="20"/>
        </w:rPr>
        <w:t>, 721–72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De Lella Ezcurra, A.L., Chertoff, M., Ferrari, C., Graciarena, M., and Pitossi, F. (2010). Chronic expression of low levels of tumor necrosis factor-alpha in the substantia nigra elicits progressive neurodegeneration, delayed motor symptoms and microglia/macrophage activation. Neurobiology of Disease </w:t>
      </w:r>
      <w:r w:rsidRPr="00466BDA">
        <w:rPr>
          <w:rFonts w:ascii="Century Gothic" w:hAnsi="Century Gothic"/>
          <w:i/>
          <w:iCs/>
          <w:noProof/>
          <w:sz w:val="20"/>
          <w:szCs w:val="20"/>
        </w:rPr>
        <w:t>37</w:t>
      </w:r>
      <w:r w:rsidRPr="00466BDA">
        <w:rPr>
          <w:rFonts w:ascii="Century Gothic" w:hAnsi="Century Gothic"/>
          <w:noProof/>
          <w:sz w:val="20"/>
          <w:szCs w:val="20"/>
        </w:rPr>
        <w:t>, 630–64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eWitt, P.A., Rezai, A.R., Leehey, M.A., Ojemann, S.G., Flaherty, A.W., Eskandar, E.N., Kostyk, S.K., Thomas, K., Sarkar, A., Siddiqui, M.S., et al. (2011). AAV2-GAD gene therapy for advanced Parkinson’s disease: a double-blind, sham-surgery controlled, randomised trial. Lancet Neurol </w:t>
      </w:r>
      <w:r w:rsidRPr="00466BDA">
        <w:rPr>
          <w:rFonts w:ascii="Century Gothic" w:hAnsi="Century Gothic"/>
          <w:i/>
          <w:iCs/>
          <w:noProof/>
          <w:sz w:val="20"/>
          <w:szCs w:val="20"/>
        </w:rPr>
        <w:t>10</w:t>
      </w:r>
      <w:r w:rsidRPr="00466BDA">
        <w:rPr>
          <w:rFonts w:ascii="Century Gothic" w:hAnsi="Century Gothic"/>
          <w:noProof/>
          <w:sz w:val="20"/>
          <w:szCs w:val="20"/>
        </w:rPr>
        <w:t>, 309–31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i, J.-Y., Englund, E., Holton, J.L., Soulet, D., Hagell, P., Lees, A.J., Lashley, T., Quinn, N.P., Rehncrona, S., Björklund, A., et al. (2008). Lewy bodies in grafted neurons in subjects with Parkinson’s disease suggest host-to-graft disease propagation. Nature Medicine </w:t>
      </w:r>
      <w:r w:rsidRPr="00466BDA">
        <w:rPr>
          <w:rFonts w:ascii="Century Gothic" w:hAnsi="Century Gothic"/>
          <w:i/>
          <w:iCs/>
          <w:noProof/>
          <w:sz w:val="20"/>
          <w:szCs w:val="20"/>
        </w:rPr>
        <w:t>14</w:t>
      </w:r>
      <w:r w:rsidRPr="00466BDA">
        <w:rPr>
          <w:rFonts w:ascii="Century Gothic" w:hAnsi="Century Gothic"/>
          <w:noProof/>
          <w:sz w:val="20"/>
          <w:szCs w:val="20"/>
        </w:rPr>
        <w:t>, 501–50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i, M., Husic, N., Lin, Y., Christensen, H., Malik, I., McIver, S., Daniels, C.M.L., Harris, D.A., Kotzbauer, P.T., Goldberg, M.P., et al. (2010). Optimal promoter usage for lentiviral vector-mediated transduction of cultured central nervous system cells. Journal of Neuroscience Methods </w:t>
      </w:r>
      <w:r w:rsidRPr="00466BDA">
        <w:rPr>
          <w:rFonts w:ascii="Century Gothic" w:hAnsi="Century Gothic"/>
          <w:i/>
          <w:iCs/>
          <w:noProof/>
          <w:sz w:val="20"/>
          <w:szCs w:val="20"/>
        </w:rPr>
        <w:t>189</w:t>
      </w:r>
      <w:r w:rsidRPr="00466BDA">
        <w:rPr>
          <w:rFonts w:ascii="Century Gothic" w:hAnsi="Century Gothic"/>
          <w:noProof/>
          <w:sz w:val="20"/>
          <w:szCs w:val="20"/>
        </w:rPr>
        <w:t>, 56–6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i, X., Redus, L., Chen, C., Martinez, P. a, Strong, R., Li, S., and O’Connor, J.C. (2013). Cognitive dysfunction precedes the onset of motor symptoms in the MitoPark mouse model of Parkinson’s disease. PloS One </w:t>
      </w:r>
      <w:r w:rsidRPr="00466BDA">
        <w:rPr>
          <w:rFonts w:ascii="Century Gothic" w:hAnsi="Century Gothic"/>
          <w:i/>
          <w:iCs/>
          <w:noProof/>
          <w:sz w:val="20"/>
          <w:szCs w:val="20"/>
        </w:rPr>
        <w:t>8</w:t>
      </w:r>
      <w:r w:rsidRPr="00466BDA">
        <w:rPr>
          <w:rFonts w:ascii="Century Gothic" w:hAnsi="Century Gothic"/>
          <w:noProof/>
          <w:sz w:val="20"/>
          <w:szCs w:val="20"/>
        </w:rPr>
        <w:t>, e7134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Lim, S.T., Airavaara, M., and Harvey, B.K. (2010). Viral vectors for neurotrophic factor delivery: a gene therapy approach for neurodegenerative diseases of the CNS. Pharmacological Research</w:t>
      </w:r>
      <w:r w:rsidRPr="00466BDA">
        <w:rPr>
          <w:rFonts w:ascii="Arial" w:hAnsi="Arial" w:cs="Arial"/>
          <w:noProof/>
          <w:sz w:val="20"/>
          <w:szCs w:val="20"/>
        </w:rPr>
        <w:t> </w:t>
      </w:r>
      <w:r w:rsidRPr="00466BDA">
        <w:rPr>
          <w:rFonts w:ascii="Century Gothic" w:hAnsi="Century Gothic" w:cs="Century Gothic"/>
          <w:noProof/>
          <w:sz w:val="20"/>
          <w:szCs w:val="20"/>
        </w:rPr>
        <w:t>: the Official Journal</w:t>
      </w:r>
      <w:r w:rsidRPr="00466BDA">
        <w:rPr>
          <w:rFonts w:ascii="Century Gothic" w:hAnsi="Century Gothic"/>
          <w:noProof/>
          <w:sz w:val="20"/>
          <w:szCs w:val="20"/>
        </w:rPr>
        <w:t xml:space="preserve"> of the Italian Pharmacological Society </w:t>
      </w:r>
      <w:r w:rsidRPr="00466BDA">
        <w:rPr>
          <w:rFonts w:ascii="Century Gothic" w:hAnsi="Century Gothic"/>
          <w:i/>
          <w:iCs/>
          <w:noProof/>
          <w:sz w:val="20"/>
          <w:szCs w:val="20"/>
        </w:rPr>
        <w:t>61</w:t>
      </w:r>
      <w:r w:rsidRPr="00466BDA">
        <w:rPr>
          <w:rFonts w:ascii="Century Gothic" w:hAnsi="Century Gothic"/>
          <w:noProof/>
          <w:sz w:val="20"/>
          <w:szCs w:val="20"/>
        </w:rPr>
        <w:t>, 14–2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imousin, P., Pollak, P., Benazzouz, A., Hoffmann, D., Le Bas, J.F., Broussolle, E., Perret, J.E., and Benabid, A.L. (1995). Effect of parkinsonian signs and symptoms of bilateral subthalamic nucleus stimulation. Lancet </w:t>
      </w:r>
      <w:r w:rsidRPr="00466BDA">
        <w:rPr>
          <w:rFonts w:ascii="Century Gothic" w:hAnsi="Century Gothic"/>
          <w:i/>
          <w:iCs/>
          <w:noProof/>
          <w:sz w:val="20"/>
          <w:szCs w:val="20"/>
        </w:rPr>
        <w:t>345</w:t>
      </w:r>
      <w:r w:rsidRPr="00466BDA">
        <w:rPr>
          <w:rFonts w:ascii="Century Gothic" w:hAnsi="Century Gothic"/>
          <w:noProof/>
          <w:sz w:val="20"/>
          <w:szCs w:val="20"/>
        </w:rPr>
        <w:t>, 91–9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in, L.F., Doherty, D.H., Lile, J.D., Bektesh, S., and Collins, F. (1993). GDNF: a glial cell line-derived neurotrophic factor for midbrain dopaminergic neurons. Science (New York, N.Y.) </w:t>
      </w:r>
      <w:r w:rsidRPr="00466BDA">
        <w:rPr>
          <w:rFonts w:ascii="Century Gothic" w:hAnsi="Century Gothic"/>
          <w:i/>
          <w:iCs/>
          <w:noProof/>
          <w:sz w:val="20"/>
          <w:szCs w:val="20"/>
        </w:rPr>
        <w:t>260</w:t>
      </w:r>
      <w:r w:rsidRPr="00466BDA">
        <w:rPr>
          <w:rFonts w:ascii="Century Gothic" w:hAnsi="Century Gothic"/>
          <w:noProof/>
          <w:sz w:val="20"/>
          <w:szCs w:val="20"/>
        </w:rPr>
        <w:t>, 1130–113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in, L.-F.H., Zhang, T.J., Collins, F., and Armes, L.G. (1994). Purification and Initial Characterization of Rat B49 Glial Cell Line-Derived Neurotrophic Factor. Journal of Neurochemistry </w:t>
      </w:r>
      <w:r w:rsidRPr="00466BDA">
        <w:rPr>
          <w:rFonts w:ascii="Century Gothic" w:hAnsi="Century Gothic"/>
          <w:i/>
          <w:iCs/>
          <w:noProof/>
          <w:sz w:val="20"/>
          <w:szCs w:val="20"/>
        </w:rPr>
        <w:t>63</w:t>
      </w:r>
      <w:r w:rsidRPr="00466BDA">
        <w:rPr>
          <w:rFonts w:ascii="Century Gothic" w:hAnsi="Century Gothic"/>
          <w:noProof/>
          <w:sz w:val="20"/>
          <w:szCs w:val="20"/>
        </w:rPr>
        <w:t>, 758–76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Lindgren, H.S., and Dunnett, S.B. (2012). Cognitive dysfunction and depression in Parkinson’s disease: what can be learned from rodent models? The European Journal of Neuroscience </w:t>
      </w:r>
      <w:r w:rsidRPr="00466BDA">
        <w:rPr>
          <w:rFonts w:ascii="Century Gothic" w:hAnsi="Century Gothic"/>
          <w:i/>
          <w:iCs/>
          <w:noProof/>
          <w:sz w:val="20"/>
          <w:szCs w:val="20"/>
        </w:rPr>
        <w:t>35</w:t>
      </w:r>
      <w:r w:rsidRPr="00466BDA">
        <w:rPr>
          <w:rFonts w:ascii="Century Gothic" w:hAnsi="Century Gothic"/>
          <w:noProof/>
          <w:sz w:val="20"/>
          <w:szCs w:val="20"/>
        </w:rPr>
        <w:t>, 1894–190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indholm, P., Voutilainen, M.H., Lauren, J., Peranen, J., Leppanen, V.M., Andressoo, J.O., Lindahl, M., Janhunen, S., Kalkkinen, N., Timmusk, T., et al. (2007). Novel neurotrophic factor CDNF protects and rescues midbrain dopamine neurons in vivo. Nature </w:t>
      </w:r>
      <w:r w:rsidRPr="00466BDA">
        <w:rPr>
          <w:rFonts w:ascii="Century Gothic" w:hAnsi="Century Gothic"/>
          <w:i/>
          <w:iCs/>
          <w:noProof/>
          <w:sz w:val="20"/>
          <w:szCs w:val="20"/>
        </w:rPr>
        <w:t>448</w:t>
      </w:r>
      <w:r w:rsidRPr="00466BDA">
        <w:rPr>
          <w:rFonts w:ascii="Century Gothic" w:hAnsi="Century Gothic"/>
          <w:noProof/>
          <w:sz w:val="20"/>
          <w:szCs w:val="20"/>
        </w:rPr>
        <w:t>, 73–7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öser, P., Jennings, G.S., Strauss, M., and Sandig, V. (1998). Reactivation of the previously silenced cytomegalovirus major immediate-early promoter in the mouse liver: involvement of NFkappaB. Journal of Virology </w:t>
      </w:r>
      <w:r w:rsidRPr="00466BDA">
        <w:rPr>
          <w:rFonts w:ascii="Century Gothic" w:hAnsi="Century Gothic"/>
          <w:i/>
          <w:iCs/>
          <w:noProof/>
          <w:sz w:val="20"/>
          <w:szCs w:val="20"/>
        </w:rPr>
        <w:t>72</w:t>
      </w:r>
      <w:r w:rsidRPr="00466BDA">
        <w:rPr>
          <w:rFonts w:ascii="Century Gothic" w:hAnsi="Century Gothic"/>
          <w:noProof/>
          <w:sz w:val="20"/>
          <w:szCs w:val="20"/>
        </w:rPr>
        <w:t>, 180–19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öw, K., Blesch, a, Herrmann, J., and Tuszynski, M.H. (2010). A dual promoter lentiviral vector for the in vivo evaluation of gene therapeutic approaches to axon regeneration after spinal cord injury. Gene Therapy </w:t>
      </w:r>
      <w:r w:rsidRPr="00466BDA">
        <w:rPr>
          <w:rFonts w:ascii="Century Gothic" w:hAnsi="Century Gothic"/>
          <w:i/>
          <w:iCs/>
          <w:noProof/>
          <w:sz w:val="20"/>
          <w:szCs w:val="20"/>
        </w:rPr>
        <w:t>17</w:t>
      </w:r>
      <w:r w:rsidRPr="00466BDA">
        <w:rPr>
          <w:rFonts w:ascii="Century Gothic" w:hAnsi="Century Gothic"/>
          <w:noProof/>
          <w:sz w:val="20"/>
          <w:szCs w:val="20"/>
        </w:rPr>
        <w:t>, 577–59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ui, N.-P., Chen, L.-W., Yung, W.-H., Chan, Y.-S., and Yung, K.K.-L. (2012). Endogenous repair by the activation of cell survival signalling cascades during the early stages of rat Parkinsonism. PloS One </w:t>
      </w:r>
      <w:r w:rsidRPr="00466BDA">
        <w:rPr>
          <w:rFonts w:ascii="Century Gothic" w:hAnsi="Century Gothic"/>
          <w:i/>
          <w:iCs/>
          <w:noProof/>
          <w:sz w:val="20"/>
          <w:szCs w:val="20"/>
        </w:rPr>
        <w:t>7</w:t>
      </w:r>
      <w:r w:rsidRPr="00466BDA">
        <w:rPr>
          <w:rFonts w:ascii="Century Gothic" w:hAnsi="Century Gothic"/>
          <w:noProof/>
          <w:sz w:val="20"/>
          <w:szCs w:val="20"/>
        </w:rPr>
        <w:t>, e5129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undblad, M., Decressac, M., Mattsson, B., and Björklund, A. (2012). Impaired neurotransmission caused by overexpression of α-synuclein in nigral dopamine neurons. Proceedings of the National Academy of Sciences of the United States of America </w:t>
      </w:r>
      <w:r w:rsidRPr="00466BDA">
        <w:rPr>
          <w:rFonts w:ascii="Century Gothic" w:hAnsi="Century Gothic"/>
          <w:i/>
          <w:iCs/>
          <w:noProof/>
          <w:sz w:val="20"/>
          <w:szCs w:val="20"/>
        </w:rPr>
        <w:t>109</w:t>
      </w:r>
      <w:r w:rsidRPr="00466BDA">
        <w:rPr>
          <w:rFonts w:ascii="Century Gothic" w:hAnsi="Century Gothic"/>
          <w:noProof/>
          <w:sz w:val="20"/>
          <w:szCs w:val="20"/>
        </w:rPr>
        <w:t>, 3213–321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Lyng, G.D., Snyder-Keller, A., and Seegal, R.F. (2007). Dopaminergic development of prenatal ventral mesencephalon and striatum in organotypic co-cultures. Brain Res </w:t>
      </w:r>
      <w:r w:rsidRPr="00466BDA">
        <w:rPr>
          <w:rFonts w:ascii="Century Gothic" w:hAnsi="Century Gothic"/>
          <w:i/>
          <w:iCs/>
          <w:noProof/>
          <w:sz w:val="20"/>
          <w:szCs w:val="20"/>
        </w:rPr>
        <w:t>1133</w:t>
      </w:r>
      <w:r w:rsidRPr="00466BDA">
        <w:rPr>
          <w:rFonts w:ascii="Century Gothic" w:hAnsi="Century Gothic"/>
          <w:noProof/>
          <w:sz w:val="20"/>
          <w:szCs w:val="20"/>
        </w:rPr>
        <w:t>, 1–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Mairet-Coello, G., Tury, A., and DiCicco-Bloom, E. (2009). Insulin-like growth factor-1 promotes G(1)/S cell cycle progression through bidirectional regulation of cyclins and cyclin-dependent kinase inhibitors via the phosphatidylinositol 3-kinase/Akt pathway in developing rat cerebral cortex.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29</w:t>
      </w:r>
      <w:r w:rsidRPr="00466BDA">
        <w:rPr>
          <w:rFonts w:ascii="Century Gothic" w:hAnsi="Century Gothic"/>
          <w:noProof/>
          <w:sz w:val="20"/>
          <w:szCs w:val="20"/>
        </w:rPr>
        <w:t>, 775–78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Mallet, N., Ballion, B., Le Moine, C., and Gonon, F. (2006). Cortical inputs and GABA interneurons imbalance projection neurons in the striatum of parkinsonian rats.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26</w:t>
      </w:r>
      <w:r w:rsidRPr="00466BDA">
        <w:rPr>
          <w:rFonts w:ascii="Century Gothic" w:hAnsi="Century Gothic"/>
          <w:noProof/>
          <w:sz w:val="20"/>
          <w:szCs w:val="20"/>
        </w:rPr>
        <w:t>, 3875–388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Mandel, R.J., Rendahl, K.G., Spratt, S.K., Snyder, R.O., Cohen, L.K., and Leff, S.E. (1998). Characterization of intrastriatal recombinant adeno-associated virus-mediated gene transfer of human tyrosine hydroxylase and human GTP-cyclohydrolase I in a rat model of Parkinson’s disease.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18</w:t>
      </w:r>
      <w:r w:rsidRPr="00466BDA">
        <w:rPr>
          <w:rFonts w:ascii="Century Gothic" w:hAnsi="Century Gothic"/>
          <w:noProof/>
          <w:sz w:val="20"/>
          <w:szCs w:val="20"/>
        </w:rPr>
        <w:t>, 4271–428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anfredsson, F.P., and Mandel, R.J. (2011). The development of flexible lentiviral vectors for gene transfer in the CNS. Exp Neurol </w:t>
      </w:r>
      <w:r w:rsidRPr="00466BDA">
        <w:rPr>
          <w:rFonts w:ascii="Century Gothic" w:hAnsi="Century Gothic"/>
          <w:i/>
          <w:iCs/>
          <w:noProof/>
          <w:sz w:val="20"/>
          <w:szCs w:val="20"/>
        </w:rPr>
        <w:t>229</w:t>
      </w:r>
      <w:r w:rsidRPr="00466BDA">
        <w:rPr>
          <w:rFonts w:ascii="Century Gothic" w:hAnsi="Century Gothic"/>
          <w:noProof/>
          <w:sz w:val="20"/>
          <w:szCs w:val="20"/>
        </w:rPr>
        <w:t>, 201–20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Manfredsson, F.P., Tumer, N., Erdos, B., Landa, T., Broxson, C.S., Sullivan, L.F., Rising, A.C., Foust, K.D., Zhang, Y., Muzyczka, N., et al. (2009). Nigrostriatal rAAV-mediated GDNF overexpression induces robust weight loss in a rat model of age-related obesity. Molecular Therapy</w:t>
      </w:r>
      <w:r w:rsidRPr="00466BDA">
        <w:rPr>
          <w:rFonts w:ascii="Arial" w:hAnsi="Arial" w:cs="Arial"/>
          <w:noProof/>
          <w:sz w:val="20"/>
          <w:szCs w:val="20"/>
        </w:rPr>
        <w:t> </w:t>
      </w:r>
      <w:r w:rsidRPr="00466BDA">
        <w:rPr>
          <w:rFonts w:ascii="Century Gothic" w:hAnsi="Century Gothic" w:cs="Century Gothic"/>
          <w:noProof/>
          <w:sz w:val="20"/>
          <w:szCs w:val="20"/>
        </w:rPr>
        <w:t xml:space="preserve">: the Journal of the American Society of Gene Therapy </w:t>
      </w:r>
      <w:r w:rsidRPr="00466BDA">
        <w:rPr>
          <w:rFonts w:ascii="Century Gothic" w:hAnsi="Century Gothic"/>
          <w:i/>
          <w:iCs/>
          <w:noProof/>
          <w:sz w:val="20"/>
          <w:szCs w:val="20"/>
        </w:rPr>
        <w:t>17</w:t>
      </w:r>
      <w:r w:rsidRPr="00466BDA">
        <w:rPr>
          <w:rFonts w:ascii="Century Gothic" w:hAnsi="Century Gothic"/>
          <w:noProof/>
          <w:sz w:val="20"/>
          <w:szCs w:val="20"/>
        </w:rPr>
        <w:t>, 980–99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ariño, G., Ugalde, A.P., Fernández, A.F., Osorio, F.G., Fueyo, A., Freije, J.M.P., and López-Otín, C. (2010). Insulin-like growth factor 1 treatment extends longevity in a mouse model of human premature aging by restoring somatotroph axis function. </w:t>
      </w:r>
      <w:r w:rsidRPr="00466BDA">
        <w:rPr>
          <w:rFonts w:ascii="Century Gothic" w:hAnsi="Century Gothic"/>
          <w:noProof/>
          <w:sz w:val="20"/>
          <w:szCs w:val="20"/>
        </w:rPr>
        <w:lastRenderedPageBreak/>
        <w:t xml:space="preserve">Proceedings of the National Academy of Sciences of the United States of America </w:t>
      </w:r>
      <w:r w:rsidRPr="00466BDA">
        <w:rPr>
          <w:rFonts w:ascii="Century Gothic" w:hAnsi="Century Gothic"/>
          <w:i/>
          <w:iCs/>
          <w:noProof/>
          <w:sz w:val="20"/>
          <w:szCs w:val="20"/>
        </w:rPr>
        <w:t>107</w:t>
      </w:r>
      <w:r w:rsidRPr="00466BDA">
        <w:rPr>
          <w:rFonts w:ascii="Century Gothic" w:hAnsi="Century Gothic"/>
          <w:noProof/>
          <w:sz w:val="20"/>
          <w:szCs w:val="20"/>
        </w:rPr>
        <w:t>, 16268–1627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arks, W.J., Bartus, R.T., Siffert, J., Davis, C.S., Lozano, A., Boulis, N., Vitek, J., Stacy, M., Turner, D., Verhagen, L., et al. (2010). Gene delivery of AAV2-neurturin for Parkinson’s disease: a double-blind, randomised, controlled trial. Lancet Neurology </w:t>
      </w:r>
      <w:r w:rsidRPr="00466BDA">
        <w:rPr>
          <w:rFonts w:ascii="Century Gothic" w:hAnsi="Century Gothic"/>
          <w:i/>
          <w:iCs/>
          <w:noProof/>
          <w:sz w:val="20"/>
          <w:szCs w:val="20"/>
        </w:rPr>
        <w:t>9</w:t>
      </w:r>
      <w:r w:rsidRPr="00466BDA">
        <w:rPr>
          <w:rFonts w:ascii="Century Gothic" w:hAnsi="Century Gothic"/>
          <w:noProof/>
          <w:sz w:val="20"/>
          <w:szCs w:val="20"/>
        </w:rPr>
        <w:t>, 1164–117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arks, W.J., Ostrem, J.L., Verhagen, L., Starr, P.A., Larson, P.S., Bakay, R.A.E., Taylor, R., Cahn-Weiner, D.A., Stoessl, A.J., Olanow, C.W., et al. (2008). Safety and tolerability of intraputaminal delivery of CERE-120 (adeno-associated virus serotype 2-neurturin) to patients with idiopathic Parkinson’s disease: an open-label, phase I trial. Lancet Neurology </w:t>
      </w:r>
      <w:r w:rsidRPr="00466BDA">
        <w:rPr>
          <w:rFonts w:ascii="Century Gothic" w:hAnsi="Century Gothic"/>
          <w:i/>
          <w:iCs/>
          <w:noProof/>
          <w:sz w:val="20"/>
          <w:szCs w:val="20"/>
        </w:rPr>
        <w:t>7</w:t>
      </w:r>
      <w:r w:rsidRPr="00466BDA">
        <w:rPr>
          <w:rFonts w:ascii="Century Gothic" w:hAnsi="Century Gothic"/>
          <w:noProof/>
          <w:sz w:val="20"/>
          <w:szCs w:val="20"/>
        </w:rPr>
        <w:t>, 400–40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arsden, C.D. (1994). Parkinson’s disease. Journal of Neurology, Neurosurgery, and Psychiatry </w:t>
      </w:r>
      <w:r w:rsidRPr="00466BDA">
        <w:rPr>
          <w:rFonts w:ascii="Century Gothic" w:hAnsi="Century Gothic"/>
          <w:i/>
          <w:iCs/>
          <w:noProof/>
          <w:sz w:val="20"/>
          <w:szCs w:val="20"/>
        </w:rPr>
        <w:t>57</w:t>
      </w:r>
      <w:r w:rsidRPr="00466BDA">
        <w:rPr>
          <w:rFonts w:ascii="Century Gothic" w:hAnsi="Century Gothic"/>
          <w:noProof/>
          <w:sz w:val="20"/>
          <w:szCs w:val="20"/>
        </w:rPr>
        <w:t>, 672–68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ashayekhi, F., Mirzajani, E., Naji, M., and Azari, M. (2010). Expression of insulin-like growth factor-1 and insulin-like growth factor binding proteins in the serum and cerebrospinal fluid of patients with Parkinson’s disease. J Clin Neurosci </w:t>
      </w:r>
      <w:r w:rsidRPr="00466BDA">
        <w:rPr>
          <w:rFonts w:ascii="Century Gothic" w:hAnsi="Century Gothic"/>
          <w:i/>
          <w:iCs/>
          <w:noProof/>
          <w:sz w:val="20"/>
          <w:szCs w:val="20"/>
        </w:rPr>
        <w:t>17</w:t>
      </w:r>
      <w:r w:rsidRPr="00466BDA">
        <w:rPr>
          <w:rFonts w:ascii="Century Gothic" w:hAnsi="Century Gothic"/>
          <w:noProof/>
          <w:sz w:val="20"/>
          <w:szCs w:val="20"/>
        </w:rPr>
        <w:t>, 623–62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aya-Vetencourt, J.F., Baroncelli, L., Viegi, A., Tiraboschi, E., Castren, E., Cattaneo, A., and Maffei, L. (2012). IGF-1 restores visual cortex plasticity in adult life by reducing local GABA levels. Neural Plasticity </w:t>
      </w:r>
      <w:r w:rsidRPr="00466BDA">
        <w:rPr>
          <w:rFonts w:ascii="Century Gothic" w:hAnsi="Century Gothic"/>
          <w:i/>
          <w:iCs/>
          <w:noProof/>
          <w:sz w:val="20"/>
          <w:szCs w:val="20"/>
        </w:rPr>
        <w:t>2012</w:t>
      </w:r>
      <w:r w:rsidRPr="00466BDA">
        <w:rPr>
          <w:rFonts w:ascii="Century Gothic" w:hAnsi="Century Gothic"/>
          <w:noProof/>
          <w:sz w:val="20"/>
          <w:szCs w:val="20"/>
        </w:rPr>
        <w:t>, 25042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azarakis, N.D., Azzouz, M., Rohll, J.B., Ellard, F.M., Wilkes, F.J., Olsen, a L., Carter, E.E., Barber, R.D., Baban, D.F., Kingsman, S.M., et al. (2001). Rabies virus glycoprotein pseudotyping of lentiviral vectors enables retrograde axonal transport and access to the nervous system after peripheral delivery. Human Molecular Genetics </w:t>
      </w:r>
      <w:r w:rsidRPr="00466BDA">
        <w:rPr>
          <w:rFonts w:ascii="Century Gothic" w:hAnsi="Century Gothic"/>
          <w:i/>
          <w:iCs/>
          <w:noProof/>
          <w:sz w:val="20"/>
          <w:szCs w:val="20"/>
        </w:rPr>
        <w:t>10</w:t>
      </w:r>
      <w:r w:rsidRPr="00466BDA">
        <w:rPr>
          <w:rFonts w:ascii="Century Gothic" w:hAnsi="Century Gothic"/>
          <w:noProof/>
          <w:sz w:val="20"/>
          <w:szCs w:val="20"/>
        </w:rPr>
        <w:t>, 2109–212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cNaught, K.S., and Jenner, P. (1999). Altered glial function causes neuronal death and increases neuronal susceptibility to 1-methyl-4-phenylpyridinium- and 6-hydroxydopamine-induced toxicity in astrocytic/ventral mesencephalic co-cultures. Journal of Neurochemistry </w:t>
      </w:r>
      <w:r w:rsidRPr="00466BDA">
        <w:rPr>
          <w:rFonts w:ascii="Century Gothic" w:hAnsi="Century Gothic"/>
          <w:i/>
          <w:iCs/>
          <w:noProof/>
          <w:sz w:val="20"/>
          <w:szCs w:val="20"/>
        </w:rPr>
        <w:t>73</w:t>
      </w:r>
      <w:r w:rsidRPr="00466BDA">
        <w:rPr>
          <w:rFonts w:ascii="Century Gothic" w:hAnsi="Century Gothic"/>
          <w:noProof/>
          <w:sz w:val="20"/>
          <w:szCs w:val="20"/>
        </w:rPr>
        <w:t>, 2469–247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cNaught, S.P.K., Belizaire, R., Isacson, O., Jenner, P., and Olanow, C.W. (2003). Altered Proteasomal Function in Sporadic Parkinson’s Disease. Experimental Neurology </w:t>
      </w:r>
      <w:r w:rsidRPr="00466BDA">
        <w:rPr>
          <w:rFonts w:ascii="Century Gothic" w:hAnsi="Century Gothic"/>
          <w:i/>
          <w:iCs/>
          <w:noProof/>
          <w:sz w:val="20"/>
          <w:szCs w:val="20"/>
        </w:rPr>
        <w:t>179</w:t>
      </w:r>
      <w:r w:rsidRPr="00466BDA">
        <w:rPr>
          <w:rFonts w:ascii="Century Gothic" w:hAnsi="Century Gothic"/>
          <w:noProof/>
          <w:sz w:val="20"/>
          <w:szCs w:val="20"/>
        </w:rPr>
        <w:t>, 38–4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eireles, J., and Massano, J. (2012). Cognitive impairment and dementia in Parkinson’s disease: clinical features, diagnosis, and management. Frontiers in Neurology </w:t>
      </w:r>
      <w:r w:rsidRPr="00466BDA">
        <w:rPr>
          <w:rFonts w:ascii="Century Gothic" w:hAnsi="Century Gothic"/>
          <w:i/>
          <w:iCs/>
          <w:noProof/>
          <w:sz w:val="20"/>
          <w:szCs w:val="20"/>
        </w:rPr>
        <w:t>3</w:t>
      </w:r>
      <w:r w:rsidRPr="00466BDA">
        <w:rPr>
          <w:rFonts w:ascii="Century Gothic" w:hAnsi="Century Gothic"/>
          <w:noProof/>
          <w:sz w:val="20"/>
          <w:szCs w:val="20"/>
        </w:rPr>
        <w:t>, 8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eissner, W., Prunier, C., Guilloteau, D., Chalon, S., Gross, C.E., and Bezard, E. (2003). Time-course of nigrostriatal degeneration in a progressive MPTP-lesioned macaque model of Parkinson’s disease. Molecular Neurobiology </w:t>
      </w:r>
      <w:r w:rsidRPr="00466BDA">
        <w:rPr>
          <w:rFonts w:ascii="Century Gothic" w:hAnsi="Century Gothic"/>
          <w:i/>
          <w:iCs/>
          <w:noProof/>
          <w:sz w:val="20"/>
          <w:szCs w:val="20"/>
        </w:rPr>
        <w:t>28</w:t>
      </w:r>
      <w:r w:rsidRPr="00466BDA">
        <w:rPr>
          <w:rFonts w:ascii="Century Gothic" w:hAnsi="Century Gothic"/>
          <w:noProof/>
          <w:sz w:val="20"/>
          <w:szCs w:val="20"/>
        </w:rPr>
        <w:t>, 209–21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ercuri, N.B., and Bernardi, G. (2005). The “magic” of L-dopa: why is it the gold standard Parkinson’s disease therapy? Trends Pharmacol Sci </w:t>
      </w:r>
      <w:r w:rsidRPr="00466BDA">
        <w:rPr>
          <w:rFonts w:ascii="Century Gothic" w:hAnsi="Century Gothic"/>
          <w:i/>
          <w:iCs/>
          <w:noProof/>
          <w:sz w:val="20"/>
          <w:szCs w:val="20"/>
        </w:rPr>
        <w:t>26</w:t>
      </w:r>
      <w:r w:rsidRPr="00466BDA">
        <w:rPr>
          <w:rFonts w:ascii="Century Gothic" w:hAnsi="Century Gothic"/>
          <w:noProof/>
          <w:sz w:val="20"/>
          <w:szCs w:val="20"/>
        </w:rPr>
        <w:t>, 341–34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irza, B., Hadberg, H., Thomsen, P., and Moos, T. (2000). The absence of reactive astrocytosis is indicative of a unique inflammatory process in Parkinson’s disease. Neuroscience </w:t>
      </w:r>
      <w:r w:rsidRPr="00466BDA">
        <w:rPr>
          <w:rFonts w:ascii="Century Gothic" w:hAnsi="Century Gothic"/>
          <w:i/>
          <w:iCs/>
          <w:noProof/>
          <w:sz w:val="20"/>
          <w:szCs w:val="20"/>
        </w:rPr>
        <w:t>95</w:t>
      </w:r>
      <w:r w:rsidRPr="00466BDA">
        <w:rPr>
          <w:rFonts w:ascii="Century Gothic" w:hAnsi="Century Gothic"/>
          <w:noProof/>
          <w:sz w:val="20"/>
          <w:szCs w:val="20"/>
        </w:rPr>
        <w:t>, 425–43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issale, C., Nash, S.R., Robinson, S.W., Jaber, M., and Caron, M.G. (1998). Dopamine receptors: from structure to function. Physiological Reviews </w:t>
      </w:r>
      <w:r w:rsidRPr="00466BDA">
        <w:rPr>
          <w:rFonts w:ascii="Century Gothic" w:hAnsi="Century Gothic"/>
          <w:i/>
          <w:iCs/>
          <w:noProof/>
          <w:sz w:val="20"/>
          <w:szCs w:val="20"/>
        </w:rPr>
        <w:t>78</w:t>
      </w:r>
      <w:r w:rsidRPr="00466BDA">
        <w:rPr>
          <w:rFonts w:ascii="Century Gothic" w:hAnsi="Century Gothic"/>
          <w:noProof/>
          <w:sz w:val="20"/>
          <w:szCs w:val="20"/>
        </w:rPr>
        <w:t>, 189–22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ittermeyer, G., Christine, C.W., Rosenbluth, K.H., Baker, S.L., Starr, P., Larson, P., Kaplan, P.L., Forsayeth, J., Aminoff, M.J., and Bankiewicz, K.S. (2012). Long-term evaluation of a phase 1 study of AADC gene therapy for Parkinson’s disease. Human Gene Therapy </w:t>
      </w:r>
      <w:r w:rsidRPr="00466BDA">
        <w:rPr>
          <w:rFonts w:ascii="Century Gothic" w:hAnsi="Century Gothic"/>
          <w:i/>
          <w:iCs/>
          <w:noProof/>
          <w:sz w:val="20"/>
          <w:szCs w:val="20"/>
        </w:rPr>
        <w:t>23</w:t>
      </w:r>
      <w:r w:rsidRPr="00466BDA">
        <w:rPr>
          <w:rFonts w:ascii="Century Gothic" w:hAnsi="Century Gothic"/>
          <w:noProof/>
          <w:sz w:val="20"/>
          <w:szCs w:val="20"/>
        </w:rPr>
        <w:t>, 377–38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Miyazaki, I., and Asanuma, M. (2008). Dopaminergic neuron-specific oxidative stress caused by dopamine itself. Acta Med Okayama </w:t>
      </w:r>
      <w:r w:rsidRPr="00466BDA">
        <w:rPr>
          <w:rFonts w:ascii="Century Gothic" w:hAnsi="Century Gothic"/>
          <w:i/>
          <w:iCs/>
          <w:noProof/>
          <w:sz w:val="20"/>
          <w:szCs w:val="20"/>
        </w:rPr>
        <w:t>62</w:t>
      </w:r>
      <w:r w:rsidRPr="00466BDA">
        <w:rPr>
          <w:rFonts w:ascii="Century Gothic" w:hAnsi="Century Gothic"/>
          <w:noProof/>
          <w:sz w:val="20"/>
          <w:szCs w:val="20"/>
        </w:rPr>
        <w:t>, 141–15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iyoshi, H., Blömer, U., Takahashi, M., Gage, F.H., and Verma, I.M. (1998). Development of a self-inactivating lentivirus vector. Journal of Virology </w:t>
      </w:r>
      <w:r w:rsidRPr="00466BDA">
        <w:rPr>
          <w:rFonts w:ascii="Century Gothic" w:hAnsi="Century Gothic"/>
          <w:i/>
          <w:iCs/>
          <w:noProof/>
          <w:sz w:val="20"/>
          <w:szCs w:val="20"/>
        </w:rPr>
        <w:t>72</w:t>
      </w:r>
      <w:r w:rsidRPr="00466BDA">
        <w:rPr>
          <w:rFonts w:ascii="Century Gothic" w:hAnsi="Century Gothic"/>
          <w:noProof/>
          <w:sz w:val="20"/>
          <w:szCs w:val="20"/>
        </w:rPr>
        <w:t>, 8150–815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osharov, E. V, Larsen, K.E., Kanter, E., Phillips, K.A., Wilson, K., Schmitz, Y., Krantz, D.E., Kobayashi, K., Edwards, R.H., and Sulzer, D. (2009). Interplay between cytosolic dopamine, calcium, and alpha-synuclein causes selective death of substantia nigra neurons. Neuron </w:t>
      </w:r>
      <w:r w:rsidRPr="00466BDA">
        <w:rPr>
          <w:rFonts w:ascii="Century Gothic" w:hAnsi="Century Gothic"/>
          <w:i/>
          <w:iCs/>
          <w:noProof/>
          <w:sz w:val="20"/>
          <w:szCs w:val="20"/>
        </w:rPr>
        <w:t>62</w:t>
      </w:r>
      <w:r w:rsidRPr="00466BDA">
        <w:rPr>
          <w:rFonts w:ascii="Century Gothic" w:hAnsi="Century Gothic"/>
          <w:noProof/>
          <w:sz w:val="20"/>
          <w:szCs w:val="20"/>
        </w:rPr>
        <w:t>, 218–22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Müller, T., Erdmann, C., Muhlack, S., Bremen, D., Przuntek, H., and Woitalla, D. (2007). Entacapone improves complex movement performance in patients with Parkinson’s disease. Journal of Clinical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Official Journal of the Neurosurgical Society of Australasia </w:t>
      </w:r>
      <w:r w:rsidRPr="00466BDA">
        <w:rPr>
          <w:rFonts w:ascii="Century Gothic" w:hAnsi="Century Gothic"/>
          <w:i/>
          <w:iCs/>
          <w:noProof/>
          <w:sz w:val="20"/>
          <w:szCs w:val="20"/>
        </w:rPr>
        <w:t>14</w:t>
      </w:r>
      <w:r w:rsidRPr="00466BDA">
        <w:rPr>
          <w:rFonts w:ascii="Century Gothic" w:hAnsi="Century Gothic"/>
          <w:noProof/>
          <w:sz w:val="20"/>
          <w:szCs w:val="20"/>
        </w:rPr>
        <w:t>, 424–42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Muramatsu, S.-I., Fujimoto, K.-I., Ikeguchi, K., Shizuma, N., Kawasaki, K., Ono, F., Shen, Y., Wang, L., Mizukami, H., Kume, A., et al. (2002). Behavioral recovery in a primate model of Parkinson’s disease by triple transduction of striatal cells with adeno-associated viral vectors expressing dopamine-synthesizing enzymes. Human Gene Therapy </w:t>
      </w:r>
      <w:r w:rsidRPr="00466BDA">
        <w:rPr>
          <w:rFonts w:ascii="Century Gothic" w:hAnsi="Century Gothic"/>
          <w:i/>
          <w:iCs/>
          <w:noProof/>
          <w:sz w:val="20"/>
          <w:szCs w:val="20"/>
        </w:rPr>
        <w:t>13</w:t>
      </w:r>
      <w:r w:rsidRPr="00466BDA">
        <w:rPr>
          <w:rFonts w:ascii="Century Gothic" w:hAnsi="Century Gothic"/>
          <w:noProof/>
          <w:sz w:val="20"/>
          <w:szCs w:val="20"/>
        </w:rPr>
        <w:t>, 345–35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Nair-Roberts, R.G., Chatelain-Badie, S.D., Benson, E., White-Cooper, H., Bolam, J.P., and Ungless, M.A. (2008). Stereological estimates of dopaminergic, GABAergic and glutamatergic neurons in the ventral tegmental area, substantia nigra and retrorubral field in the rat. Neuroscience </w:t>
      </w:r>
      <w:r w:rsidRPr="00466BDA">
        <w:rPr>
          <w:rFonts w:ascii="Century Gothic" w:hAnsi="Century Gothic"/>
          <w:i/>
          <w:iCs/>
          <w:noProof/>
          <w:sz w:val="20"/>
          <w:szCs w:val="20"/>
        </w:rPr>
        <w:t>152</w:t>
      </w:r>
      <w:r w:rsidRPr="00466BDA">
        <w:rPr>
          <w:rFonts w:ascii="Century Gothic" w:hAnsi="Century Gothic"/>
          <w:noProof/>
          <w:sz w:val="20"/>
          <w:szCs w:val="20"/>
        </w:rPr>
        <w:t>, 1024–103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Nakajima, K., Tohyama, Y., Maeda, S., Kohsaka, S., and Kurihara, T. (2007). Neuronal regulation by which microglia enhance the production of neurotrophic factors for GABAergic, catecholaminergic, and cholinergic neurons. Neurochemistry International </w:t>
      </w:r>
      <w:r w:rsidRPr="00466BDA">
        <w:rPr>
          <w:rFonts w:ascii="Century Gothic" w:hAnsi="Century Gothic"/>
          <w:i/>
          <w:iCs/>
          <w:noProof/>
          <w:sz w:val="20"/>
          <w:szCs w:val="20"/>
        </w:rPr>
        <w:t>50</w:t>
      </w:r>
      <w:r w:rsidRPr="00466BDA">
        <w:rPr>
          <w:rFonts w:ascii="Century Gothic" w:hAnsi="Century Gothic"/>
          <w:noProof/>
          <w:sz w:val="20"/>
          <w:szCs w:val="20"/>
        </w:rPr>
        <w:t>, 807–82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Naldini, L., Blömer, U., Gallay, P., Ory, D., Mulligan, R., Gage, F.H., Verma, I.M., and Trono, D. (1996). In vivo gene delivery and stable transduction of nondividing cells by a lentiviral vector. Science (New York, N.Y.) </w:t>
      </w:r>
      <w:r w:rsidRPr="00466BDA">
        <w:rPr>
          <w:rFonts w:ascii="Century Gothic" w:hAnsi="Century Gothic"/>
          <w:i/>
          <w:iCs/>
          <w:noProof/>
          <w:sz w:val="20"/>
          <w:szCs w:val="20"/>
        </w:rPr>
        <w:t>272</w:t>
      </w:r>
      <w:r w:rsidRPr="00466BDA">
        <w:rPr>
          <w:rFonts w:ascii="Century Gothic" w:hAnsi="Century Gothic"/>
          <w:noProof/>
          <w:sz w:val="20"/>
          <w:szCs w:val="20"/>
        </w:rPr>
        <w:t>, 263–26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Nightingale, S.J., Hollis, R.P., Pepper, K.A., Petersen, D., Yu, X.-J., Yang, C., Bahner, I., and Kohn, D.B. (2006). Transient gene expression by nonintegrating lentiviral vectors. Molecular Therapy</w:t>
      </w:r>
      <w:r w:rsidRPr="00466BDA">
        <w:rPr>
          <w:rFonts w:ascii="Arial" w:hAnsi="Arial" w:cs="Arial"/>
          <w:noProof/>
          <w:sz w:val="20"/>
          <w:szCs w:val="20"/>
        </w:rPr>
        <w:t> </w:t>
      </w:r>
      <w:r w:rsidRPr="00466BDA">
        <w:rPr>
          <w:rFonts w:ascii="Century Gothic" w:hAnsi="Century Gothic" w:cs="Century Gothic"/>
          <w:noProof/>
          <w:sz w:val="20"/>
          <w:szCs w:val="20"/>
        </w:rPr>
        <w:t xml:space="preserve">: the Journal of the American Society of Gene Therapy </w:t>
      </w:r>
      <w:r w:rsidRPr="00466BDA">
        <w:rPr>
          <w:rFonts w:ascii="Century Gothic" w:hAnsi="Century Gothic"/>
          <w:i/>
          <w:iCs/>
          <w:noProof/>
          <w:sz w:val="20"/>
          <w:szCs w:val="20"/>
        </w:rPr>
        <w:t>13</w:t>
      </w:r>
      <w:r w:rsidRPr="00466BDA">
        <w:rPr>
          <w:rFonts w:ascii="Century Gothic" w:hAnsi="Century Gothic"/>
          <w:noProof/>
          <w:sz w:val="20"/>
          <w:szCs w:val="20"/>
        </w:rPr>
        <w:t>, 1121–113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Nirenberg, M.J., Chan, J., Liu, Y., Edwards, R.H., and Pickel, V.M. (1996). Ultrastructural localization of the vesicular monoamine transporter-2 in midbrain dopaminergic neurons: potential sites for somatodendritic storage and release of dopamine.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16</w:t>
      </w:r>
      <w:r w:rsidRPr="00466BDA">
        <w:rPr>
          <w:rFonts w:ascii="Century Gothic" w:hAnsi="Century Gothic"/>
          <w:noProof/>
          <w:sz w:val="20"/>
          <w:szCs w:val="20"/>
        </w:rPr>
        <w:t>, 4135–414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O’Malley, E.K., Sieber, B. a, Black, I.B., and Dreyfus, C.F. (1992). Mesencephalic type I astrocytes mediate the survival of substantia nigra dopaminergic neurons in culture. Brain Research </w:t>
      </w:r>
      <w:r w:rsidRPr="00466BDA">
        <w:rPr>
          <w:rFonts w:ascii="Century Gothic" w:hAnsi="Century Gothic"/>
          <w:i/>
          <w:iCs/>
          <w:noProof/>
          <w:sz w:val="20"/>
          <w:szCs w:val="20"/>
        </w:rPr>
        <w:t>582</w:t>
      </w:r>
      <w:r w:rsidRPr="00466BDA">
        <w:rPr>
          <w:rFonts w:ascii="Century Gothic" w:hAnsi="Century Gothic"/>
          <w:noProof/>
          <w:sz w:val="20"/>
          <w:szCs w:val="20"/>
        </w:rPr>
        <w:t>, 65–7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Obeso, J. a, Rodríguez-Oroz, M.C., Benitez-Temino, B., Blesa, F.J., Guridi, J., Marin, C., and Rodriguez, M. (2008). Functional organization of the basal ganglia: therapeutic implications for Parkinson’s disease. Movement Disorders</w:t>
      </w:r>
      <w:r w:rsidRPr="00466BDA">
        <w:rPr>
          <w:rFonts w:ascii="Arial" w:hAnsi="Arial" w:cs="Arial"/>
          <w:noProof/>
          <w:sz w:val="20"/>
          <w:szCs w:val="20"/>
        </w:rPr>
        <w:t> </w:t>
      </w:r>
      <w:r w:rsidRPr="00466BDA">
        <w:rPr>
          <w:rFonts w:ascii="Century Gothic" w:hAnsi="Century Gothic" w:cs="Century Gothic"/>
          <w:noProof/>
          <w:sz w:val="20"/>
          <w:szCs w:val="20"/>
        </w:rPr>
        <w:t xml:space="preserve">: Official Journal of the Movement Disorder Society </w:t>
      </w:r>
      <w:r w:rsidRPr="00466BDA">
        <w:rPr>
          <w:rFonts w:ascii="Century Gothic" w:hAnsi="Century Gothic"/>
          <w:i/>
          <w:iCs/>
          <w:noProof/>
          <w:sz w:val="20"/>
          <w:szCs w:val="20"/>
        </w:rPr>
        <w:t>23 Suppl 3</w:t>
      </w:r>
      <w:r w:rsidRPr="00466BDA">
        <w:rPr>
          <w:rFonts w:ascii="Century Gothic" w:hAnsi="Century Gothic"/>
          <w:noProof/>
          <w:sz w:val="20"/>
          <w:szCs w:val="20"/>
        </w:rPr>
        <w:t>, S548–5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Offen, D., Shtaif, B., Hadad, D., Weizman, A., Melamed, E., and Gil-Ad, I. (2001). Protective effect of insulin-like-growth-factor-1 against dopamine-induced neurotoxicity in human and rodent neuronal cultures: possible implications for Parkinson’s disease. Neurosci Lett </w:t>
      </w:r>
      <w:r w:rsidRPr="00466BDA">
        <w:rPr>
          <w:rFonts w:ascii="Century Gothic" w:hAnsi="Century Gothic"/>
          <w:i/>
          <w:iCs/>
          <w:noProof/>
          <w:sz w:val="20"/>
          <w:szCs w:val="20"/>
        </w:rPr>
        <w:t>316</w:t>
      </w:r>
      <w:r w:rsidRPr="00466BDA">
        <w:rPr>
          <w:rFonts w:ascii="Century Gothic" w:hAnsi="Century Gothic"/>
          <w:noProof/>
          <w:sz w:val="20"/>
          <w:szCs w:val="20"/>
        </w:rPr>
        <w:t>, 129–13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Ohgoh, M., Kimura, M., Ogura, H., Katayama, K., and Nishizawa, Y. (1998). Apoptotic cell death of cultured cerebral cortical neurons induced by withdrawal of astroglial trophic support. Exp Neurol </w:t>
      </w:r>
      <w:r w:rsidRPr="00466BDA">
        <w:rPr>
          <w:rFonts w:ascii="Century Gothic" w:hAnsi="Century Gothic"/>
          <w:i/>
          <w:iCs/>
          <w:noProof/>
          <w:sz w:val="20"/>
          <w:szCs w:val="20"/>
        </w:rPr>
        <w:t>149</w:t>
      </w:r>
      <w:r w:rsidRPr="00466BDA">
        <w:rPr>
          <w:rFonts w:ascii="Century Gothic" w:hAnsi="Century Gothic"/>
          <w:noProof/>
          <w:sz w:val="20"/>
          <w:szCs w:val="20"/>
        </w:rPr>
        <w:t>, 51–6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Olanow, C.W., Rascol, O., Hauser, R., Feigin, P.D., Jankovic, J., Lang, A., Langston, W., Melamed, E., Poewe, W., Stocchi, F., et al. (2009). A double-blind, delayed-start trial of rasagiline in Parkinson’s disease. The New England Journal of Medicine </w:t>
      </w:r>
      <w:r w:rsidRPr="00466BDA">
        <w:rPr>
          <w:rFonts w:ascii="Century Gothic" w:hAnsi="Century Gothic"/>
          <w:i/>
          <w:iCs/>
          <w:noProof/>
          <w:sz w:val="20"/>
          <w:szCs w:val="20"/>
        </w:rPr>
        <w:t>361</w:t>
      </w:r>
      <w:r w:rsidRPr="00466BDA">
        <w:rPr>
          <w:rFonts w:ascii="Century Gothic" w:hAnsi="Century Gothic"/>
          <w:noProof/>
          <w:sz w:val="20"/>
          <w:szCs w:val="20"/>
        </w:rPr>
        <w:t>, 1268–127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Palacios, N., Gao, X., McCullough, M.L., Schwarzschild, M.A., Shah, R., Gapstur, S., and Ascherio, A. (2012). Caffeine and risk of Parkinson’s disease in a large cohort of men and women. Movement Disorders</w:t>
      </w:r>
      <w:r w:rsidRPr="00466BDA">
        <w:rPr>
          <w:rFonts w:ascii="Arial" w:hAnsi="Arial" w:cs="Arial"/>
          <w:noProof/>
          <w:sz w:val="20"/>
          <w:szCs w:val="20"/>
        </w:rPr>
        <w:t> </w:t>
      </w:r>
      <w:r w:rsidRPr="00466BDA">
        <w:rPr>
          <w:rFonts w:ascii="Century Gothic" w:hAnsi="Century Gothic" w:cs="Century Gothic"/>
          <w:noProof/>
          <w:sz w:val="20"/>
          <w:szCs w:val="20"/>
        </w:rPr>
        <w:t xml:space="preserve">: Official Journal of the Movement Disorder Society </w:t>
      </w:r>
      <w:r w:rsidRPr="00466BDA">
        <w:rPr>
          <w:rFonts w:ascii="Century Gothic" w:hAnsi="Century Gothic"/>
          <w:i/>
          <w:iCs/>
          <w:noProof/>
          <w:sz w:val="20"/>
          <w:szCs w:val="20"/>
        </w:rPr>
        <w:t>27</w:t>
      </w:r>
      <w:r w:rsidRPr="00466BDA">
        <w:rPr>
          <w:rFonts w:ascii="Century Gothic" w:hAnsi="Century Gothic"/>
          <w:noProof/>
          <w:sz w:val="20"/>
          <w:szCs w:val="20"/>
        </w:rPr>
        <w:t>, 1276–128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an, T., Kondo, S., Zhu, W., Xie, W., Jankovic, J., and Le, W. (2008). Neuroprotection of rapamycin in lactacystin-induced neurodegeneration via autophagy enhancement. Neurobiology of Disease </w:t>
      </w:r>
      <w:r w:rsidRPr="00466BDA">
        <w:rPr>
          <w:rFonts w:ascii="Century Gothic" w:hAnsi="Century Gothic"/>
          <w:i/>
          <w:iCs/>
          <w:noProof/>
          <w:sz w:val="20"/>
          <w:szCs w:val="20"/>
        </w:rPr>
        <w:t>32</w:t>
      </w:r>
      <w:r w:rsidRPr="00466BDA">
        <w:rPr>
          <w:rFonts w:ascii="Century Gothic" w:hAnsi="Century Gothic"/>
          <w:noProof/>
          <w:sz w:val="20"/>
          <w:szCs w:val="20"/>
        </w:rPr>
        <w:t>, 16–2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ascual, A., Hidalgo-Figueroa, M., Piruat, J.I., Pintado, C.O., Gómez-Díaz, R., and López-Barneo, J. (2008). Absolute requirement of GDNF for adult catecholaminergic neuron survival. Nature Neuroscience </w:t>
      </w:r>
      <w:r w:rsidRPr="00466BDA">
        <w:rPr>
          <w:rFonts w:ascii="Century Gothic" w:hAnsi="Century Gothic"/>
          <w:i/>
          <w:iCs/>
          <w:noProof/>
          <w:sz w:val="20"/>
          <w:szCs w:val="20"/>
        </w:rPr>
        <w:t>11</w:t>
      </w:r>
      <w:r w:rsidRPr="00466BDA">
        <w:rPr>
          <w:rFonts w:ascii="Century Gothic" w:hAnsi="Century Gothic"/>
          <w:noProof/>
          <w:sz w:val="20"/>
          <w:szCs w:val="20"/>
        </w:rPr>
        <w:t>, 755–76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asupathy, A., and Miller, E.K. (2005). Different time courses of learning-related activity in the prefrontal cortex and striatum. Nature </w:t>
      </w:r>
      <w:r w:rsidRPr="00466BDA">
        <w:rPr>
          <w:rFonts w:ascii="Century Gothic" w:hAnsi="Century Gothic"/>
          <w:i/>
          <w:iCs/>
          <w:noProof/>
          <w:sz w:val="20"/>
          <w:szCs w:val="20"/>
        </w:rPr>
        <w:t>433</w:t>
      </w:r>
      <w:r w:rsidRPr="00466BDA">
        <w:rPr>
          <w:rFonts w:ascii="Century Gothic" w:hAnsi="Century Gothic"/>
          <w:noProof/>
          <w:sz w:val="20"/>
          <w:szCs w:val="20"/>
        </w:rPr>
        <w:t>, 873–87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Paxinos, G., and Watson, C. (2007). The Rat Brain in Stereotaxic Coordinates (Academic Press Inc).</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eluffo, H., Foster, E., Ahmed, S.G., Lago, N., Hutson, T.H., Moon, L., Yip, P., Wanisch, K., Caraballo-Miralles, V., Olmos, G., et al. (2013). Efficient gene expression from integration-deficient lentiviral vectors in the spinal cord. Gene Therapy </w:t>
      </w:r>
      <w:r w:rsidRPr="00466BDA">
        <w:rPr>
          <w:rFonts w:ascii="Century Gothic" w:hAnsi="Century Gothic"/>
          <w:i/>
          <w:iCs/>
          <w:noProof/>
          <w:sz w:val="20"/>
          <w:szCs w:val="20"/>
        </w:rPr>
        <w:t>20</w:t>
      </w:r>
      <w:r w:rsidRPr="00466BDA">
        <w:rPr>
          <w:rFonts w:ascii="Century Gothic" w:hAnsi="Century Gothic"/>
          <w:noProof/>
          <w:sz w:val="20"/>
          <w:szCs w:val="20"/>
        </w:rPr>
        <w:t>, 645–65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erese, D.A., Ulman, J., Viola, J., Ewing, S.E., and Bankiewicz, K.S. (1989). A 6-hydroxydopamine-induced selective parkinsonian rat model. Brain Res </w:t>
      </w:r>
      <w:r w:rsidRPr="00466BDA">
        <w:rPr>
          <w:rFonts w:ascii="Century Gothic" w:hAnsi="Century Gothic"/>
          <w:i/>
          <w:iCs/>
          <w:noProof/>
          <w:sz w:val="20"/>
          <w:szCs w:val="20"/>
        </w:rPr>
        <w:t>494</w:t>
      </w:r>
      <w:r w:rsidRPr="00466BDA">
        <w:rPr>
          <w:rFonts w:ascii="Century Gothic" w:hAnsi="Century Gothic"/>
          <w:noProof/>
          <w:sz w:val="20"/>
          <w:szCs w:val="20"/>
        </w:rPr>
        <w:t>, 285–29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Van der Perren, A., Toelen, J., Carlon, M., Van den Haute, C., Coun, F., Heeman, B., Reumers, V., Vandenberghe, L.H., Wilson, J.M., Debyser, Z., et al. (2011). Efficient and stable transduction of dopaminergic neurons in rat substantia nigra by rAAV 2/1, 2/2, 2/5, 2/6.2, 2/7, 2/8 and 2/9. Gene Ther </w:t>
      </w:r>
      <w:r w:rsidRPr="00466BDA">
        <w:rPr>
          <w:rFonts w:ascii="Century Gothic" w:hAnsi="Century Gothic"/>
          <w:i/>
          <w:iCs/>
          <w:noProof/>
          <w:sz w:val="20"/>
          <w:szCs w:val="20"/>
        </w:rPr>
        <w:t>18</w:t>
      </w:r>
      <w:r w:rsidRPr="00466BDA">
        <w:rPr>
          <w:rFonts w:ascii="Century Gothic" w:hAnsi="Century Gothic"/>
          <w:noProof/>
          <w:sz w:val="20"/>
          <w:szCs w:val="20"/>
        </w:rPr>
        <w:t>, 517–52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hilippe, S., Sarkis, C., Barkats, M., Mammeri, H., Ladroue, C., Petit, C., Mallet, J., and Serguera, C. (2006). Lentiviral vectors with a defective integrase allow efficient and sustained transgene expression in vitro and in vivo. Proceedings of the National Academy of Sciences of the United States of America </w:t>
      </w:r>
      <w:r w:rsidRPr="00466BDA">
        <w:rPr>
          <w:rFonts w:ascii="Century Gothic" w:hAnsi="Century Gothic"/>
          <w:i/>
          <w:iCs/>
          <w:noProof/>
          <w:sz w:val="20"/>
          <w:szCs w:val="20"/>
        </w:rPr>
        <w:t>103</w:t>
      </w:r>
      <w:r w:rsidRPr="00466BDA">
        <w:rPr>
          <w:rFonts w:ascii="Century Gothic" w:hAnsi="Century Gothic"/>
          <w:noProof/>
          <w:sz w:val="20"/>
          <w:szCs w:val="20"/>
        </w:rPr>
        <w:t>, 17684–1768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luta, K., and Kacprzak, M.M. (2009). Use of HIV as a gene transfer vector. Acta Biochim Pol </w:t>
      </w:r>
      <w:r w:rsidRPr="00466BDA">
        <w:rPr>
          <w:rFonts w:ascii="Century Gothic" w:hAnsi="Century Gothic"/>
          <w:i/>
          <w:iCs/>
          <w:noProof/>
          <w:sz w:val="20"/>
          <w:szCs w:val="20"/>
        </w:rPr>
        <w:t>56</w:t>
      </w:r>
      <w:r w:rsidRPr="00466BDA">
        <w:rPr>
          <w:rFonts w:ascii="Century Gothic" w:hAnsi="Century Gothic"/>
          <w:noProof/>
          <w:sz w:val="20"/>
          <w:szCs w:val="20"/>
        </w:rPr>
        <w:t>, 531–59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oznansky, M., Lever, a, Bergeron, L., Haseltine, W., and Sodroski, J. (1991). Gene transfer into human lymphocytes by a defective human immunodeficiency virus type 1 vector. Journal of Virology </w:t>
      </w:r>
      <w:r w:rsidRPr="00466BDA">
        <w:rPr>
          <w:rFonts w:ascii="Century Gothic" w:hAnsi="Century Gothic"/>
          <w:i/>
          <w:iCs/>
          <w:noProof/>
          <w:sz w:val="20"/>
          <w:szCs w:val="20"/>
        </w:rPr>
        <w:t>65</w:t>
      </w:r>
      <w:r w:rsidRPr="00466BDA">
        <w:rPr>
          <w:rFonts w:ascii="Century Gothic" w:hAnsi="Century Gothic"/>
          <w:noProof/>
          <w:sz w:val="20"/>
          <w:szCs w:val="20"/>
        </w:rPr>
        <w:t>, 532–53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rakash, N., and Wurst, W. (2006). Development of dopaminergic neurons in the mammalian brain. Cell Mol Life Sci </w:t>
      </w:r>
      <w:r w:rsidRPr="00466BDA">
        <w:rPr>
          <w:rFonts w:ascii="Century Gothic" w:hAnsi="Century Gothic"/>
          <w:i/>
          <w:iCs/>
          <w:noProof/>
          <w:sz w:val="20"/>
          <w:szCs w:val="20"/>
        </w:rPr>
        <w:t>63</w:t>
      </w:r>
      <w:r w:rsidRPr="00466BDA">
        <w:rPr>
          <w:rFonts w:ascii="Century Gothic" w:hAnsi="Century Gothic"/>
          <w:noProof/>
          <w:sz w:val="20"/>
          <w:szCs w:val="20"/>
        </w:rPr>
        <w:t>, 187–20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Prasad, B.M., and Amara, S.G. (2001). The dopamine transporter in mesencephalic cultures is refractory to physiological changes in membrane voltage.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21</w:t>
      </w:r>
      <w:r w:rsidRPr="00466BDA">
        <w:rPr>
          <w:rFonts w:ascii="Century Gothic" w:hAnsi="Century Gothic"/>
          <w:noProof/>
          <w:sz w:val="20"/>
          <w:szCs w:val="20"/>
        </w:rPr>
        <w:t>, 7561–756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Pruszak, J., Just, L., Isacson, O., and Nikkhah, G. (2009). Isolation and culture of ventral mesencephalic precursor cells and dopaminergic neurons from rodent brains. Curr Protoc Stem Cell Biol </w:t>
      </w:r>
      <w:r w:rsidRPr="00466BDA">
        <w:rPr>
          <w:rFonts w:ascii="Century Gothic" w:hAnsi="Century Gothic"/>
          <w:i/>
          <w:iCs/>
          <w:noProof/>
          <w:sz w:val="20"/>
          <w:szCs w:val="20"/>
        </w:rPr>
        <w:t>Chapter 2</w:t>
      </w:r>
      <w:r w:rsidRPr="00466BDA">
        <w:rPr>
          <w:rFonts w:ascii="Century Gothic" w:hAnsi="Century Gothic"/>
          <w:noProof/>
          <w:sz w:val="20"/>
          <w:szCs w:val="20"/>
        </w:rPr>
        <w:t>, Unit 2D 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rzedborski, S., Levivier, M., Jiang, H., Ferreira, M., Jackson-Lewis, V., Donaldson, D., and Togasaki, D.M. (1995). Dose-dependent lesions of the dopaminergic nigrostriatal pathway induced by intrastriatal injection of 6-hydroxydopamine. Neuroscience </w:t>
      </w:r>
      <w:r w:rsidRPr="00466BDA">
        <w:rPr>
          <w:rFonts w:ascii="Century Gothic" w:hAnsi="Century Gothic"/>
          <w:i/>
          <w:iCs/>
          <w:noProof/>
          <w:sz w:val="20"/>
          <w:szCs w:val="20"/>
        </w:rPr>
        <w:t>67</w:t>
      </w:r>
      <w:r w:rsidRPr="00466BDA">
        <w:rPr>
          <w:rFonts w:ascii="Century Gothic" w:hAnsi="Century Gothic"/>
          <w:noProof/>
          <w:sz w:val="20"/>
          <w:szCs w:val="20"/>
        </w:rPr>
        <w:t>, 631–64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Pu, J., Jiang, H., Zhang, B., and Feng, J. (2012). Redefining Parkinson’s disease research using induced pluripotent stem cells. Current Neurology and Neuroscience Reports </w:t>
      </w:r>
      <w:r w:rsidRPr="00466BDA">
        <w:rPr>
          <w:rFonts w:ascii="Century Gothic" w:hAnsi="Century Gothic"/>
          <w:i/>
          <w:iCs/>
          <w:noProof/>
          <w:sz w:val="20"/>
          <w:szCs w:val="20"/>
        </w:rPr>
        <w:t>12</w:t>
      </w:r>
      <w:r w:rsidRPr="00466BDA">
        <w:rPr>
          <w:rFonts w:ascii="Century Gothic" w:hAnsi="Century Gothic"/>
          <w:noProof/>
          <w:sz w:val="20"/>
          <w:szCs w:val="20"/>
        </w:rPr>
        <w:t>, 392–39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Quesada, A., Lee, B.Y., and Micevych, P.E. (2008). PI3 kinase/Akt activation mediates estrogen and IGF-1 nigral DA neuronal neuroprotection against a unilateral rat model of Parkinson’s disease. Dev Neurobiol </w:t>
      </w:r>
      <w:r w:rsidRPr="00466BDA">
        <w:rPr>
          <w:rFonts w:ascii="Century Gothic" w:hAnsi="Century Gothic"/>
          <w:i/>
          <w:iCs/>
          <w:noProof/>
          <w:sz w:val="20"/>
          <w:szCs w:val="20"/>
        </w:rPr>
        <w:t>68</w:t>
      </w:r>
      <w:r w:rsidRPr="00466BDA">
        <w:rPr>
          <w:rFonts w:ascii="Century Gothic" w:hAnsi="Century Gothic"/>
          <w:noProof/>
          <w:sz w:val="20"/>
          <w:szCs w:val="20"/>
        </w:rPr>
        <w:t>, 632–64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Quesada, A., and Micevych, P.E. (2004). Estrogen interacts with the IGF-1 system to protect nigrostriatal dopamine and maintain motoric behavior after 6-hydroxdopamine lesions. J Neurosci Res </w:t>
      </w:r>
      <w:r w:rsidRPr="00466BDA">
        <w:rPr>
          <w:rFonts w:ascii="Century Gothic" w:hAnsi="Century Gothic"/>
          <w:i/>
          <w:iCs/>
          <w:noProof/>
          <w:sz w:val="20"/>
          <w:szCs w:val="20"/>
        </w:rPr>
        <w:t>75</w:t>
      </w:r>
      <w:r w:rsidRPr="00466BDA">
        <w:rPr>
          <w:rFonts w:ascii="Century Gothic" w:hAnsi="Century Gothic"/>
          <w:noProof/>
          <w:sz w:val="20"/>
          <w:szCs w:val="20"/>
        </w:rPr>
        <w:t>, 107–11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Rahim, A.A., Wong, A.M.S., Howe, S.J., Buckley, S.M.K., Acosta-Saltos, A.D., Elston, K.E., Ward, N.J., Philpott, N.J., Cooper, J.D., Anderson, P.N., et al. (2009). Efficient gene delivery to the adult and fetal CNS using pseudotyped non-integrating lentiviral vectors. Gene Therapy </w:t>
      </w:r>
      <w:r w:rsidRPr="00466BDA">
        <w:rPr>
          <w:rFonts w:ascii="Century Gothic" w:hAnsi="Century Gothic"/>
          <w:i/>
          <w:iCs/>
          <w:noProof/>
          <w:sz w:val="20"/>
          <w:szCs w:val="20"/>
        </w:rPr>
        <w:t>16</w:t>
      </w:r>
      <w:r w:rsidRPr="00466BDA">
        <w:rPr>
          <w:rFonts w:ascii="Century Gothic" w:hAnsi="Century Gothic"/>
          <w:noProof/>
          <w:sz w:val="20"/>
          <w:szCs w:val="20"/>
        </w:rPr>
        <w:t>, 509–52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Redgrave, P., Rodriguez, M., Smith, Y., Rodriguez-Oroz, M.C., Lehericy, S., Bergman, H., Agid, Y., DeLong, M.R., and Obeso, J.A. (2010). Goal-directed and habitual control in the basal ganglia: implications for Parkinson’s disease. Nature Reviews. Neuroscience </w:t>
      </w:r>
      <w:r w:rsidRPr="00466BDA">
        <w:rPr>
          <w:rFonts w:ascii="Century Gothic" w:hAnsi="Century Gothic"/>
          <w:i/>
          <w:iCs/>
          <w:noProof/>
          <w:sz w:val="20"/>
          <w:szCs w:val="20"/>
        </w:rPr>
        <w:t>11</w:t>
      </w:r>
      <w:r w:rsidRPr="00466BDA">
        <w:rPr>
          <w:rFonts w:ascii="Century Gothic" w:hAnsi="Century Gothic"/>
          <w:noProof/>
          <w:sz w:val="20"/>
          <w:szCs w:val="20"/>
        </w:rPr>
        <w:t>, 760–77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Redmond, D.E., Bjugstad, K.B., Teng, Y.D., Ourednik, V., Ourednik, J., Wakeman, D.R., Parsons, X.H., Gonzalez, R., Blanchard, B.C., Kim, S.U., et al. (2007). Behavioral improvement in a primate Parkinson’s model is associated with multiple homeostatic effects of human neural stem cells. Proceedings of the National Academy of Sciences of the United States of America </w:t>
      </w:r>
      <w:r w:rsidRPr="00466BDA">
        <w:rPr>
          <w:rFonts w:ascii="Century Gothic" w:hAnsi="Century Gothic"/>
          <w:i/>
          <w:iCs/>
          <w:noProof/>
          <w:sz w:val="20"/>
          <w:szCs w:val="20"/>
        </w:rPr>
        <w:t>104</w:t>
      </w:r>
      <w:r w:rsidRPr="00466BDA">
        <w:rPr>
          <w:rFonts w:ascii="Century Gothic" w:hAnsi="Century Gothic"/>
          <w:noProof/>
          <w:sz w:val="20"/>
          <w:szCs w:val="20"/>
        </w:rPr>
        <w:t>, 12175–1218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Riachi, N.J., Behmand, R.A., and Harik, S.I. (1991). Correlation of MPTP neurotoxicity in vivo with oxidation of MPTP by the brain and blood-brain barrier in vitro in five rat strains. Brain Res </w:t>
      </w:r>
      <w:r w:rsidRPr="00466BDA">
        <w:rPr>
          <w:rFonts w:ascii="Century Gothic" w:hAnsi="Century Gothic"/>
          <w:i/>
          <w:iCs/>
          <w:noProof/>
          <w:sz w:val="20"/>
          <w:szCs w:val="20"/>
        </w:rPr>
        <w:t>555</w:t>
      </w:r>
      <w:r w:rsidRPr="00466BDA">
        <w:rPr>
          <w:rFonts w:ascii="Century Gothic" w:hAnsi="Century Gothic"/>
          <w:noProof/>
          <w:sz w:val="20"/>
          <w:szCs w:val="20"/>
        </w:rPr>
        <w:t>, 19–2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Richardson, R.M., Kells, A.P., Rosenbluth, K.H., Salegio, E.A., Fiandaca, M.S., Larson, P.S., Starr, P.A., Martin, A.J., Lonser, R.R., Federoff, H.J., et al. (2011). Interventional MRI-guided putaminal delivery of AAV2-GDNF for a planned clinical trial in Parkinson’s disease. Molecular Therapy</w:t>
      </w:r>
      <w:r w:rsidRPr="00466BDA">
        <w:rPr>
          <w:rFonts w:ascii="Arial" w:hAnsi="Arial" w:cs="Arial"/>
          <w:noProof/>
          <w:sz w:val="20"/>
          <w:szCs w:val="20"/>
        </w:rPr>
        <w:t> </w:t>
      </w:r>
      <w:r w:rsidRPr="00466BDA">
        <w:rPr>
          <w:rFonts w:ascii="Century Gothic" w:hAnsi="Century Gothic" w:cs="Century Gothic"/>
          <w:noProof/>
          <w:sz w:val="20"/>
          <w:szCs w:val="20"/>
        </w:rPr>
        <w:t xml:space="preserve">: the Journal of the American Society of Gene Therapy </w:t>
      </w:r>
      <w:r w:rsidRPr="00466BDA">
        <w:rPr>
          <w:rFonts w:ascii="Century Gothic" w:hAnsi="Century Gothic"/>
          <w:i/>
          <w:iCs/>
          <w:noProof/>
          <w:sz w:val="20"/>
          <w:szCs w:val="20"/>
        </w:rPr>
        <w:t>19</w:t>
      </w:r>
      <w:r w:rsidRPr="00466BDA">
        <w:rPr>
          <w:rFonts w:ascii="Century Gothic" w:hAnsi="Century Gothic"/>
          <w:noProof/>
          <w:sz w:val="20"/>
          <w:szCs w:val="20"/>
        </w:rPr>
        <w:t>, 1048–105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Roberts, D.C., Zis, A.P., and Fibiger, H.C. (1975). Ascending catecholamine pathways and amphetamine-induced locomotor activity: importance of dopamine and apparent non-involvement of norepinephrine. Brain Research </w:t>
      </w:r>
      <w:r w:rsidRPr="00466BDA">
        <w:rPr>
          <w:rFonts w:ascii="Century Gothic" w:hAnsi="Century Gothic"/>
          <w:i/>
          <w:iCs/>
          <w:noProof/>
          <w:sz w:val="20"/>
          <w:szCs w:val="20"/>
        </w:rPr>
        <w:t>93</w:t>
      </w:r>
      <w:r w:rsidRPr="00466BDA">
        <w:rPr>
          <w:rFonts w:ascii="Century Gothic" w:hAnsi="Century Gothic"/>
          <w:noProof/>
          <w:sz w:val="20"/>
          <w:szCs w:val="20"/>
        </w:rPr>
        <w:t>, 441–45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Roberts-Warrior, D., Overby, A., Jankovic, J., Olson, S., Lai, E.C., Krauss, J.K., and Grossman, R. (2000). Postural control in Parkinson’s disease after unilateral posteroventral pallidotomy. Brain</w:t>
      </w:r>
      <w:r w:rsidRPr="00466BDA">
        <w:rPr>
          <w:rFonts w:ascii="Arial" w:hAnsi="Arial" w:cs="Arial"/>
          <w:noProof/>
          <w:sz w:val="20"/>
          <w:szCs w:val="20"/>
        </w:rPr>
        <w:t> </w:t>
      </w:r>
      <w:r w:rsidRPr="00466BDA">
        <w:rPr>
          <w:rFonts w:ascii="Century Gothic" w:hAnsi="Century Gothic" w:cs="Century Gothic"/>
          <w:noProof/>
          <w:sz w:val="20"/>
          <w:szCs w:val="20"/>
        </w:rPr>
        <w:t xml:space="preserve">: a Journal of Neurology </w:t>
      </w:r>
      <w:r w:rsidRPr="00466BDA">
        <w:rPr>
          <w:rFonts w:ascii="Century Gothic" w:hAnsi="Century Gothic"/>
          <w:i/>
          <w:iCs/>
          <w:noProof/>
          <w:sz w:val="20"/>
          <w:szCs w:val="20"/>
        </w:rPr>
        <w:t>123 ( Pt 1</w:t>
      </w:r>
      <w:r w:rsidRPr="00466BDA">
        <w:rPr>
          <w:rFonts w:ascii="Century Gothic" w:hAnsi="Century Gothic"/>
          <w:noProof/>
          <w:sz w:val="20"/>
          <w:szCs w:val="20"/>
        </w:rPr>
        <w:t>, 2141–214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Robinson, D.R., Wu, Y.M., and Lin, S.F. (2000). The protein tyrosine kinase family of the human genome. Oncogene </w:t>
      </w:r>
      <w:r w:rsidRPr="00466BDA">
        <w:rPr>
          <w:rFonts w:ascii="Century Gothic" w:hAnsi="Century Gothic"/>
          <w:i/>
          <w:iCs/>
          <w:noProof/>
          <w:sz w:val="20"/>
          <w:szCs w:val="20"/>
        </w:rPr>
        <w:t>19</w:t>
      </w:r>
      <w:r w:rsidRPr="00466BDA">
        <w:rPr>
          <w:rFonts w:ascii="Century Gothic" w:hAnsi="Century Gothic"/>
          <w:noProof/>
          <w:sz w:val="20"/>
          <w:szCs w:val="20"/>
        </w:rPr>
        <w:t>, 5548–555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Rotwein, P., Burgess, S.K., Milbrandt, J.D., and Krause, J.E. (1988). Differential expression of insulin-like growth factor genes in rat central nervous system. Proc Natl Acad Sci U S A </w:t>
      </w:r>
      <w:r w:rsidRPr="00466BDA">
        <w:rPr>
          <w:rFonts w:ascii="Century Gothic" w:hAnsi="Century Gothic"/>
          <w:i/>
          <w:iCs/>
          <w:noProof/>
          <w:sz w:val="20"/>
          <w:szCs w:val="20"/>
        </w:rPr>
        <w:t>85</w:t>
      </w:r>
      <w:r w:rsidRPr="00466BDA">
        <w:rPr>
          <w:rFonts w:ascii="Century Gothic" w:hAnsi="Century Gothic"/>
          <w:noProof/>
          <w:sz w:val="20"/>
          <w:szCs w:val="20"/>
        </w:rPr>
        <w:t>, 265–26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Russell, D.S., and Duman, R.S. (2002). Neurotrophic factors and intracellular signal transduction pathways. In Neuropsychopharmacology: The Fifth Genera</w:t>
      </w:r>
      <w:r w:rsidR="005D29E0">
        <w:rPr>
          <w:rFonts w:ascii="Century Gothic" w:hAnsi="Century Gothic"/>
          <w:noProof/>
          <w:sz w:val="20"/>
          <w:szCs w:val="20"/>
        </w:rPr>
        <w:t>tion of Progress</w:t>
      </w:r>
      <w:r w:rsidRPr="00466BDA">
        <w:rPr>
          <w:rFonts w:ascii="Century Gothic" w:hAnsi="Century Gothic"/>
          <w:noProof/>
          <w:sz w:val="20"/>
          <w:szCs w:val="20"/>
        </w:rPr>
        <w:t>, (Philadelphia, USA: L</w:t>
      </w:r>
      <w:r w:rsidR="005D29E0">
        <w:rPr>
          <w:rFonts w:ascii="Century Gothic" w:hAnsi="Century Gothic"/>
          <w:noProof/>
          <w:sz w:val="20"/>
          <w:szCs w:val="20"/>
        </w:rPr>
        <w:t>ippincott Williams and Wilkins)</w:t>
      </w:r>
      <w:r w:rsidRPr="00466BDA">
        <w:rPr>
          <w:rFonts w:ascii="Century Gothic" w:hAnsi="Century Gothic"/>
          <w:noProof/>
          <w:sz w:val="20"/>
          <w:szCs w:val="20"/>
        </w:rPr>
        <w:t>.</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Russo, V.C., Gluckman, P.D., Feldman, E.L., and Werther, G.A. (2005). The insulin-like growth factor system and its pleiotropic functions in brain. Endocr Rev </w:t>
      </w:r>
      <w:r w:rsidRPr="00466BDA">
        <w:rPr>
          <w:rFonts w:ascii="Century Gothic" w:hAnsi="Century Gothic"/>
          <w:i/>
          <w:iCs/>
          <w:noProof/>
          <w:sz w:val="20"/>
          <w:szCs w:val="20"/>
        </w:rPr>
        <w:t>26</w:t>
      </w:r>
      <w:r w:rsidRPr="00466BDA">
        <w:rPr>
          <w:rFonts w:ascii="Century Gothic" w:hAnsi="Century Gothic"/>
          <w:noProof/>
          <w:sz w:val="20"/>
          <w:szCs w:val="20"/>
        </w:rPr>
        <w:t>, 916–94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aarma, M. (2000). GDNF - a stranger in the TGF-β superfamily? European Journal of Biochemistry </w:t>
      </w:r>
      <w:r w:rsidRPr="00466BDA">
        <w:rPr>
          <w:rFonts w:ascii="Century Gothic" w:hAnsi="Century Gothic"/>
          <w:i/>
          <w:iCs/>
          <w:noProof/>
          <w:sz w:val="20"/>
          <w:szCs w:val="20"/>
        </w:rPr>
        <w:t>267</w:t>
      </w:r>
      <w:r w:rsidRPr="00466BDA">
        <w:rPr>
          <w:rFonts w:ascii="Century Gothic" w:hAnsi="Century Gothic"/>
          <w:noProof/>
          <w:sz w:val="20"/>
          <w:szCs w:val="20"/>
        </w:rPr>
        <w:t>, 6968–697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adan, O., Shemesh, N., Cohen, Y., Melamed, E., and Offen, D. (2009). Adult neurotrophic factor-secreting stem cells: a potential novel therapy for neurodegenerative diseases. Isr Med Assoc J </w:t>
      </w:r>
      <w:r w:rsidRPr="00466BDA">
        <w:rPr>
          <w:rFonts w:ascii="Century Gothic" w:hAnsi="Century Gothic"/>
          <w:i/>
          <w:iCs/>
          <w:noProof/>
          <w:sz w:val="20"/>
          <w:szCs w:val="20"/>
        </w:rPr>
        <w:t>11</w:t>
      </w:r>
      <w:r w:rsidRPr="00466BDA">
        <w:rPr>
          <w:rFonts w:ascii="Century Gothic" w:hAnsi="Century Gothic"/>
          <w:noProof/>
          <w:sz w:val="20"/>
          <w:szCs w:val="20"/>
        </w:rPr>
        <w:t>, 201–20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ajadi, A., Bensadoun, J.-C., Schneider, B.L., Lo Bianco, C., and Aebischer, P. (2006). Transient striatal delivery of GDNF via encapsulated cells leads to sustained behavioral improvement in a bilateral model of Parkinson disease. Neurobiology of Disease </w:t>
      </w:r>
      <w:r w:rsidRPr="00466BDA">
        <w:rPr>
          <w:rFonts w:ascii="Century Gothic" w:hAnsi="Century Gothic"/>
          <w:i/>
          <w:iCs/>
          <w:noProof/>
          <w:sz w:val="20"/>
          <w:szCs w:val="20"/>
        </w:rPr>
        <w:t>22</w:t>
      </w:r>
      <w:r w:rsidRPr="00466BDA">
        <w:rPr>
          <w:rFonts w:ascii="Century Gothic" w:hAnsi="Century Gothic"/>
          <w:noProof/>
          <w:sz w:val="20"/>
          <w:szCs w:val="20"/>
        </w:rPr>
        <w:t>, 119–12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Sala, G., Brighina, L., Saracchi, E., Fermi, S., Riva, C., Carrozza, V., Pirovano, M., and Ferrarese, C. (2010). Vesicular monoamine transporter 2 mRNA levels are reduced in platelets from patients with Parkinson’s disease. Journal of Neural Transmission (Vienna, Austria</w:t>
      </w:r>
      <w:r w:rsidRPr="00466BDA">
        <w:rPr>
          <w:rFonts w:ascii="Arial" w:hAnsi="Arial" w:cs="Arial"/>
          <w:noProof/>
          <w:sz w:val="20"/>
          <w:szCs w:val="20"/>
        </w:rPr>
        <w:t> </w:t>
      </w:r>
      <w:r w:rsidRPr="00466BDA">
        <w:rPr>
          <w:rFonts w:ascii="Century Gothic" w:hAnsi="Century Gothic" w:cs="Century Gothic"/>
          <w:noProof/>
          <w:sz w:val="20"/>
          <w:szCs w:val="20"/>
        </w:rPr>
        <w:t xml:space="preserve">: 1996) </w:t>
      </w:r>
      <w:r w:rsidRPr="00466BDA">
        <w:rPr>
          <w:rFonts w:ascii="Century Gothic" w:hAnsi="Century Gothic"/>
          <w:i/>
          <w:iCs/>
          <w:noProof/>
          <w:sz w:val="20"/>
          <w:szCs w:val="20"/>
        </w:rPr>
        <w:t>117</w:t>
      </w:r>
      <w:r w:rsidRPr="00466BDA">
        <w:rPr>
          <w:rFonts w:ascii="Century Gothic" w:hAnsi="Century Gothic"/>
          <w:noProof/>
          <w:sz w:val="20"/>
          <w:szCs w:val="20"/>
        </w:rPr>
        <w:t>, 1093–109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alin, P., Manrique, C., Forni, C., and Kerkerian-Le Goff, L. (2002). High-frequency stimulation of the subthalamic nucleus selectively reverses dopamine denervation-induced cellular defects in the output structures of the basal ganglia in the rat. J Neurosci </w:t>
      </w:r>
      <w:r w:rsidRPr="00466BDA">
        <w:rPr>
          <w:rFonts w:ascii="Century Gothic" w:hAnsi="Century Gothic"/>
          <w:i/>
          <w:iCs/>
          <w:noProof/>
          <w:sz w:val="20"/>
          <w:szCs w:val="20"/>
        </w:rPr>
        <w:t>22</w:t>
      </w:r>
      <w:r w:rsidRPr="00466BDA">
        <w:rPr>
          <w:rFonts w:ascii="Century Gothic" w:hAnsi="Century Gothic"/>
          <w:noProof/>
          <w:sz w:val="20"/>
          <w:szCs w:val="20"/>
        </w:rPr>
        <w:t>, 5137–514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alvatore, M.F., Ai, Y., Fischer, B., Zhang, A.M., Grondin, R.C., Zhang, Z., Gerhardt, G.A., and Gash, D.M. (2006). Point source concentration of GDNF may explain failure of phase II clinical trial. Experimental Neurology </w:t>
      </w:r>
      <w:r w:rsidRPr="00466BDA">
        <w:rPr>
          <w:rFonts w:ascii="Century Gothic" w:hAnsi="Century Gothic"/>
          <w:i/>
          <w:iCs/>
          <w:noProof/>
          <w:sz w:val="20"/>
          <w:szCs w:val="20"/>
        </w:rPr>
        <w:t>202</w:t>
      </w:r>
      <w:r w:rsidRPr="00466BDA">
        <w:rPr>
          <w:rFonts w:ascii="Century Gothic" w:hAnsi="Century Gothic"/>
          <w:noProof/>
          <w:sz w:val="20"/>
          <w:szCs w:val="20"/>
        </w:rPr>
        <w:t>, 497–50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arabi, a, Hoffer, B.J., Olson, L., and Morales, M. (2003). Glial cell line neurotrophic factor-family receptor alpha-1 is present in central neurons with distinct phenotypes. Neuroscience </w:t>
      </w:r>
      <w:r w:rsidRPr="00466BDA">
        <w:rPr>
          <w:rFonts w:ascii="Century Gothic" w:hAnsi="Century Gothic"/>
          <w:i/>
          <w:iCs/>
          <w:noProof/>
          <w:sz w:val="20"/>
          <w:szCs w:val="20"/>
        </w:rPr>
        <w:t>116</w:t>
      </w:r>
      <w:r w:rsidRPr="00466BDA">
        <w:rPr>
          <w:rFonts w:ascii="Century Gothic" w:hAnsi="Century Gothic"/>
          <w:noProof/>
          <w:sz w:val="20"/>
          <w:szCs w:val="20"/>
        </w:rPr>
        <w:t>, 261–27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aura, J. (2007). Microglial cells in astroglial cultures: a cautionary note. Journal of Neuroinflammation </w:t>
      </w:r>
      <w:r w:rsidRPr="00466BDA">
        <w:rPr>
          <w:rFonts w:ascii="Century Gothic" w:hAnsi="Century Gothic"/>
          <w:i/>
          <w:iCs/>
          <w:noProof/>
          <w:sz w:val="20"/>
          <w:szCs w:val="20"/>
        </w:rPr>
        <w:t>4</w:t>
      </w:r>
      <w:r w:rsidRPr="00466BDA">
        <w:rPr>
          <w:rFonts w:ascii="Century Gothic" w:hAnsi="Century Gothic"/>
          <w:noProof/>
          <w:sz w:val="20"/>
          <w:szCs w:val="20"/>
        </w:rPr>
        <w:t>, 2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chambach, A., Bohne, J., Baum, C., Hermann, F.G., Egerer, L., von Laer, D., and Giroglou, T. (2006). Woodchuck hepatitis virus post-transcriptional regulatory element deleted from X protein and promoter sequences enhances retroviral vector titer and expression. Gene Ther </w:t>
      </w:r>
      <w:r w:rsidRPr="00466BDA">
        <w:rPr>
          <w:rFonts w:ascii="Century Gothic" w:hAnsi="Century Gothic"/>
          <w:i/>
          <w:iCs/>
          <w:noProof/>
          <w:sz w:val="20"/>
          <w:szCs w:val="20"/>
        </w:rPr>
        <w:t>13</w:t>
      </w:r>
      <w:r w:rsidRPr="00466BDA">
        <w:rPr>
          <w:rFonts w:ascii="Century Gothic" w:hAnsi="Century Gothic"/>
          <w:noProof/>
          <w:sz w:val="20"/>
          <w:szCs w:val="20"/>
        </w:rPr>
        <w:t>, 641–64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chapira, A.H. (2008). Mitochondria in the aetiology and pathogenesis of Parkinson’s disease. Lancet Neurol </w:t>
      </w:r>
      <w:r w:rsidRPr="00466BDA">
        <w:rPr>
          <w:rFonts w:ascii="Century Gothic" w:hAnsi="Century Gothic"/>
          <w:i/>
          <w:iCs/>
          <w:noProof/>
          <w:sz w:val="20"/>
          <w:szCs w:val="20"/>
        </w:rPr>
        <w:t>7</w:t>
      </w:r>
      <w:r w:rsidRPr="00466BDA">
        <w:rPr>
          <w:rFonts w:ascii="Century Gothic" w:hAnsi="Century Gothic"/>
          <w:noProof/>
          <w:sz w:val="20"/>
          <w:szCs w:val="20"/>
        </w:rPr>
        <w:t>, 97–10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chapira, A.H., Cooper, J.M., Dexter, D., Clark, J.B., Jenner, P., and Marsden, C.D. (1990). Mitochondrial complex I deficiency in Parkinson’s disease. Journal of Neurochemistry </w:t>
      </w:r>
      <w:r w:rsidRPr="00466BDA">
        <w:rPr>
          <w:rFonts w:ascii="Century Gothic" w:hAnsi="Century Gothic"/>
          <w:i/>
          <w:iCs/>
          <w:noProof/>
          <w:sz w:val="20"/>
          <w:szCs w:val="20"/>
        </w:rPr>
        <w:t>54</w:t>
      </w:r>
      <w:r w:rsidRPr="00466BDA">
        <w:rPr>
          <w:rFonts w:ascii="Century Gothic" w:hAnsi="Century Gothic"/>
          <w:noProof/>
          <w:sz w:val="20"/>
          <w:szCs w:val="20"/>
        </w:rPr>
        <w:t>, 823–82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chapira, A.H., and Jenner, P. (2011). Etiology and pathogenesis of Parkinson’s disease. Mov Disord </w:t>
      </w:r>
      <w:r w:rsidRPr="00466BDA">
        <w:rPr>
          <w:rFonts w:ascii="Century Gothic" w:hAnsi="Century Gothic"/>
          <w:i/>
          <w:iCs/>
          <w:noProof/>
          <w:sz w:val="20"/>
          <w:szCs w:val="20"/>
        </w:rPr>
        <w:t>26</w:t>
      </w:r>
      <w:r w:rsidRPr="00466BDA">
        <w:rPr>
          <w:rFonts w:ascii="Century Gothic" w:hAnsi="Century Gothic"/>
          <w:noProof/>
          <w:sz w:val="20"/>
          <w:szCs w:val="20"/>
        </w:rPr>
        <w:t>, 1049–105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chober, A. (2004). Classic toxin-induced animal models of Parkinson’s disease: 6-OHDA and MPTP. Cell Tissue Res </w:t>
      </w:r>
      <w:r w:rsidRPr="00466BDA">
        <w:rPr>
          <w:rFonts w:ascii="Century Gothic" w:hAnsi="Century Gothic"/>
          <w:i/>
          <w:iCs/>
          <w:noProof/>
          <w:sz w:val="20"/>
          <w:szCs w:val="20"/>
        </w:rPr>
        <w:t>318</w:t>
      </w:r>
      <w:r w:rsidRPr="00466BDA">
        <w:rPr>
          <w:rFonts w:ascii="Century Gothic" w:hAnsi="Century Gothic"/>
          <w:noProof/>
          <w:sz w:val="20"/>
          <w:szCs w:val="20"/>
        </w:rPr>
        <w:t>, 215–22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Schrag, A., and Quinn, N. (2000). Dyskinesias and motor fluctuations in Parkinson’s disease. A community-based study. Brain</w:t>
      </w:r>
      <w:r w:rsidRPr="00466BDA">
        <w:rPr>
          <w:rFonts w:ascii="Arial" w:hAnsi="Arial" w:cs="Arial"/>
          <w:noProof/>
          <w:sz w:val="20"/>
          <w:szCs w:val="20"/>
        </w:rPr>
        <w:t> </w:t>
      </w:r>
      <w:r w:rsidRPr="00466BDA">
        <w:rPr>
          <w:rFonts w:ascii="Century Gothic" w:hAnsi="Century Gothic" w:cs="Century Gothic"/>
          <w:noProof/>
          <w:sz w:val="20"/>
          <w:szCs w:val="20"/>
        </w:rPr>
        <w:t>: a Journ</w:t>
      </w:r>
      <w:r w:rsidRPr="00466BDA">
        <w:rPr>
          <w:rFonts w:ascii="Century Gothic" w:hAnsi="Century Gothic"/>
          <w:noProof/>
          <w:sz w:val="20"/>
          <w:szCs w:val="20"/>
        </w:rPr>
        <w:t xml:space="preserve">al of Neurology </w:t>
      </w:r>
      <w:r w:rsidRPr="00466BDA">
        <w:rPr>
          <w:rFonts w:ascii="Century Gothic" w:hAnsi="Century Gothic"/>
          <w:i/>
          <w:iCs/>
          <w:noProof/>
          <w:sz w:val="20"/>
          <w:szCs w:val="20"/>
        </w:rPr>
        <w:t>123 (Pt11)</w:t>
      </w:r>
      <w:r w:rsidRPr="00466BDA">
        <w:rPr>
          <w:rFonts w:ascii="Century Gothic" w:hAnsi="Century Gothic"/>
          <w:noProof/>
          <w:sz w:val="20"/>
          <w:szCs w:val="20"/>
        </w:rPr>
        <w:t>, 2297–230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Schwalb, J.M., and Hamani, C. (2008). The history and future of deep brain stimulation. Neurotherapeutics </w:t>
      </w:r>
      <w:r w:rsidRPr="00466BDA">
        <w:rPr>
          <w:rFonts w:ascii="Century Gothic" w:hAnsi="Century Gothic"/>
          <w:i/>
          <w:iCs/>
          <w:noProof/>
          <w:sz w:val="20"/>
          <w:szCs w:val="20"/>
        </w:rPr>
        <w:t>5</w:t>
      </w:r>
      <w:r w:rsidRPr="00466BDA">
        <w:rPr>
          <w:rFonts w:ascii="Century Gothic" w:hAnsi="Century Gothic"/>
          <w:noProof/>
          <w:sz w:val="20"/>
          <w:szCs w:val="20"/>
        </w:rPr>
        <w:t>, 3–1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esack, S.R., and Carr, D.B. (2002). Selective prefrontal cortex inputs to dopamine cells: implications for schizophrenia. Physiology &amp; Behavior </w:t>
      </w:r>
      <w:r w:rsidRPr="00466BDA">
        <w:rPr>
          <w:rFonts w:ascii="Century Gothic" w:hAnsi="Century Gothic"/>
          <w:i/>
          <w:iCs/>
          <w:noProof/>
          <w:sz w:val="20"/>
          <w:szCs w:val="20"/>
        </w:rPr>
        <w:t>77</w:t>
      </w:r>
      <w:r w:rsidRPr="00466BDA">
        <w:rPr>
          <w:rFonts w:ascii="Century Gothic" w:hAnsi="Century Gothic"/>
          <w:noProof/>
          <w:sz w:val="20"/>
          <w:szCs w:val="20"/>
        </w:rPr>
        <w:t>, 513–51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houlson, I., Oakes, D., Fahn, S., Lang, A., Langston, J.W., LeWitt, P., Olanow, C.W., Penney, J.B., Tanner, C., Kieburtz, K., et al. (2002). Impact of sustained deprenyl (selegiline) in levodopa-treated Parkinson’s disease: a randomized placebo-controlled extension of the deprenyl and tocopherol antioxidative therapy of parkinsonism trial. Annals of Neurology </w:t>
      </w:r>
      <w:r w:rsidRPr="00466BDA">
        <w:rPr>
          <w:rFonts w:ascii="Century Gothic" w:hAnsi="Century Gothic"/>
          <w:i/>
          <w:iCs/>
          <w:noProof/>
          <w:sz w:val="20"/>
          <w:szCs w:val="20"/>
        </w:rPr>
        <w:t>51</w:t>
      </w:r>
      <w:r w:rsidRPr="00466BDA">
        <w:rPr>
          <w:rFonts w:ascii="Century Gothic" w:hAnsi="Century Gothic"/>
          <w:noProof/>
          <w:sz w:val="20"/>
          <w:szCs w:val="20"/>
        </w:rPr>
        <w:t>, 604–61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Siapati, E.K., Bigger, B.W., Miskin, J., Chipchase, D., Parsley, K.L., Mitrophanous, K., Themis, M., Thrasher, A.J., and Bonnet, D. (2005). Comparison of HIV- and EIAV-based vectors on their efficiency in transducing murine and human hematopoietic repopulating cells. Molecular Therapy</w:t>
      </w:r>
      <w:r w:rsidRPr="00466BDA">
        <w:rPr>
          <w:rFonts w:ascii="Arial" w:hAnsi="Arial" w:cs="Arial"/>
          <w:noProof/>
          <w:sz w:val="20"/>
          <w:szCs w:val="20"/>
        </w:rPr>
        <w:t> </w:t>
      </w:r>
      <w:r w:rsidRPr="00466BDA">
        <w:rPr>
          <w:rFonts w:ascii="Century Gothic" w:hAnsi="Century Gothic" w:cs="Century Gothic"/>
          <w:noProof/>
          <w:sz w:val="20"/>
          <w:szCs w:val="20"/>
        </w:rPr>
        <w:t xml:space="preserve">: the Journal of the American Society of Gene Therapy </w:t>
      </w:r>
      <w:r w:rsidRPr="00466BDA">
        <w:rPr>
          <w:rFonts w:ascii="Century Gothic" w:hAnsi="Century Gothic"/>
          <w:i/>
          <w:iCs/>
          <w:noProof/>
          <w:sz w:val="20"/>
          <w:szCs w:val="20"/>
        </w:rPr>
        <w:t>12</w:t>
      </w:r>
      <w:r w:rsidRPr="00466BDA">
        <w:rPr>
          <w:rFonts w:ascii="Century Gothic" w:hAnsi="Century Gothic"/>
          <w:noProof/>
          <w:sz w:val="20"/>
          <w:szCs w:val="20"/>
        </w:rPr>
        <w:t>, 537–54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leeman, I.J., Boshoff, E.L., and Duty, S. (2012). Fibroblast growth factor-20 protects against dopamine neuron loss in vitro and provides functional protection in the 6-hydroxydopamine-lesioned rat model of Parkinson’s disease. Neuropharmacology </w:t>
      </w:r>
      <w:r w:rsidRPr="00466BDA">
        <w:rPr>
          <w:rFonts w:ascii="Century Gothic" w:hAnsi="Century Gothic"/>
          <w:i/>
          <w:iCs/>
          <w:noProof/>
          <w:sz w:val="20"/>
          <w:szCs w:val="20"/>
        </w:rPr>
        <w:t>63</w:t>
      </w:r>
      <w:r w:rsidRPr="00466BDA">
        <w:rPr>
          <w:rFonts w:ascii="Century Gothic" w:hAnsi="Century Gothic"/>
          <w:noProof/>
          <w:sz w:val="20"/>
          <w:szCs w:val="20"/>
        </w:rPr>
        <w:t>, 1268–127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mith, A.D., Antion, M., Zigmond, M.J., and Austin, M.C. (2003). Effect of 6-hydroxydopamine on striatal GDNF and nigral GFRalpha1 and RET mRNAs in the adult rat. Brain Research. Molecular Brain Research </w:t>
      </w:r>
      <w:r w:rsidRPr="00466BDA">
        <w:rPr>
          <w:rFonts w:ascii="Century Gothic" w:hAnsi="Century Gothic"/>
          <w:i/>
          <w:iCs/>
          <w:noProof/>
          <w:sz w:val="20"/>
          <w:szCs w:val="20"/>
        </w:rPr>
        <w:t>117</w:t>
      </w:r>
      <w:r w:rsidRPr="00466BDA">
        <w:rPr>
          <w:rFonts w:ascii="Century Gothic" w:hAnsi="Century Gothic"/>
          <w:noProof/>
          <w:sz w:val="20"/>
          <w:szCs w:val="20"/>
        </w:rPr>
        <w:t>, 129–13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oto-Otero, R., Méndez-Álvarez, E., Hermida-Ameijeiras, Á., Muñoz-Patiño, A.M., and Labandeira-Garcia, J.L. (2002). Autoxidation and Neurotoxicity of 6-Hydroxydopamine in the Presence of Some Antioxidants. Journal of Neurochemistry </w:t>
      </w:r>
      <w:r w:rsidRPr="00466BDA">
        <w:rPr>
          <w:rFonts w:ascii="Century Gothic" w:hAnsi="Century Gothic"/>
          <w:i/>
          <w:iCs/>
          <w:noProof/>
          <w:sz w:val="20"/>
          <w:szCs w:val="20"/>
        </w:rPr>
        <w:t>74</w:t>
      </w:r>
      <w:r w:rsidRPr="00466BDA">
        <w:rPr>
          <w:rFonts w:ascii="Century Gothic" w:hAnsi="Century Gothic"/>
          <w:noProof/>
          <w:sz w:val="20"/>
          <w:szCs w:val="20"/>
        </w:rPr>
        <w:t>, 1605–161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Spenger, C., Hyman, C., Studer, L., Egli, M., Evtou</w:t>
      </w:r>
      <w:r w:rsidR="005D29E0">
        <w:rPr>
          <w:rFonts w:ascii="Century Gothic" w:hAnsi="Century Gothic"/>
          <w:noProof/>
          <w:sz w:val="20"/>
          <w:szCs w:val="20"/>
        </w:rPr>
        <w:t>chenko, L., Jackson, C., Dahl-Jo</w:t>
      </w:r>
      <w:r w:rsidRPr="00466BDA">
        <w:rPr>
          <w:rFonts w:ascii="Century Gothic" w:hAnsi="Century Gothic"/>
          <w:noProof/>
          <w:sz w:val="20"/>
          <w:szCs w:val="20"/>
        </w:rPr>
        <w:t xml:space="preserve">rgensen, A., Lindsay, R.M., and Seiler, R.W. (1995). Effects of BDNF on dopaminergic, serotonergic, and GABAergic neurons in cultures of human fetal ventral mesencephalon. Experimental Neurology </w:t>
      </w:r>
      <w:r w:rsidRPr="00466BDA">
        <w:rPr>
          <w:rFonts w:ascii="Century Gothic" w:hAnsi="Century Gothic"/>
          <w:i/>
          <w:iCs/>
          <w:noProof/>
          <w:sz w:val="20"/>
          <w:szCs w:val="20"/>
        </w:rPr>
        <w:t>133</w:t>
      </w:r>
      <w:r w:rsidRPr="00466BDA">
        <w:rPr>
          <w:rFonts w:ascii="Century Gothic" w:hAnsi="Century Gothic"/>
          <w:noProof/>
          <w:sz w:val="20"/>
          <w:szCs w:val="20"/>
        </w:rPr>
        <w:t>, 50–6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pillantini, M.G., Crowther, R.A., Jakes, R., Hasegawa, M., and Goedert, M. (1998). alpha-Synuclein in filamentous inclusions of Lewy bodies from Parkinson’s disease and dementia with lewy bodies. Proceedings of the National Academy of Sciences of the United States of America </w:t>
      </w:r>
      <w:r w:rsidRPr="00466BDA">
        <w:rPr>
          <w:rFonts w:ascii="Century Gothic" w:hAnsi="Century Gothic"/>
          <w:i/>
          <w:iCs/>
          <w:noProof/>
          <w:sz w:val="20"/>
          <w:szCs w:val="20"/>
        </w:rPr>
        <w:t>95</w:t>
      </w:r>
      <w:r w:rsidRPr="00466BDA">
        <w:rPr>
          <w:rFonts w:ascii="Century Gothic" w:hAnsi="Century Gothic"/>
          <w:noProof/>
          <w:sz w:val="20"/>
          <w:szCs w:val="20"/>
        </w:rPr>
        <w:t>, 6469–647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Stah</w:t>
      </w:r>
      <w:r w:rsidR="005D29E0">
        <w:rPr>
          <w:rFonts w:ascii="Century Gothic" w:hAnsi="Century Gothic"/>
          <w:noProof/>
          <w:sz w:val="20"/>
          <w:szCs w:val="20"/>
        </w:rPr>
        <w:t>l, K., Mylonakou, M.N., Skare, O</w:t>
      </w:r>
      <w:r w:rsidRPr="00466BDA">
        <w:rPr>
          <w:rFonts w:ascii="Century Gothic" w:hAnsi="Century Gothic"/>
          <w:noProof/>
          <w:sz w:val="20"/>
          <w:szCs w:val="20"/>
        </w:rPr>
        <w:t xml:space="preserve">., Amiry-Moghaddam, M., and Torp, R. (2011). Cytoprotective effects of growth factors: BDNF more potent than GDNF in an organotypic culture model of Parkinson’s disease. Brain Research </w:t>
      </w:r>
      <w:r w:rsidRPr="00466BDA">
        <w:rPr>
          <w:rFonts w:ascii="Century Gothic" w:hAnsi="Century Gothic"/>
          <w:i/>
          <w:iCs/>
          <w:noProof/>
          <w:sz w:val="20"/>
          <w:szCs w:val="20"/>
        </w:rPr>
        <w:t>1378</w:t>
      </w:r>
      <w:r w:rsidRPr="00466BDA">
        <w:rPr>
          <w:rFonts w:ascii="Century Gothic" w:hAnsi="Century Gothic"/>
          <w:noProof/>
          <w:sz w:val="20"/>
          <w:szCs w:val="20"/>
        </w:rPr>
        <w:t>, 105–11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tanic, D., Finkelstein, D.I., Bourke, D.W., Drago, J., and Horne, M.K. (2003). Timecourse of striatal re-innervation following lesions of dopaminergic SNpc neurons of the rat. Eur J Neurosci </w:t>
      </w:r>
      <w:r w:rsidRPr="00466BDA">
        <w:rPr>
          <w:rFonts w:ascii="Century Gothic" w:hAnsi="Century Gothic"/>
          <w:i/>
          <w:iCs/>
          <w:noProof/>
          <w:sz w:val="20"/>
          <w:szCs w:val="20"/>
        </w:rPr>
        <w:t>18</w:t>
      </w:r>
      <w:r w:rsidRPr="00466BDA">
        <w:rPr>
          <w:rFonts w:ascii="Century Gothic" w:hAnsi="Century Gothic"/>
          <w:noProof/>
          <w:sz w:val="20"/>
          <w:szCs w:val="20"/>
        </w:rPr>
        <w:t>, 1175–118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tanic, D., Parish, C.L., Zhu, W.M., Krstew, E. V., Lawrence, A.J., Drago, J., Finkelstein, D.I., and Horne, M.K. (2004). Changes in function and ultrastructure of striatal dopaminergic terminals that regenerate following partial lesions of the SNpc. Journal of Neurochemistry </w:t>
      </w:r>
      <w:r w:rsidRPr="00466BDA">
        <w:rPr>
          <w:rFonts w:ascii="Century Gothic" w:hAnsi="Century Gothic"/>
          <w:i/>
          <w:iCs/>
          <w:noProof/>
          <w:sz w:val="20"/>
          <w:szCs w:val="20"/>
        </w:rPr>
        <w:t>86</w:t>
      </w:r>
      <w:r w:rsidRPr="00466BDA">
        <w:rPr>
          <w:rFonts w:ascii="Century Gothic" w:hAnsi="Century Gothic"/>
          <w:noProof/>
          <w:sz w:val="20"/>
          <w:szCs w:val="20"/>
        </w:rPr>
        <w:t>, 329–34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tewart, H.J., Fong-Wong, L., Strickland, I., Chipchase, D., Kelleher, M., Stevenson, L., Thoree, V., McCarthy, J., Ralph, G.S., Mitrophanous, K.A., et al. (2011). A stable producer cell line for the manufacture of a lentiviral vector for gene therapy of Parkinson’s disease. Human Gene Therapy </w:t>
      </w:r>
      <w:r w:rsidRPr="00466BDA">
        <w:rPr>
          <w:rFonts w:ascii="Century Gothic" w:hAnsi="Century Gothic"/>
          <w:i/>
          <w:iCs/>
          <w:noProof/>
          <w:sz w:val="20"/>
          <w:szCs w:val="20"/>
        </w:rPr>
        <w:t>22</w:t>
      </w:r>
      <w:r w:rsidRPr="00466BDA">
        <w:rPr>
          <w:rFonts w:ascii="Century Gothic" w:hAnsi="Century Gothic"/>
          <w:noProof/>
          <w:sz w:val="20"/>
          <w:szCs w:val="20"/>
        </w:rPr>
        <w:t>, 357–36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Stoessl, A.J., Martin, W.W., McKeown, M.J., and Sossi, V. (2011). Advances in imaging in Parkinson’s disease. Lancet Neurology </w:t>
      </w:r>
      <w:r w:rsidRPr="00466BDA">
        <w:rPr>
          <w:rFonts w:ascii="Century Gothic" w:hAnsi="Century Gothic"/>
          <w:i/>
          <w:iCs/>
          <w:noProof/>
          <w:sz w:val="20"/>
          <w:szCs w:val="20"/>
        </w:rPr>
        <w:t>10</w:t>
      </w:r>
      <w:r w:rsidRPr="00466BDA">
        <w:rPr>
          <w:rFonts w:ascii="Century Gothic" w:hAnsi="Century Gothic"/>
          <w:noProof/>
          <w:sz w:val="20"/>
          <w:szCs w:val="20"/>
        </w:rPr>
        <w:t>, 987–100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tuder, L., Tabar, V., and McKay, R.D. (1998). Transplantation of expanded mesencephalic precursors leads to recovery in parkinsonian rats. Nature Neuroscience </w:t>
      </w:r>
      <w:r w:rsidRPr="00466BDA">
        <w:rPr>
          <w:rFonts w:ascii="Century Gothic" w:hAnsi="Century Gothic"/>
          <w:i/>
          <w:iCs/>
          <w:noProof/>
          <w:sz w:val="20"/>
          <w:szCs w:val="20"/>
        </w:rPr>
        <w:t>1</w:t>
      </w:r>
      <w:r w:rsidRPr="00466BDA">
        <w:rPr>
          <w:rFonts w:ascii="Century Gothic" w:hAnsi="Century Gothic"/>
          <w:noProof/>
          <w:sz w:val="20"/>
          <w:szCs w:val="20"/>
        </w:rPr>
        <w:t>, 290–29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Su, P.C., Tseng, H.-M., Liu, H.-M., Yen, R.-F., and Liou, H.-H. (2003). Treatment of advanced Parkinson’s disease by subthalamotomy: one-year results. Movement Disorders</w:t>
      </w:r>
      <w:r w:rsidRPr="00466BDA">
        <w:rPr>
          <w:rFonts w:ascii="Arial" w:hAnsi="Arial" w:cs="Arial"/>
          <w:noProof/>
          <w:sz w:val="20"/>
          <w:szCs w:val="20"/>
        </w:rPr>
        <w:t> </w:t>
      </w:r>
      <w:r w:rsidRPr="00466BDA">
        <w:rPr>
          <w:rFonts w:ascii="Century Gothic" w:hAnsi="Century Gothic" w:cs="Century Gothic"/>
          <w:noProof/>
          <w:sz w:val="20"/>
          <w:szCs w:val="20"/>
        </w:rPr>
        <w:t xml:space="preserve">: Official Journal of the Movement Disorder Society </w:t>
      </w:r>
      <w:r w:rsidRPr="00466BDA">
        <w:rPr>
          <w:rFonts w:ascii="Century Gothic" w:hAnsi="Century Gothic"/>
          <w:i/>
          <w:iCs/>
          <w:noProof/>
          <w:sz w:val="20"/>
          <w:szCs w:val="20"/>
        </w:rPr>
        <w:t>18</w:t>
      </w:r>
      <w:r w:rsidRPr="00466BDA">
        <w:rPr>
          <w:rFonts w:ascii="Century Gothic" w:hAnsi="Century Gothic"/>
          <w:noProof/>
          <w:sz w:val="20"/>
          <w:szCs w:val="20"/>
        </w:rPr>
        <w:t>, 531–53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un, M., Kong, L., Wang, X., Holmes, C., Gao, Q., Zhang, G.-R., Pfeilschifter, J., Goldstein, D.S., and Geller, A.I. (2004). Coexpression of tyrosine hydroxylase, GTP cyclohydrolase I, aromatic amino acid decarboxylase, and vesicular monoamine transporter 2 from a helper virus-free herpes simplex virus type 1 vector supports high-level, long-term biochemical and behavioral corr. Human Gene Therapy </w:t>
      </w:r>
      <w:r w:rsidRPr="00466BDA">
        <w:rPr>
          <w:rFonts w:ascii="Century Gothic" w:hAnsi="Century Gothic"/>
          <w:i/>
          <w:iCs/>
          <w:noProof/>
          <w:sz w:val="20"/>
          <w:szCs w:val="20"/>
        </w:rPr>
        <w:t>15</w:t>
      </w:r>
      <w:r w:rsidRPr="00466BDA">
        <w:rPr>
          <w:rFonts w:ascii="Century Gothic" w:hAnsi="Century Gothic"/>
          <w:noProof/>
          <w:sz w:val="20"/>
          <w:szCs w:val="20"/>
        </w:rPr>
        <w:t>, 1177–119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un, M., Kong, L., Wang, X., Lu, X.G., Gao, Q., and Geller, A.I. (2005). Comparison of the capability of GDNF, BDNF, or both, to protect nigrostriatal neurons in a rat model of Parkinson’s disease. Brain Res </w:t>
      </w:r>
      <w:r w:rsidRPr="00466BDA">
        <w:rPr>
          <w:rFonts w:ascii="Century Gothic" w:hAnsi="Century Gothic"/>
          <w:i/>
          <w:iCs/>
          <w:noProof/>
          <w:sz w:val="20"/>
          <w:szCs w:val="20"/>
        </w:rPr>
        <w:t>1052</w:t>
      </w:r>
      <w:r w:rsidRPr="00466BDA">
        <w:rPr>
          <w:rFonts w:ascii="Century Gothic" w:hAnsi="Century Gothic"/>
          <w:noProof/>
          <w:sz w:val="20"/>
          <w:szCs w:val="20"/>
        </w:rPr>
        <w:t>, 119–12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Sun, X., Huang, L., Zhang, M., Sun, S., and Wu, Y. (2010). Insulin like growth factor-1 prevents 1-mentyl-4-phenylphyridinium-induced apoptosis in PC12 cells through activation of glycogen synthase kinase-3beta. Toxicology </w:t>
      </w:r>
      <w:r w:rsidRPr="00466BDA">
        <w:rPr>
          <w:rFonts w:ascii="Century Gothic" w:hAnsi="Century Gothic"/>
          <w:i/>
          <w:iCs/>
          <w:noProof/>
          <w:sz w:val="20"/>
          <w:szCs w:val="20"/>
        </w:rPr>
        <w:t>271</w:t>
      </w:r>
      <w:r w:rsidRPr="00466BDA">
        <w:rPr>
          <w:rFonts w:ascii="Century Gothic" w:hAnsi="Century Gothic"/>
          <w:noProof/>
          <w:sz w:val="20"/>
          <w:szCs w:val="20"/>
        </w:rPr>
        <w:t>, 5–1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Takahashi, K., and Yamanaka, S. (2006). Induction of Pluripotent Stem Cells from Mouse Embryonic and Adult Fibroblast Cultures by Defined Factors. Cell </w:t>
      </w:r>
      <w:r w:rsidRPr="00466BDA">
        <w:rPr>
          <w:rFonts w:ascii="Century Gothic" w:hAnsi="Century Gothic"/>
          <w:i/>
          <w:iCs/>
          <w:noProof/>
          <w:sz w:val="20"/>
          <w:szCs w:val="20"/>
        </w:rPr>
        <w:t>126</w:t>
      </w:r>
      <w:r w:rsidRPr="00466BDA">
        <w:rPr>
          <w:rFonts w:ascii="Century Gothic" w:hAnsi="Century Gothic"/>
          <w:noProof/>
          <w:sz w:val="20"/>
          <w:szCs w:val="20"/>
        </w:rPr>
        <w:t>, 663–67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Takeshima, T., Shimoda, K., Sauve, Y., and Commissiong, J.W. (1994). Astrocyte-dependent and -independent phases of the development and survival of rat embryonic day 14 mesencephalic, dopaminergic neurons in culture. Neuroscience </w:t>
      </w:r>
      <w:r w:rsidRPr="00466BDA">
        <w:rPr>
          <w:rFonts w:ascii="Century Gothic" w:hAnsi="Century Gothic"/>
          <w:i/>
          <w:iCs/>
          <w:noProof/>
          <w:sz w:val="20"/>
          <w:szCs w:val="20"/>
        </w:rPr>
        <w:t>60</w:t>
      </w:r>
      <w:r w:rsidRPr="00466BDA">
        <w:rPr>
          <w:rFonts w:ascii="Century Gothic" w:hAnsi="Century Gothic"/>
          <w:noProof/>
          <w:sz w:val="20"/>
          <w:szCs w:val="20"/>
        </w:rPr>
        <w:t>, 809–82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Tayarani-Binazir, K.A., Jackson, M.J., Rose, S., Olanow, C.W., and Jenner, P. (2010). Pramipexole combined with levodopa improves motor function but reduces dyskinesia in MPTP-treated common marmosets. Movement Disorders</w:t>
      </w:r>
      <w:r w:rsidRPr="00466BDA">
        <w:rPr>
          <w:rFonts w:ascii="Arial" w:hAnsi="Arial" w:cs="Arial"/>
          <w:noProof/>
          <w:sz w:val="20"/>
          <w:szCs w:val="20"/>
        </w:rPr>
        <w:t> </w:t>
      </w:r>
      <w:r w:rsidRPr="00466BDA">
        <w:rPr>
          <w:rFonts w:ascii="Century Gothic" w:hAnsi="Century Gothic" w:cs="Century Gothic"/>
          <w:noProof/>
          <w:sz w:val="20"/>
          <w:szCs w:val="20"/>
        </w:rPr>
        <w:t xml:space="preserve">: Official Journal of the Movement Disorder Society </w:t>
      </w:r>
      <w:r w:rsidRPr="00466BDA">
        <w:rPr>
          <w:rFonts w:ascii="Century Gothic" w:hAnsi="Century Gothic"/>
          <w:i/>
          <w:iCs/>
          <w:noProof/>
          <w:sz w:val="20"/>
          <w:szCs w:val="20"/>
        </w:rPr>
        <w:t>25</w:t>
      </w:r>
      <w:r w:rsidRPr="00466BDA">
        <w:rPr>
          <w:rFonts w:ascii="Century Gothic" w:hAnsi="Century Gothic"/>
          <w:noProof/>
          <w:sz w:val="20"/>
          <w:szCs w:val="20"/>
        </w:rPr>
        <w:t>, 377–38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Terwilliger, E.F., Godin, B., Sodroski, J.G., and Haseltine, W.A. (1989). Construction and use of a replication-competent human immunodeficiency virus (HIV-1) that expresses the chloramphenicol acetyltransferase enzyme. Proceedings of the National Academy of Sciences of the United States of America </w:t>
      </w:r>
      <w:r w:rsidRPr="00466BDA">
        <w:rPr>
          <w:rFonts w:ascii="Century Gothic" w:hAnsi="Century Gothic"/>
          <w:i/>
          <w:iCs/>
          <w:noProof/>
          <w:sz w:val="20"/>
          <w:szCs w:val="20"/>
        </w:rPr>
        <w:t>86</w:t>
      </w:r>
      <w:r w:rsidRPr="00466BDA">
        <w:rPr>
          <w:rFonts w:ascii="Century Gothic" w:hAnsi="Century Gothic"/>
          <w:noProof/>
          <w:sz w:val="20"/>
          <w:szCs w:val="20"/>
        </w:rPr>
        <w:t>, 3857–386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Thannickal, T.C., Lai, Y.-Y., and Siegel, J.M. (2007). Hypocretin (orexin) cell loss in Parkinson’s disease. Brain</w:t>
      </w:r>
      <w:r w:rsidRPr="00466BDA">
        <w:rPr>
          <w:rFonts w:ascii="Arial" w:hAnsi="Arial" w:cs="Arial"/>
          <w:noProof/>
          <w:sz w:val="20"/>
          <w:szCs w:val="20"/>
        </w:rPr>
        <w:t> </w:t>
      </w:r>
      <w:r w:rsidRPr="00466BDA">
        <w:rPr>
          <w:rFonts w:ascii="Century Gothic" w:hAnsi="Century Gothic" w:cs="Century Gothic"/>
          <w:noProof/>
          <w:sz w:val="20"/>
          <w:szCs w:val="20"/>
        </w:rPr>
        <w:t xml:space="preserve">: a Journal of Neurology </w:t>
      </w:r>
      <w:r w:rsidRPr="00466BDA">
        <w:rPr>
          <w:rFonts w:ascii="Century Gothic" w:hAnsi="Century Gothic"/>
          <w:i/>
          <w:iCs/>
          <w:noProof/>
          <w:sz w:val="20"/>
          <w:szCs w:val="20"/>
        </w:rPr>
        <w:t>130</w:t>
      </w:r>
      <w:r w:rsidRPr="00466BDA">
        <w:rPr>
          <w:rFonts w:ascii="Century Gothic" w:hAnsi="Century Gothic"/>
          <w:noProof/>
          <w:sz w:val="20"/>
          <w:szCs w:val="20"/>
        </w:rPr>
        <w:t>, 1586–159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Tian, Y.Y., Tang, C.J., Wang, J.N., Feng, Y., Chen, X.W., Wang, L., Qiao, X., and Sun, S.G. (2007). Favorable effects of VEGF gene transfer on a rat model of Parkinson disease using adeno-associated viral vectors. Neurosci Lett </w:t>
      </w:r>
      <w:r w:rsidRPr="00466BDA">
        <w:rPr>
          <w:rFonts w:ascii="Century Gothic" w:hAnsi="Century Gothic"/>
          <w:i/>
          <w:iCs/>
          <w:noProof/>
          <w:sz w:val="20"/>
          <w:szCs w:val="20"/>
        </w:rPr>
        <w:t>421</w:t>
      </w:r>
      <w:r w:rsidRPr="00466BDA">
        <w:rPr>
          <w:rFonts w:ascii="Century Gothic" w:hAnsi="Century Gothic"/>
          <w:noProof/>
          <w:sz w:val="20"/>
          <w:szCs w:val="20"/>
        </w:rPr>
        <w:t>, 239–244.</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Tomac, A., Lindqvist, E., Lin, L.F., Ogren, S.O., Young, D., Hoffer, B.J., and Olson, L. (1995a). Protection and repair of the nigrostriatal dopaminergic system by GDNF in vivo. Nature </w:t>
      </w:r>
      <w:r w:rsidRPr="00466BDA">
        <w:rPr>
          <w:rFonts w:ascii="Century Gothic" w:hAnsi="Century Gothic"/>
          <w:i/>
          <w:iCs/>
          <w:noProof/>
          <w:sz w:val="20"/>
          <w:szCs w:val="20"/>
        </w:rPr>
        <w:t>373</w:t>
      </w:r>
      <w:r w:rsidRPr="00466BDA">
        <w:rPr>
          <w:rFonts w:ascii="Century Gothic" w:hAnsi="Century Gothic"/>
          <w:noProof/>
          <w:sz w:val="20"/>
          <w:szCs w:val="20"/>
        </w:rPr>
        <w:t>, 335–33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Tomac, A., Widenfalk, J., Lin, L.F., Kohno, T., Ebendal, T., Hoffer, B.J., and Olson, L. (1995b). Retrograde axonal transport of glial cell line-derived neurotrophic factor in the adult nigrostriatal system suggests a trophic role in the adult. Proceedings of the National Academy of Sciences of the United States of America </w:t>
      </w:r>
      <w:r w:rsidRPr="00466BDA">
        <w:rPr>
          <w:rFonts w:ascii="Century Gothic" w:hAnsi="Century Gothic"/>
          <w:i/>
          <w:iCs/>
          <w:noProof/>
          <w:sz w:val="20"/>
          <w:szCs w:val="20"/>
        </w:rPr>
        <w:t>92</w:t>
      </w:r>
      <w:r w:rsidRPr="00466BDA">
        <w:rPr>
          <w:rFonts w:ascii="Century Gothic" w:hAnsi="Century Gothic"/>
          <w:noProof/>
          <w:sz w:val="20"/>
          <w:szCs w:val="20"/>
        </w:rPr>
        <w:t>, 8274–827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Tong, M., Dong, M., and de la Monte, S.M. (2009). Brain insulin-like growth factor and neurotrophin resistance in Parkinson’s disease and dementia with Lewy bodies: potential role of manganese neurotoxicity. Journal of Alzheimer’s Disease</w:t>
      </w:r>
      <w:r w:rsidRPr="00466BDA">
        <w:rPr>
          <w:rFonts w:ascii="Arial" w:hAnsi="Arial" w:cs="Arial"/>
          <w:noProof/>
          <w:sz w:val="20"/>
          <w:szCs w:val="20"/>
        </w:rPr>
        <w:t> </w:t>
      </w:r>
      <w:r w:rsidRPr="00466BDA">
        <w:rPr>
          <w:rFonts w:ascii="Century Gothic" w:hAnsi="Century Gothic" w:cs="Century Gothic"/>
          <w:noProof/>
          <w:sz w:val="20"/>
          <w:szCs w:val="20"/>
        </w:rPr>
        <w:t xml:space="preserve">: JAD </w:t>
      </w:r>
      <w:r w:rsidRPr="00466BDA">
        <w:rPr>
          <w:rFonts w:ascii="Century Gothic" w:hAnsi="Century Gothic"/>
          <w:i/>
          <w:iCs/>
          <w:noProof/>
          <w:sz w:val="20"/>
          <w:szCs w:val="20"/>
        </w:rPr>
        <w:t>16</w:t>
      </w:r>
      <w:r w:rsidRPr="00466BDA">
        <w:rPr>
          <w:rFonts w:ascii="Century Gothic" w:hAnsi="Century Gothic"/>
          <w:noProof/>
          <w:sz w:val="20"/>
          <w:szCs w:val="20"/>
        </w:rPr>
        <w:t>, 585–59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Toulouse, A., and Sullivan, A.M. (2008). Progress in Parkinson’s disease-where do we stand? Prog Neurobiol </w:t>
      </w:r>
      <w:r w:rsidRPr="00466BDA">
        <w:rPr>
          <w:rFonts w:ascii="Century Gothic" w:hAnsi="Century Gothic"/>
          <w:i/>
          <w:iCs/>
          <w:noProof/>
          <w:sz w:val="20"/>
          <w:szCs w:val="20"/>
        </w:rPr>
        <w:t>85</w:t>
      </w:r>
      <w:r w:rsidRPr="00466BDA">
        <w:rPr>
          <w:rFonts w:ascii="Century Gothic" w:hAnsi="Century Gothic"/>
          <w:noProof/>
          <w:sz w:val="20"/>
          <w:szCs w:val="20"/>
        </w:rPr>
        <w:t>, 376–39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Trupp, M., Arenas, E., Fainzilber, M., Nilsson, A.S., Sieber, B.A., Grigoriou, M., Kilkenny, C., Salazar-Grueso, E., Pachnis, V., and Arumäe, U. (1996). Functional receptor for GDNF encoded by the c-ret proto-oncogene. Nature </w:t>
      </w:r>
      <w:r w:rsidRPr="00466BDA">
        <w:rPr>
          <w:rFonts w:ascii="Century Gothic" w:hAnsi="Century Gothic"/>
          <w:i/>
          <w:iCs/>
          <w:noProof/>
          <w:sz w:val="20"/>
          <w:szCs w:val="20"/>
        </w:rPr>
        <w:t>381</w:t>
      </w:r>
      <w:r w:rsidRPr="00466BDA">
        <w:rPr>
          <w:rFonts w:ascii="Century Gothic" w:hAnsi="Century Gothic"/>
          <w:noProof/>
          <w:sz w:val="20"/>
          <w:szCs w:val="20"/>
        </w:rPr>
        <w:t>, 785–78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Trupp, M., Belluardo, N., Funakoshi, H., and Ibáñez, C.F. (1997). Complementary and overlapping expression of glial cell line-derived neurotrophic factor (GDNF), c-ret proto-oncogene, and GDNF receptor-alpha indicates multiple mechanisms of trophic actions in the adult rat CNS.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17</w:t>
      </w:r>
      <w:r w:rsidRPr="00466BDA">
        <w:rPr>
          <w:rFonts w:ascii="Century Gothic" w:hAnsi="Century Gothic"/>
          <w:noProof/>
          <w:sz w:val="20"/>
          <w:szCs w:val="20"/>
        </w:rPr>
        <w:t>, 3554–356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Tsai, L.-K., Chen, Y.-C., Cheng, W.-C., Ting, C.-H., Dodge, J.C., Hwu, W.-L., Cheng, S.H., and Passini, M.A. (2012). IGF-1 delivery to CNS attenuates motor neuron cell death but does not improve motor function in type III SMA mice. Neurobiology of Disease </w:t>
      </w:r>
      <w:r w:rsidRPr="00466BDA">
        <w:rPr>
          <w:rFonts w:ascii="Century Gothic" w:hAnsi="Century Gothic"/>
          <w:i/>
          <w:iCs/>
          <w:noProof/>
          <w:sz w:val="20"/>
          <w:szCs w:val="20"/>
        </w:rPr>
        <w:t>45</w:t>
      </w:r>
      <w:r w:rsidRPr="00466BDA">
        <w:rPr>
          <w:rFonts w:ascii="Century Gothic" w:hAnsi="Century Gothic"/>
          <w:noProof/>
          <w:sz w:val="20"/>
          <w:szCs w:val="20"/>
        </w:rPr>
        <w:t>, 272–27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Tsui, C.C., and Pierchala, B.A. (2010). The differential axonal degradation of Ret accounts for cell-type-specific function of glial cell line-derived neurotrophic factor as a retrograde survival factor.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30</w:t>
      </w:r>
      <w:r w:rsidRPr="00466BDA">
        <w:rPr>
          <w:rFonts w:ascii="Century Gothic" w:hAnsi="Century Gothic"/>
          <w:noProof/>
          <w:sz w:val="20"/>
          <w:szCs w:val="20"/>
        </w:rPr>
        <w:t>, 5149–515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Ungerstedt, U. (1968). 6-hydroxy-dopamine induced degeneration of central monoamine neurons. European Journal of Pharmacology </w:t>
      </w:r>
      <w:r w:rsidRPr="00466BDA">
        <w:rPr>
          <w:rFonts w:ascii="Century Gothic" w:hAnsi="Century Gothic"/>
          <w:i/>
          <w:iCs/>
          <w:noProof/>
          <w:sz w:val="20"/>
          <w:szCs w:val="20"/>
        </w:rPr>
        <w:t>5</w:t>
      </w:r>
      <w:r w:rsidRPr="00466BDA">
        <w:rPr>
          <w:rFonts w:ascii="Century Gothic" w:hAnsi="Century Gothic"/>
          <w:noProof/>
          <w:sz w:val="20"/>
          <w:szCs w:val="20"/>
        </w:rPr>
        <w:t>, 107–11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Vercammen, L., Van der Perren, A., Vaudano, E., Gijsbers, R., Debyser, Z., Van den Haute, C., and Baekelandt, V. (2006). Parkin protects against neurotoxicity in the 6-hydroxydopamine rat model for Parkinson’s disease. Mol Ther </w:t>
      </w:r>
      <w:r w:rsidRPr="00466BDA">
        <w:rPr>
          <w:rFonts w:ascii="Century Gothic" w:hAnsi="Century Gothic"/>
          <w:i/>
          <w:iCs/>
          <w:noProof/>
          <w:sz w:val="20"/>
          <w:szCs w:val="20"/>
        </w:rPr>
        <w:t>14</w:t>
      </w:r>
      <w:r w:rsidRPr="00466BDA">
        <w:rPr>
          <w:rFonts w:ascii="Century Gothic" w:hAnsi="Century Gothic"/>
          <w:noProof/>
          <w:sz w:val="20"/>
          <w:szCs w:val="20"/>
        </w:rPr>
        <w:t>, 716–72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Vernier, P., Moret, F., Callier, S., Snapyan, M., Wersinger, C., and Sidhu, A. (2004). The degeneration of dopamine neurons in Parkinson’s disease: insights from embryology and evolution of the mesostriatocortical system. Annals of the New York Academy of Sciences </w:t>
      </w:r>
      <w:r w:rsidRPr="00466BDA">
        <w:rPr>
          <w:rFonts w:ascii="Century Gothic" w:hAnsi="Century Gothic"/>
          <w:i/>
          <w:iCs/>
          <w:noProof/>
          <w:sz w:val="20"/>
          <w:szCs w:val="20"/>
        </w:rPr>
        <w:t>1035</w:t>
      </w:r>
      <w:r w:rsidRPr="00466BDA">
        <w:rPr>
          <w:rFonts w:ascii="Century Gothic" w:hAnsi="Century Gothic"/>
          <w:noProof/>
          <w:sz w:val="20"/>
          <w:szCs w:val="20"/>
        </w:rPr>
        <w:t>, 231–24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Voutilainen, M.H., Back, S., Porsti, E., Toppinen, L., Lindgren, L., Lindholm, P., Peranen, J., Saarma, M., and Tuominen, R.K. (2009). Mesencephalic astrocyte-derived neurotrophic factor is neurorestorative in rat model of Parkinson’s disease. J Neurosci </w:t>
      </w:r>
      <w:r w:rsidRPr="00466BDA">
        <w:rPr>
          <w:rFonts w:ascii="Century Gothic" w:hAnsi="Century Gothic"/>
          <w:i/>
          <w:iCs/>
          <w:noProof/>
          <w:sz w:val="20"/>
          <w:szCs w:val="20"/>
        </w:rPr>
        <w:t>29</w:t>
      </w:r>
      <w:r w:rsidRPr="00466BDA">
        <w:rPr>
          <w:rFonts w:ascii="Century Gothic" w:hAnsi="Century Gothic"/>
          <w:noProof/>
          <w:sz w:val="20"/>
          <w:szCs w:val="20"/>
        </w:rPr>
        <w:t>, 9651–965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Waddington, S.N., Mitrophanous, K.A., Ellard, F.M., Buckley, S.M.K., Nivsarkar, M., Lawrence, L., Cook, H.T., Al-Allaf, F., Bigger, B., Kingsman, S.M., et al. (2003). Long-term transgene expression by administration of a lentivirus-based vector to the fetal circulation of immuno-competent mice. Gene Therapy </w:t>
      </w:r>
      <w:r w:rsidRPr="00466BDA">
        <w:rPr>
          <w:rFonts w:ascii="Century Gothic" w:hAnsi="Century Gothic"/>
          <w:i/>
          <w:iCs/>
          <w:noProof/>
          <w:sz w:val="20"/>
          <w:szCs w:val="20"/>
        </w:rPr>
        <w:t>10</w:t>
      </w:r>
      <w:r w:rsidRPr="00466BDA">
        <w:rPr>
          <w:rFonts w:ascii="Century Gothic" w:hAnsi="Century Gothic"/>
          <w:noProof/>
          <w:sz w:val="20"/>
          <w:szCs w:val="20"/>
        </w:rPr>
        <w:t>, 1234–1240.</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Walsh, S., Finn, D.P., and Dowd, E. (2011). Time-course of nigrostriatal neurodegeneration and neuroinflammation in the 6-hydroxydopamine-induced axonal and terminal lesion models of Parkinson’s disease in the rat. Neuroscience </w:t>
      </w:r>
      <w:r w:rsidRPr="00466BDA">
        <w:rPr>
          <w:rFonts w:ascii="Century Gothic" w:hAnsi="Century Gothic"/>
          <w:i/>
          <w:iCs/>
          <w:noProof/>
          <w:sz w:val="20"/>
          <w:szCs w:val="20"/>
        </w:rPr>
        <w:t>175</w:t>
      </w:r>
      <w:r w:rsidRPr="00466BDA">
        <w:rPr>
          <w:rFonts w:ascii="Century Gothic" w:hAnsi="Century Gothic"/>
          <w:noProof/>
          <w:sz w:val="20"/>
          <w:szCs w:val="20"/>
        </w:rPr>
        <w:t>, 251–26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Wang, H., Hughes, I., Planer, W., Parsadanian, A., Grider, J.R., Vohra, B.P.S., Keller-Peck, C., and Heuckeroth, R.O. (2010a). The timing and location of glial cell line-derived neurotrophic factor expression determine enteric nervous system structure and function. The Journal of Neuroscience</w:t>
      </w:r>
      <w:r w:rsidRPr="00466BDA">
        <w:rPr>
          <w:rFonts w:ascii="Arial" w:hAnsi="Arial" w:cs="Arial"/>
          <w:noProof/>
          <w:sz w:val="20"/>
          <w:szCs w:val="20"/>
        </w:rPr>
        <w:t> </w:t>
      </w:r>
      <w:r w:rsidRPr="00466BDA">
        <w:rPr>
          <w:rFonts w:ascii="Century Gothic" w:hAnsi="Century Gothic" w:cs="Century Gothic"/>
          <w:noProof/>
          <w:sz w:val="20"/>
          <w:szCs w:val="20"/>
        </w:rPr>
        <w:t xml:space="preserve">: the Official Journal of the Society for Neuroscience </w:t>
      </w:r>
      <w:r w:rsidRPr="00466BDA">
        <w:rPr>
          <w:rFonts w:ascii="Century Gothic" w:hAnsi="Century Gothic"/>
          <w:i/>
          <w:iCs/>
          <w:noProof/>
          <w:sz w:val="20"/>
          <w:szCs w:val="20"/>
        </w:rPr>
        <w:t>30</w:t>
      </w:r>
      <w:r w:rsidRPr="00466BDA">
        <w:rPr>
          <w:rFonts w:ascii="Century Gothic" w:hAnsi="Century Gothic"/>
          <w:noProof/>
          <w:sz w:val="20"/>
          <w:szCs w:val="20"/>
        </w:rPr>
        <w:t>, 1523–1538.</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Wang, L., Yang, H.J., Xia, Y.Y., and Feng, Z.W. (2010b). Insulin-like growth factor 1 protects human neuroblastoma cells SH-EP1 against MPP+-induced apoptosis by AKT/GSK-3beta/JNK signaling. Apoptosis </w:t>
      </w:r>
      <w:r w:rsidRPr="00466BDA">
        <w:rPr>
          <w:rFonts w:ascii="Century Gothic" w:hAnsi="Century Gothic"/>
          <w:i/>
          <w:iCs/>
          <w:noProof/>
          <w:sz w:val="20"/>
          <w:szCs w:val="20"/>
        </w:rPr>
        <w:t>15</w:t>
      </w:r>
      <w:r w:rsidRPr="00466BDA">
        <w:rPr>
          <w:rFonts w:ascii="Century Gothic" w:hAnsi="Century Gothic"/>
          <w:noProof/>
          <w:sz w:val="20"/>
          <w:szCs w:val="20"/>
        </w:rPr>
        <w:t>, 1470–147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Wanisch, K., and Yáñez-Muñoz, R.J. (2009). Integration-deficient lentiviral vectors: a slow coming of age. Mol Ther </w:t>
      </w:r>
      <w:r w:rsidRPr="00466BDA">
        <w:rPr>
          <w:rFonts w:ascii="Century Gothic" w:hAnsi="Century Gothic"/>
          <w:i/>
          <w:iCs/>
          <w:noProof/>
          <w:sz w:val="20"/>
          <w:szCs w:val="20"/>
        </w:rPr>
        <w:t>17</w:t>
      </w:r>
      <w:r w:rsidRPr="00466BDA">
        <w:rPr>
          <w:rFonts w:ascii="Century Gothic" w:hAnsi="Century Gothic"/>
          <w:noProof/>
          <w:sz w:val="20"/>
          <w:szCs w:val="20"/>
        </w:rPr>
        <w:t>, 1316–133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Watson, D.J., Kobinger, G.P., Passini, M.A., Wilson, J.M., and Wolfe, J.H. (2002). Targeted transduction patterns in the mouse brain by lentivirus vectors pseudotyped with VSV, Ebola, Mokola, LCMV, or MuLV envelope proteins. Molecular Therapy</w:t>
      </w:r>
      <w:r w:rsidRPr="00466BDA">
        <w:rPr>
          <w:rFonts w:ascii="Arial" w:hAnsi="Arial" w:cs="Arial"/>
          <w:noProof/>
          <w:sz w:val="20"/>
          <w:szCs w:val="20"/>
        </w:rPr>
        <w:t> </w:t>
      </w:r>
      <w:r w:rsidRPr="00466BDA">
        <w:rPr>
          <w:rFonts w:ascii="Century Gothic" w:hAnsi="Century Gothic" w:cs="Century Gothic"/>
          <w:noProof/>
          <w:sz w:val="20"/>
          <w:szCs w:val="20"/>
        </w:rPr>
        <w:t>: the Journal</w:t>
      </w:r>
      <w:r w:rsidRPr="00466BDA">
        <w:rPr>
          <w:rFonts w:ascii="Century Gothic" w:hAnsi="Century Gothic"/>
          <w:noProof/>
          <w:sz w:val="20"/>
          <w:szCs w:val="20"/>
        </w:rPr>
        <w:t xml:space="preserve"> of the American Society of Gene Therapy </w:t>
      </w:r>
      <w:r w:rsidRPr="00466BDA">
        <w:rPr>
          <w:rFonts w:ascii="Century Gothic" w:hAnsi="Century Gothic"/>
          <w:i/>
          <w:iCs/>
          <w:noProof/>
          <w:sz w:val="20"/>
          <w:szCs w:val="20"/>
        </w:rPr>
        <w:t>5</w:t>
      </w:r>
      <w:r w:rsidRPr="00466BDA">
        <w:rPr>
          <w:rFonts w:ascii="Century Gothic" w:hAnsi="Century Gothic"/>
          <w:noProof/>
          <w:sz w:val="20"/>
          <w:szCs w:val="20"/>
        </w:rPr>
        <w:t>, 528–53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Watts, J.M., Dang, K.K., Gorelick, R.J., Leonard, C.W., Bess, J.W., Swanstrom, R., Burch, C.L., and Weeks, K.M. (2009). Architecture and secondary structure of an entire HIV-1 RNA genome. Nature </w:t>
      </w:r>
      <w:r w:rsidRPr="00466BDA">
        <w:rPr>
          <w:rFonts w:ascii="Century Gothic" w:hAnsi="Century Gothic"/>
          <w:i/>
          <w:iCs/>
          <w:noProof/>
          <w:sz w:val="20"/>
          <w:szCs w:val="20"/>
        </w:rPr>
        <w:t>460</w:t>
      </w:r>
      <w:r w:rsidRPr="00466BDA">
        <w:rPr>
          <w:rFonts w:ascii="Century Gothic" w:hAnsi="Century Gothic"/>
          <w:noProof/>
          <w:sz w:val="20"/>
          <w:szCs w:val="20"/>
        </w:rPr>
        <w:t>, 711–71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Weaver, F.M., Stroupe, K.T., Cao, L., Holloway, R.G., Vickrey, B.G., Simuni, T., Hendricks, A., and Ippolito, D. (2012). Parkinson’s disease medication use and costs following deep brain stimulation. Movement Disorders</w:t>
      </w:r>
      <w:r w:rsidRPr="00466BDA">
        <w:rPr>
          <w:rFonts w:ascii="Arial" w:hAnsi="Arial" w:cs="Arial"/>
          <w:noProof/>
          <w:sz w:val="20"/>
          <w:szCs w:val="20"/>
        </w:rPr>
        <w:t> </w:t>
      </w:r>
      <w:r w:rsidRPr="00466BDA">
        <w:rPr>
          <w:rFonts w:ascii="Century Gothic" w:hAnsi="Century Gothic" w:cs="Century Gothic"/>
          <w:noProof/>
          <w:sz w:val="20"/>
          <w:szCs w:val="20"/>
        </w:rPr>
        <w:t>: Official Journal of the Movem</w:t>
      </w:r>
      <w:r w:rsidRPr="00466BDA">
        <w:rPr>
          <w:rFonts w:ascii="Century Gothic" w:hAnsi="Century Gothic"/>
          <w:noProof/>
          <w:sz w:val="20"/>
          <w:szCs w:val="20"/>
        </w:rPr>
        <w:t xml:space="preserve">ent Disorder Society </w:t>
      </w:r>
      <w:r w:rsidRPr="00466BDA">
        <w:rPr>
          <w:rFonts w:ascii="Century Gothic" w:hAnsi="Century Gothic"/>
          <w:i/>
          <w:iCs/>
          <w:noProof/>
          <w:sz w:val="20"/>
          <w:szCs w:val="20"/>
        </w:rPr>
        <w:t>27</w:t>
      </w:r>
      <w:r w:rsidRPr="00466BDA">
        <w:rPr>
          <w:rFonts w:ascii="Century Gothic" w:hAnsi="Century Gothic"/>
          <w:noProof/>
          <w:sz w:val="20"/>
          <w:szCs w:val="20"/>
        </w:rPr>
        <w:t>, 1398–140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Weinstein, D.E. (2001). Isolation and purification of primary rodent astrocytes. Current Protocols in Neuroscience </w:t>
      </w:r>
      <w:r w:rsidRPr="00466BDA">
        <w:rPr>
          <w:rFonts w:ascii="Century Gothic" w:hAnsi="Century Gothic"/>
          <w:i/>
          <w:iCs/>
          <w:noProof/>
          <w:sz w:val="20"/>
          <w:szCs w:val="20"/>
        </w:rPr>
        <w:t>Chapter 3</w:t>
      </w:r>
      <w:r w:rsidRPr="00466BDA">
        <w:rPr>
          <w:rFonts w:ascii="Century Gothic" w:hAnsi="Century Gothic"/>
          <w:noProof/>
          <w:sz w:val="20"/>
          <w:szCs w:val="20"/>
        </w:rPr>
        <w:t>, Unit 3.5.</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Wernig, M., Zhao, J.-P., Pruszak, J., Hedlund, E., Fu, D., Soldner, F., Broccoli, V., Constantine-Paton, M., Isacson, O., and Jaenisch, R. (2008). Neurons derived from reprogrammed fibroblasts functionally integrate into the fetal brain and improve symptoms of rats with Parkinson’s disease. Proceedings of the National Academy of Sciences of the United States of America </w:t>
      </w:r>
      <w:r w:rsidRPr="00466BDA">
        <w:rPr>
          <w:rFonts w:ascii="Century Gothic" w:hAnsi="Century Gothic"/>
          <w:i/>
          <w:iCs/>
          <w:noProof/>
          <w:sz w:val="20"/>
          <w:szCs w:val="20"/>
        </w:rPr>
        <w:t>105</w:t>
      </w:r>
      <w:r w:rsidRPr="00466BDA">
        <w:rPr>
          <w:rFonts w:ascii="Century Gothic" w:hAnsi="Century Gothic"/>
          <w:noProof/>
          <w:sz w:val="20"/>
          <w:szCs w:val="20"/>
        </w:rPr>
        <w:t>, 5856–586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White, E., Bienemann, A., Megraw, L., Bunnun, C., Wyatt, M., Taylor, H., and Gill, S. (2012). Distribution properties of lentiviral vectors administered into the striatum by convection-enhanced delivery. Human Gene Therapy </w:t>
      </w:r>
      <w:r w:rsidRPr="00466BDA">
        <w:rPr>
          <w:rFonts w:ascii="Century Gothic" w:hAnsi="Century Gothic"/>
          <w:i/>
          <w:iCs/>
          <w:noProof/>
          <w:sz w:val="20"/>
          <w:szCs w:val="20"/>
        </w:rPr>
        <w:t>23</w:t>
      </w:r>
      <w:r w:rsidRPr="00466BDA">
        <w:rPr>
          <w:rFonts w:ascii="Century Gothic" w:hAnsi="Century Gothic"/>
          <w:noProof/>
          <w:sz w:val="20"/>
          <w:szCs w:val="20"/>
        </w:rPr>
        <w:t>, 115–12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Wijeyekoon, R., and Barker, R.A. (2009). Cell replacement therapy for Parkinson’s disease. Biochimica et Biophysica Acta </w:t>
      </w:r>
      <w:r w:rsidRPr="00466BDA">
        <w:rPr>
          <w:rFonts w:ascii="Century Gothic" w:hAnsi="Century Gothic"/>
          <w:i/>
          <w:iCs/>
          <w:noProof/>
          <w:sz w:val="20"/>
          <w:szCs w:val="20"/>
        </w:rPr>
        <w:t>1792</w:t>
      </w:r>
      <w:r w:rsidRPr="00466BDA">
        <w:rPr>
          <w:rFonts w:ascii="Century Gothic" w:hAnsi="Century Gothic"/>
          <w:noProof/>
          <w:sz w:val="20"/>
          <w:szCs w:val="20"/>
        </w:rPr>
        <w:t>, 688–70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Wray, G.A., Hahn, M.W., Abouheif, E., Balhoff, J.P., Pizer, M., Rockman, M. V, and Romano, L.A. (2003). The evolution of transcriptional regulation in eukaryotes. Molecular Biology and Evolution </w:t>
      </w:r>
      <w:r w:rsidRPr="00466BDA">
        <w:rPr>
          <w:rFonts w:ascii="Century Gothic" w:hAnsi="Century Gothic"/>
          <w:i/>
          <w:iCs/>
          <w:noProof/>
          <w:sz w:val="20"/>
          <w:szCs w:val="20"/>
        </w:rPr>
        <w:t>20</w:t>
      </w:r>
      <w:r w:rsidRPr="00466BDA">
        <w:rPr>
          <w:rFonts w:ascii="Century Gothic" w:hAnsi="Century Gothic"/>
          <w:noProof/>
          <w:sz w:val="20"/>
          <w:szCs w:val="20"/>
        </w:rPr>
        <w:t>, 1377–141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Yáñez-Muñoz, R.J., Balaggan, K.S., MacNeil, A., Howe, S.J., Schmidt, M., Smith, A.J., Buch, P., MacLaren, R.E., Anderson, P.N., Barker, S.E., et al. (2006). Effective gene therapy with nonintegrating lentiviral vectors. Nature Medicine </w:t>
      </w:r>
      <w:r w:rsidRPr="00466BDA">
        <w:rPr>
          <w:rFonts w:ascii="Century Gothic" w:hAnsi="Century Gothic"/>
          <w:i/>
          <w:iCs/>
          <w:noProof/>
          <w:sz w:val="20"/>
          <w:szCs w:val="20"/>
        </w:rPr>
        <w:t>12</w:t>
      </w:r>
      <w:r w:rsidRPr="00466BDA">
        <w:rPr>
          <w:rFonts w:ascii="Century Gothic" w:hAnsi="Century Gothic"/>
          <w:noProof/>
          <w:sz w:val="20"/>
          <w:szCs w:val="20"/>
        </w:rPr>
        <w:t>, 348–35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Yang, S., Zhang, D., Yang, Z., Hu, X., Qian, S., Liu, J., Wilson, B., Block, M., and Hong, J.S. (2008). Curcumin protects dopaminergic neuron against LPS induced neurotoxicity in primary rat neuron/glia culture. Neurochem Res </w:t>
      </w:r>
      <w:r w:rsidRPr="00466BDA">
        <w:rPr>
          <w:rFonts w:ascii="Century Gothic" w:hAnsi="Century Gothic"/>
          <w:i/>
          <w:iCs/>
          <w:noProof/>
          <w:sz w:val="20"/>
          <w:szCs w:val="20"/>
        </w:rPr>
        <w:t>33</w:t>
      </w:r>
      <w:r w:rsidRPr="00466BDA">
        <w:rPr>
          <w:rFonts w:ascii="Century Gothic" w:hAnsi="Century Gothic"/>
          <w:noProof/>
          <w:sz w:val="20"/>
          <w:szCs w:val="20"/>
        </w:rPr>
        <w:t>, 2044–2053.</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Youdim, M.B., Edmondson, D., and Tipton, K.F. (2006). The therapeutic potential of monoamine oxidase inhibitors. Nat Rev Neurosci </w:t>
      </w:r>
      <w:r w:rsidRPr="00466BDA">
        <w:rPr>
          <w:rFonts w:ascii="Century Gothic" w:hAnsi="Century Gothic"/>
          <w:i/>
          <w:iCs/>
          <w:noProof/>
          <w:sz w:val="20"/>
          <w:szCs w:val="20"/>
        </w:rPr>
        <w:t>7</w:t>
      </w:r>
      <w:r w:rsidRPr="00466BDA">
        <w:rPr>
          <w:rFonts w:ascii="Century Gothic" w:hAnsi="Century Gothic"/>
          <w:noProof/>
          <w:sz w:val="20"/>
          <w:szCs w:val="20"/>
        </w:rPr>
        <w:t>, 295–30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Yu, Z., Xu, X., Xiang, Z., Zhou, J., Zhang, Z., Hu, C., and He, C. (2010). Nitrated alpha-synuclein induces the loss of dopaminergic neurons in the substantia nigra of rats. PLoS One </w:t>
      </w:r>
      <w:r w:rsidRPr="00466BDA">
        <w:rPr>
          <w:rFonts w:ascii="Century Gothic" w:hAnsi="Century Gothic"/>
          <w:i/>
          <w:iCs/>
          <w:noProof/>
          <w:sz w:val="20"/>
          <w:szCs w:val="20"/>
        </w:rPr>
        <w:t>5</w:t>
      </w:r>
      <w:r w:rsidRPr="00466BDA">
        <w:rPr>
          <w:rFonts w:ascii="Century Gothic" w:hAnsi="Century Gothic"/>
          <w:noProof/>
          <w:sz w:val="20"/>
          <w:szCs w:val="20"/>
        </w:rPr>
        <w:t>, e9956.</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Zahodne, L.B., Okun, M.S., Foote, K.D., Fernandez, H.H., Rodriguez, R.L., Wu, S.S., Kirsch-Darrow, L., Jacobson, C.E., Rosado, C., and Bowers, D. (2009). Greater improvement in quality of life following unilateral deep brain stimulation surgery in the globus pallidus as compared to the subthalamic nucleus. Journal of Neurology </w:t>
      </w:r>
      <w:r w:rsidRPr="00466BDA">
        <w:rPr>
          <w:rFonts w:ascii="Century Gothic" w:hAnsi="Century Gothic"/>
          <w:i/>
          <w:iCs/>
          <w:noProof/>
          <w:sz w:val="20"/>
          <w:szCs w:val="20"/>
        </w:rPr>
        <w:t>256</w:t>
      </w:r>
      <w:r w:rsidRPr="00466BDA">
        <w:rPr>
          <w:rFonts w:ascii="Century Gothic" w:hAnsi="Century Gothic"/>
          <w:noProof/>
          <w:sz w:val="20"/>
          <w:szCs w:val="20"/>
        </w:rPr>
        <w:t>, 1321–1329.</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lastRenderedPageBreak/>
        <w:t xml:space="preserve">Zarow, C., Lyness, S.A., Mortimer, J.A., and Chui, H.C. (2003). Neuronal loss is greater in the locus coeruleus than nucleus basalis and substantia nigra in Alzheimer and Parkinson diseases. Archives of Neurology </w:t>
      </w:r>
      <w:r w:rsidRPr="00466BDA">
        <w:rPr>
          <w:rFonts w:ascii="Century Gothic" w:hAnsi="Century Gothic"/>
          <w:i/>
          <w:iCs/>
          <w:noProof/>
          <w:sz w:val="20"/>
          <w:szCs w:val="20"/>
        </w:rPr>
        <w:t>60</w:t>
      </w:r>
      <w:r w:rsidRPr="00466BDA">
        <w:rPr>
          <w:rFonts w:ascii="Century Gothic" w:hAnsi="Century Gothic"/>
          <w:noProof/>
          <w:sz w:val="20"/>
          <w:szCs w:val="20"/>
        </w:rPr>
        <w:t>, 337–341.</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Zawada, W.M., Kirschman, D.L., Cohen, J.J., Heidenreich, K.A., and Freed, C.R. (1996). Growth factors rescue embryonic dopamine neurons from programmed cell death. Experimental Neurology </w:t>
      </w:r>
      <w:r w:rsidRPr="00466BDA">
        <w:rPr>
          <w:rFonts w:ascii="Century Gothic" w:hAnsi="Century Gothic"/>
          <w:i/>
          <w:iCs/>
          <w:noProof/>
          <w:sz w:val="20"/>
          <w:szCs w:val="20"/>
        </w:rPr>
        <w:t>140</w:t>
      </w:r>
      <w:r w:rsidRPr="00466BDA">
        <w:rPr>
          <w:rFonts w:ascii="Century Gothic" w:hAnsi="Century Gothic"/>
          <w:noProof/>
          <w:sz w:val="20"/>
          <w:szCs w:val="20"/>
        </w:rPr>
        <w:t>, 60–6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Zeng, B.-Y., Bukhatwa, S., Hikima, A., Rose, S., and Jenner, P. (2006). Reproducible nigral cell loss after systemic proteasomal inhibitor administration to rats. Annals of Neurology </w:t>
      </w:r>
      <w:r w:rsidRPr="00466BDA">
        <w:rPr>
          <w:rFonts w:ascii="Century Gothic" w:hAnsi="Century Gothic"/>
          <w:i/>
          <w:iCs/>
          <w:noProof/>
          <w:sz w:val="20"/>
          <w:szCs w:val="20"/>
        </w:rPr>
        <w:t>60</w:t>
      </w:r>
      <w:r w:rsidRPr="00466BDA">
        <w:rPr>
          <w:rFonts w:ascii="Century Gothic" w:hAnsi="Century Gothic"/>
          <w:noProof/>
          <w:sz w:val="20"/>
          <w:szCs w:val="20"/>
        </w:rPr>
        <w:t>, 248–25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Zietlow, R., Dunnett, S.B., and Fawcett, J.W. (1999). The effect of microglia on embryonic dopaminergic neuronal survival in vitro: diffusible signals from neurons and glia change microglia from neurotoxic to neuroprotective. The European Journal of Neuroscience </w:t>
      </w:r>
      <w:r w:rsidRPr="00466BDA">
        <w:rPr>
          <w:rFonts w:ascii="Century Gothic" w:hAnsi="Century Gothic"/>
          <w:i/>
          <w:iCs/>
          <w:noProof/>
          <w:sz w:val="20"/>
          <w:szCs w:val="20"/>
        </w:rPr>
        <w:t>11</w:t>
      </w:r>
      <w:r w:rsidRPr="00466BDA">
        <w:rPr>
          <w:rFonts w:ascii="Century Gothic" w:hAnsi="Century Gothic"/>
          <w:noProof/>
          <w:sz w:val="20"/>
          <w:szCs w:val="20"/>
        </w:rPr>
        <w:t>, 1657–1667.</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Zufferey, R., Donello, J.E., Trono, D., and Hope, T.J. (1999). Woodchuck hepatitis virus posttranscriptional regulatory element enhances expression of transgenes delivered by retroviral vectors. Journal of Virology </w:t>
      </w:r>
      <w:r w:rsidRPr="00466BDA">
        <w:rPr>
          <w:rFonts w:ascii="Century Gothic" w:hAnsi="Century Gothic"/>
          <w:i/>
          <w:iCs/>
          <w:noProof/>
          <w:sz w:val="20"/>
          <w:szCs w:val="20"/>
        </w:rPr>
        <w:t>73</w:t>
      </w:r>
      <w:r w:rsidRPr="00466BDA">
        <w:rPr>
          <w:rFonts w:ascii="Century Gothic" w:hAnsi="Century Gothic"/>
          <w:noProof/>
          <w:sz w:val="20"/>
          <w:szCs w:val="20"/>
        </w:rPr>
        <w:t>, 2886–2892.</w:t>
      </w:r>
    </w:p>
    <w:p w:rsidR="00994410" w:rsidRPr="00466BDA" w:rsidRDefault="00994410" w:rsidP="00466BDA">
      <w:pPr>
        <w:pStyle w:val="NormalWeb"/>
        <w:spacing w:before="180" w:beforeAutospacing="0" w:after="120" w:afterAutospacing="0"/>
        <w:jc w:val="both"/>
        <w:divId w:val="1412578447"/>
        <w:rPr>
          <w:rFonts w:ascii="Century Gothic" w:hAnsi="Century Gothic"/>
          <w:noProof/>
          <w:sz w:val="20"/>
          <w:szCs w:val="20"/>
        </w:rPr>
      </w:pPr>
      <w:r w:rsidRPr="00466BDA">
        <w:rPr>
          <w:rFonts w:ascii="Century Gothic" w:hAnsi="Century Gothic"/>
          <w:noProof/>
          <w:sz w:val="20"/>
          <w:szCs w:val="20"/>
        </w:rPr>
        <w:t xml:space="preserve">Zufferey, R., Nagy, D., Mandel, R.J., Naldini, L., and Trono, D. (1997). Multiply attenuated lentiviral vector achieves efficient gene delivery in vivo. Nature Biotechnology </w:t>
      </w:r>
      <w:r w:rsidRPr="00466BDA">
        <w:rPr>
          <w:rFonts w:ascii="Century Gothic" w:hAnsi="Century Gothic"/>
          <w:i/>
          <w:iCs/>
          <w:noProof/>
          <w:sz w:val="20"/>
          <w:szCs w:val="20"/>
        </w:rPr>
        <w:t>15</w:t>
      </w:r>
      <w:r w:rsidRPr="00466BDA">
        <w:rPr>
          <w:rFonts w:ascii="Century Gothic" w:hAnsi="Century Gothic"/>
          <w:noProof/>
          <w:sz w:val="20"/>
          <w:szCs w:val="20"/>
        </w:rPr>
        <w:t xml:space="preserve">, 871–875. </w:t>
      </w:r>
    </w:p>
    <w:p w:rsidR="007902AA" w:rsidRPr="007413E0" w:rsidRDefault="00122438" w:rsidP="00466BDA">
      <w:pPr>
        <w:pStyle w:val="NormalWeb"/>
        <w:spacing w:before="180" w:beforeAutospacing="0" w:after="120" w:afterAutospacing="0"/>
        <w:jc w:val="both"/>
        <w:divId w:val="713652662"/>
        <w:rPr>
          <w:rFonts w:ascii="Century Gothic" w:hAnsi="Century Gothic"/>
          <w:sz w:val="18"/>
          <w:szCs w:val="18"/>
        </w:rPr>
      </w:pPr>
      <w:r w:rsidRPr="00466BDA">
        <w:rPr>
          <w:rFonts w:ascii="Century Gothic" w:hAnsi="Century Gothic"/>
          <w:sz w:val="20"/>
          <w:szCs w:val="20"/>
        </w:rPr>
        <w:fldChar w:fldCharType="end"/>
      </w:r>
    </w:p>
    <w:sectPr w:rsidR="007902AA" w:rsidRPr="007413E0" w:rsidSect="00D96C16">
      <w:pgSz w:w="11906" w:h="16838" w:code="9"/>
      <w:pgMar w:top="1361" w:right="1361" w:bottom="136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2AE9" w:rsidRDefault="00F32AE9" w:rsidP="00A93106">
      <w:pPr>
        <w:spacing w:before="0" w:after="0" w:line="240" w:lineRule="auto"/>
      </w:pPr>
      <w:r>
        <w:separator/>
      </w:r>
    </w:p>
  </w:endnote>
  <w:endnote w:type="continuationSeparator" w:id="0">
    <w:p w:rsidR="00F32AE9" w:rsidRDefault="00F32AE9" w:rsidP="00A9310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PlantinStd">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inionPro-Regular">
    <w:panose1 w:val="00000000000000000000"/>
    <w:charset w:val="00"/>
    <w:family w:val="roman"/>
    <w:notTrueType/>
    <w:pitch w:val="default"/>
    <w:sig w:usb0="00000003" w:usb1="00000000" w:usb2="00000000" w:usb3="00000000" w:csb0="00000001" w:csb1="00000000"/>
  </w:font>
  <w:font w:name="AdvPSHEL">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AdvPSSAB-R">
    <w:panose1 w:val="00000000000000000000"/>
    <w:charset w:val="00"/>
    <w:family w:val="roman"/>
    <w:notTrueType/>
    <w:pitch w:val="default"/>
    <w:sig w:usb0="00000003" w:usb1="00000000" w:usb2="00000000" w:usb3="00000000" w:csb0="00000001" w:csb1="00000000"/>
  </w:font>
  <w:font w:name="AdvP80675">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6BDA" w:rsidRPr="009A35B2" w:rsidRDefault="00466BDA">
    <w:pPr>
      <w:pStyle w:val="Footer"/>
      <w:jc w:val="right"/>
      <w:rPr>
        <w:rFonts w:ascii="Century Gothic" w:hAnsi="Century Gothic"/>
        <w:sz w:val="21"/>
        <w:szCs w:val="21"/>
      </w:rPr>
    </w:pPr>
    <w:r w:rsidRPr="009A35B2">
      <w:rPr>
        <w:rFonts w:ascii="Century Gothic" w:hAnsi="Century Gothic"/>
        <w:sz w:val="21"/>
        <w:szCs w:val="21"/>
      </w:rPr>
      <w:fldChar w:fldCharType="begin"/>
    </w:r>
    <w:r w:rsidRPr="009A35B2">
      <w:rPr>
        <w:rFonts w:ascii="Century Gothic" w:hAnsi="Century Gothic"/>
        <w:sz w:val="21"/>
        <w:szCs w:val="21"/>
      </w:rPr>
      <w:instrText xml:space="preserve"> PAGE   \* MERGEFORMAT </w:instrText>
    </w:r>
    <w:r w:rsidRPr="009A35B2">
      <w:rPr>
        <w:rFonts w:ascii="Century Gothic" w:hAnsi="Century Gothic"/>
        <w:sz w:val="21"/>
        <w:szCs w:val="21"/>
      </w:rPr>
      <w:fldChar w:fldCharType="separate"/>
    </w:r>
    <w:r w:rsidR="00DB0C88">
      <w:rPr>
        <w:rFonts w:ascii="Century Gothic" w:hAnsi="Century Gothic"/>
        <w:noProof/>
        <w:sz w:val="21"/>
        <w:szCs w:val="21"/>
      </w:rPr>
      <w:t>214</w:t>
    </w:r>
    <w:r w:rsidRPr="009A35B2">
      <w:rPr>
        <w:rFonts w:ascii="Century Gothic" w:hAnsi="Century Gothic"/>
        <w:sz w:val="21"/>
        <w:szCs w:val="21"/>
      </w:rPr>
      <w:fldChar w:fldCharType="end"/>
    </w:r>
  </w:p>
  <w:p w:rsidR="00466BDA" w:rsidRDefault="00466B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2AE9" w:rsidRDefault="00F32AE9" w:rsidP="00A93106">
      <w:pPr>
        <w:spacing w:before="0" w:after="0" w:line="240" w:lineRule="auto"/>
      </w:pPr>
      <w:r>
        <w:separator/>
      </w:r>
    </w:p>
  </w:footnote>
  <w:footnote w:type="continuationSeparator" w:id="0">
    <w:p w:rsidR="00F32AE9" w:rsidRDefault="00F32AE9" w:rsidP="00A93106">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EBA192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C7663272"/>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22C4A32"/>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E7B46F30"/>
    <w:lvl w:ilvl="0">
      <w:start w:val="1"/>
      <w:numFmt w:val="decimal"/>
      <w:pStyle w:val="ListNumber2"/>
      <w:lvlText w:val="%1."/>
      <w:lvlJc w:val="left"/>
      <w:pPr>
        <w:tabs>
          <w:tab w:val="num" w:pos="720"/>
        </w:tabs>
        <w:ind w:left="720" w:hanging="360"/>
      </w:pPr>
    </w:lvl>
  </w:abstractNum>
  <w:abstractNum w:abstractNumId="4">
    <w:nsid w:val="FFFFFF80"/>
    <w:multiLevelType w:val="singleLevel"/>
    <w:tmpl w:val="DE18BE10"/>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043A9EDA"/>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4B1CE63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6BCA9716"/>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E618D18E"/>
    <w:lvl w:ilvl="0">
      <w:start w:val="1"/>
      <w:numFmt w:val="decimal"/>
      <w:pStyle w:val="ListNumber"/>
      <w:lvlText w:val="%1."/>
      <w:lvlJc w:val="left"/>
      <w:pPr>
        <w:tabs>
          <w:tab w:val="num" w:pos="360"/>
        </w:tabs>
        <w:ind w:left="360" w:hanging="360"/>
      </w:pPr>
    </w:lvl>
  </w:abstractNum>
  <w:abstractNum w:abstractNumId="9">
    <w:nsid w:val="FFFFFF89"/>
    <w:multiLevelType w:val="singleLevel"/>
    <w:tmpl w:val="F5DCBE8A"/>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2256E6"/>
    <w:multiLevelType w:val="hybridMultilevel"/>
    <w:tmpl w:val="066013EE"/>
    <w:lvl w:ilvl="0" w:tplc="2D3E20C4">
      <w:start w:val="1"/>
      <w:numFmt w:val="decimal"/>
      <w:lvlText w:val="(%1)"/>
      <w:lvlJc w:val="left"/>
      <w:pPr>
        <w:ind w:left="720" w:hanging="360"/>
      </w:pPr>
      <w:rPr>
        <w:rFonts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8792B1B"/>
    <w:multiLevelType w:val="hybridMultilevel"/>
    <w:tmpl w:val="D6A2C308"/>
    <w:lvl w:ilvl="0" w:tplc="0809000F">
      <w:start w:val="1"/>
      <w:numFmt w:val="decimal"/>
      <w:lvlText w:val="%1."/>
      <w:lvlJc w:val="left"/>
      <w:pPr>
        <w:ind w:left="720" w:hanging="360"/>
      </w:pPr>
      <w:rPr>
        <w:rFonts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C9441A0"/>
    <w:multiLevelType w:val="hybridMultilevel"/>
    <w:tmpl w:val="3F54DB86"/>
    <w:lvl w:ilvl="0" w:tplc="F2C41104">
      <w:start w:val="1"/>
      <w:numFmt w:val="decima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1180B09"/>
    <w:multiLevelType w:val="hybridMultilevel"/>
    <w:tmpl w:val="A164E6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1A817BA"/>
    <w:multiLevelType w:val="hybridMultilevel"/>
    <w:tmpl w:val="C79405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14A70DAC"/>
    <w:multiLevelType w:val="hybridMultilevel"/>
    <w:tmpl w:val="77A8DDF2"/>
    <w:lvl w:ilvl="0" w:tplc="2D3E20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9463BC0"/>
    <w:multiLevelType w:val="hybridMultilevel"/>
    <w:tmpl w:val="CCDA8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FB92ED1"/>
    <w:multiLevelType w:val="hybridMultilevel"/>
    <w:tmpl w:val="35241D78"/>
    <w:lvl w:ilvl="0" w:tplc="99EC6968">
      <w:start w:val="1"/>
      <w:numFmt w:val="bullet"/>
      <w:lvlText w:val="-"/>
      <w:lvlJc w:val="left"/>
      <w:pPr>
        <w:ind w:left="1080" w:hanging="360"/>
      </w:pPr>
      <w:rPr>
        <w:rFonts w:ascii="Century Gothic" w:eastAsia="Times New Roman" w:hAnsi="Century Gothic"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22596AE9"/>
    <w:multiLevelType w:val="hybridMultilevel"/>
    <w:tmpl w:val="96A0F624"/>
    <w:lvl w:ilvl="0" w:tplc="2D3E20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5AB5650"/>
    <w:multiLevelType w:val="hybridMultilevel"/>
    <w:tmpl w:val="165C0BF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61D605D"/>
    <w:multiLevelType w:val="hybridMultilevel"/>
    <w:tmpl w:val="3370AD04"/>
    <w:lvl w:ilvl="0" w:tplc="0809000B">
      <w:start w:val="1"/>
      <w:numFmt w:val="bullet"/>
      <w:lvlText w:val=""/>
      <w:lvlJc w:val="left"/>
      <w:pPr>
        <w:ind w:left="720" w:hanging="360"/>
      </w:pPr>
      <w:rPr>
        <w:rFonts w:ascii="Wingdings" w:hAnsi="Wingdings"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1764387"/>
    <w:multiLevelType w:val="hybridMultilevel"/>
    <w:tmpl w:val="884C68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EE7ADF"/>
    <w:multiLevelType w:val="hybridMultilevel"/>
    <w:tmpl w:val="003EC4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38E6CC2"/>
    <w:multiLevelType w:val="hybridMultilevel"/>
    <w:tmpl w:val="53BA6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7AB2A00"/>
    <w:multiLevelType w:val="hybridMultilevel"/>
    <w:tmpl w:val="E74CFD40"/>
    <w:lvl w:ilvl="0" w:tplc="31749BE0">
      <w:start w:val="1"/>
      <w:numFmt w:val="bullet"/>
      <w:lvlText w:val=""/>
      <w:lvlJc w:val="left"/>
      <w:pPr>
        <w:ind w:left="720" w:hanging="360"/>
      </w:pPr>
      <w:rPr>
        <w:rFonts w:ascii="Wingdings" w:hAnsi="Wingdings"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A1E17A2"/>
    <w:multiLevelType w:val="hybridMultilevel"/>
    <w:tmpl w:val="53BA6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AD520FB"/>
    <w:multiLevelType w:val="hybridMultilevel"/>
    <w:tmpl w:val="FB686992"/>
    <w:lvl w:ilvl="0" w:tplc="0809000D">
      <w:start w:val="1"/>
      <w:numFmt w:val="bullet"/>
      <w:lvlText w:val=""/>
      <w:lvlJc w:val="left"/>
      <w:pPr>
        <w:ind w:left="720" w:hanging="360"/>
      </w:pPr>
      <w:rPr>
        <w:rFonts w:ascii="Wingdings" w:hAnsi="Wingdings"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4AE702F"/>
    <w:multiLevelType w:val="hybridMultilevel"/>
    <w:tmpl w:val="4E1E3732"/>
    <w:lvl w:ilvl="0" w:tplc="2AC2AACE">
      <w:numFmt w:val="bullet"/>
      <w:lvlText w:val="-"/>
      <w:lvlJc w:val="left"/>
      <w:pPr>
        <w:ind w:left="720" w:hanging="360"/>
      </w:pPr>
      <w:rPr>
        <w:rFonts w:ascii="Century Gothic" w:eastAsia="Calibri" w:hAnsi="Century Gothic"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B050EE0"/>
    <w:multiLevelType w:val="hybridMultilevel"/>
    <w:tmpl w:val="D31A3760"/>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D1E1B27"/>
    <w:multiLevelType w:val="multilevel"/>
    <w:tmpl w:val="4984D5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31D1B45"/>
    <w:multiLevelType w:val="hybridMultilevel"/>
    <w:tmpl w:val="3F203A3A"/>
    <w:lvl w:ilvl="0" w:tplc="0409000F">
      <w:start w:val="1"/>
      <w:numFmt w:val="decimal"/>
      <w:lvlText w:val="%1."/>
      <w:lvlJc w:val="left"/>
      <w:pPr>
        <w:ind w:left="720" w:hanging="360"/>
      </w:pPr>
      <w:rPr>
        <w:rFonts w:eastAsia="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3B7F9F"/>
    <w:multiLevelType w:val="hybridMultilevel"/>
    <w:tmpl w:val="9A10E93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6797460"/>
    <w:multiLevelType w:val="hybridMultilevel"/>
    <w:tmpl w:val="96A0F624"/>
    <w:lvl w:ilvl="0" w:tplc="2D3E20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8500EB3"/>
    <w:multiLevelType w:val="hybridMultilevel"/>
    <w:tmpl w:val="3EC0A3E0"/>
    <w:lvl w:ilvl="0" w:tplc="54DABE76">
      <w:numFmt w:val="bullet"/>
      <w:lvlText w:val="-"/>
      <w:lvlJc w:val="left"/>
      <w:pPr>
        <w:ind w:left="720" w:hanging="360"/>
      </w:pPr>
      <w:rPr>
        <w:rFonts w:ascii="Century Gothic" w:eastAsia="Calibri" w:hAnsi="Century Gothic"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FEA30D4"/>
    <w:multiLevelType w:val="hybridMultilevel"/>
    <w:tmpl w:val="BCC2F726"/>
    <w:lvl w:ilvl="0" w:tplc="C55A9932">
      <w:numFmt w:val="bullet"/>
      <w:lvlText w:val="-"/>
      <w:lvlJc w:val="left"/>
      <w:pPr>
        <w:ind w:left="720" w:hanging="360"/>
      </w:pPr>
      <w:rPr>
        <w:rFonts w:ascii="Century Gothic" w:eastAsia="Calibri" w:hAnsi="Century Gothic"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2FA3810"/>
    <w:multiLevelType w:val="hybridMultilevel"/>
    <w:tmpl w:val="F776343A"/>
    <w:lvl w:ilvl="0" w:tplc="56C67004">
      <w:start w:val="1"/>
      <w:numFmt w:val="bullet"/>
      <w:lvlText w:val=""/>
      <w:lvlJc w:val="left"/>
      <w:pPr>
        <w:ind w:left="720" w:hanging="360"/>
      </w:pPr>
      <w:rPr>
        <w:rFonts w:ascii="Wingdings" w:hAnsi="Wingdings"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4314845"/>
    <w:multiLevelType w:val="hybridMultilevel"/>
    <w:tmpl w:val="91B454DC"/>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83857F1"/>
    <w:multiLevelType w:val="hybridMultilevel"/>
    <w:tmpl w:val="D1B23F5C"/>
    <w:lvl w:ilvl="0" w:tplc="443890C2">
      <w:start w:val="1"/>
      <w:numFmt w:val="decima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16"/>
  </w:num>
  <w:num w:numId="13">
    <w:abstractNumId w:val="30"/>
  </w:num>
  <w:num w:numId="14">
    <w:abstractNumId w:val="17"/>
  </w:num>
  <w:num w:numId="15">
    <w:abstractNumId w:val="28"/>
  </w:num>
  <w:num w:numId="16">
    <w:abstractNumId w:val="33"/>
  </w:num>
  <w:num w:numId="17">
    <w:abstractNumId w:val="36"/>
  </w:num>
  <w:num w:numId="18">
    <w:abstractNumId w:val="34"/>
  </w:num>
  <w:num w:numId="19">
    <w:abstractNumId w:val="31"/>
  </w:num>
  <w:num w:numId="20">
    <w:abstractNumId w:val="37"/>
  </w:num>
  <w:num w:numId="21">
    <w:abstractNumId w:val="35"/>
  </w:num>
  <w:num w:numId="22">
    <w:abstractNumId w:val="20"/>
  </w:num>
  <w:num w:numId="23">
    <w:abstractNumId w:val="21"/>
  </w:num>
  <w:num w:numId="24">
    <w:abstractNumId w:val="15"/>
  </w:num>
  <w:num w:numId="25">
    <w:abstractNumId w:val="24"/>
  </w:num>
  <w:num w:numId="26">
    <w:abstractNumId w:val="12"/>
  </w:num>
  <w:num w:numId="27">
    <w:abstractNumId w:val="11"/>
  </w:num>
  <w:num w:numId="28">
    <w:abstractNumId w:val="10"/>
  </w:num>
  <w:num w:numId="29">
    <w:abstractNumId w:val="26"/>
  </w:num>
  <w:num w:numId="30">
    <w:abstractNumId w:val="18"/>
  </w:num>
  <w:num w:numId="31">
    <w:abstractNumId w:val="19"/>
  </w:num>
  <w:num w:numId="32">
    <w:abstractNumId w:val="22"/>
  </w:num>
  <w:num w:numId="33">
    <w:abstractNumId w:val="32"/>
  </w:num>
  <w:num w:numId="34">
    <w:abstractNumId w:val="14"/>
  </w:num>
  <w:num w:numId="35">
    <w:abstractNumId w:val="27"/>
  </w:num>
  <w:num w:numId="36">
    <w:abstractNumId w:val="23"/>
  </w:num>
  <w:num w:numId="37">
    <w:abstractNumId w:val="13"/>
  </w:num>
  <w:num w:numId="3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1"/>
  <w:activeWritingStyle w:appName="MSWord" w:lang="es-ES_tradnl" w:vendorID="64" w:dllVersion="131078" w:nlCheck="1" w:checkStyle="1"/>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307215"/>
    <w:rsid w:val="0000040E"/>
    <w:rsid w:val="00001545"/>
    <w:rsid w:val="00004463"/>
    <w:rsid w:val="000224D9"/>
    <w:rsid w:val="00022FF8"/>
    <w:rsid w:val="00030A01"/>
    <w:rsid w:val="0003104F"/>
    <w:rsid w:val="00033609"/>
    <w:rsid w:val="000415B8"/>
    <w:rsid w:val="00044C45"/>
    <w:rsid w:val="000459A4"/>
    <w:rsid w:val="00046F38"/>
    <w:rsid w:val="00054CC7"/>
    <w:rsid w:val="000568D1"/>
    <w:rsid w:val="00057957"/>
    <w:rsid w:val="0007117E"/>
    <w:rsid w:val="000739D5"/>
    <w:rsid w:val="00081C34"/>
    <w:rsid w:val="0008342F"/>
    <w:rsid w:val="00085326"/>
    <w:rsid w:val="00092BC7"/>
    <w:rsid w:val="00095A39"/>
    <w:rsid w:val="0009692B"/>
    <w:rsid w:val="000A08E6"/>
    <w:rsid w:val="000A7368"/>
    <w:rsid w:val="000B0A34"/>
    <w:rsid w:val="000B1D28"/>
    <w:rsid w:val="000B335E"/>
    <w:rsid w:val="000B33E4"/>
    <w:rsid w:val="000B4092"/>
    <w:rsid w:val="000C076A"/>
    <w:rsid w:val="000C094F"/>
    <w:rsid w:val="000C351E"/>
    <w:rsid w:val="000C3A60"/>
    <w:rsid w:val="000C78B7"/>
    <w:rsid w:val="000D3160"/>
    <w:rsid w:val="000D3266"/>
    <w:rsid w:val="000D4445"/>
    <w:rsid w:val="000D5211"/>
    <w:rsid w:val="000D571F"/>
    <w:rsid w:val="000D6E6B"/>
    <w:rsid w:val="000D7AB3"/>
    <w:rsid w:val="000E081A"/>
    <w:rsid w:val="000E7A7A"/>
    <w:rsid w:val="000F1044"/>
    <w:rsid w:val="000F5302"/>
    <w:rsid w:val="000F681D"/>
    <w:rsid w:val="000F71D4"/>
    <w:rsid w:val="00104FC4"/>
    <w:rsid w:val="00106A5E"/>
    <w:rsid w:val="00106A92"/>
    <w:rsid w:val="00107803"/>
    <w:rsid w:val="001102D7"/>
    <w:rsid w:val="0011222E"/>
    <w:rsid w:val="00112D3B"/>
    <w:rsid w:val="00114DCF"/>
    <w:rsid w:val="001152FE"/>
    <w:rsid w:val="00120E9B"/>
    <w:rsid w:val="00122438"/>
    <w:rsid w:val="00122E24"/>
    <w:rsid w:val="00122F0F"/>
    <w:rsid w:val="00124B94"/>
    <w:rsid w:val="00130952"/>
    <w:rsid w:val="00130C5C"/>
    <w:rsid w:val="00131229"/>
    <w:rsid w:val="00137B68"/>
    <w:rsid w:val="001440A2"/>
    <w:rsid w:val="0014482C"/>
    <w:rsid w:val="00144CC2"/>
    <w:rsid w:val="001472CD"/>
    <w:rsid w:val="001552BE"/>
    <w:rsid w:val="00157D65"/>
    <w:rsid w:val="00157EFD"/>
    <w:rsid w:val="001612E5"/>
    <w:rsid w:val="00162029"/>
    <w:rsid w:val="00162103"/>
    <w:rsid w:val="00164E75"/>
    <w:rsid w:val="00166ADF"/>
    <w:rsid w:val="0016769B"/>
    <w:rsid w:val="00170C1B"/>
    <w:rsid w:val="0017413B"/>
    <w:rsid w:val="001800B1"/>
    <w:rsid w:val="00180871"/>
    <w:rsid w:val="00181972"/>
    <w:rsid w:val="001832B7"/>
    <w:rsid w:val="001A1FD0"/>
    <w:rsid w:val="001A5C56"/>
    <w:rsid w:val="001B7B8C"/>
    <w:rsid w:val="001C2AB4"/>
    <w:rsid w:val="001C2B81"/>
    <w:rsid w:val="001C3D43"/>
    <w:rsid w:val="001C608E"/>
    <w:rsid w:val="001C6428"/>
    <w:rsid w:val="001C7303"/>
    <w:rsid w:val="001C7F2D"/>
    <w:rsid w:val="001D0119"/>
    <w:rsid w:val="001D0368"/>
    <w:rsid w:val="001D2425"/>
    <w:rsid w:val="001E486C"/>
    <w:rsid w:val="001E4A17"/>
    <w:rsid w:val="001E5940"/>
    <w:rsid w:val="001E683C"/>
    <w:rsid w:val="001E71BA"/>
    <w:rsid w:val="001F0B08"/>
    <w:rsid w:val="001F4A35"/>
    <w:rsid w:val="002017D7"/>
    <w:rsid w:val="00203F72"/>
    <w:rsid w:val="00205008"/>
    <w:rsid w:val="002070CE"/>
    <w:rsid w:val="00207476"/>
    <w:rsid w:val="00207801"/>
    <w:rsid w:val="002115F3"/>
    <w:rsid w:val="002148EA"/>
    <w:rsid w:val="0021762B"/>
    <w:rsid w:val="00220C6F"/>
    <w:rsid w:val="002249B2"/>
    <w:rsid w:val="002317A4"/>
    <w:rsid w:val="0024332B"/>
    <w:rsid w:val="00245983"/>
    <w:rsid w:val="00246B94"/>
    <w:rsid w:val="00247845"/>
    <w:rsid w:val="00247982"/>
    <w:rsid w:val="00250AE6"/>
    <w:rsid w:val="00251C7D"/>
    <w:rsid w:val="00251E18"/>
    <w:rsid w:val="00255B85"/>
    <w:rsid w:val="00260657"/>
    <w:rsid w:val="00261D11"/>
    <w:rsid w:val="00263293"/>
    <w:rsid w:val="002735D4"/>
    <w:rsid w:val="00275359"/>
    <w:rsid w:val="0027670C"/>
    <w:rsid w:val="00276BC6"/>
    <w:rsid w:val="0027738E"/>
    <w:rsid w:val="0028222C"/>
    <w:rsid w:val="00284A73"/>
    <w:rsid w:val="00286826"/>
    <w:rsid w:val="00292E30"/>
    <w:rsid w:val="00294F16"/>
    <w:rsid w:val="00295FA2"/>
    <w:rsid w:val="002A596C"/>
    <w:rsid w:val="002A7023"/>
    <w:rsid w:val="002B2E47"/>
    <w:rsid w:val="002B3448"/>
    <w:rsid w:val="002B39AF"/>
    <w:rsid w:val="002B601C"/>
    <w:rsid w:val="002C0C2E"/>
    <w:rsid w:val="002C27F7"/>
    <w:rsid w:val="002C339B"/>
    <w:rsid w:val="002C59B8"/>
    <w:rsid w:val="002C7053"/>
    <w:rsid w:val="002D2796"/>
    <w:rsid w:val="002E105A"/>
    <w:rsid w:val="002E39A7"/>
    <w:rsid w:val="002E5848"/>
    <w:rsid w:val="002F1888"/>
    <w:rsid w:val="002F5046"/>
    <w:rsid w:val="002F5191"/>
    <w:rsid w:val="002F5643"/>
    <w:rsid w:val="00302A77"/>
    <w:rsid w:val="00303247"/>
    <w:rsid w:val="00305CF9"/>
    <w:rsid w:val="00307215"/>
    <w:rsid w:val="0031090F"/>
    <w:rsid w:val="00311FBA"/>
    <w:rsid w:val="003168B6"/>
    <w:rsid w:val="00320A9B"/>
    <w:rsid w:val="00330E60"/>
    <w:rsid w:val="00331403"/>
    <w:rsid w:val="003337C6"/>
    <w:rsid w:val="0033382E"/>
    <w:rsid w:val="00336352"/>
    <w:rsid w:val="0034062C"/>
    <w:rsid w:val="00340CA4"/>
    <w:rsid w:val="0034168A"/>
    <w:rsid w:val="0034238E"/>
    <w:rsid w:val="003471BF"/>
    <w:rsid w:val="00352447"/>
    <w:rsid w:val="003572EB"/>
    <w:rsid w:val="00360508"/>
    <w:rsid w:val="0036101B"/>
    <w:rsid w:val="00363903"/>
    <w:rsid w:val="00367E87"/>
    <w:rsid w:val="00370448"/>
    <w:rsid w:val="003736AB"/>
    <w:rsid w:val="0037650E"/>
    <w:rsid w:val="00384C51"/>
    <w:rsid w:val="00392243"/>
    <w:rsid w:val="00392C76"/>
    <w:rsid w:val="00393498"/>
    <w:rsid w:val="003945DC"/>
    <w:rsid w:val="003946B7"/>
    <w:rsid w:val="00394A96"/>
    <w:rsid w:val="00397C5C"/>
    <w:rsid w:val="003A2C74"/>
    <w:rsid w:val="003A521D"/>
    <w:rsid w:val="003A5E55"/>
    <w:rsid w:val="003A6BD7"/>
    <w:rsid w:val="003B5034"/>
    <w:rsid w:val="003B7045"/>
    <w:rsid w:val="003B7351"/>
    <w:rsid w:val="003D0901"/>
    <w:rsid w:val="003D297D"/>
    <w:rsid w:val="003E19A6"/>
    <w:rsid w:val="003E3FDD"/>
    <w:rsid w:val="003E4DB5"/>
    <w:rsid w:val="003E78B6"/>
    <w:rsid w:val="003E7F56"/>
    <w:rsid w:val="003F3319"/>
    <w:rsid w:val="003F3BA7"/>
    <w:rsid w:val="004040C8"/>
    <w:rsid w:val="00410CE8"/>
    <w:rsid w:val="00412B9B"/>
    <w:rsid w:val="00414C68"/>
    <w:rsid w:val="00425442"/>
    <w:rsid w:val="00427834"/>
    <w:rsid w:val="004279FF"/>
    <w:rsid w:val="004323FC"/>
    <w:rsid w:val="00432C46"/>
    <w:rsid w:val="00440249"/>
    <w:rsid w:val="00440F34"/>
    <w:rsid w:val="00441BBD"/>
    <w:rsid w:val="00451699"/>
    <w:rsid w:val="004543F7"/>
    <w:rsid w:val="00461208"/>
    <w:rsid w:val="0046456C"/>
    <w:rsid w:val="00465710"/>
    <w:rsid w:val="00466BDA"/>
    <w:rsid w:val="00470158"/>
    <w:rsid w:val="00482614"/>
    <w:rsid w:val="00483DE3"/>
    <w:rsid w:val="00485A0D"/>
    <w:rsid w:val="00485DCB"/>
    <w:rsid w:val="0049240F"/>
    <w:rsid w:val="00493285"/>
    <w:rsid w:val="0049502E"/>
    <w:rsid w:val="004961D9"/>
    <w:rsid w:val="004A1688"/>
    <w:rsid w:val="004A317F"/>
    <w:rsid w:val="004A4746"/>
    <w:rsid w:val="004A7260"/>
    <w:rsid w:val="004C08B6"/>
    <w:rsid w:val="004C08DE"/>
    <w:rsid w:val="004C33BB"/>
    <w:rsid w:val="004C3D5F"/>
    <w:rsid w:val="004C5BA0"/>
    <w:rsid w:val="004D0564"/>
    <w:rsid w:val="004D0B6B"/>
    <w:rsid w:val="004D65C8"/>
    <w:rsid w:val="004D7341"/>
    <w:rsid w:val="004E2DEC"/>
    <w:rsid w:val="004E34C3"/>
    <w:rsid w:val="004E7941"/>
    <w:rsid w:val="004E7F02"/>
    <w:rsid w:val="004F04E4"/>
    <w:rsid w:val="004F22F4"/>
    <w:rsid w:val="004F4A4A"/>
    <w:rsid w:val="004F4D11"/>
    <w:rsid w:val="005022AD"/>
    <w:rsid w:val="0050297D"/>
    <w:rsid w:val="00504470"/>
    <w:rsid w:val="005057AE"/>
    <w:rsid w:val="00506DF4"/>
    <w:rsid w:val="00507B51"/>
    <w:rsid w:val="0051027E"/>
    <w:rsid w:val="005143F0"/>
    <w:rsid w:val="00514AA4"/>
    <w:rsid w:val="00514C51"/>
    <w:rsid w:val="00515FF5"/>
    <w:rsid w:val="005203CE"/>
    <w:rsid w:val="005335FD"/>
    <w:rsid w:val="00541330"/>
    <w:rsid w:val="00541BEA"/>
    <w:rsid w:val="0055205E"/>
    <w:rsid w:val="0055418C"/>
    <w:rsid w:val="00560E21"/>
    <w:rsid w:val="00563C60"/>
    <w:rsid w:val="00572647"/>
    <w:rsid w:val="00575185"/>
    <w:rsid w:val="0058253E"/>
    <w:rsid w:val="005853A4"/>
    <w:rsid w:val="00586978"/>
    <w:rsid w:val="005912EE"/>
    <w:rsid w:val="005917B1"/>
    <w:rsid w:val="0059257E"/>
    <w:rsid w:val="005928DF"/>
    <w:rsid w:val="0059482D"/>
    <w:rsid w:val="00595B6E"/>
    <w:rsid w:val="0059793D"/>
    <w:rsid w:val="005A25D9"/>
    <w:rsid w:val="005A3EB6"/>
    <w:rsid w:val="005A7878"/>
    <w:rsid w:val="005A7C8B"/>
    <w:rsid w:val="005B33C8"/>
    <w:rsid w:val="005B5CD4"/>
    <w:rsid w:val="005C101A"/>
    <w:rsid w:val="005C41AC"/>
    <w:rsid w:val="005C485F"/>
    <w:rsid w:val="005C5014"/>
    <w:rsid w:val="005C7085"/>
    <w:rsid w:val="005D1C77"/>
    <w:rsid w:val="005D294B"/>
    <w:rsid w:val="005D29E0"/>
    <w:rsid w:val="005D380A"/>
    <w:rsid w:val="005D717D"/>
    <w:rsid w:val="005D732F"/>
    <w:rsid w:val="005D7570"/>
    <w:rsid w:val="005D7AFA"/>
    <w:rsid w:val="005D7C73"/>
    <w:rsid w:val="005E0C51"/>
    <w:rsid w:val="005E76FB"/>
    <w:rsid w:val="005F02B2"/>
    <w:rsid w:val="005F464B"/>
    <w:rsid w:val="005F7DD3"/>
    <w:rsid w:val="0060336F"/>
    <w:rsid w:val="00604A81"/>
    <w:rsid w:val="006163D2"/>
    <w:rsid w:val="00617166"/>
    <w:rsid w:val="00617834"/>
    <w:rsid w:val="006179E6"/>
    <w:rsid w:val="00620D5B"/>
    <w:rsid w:val="0063212F"/>
    <w:rsid w:val="00633A66"/>
    <w:rsid w:val="00636554"/>
    <w:rsid w:val="006413B7"/>
    <w:rsid w:val="00650988"/>
    <w:rsid w:val="0065132D"/>
    <w:rsid w:val="006536C8"/>
    <w:rsid w:val="00660074"/>
    <w:rsid w:val="00660B62"/>
    <w:rsid w:val="00660D2D"/>
    <w:rsid w:val="0066299D"/>
    <w:rsid w:val="00671BC6"/>
    <w:rsid w:val="00672BD1"/>
    <w:rsid w:val="00680030"/>
    <w:rsid w:val="0068086C"/>
    <w:rsid w:val="00690A4B"/>
    <w:rsid w:val="006924EE"/>
    <w:rsid w:val="006A2A43"/>
    <w:rsid w:val="006A4123"/>
    <w:rsid w:val="006A6032"/>
    <w:rsid w:val="006A7237"/>
    <w:rsid w:val="006B2119"/>
    <w:rsid w:val="006B2CE6"/>
    <w:rsid w:val="006B44BC"/>
    <w:rsid w:val="006C1866"/>
    <w:rsid w:val="006D2A85"/>
    <w:rsid w:val="006E1C61"/>
    <w:rsid w:val="006E3E87"/>
    <w:rsid w:val="006E76D9"/>
    <w:rsid w:val="006F0502"/>
    <w:rsid w:val="006F4191"/>
    <w:rsid w:val="006F444E"/>
    <w:rsid w:val="006F7C32"/>
    <w:rsid w:val="007075D0"/>
    <w:rsid w:val="00711251"/>
    <w:rsid w:val="00714138"/>
    <w:rsid w:val="007147C9"/>
    <w:rsid w:val="00721603"/>
    <w:rsid w:val="00722FDF"/>
    <w:rsid w:val="0072326C"/>
    <w:rsid w:val="00724369"/>
    <w:rsid w:val="007279F6"/>
    <w:rsid w:val="007413E0"/>
    <w:rsid w:val="007415B4"/>
    <w:rsid w:val="0074320B"/>
    <w:rsid w:val="0074560A"/>
    <w:rsid w:val="0074637F"/>
    <w:rsid w:val="00750683"/>
    <w:rsid w:val="007560BC"/>
    <w:rsid w:val="00760746"/>
    <w:rsid w:val="007613C2"/>
    <w:rsid w:val="0076659C"/>
    <w:rsid w:val="00766DD6"/>
    <w:rsid w:val="0076717B"/>
    <w:rsid w:val="00774E05"/>
    <w:rsid w:val="00775B0F"/>
    <w:rsid w:val="007902AA"/>
    <w:rsid w:val="00791118"/>
    <w:rsid w:val="00791BC9"/>
    <w:rsid w:val="007975D7"/>
    <w:rsid w:val="007A0F2F"/>
    <w:rsid w:val="007A1AF0"/>
    <w:rsid w:val="007A587B"/>
    <w:rsid w:val="007C0FF8"/>
    <w:rsid w:val="007C1B0A"/>
    <w:rsid w:val="007C2DB4"/>
    <w:rsid w:val="007C3A46"/>
    <w:rsid w:val="007C41BB"/>
    <w:rsid w:val="007C711D"/>
    <w:rsid w:val="007C7499"/>
    <w:rsid w:val="007D218E"/>
    <w:rsid w:val="007D3714"/>
    <w:rsid w:val="007E00D1"/>
    <w:rsid w:val="007E0617"/>
    <w:rsid w:val="007E0F2C"/>
    <w:rsid w:val="007E19D2"/>
    <w:rsid w:val="007E217D"/>
    <w:rsid w:val="007E46FF"/>
    <w:rsid w:val="007E6B95"/>
    <w:rsid w:val="007F4824"/>
    <w:rsid w:val="007F706D"/>
    <w:rsid w:val="008001F6"/>
    <w:rsid w:val="008019A6"/>
    <w:rsid w:val="0080289B"/>
    <w:rsid w:val="00803128"/>
    <w:rsid w:val="00803E24"/>
    <w:rsid w:val="00804575"/>
    <w:rsid w:val="00804F60"/>
    <w:rsid w:val="00806FEC"/>
    <w:rsid w:val="0081274A"/>
    <w:rsid w:val="00813554"/>
    <w:rsid w:val="008135D4"/>
    <w:rsid w:val="008201F7"/>
    <w:rsid w:val="00824118"/>
    <w:rsid w:val="00824466"/>
    <w:rsid w:val="00826ABF"/>
    <w:rsid w:val="00826FA6"/>
    <w:rsid w:val="0082731C"/>
    <w:rsid w:val="0083185A"/>
    <w:rsid w:val="008329F9"/>
    <w:rsid w:val="00832C43"/>
    <w:rsid w:val="008352A4"/>
    <w:rsid w:val="00836898"/>
    <w:rsid w:val="00841698"/>
    <w:rsid w:val="00843265"/>
    <w:rsid w:val="00845B79"/>
    <w:rsid w:val="00846DC2"/>
    <w:rsid w:val="00854C3A"/>
    <w:rsid w:val="00862E60"/>
    <w:rsid w:val="00870E97"/>
    <w:rsid w:val="00871CED"/>
    <w:rsid w:val="008723D4"/>
    <w:rsid w:val="008771EC"/>
    <w:rsid w:val="00882002"/>
    <w:rsid w:val="00884125"/>
    <w:rsid w:val="00884D55"/>
    <w:rsid w:val="008933AA"/>
    <w:rsid w:val="00895CED"/>
    <w:rsid w:val="00896734"/>
    <w:rsid w:val="008A4543"/>
    <w:rsid w:val="008A55D6"/>
    <w:rsid w:val="008A6CE9"/>
    <w:rsid w:val="008B349D"/>
    <w:rsid w:val="008B5D9E"/>
    <w:rsid w:val="008C1203"/>
    <w:rsid w:val="008C3861"/>
    <w:rsid w:val="008C5042"/>
    <w:rsid w:val="008D0FB9"/>
    <w:rsid w:val="008D6AA2"/>
    <w:rsid w:val="008E1F26"/>
    <w:rsid w:val="008E4A27"/>
    <w:rsid w:val="008F1817"/>
    <w:rsid w:val="008F2487"/>
    <w:rsid w:val="008F6366"/>
    <w:rsid w:val="0090000B"/>
    <w:rsid w:val="00912348"/>
    <w:rsid w:val="00913433"/>
    <w:rsid w:val="00913704"/>
    <w:rsid w:val="009157BF"/>
    <w:rsid w:val="00916D7E"/>
    <w:rsid w:val="00923003"/>
    <w:rsid w:val="00926D64"/>
    <w:rsid w:val="00932B34"/>
    <w:rsid w:val="0093444C"/>
    <w:rsid w:val="00934A9E"/>
    <w:rsid w:val="00936DA5"/>
    <w:rsid w:val="00941D31"/>
    <w:rsid w:val="009460E8"/>
    <w:rsid w:val="0094620F"/>
    <w:rsid w:val="00946BE1"/>
    <w:rsid w:val="00947B93"/>
    <w:rsid w:val="009504AD"/>
    <w:rsid w:val="00951415"/>
    <w:rsid w:val="0095149D"/>
    <w:rsid w:val="00952197"/>
    <w:rsid w:val="00954386"/>
    <w:rsid w:val="00955A4A"/>
    <w:rsid w:val="00957007"/>
    <w:rsid w:val="00957546"/>
    <w:rsid w:val="00963EE4"/>
    <w:rsid w:val="00967062"/>
    <w:rsid w:val="00967B8E"/>
    <w:rsid w:val="00970325"/>
    <w:rsid w:val="00975531"/>
    <w:rsid w:val="00975F84"/>
    <w:rsid w:val="00981641"/>
    <w:rsid w:val="009831DD"/>
    <w:rsid w:val="0098379C"/>
    <w:rsid w:val="00987A3C"/>
    <w:rsid w:val="009925E9"/>
    <w:rsid w:val="00992BBC"/>
    <w:rsid w:val="00994410"/>
    <w:rsid w:val="009945B8"/>
    <w:rsid w:val="009979F9"/>
    <w:rsid w:val="009A0FF6"/>
    <w:rsid w:val="009A519C"/>
    <w:rsid w:val="009B0D45"/>
    <w:rsid w:val="009B626F"/>
    <w:rsid w:val="009B77CE"/>
    <w:rsid w:val="009C320C"/>
    <w:rsid w:val="009C510A"/>
    <w:rsid w:val="009C594D"/>
    <w:rsid w:val="009C71F3"/>
    <w:rsid w:val="009D14D3"/>
    <w:rsid w:val="009D2BC0"/>
    <w:rsid w:val="009E132F"/>
    <w:rsid w:val="009E254C"/>
    <w:rsid w:val="009F1620"/>
    <w:rsid w:val="009F2678"/>
    <w:rsid w:val="009F3BC7"/>
    <w:rsid w:val="00A0206F"/>
    <w:rsid w:val="00A04B60"/>
    <w:rsid w:val="00A07D0A"/>
    <w:rsid w:val="00A1225D"/>
    <w:rsid w:val="00A1336D"/>
    <w:rsid w:val="00A16747"/>
    <w:rsid w:val="00A236C3"/>
    <w:rsid w:val="00A24D0E"/>
    <w:rsid w:val="00A27E7E"/>
    <w:rsid w:val="00A30098"/>
    <w:rsid w:val="00A308E4"/>
    <w:rsid w:val="00A41C46"/>
    <w:rsid w:val="00A442CC"/>
    <w:rsid w:val="00A45CDC"/>
    <w:rsid w:val="00A5447A"/>
    <w:rsid w:val="00A55949"/>
    <w:rsid w:val="00A60CBF"/>
    <w:rsid w:val="00A612CC"/>
    <w:rsid w:val="00A660E9"/>
    <w:rsid w:val="00A6665F"/>
    <w:rsid w:val="00A66F50"/>
    <w:rsid w:val="00A70458"/>
    <w:rsid w:val="00A71A3C"/>
    <w:rsid w:val="00A83A2A"/>
    <w:rsid w:val="00A844EA"/>
    <w:rsid w:val="00A861EB"/>
    <w:rsid w:val="00A93106"/>
    <w:rsid w:val="00AA4C90"/>
    <w:rsid w:val="00AA5AA0"/>
    <w:rsid w:val="00AB3BB4"/>
    <w:rsid w:val="00AB3EF6"/>
    <w:rsid w:val="00AB6CFE"/>
    <w:rsid w:val="00AB7075"/>
    <w:rsid w:val="00AC62C6"/>
    <w:rsid w:val="00AD3B52"/>
    <w:rsid w:val="00AD3BCC"/>
    <w:rsid w:val="00AD3C9B"/>
    <w:rsid w:val="00AE10E2"/>
    <w:rsid w:val="00AE3FDB"/>
    <w:rsid w:val="00AE4B21"/>
    <w:rsid w:val="00AE4FDA"/>
    <w:rsid w:val="00AE7512"/>
    <w:rsid w:val="00AF2694"/>
    <w:rsid w:val="00AF56F9"/>
    <w:rsid w:val="00AF5FDC"/>
    <w:rsid w:val="00AF722F"/>
    <w:rsid w:val="00B11087"/>
    <w:rsid w:val="00B124F2"/>
    <w:rsid w:val="00B144FA"/>
    <w:rsid w:val="00B34EB7"/>
    <w:rsid w:val="00B367B0"/>
    <w:rsid w:val="00B424CD"/>
    <w:rsid w:val="00B44342"/>
    <w:rsid w:val="00B4470E"/>
    <w:rsid w:val="00B45DA4"/>
    <w:rsid w:val="00B61370"/>
    <w:rsid w:val="00B6750F"/>
    <w:rsid w:val="00B676C2"/>
    <w:rsid w:val="00B72A6F"/>
    <w:rsid w:val="00B72CDC"/>
    <w:rsid w:val="00B75F6C"/>
    <w:rsid w:val="00B768A1"/>
    <w:rsid w:val="00B8305D"/>
    <w:rsid w:val="00B84F38"/>
    <w:rsid w:val="00B91590"/>
    <w:rsid w:val="00B9649D"/>
    <w:rsid w:val="00BA3E91"/>
    <w:rsid w:val="00BA3EFE"/>
    <w:rsid w:val="00BB135A"/>
    <w:rsid w:val="00BB44C5"/>
    <w:rsid w:val="00BB4DE6"/>
    <w:rsid w:val="00BB50DF"/>
    <w:rsid w:val="00BC3B64"/>
    <w:rsid w:val="00BC65FD"/>
    <w:rsid w:val="00BC6C6C"/>
    <w:rsid w:val="00BD0CE9"/>
    <w:rsid w:val="00BD729E"/>
    <w:rsid w:val="00BE4C27"/>
    <w:rsid w:val="00BF0177"/>
    <w:rsid w:val="00BF02ED"/>
    <w:rsid w:val="00BF1281"/>
    <w:rsid w:val="00BF5423"/>
    <w:rsid w:val="00BF64A5"/>
    <w:rsid w:val="00C00032"/>
    <w:rsid w:val="00C0060D"/>
    <w:rsid w:val="00C0387C"/>
    <w:rsid w:val="00C0563E"/>
    <w:rsid w:val="00C05E43"/>
    <w:rsid w:val="00C10197"/>
    <w:rsid w:val="00C21D42"/>
    <w:rsid w:val="00C23345"/>
    <w:rsid w:val="00C24DF1"/>
    <w:rsid w:val="00C35A01"/>
    <w:rsid w:val="00C42576"/>
    <w:rsid w:val="00C439DB"/>
    <w:rsid w:val="00C46EE5"/>
    <w:rsid w:val="00C5005E"/>
    <w:rsid w:val="00C50BE8"/>
    <w:rsid w:val="00C81C05"/>
    <w:rsid w:val="00C830D7"/>
    <w:rsid w:val="00C84391"/>
    <w:rsid w:val="00C9502E"/>
    <w:rsid w:val="00CA00D3"/>
    <w:rsid w:val="00CA2363"/>
    <w:rsid w:val="00CA644E"/>
    <w:rsid w:val="00CA6DC9"/>
    <w:rsid w:val="00CB3EB6"/>
    <w:rsid w:val="00CB7552"/>
    <w:rsid w:val="00CB79D3"/>
    <w:rsid w:val="00CC0331"/>
    <w:rsid w:val="00CC04C4"/>
    <w:rsid w:val="00CC3DDB"/>
    <w:rsid w:val="00CC4871"/>
    <w:rsid w:val="00CC5BB3"/>
    <w:rsid w:val="00CC7450"/>
    <w:rsid w:val="00CD1DF3"/>
    <w:rsid w:val="00CD45E3"/>
    <w:rsid w:val="00CD56DF"/>
    <w:rsid w:val="00CD7EF4"/>
    <w:rsid w:val="00CE128F"/>
    <w:rsid w:val="00CE1E4F"/>
    <w:rsid w:val="00CE34B1"/>
    <w:rsid w:val="00CF53F3"/>
    <w:rsid w:val="00CF77FC"/>
    <w:rsid w:val="00D04129"/>
    <w:rsid w:val="00D04483"/>
    <w:rsid w:val="00D11646"/>
    <w:rsid w:val="00D234EB"/>
    <w:rsid w:val="00D4076D"/>
    <w:rsid w:val="00D46E4F"/>
    <w:rsid w:val="00D470CB"/>
    <w:rsid w:val="00D52377"/>
    <w:rsid w:val="00D52427"/>
    <w:rsid w:val="00D544B3"/>
    <w:rsid w:val="00D545EA"/>
    <w:rsid w:val="00D56B8B"/>
    <w:rsid w:val="00D60A4E"/>
    <w:rsid w:val="00D60D9B"/>
    <w:rsid w:val="00D66957"/>
    <w:rsid w:val="00D67CBC"/>
    <w:rsid w:val="00D70F49"/>
    <w:rsid w:val="00D716F4"/>
    <w:rsid w:val="00D75CF8"/>
    <w:rsid w:val="00D76693"/>
    <w:rsid w:val="00D82A89"/>
    <w:rsid w:val="00D8508B"/>
    <w:rsid w:val="00D907B6"/>
    <w:rsid w:val="00D953E4"/>
    <w:rsid w:val="00D96C16"/>
    <w:rsid w:val="00D97206"/>
    <w:rsid w:val="00D9725A"/>
    <w:rsid w:val="00D97A3E"/>
    <w:rsid w:val="00DA1260"/>
    <w:rsid w:val="00DA487F"/>
    <w:rsid w:val="00DA58B6"/>
    <w:rsid w:val="00DB0723"/>
    <w:rsid w:val="00DB0C88"/>
    <w:rsid w:val="00DC05CF"/>
    <w:rsid w:val="00DC6F23"/>
    <w:rsid w:val="00DC71CC"/>
    <w:rsid w:val="00DD1DF4"/>
    <w:rsid w:val="00DD7EB8"/>
    <w:rsid w:val="00DE0E2F"/>
    <w:rsid w:val="00DE54EB"/>
    <w:rsid w:val="00DF1517"/>
    <w:rsid w:val="00DF2ACB"/>
    <w:rsid w:val="00DF2EB9"/>
    <w:rsid w:val="00DF3494"/>
    <w:rsid w:val="00DF4666"/>
    <w:rsid w:val="00E00ABB"/>
    <w:rsid w:val="00E0159D"/>
    <w:rsid w:val="00E03C49"/>
    <w:rsid w:val="00E04CA6"/>
    <w:rsid w:val="00E101B5"/>
    <w:rsid w:val="00E10822"/>
    <w:rsid w:val="00E12BCC"/>
    <w:rsid w:val="00E17DB8"/>
    <w:rsid w:val="00E207A5"/>
    <w:rsid w:val="00E23FA6"/>
    <w:rsid w:val="00E344E6"/>
    <w:rsid w:val="00E350EE"/>
    <w:rsid w:val="00E43A4F"/>
    <w:rsid w:val="00E469F9"/>
    <w:rsid w:val="00E501CE"/>
    <w:rsid w:val="00E51393"/>
    <w:rsid w:val="00E60B4F"/>
    <w:rsid w:val="00E6397B"/>
    <w:rsid w:val="00E80515"/>
    <w:rsid w:val="00E82D9B"/>
    <w:rsid w:val="00E842E5"/>
    <w:rsid w:val="00E92990"/>
    <w:rsid w:val="00E9463D"/>
    <w:rsid w:val="00EB1320"/>
    <w:rsid w:val="00EB1980"/>
    <w:rsid w:val="00EB4633"/>
    <w:rsid w:val="00EB5611"/>
    <w:rsid w:val="00EB5DF3"/>
    <w:rsid w:val="00EC2A3E"/>
    <w:rsid w:val="00EC315A"/>
    <w:rsid w:val="00EC4867"/>
    <w:rsid w:val="00EC61EB"/>
    <w:rsid w:val="00ED30A1"/>
    <w:rsid w:val="00ED50C5"/>
    <w:rsid w:val="00ED6CAB"/>
    <w:rsid w:val="00EE7544"/>
    <w:rsid w:val="00EF1B56"/>
    <w:rsid w:val="00EF3345"/>
    <w:rsid w:val="00EF4A78"/>
    <w:rsid w:val="00EF526B"/>
    <w:rsid w:val="00F00462"/>
    <w:rsid w:val="00F00FA5"/>
    <w:rsid w:val="00F03C21"/>
    <w:rsid w:val="00F0695B"/>
    <w:rsid w:val="00F11718"/>
    <w:rsid w:val="00F21FAF"/>
    <w:rsid w:val="00F237EB"/>
    <w:rsid w:val="00F24F6B"/>
    <w:rsid w:val="00F30659"/>
    <w:rsid w:val="00F31E4D"/>
    <w:rsid w:val="00F32AE9"/>
    <w:rsid w:val="00F32E34"/>
    <w:rsid w:val="00F346D4"/>
    <w:rsid w:val="00F34B14"/>
    <w:rsid w:val="00F351C7"/>
    <w:rsid w:val="00F37F2C"/>
    <w:rsid w:val="00F406EB"/>
    <w:rsid w:val="00F444FB"/>
    <w:rsid w:val="00F55349"/>
    <w:rsid w:val="00F56898"/>
    <w:rsid w:val="00F61260"/>
    <w:rsid w:val="00F66D68"/>
    <w:rsid w:val="00F73407"/>
    <w:rsid w:val="00F74F88"/>
    <w:rsid w:val="00F75973"/>
    <w:rsid w:val="00F80789"/>
    <w:rsid w:val="00F86D84"/>
    <w:rsid w:val="00F90EA6"/>
    <w:rsid w:val="00F94FE5"/>
    <w:rsid w:val="00FA01F5"/>
    <w:rsid w:val="00FA54BB"/>
    <w:rsid w:val="00FA5695"/>
    <w:rsid w:val="00FA735B"/>
    <w:rsid w:val="00FB03C3"/>
    <w:rsid w:val="00FB1D53"/>
    <w:rsid w:val="00FB2833"/>
    <w:rsid w:val="00FB37F1"/>
    <w:rsid w:val="00FB60C4"/>
    <w:rsid w:val="00FB72B3"/>
    <w:rsid w:val="00FC3AF1"/>
    <w:rsid w:val="00FC6B18"/>
    <w:rsid w:val="00FD33EA"/>
    <w:rsid w:val="00FD3A0D"/>
    <w:rsid w:val="00FD4CA1"/>
    <w:rsid w:val="00FF20FB"/>
    <w:rsid w:val="00FF2C8C"/>
    <w:rsid w:val="00FF3E31"/>
    <w:rsid w:val="00FF7B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87">
      <o:colormru v:ext="edit" colors="#00c"/>
      <o:colormenu v:ext="edit" strokecolor="none [3212]"/>
    </o:shapedefaults>
    <o:shapelayout v:ext="edit">
      <o:idmap v:ext="edit" data="1,2"/>
      <o:rules v:ext="edit">
        <o:r id="V:Rule18" type="connector" idref="#AutoShape 2"/>
        <o:r id="V:Rule86" type="connector" idref="#AutoShape 1175"/>
        <o:r id="V:Rule87" type="connector" idref="#_x0000_s1867"/>
        <o:r id="V:Rule88" type="connector" idref="#AutoShape 1162"/>
        <o:r id="V:Rule89" type="connector" idref="#AutoShape 1183"/>
        <o:r id="V:Rule90" type="connector" idref="#AutoShape 1284"/>
        <o:r id="V:Rule91" type="connector" idref="#_x0000_s1869"/>
        <o:r id="V:Rule92" type="connector" idref="#AutoShape 1177"/>
        <o:r id="V:Rule93" type="connector" idref="#_x0000_s1858"/>
        <o:r id="V:Rule94" type="connector" idref="#_x0000_s2097"/>
        <o:r id="V:Rule95" type="connector" idref="#AutoShape 1164"/>
        <o:r id="V:Rule96" type="connector" idref="#AutoShape 701"/>
        <o:r id="V:Rule97" type="connector" idref="#AutoShape 1171"/>
        <o:r id="V:Rule98" type="connector" idref="#AutoShape 1169"/>
        <o:r id="V:Rule99" type="connector" idref="#_x0000_s1876"/>
        <o:r id="V:Rule100" type="connector" idref="#AutoShape 692"/>
        <o:r id="V:Rule101" type="connector" idref="#AutoShape 963"/>
        <o:r id="V:Rule102" type="connector" idref="#_x0000_s1862"/>
        <o:r id="V:Rule103" type="connector" idref="#AutoShape 1316"/>
        <o:r id="V:Rule104" type="connector" idref="#AutoShape 702"/>
        <o:r id="V:Rule105" type="connector" idref="#AutoShape 711"/>
        <o:r id="V:Rule106" type="connector" idref="#AutoShape 1236"/>
        <o:r id="V:Rule107" type="connector" idref="#AutoShape 681"/>
        <o:r id="V:Rule108" type="connector" idref="#_x0000_s1868"/>
        <o:r id="V:Rule109" type="connector" idref="#AutoShape 1173"/>
        <o:r id="V:Rule110" type="connector" idref="#AutoShape 1187"/>
        <o:r id="V:Rule111" type="connector" idref="#AutoShape 1179"/>
        <o:r id="V:Rule112" type="connector" idref="#AutoShape 710"/>
        <o:r id="V:Rule113" type="connector" idref="#AutoShape 323"/>
        <o:r id="V:Rule114" type="connector" idref="#_x0000_s1856"/>
        <o:r id="V:Rule116" type="connector" idref="#AutoShape 1165"/>
        <o:r id="V:Rule117" type="connector" idref="#AutoShape 1180"/>
        <o:r id="V:Rule118" type="connector" idref="#AutoShape 1158"/>
        <o:r id="V:Rule119" type="connector" idref="#AutoShape 1185"/>
        <o:r id="V:Rule120" type="connector" idref="#AutoShape 964"/>
        <o:r id="V:Rule121" type="connector" idref="#AutoShape 1163"/>
        <o:r id="V:Rule122" type="connector" idref="#_x0000_s1852"/>
        <o:r id="V:Rule123" type="connector" idref="#_x0000_s1848"/>
        <o:r id="V:Rule124" type="connector" idref="#_x0000_s1861"/>
        <o:r id="V:Rule125" type="connector" idref="#AutoShape 45"/>
        <o:r id="V:Rule126" type="connector" idref="#AutoShape 11"/>
        <o:r id="V:Rule127" type="connector" idref="#AutoShape 49"/>
        <o:r id="V:Rule128" type="connector" idref="#AutoShape 1315"/>
        <o:r id="V:Rule129" type="connector" idref="#AutoShape 685"/>
        <o:r id="V:Rule130" type="connector" idref="#AutoShape 1161"/>
        <o:r id="V:Rule131" type="connector" idref="#AutoShape 693"/>
        <o:r id="V:Rule132" type="connector" idref="#_x0000_s1857"/>
        <o:r id="V:Rule133" type="connector" idref="#_x0000_s1863"/>
        <o:r id="V:Rule134" type="connector" idref="#AutoShape 4"/>
        <o:r id="V:Rule135" type="connector" idref="#AutoShape 1159"/>
        <o:r id="V:Rule136" type="connector" idref="#AutoShape 1172"/>
        <o:r id="V:Rule137" type="connector" idref="#AutoShape 1184"/>
        <o:r id="V:Rule138" type="connector" idref="#_x0000_s2671"/>
        <o:r id="V:Rule139" type="connector" idref="#AutoShape 1166"/>
        <o:r id="V:Rule140" type="connector" idref="#AutoShape 10"/>
        <o:r id="V:Rule141" type="connector" idref="#AutoShape 8"/>
        <o:r id="V:Rule142" type="connector" idref="#AutoShape 699"/>
        <o:r id="V:Rule143" type="connector" idref="#AutoShape 688"/>
        <o:r id="V:Rule144" type="connector" idref="#AutoShape 707"/>
        <o:r id="V:Rule145" type="connector" idref="#AutoShape 1182"/>
        <o:r id="V:Rule146" type="connector" idref="#AutoShape 709"/>
        <o:r id="V:Rule147" type="connector" idref="#AutoShape 1186"/>
        <o:r id="V:Rule148" type="connector" idref="#_x0000_s1851"/>
        <o:r id="V:Rule149" type="connector" idref="#_x0000_s1855"/>
        <o:r id="V:Rule150" type="connector" idref="#AutoShape 1170"/>
        <o:r id="V:Rule151" type="connector" idref="#AutoShape 700"/>
        <o:r id="V:Rule152" type="connector" idref="#_x0000_s2616"/>
        <o:r id="V:Rule153" type="connector" idref="#_x0000_s2059"/>
        <o:r id="V:Rule154" type="connector" idref="#_x0000_s1864"/>
        <o:r id="V:Rule155" type="connector" idref="#AutoShape 689"/>
        <o:r id="V:Rule156" type="connector" idref="#AutoShape 1235"/>
        <o:r id="V:Rule157" type="connector" idref="#AutoShape 1174"/>
        <o:r id="V:Rule158" type="connector" idref="#AutoShape 708"/>
        <o:r id="V:Rule159" type="connector" idref="#AutoShape 1285"/>
        <o:r id="V:Rule160" type="connector" idref="#AutoShape 2"/>
        <o:r id="V:Rule161" type="connector" idref="#AutoShape 698"/>
        <o:r id="V:Rule162" type="connector" idref="#AutoShape 1178"/>
        <o:r id="V:Rule163" type="connector" idref="#AutoShape 1176"/>
        <o:r id="V:Rule164" type="connector" idref="#_x0000_s2638"/>
        <o:r id="V:Rule165" type="connector" idref="#_x0000_s2637"/>
        <o:r id="V:Rule166" type="connector" idref="#_x0000_s2670"/>
        <o:r id="V:Rule167" type="connector" idref="#_x0000_s1847"/>
        <o:r id="V:Rule168" type="connector" idref="#AutoShape 1181"/>
        <o:r id="V:Rule169" type="connector" idref="#_x0000_s1870"/>
        <o:r id="V:Rule170" type="connector" idref="#_x0000_s1877"/>
      </o:rules>
      <o:regrouptable v:ext="edit">
        <o:entry new="1" old="0"/>
        <o:entry new="2" old="0"/>
        <o:entry new="3" old="2"/>
        <o:entry new="4" old="0"/>
        <o:entry new="5" old="0"/>
        <o:entry new="6" old="5"/>
        <o:entry new="7" old="6"/>
        <o:entry new="8" old="0"/>
        <o:entry new="9" old="0"/>
        <o:entry new="10" old="9"/>
        <o:entry new="11" old="10"/>
        <o:entry new="12" old="0"/>
      </o:regrouptable>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lin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FollowedHyperlink" w:uiPriority="99"/>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7215"/>
    <w:pPr>
      <w:spacing w:before="100" w:beforeAutospacing="1" w:after="100" w:afterAutospacing="1" w:line="480" w:lineRule="auto"/>
      <w:jc w:val="both"/>
    </w:pPr>
    <w:rPr>
      <w:rFonts w:ascii="Century Gothic" w:hAnsi="Century Gothic" w:cs="Times New Roman"/>
    </w:rPr>
  </w:style>
  <w:style w:type="paragraph" w:styleId="Heading1">
    <w:name w:val="heading 1"/>
    <w:basedOn w:val="Normal"/>
    <w:next w:val="Normal"/>
    <w:link w:val="Heading1Char"/>
    <w:uiPriority w:val="9"/>
    <w:qFormat/>
    <w:rsid w:val="00896734"/>
    <w:pPr>
      <w:keepNext/>
      <w:outlineLvl w:val="0"/>
    </w:pPr>
    <w:rPr>
      <w:rFonts w:eastAsiaTheme="majorEastAsia" w:cstheme="majorBidi"/>
      <w:b/>
      <w:bCs/>
      <w:kern w:val="32"/>
      <w:szCs w:val="32"/>
    </w:rPr>
  </w:style>
  <w:style w:type="paragraph" w:styleId="Heading2">
    <w:name w:val="heading 2"/>
    <w:basedOn w:val="Normal"/>
    <w:link w:val="Heading2Char"/>
    <w:uiPriority w:val="9"/>
    <w:qFormat/>
    <w:rsid w:val="00896734"/>
    <w:pPr>
      <w:outlineLvl w:val="1"/>
    </w:pPr>
    <w:rPr>
      <w:rFonts w:eastAsia="Times New Roman"/>
      <w:b/>
      <w:bCs/>
      <w:kern w:val="32"/>
      <w:szCs w:val="36"/>
      <w:lang w:eastAsia="zh-CN"/>
    </w:rPr>
  </w:style>
  <w:style w:type="paragraph" w:styleId="Heading3">
    <w:name w:val="heading 3"/>
    <w:basedOn w:val="Normal"/>
    <w:next w:val="Normal"/>
    <w:link w:val="Heading3Char"/>
    <w:autoRedefine/>
    <w:uiPriority w:val="9"/>
    <w:qFormat/>
    <w:rsid w:val="00896734"/>
    <w:pPr>
      <w:keepNext/>
      <w:outlineLvl w:val="2"/>
    </w:pPr>
    <w:rPr>
      <w:rFonts w:eastAsia="Times New Roman"/>
      <w:b/>
      <w:bCs/>
      <w:kern w:val="32"/>
      <w:szCs w:val="26"/>
      <w:lang w:eastAsia="ko-KR"/>
    </w:rPr>
  </w:style>
  <w:style w:type="paragraph" w:styleId="Heading4">
    <w:name w:val="heading 4"/>
    <w:aliases w:val="Heading 4 Ngoc,Heading 4 Ngoc1"/>
    <w:basedOn w:val="Normal"/>
    <w:next w:val="Normal"/>
    <w:link w:val="Heading4Char"/>
    <w:autoRedefine/>
    <w:qFormat/>
    <w:rsid w:val="00307215"/>
    <w:pPr>
      <w:spacing w:before="60" w:beforeAutospacing="0" w:after="60" w:afterAutospacing="0" w:line="300" w:lineRule="atLeast"/>
      <w:outlineLvl w:val="3"/>
    </w:pPr>
    <w:rPr>
      <w:rFonts w:eastAsia="Batang"/>
      <w:kern w:val="32"/>
      <w:sz w:val="20"/>
      <w:szCs w:val="24"/>
      <w:lang w:eastAsia="ko-KR"/>
    </w:rPr>
  </w:style>
  <w:style w:type="paragraph" w:styleId="Heading5">
    <w:name w:val="heading 5"/>
    <w:basedOn w:val="Normal"/>
    <w:next w:val="Normal"/>
    <w:link w:val="Heading5Char"/>
    <w:qFormat/>
    <w:rsid w:val="00307215"/>
    <w:pPr>
      <w:spacing w:before="240" w:beforeAutospacing="0" w:after="60" w:afterAutospacing="0" w:line="240" w:lineRule="auto"/>
      <w:jc w:val="left"/>
      <w:outlineLvl w:val="4"/>
    </w:pPr>
    <w:rPr>
      <w:rFonts w:ascii="Calibri" w:eastAsia="Times New Roman" w:hAnsi="Calibri"/>
      <w:b/>
      <w:bCs/>
      <w:i/>
      <w:iCs/>
      <w:kern w:val="32"/>
      <w:sz w:val="26"/>
      <w:szCs w:val="26"/>
      <w:lang w:eastAsia="ko-KR"/>
    </w:rPr>
  </w:style>
  <w:style w:type="paragraph" w:styleId="Heading6">
    <w:name w:val="heading 6"/>
    <w:basedOn w:val="Normal"/>
    <w:next w:val="Normal"/>
    <w:link w:val="Heading6Char"/>
    <w:qFormat/>
    <w:rsid w:val="00307215"/>
    <w:pPr>
      <w:spacing w:before="240" w:beforeAutospacing="0" w:after="60" w:afterAutospacing="0" w:line="240" w:lineRule="auto"/>
      <w:jc w:val="left"/>
      <w:outlineLvl w:val="5"/>
    </w:pPr>
    <w:rPr>
      <w:rFonts w:ascii="Calibri" w:eastAsia="Times New Roman" w:hAnsi="Calibri"/>
      <w:b/>
      <w:bCs/>
      <w:kern w:val="32"/>
      <w:lang w:eastAsia="ko-KR"/>
    </w:rPr>
  </w:style>
  <w:style w:type="paragraph" w:styleId="Heading7">
    <w:name w:val="heading 7"/>
    <w:basedOn w:val="Normal"/>
    <w:next w:val="Normal"/>
    <w:link w:val="Heading7Char"/>
    <w:qFormat/>
    <w:rsid w:val="00307215"/>
    <w:pPr>
      <w:spacing w:before="240" w:beforeAutospacing="0" w:after="60" w:afterAutospacing="0" w:line="240" w:lineRule="auto"/>
      <w:jc w:val="left"/>
      <w:outlineLvl w:val="6"/>
    </w:pPr>
    <w:rPr>
      <w:rFonts w:ascii="Calibri" w:eastAsia="Times New Roman" w:hAnsi="Calibri"/>
      <w:kern w:val="32"/>
      <w:sz w:val="24"/>
      <w:szCs w:val="24"/>
      <w:lang w:eastAsia="ko-KR"/>
    </w:rPr>
  </w:style>
  <w:style w:type="paragraph" w:styleId="Heading8">
    <w:name w:val="heading 8"/>
    <w:basedOn w:val="Normal"/>
    <w:next w:val="Normal"/>
    <w:link w:val="Heading8Char"/>
    <w:qFormat/>
    <w:rsid w:val="00307215"/>
    <w:pPr>
      <w:spacing w:before="240" w:beforeAutospacing="0" w:after="60" w:afterAutospacing="0" w:line="240" w:lineRule="auto"/>
      <w:jc w:val="left"/>
      <w:outlineLvl w:val="7"/>
    </w:pPr>
    <w:rPr>
      <w:rFonts w:ascii="Calibri" w:eastAsia="Times New Roman" w:hAnsi="Calibri"/>
      <w:i/>
      <w:iCs/>
      <w:kern w:val="32"/>
      <w:sz w:val="24"/>
      <w:szCs w:val="24"/>
      <w:lang w:eastAsia="ko-KR"/>
    </w:rPr>
  </w:style>
  <w:style w:type="paragraph" w:styleId="Heading9">
    <w:name w:val="heading 9"/>
    <w:basedOn w:val="Normal"/>
    <w:next w:val="Normal"/>
    <w:link w:val="Heading9Char"/>
    <w:qFormat/>
    <w:rsid w:val="00307215"/>
    <w:pPr>
      <w:spacing w:before="240" w:beforeAutospacing="0" w:after="60" w:afterAutospacing="0" w:line="240" w:lineRule="auto"/>
      <w:jc w:val="left"/>
      <w:outlineLvl w:val="8"/>
    </w:pPr>
    <w:rPr>
      <w:rFonts w:ascii="Cambria" w:eastAsia="Times New Roman" w:hAnsi="Cambria"/>
      <w:kern w:val="3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734"/>
    <w:rPr>
      <w:rFonts w:ascii="Century Gothic" w:eastAsiaTheme="majorEastAsia" w:hAnsi="Century Gothic" w:cstheme="majorBidi"/>
      <w:b/>
      <w:bCs/>
      <w:kern w:val="32"/>
      <w:sz w:val="23"/>
      <w:szCs w:val="32"/>
    </w:rPr>
  </w:style>
  <w:style w:type="character" w:customStyle="1" w:styleId="Heading2Char">
    <w:name w:val="Heading 2 Char"/>
    <w:basedOn w:val="DefaultParagraphFont"/>
    <w:link w:val="Heading2"/>
    <w:uiPriority w:val="9"/>
    <w:rsid w:val="00896734"/>
    <w:rPr>
      <w:rFonts w:ascii="Century Gothic" w:eastAsia="Times New Roman" w:hAnsi="Century Gothic"/>
      <w:b/>
      <w:bCs/>
      <w:kern w:val="32"/>
      <w:sz w:val="23"/>
      <w:szCs w:val="36"/>
      <w:lang w:eastAsia="zh-CN"/>
    </w:rPr>
  </w:style>
  <w:style w:type="character" w:customStyle="1" w:styleId="Heading3Char">
    <w:name w:val="Heading 3 Char"/>
    <w:basedOn w:val="DefaultParagraphFont"/>
    <w:link w:val="Heading3"/>
    <w:uiPriority w:val="9"/>
    <w:rsid w:val="00896734"/>
    <w:rPr>
      <w:rFonts w:ascii="Century Gothic" w:eastAsia="Times New Roman" w:hAnsi="Century Gothic"/>
      <w:b/>
      <w:bCs/>
      <w:kern w:val="32"/>
      <w:sz w:val="23"/>
      <w:szCs w:val="26"/>
      <w:lang w:eastAsia="ko-KR"/>
    </w:rPr>
  </w:style>
  <w:style w:type="paragraph" w:customStyle="1" w:styleId="Heading1Ngoc">
    <w:name w:val="Heading 1 Ngoc"/>
    <w:basedOn w:val="Heading1"/>
    <w:link w:val="Heading1NgocCharChar"/>
    <w:qFormat/>
    <w:rsid w:val="003A6BD7"/>
    <w:pPr>
      <w:spacing w:before="240" w:beforeAutospacing="0" w:after="60" w:afterAutospacing="0" w:line="360" w:lineRule="auto"/>
    </w:pPr>
    <w:rPr>
      <w:rFonts w:cs="Times New Roman"/>
    </w:rPr>
  </w:style>
  <w:style w:type="character" w:customStyle="1" w:styleId="Heading1NgocCharChar">
    <w:name w:val="Heading 1 Ngoc Char Char"/>
    <w:basedOn w:val="Heading1Char"/>
    <w:link w:val="Heading1Ngoc"/>
    <w:rsid w:val="003A6BD7"/>
    <w:rPr>
      <w:rFonts w:ascii="Century Gothic" w:eastAsiaTheme="majorEastAsia" w:hAnsi="Century Gothic" w:cs="Times New Roman"/>
      <w:b/>
      <w:bCs/>
      <w:kern w:val="32"/>
      <w:sz w:val="23"/>
      <w:szCs w:val="32"/>
    </w:rPr>
  </w:style>
  <w:style w:type="character" w:customStyle="1" w:styleId="Heading4Char">
    <w:name w:val="Heading 4 Char"/>
    <w:aliases w:val="Heading 4 Ngoc Char,Heading 4 Ngoc1 Char"/>
    <w:basedOn w:val="DefaultParagraphFont"/>
    <w:link w:val="Heading4"/>
    <w:rsid w:val="00307215"/>
    <w:rPr>
      <w:rFonts w:ascii="Century Gothic" w:eastAsia="Batang" w:hAnsi="Century Gothic" w:cs="Times New Roman"/>
      <w:kern w:val="32"/>
      <w:sz w:val="20"/>
      <w:szCs w:val="24"/>
      <w:lang w:eastAsia="ko-KR"/>
    </w:rPr>
  </w:style>
  <w:style w:type="character" w:customStyle="1" w:styleId="Heading5Char">
    <w:name w:val="Heading 5 Char"/>
    <w:basedOn w:val="DefaultParagraphFont"/>
    <w:link w:val="Heading5"/>
    <w:rsid w:val="00307215"/>
    <w:rPr>
      <w:rFonts w:ascii="Calibri" w:eastAsia="Times New Roman" w:hAnsi="Calibri" w:cs="Times New Roman"/>
      <w:b/>
      <w:bCs/>
      <w:i/>
      <w:iCs/>
      <w:kern w:val="32"/>
      <w:sz w:val="26"/>
      <w:szCs w:val="26"/>
      <w:lang w:eastAsia="ko-KR"/>
    </w:rPr>
  </w:style>
  <w:style w:type="character" w:customStyle="1" w:styleId="Heading6Char">
    <w:name w:val="Heading 6 Char"/>
    <w:basedOn w:val="DefaultParagraphFont"/>
    <w:link w:val="Heading6"/>
    <w:rsid w:val="00307215"/>
    <w:rPr>
      <w:rFonts w:ascii="Calibri" w:eastAsia="Times New Roman" w:hAnsi="Calibri" w:cs="Times New Roman"/>
      <w:b/>
      <w:bCs/>
      <w:kern w:val="32"/>
      <w:lang w:eastAsia="ko-KR"/>
    </w:rPr>
  </w:style>
  <w:style w:type="character" w:customStyle="1" w:styleId="Heading7Char">
    <w:name w:val="Heading 7 Char"/>
    <w:basedOn w:val="DefaultParagraphFont"/>
    <w:link w:val="Heading7"/>
    <w:rsid w:val="00307215"/>
    <w:rPr>
      <w:rFonts w:ascii="Calibri" w:eastAsia="Times New Roman" w:hAnsi="Calibri" w:cs="Times New Roman"/>
      <w:kern w:val="32"/>
      <w:sz w:val="24"/>
      <w:szCs w:val="24"/>
      <w:lang w:eastAsia="ko-KR"/>
    </w:rPr>
  </w:style>
  <w:style w:type="character" w:customStyle="1" w:styleId="Heading8Char">
    <w:name w:val="Heading 8 Char"/>
    <w:basedOn w:val="DefaultParagraphFont"/>
    <w:link w:val="Heading8"/>
    <w:rsid w:val="00307215"/>
    <w:rPr>
      <w:rFonts w:ascii="Calibri" w:eastAsia="Times New Roman" w:hAnsi="Calibri" w:cs="Times New Roman"/>
      <w:i/>
      <w:iCs/>
      <w:kern w:val="32"/>
      <w:sz w:val="24"/>
      <w:szCs w:val="24"/>
      <w:lang w:eastAsia="ko-KR"/>
    </w:rPr>
  </w:style>
  <w:style w:type="character" w:customStyle="1" w:styleId="Heading9Char">
    <w:name w:val="Heading 9 Char"/>
    <w:basedOn w:val="DefaultParagraphFont"/>
    <w:link w:val="Heading9"/>
    <w:rsid w:val="00307215"/>
    <w:rPr>
      <w:rFonts w:ascii="Cambria" w:eastAsia="Times New Roman" w:hAnsi="Cambria" w:cs="Times New Roman"/>
      <w:kern w:val="32"/>
      <w:lang w:eastAsia="ko-KR"/>
    </w:rPr>
  </w:style>
  <w:style w:type="character" w:customStyle="1" w:styleId="apple-style-span">
    <w:name w:val="apple-style-span"/>
    <w:basedOn w:val="DefaultParagraphFont"/>
    <w:uiPriority w:val="99"/>
    <w:rsid w:val="00307215"/>
  </w:style>
  <w:style w:type="character" w:styleId="Hyperlink">
    <w:name w:val="Hyperlink"/>
    <w:basedOn w:val="DefaultParagraphFont"/>
    <w:uiPriority w:val="99"/>
    <w:unhideWhenUsed/>
    <w:rsid w:val="00307215"/>
    <w:rPr>
      <w:color w:val="0000FF"/>
      <w:u w:val="single"/>
    </w:rPr>
  </w:style>
  <w:style w:type="character" w:styleId="Emphasis">
    <w:name w:val="Emphasis"/>
    <w:basedOn w:val="DefaultParagraphFont"/>
    <w:uiPriority w:val="20"/>
    <w:qFormat/>
    <w:rsid w:val="00307215"/>
    <w:rPr>
      <w:i/>
      <w:iCs/>
    </w:rPr>
  </w:style>
  <w:style w:type="paragraph" w:customStyle="1" w:styleId="StyleHeading1LatinCenturyGothic12ptLinespacingDou">
    <w:name w:val="Style Heading 1 + (Latin) Century Gothic 12 pt Line spacing:  Dou..."/>
    <w:basedOn w:val="Heading1"/>
    <w:rsid w:val="00307215"/>
    <w:pPr>
      <w:spacing w:before="240" w:beforeAutospacing="0" w:after="60" w:afterAutospacing="0"/>
    </w:pPr>
    <w:rPr>
      <w:rFonts w:eastAsia="Times New Roman" w:cs="Times New Roman"/>
      <w:sz w:val="24"/>
      <w:szCs w:val="20"/>
      <w:lang w:eastAsia="ko-KR"/>
    </w:rPr>
  </w:style>
  <w:style w:type="paragraph" w:styleId="ListParagraph">
    <w:name w:val="List Paragraph"/>
    <w:basedOn w:val="Normal"/>
    <w:uiPriority w:val="34"/>
    <w:qFormat/>
    <w:rsid w:val="00307215"/>
    <w:pPr>
      <w:spacing w:before="0" w:beforeAutospacing="0" w:after="0" w:afterAutospacing="0" w:line="240" w:lineRule="auto"/>
      <w:ind w:left="720"/>
      <w:contextualSpacing/>
      <w:jc w:val="left"/>
    </w:pPr>
    <w:rPr>
      <w:rFonts w:ascii="Times New Roman" w:eastAsia="Batang" w:hAnsi="Times New Roman"/>
      <w:kern w:val="32"/>
      <w:sz w:val="24"/>
      <w:szCs w:val="24"/>
      <w:lang w:eastAsia="ko-KR"/>
    </w:rPr>
  </w:style>
  <w:style w:type="paragraph" w:styleId="NormalWeb">
    <w:name w:val="Normal (Web)"/>
    <w:basedOn w:val="Normal"/>
    <w:uiPriority w:val="99"/>
    <w:unhideWhenUsed/>
    <w:rsid w:val="00307215"/>
    <w:pPr>
      <w:spacing w:line="240" w:lineRule="auto"/>
      <w:jc w:val="left"/>
    </w:pPr>
    <w:rPr>
      <w:rFonts w:ascii="Times New Roman" w:eastAsia="Times New Roman" w:hAnsi="Times New Roman"/>
      <w:kern w:val="32"/>
      <w:sz w:val="24"/>
      <w:szCs w:val="24"/>
      <w:lang w:eastAsia="zh-CN"/>
    </w:rPr>
  </w:style>
  <w:style w:type="paragraph" w:styleId="Header">
    <w:name w:val="header"/>
    <w:basedOn w:val="Normal"/>
    <w:link w:val="HeaderChar"/>
    <w:uiPriority w:val="99"/>
    <w:semiHidden/>
    <w:unhideWhenUsed/>
    <w:rsid w:val="00307215"/>
    <w:pPr>
      <w:tabs>
        <w:tab w:val="center" w:pos="4513"/>
        <w:tab w:val="right" w:pos="9026"/>
      </w:tabs>
      <w:spacing w:before="0" w:beforeAutospacing="0" w:after="0" w:afterAutospacing="0" w:line="240" w:lineRule="auto"/>
      <w:jc w:val="left"/>
    </w:pPr>
    <w:rPr>
      <w:rFonts w:ascii="Times New Roman" w:eastAsia="Batang" w:hAnsi="Times New Roman"/>
      <w:kern w:val="32"/>
      <w:sz w:val="24"/>
      <w:szCs w:val="24"/>
      <w:lang w:eastAsia="ko-KR"/>
    </w:rPr>
  </w:style>
  <w:style w:type="character" w:customStyle="1" w:styleId="HeaderChar">
    <w:name w:val="Header Char"/>
    <w:basedOn w:val="DefaultParagraphFont"/>
    <w:link w:val="Header"/>
    <w:uiPriority w:val="99"/>
    <w:semiHidden/>
    <w:rsid w:val="00307215"/>
    <w:rPr>
      <w:rFonts w:ascii="Times New Roman" w:eastAsia="Batang" w:hAnsi="Times New Roman" w:cs="Times New Roman"/>
      <w:kern w:val="32"/>
      <w:sz w:val="24"/>
      <w:szCs w:val="24"/>
      <w:lang w:eastAsia="ko-KR"/>
    </w:rPr>
  </w:style>
  <w:style w:type="paragraph" w:styleId="Footer">
    <w:name w:val="footer"/>
    <w:basedOn w:val="Normal"/>
    <w:link w:val="FooterChar"/>
    <w:uiPriority w:val="99"/>
    <w:unhideWhenUsed/>
    <w:rsid w:val="00307215"/>
    <w:pPr>
      <w:tabs>
        <w:tab w:val="center" w:pos="4513"/>
        <w:tab w:val="right" w:pos="9026"/>
      </w:tabs>
      <w:spacing w:before="0" w:beforeAutospacing="0" w:after="0" w:afterAutospacing="0" w:line="240" w:lineRule="auto"/>
      <w:jc w:val="left"/>
    </w:pPr>
    <w:rPr>
      <w:rFonts w:ascii="Times New Roman" w:eastAsia="Batang" w:hAnsi="Times New Roman"/>
      <w:kern w:val="32"/>
      <w:sz w:val="24"/>
      <w:szCs w:val="24"/>
      <w:lang w:eastAsia="ko-KR"/>
    </w:rPr>
  </w:style>
  <w:style w:type="character" w:customStyle="1" w:styleId="FooterChar">
    <w:name w:val="Footer Char"/>
    <w:basedOn w:val="DefaultParagraphFont"/>
    <w:link w:val="Footer"/>
    <w:uiPriority w:val="99"/>
    <w:rsid w:val="00307215"/>
    <w:rPr>
      <w:rFonts w:ascii="Times New Roman" w:eastAsia="Batang" w:hAnsi="Times New Roman" w:cs="Times New Roman"/>
      <w:kern w:val="32"/>
      <w:sz w:val="24"/>
      <w:szCs w:val="24"/>
      <w:lang w:eastAsia="ko-KR"/>
    </w:rPr>
  </w:style>
  <w:style w:type="character" w:customStyle="1" w:styleId="apple-converted-space">
    <w:name w:val="apple-converted-space"/>
    <w:basedOn w:val="DefaultParagraphFont"/>
    <w:rsid w:val="00307215"/>
  </w:style>
  <w:style w:type="character" w:customStyle="1" w:styleId="cit">
    <w:name w:val="cit"/>
    <w:basedOn w:val="DefaultParagraphFont"/>
    <w:rsid w:val="00307215"/>
  </w:style>
  <w:style w:type="character" w:customStyle="1" w:styleId="ref">
    <w:name w:val="ref"/>
    <w:basedOn w:val="DefaultParagraphFont"/>
    <w:rsid w:val="00307215"/>
  </w:style>
  <w:style w:type="character" w:customStyle="1" w:styleId="mediumtext">
    <w:name w:val="medium_text"/>
    <w:basedOn w:val="DefaultParagraphFont"/>
    <w:rsid w:val="00307215"/>
  </w:style>
  <w:style w:type="character" w:styleId="Strong">
    <w:name w:val="Strong"/>
    <w:aliases w:val="Normal figure"/>
    <w:basedOn w:val="Normal1"/>
    <w:qFormat/>
    <w:rsid w:val="00307215"/>
    <w:rPr>
      <w:rFonts w:ascii="Century Gothic" w:hAnsi="Century Gothic"/>
      <w:bCs/>
      <w:sz w:val="21"/>
    </w:rPr>
  </w:style>
  <w:style w:type="character" w:customStyle="1" w:styleId="articletext">
    <w:name w:val="articletext"/>
    <w:basedOn w:val="DefaultParagraphFont"/>
    <w:rsid w:val="00307215"/>
  </w:style>
  <w:style w:type="character" w:styleId="PageNumber">
    <w:name w:val="page number"/>
    <w:basedOn w:val="DefaultParagraphFont"/>
    <w:rsid w:val="00307215"/>
  </w:style>
  <w:style w:type="character" w:styleId="HTMLCite">
    <w:name w:val="HTML Cite"/>
    <w:basedOn w:val="DefaultParagraphFont"/>
    <w:rsid w:val="00307215"/>
    <w:rPr>
      <w:i/>
      <w:iCs/>
    </w:rPr>
  </w:style>
  <w:style w:type="paragraph" w:customStyle="1" w:styleId="Style1">
    <w:name w:val="Style1"/>
    <w:basedOn w:val="Heading3"/>
    <w:rsid w:val="00307215"/>
    <w:pPr>
      <w:spacing w:after="240" w:line="360" w:lineRule="auto"/>
    </w:pPr>
    <w:rPr>
      <w:b w:val="0"/>
      <w:sz w:val="23"/>
    </w:rPr>
  </w:style>
  <w:style w:type="paragraph" w:customStyle="1" w:styleId="Head3">
    <w:name w:val="Head 3"/>
    <w:basedOn w:val="Heading3"/>
    <w:rsid w:val="00307215"/>
    <w:pPr>
      <w:spacing w:before="120" w:after="120" w:line="360" w:lineRule="auto"/>
    </w:pPr>
    <w:rPr>
      <w:sz w:val="23"/>
    </w:rPr>
  </w:style>
  <w:style w:type="paragraph" w:styleId="TOC2">
    <w:name w:val="toc 2"/>
    <w:basedOn w:val="Normal"/>
    <w:next w:val="Normal"/>
    <w:autoRedefine/>
    <w:uiPriority w:val="39"/>
    <w:rsid w:val="00307215"/>
    <w:pPr>
      <w:tabs>
        <w:tab w:val="left" w:pos="1247"/>
        <w:tab w:val="right" w:leader="dot" w:pos="8324"/>
      </w:tabs>
      <w:spacing w:before="60" w:beforeAutospacing="0" w:after="60" w:afterAutospacing="0" w:line="360" w:lineRule="auto"/>
      <w:ind w:left="1316" w:hanging="749"/>
    </w:pPr>
    <w:rPr>
      <w:rFonts w:ascii="Times New Roman" w:eastAsia="Batang" w:hAnsi="Times New Roman"/>
      <w:noProof/>
      <w:kern w:val="32"/>
      <w:sz w:val="24"/>
      <w:szCs w:val="24"/>
      <w:lang w:eastAsia="ko-KR"/>
    </w:rPr>
  </w:style>
  <w:style w:type="paragraph" w:styleId="TOC1">
    <w:name w:val="toc 1"/>
    <w:basedOn w:val="Normal"/>
    <w:next w:val="Normal"/>
    <w:autoRedefine/>
    <w:uiPriority w:val="39"/>
    <w:rsid w:val="0059482D"/>
    <w:pPr>
      <w:tabs>
        <w:tab w:val="right" w:leader="dot" w:pos="8301"/>
      </w:tabs>
      <w:spacing w:before="120" w:beforeAutospacing="0" w:after="120" w:afterAutospacing="0" w:line="360" w:lineRule="auto"/>
      <w:ind w:left="567" w:hanging="567"/>
    </w:pPr>
    <w:rPr>
      <w:rFonts w:eastAsia="Batang"/>
      <w:iCs/>
      <w:noProof/>
      <w:kern w:val="32"/>
    </w:rPr>
  </w:style>
  <w:style w:type="paragraph" w:styleId="TOC3">
    <w:name w:val="toc 3"/>
    <w:basedOn w:val="Normal"/>
    <w:next w:val="Normal"/>
    <w:autoRedefine/>
    <w:uiPriority w:val="39"/>
    <w:rsid w:val="00307215"/>
    <w:pPr>
      <w:tabs>
        <w:tab w:val="left" w:pos="1247"/>
        <w:tab w:val="right" w:leader="dot" w:pos="8278"/>
      </w:tabs>
      <w:spacing w:before="120" w:beforeAutospacing="0" w:after="120" w:afterAutospacing="0" w:line="360" w:lineRule="auto"/>
      <w:ind w:left="1985" w:hanging="851"/>
    </w:pPr>
    <w:rPr>
      <w:rFonts w:ascii="Times New Roman" w:eastAsia="Batang" w:hAnsi="Times New Roman"/>
      <w:kern w:val="32"/>
      <w:sz w:val="24"/>
      <w:szCs w:val="24"/>
      <w:lang w:eastAsia="ko-KR"/>
    </w:rPr>
  </w:style>
  <w:style w:type="paragraph" w:styleId="Caption">
    <w:name w:val="caption"/>
    <w:basedOn w:val="Normal"/>
    <w:next w:val="Normal"/>
    <w:uiPriority w:val="35"/>
    <w:qFormat/>
    <w:rsid w:val="00307215"/>
    <w:pPr>
      <w:spacing w:before="120" w:beforeAutospacing="0" w:after="120" w:afterAutospacing="0" w:line="240" w:lineRule="auto"/>
      <w:jc w:val="left"/>
    </w:pPr>
    <w:rPr>
      <w:rFonts w:ascii="Times New Roman" w:eastAsia="Batang" w:hAnsi="Times New Roman"/>
      <w:b/>
      <w:bCs/>
      <w:kern w:val="32"/>
      <w:sz w:val="20"/>
      <w:szCs w:val="20"/>
      <w:lang w:eastAsia="ko-KR"/>
    </w:rPr>
  </w:style>
  <w:style w:type="character" w:customStyle="1" w:styleId="shorttext">
    <w:name w:val="short_text"/>
    <w:basedOn w:val="DefaultParagraphFont"/>
    <w:rsid w:val="00307215"/>
  </w:style>
  <w:style w:type="character" w:customStyle="1" w:styleId="scp">
    <w:name w:val="scp"/>
    <w:basedOn w:val="DefaultParagraphFont"/>
    <w:rsid w:val="00307215"/>
  </w:style>
  <w:style w:type="character" w:customStyle="1" w:styleId="i">
    <w:name w:val="i"/>
    <w:basedOn w:val="DefaultParagraphFont"/>
    <w:rsid w:val="00307215"/>
  </w:style>
  <w:style w:type="paragraph" w:customStyle="1" w:styleId="Default">
    <w:name w:val="Default"/>
    <w:rsid w:val="00307215"/>
    <w:pPr>
      <w:autoSpaceDE w:val="0"/>
      <w:autoSpaceDN w:val="0"/>
      <w:adjustRightInd w:val="0"/>
      <w:spacing w:after="0" w:line="240" w:lineRule="auto"/>
    </w:pPr>
    <w:rPr>
      <w:rFonts w:ascii="Cambria" w:eastAsia="Times New Roman" w:hAnsi="Cambria" w:cs="Cambria"/>
      <w:color w:val="000000"/>
      <w:kern w:val="32"/>
      <w:sz w:val="24"/>
      <w:szCs w:val="24"/>
      <w:lang w:val="en-US"/>
    </w:rPr>
  </w:style>
  <w:style w:type="character" w:customStyle="1" w:styleId="editsection">
    <w:name w:val="editsection"/>
    <w:basedOn w:val="DefaultParagraphFont"/>
    <w:rsid w:val="00307215"/>
  </w:style>
  <w:style w:type="character" w:customStyle="1" w:styleId="mw-headline">
    <w:name w:val="mw-headline"/>
    <w:basedOn w:val="DefaultParagraphFont"/>
    <w:rsid w:val="00307215"/>
  </w:style>
  <w:style w:type="character" w:customStyle="1" w:styleId="Normal1">
    <w:name w:val="Normal1"/>
    <w:basedOn w:val="DefaultParagraphFont"/>
    <w:rsid w:val="00307215"/>
  </w:style>
  <w:style w:type="character" w:customStyle="1" w:styleId="bodycopy">
    <w:name w:val="bodycopy"/>
    <w:basedOn w:val="DefaultParagraphFont"/>
    <w:rsid w:val="00307215"/>
  </w:style>
  <w:style w:type="paragraph" w:customStyle="1" w:styleId="Figure">
    <w:name w:val="Figure"/>
    <w:basedOn w:val="Normal"/>
    <w:rsid w:val="00307215"/>
    <w:pPr>
      <w:spacing w:before="0" w:beforeAutospacing="0" w:after="0" w:afterAutospacing="0" w:line="300" w:lineRule="exact"/>
      <w:jc w:val="center"/>
    </w:pPr>
    <w:rPr>
      <w:rFonts w:ascii="Times New Roman" w:eastAsia="Batang" w:hAnsi="Times New Roman"/>
      <w:b/>
      <w:kern w:val="32"/>
      <w:szCs w:val="24"/>
      <w:lang w:eastAsia="ko-KR"/>
    </w:rPr>
  </w:style>
  <w:style w:type="paragraph" w:customStyle="1" w:styleId="Style2">
    <w:name w:val="Style2"/>
    <w:link w:val="Style2Char"/>
    <w:rsid w:val="00307215"/>
    <w:pPr>
      <w:spacing w:after="0" w:line="300" w:lineRule="exact"/>
      <w:jc w:val="center"/>
    </w:pPr>
    <w:rPr>
      <w:rFonts w:ascii="Times New Roman" w:eastAsia="Batang" w:hAnsi="Times New Roman" w:cs="Times New Roman"/>
      <w:b/>
      <w:kern w:val="32"/>
      <w:szCs w:val="24"/>
      <w:lang w:eastAsia="ko-KR"/>
    </w:rPr>
  </w:style>
  <w:style w:type="character" w:customStyle="1" w:styleId="Style2Char">
    <w:name w:val="Style2 Char"/>
    <w:basedOn w:val="DefaultParagraphFont"/>
    <w:link w:val="Style2"/>
    <w:rsid w:val="00307215"/>
    <w:rPr>
      <w:rFonts w:ascii="Times New Roman" w:eastAsia="Batang" w:hAnsi="Times New Roman" w:cs="Times New Roman"/>
      <w:b/>
      <w:kern w:val="32"/>
      <w:szCs w:val="24"/>
      <w:lang w:eastAsia="ko-KR"/>
    </w:rPr>
  </w:style>
  <w:style w:type="paragraph" w:styleId="BalloonText">
    <w:name w:val="Balloon Text"/>
    <w:basedOn w:val="Normal"/>
    <w:link w:val="BalloonTextChar"/>
    <w:rsid w:val="00307215"/>
    <w:pPr>
      <w:spacing w:before="0" w:beforeAutospacing="0" w:after="0" w:afterAutospacing="0" w:line="240" w:lineRule="auto"/>
      <w:jc w:val="left"/>
    </w:pPr>
    <w:rPr>
      <w:rFonts w:ascii="Tahoma" w:eastAsia="Batang" w:hAnsi="Tahoma" w:cs="Tahoma"/>
      <w:kern w:val="32"/>
      <w:sz w:val="16"/>
      <w:szCs w:val="16"/>
      <w:lang w:eastAsia="ko-KR"/>
    </w:rPr>
  </w:style>
  <w:style w:type="character" w:customStyle="1" w:styleId="BalloonTextChar">
    <w:name w:val="Balloon Text Char"/>
    <w:basedOn w:val="DefaultParagraphFont"/>
    <w:link w:val="BalloonText"/>
    <w:rsid w:val="00307215"/>
    <w:rPr>
      <w:rFonts w:ascii="Tahoma" w:eastAsia="Batang" w:hAnsi="Tahoma" w:cs="Tahoma"/>
      <w:kern w:val="32"/>
      <w:sz w:val="16"/>
      <w:szCs w:val="16"/>
      <w:lang w:eastAsia="ko-KR"/>
    </w:rPr>
  </w:style>
  <w:style w:type="paragraph" w:styleId="CommentText">
    <w:name w:val="annotation text"/>
    <w:basedOn w:val="Normal"/>
    <w:link w:val="CommentTextChar"/>
    <w:uiPriority w:val="99"/>
    <w:rsid w:val="00307215"/>
    <w:pPr>
      <w:spacing w:before="0" w:beforeAutospacing="0" w:after="0" w:afterAutospacing="0" w:line="240" w:lineRule="auto"/>
      <w:jc w:val="left"/>
    </w:pPr>
    <w:rPr>
      <w:rFonts w:ascii="Times New Roman" w:eastAsia="Batang" w:hAnsi="Times New Roman"/>
      <w:kern w:val="32"/>
      <w:sz w:val="20"/>
      <w:szCs w:val="20"/>
      <w:lang w:eastAsia="ko-KR"/>
    </w:rPr>
  </w:style>
  <w:style w:type="character" w:customStyle="1" w:styleId="CommentTextChar">
    <w:name w:val="Comment Text Char"/>
    <w:basedOn w:val="DefaultParagraphFont"/>
    <w:link w:val="CommentText"/>
    <w:uiPriority w:val="99"/>
    <w:rsid w:val="00307215"/>
    <w:rPr>
      <w:rFonts w:ascii="Times New Roman" w:eastAsia="Batang" w:hAnsi="Times New Roman" w:cs="Times New Roman"/>
      <w:kern w:val="32"/>
      <w:sz w:val="20"/>
      <w:szCs w:val="20"/>
      <w:lang w:eastAsia="ko-KR"/>
    </w:rPr>
  </w:style>
  <w:style w:type="paragraph" w:customStyle="1" w:styleId="StyleHeading114ptNotBoldJustifiedBefore6ptAfter">
    <w:name w:val="Style Heading 1 + 14 pt Not Bold Justified Before:  6 pt After:..."/>
    <w:basedOn w:val="Heading1"/>
    <w:rsid w:val="00307215"/>
    <w:pPr>
      <w:spacing w:before="120" w:after="120"/>
    </w:pPr>
    <w:rPr>
      <w:rFonts w:eastAsia="Times New Roman" w:cs="Times New Roman"/>
      <w:bCs w:val="0"/>
      <w:sz w:val="23"/>
      <w:szCs w:val="20"/>
      <w:lang w:eastAsia="ko-KR"/>
    </w:rPr>
  </w:style>
  <w:style w:type="paragraph" w:customStyle="1" w:styleId="StyleHeading113pt">
    <w:name w:val="Style Heading 1 + 13 pt"/>
    <w:basedOn w:val="Heading1"/>
    <w:rsid w:val="00307215"/>
    <w:rPr>
      <w:rFonts w:eastAsia="SimSun" w:cs="Times New Roman"/>
      <w:kern w:val="0"/>
      <w:sz w:val="26"/>
      <w:szCs w:val="23"/>
      <w:lang w:eastAsia="ko-KR"/>
    </w:rPr>
  </w:style>
  <w:style w:type="paragraph" w:styleId="BlockText">
    <w:name w:val="Block Text"/>
    <w:basedOn w:val="Normal"/>
    <w:rsid w:val="00307215"/>
    <w:pPr>
      <w:spacing w:before="0" w:beforeAutospacing="0" w:after="120" w:afterAutospacing="0" w:line="240" w:lineRule="auto"/>
      <w:ind w:left="1440" w:right="1440"/>
      <w:jc w:val="left"/>
    </w:pPr>
    <w:rPr>
      <w:rFonts w:ascii="Times New Roman" w:eastAsia="Batang" w:hAnsi="Times New Roman"/>
      <w:kern w:val="32"/>
      <w:sz w:val="24"/>
      <w:szCs w:val="24"/>
      <w:lang w:eastAsia="ko-KR"/>
    </w:rPr>
  </w:style>
  <w:style w:type="paragraph" w:styleId="BodyText">
    <w:name w:val="Body Text"/>
    <w:basedOn w:val="Normal"/>
    <w:link w:val="BodyTextChar"/>
    <w:rsid w:val="00307215"/>
    <w:pPr>
      <w:spacing w:before="0" w:beforeAutospacing="0" w:after="120" w:afterAutospacing="0" w:line="240" w:lineRule="auto"/>
      <w:jc w:val="left"/>
    </w:pPr>
    <w:rPr>
      <w:rFonts w:ascii="Times New Roman" w:eastAsia="Batang" w:hAnsi="Times New Roman"/>
      <w:kern w:val="32"/>
      <w:sz w:val="24"/>
      <w:szCs w:val="24"/>
      <w:lang w:eastAsia="ko-KR"/>
    </w:rPr>
  </w:style>
  <w:style w:type="character" w:customStyle="1" w:styleId="BodyTextChar">
    <w:name w:val="Body Text Char"/>
    <w:basedOn w:val="DefaultParagraphFont"/>
    <w:link w:val="BodyText"/>
    <w:rsid w:val="00307215"/>
    <w:rPr>
      <w:rFonts w:ascii="Times New Roman" w:eastAsia="Batang" w:hAnsi="Times New Roman" w:cs="Times New Roman"/>
      <w:kern w:val="32"/>
      <w:sz w:val="24"/>
      <w:szCs w:val="24"/>
      <w:lang w:eastAsia="ko-KR"/>
    </w:rPr>
  </w:style>
  <w:style w:type="paragraph" w:styleId="BodyText2">
    <w:name w:val="Body Text 2"/>
    <w:basedOn w:val="Normal"/>
    <w:link w:val="BodyText2Char"/>
    <w:rsid w:val="00307215"/>
    <w:pPr>
      <w:spacing w:before="0" w:beforeAutospacing="0" w:after="120" w:afterAutospacing="0"/>
      <w:jc w:val="left"/>
    </w:pPr>
    <w:rPr>
      <w:rFonts w:ascii="Times New Roman" w:eastAsia="Batang" w:hAnsi="Times New Roman"/>
      <w:kern w:val="32"/>
      <w:sz w:val="24"/>
      <w:szCs w:val="24"/>
      <w:lang w:eastAsia="ko-KR"/>
    </w:rPr>
  </w:style>
  <w:style w:type="character" w:customStyle="1" w:styleId="BodyText2Char">
    <w:name w:val="Body Text 2 Char"/>
    <w:basedOn w:val="DefaultParagraphFont"/>
    <w:link w:val="BodyText2"/>
    <w:rsid w:val="00307215"/>
    <w:rPr>
      <w:rFonts w:ascii="Times New Roman" w:eastAsia="Batang" w:hAnsi="Times New Roman" w:cs="Times New Roman"/>
      <w:kern w:val="32"/>
      <w:sz w:val="24"/>
      <w:szCs w:val="24"/>
      <w:lang w:eastAsia="ko-KR"/>
    </w:rPr>
  </w:style>
  <w:style w:type="paragraph" w:styleId="BodyText3">
    <w:name w:val="Body Text 3"/>
    <w:basedOn w:val="Normal"/>
    <w:link w:val="BodyText3Char"/>
    <w:rsid w:val="00307215"/>
    <w:pPr>
      <w:spacing w:before="0" w:beforeAutospacing="0" w:after="120" w:afterAutospacing="0" w:line="240" w:lineRule="auto"/>
      <w:jc w:val="left"/>
    </w:pPr>
    <w:rPr>
      <w:rFonts w:ascii="Times New Roman" w:eastAsia="Batang" w:hAnsi="Times New Roman"/>
      <w:kern w:val="32"/>
      <w:sz w:val="16"/>
      <w:szCs w:val="16"/>
      <w:lang w:eastAsia="ko-KR"/>
    </w:rPr>
  </w:style>
  <w:style w:type="character" w:customStyle="1" w:styleId="BodyText3Char">
    <w:name w:val="Body Text 3 Char"/>
    <w:basedOn w:val="DefaultParagraphFont"/>
    <w:link w:val="BodyText3"/>
    <w:rsid w:val="00307215"/>
    <w:rPr>
      <w:rFonts w:ascii="Times New Roman" w:eastAsia="Batang" w:hAnsi="Times New Roman" w:cs="Times New Roman"/>
      <w:kern w:val="32"/>
      <w:sz w:val="16"/>
      <w:szCs w:val="16"/>
      <w:lang w:eastAsia="ko-KR"/>
    </w:rPr>
  </w:style>
  <w:style w:type="paragraph" w:styleId="BodyTextFirstIndent">
    <w:name w:val="Body Text First Indent"/>
    <w:basedOn w:val="BodyText"/>
    <w:link w:val="BodyTextFirstIndentChar"/>
    <w:rsid w:val="00307215"/>
    <w:pPr>
      <w:ind w:firstLine="210"/>
    </w:pPr>
  </w:style>
  <w:style w:type="character" w:customStyle="1" w:styleId="BodyTextFirstIndentChar">
    <w:name w:val="Body Text First Indent Char"/>
    <w:basedOn w:val="BodyTextChar"/>
    <w:link w:val="BodyTextFirstIndent"/>
    <w:rsid w:val="00307215"/>
    <w:rPr>
      <w:rFonts w:ascii="Times New Roman" w:eastAsia="Batang" w:hAnsi="Times New Roman" w:cs="Times New Roman"/>
      <w:kern w:val="32"/>
      <w:sz w:val="24"/>
      <w:szCs w:val="24"/>
      <w:lang w:eastAsia="ko-KR"/>
    </w:rPr>
  </w:style>
  <w:style w:type="paragraph" w:styleId="BodyTextIndent">
    <w:name w:val="Body Text Indent"/>
    <w:basedOn w:val="Normal"/>
    <w:link w:val="BodyTextIndentChar"/>
    <w:rsid w:val="00307215"/>
    <w:pPr>
      <w:spacing w:before="0" w:beforeAutospacing="0" w:after="120" w:afterAutospacing="0" w:line="240" w:lineRule="auto"/>
      <w:ind w:left="360"/>
      <w:jc w:val="left"/>
    </w:pPr>
    <w:rPr>
      <w:rFonts w:ascii="Times New Roman" w:eastAsia="Batang" w:hAnsi="Times New Roman"/>
      <w:kern w:val="32"/>
      <w:sz w:val="24"/>
      <w:szCs w:val="24"/>
      <w:lang w:eastAsia="ko-KR"/>
    </w:rPr>
  </w:style>
  <w:style w:type="character" w:customStyle="1" w:styleId="BodyTextIndentChar">
    <w:name w:val="Body Text Indent Char"/>
    <w:basedOn w:val="DefaultParagraphFont"/>
    <w:link w:val="BodyTextIndent"/>
    <w:rsid w:val="00307215"/>
    <w:rPr>
      <w:rFonts w:ascii="Times New Roman" w:eastAsia="Batang" w:hAnsi="Times New Roman" w:cs="Times New Roman"/>
      <w:kern w:val="32"/>
      <w:sz w:val="24"/>
      <w:szCs w:val="24"/>
      <w:lang w:eastAsia="ko-KR"/>
    </w:rPr>
  </w:style>
  <w:style w:type="paragraph" w:styleId="BodyTextFirstIndent2">
    <w:name w:val="Body Text First Indent 2"/>
    <w:basedOn w:val="BodyTextIndent"/>
    <w:link w:val="BodyTextFirstIndent2Char"/>
    <w:rsid w:val="00307215"/>
    <w:pPr>
      <w:ind w:firstLine="210"/>
    </w:pPr>
  </w:style>
  <w:style w:type="character" w:customStyle="1" w:styleId="BodyTextFirstIndent2Char">
    <w:name w:val="Body Text First Indent 2 Char"/>
    <w:basedOn w:val="BodyTextIndentChar"/>
    <w:link w:val="BodyTextFirstIndent2"/>
    <w:rsid w:val="00307215"/>
    <w:rPr>
      <w:rFonts w:ascii="Times New Roman" w:eastAsia="Batang" w:hAnsi="Times New Roman" w:cs="Times New Roman"/>
      <w:kern w:val="32"/>
      <w:sz w:val="24"/>
      <w:szCs w:val="24"/>
      <w:lang w:eastAsia="ko-KR"/>
    </w:rPr>
  </w:style>
  <w:style w:type="paragraph" w:styleId="BodyTextIndent2">
    <w:name w:val="Body Text Indent 2"/>
    <w:basedOn w:val="Normal"/>
    <w:link w:val="BodyTextIndent2Char"/>
    <w:rsid w:val="00307215"/>
    <w:pPr>
      <w:spacing w:before="0" w:beforeAutospacing="0" w:after="120" w:afterAutospacing="0"/>
      <w:ind w:left="360"/>
      <w:jc w:val="left"/>
    </w:pPr>
    <w:rPr>
      <w:rFonts w:ascii="Times New Roman" w:eastAsia="Batang" w:hAnsi="Times New Roman"/>
      <w:kern w:val="32"/>
      <w:sz w:val="24"/>
      <w:szCs w:val="24"/>
      <w:lang w:eastAsia="ko-KR"/>
    </w:rPr>
  </w:style>
  <w:style w:type="character" w:customStyle="1" w:styleId="BodyTextIndent2Char">
    <w:name w:val="Body Text Indent 2 Char"/>
    <w:basedOn w:val="DefaultParagraphFont"/>
    <w:link w:val="BodyTextIndent2"/>
    <w:rsid w:val="00307215"/>
    <w:rPr>
      <w:rFonts w:ascii="Times New Roman" w:eastAsia="Batang" w:hAnsi="Times New Roman" w:cs="Times New Roman"/>
      <w:kern w:val="32"/>
      <w:sz w:val="24"/>
      <w:szCs w:val="24"/>
      <w:lang w:eastAsia="ko-KR"/>
    </w:rPr>
  </w:style>
  <w:style w:type="paragraph" w:styleId="BodyTextIndent3">
    <w:name w:val="Body Text Indent 3"/>
    <w:basedOn w:val="Normal"/>
    <w:link w:val="BodyTextIndent3Char"/>
    <w:rsid w:val="00307215"/>
    <w:pPr>
      <w:spacing w:before="0" w:beforeAutospacing="0" w:after="120" w:afterAutospacing="0" w:line="240" w:lineRule="auto"/>
      <w:ind w:left="360"/>
      <w:jc w:val="left"/>
    </w:pPr>
    <w:rPr>
      <w:rFonts w:ascii="Times New Roman" w:eastAsia="Batang" w:hAnsi="Times New Roman"/>
      <w:kern w:val="32"/>
      <w:sz w:val="16"/>
      <w:szCs w:val="16"/>
      <w:lang w:eastAsia="ko-KR"/>
    </w:rPr>
  </w:style>
  <w:style w:type="character" w:customStyle="1" w:styleId="BodyTextIndent3Char">
    <w:name w:val="Body Text Indent 3 Char"/>
    <w:basedOn w:val="DefaultParagraphFont"/>
    <w:link w:val="BodyTextIndent3"/>
    <w:rsid w:val="00307215"/>
    <w:rPr>
      <w:rFonts w:ascii="Times New Roman" w:eastAsia="Batang" w:hAnsi="Times New Roman" w:cs="Times New Roman"/>
      <w:kern w:val="32"/>
      <w:sz w:val="16"/>
      <w:szCs w:val="16"/>
      <w:lang w:eastAsia="ko-KR"/>
    </w:rPr>
  </w:style>
  <w:style w:type="paragraph" w:styleId="Closing">
    <w:name w:val="Closing"/>
    <w:basedOn w:val="Normal"/>
    <w:link w:val="ClosingChar"/>
    <w:rsid w:val="00307215"/>
    <w:pPr>
      <w:spacing w:before="0" w:beforeAutospacing="0" w:after="0" w:afterAutospacing="0" w:line="240" w:lineRule="auto"/>
      <w:ind w:left="4320"/>
      <w:jc w:val="left"/>
    </w:pPr>
    <w:rPr>
      <w:rFonts w:ascii="Times New Roman" w:eastAsia="Batang" w:hAnsi="Times New Roman"/>
      <w:kern w:val="32"/>
      <w:sz w:val="24"/>
      <w:szCs w:val="24"/>
      <w:lang w:eastAsia="ko-KR"/>
    </w:rPr>
  </w:style>
  <w:style w:type="character" w:customStyle="1" w:styleId="ClosingChar">
    <w:name w:val="Closing Char"/>
    <w:basedOn w:val="DefaultParagraphFont"/>
    <w:link w:val="Closing"/>
    <w:rsid w:val="00307215"/>
    <w:rPr>
      <w:rFonts w:ascii="Times New Roman" w:eastAsia="Batang" w:hAnsi="Times New Roman" w:cs="Times New Roman"/>
      <w:kern w:val="32"/>
      <w:sz w:val="24"/>
      <w:szCs w:val="24"/>
      <w:lang w:eastAsia="ko-KR"/>
    </w:rPr>
  </w:style>
  <w:style w:type="paragraph" w:styleId="CommentSubject">
    <w:name w:val="annotation subject"/>
    <w:basedOn w:val="CommentText"/>
    <w:next w:val="CommentText"/>
    <w:link w:val="CommentSubjectChar"/>
    <w:rsid w:val="00307215"/>
    <w:rPr>
      <w:b/>
      <w:bCs/>
    </w:rPr>
  </w:style>
  <w:style w:type="character" w:customStyle="1" w:styleId="CommentSubjectChar">
    <w:name w:val="Comment Subject Char"/>
    <w:basedOn w:val="CommentTextChar"/>
    <w:link w:val="CommentSubject"/>
    <w:rsid w:val="00307215"/>
    <w:rPr>
      <w:rFonts w:ascii="Times New Roman" w:eastAsia="Batang" w:hAnsi="Times New Roman" w:cs="Times New Roman"/>
      <w:b/>
      <w:bCs/>
      <w:kern w:val="32"/>
      <w:sz w:val="20"/>
      <w:szCs w:val="20"/>
      <w:lang w:eastAsia="ko-KR"/>
    </w:rPr>
  </w:style>
  <w:style w:type="paragraph" w:styleId="Date">
    <w:name w:val="Date"/>
    <w:basedOn w:val="Normal"/>
    <w:next w:val="Normal"/>
    <w:link w:val="DateChar"/>
    <w:rsid w:val="00307215"/>
    <w:pPr>
      <w:spacing w:before="0" w:beforeAutospacing="0" w:after="0" w:afterAutospacing="0" w:line="240" w:lineRule="auto"/>
      <w:jc w:val="left"/>
    </w:pPr>
    <w:rPr>
      <w:rFonts w:ascii="Times New Roman" w:eastAsia="Batang" w:hAnsi="Times New Roman"/>
      <w:kern w:val="32"/>
      <w:sz w:val="24"/>
      <w:szCs w:val="24"/>
      <w:lang w:eastAsia="ko-KR"/>
    </w:rPr>
  </w:style>
  <w:style w:type="character" w:customStyle="1" w:styleId="DateChar">
    <w:name w:val="Date Char"/>
    <w:basedOn w:val="DefaultParagraphFont"/>
    <w:link w:val="Date"/>
    <w:rsid w:val="00307215"/>
    <w:rPr>
      <w:rFonts w:ascii="Times New Roman" w:eastAsia="Batang" w:hAnsi="Times New Roman" w:cs="Times New Roman"/>
      <w:kern w:val="32"/>
      <w:sz w:val="24"/>
      <w:szCs w:val="24"/>
      <w:lang w:eastAsia="ko-KR"/>
    </w:rPr>
  </w:style>
  <w:style w:type="paragraph" w:styleId="DocumentMap">
    <w:name w:val="Document Map"/>
    <w:basedOn w:val="Normal"/>
    <w:link w:val="DocumentMapChar"/>
    <w:rsid w:val="00307215"/>
    <w:pPr>
      <w:spacing w:before="0" w:beforeAutospacing="0" w:after="0" w:afterAutospacing="0" w:line="240" w:lineRule="auto"/>
      <w:jc w:val="left"/>
    </w:pPr>
    <w:rPr>
      <w:rFonts w:ascii="Tahoma" w:eastAsia="Batang" w:hAnsi="Tahoma" w:cs="Tahoma"/>
      <w:kern w:val="32"/>
      <w:sz w:val="16"/>
      <w:szCs w:val="16"/>
      <w:lang w:eastAsia="ko-KR"/>
    </w:rPr>
  </w:style>
  <w:style w:type="character" w:customStyle="1" w:styleId="DocumentMapChar">
    <w:name w:val="Document Map Char"/>
    <w:basedOn w:val="DefaultParagraphFont"/>
    <w:link w:val="DocumentMap"/>
    <w:rsid w:val="00307215"/>
    <w:rPr>
      <w:rFonts w:ascii="Tahoma" w:eastAsia="Batang" w:hAnsi="Tahoma" w:cs="Tahoma"/>
      <w:kern w:val="32"/>
      <w:sz w:val="16"/>
      <w:szCs w:val="16"/>
      <w:lang w:eastAsia="ko-KR"/>
    </w:rPr>
  </w:style>
  <w:style w:type="paragraph" w:styleId="E-mailSignature">
    <w:name w:val="E-mail Signature"/>
    <w:basedOn w:val="Normal"/>
    <w:link w:val="E-mailSignatureChar"/>
    <w:rsid w:val="00307215"/>
    <w:pPr>
      <w:spacing w:before="0" w:beforeAutospacing="0" w:after="0" w:afterAutospacing="0" w:line="240" w:lineRule="auto"/>
      <w:jc w:val="left"/>
    </w:pPr>
    <w:rPr>
      <w:rFonts w:ascii="Times New Roman" w:eastAsia="Batang" w:hAnsi="Times New Roman"/>
      <w:kern w:val="32"/>
      <w:sz w:val="24"/>
      <w:szCs w:val="24"/>
      <w:lang w:eastAsia="ko-KR"/>
    </w:rPr>
  </w:style>
  <w:style w:type="character" w:customStyle="1" w:styleId="E-mailSignatureChar">
    <w:name w:val="E-mail Signature Char"/>
    <w:basedOn w:val="DefaultParagraphFont"/>
    <w:link w:val="E-mailSignature"/>
    <w:rsid w:val="00307215"/>
    <w:rPr>
      <w:rFonts w:ascii="Times New Roman" w:eastAsia="Batang" w:hAnsi="Times New Roman" w:cs="Times New Roman"/>
      <w:kern w:val="32"/>
      <w:sz w:val="24"/>
      <w:szCs w:val="24"/>
      <w:lang w:eastAsia="ko-KR"/>
    </w:rPr>
  </w:style>
  <w:style w:type="paragraph" w:styleId="EndnoteText">
    <w:name w:val="endnote text"/>
    <w:basedOn w:val="Normal"/>
    <w:link w:val="EndnoteTextChar"/>
    <w:rsid w:val="00307215"/>
    <w:pPr>
      <w:spacing w:before="0" w:beforeAutospacing="0" w:after="0" w:afterAutospacing="0" w:line="240" w:lineRule="auto"/>
      <w:jc w:val="left"/>
    </w:pPr>
    <w:rPr>
      <w:rFonts w:ascii="Times New Roman" w:eastAsia="Batang" w:hAnsi="Times New Roman"/>
      <w:kern w:val="32"/>
      <w:sz w:val="20"/>
      <w:szCs w:val="20"/>
      <w:lang w:eastAsia="ko-KR"/>
    </w:rPr>
  </w:style>
  <w:style w:type="character" w:customStyle="1" w:styleId="EndnoteTextChar">
    <w:name w:val="Endnote Text Char"/>
    <w:basedOn w:val="DefaultParagraphFont"/>
    <w:link w:val="EndnoteText"/>
    <w:rsid w:val="00307215"/>
    <w:rPr>
      <w:rFonts w:ascii="Times New Roman" w:eastAsia="Batang" w:hAnsi="Times New Roman" w:cs="Times New Roman"/>
      <w:kern w:val="32"/>
      <w:sz w:val="20"/>
      <w:szCs w:val="20"/>
      <w:lang w:eastAsia="ko-KR"/>
    </w:rPr>
  </w:style>
  <w:style w:type="paragraph" w:styleId="EnvelopeAddress">
    <w:name w:val="envelope address"/>
    <w:basedOn w:val="Normal"/>
    <w:rsid w:val="00307215"/>
    <w:pPr>
      <w:framePr w:w="7920" w:h="1980" w:hRule="exact" w:hSpace="180" w:wrap="auto" w:hAnchor="page" w:xAlign="center" w:yAlign="bottom"/>
      <w:spacing w:before="0" w:beforeAutospacing="0" w:after="0" w:afterAutospacing="0" w:line="240" w:lineRule="auto"/>
      <w:ind w:left="2880"/>
      <w:jc w:val="left"/>
    </w:pPr>
    <w:rPr>
      <w:rFonts w:ascii="Cambria" w:eastAsia="Times New Roman" w:hAnsi="Cambria"/>
      <w:kern w:val="32"/>
      <w:sz w:val="24"/>
      <w:szCs w:val="24"/>
      <w:lang w:eastAsia="ko-KR"/>
    </w:rPr>
  </w:style>
  <w:style w:type="paragraph" w:styleId="EnvelopeReturn">
    <w:name w:val="envelope return"/>
    <w:basedOn w:val="Normal"/>
    <w:rsid w:val="00307215"/>
    <w:pPr>
      <w:spacing w:before="0" w:beforeAutospacing="0" w:after="0" w:afterAutospacing="0" w:line="240" w:lineRule="auto"/>
      <w:jc w:val="left"/>
    </w:pPr>
    <w:rPr>
      <w:rFonts w:ascii="Cambria" w:eastAsia="Times New Roman" w:hAnsi="Cambria"/>
      <w:kern w:val="32"/>
      <w:sz w:val="20"/>
      <w:szCs w:val="20"/>
      <w:lang w:eastAsia="ko-KR"/>
    </w:rPr>
  </w:style>
  <w:style w:type="paragraph" w:styleId="FootnoteText">
    <w:name w:val="footnote text"/>
    <w:basedOn w:val="Normal"/>
    <w:link w:val="FootnoteTextChar"/>
    <w:rsid w:val="00307215"/>
    <w:pPr>
      <w:spacing w:before="0" w:beforeAutospacing="0" w:after="0" w:afterAutospacing="0" w:line="240" w:lineRule="auto"/>
      <w:jc w:val="left"/>
    </w:pPr>
    <w:rPr>
      <w:rFonts w:ascii="Times New Roman" w:eastAsia="Batang" w:hAnsi="Times New Roman"/>
      <w:kern w:val="32"/>
      <w:sz w:val="20"/>
      <w:szCs w:val="20"/>
      <w:lang w:eastAsia="ko-KR"/>
    </w:rPr>
  </w:style>
  <w:style w:type="character" w:customStyle="1" w:styleId="FootnoteTextChar">
    <w:name w:val="Footnote Text Char"/>
    <w:basedOn w:val="DefaultParagraphFont"/>
    <w:link w:val="FootnoteText"/>
    <w:rsid w:val="00307215"/>
    <w:rPr>
      <w:rFonts w:ascii="Times New Roman" w:eastAsia="Batang" w:hAnsi="Times New Roman" w:cs="Times New Roman"/>
      <w:kern w:val="32"/>
      <w:sz w:val="20"/>
      <w:szCs w:val="20"/>
      <w:lang w:eastAsia="ko-KR"/>
    </w:rPr>
  </w:style>
  <w:style w:type="paragraph" w:styleId="HTMLAddress">
    <w:name w:val="HTML Address"/>
    <w:basedOn w:val="Normal"/>
    <w:link w:val="HTMLAddressChar"/>
    <w:rsid w:val="00307215"/>
    <w:pPr>
      <w:spacing w:before="0" w:beforeAutospacing="0" w:after="0" w:afterAutospacing="0" w:line="240" w:lineRule="auto"/>
      <w:jc w:val="left"/>
    </w:pPr>
    <w:rPr>
      <w:rFonts w:ascii="Times New Roman" w:eastAsia="Batang" w:hAnsi="Times New Roman"/>
      <w:i/>
      <w:iCs/>
      <w:kern w:val="32"/>
      <w:sz w:val="24"/>
      <w:szCs w:val="24"/>
      <w:lang w:eastAsia="ko-KR"/>
    </w:rPr>
  </w:style>
  <w:style w:type="character" w:customStyle="1" w:styleId="HTMLAddressChar">
    <w:name w:val="HTML Address Char"/>
    <w:basedOn w:val="DefaultParagraphFont"/>
    <w:link w:val="HTMLAddress"/>
    <w:rsid w:val="00307215"/>
    <w:rPr>
      <w:rFonts w:ascii="Times New Roman" w:eastAsia="Batang" w:hAnsi="Times New Roman" w:cs="Times New Roman"/>
      <w:i/>
      <w:iCs/>
      <w:kern w:val="32"/>
      <w:sz w:val="24"/>
      <w:szCs w:val="24"/>
      <w:lang w:eastAsia="ko-KR"/>
    </w:rPr>
  </w:style>
  <w:style w:type="paragraph" w:styleId="HTMLPreformatted">
    <w:name w:val="HTML Preformatted"/>
    <w:basedOn w:val="Normal"/>
    <w:link w:val="HTMLPreformattedChar"/>
    <w:rsid w:val="00307215"/>
    <w:pPr>
      <w:spacing w:before="0" w:beforeAutospacing="0" w:after="0" w:afterAutospacing="0" w:line="240" w:lineRule="auto"/>
      <w:jc w:val="left"/>
    </w:pPr>
    <w:rPr>
      <w:rFonts w:ascii="Courier New" w:eastAsia="Batang" w:hAnsi="Courier New" w:cs="Courier New"/>
      <w:kern w:val="32"/>
      <w:sz w:val="20"/>
      <w:szCs w:val="20"/>
      <w:lang w:eastAsia="ko-KR"/>
    </w:rPr>
  </w:style>
  <w:style w:type="character" w:customStyle="1" w:styleId="HTMLPreformattedChar">
    <w:name w:val="HTML Preformatted Char"/>
    <w:basedOn w:val="DefaultParagraphFont"/>
    <w:link w:val="HTMLPreformatted"/>
    <w:rsid w:val="00307215"/>
    <w:rPr>
      <w:rFonts w:ascii="Courier New" w:eastAsia="Batang" w:hAnsi="Courier New" w:cs="Courier New"/>
      <w:kern w:val="32"/>
      <w:sz w:val="20"/>
      <w:szCs w:val="20"/>
      <w:lang w:eastAsia="ko-KR"/>
    </w:rPr>
  </w:style>
  <w:style w:type="paragraph" w:styleId="Index1">
    <w:name w:val="index 1"/>
    <w:basedOn w:val="Normal"/>
    <w:next w:val="Normal"/>
    <w:autoRedefine/>
    <w:rsid w:val="00307215"/>
    <w:pPr>
      <w:spacing w:before="0" w:beforeAutospacing="0" w:after="0" w:afterAutospacing="0" w:line="240" w:lineRule="auto"/>
      <w:ind w:left="240" w:hanging="240"/>
      <w:jc w:val="left"/>
    </w:pPr>
    <w:rPr>
      <w:rFonts w:ascii="Times New Roman" w:eastAsia="Batang" w:hAnsi="Times New Roman"/>
      <w:kern w:val="32"/>
      <w:sz w:val="24"/>
      <w:szCs w:val="24"/>
      <w:lang w:eastAsia="ko-KR"/>
    </w:rPr>
  </w:style>
  <w:style w:type="paragraph" w:styleId="Index2">
    <w:name w:val="index 2"/>
    <w:basedOn w:val="Normal"/>
    <w:next w:val="Normal"/>
    <w:autoRedefine/>
    <w:rsid w:val="00307215"/>
    <w:pPr>
      <w:spacing w:before="0" w:beforeAutospacing="0" w:after="0" w:afterAutospacing="0" w:line="240" w:lineRule="auto"/>
      <w:ind w:left="480" w:hanging="240"/>
      <w:jc w:val="left"/>
    </w:pPr>
    <w:rPr>
      <w:rFonts w:ascii="Times New Roman" w:eastAsia="Batang" w:hAnsi="Times New Roman"/>
      <w:kern w:val="32"/>
      <w:sz w:val="24"/>
      <w:szCs w:val="24"/>
      <w:lang w:eastAsia="ko-KR"/>
    </w:rPr>
  </w:style>
  <w:style w:type="paragraph" w:styleId="Index3">
    <w:name w:val="index 3"/>
    <w:basedOn w:val="Normal"/>
    <w:next w:val="Normal"/>
    <w:autoRedefine/>
    <w:rsid w:val="00307215"/>
    <w:pPr>
      <w:spacing w:before="0" w:beforeAutospacing="0" w:after="0" w:afterAutospacing="0" w:line="240" w:lineRule="auto"/>
      <w:ind w:left="720" w:hanging="240"/>
      <w:jc w:val="left"/>
    </w:pPr>
    <w:rPr>
      <w:rFonts w:ascii="Times New Roman" w:eastAsia="Batang" w:hAnsi="Times New Roman"/>
      <w:kern w:val="32"/>
      <w:sz w:val="24"/>
      <w:szCs w:val="24"/>
      <w:lang w:eastAsia="ko-KR"/>
    </w:rPr>
  </w:style>
  <w:style w:type="paragraph" w:styleId="Index4">
    <w:name w:val="index 4"/>
    <w:basedOn w:val="Normal"/>
    <w:next w:val="Normal"/>
    <w:autoRedefine/>
    <w:rsid w:val="00307215"/>
    <w:pPr>
      <w:spacing w:before="0" w:beforeAutospacing="0" w:after="0" w:afterAutospacing="0" w:line="240" w:lineRule="auto"/>
      <w:ind w:left="960" w:hanging="240"/>
      <w:jc w:val="left"/>
    </w:pPr>
    <w:rPr>
      <w:rFonts w:ascii="Times New Roman" w:eastAsia="Batang" w:hAnsi="Times New Roman"/>
      <w:kern w:val="32"/>
      <w:sz w:val="24"/>
      <w:szCs w:val="24"/>
      <w:lang w:eastAsia="ko-KR"/>
    </w:rPr>
  </w:style>
  <w:style w:type="paragraph" w:styleId="Index5">
    <w:name w:val="index 5"/>
    <w:basedOn w:val="Normal"/>
    <w:next w:val="Normal"/>
    <w:autoRedefine/>
    <w:rsid w:val="00307215"/>
    <w:pPr>
      <w:spacing w:before="0" w:beforeAutospacing="0" w:after="0" w:afterAutospacing="0" w:line="240" w:lineRule="auto"/>
      <w:ind w:left="1200" w:hanging="240"/>
      <w:jc w:val="left"/>
    </w:pPr>
    <w:rPr>
      <w:rFonts w:ascii="Times New Roman" w:eastAsia="Batang" w:hAnsi="Times New Roman"/>
      <w:kern w:val="32"/>
      <w:sz w:val="24"/>
      <w:szCs w:val="24"/>
      <w:lang w:eastAsia="ko-KR"/>
    </w:rPr>
  </w:style>
  <w:style w:type="paragraph" w:styleId="Index6">
    <w:name w:val="index 6"/>
    <w:basedOn w:val="Normal"/>
    <w:next w:val="Normal"/>
    <w:autoRedefine/>
    <w:rsid w:val="00307215"/>
    <w:pPr>
      <w:spacing w:before="0" w:beforeAutospacing="0" w:after="0" w:afterAutospacing="0" w:line="240" w:lineRule="auto"/>
      <w:ind w:left="1440" w:hanging="240"/>
      <w:jc w:val="left"/>
    </w:pPr>
    <w:rPr>
      <w:rFonts w:ascii="Times New Roman" w:eastAsia="Batang" w:hAnsi="Times New Roman"/>
      <w:kern w:val="32"/>
      <w:sz w:val="24"/>
      <w:szCs w:val="24"/>
      <w:lang w:eastAsia="ko-KR"/>
    </w:rPr>
  </w:style>
  <w:style w:type="paragraph" w:styleId="Index7">
    <w:name w:val="index 7"/>
    <w:basedOn w:val="Normal"/>
    <w:next w:val="Normal"/>
    <w:autoRedefine/>
    <w:rsid w:val="00307215"/>
    <w:pPr>
      <w:spacing w:before="0" w:beforeAutospacing="0" w:after="0" w:afterAutospacing="0" w:line="240" w:lineRule="auto"/>
      <w:ind w:left="1680" w:hanging="240"/>
      <w:jc w:val="left"/>
    </w:pPr>
    <w:rPr>
      <w:rFonts w:ascii="Times New Roman" w:eastAsia="Batang" w:hAnsi="Times New Roman"/>
      <w:kern w:val="32"/>
      <w:sz w:val="24"/>
      <w:szCs w:val="24"/>
      <w:lang w:eastAsia="ko-KR"/>
    </w:rPr>
  </w:style>
  <w:style w:type="paragraph" w:styleId="Index8">
    <w:name w:val="index 8"/>
    <w:basedOn w:val="Normal"/>
    <w:next w:val="Normal"/>
    <w:autoRedefine/>
    <w:rsid w:val="00307215"/>
    <w:pPr>
      <w:spacing w:before="0" w:beforeAutospacing="0" w:after="0" w:afterAutospacing="0" w:line="240" w:lineRule="auto"/>
      <w:ind w:left="1920" w:hanging="240"/>
      <w:jc w:val="left"/>
    </w:pPr>
    <w:rPr>
      <w:rFonts w:ascii="Times New Roman" w:eastAsia="Batang" w:hAnsi="Times New Roman"/>
      <w:kern w:val="32"/>
      <w:sz w:val="24"/>
      <w:szCs w:val="24"/>
      <w:lang w:eastAsia="ko-KR"/>
    </w:rPr>
  </w:style>
  <w:style w:type="paragraph" w:styleId="Index9">
    <w:name w:val="index 9"/>
    <w:basedOn w:val="Normal"/>
    <w:next w:val="Normal"/>
    <w:autoRedefine/>
    <w:rsid w:val="00307215"/>
    <w:pPr>
      <w:spacing w:before="0" w:beforeAutospacing="0" w:after="0" w:afterAutospacing="0" w:line="240" w:lineRule="auto"/>
      <w:ind w:left="2160" w:hanging="240"/>
      <w:jc w:val="left"/>
    </w:pPr>
    <w:rPr>
      <w:rFonts w:ascii="Times New Roman" w:eastAsia="Batang" w:hAnsi="Times New Roman"/>
      <w:kern w:val="32"/>
      <w:sz w:val="24"/>
      <w:szCs w:val="24"/>
      <w:lang w:eastAsia="ko-KR"/>
    </w:rPr>
  </w:style>
  <w:style w:type="paragraph" w:styleId="IndexHeading">
    <w:name w:val="index heading"/>
    <w:basedOn w:val="Normal"/>
    <w:next w:val="Index1"/>
    <w:rsid w:val="00307215"/>
    <w:pPr>
      <w:spacing w:before="0" w:beforeAutospacing="0" w:after="0" w:afterAutospacing="0" w:line="240" w:lineRule="auto"/>
      <w:jc w:val="left"/>
    </w:pPr>
    <w:rPr>
      <w:rFonts w:ascii="Cambria" w:eastAsia="Times New Roman" w:hAnsi="Cambria"/>
      <w:b/>
      <w:bCs/>
      <w:kern w:val="32"/>
      <w:sz w:val="24"/>
      <w:szCs w:val="24"/>
      <w:lang w:eastAsia="ko-KR"/>
    </w:rPr>
  </w:style>
  <w:style w:type="paragraph" w:styleId="IntenseQuote">
    <w:name w:val="Intense Quote"/>
    <w:basedOn w:val="Normal"/>
    <w:next w:val="Normal"/>
    <w:link w:val="IntenseQuoteChar"/>
    <w:uiPriority w:val="30"/>
    <w:qFormat/>
    <w:rsid w:val="00307215"/>
    <w:pPr>
      <w:pBdr>
        <w:bottom w:val="single" w:sz="4" w:space="4" w:color="4F81BD"/>
      </w:pBdr>
      <w:spacing w:before="200" w:beforeAutospacing="0" w:after="280" w:afterAutospacing="0" w:line="240" w:lineRule="auto"/>
      <w:ind w:left="936" w:right="936"/>
      <w:jc w:val="left"/>
    </w:pPr>
    <w:rPr>
      <w:rFonts w:ascii="Times New Roman" w:eastAsia="Batang" w:hAnsi="Times New Roman"/>
      <w:b/>
      <w:bCs/>
      <w:i/>
      <w:iCs/>
      <w:color w:val="4F81BD"/>
      <w:kern w:val="32"/>
      <w:sz w:val="24"/>
      <w:szCs w:val="24"/>
      <w:lang w:eastAsia="ko-KR"/>
    </w:rPr>
  </w:style>
  <w:style w:type="character" w:customStyle="1" w:styleId="IntenseQuoteChar">
    <w:name w:val="Intense Quote Char"/>
    <w:basedOn w:val="DefaultParagraphFont"/>
    <w:link w:val="IntenseQuote"/>
    <w:uiPriority w:val="30"/>
    <w:rsid w:val="00307215"/>
    <w:rPr>
      <w:rFonts w:ascii="Times New Roman" w:eastAsia="Batang" w:hAnsi="Times New Roman" w:cs="Times New Roman"/>
      <w:b/>
      <w:bCs/>
      <w:i/>
      <w:iCs/>
      <w:color w:val="4F81BD"/>
      <w:kern w:val="32"/>
      <w:sz w:val="24"/>
      <w:szCs w:val="24"/>
      <w:lang w:eastAsia="ko-KR"/>
    </w:rPr>
  </w:style>
  <w:style w:type="paragraph" w:styleId="List">
    <w:name w:val="List"/>
    <w:basedOn w:val="Normal"/>
    <w:rsid w:val="00307215"/>
    <w:pPr>
      <w:spacing w:before="0" w:beforeAutospacing="0" w:after="0" w:afterAutospacing="0" w:line="240" w:lineRule="auto"/>
      <w:ind w:left="360" w:hanging="360"/>
      <w:contextualSpacing/>
      <w:jc w:val="left"/>
    </w:pPr>
    <w:rPr>
      <w:rFonts w:ascii="Times New Roman" w:eastAsia="Batang" w:hAnsi="Times New Roman"/>
      <w:kern w:val="32"/>
      <w:sz w:val="24"/>
      <w:szCs w:val="24"/>
      <w:lang w:eastAsia="ko-KR"/>
    </w:rPr>
  </w:style>
  <w:style w:type="paragraph" w:styleId="List2">
    <w:name w:val="List 2"/>
    <w:basedOn w:val="Normal"/>
    <w:rsid w:val="00307215"/>
    <w:pPr>
      <w:spacing w:before="0" w:beforeAutospacing="0" w:after="0" w:afterAutospacing="0" w:line="240" w:lineRule="auto"/>
      <w:ind w:left="720" w:hanging="360"/>
      <w:contextualSpacing/>
      <w:jc w:val="left"/>
    </w:pPr>
    <w:rPr>
      <w:rFonts w:ascii="Times New Roman" w:eastAsia="Batang" w:hAnsi="Times New Roman"/>
      <w:kern w:val="32"/>
      <w:sz w:val="24"/>
      <w:szCs w:val="24"/>
      <w:lang w:eastAsia="ko-KR"/>
    </w:rPr>
  </w:style>
  <w:style w:type="paragraph" w:styleId="List3">
    <w:name w:val="List 3"/>
    <w:basedOn w:val="Normal"/>
    <w:rsid w:val="00307215"/>
    <w:pPr>
      <w:spacing w:before="0" w:beforeAutospacing="0" w:after="0" w:afterAutospacing="0" w:line="240" w:lineRule="auto"/>
      <w:ind w:left="1080" w:hanging="360"/>
      <w:contextualSpacing/>
      <w:jc w:val="left"/>
    </w:pPr>
    <w:rPr>
      <w:rFonts w:ascii="Times New Roman" w:eastAsia="Batang" w:hAnsi="Times New Roman"/>
      <w:kern w:val="32"/>
      <w:sz w:val="24"/>
      <w:szCs w:val="24"/>
      <w:lang w:eastAsia="ko-KR"/>
    </w:rPr>
  </w:style>
  <w:style w:type="paragraph" w:styleId="List4">
    <w:name w:val="List 4"/>
    <w:basedOn w:val="Normal"/>
    <w:rsid w:val="00307215"/>
    <w:pPr>
      <w:spacing w:before="0" w:beforeAutospacing="0" w:after="0" w:afterAutospacing="0" w:line="240" w:lineRule="auto"/>
      <w:ind w:left="1440" w:hanging="360"/>
      <w:contextualSpacing/>
      <w:jc w:val="left"/>
    </w:pPr>
    <w:rPr>
      <w:rFonts w:ascii="Times New Roman" w:eastAsia="Batang" w:hAnsi="Times New Roman"/>
      <w:kern w:val="32"/>
      <w:sz w:val="24"/>
      <w:szCs w:val="24"/>
      <w:lang w:eastAsia="ko-KR"/>
    </w:rPr>
  </w:style>
  <w:style w:type="paragraph" w:styleId="List5">
    <w:name w:val="List 5"/>
    <w:basedOn w:val="Normal"/>
    <w:rsid w:val="00307215"/>
    <w:pPr>
      <w:spacing w:before="0" w:beforeAutospacing="0" w:after="0" w:afterAutospacing="0" w:line="240" w:lineRule="auto"/>
      <w:ind w:left="1800" w:hanging="360"/>
      <w:contextualSpacing/>
      <w:jc w:val="left"/>
    </w:pPr>
    <w:rPr>
      <w:rFonts w:ascii="Times New Roman" w:eastAsia="Batang" w:hAnsi="Times New Roman"/>
      <w:kern w:val="32"/>
      <w:sz w:val="24"/>
      <w:szCs w:val="24"/>
      <w:lang w:eastAsia="ko-KR"/>
    </w:rPr>
  </w:style>
  <w:style w:type="paragraph" w:styleId="ListBullet">
    <w:name w:val="List Bullet"/>
    <w:basedOn w:val="Normal"/>
    <w:rsid w:val="00307215"/>
    <w:pPr>
      <w:numPr>
        <w:numId w:val="1"/>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ListBullet2">
    <w:name w:val="List Bullet 2"/>
    <w:basedOn w:val="Normal"/>
    <w:rsid w:val="00307215"/>
    <w:pPr>
      <w:numPr>
        <w:numId w:val="2"/>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ListBullet3">
    <w:name w:val="List Bullet 3"/>
    <w:basedOn w:val="Normal"/>
    <w:rsid w:val="00307215"/>
    <w:pPr>
      <w:numPr>
        <w:numId w:val="3"/>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ListBullet4">
    <w:name w:val="List Bullet 4"/>
    <w:basedOn w:val="Normal"/>
    <w:rsid w:val="00307215"/>
    <w:pPr>
      <w:numPr>
        <w:numId w:val="4"/>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ListBullet5">
    <w:name w:val="List Bullet 5"/>
    <w:basedOn w:val="Normal"/>
    <w:rsid w:val="00307215"/>
    <w:pPr>
      <w:numPr>
        <w:numId w:val="5"/>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ListContinue">
    <w:name w:val="List Continue"/>
    <w:basedOn w:val="Normal"/>
    <w:rsid w:val="00307215"/>
    <w:pPr>
      <w:spacing w:before="0" w:beforeAutospacing="0" w:after="120" w:afterAutospacing="0" w:line="240" w:lineRule="auto"/>
      <w:ind w:left="360"/>
      <w:contextualSpacing/>
      <w:jc w:val="left"/>
    </w:pPr>
    <w:rPr>
      <w:rFonts w:ascii="Times New Roman" w:eastAsia="Batang" w:hAnsi="Times New Roman"/>
      <w:kern w:val="32"/>
      <w:sz w:val="24"/>
      <w:szCs w:val="24"/>
      <w:lang w:eastAsia="ko-KR"/>
    </w:rPr>
  </w:style>
  <w:style w:type="paragraph" w:styleId="ListContinue2">
    <w:name w:val="List Continue 2"/>
    <w:basedOn w:val="Normal"/>
    <w:rsid w:val="00307215"/>
    <w:pPr>
      <w:spacing w:before="0" w:beforeAutospacing="0" w:after="120" w:afterAutospacing="0" w:line="240" w:lineRule="auto"/>
      <w:ind w:left="720"/>
      <w:contextualSpacing/>
      <w:jc w:val="left"/>
    </w:pPr>
    <w:rPr>
      <w:rFonts w:ascii="Times New Roman" w:eastAsia="Batang" w:hAnsi="Times New Roman"/>
      <w:kern w:val="32"/>
      <w:sz w:val="24"/>
      <w:szCs w:val="24"/>
      <w:lang w:eastAsia="ko-KR"/>
    </w:rPr>
  </w:style>
  <w:style w:type="paragraph" w:styleId="ListContinue3">
    <w:name w:val="List Continue 3"/>
    <w:basedOn w:val="Normal"/>
    <w:rsid w:val="00307215"/>
    <w:pPr>
      <w:spacing w:before="0" w:beforeAutospacing="0" w:after="120" w:afterAutospacing="0" w:line="240" w:lineRule="auto"/>
      <w:ind w:left="1080"/>
      <w:contextualSpacing/>
      <w:jc w:val="left"/>
    </w:pPr>
    <w:rPr>
      <w:rFonts w:ascii="Times New Roman" w:eastAsia="Batang" w:hAnsi="Times New Roman"/>
      <w:kern w:val="32"/>
      <w:sz w:val="24"/>
      <w:szCs w:val="24"/>
      <w:lang w:eastAsia="ko-KR"/>
    </w:rPr>
  </w:style>
  <w:style w:type="paragraph" w:styleId="ListContinue4">
    <w:name w:val="List Continue 4"/>
    <w:basedOn w:val="Normal"/>
    <w:rsid w:val="00307215"/>
    <w:pPr>
      <w:spacing w:before="0" w:beforeAutospacing="0" w:after="120" w:afterAutospacing="0" w:line="240" w:lineRule="auto"/>
      <w:ind w:left="1440"/>
      <w:contextualSpacing/>
      <w:jc w:val="left"/>
    </w:pPr>
    <w:rPr>
      <w:rFonts w:ascii="Times New Roman" w:eastAsia="Batang" w:hAnsi="Times New Roman"/>
      <w:kern w:val="32"/>
      <w:sz w:val="24"/>
      <w:szCs w:val="24"/>
      <w:lang w:eastAsia="ko-KR"/>
    </w:rPr>
  </w:style>
  <w:style w:type="paragraph" w:styleId="ListContinue5">
    <w:name w:val="List Continue 5"/>
    <w:basedOn w:val="Normal"/>
    <w:rsid w:val="00307215"/>
    <w:pPr>
      <w:spacing w:before="0" w:beforeAutospacing="0" w:after="120" w:afterAutospacing="0" w:line="240" w:lineRule="auto"/>
      <w:ind w:left="1800"/>
      <w:contextualSpacing/>
      <w:jc w:val="left"/>
    </w:pPr>
    <w:rPr>
      <w:rFonts w:ascii="Times New Roman" w:eastAsia="Batang" w:hAnsi="Times New Roman"/>
      <w:kern w:val="32"/>
      <w:sz w:val="24"/>
      <w:szCs w:val="24"/>
      <w:lang w:eastAsia="ko-KR"/>
    </w:rPr>
  </w:style>
  <w:style w:type="paragraph" w:styleId="ListNumber">
    <w:name w:val="List Number"/>
    <w:basedOn w:val="Normal"/>
    <w:rsid w:val="00307215"/>
    <w:pPr>
      <w:numPr>
        <w:numId w:val="6"/>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ListNumber2">
    <w:name w:val="List Number 2"/>
    <w:basedOn w:val="Normal"/>
    <w:rsid w:val="00307215"/>
    <w:pPr>
      <w:numPr>
        <w:numId w:val="7"/>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ListNumber3">
    <w:name w:val="List Number 3"/>
    <w:basedOn w:val="Normal"/>
    <w:rsid w:val="00307215"/>
    <w:pPr>
      <w:numPr>
        <w:numId w:val="8"/>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ListNumber4">
    <w:name w:val="List Number 4"/>
    <w:basedOn w:val="Normal"/>
    <w:rsid w:val="00307215"/>
    <w:pPr>
      <w:numPr>
        <w:numId w:val="9"/>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ListNumber5">
    <w:name w:val="List Number 5"/>
    <w:basedOn w:val="Normal"/>
    <w:rsid w:val="00307215"/>
    <w:pPr>
      <w:numPr>
        <w:numId w:val="10"/>
      </w:numPr>
      <w:spacing w:before="0" w:beforeAutospacing="0" w:after="0" w:afterAutospacing="0" w:line="240" w:lineRule="auto"/>
      <w:contextualSpacing/>
      <w:jc w:val="left"/>
    </w:pPr>
    <w:rPr>
      <w:rFonts w:ascii="Times New Roman" w:eastAsia="Batang" w:hAnsi="Times New Roman"/>
      <w:kern w:val="32"/>
      <w:sz w:val="24"/>
      <w:szCs w:val="24"/>
      <w:lang w:eastAsia="ko-KR"/>
    </w:rPr>
  </w:style>
  <w:style w:type="paragraph" w:styleId="MacroText">
    <w:name w:val="macro"/>
    <w:link w:val="MacroTextChar"/>
    <w:rsid w:val="00307215"/>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Batang" w:hAnsi="Courier New" w:cs="Courier New"/>
      <w:kern w:val="32"/>
      <w:sz w:val="20"/>
      <w:szCs w:val="20"/>
      <w:lang w:eastAsia="ko-KR"/>
    </w:rPr>
  </w:style>
  <w:style w:type="character" w:customStyle="1" w:styleId="MacroTextChar">
    <w:name w:val="Macro Text Char"/>
    <w:basedOn w:val="DefaultParagraphFont"/>
    <w:link w:val="MacroText"/>
    <w:rsid w:val="00307215"/>
    <w:rPr>
      <w:rFonts w:ascii="Courier New" w:eastAsia="Batang" w:hAnsi="Courier New" w:cs="Courier New"/>
      <w:kern w:val="32"/>
      <w:sz w:val="20"/>
      <w:szCs w:val="20"/>
      <w:lang w:eastAsia="ko-KR"/>
    </w:rPr>
  </w:style>
  <w:style w:type="paragraph" w:styleId="MessageHeader">
    <w:name w:val="Message Header"/>
    <w:basedOn w:val="Normal"/>
    <w:link w:val="MessageHeaderChar"/>
    <w:rsid w:val="00307215"/>
    <w:pPr>
      <w:pBdr>
        <w:top w:val="single" w:sz="6" w:space="1" w:color="auto"/>
        <w:left w:val="single" w:sz="6" w:space="1" w:color="auto"/>
        <w:bottom w:val="single" w:sz="6" w:space="1" w:color="auto"/>
        <w:right w:val="single" w:sz="6" w:space="1" w:color="auto"/>
      </w:pBdr>
      <w:shd w:val="pct20" w:color="auto" w:fill="auto"/>
      <w:spacing w:before="0" w:beforeAutospacing="0" w:after="0" w:afterAutospacing="0" w:line="240" w:lineRule="auto"/>
      <w:ind w:left="1080" w:hanging="1080"/>
      <w:jc w:val="left"/>
    </w:pPr>
    <w:rPr>
      <w:rFonts w:ascii="Cambria" w:eastAsia="Times New Roman" w:hAnsi="Cambria"/>
      <w:kern w:val="32"/>
      <w:sz w:val="24"/>
      <w:szCs w:val="24"/>
      <w:lang w:eastAsia="ko-KR"/>
    </w:rPr>
  </w:style>
  <w:style w:type="character" w:customStyle="1" w:styleId="MessageHeaderChar">
    <w:name w:val="Message Header Char"/>
    <w:basedOn w:val="DefaultParagraphFont"/>
    <w:link w:val="MessageHeader"/>
    <w:rsid w:val="00307215"/>
    <w:rPr>
      <w:rFonts w:ascii="Cambria" w:eastAsia="Times New Roman" w:hAnsi="Cambria" w:cs="Times New Roman"/>
      <w:kern w:val="32"/>
      <w:sz w:val="24"/>
      <w:szCs w:val="24"/>
      <w:shd w:val="pct20" w:color="auto" w:fill="auto"/>
      <w:lang w:eastAsia="ko-KR"/>
    </w:rPr>
  </w:style>
  <w:style w:type="paragraph" w:styleId="NoSpacing">
    <w:name w:val="No Spacing"/>
    <w:uiPriority w:val="1"/>
    <w:qFormat/>
    <w:rsid w:val="00307215"/>
    <w:pPr>
      <w:spacing w:after="0" w:line="240" w:lineRule="auto"/>
    </w:pPr>
    <w:rPr>
      <w:rFonts w:ascii="Times New Roman" w:eastAsia="Batang" w:hAnsi="Times New Roman" w:cs="Times New Roman"/>
      <w:kern w:val="32"/>
      <w:sz w:val="24"/>
      <w:szCs w:val="24"/>
      <w:lang w:eastAsia="ko-KR"/>
    </w:rPr>
  </w:style>
  <w:style w:type="paragraph" w:styleId="NormalIndent">
    <w:name w:val="Normal Indent"/>
    <w:basedOn w:val="Normal"/>
    <w:rsid w:val="00307215"/>
    <w:pPr>
      <w:spacing w:before="0" w:beforeAutospacing="0" w:after="0" w:afterAutospacing="0" w:line="240" w:lineRule="auto"/>
      <w:ind w:left="720"/>
      <w:jc w:val="left"/>
    </w:pPr>
    <w:rPr>
      <w:rFonts w:ascii="Times New Roman" w:eastAsia="Batang" w:hAnsi="Times New Roman"/>
      <w:kern w:val="32"/>
      <w:sz w:val="24"/>
      <w:szCs w:val="24"/>
      <w:lang w:eastAsia="ko-KR"/>
    </w:rPr>
  </w:style>
  <w:style w:type="paragraph" w:styleId="NoteHeading">
    <w:name w:val="Note Heading"/>
    <w:basedOn w:val="Normal"/>
    <w:next w:val="Normal"/>
    <w:link w:val="NoteHeadingChar"/>
    <w:rsid w:val="00307215"/>
    <w:pPr>
      <w:spacing w:before="0" w:beforeAutospacing="0" w:after="0" w:afterAutospacing="0" w:line="240" w:lineRule="auto"/>
      <w:jc w:val="left"/>
    </w:pPr>
    <w:rPr>
      <w:rFonts w:ascii="Times New Roman" w:eastAsia="Batang" w:hAnsi="Times New Roman"/>
      <w:kern w:val="32"/>
      <w:sz w:val="24"/>
      <w:szCs w:val="24"/>
      <w:lang w:eastAsia="ko-KR"/>
    </w:rPr>
  </w:style>
  <w:style w:type="character" w:customStyle="1" w:styleId="NoteHeadingChar">
    <w:name w:val="Note Heading Char"/>
    <w:basedOn w:val="DefaultParagraphFont"/>
    <w:link w:val="NoteHeading"/>
    <w:rsid w:val="00307215"/>
    <w:rPr>
      <w:rFonts w:ascii="Times New Roman" w:eastAsia="Batang" w:hAnsi="Times New Roman" w:cs="Times New Roman"/>
      <w:kern w:val="32"/>
      <w:sz w:val="24"/>
      <w:szCs w:val="24"/>
      <w:lang w:eastAsia="ko-KR"/>
    </w:rPr>
  </w:style>
  <w:style w:type="paragraph" w:styleId="PlainText">
    <w:name w:val="Plain Text"/>
    <w:basedOn w:val="Normal"/>
    <w:link w:val="PlainTextChar"/>
    <w:rsid w:val="00307215"/>
    <w:pPr>
      <w:spacing w:before="0" w:beforeAutospacing="0" w:after="0" w:afterAutospacing="0" w:line="240" w:lineRule="auto"/>
      <w:jc w:val="left"/>
    </w:pPr>
    <w:rPr>
      <w:rFonts w:ascii="Courier New" w:eastAsia="Batang" w:hAnsi="Courier New" w:cs="Courier New"/>
      <w:kern w:val="32"/>
      <w:sz w:val="20"/>
      <w:szCs w:val="20"/>
      <w:lang w:eastAsia="ko-KR"/>
    </w:rPr>
  </w:style>
  <w:style w:type="character" w:customStyle="1" w:styleId="PlainTextChar">
    <w:name w:val="Plain Text Char"/>
    <w:basedOn w:val="DefaultParagraphFont"/>
    <w:link w:val="PlainText"/>
    <w:rsid w:val="00307215"/>
    <w:rPr>
      <w:rFonts w:ascii="Courier New" w:eastAsia="Batang" w:hAnsi="Courier New" w:cs="Courier New"/>
      <w:kern w:val="32"/>
      <w:sz w:val="20"/>
      <w:szCs w:val="20"/>
      <w:lang w:eastAsia="ko-KR"/>
    </w:rPr>
  </w:style>
  <w:style w:type="paragraph" w:styleId="Quote">
    <w:name w:val="Quote"/>
    <w:basedOn w:val="Normal"/>
    <w:next w:val="Normal"/>
    <w:link w:val="QuoteChar"/>
    <w:uiPriority w:val="29"/>
    <w:qFormat/>
    <w:rsid w:val="00307215"/>
    <w:pPr>
      <w:spacing w:before="0" w:beforeAutospacing="0" w:after="0" w:afterAutospacing="0" w:line="240" w:lineRule="auto"/>
      <w:jc w:val="left"/>
    </w:pPr>
    <w:rPr>
      <w:rFonts w:ascii="Times New Roman" w:eastAsia="Batang" w:hAnsi="Times New Roman"/>
      <w:i/>
      <w:iCs/>
      <w:color w:val="000000"/>
      <w:kern w:val="32"/>
      <w:sz w:val="24"/>
      <w:szCs w:val="24"/>
      <w:lang w:eastAsia="ko-KR"/>
    </w:rPr>
  </w:style>
  <w:style w:type="character" w:customStyle="1" w:styleId="QuoteChar">
    <w:name w:val="Quote Char"/>
    <w:basedOn w:val="DefaultParagraphFont"/>
    <w:link w:val="Quote"/>
    <w:uiPriority w:val="29"/>
    <w:rsid w:val="00307215"/>
    <w:rPr>
      <w:rFonts w:ascii="Times New Roman" w:eastAsia="Batang" w:hAnsi="Times New Roman" w:cs="Times New Roman"/>
      <w:i/>
      <w:iCs/>
      <w:color w:val="000000"/>
      <w:kern w:val="32"/>
      <w:sz w:val="24"/>
      <w:szCs w:val="24"/>
      <w:lang w:eastAsia="ko-KR"/>
    </w:rPr>
  </w:style>
  <w:style w:type="paragraph" w:styleId="Salutation">
    <w:name w:val="Salutation"/>
    <w:basedOn w:val="Normal"/>
    <w:next w:val="Normal"/>
    <w:link w:val="SalutationChar"/>
    <w:rsid w:val="00307215"/>
    <w:pPr>
      <w:spacing w:before="0" w:beforeAutospacing="0" w:after="0" w:afterAutospacing="0" w:line="240" w:lineRule="auto"/>
      <w:jc w:val="left"/>
    </w:pPr>
    <w:rPr>
      <w:rFonts w:ascii="Times New Roman" w:eastAsia="Batang" w:hAnsi="Times New Roman"/>
      <w:kern w:val="32"/>
      <w:sz w:val="24"/>
      <w:szCs w:val="24"/>
      <w:lang w:eastAsia="ko-KR"/>
    </w:rPr>
  </w:style>
  <w:style w:type="character" w:customStyle="1" w:styleId="SalutationChar">
    <w:name w:val="Salutation Char"/>
    <w:basedOn w:val="DefaultParagraphFont"/>
    <w:link w:val="Salutation"/>
    <w:rsid w:val="00307215"/>
    <w:rPr>
      <w:rFonts w:ascii="Times New Roman" w:eastAsia="Batang" w:hAnsi="Times New Roman" w:cs="Times New Roman"/>
      <w:kern w:val="32"/>
      <w:sz w:val="24"/>
      <w:szCs w:val="24"/>
      <w:lang w:eastAsia="ko-KR"/>
    </w:rPr>
  </w:style>
  <w:style w:type="paragraph" w:styleId="Signature">
    <w:name w:val="Signature"/>
    <w:basedOn w:val="Normal"/>
    <w:link w:val="SignatureChar"/>
    <w:rsid w:val="00307215"/>
    <w:pPr>
      <w:spacing w:before="0" w:beforeAutospacing="0" w:after="0" w:afterAutospacing="0" w:line="240" w:lineRule="auto"/>
      <w:ind w:left="4320"/>
      <w:jc w:val="left"/>
    </w:pPr>
    <w:rPr>
      <w:rFonts w:ascii="Times New Roman" w:eastAsia="Batang" w:hAnsi="Times New Roman"/>
      <w:kern w:val="32"/>
      <w:sz w:val="24"/>
      <w:szCs w:val="24"/>
      <w:lang w:eastAsia="ko-KR"/>
    </w:rPr>
  </w:style>
  <w:style w:type="character" w:customStyle="1" w:styleId="SignatureChar">
    <w:name w:val="Signature Char"/>
    <w:basedOn w:val="DefaultParagraphFont"/>
    <w:link w:val="Signature"/>
    <w:rsid w:val="00307215"/>
    <w:rPr>
      <w:rFonts w:ascii="Times New Roman" w:eastAsia="Batang" w:hAnsi="Times New Roman" w:cs="Times New Roman"/>
      <w:kern w:val="32"/>
      <w:sz w:val="24"/>
      <w:szCs w:val="24"/>
      <w:lang w:eastAsia="ko-KR"/>
    </w:rPr>
  </w:style>
  <w:style w:type="paragraph" w:styleId="Subtitle">
    <w:name w:val="Subtitle"/>
    <w:basedOn w:val="Normal"/>
    <w:next w:val="Normal"/>
    <w:link w:val="SubtitleChar"/>
    <w:qFormat/>
    <w:rsid w:val="00307215"/>
    <w:pPr>
      <w:spacing w:before="0" w:beforeAutospacing="0" w:after="60" w:afterAutospacing="0" w:line="240" w:lineRule="auto"/>
      <w:jc w:val="center"/>
      <w:outlineLvl w:val="1"/>
    </w:pPr>
    <w:rPr>
      <w:rFonts w:ascii="Cambria" w:eastAsia="Times New Roman" w:hAnsi="Cambria"/>
      <w:kern w:val="32"/>
      <w:sz w:val="24"/>
      <w:szCs w:val="24"/>
      <w:lang w:eastAsia="ko-KR"/>
    </w:rPr>
  </w:style>
  <w:style w:type="character" w:customStyle="1" w:styleId="SubtitleChar">
    <w:name w:val="Subtitle Char"/>
    <w:basedOn w:val="DefaultParagraphFont"/>
    <w:link w:val="Subtitle"/>
    <w:rsid w:val="00307215"/>
    <w:rPr>
      <w:rFonts w:ascii="Cambria" w:eastAsia="Times New Roman" w:hAnsi="Cambria" w:cs="Times New Roman"/>
      <w:kern w:val="32"/>
      <w:sz w:val="24"/>
      <w:szCs w:val="24"/>
      <w:lang w:eastAsia="ko-KR"/>
    </w:rPr>
  </w:style>
  <w:style w:type="paragraph" w:styleId="TableofAuthorities">
    <w:name w:val="table of authorities"/>
    <w:basedOn w:val="Normal"/>
    <w:next w:val="Normal"/>
    <w:rsid w:val="00307215"/>
    <w:pPr>
      <w:spacing w:before="0" w:beforeAutospacing="0" w:after="0" w:afterAutospacing="0" w:line="240" w:lineRule="auto"/>
      <w:ind w:left="240" w:hanging="240"/>
      <w:jc w:val="left"/>
    </w:pPr>
    <w:rPr>
      <w:rFonts w:ascii="Times New Roman" w:eastAsia="Batang" w:hAnsi="Times New Roman"/>
      <w:kern w:val="32"/>
      <w:sz w:val="24"/>
      <w:szCs w:val="24"/>
      <w:lang w:eastAsia="ko-KR"/>
    </w:rPr>
  </w:style>
  <w:style w:type="paragraph" w:styleId="Title">
    <w:name w:val="Title"/>
    <w:basedOn w:val="Normal"/>
    <w:next w:val="Normal"/>
    <w:link w:val="TitleChar"/>
    <w:qFormat/>
    <w:rsid w:val="00307215"/>
    <w:pPr>
      <w:spacing w:before="240" w:beforeAutospacing="0" w:after="60" w:afterAutospacing="0" w:line="240" w:lineRule="auto"/>
      <w:jc w:val="center"/>
      <w:outlineLvl w:val="0"/>
    </w:pPr>
    <w:rPr>
      <w:rFonts w:ascii="Cambria" w:eastAsia="Times New Roman" w:hAnsi="Cambria"/>
      <w:b/>
      <w:bCs/>
      <w:kern w:val="28"/>
      <w:sz w:val="32"/>
      <w:szCs w:val="32"/>
      <w:lang w:eastAsia="ko-KR"/>
    </w:rPr>
  </w:style>
  <w:style w:type="character" w:customStyle="1" w:styleId="TitleChar">
    <w:name w:val="Title Char"/>
    <w:basedOn w:val="DefaultParagraphFont"/>
    <w:link w:val="Title"/>
    <w:rsid w:val="00307215"/>
    <w:rPr>
      <w:rFonts w:ascii="Cambria" w:eastAsia="Times New Roman" w:hAnsi="Cambria" w:cs="Times New Roman"/>
      <w:b/>
      <w:bCs/>
      <w:kern w:val="28"/>
      <w:sz w:val="32"/>
      <w:szCs w:val="32"/>
      <w:lang w:eastAsia="ko-KR"/>
    </w:rPr>
  </w:style>
  <w:style w:type="paragraph" w:styleId="TOAHeading">
    <w:name w:val="toa heading"/>
    <w:basedOn w:val="Normal"/>
    <w:next w:val="Normal"/>
    <w:rsid w:val="00307215"/>
    <w:pPr>
      <w:spacing w:before="120" w:beforeAutospacing="0" w:after="0" w:afterAutospacing="0" w:line="240" w:lineRule="auto"/>
      <w:jc w:val="left"/>
    </w:pPr>
    <w:rPr>
      <w:rFonts w:ascii="Cambria" w:eastAsia="Times New Roman" w:hAnsi="Cambria"/>
      <w:b/>
      <w:bCs/>
      <w:kern w:val="32"/>
      <w:sz w:val="24"/>
      <w:szCs w:val="24"/>
      <w:lang w:eastAsia="ko-KR"/>
    </w:rPr>
  </w:style>
  <w:style w:type="paragraph" w:styleId="TOC4">
    <w:name w:val="toc 4"/>
    <w:basedOn w:val="Normal"/>
    <w:next w:val="Normal"/>
    <w:autoRedefine/>
    <w:uiPriority w:val="39"/>
    <w:rsid w:val="00307215"/>
    <w:pPr>
      <w:spacing w:before="0" w:beforeAutospacing="0" w:after="0" w:afterAutospacing="0" w:line="240" w:lineRule="auto"/>
      <w:ind w:left="720"/>
      <w:jc w:val="left"/>
    </w:pPr>
    <w:rPr>
      <w:rFonts w:ascii="Times New Roman" w:eastAsia="Batang" w:hAnsi="Times New Roman"/>
      <w:kern w:val="32"/>
      <w:sz w:val="24"/>
      <w:szCs w:val="24"/>
      <w:lang w:eastAsia="ko-KR"/>
    </w:rPr>
  </w:style>
  <w:style w:type="paragraph" w:styleId="TOC5">
    <w:name w:val="toc 5"/>
    <w:basedOn w:val="Normal"/>
    <w:next w:val="Normal"/>
    <w:autoRedefine/>
    <w:uiPriority w:val="39"/>
    <w:rsid w:val="00307215"/>
    <w:pPr>
      <w:spacing w:before="0" w:beforeAutospacing="0" w:after="0" w:afterAutospacing="0" w:line="240" w:lineRule="auto"/>
      <w:ind w:left="960"/>
      <w:jc w:val="left"/>
    </w:pPr>
    <w:rPr>
      <w:rFonts w:ascii="Times New Roman" w:eastAsia="Batang" w:hAnsi="Times New Roman"/>
      <w:kern w:val="32"/>
      <w:sz w:val="24"/>
      <w:szCs w:val="24"/>
      <w:lang w:eastAsia="ko-KR"/>
    </w:rPr>
  </w:style>
  <w:style w:type="paragraph" w:styleId="TOC6">
    <w:name w:val="toc 6"/>
    <w:basedOn w:val="Normal"/>
    <w:next w:val="Normal"/>
    <w:autoRedefine/>
    <w:uiPriority w:val="39"/>
    <w:rsid w:val="00307215"/>
    <w:pPr>
      <w:spacing w:before="0" w:beforeAutospacing="0" w:after="0" w:afterAutospacing="0" w:line="240" w:lineRule="auto"/>
      <w:ind w:left="1200"/>
      <w:jc w:val="left"/>
    </w:pPr>
    <w:rPr>
      <w:rFonts w:ascii="Times New Roman" w:eastAsia="Batang" w:hAnsi="Times New Roman"/>
      <w:kern w:val="32"/>
      <w:sz w:val="24"/>
      <w:szCs w:val="24"/>
      <w:lang w:eastAsia="ko-KR"/>
    </w:rPr>
  </w:style>
  <w:style w:type="paragraph" w:styleId="TOC7">
    <w:name w:val="toc 7"/>
    <w:basedOn w:val="Normal"/>
    <w:next w:val="Normal"/>
    <w:autoRedefine/>
    <w:uiPriority w:val="39"/>
    <w:rsid w:val="00307215"/>
    <w:pPr>
      <w:spacing w:before="0" w:beforeAutospacing="0" w:after="0" w:afterAutospacing="0" w:line="240" w:lineRule="auto"/>
      <w:ind w:left="1440"/>
      <w:jc w:val="left"/>
    </w:pPr>
    <w:rPr>
      <w:rFonts w:ascii="Times New Roman" w:eastAsia="Batang" w:hAnsi="Times New Roman"/>
      <w:kern w:val="32"/>
      <w:sz w:val="24"/>
      <w:szCs w:val="24"/>
      <w:lang w:eastAsia="ko-KR"/>
    </w:rPr>
  </w:style>
  <w:style w:type="paragraph" w:styleId="TOC8">
    <w:name w:val="toc 8"/>
    <w:basedOn w:val="Normal"/>
    <w:next w:val="Normal"/>
    <w:autoRedefine/>
    <w:uiPriority w:val="39"/>
    <w:rsid w:val="00307215"/>
    <w:pPr>
      <w:spacing w:before="0" w:beforeAutospacing="0" w:after="0" w:afterAutospacing="0" w:line="240" w:lineRule="auto"/>
      <w:ind w:left="1680"/>
      <w:jc w:val="left"/>
    </w:pPr>
    <w:rPr>
      <w:rFonts w:ascii="Times New Roman" w:eastAsia="Batang" w:hAnsi="Times New Roman"/>
      <w:kern w:val="32"/>
      <w:sz w:val="24"/>
      <w:szCs w:val="24"/>
      <w:lang w:eastAsia="ko-KR"/>
    </w:rPr>
  </w:style>
  <w:style w:type="paragraph" w:styleId="TOC9">
    <w:name w:val="toc 9"/>
    <w:basedOn w:val="Normal"/>
    <w:next w:val="Normal"/>
    <w:autoRedefine/>
    <w:uiPriority w:val="39"/>
    <w:rsid w:val="00307215"/>
    <w:pPr>
      <w:spacing w:before="0" w:beforeAutospacing="0" w:after="0" w:afterAutospacing="0" w:line="240" w:lineRule="auto"/>
      <w:ind w:left="1920"/>
      <w:jc w:val="left"/>
    </w:pPr>
    <w:rPr>
      <w:rFonts w:ascii="Times New Roman" w:eastAsia="Batang" w:hAnsi="Times New Roman"/>
      <w:kern w:val="32"/>
      <w:sz w:val="24"/>
      <w:szCs w:val="24"/>
      <w:lang w:eastAsia="ko-KR"/>
    </w:rPr>
  </w:style>
  <w:style w:type="paragraph" w:styleId="TOCHeading">
    <w:name w:val="TOC Heading"/>
    <w:basedOn w:val="Heading1"/>
    <w:next w:val="Normal"/>
    <w:uiPriority w:val="39"/>
    <w:qFormat/>
    <w:rsid w:val="00307215"/>
    <w:pPr>
      <w:spacing w:line="240" w:lineRule="auto"/>
      <w:jc w:val="left"/>
      <w:outlineLvl w:val="9"/>
    </w:pPr>
    <w:rPr>
      <w:rFonts w:ascii="Cambria" w:eastAsia="Times New Roman" w:hAnsi="Cambria" w:cs="Times New Roman"/>
      <w:sz w:val="32"/>
      <w:szCs w:val="23"/>
      <w:lang w:eastAsia="ko-KR"/>
    </w:rPr>
  </w:style>
  <w:style w:type="paragraph" w:customStyle="1" w:styleId="Heading2Ngoc">
    <w:name w:val="Heading 2 Ngoc"/>
    <w:basedOn w:val="Heading1Ngoc"/>
    <w:link w:val="Heading2NgocChar"/>
    <w:qFormat/>
    <w:rsid w:val="00307215"/>
    <w:pPr>
      <w:tabs>
        <w:tab w:val="right" w:leader="dot" w:pos="8301"/>
      </w:tabs>
      <w:spacing w:before="100" w:beforeAutospacing="1" w:after="100" w:afterAutospacing="1" w:line="480" w:lineRule="auto"/>
    </w:pPr>
    <w:rPr>
      <w:rFonts w:eastAsia="SimSun"/>
      <w:bCs w:val="0"/>
      <w:noProof/>
      <w:kern w:val="0"/>
      <w:sz w:val="23"/>
      <w:szCs w:val="24"/>
      <w:lang w:val="en-US" w:eastAsia="ko-KR"/>
    </w:rPr>
  </w:style>
  <w:style w:type="character" w:customStyle="1" w:styleId="Heading2NgocChar">
    <w:name w:val="Heading 2 Ngoc Char"/>
    <w:basedOn w:val="Heading1NgocCharChar"/>
    <w:link w:val="Heading2Ngoc"/>
    <w:rsid w:val="00307215"/>
    <w:rPr>
      <w:rFonts w:ascii="Century Gothic" w:eastAsia="SimSun" w:hAnsi="Century Gothic" w:cs="Times New Roman"/>
      <w:b/>
      <w:bCs/>
      <w:noProof/>
      <w:kern w:val="32"/>
      <w:sz w:val="23"/>
      <w:szCs w:val="24"/>
      <w:lang w:val="en-US" w:eastAsia="ko-KR"/>
    </w:rPr>
  </w:style>
  <w:style w:type="character" w:styleId="CommentReference">
    <w:name w:val="annotation reference"/>
    <w:basedOn w:val="DefaultParagraphFont"/>
    <w:uiPriority w:val="99"/>
    <w:rsid w:val="00307215"/>
    <w:rPr>
      <w:sz w:val="16"/>
      <w:szCs w:val="16"/>
    </w:rPr>
  </w:style>
  <w:style w:type="character" w:customStyle="1" w:styleId="clearboth">
    <w:name w:val="clearboth"/>
    <w:basedOn w:val="DefaultParagraphFont"/>
    <w:rsid w:val="00307215"/>
  </w:style>
  <w:style w:type="character" w:customStyle="1" w:styleId="Heading3Char1">
    <w:name w:val="Heading 3 Char1"/>
    <w:basedOn w:val="DefaultParagraphFont"/>
    <w:uiPriority w:val="9"/>
    <w:rsid w:val="00307215"/>
    <w:rPr>
      <w:rFonts w:ascii="Times New Roman" w:eastAsia="Times New Roman" w:hAnsi="Times New Roman"/>
      <w:b/>
      <w:sz w:val="22"/>
      <w:szCs w:val="26"/>
      <w:lang w:val="en-GB" w:eastAsia="ko-KR"/>
    </w:rPr>
  </w:style>
  <w:style w:type="paragraph" w:customStyle="1" w:styleId="Default1">
    <w:name w:val="Default1"/>
    <w:rsid w:val="00307215"/>
    <w:pPr>
      <w:autoSpaceDE w:val="0"/>
      <w:autoSpaceDN w:val="0"/>
      <w:adjustRightInd w:val="0"/>
      <w:spacing w:after="0" w:line="240" w:lineRule="auto"/>
    </w:pPr>
    <w:rPr>
      <w:rFonts w:ascii="Cambria" w:eastAsia="Times New Roman" w:hAnsi="Cambria" w:cs="Cambria"/>
      <w:color w:val="000000"/>
      <w:kern w:val="32"/>
      <w:sz w:val="24"/>
      <w:szCs w:val="24"/>
      <w:lang w:val="en-US"/>
    </w:rPr>
  </w:style>
  <w:style w:type="paragraph" w:customStyle="1" w:styleId="Style21">
    <w:name w:val="Style21"/>
    <w:rsid w:val="00307215"/>
    <w:pPr>
      <w:spacing w:after="0" w:line="300" w:lineRule="exact"/>
      <w:jc w:val="center"/>
    </w:pPr>
    <w:rPr>
      <w:rFonts w:ascii="Times New Roman" w:eastAsia="Batang" w:hAnsi="Times New Roman" w:cs="Times New Roman"/>
      <w:b/>
      <w:kern w:val="32"/>
      <w:szCs w:val="24"/>
      <w:lang w:eastAsia="ko-KR"/>
    </w:rPr>
  </w:style>
  <w:style w:type="character" w:customStyle="1" w:styleId="Style2Char1">
    <w:name w:val="Style2 Char1"/>
    <w:basedOn w:val="DefaultParagraphFont"/>
    <w:rsid w:val="00307215"/>
    <w:rPr>
      <w:rFonts w:ascii="Times New Roman" w:eastAsia="Batang" w:hAnsi="Times New Roman"/>
      <w:b/>
      <w:kern w:val="32"/>
      <w:sz w:val="22"/>
      <w:szCs w:val="24"/>
      <w:lang w:val="en-GB" w:eastAsia="ko-KR" w:bidi="ar-SA"/>
    </w:rPr>
  </w:style>
  <w:style w:type="paragraph" w:customStyle="1" w:styleId="Heading1Ngoc1">
    <w:name w:val="Heading 1 Ngoc1"/>
    <w:basedOn w:val="Heading1"/>
    <w:rsid w:val="00307215"/>
    <w:rPr>
      <w:rFonts w:eastAsia="SimSun" w:cs="Times New Roman"/>
      <w:sz w:val="24"/>
      <w:szCs w:val="23"/>
      <w:lang w:eastAsia="ko-KR"/>
    </w:rPr>
  </w:style>
  <w:style w:type="paragraph" w:customStyle="1" w:styleId="Heading2Ngoc1">
    <w:name w:val="Heading 2 Ngoc1"/>
    <w:basedOn w:val="Heading1Ngoc"/>
    <w:rsid w:val="00307215"/>
    <w:pPr>
      <w:tabs>
        <w:tab w:val="right" w:leader="dot" w:pos="8301"/>
      </w:tabs>
      <w:spacing w:before="100" w:beforeAutospacing="1" w:after="100" w:afterAutospacing="1" w:line="480" w:lineRule="auto"/>
    </w:pPr>
    <w:rPr>
      <w:rFonts w:eastAsia="SimSun"/>
      <w:bCs w:val="0"/>
      <w:noProof/>
      <w:kern w:val="0"/>
      <w:sz w:val="24"/>
      <w:szCs w:val="24"/>
      <w:lang w:val="en-US" w:eastAsia="ko-KR"/>
    </w:rPr>
  </w:style>
  <w:style w:type="character" w:customStyle="1" w:styleId="Heading2NgocChar1">
    <w:name w:val="Heading 2 Ngoc Char1"/>
    <w:basedOn w:val="Heading1NgocCharChar"/>
    <w:rsid w:val="00307215"/>
    <w:rPr>
      <w:rFonts w:ascii="Century Gothic" w:eastAsia="SimSun" w:hAnsi="Century Gothic" w:cs="Times New Roman"/>
      <w:b/>
      <w:bCs/>
      <w:noProof/>
      <w:kern w:val="0"/>
      <w:sz w:val="24"/>
      <w:szCs w:val="24"/>
      <w:lang w:val="en-US" w:eastAsia="ko-KR" w:bidi="ar-SA"/>
    </w:rPr>
  </w:style>
  <w:style w:type="paragraph" w:customStyle="1" w:styleId="Style22">
    <w:name w:val="Style22"/>
    <w:rsid w:val="00307215"/>
    <w:pPr>
      <w:spacing w:after="0" w:line="300" w:lineRule="exact"/>
      <w:jc w:val="center"/>
    </w:pPr>
    <w:rPr>
      <w:rFonts w:ascii="Times New Roman" w:eastAsia="Batang" w:hAnsi="Times New Roman" w:cs="Times New Roman"/>
      <w:b/>
      <w:kern w:val="32"/>
      <w:szCs w:val="24"/>
      <w:lang w:eastAsia="ko-KR"/>
    </w:rPr>
  </w:style>
  <w:style w:type="character" w:customStyle="1" w:styleId="SignatureChar1">
    <w:name w:val="Signature Char1"/>
    <w:basedOn w:val="DefaultParagraphFont"/>
    <w:rsid w:val="00307215"/>
    <w:rPr>
      <w:rFonts w:ascii="Times New Roman" w:eastAsia="Batang" w:hAnsi="Times New Roman"/>
      <w:bCs w:val="0"/>
      <w:lang w:val="en-GB" w:eastAsia="ko-KR"/>
    </w:rPr>
  </w:style>
  <w:style w:type="character" w:customStyle="1" w:styleId="TitleChar1">
    <w:name w:val="Title Char1"/>
    <w:basedOn w:val="DefaultParagraphFont"/>
    <w:rsid w:val="00307215"/>
    <w:rPr>
      <w:rFonts w:ascii="Cambria" w:eastAsia="Times New Roman" w:hAnsi="Cambria"/>
      <w:b/>
      <w:kern w:val="28"/>
      <w:sz w:val="32"/>
      <w:szCs w:val="32"/>
      <w:lang w:val="en-GB" w:eastAsia="ko-KR"/>
    </w:rPr>
  </w:style>
  <w:style w:type="character" w:customStyle="1" w:styleId="SubtitleChar1">
    <w:name w:val="Subtitle Char1"/>
    <w:basedOn w:val="DefaultParagraphFont"/>
    <w:rsid w:val="00307215"/>
    <w:rPr>
      <w:rFonts w:ascii="Cambria" w:eastAsia="Times New Roman" w:hAnsi="Cambria"/>
      <w:bCs w:val="0"/>
      <w:lang w:val="en-GB" w:eastAsia="ko-KR"/>
    </w:rPr>
  </w:style>
  <w:style w:type="paragraph" w:customStyle="1" w:styleId="Heading3Ngoc">
    <w:name w:val="Heading 3 Ngoc"/>
    <w:basedOn w:val="Heading1Ngoc"/>
    <w:autoRedefine/>
    <w:rsid w:val="00307215"/>
    <w:pPr>
      <w:tabs>
        <w:tab w:val="right" w:leader="dot" w:pos="8301"/>
      </w:tabs>
      <w:spacing w:before="120" w:beforeAutospacing="1" w:after="0" w:afterAutospacing="1" w:line="480" w:lineRule="auto"/>
    </w:pPr>
    <w:rPr>
      <w:rFonts w:eastAsia="Batang"/>
      <w:bCs w:val="0"/>
      <w:noProof/>
      <w:kern w:val="0"/>
      <w:sz w:val="24"/>
      <w:szCs w:val="24"/>
      <w:lang w:val="en-US" w:eastAsia="ko-KR"/>
    </w:rPr>
  </w:style>
  <w:style w:type="character" w:customStyle="1" w:styleId="QuoteChar1">
    <w:name w:val="Quote Char1"/>
    <w:basedOn w:val="DefaultParagraphFont"/>
    <w:uiPriority w:val="29"/>
    <w:rsid w:val="00307215"/>
    <w:rPr>
      <w:rFonts w:ascii="Times New Roman" w:eastAsia="Batang" w:hAnsi="Times New Roman"/>
      <w:bCs w:val="0"/>
      <w:i/>
      <w:iCs/>
      <w:color w:val="000000"/>
      <w:lang w:val="en-GB" w:eastAsia="ko-KR"/>
    </w:rPr>
  </w:style>
  <w:style w:type="character" w:customStyle="1" w:styleId="PlainTextChar1">
    <w:name w:val="Plain Text Char1"/>
    <w:basedOn w:val="DefaultParagraphFont"/>
    <w:rsid w:val="00307215"/>
    <w:rPr>
      <w:rFonts w:ascii="Courier New" w:eastAsia="Batang" w:hAnsi="Courier New" w:cs="Courier New"/>
      <w:bCs w:val="0"/>
      <w:sz w:val="20"/>
      <w:szCs w:val="20"/>
      <w:lang w:val="en-GB" w:eastAsia="ko-KR"/>
    </w:rPr>
  </w:style>
  <w:style w:type="character" w:customStyle="1" w:styleId="NoteHeadingChar1">
    <w:name w:val="Note Heading Char1"/>
    <w:basedOn w:val="DefaultParagraphFont"/>
    <w:rsid w:val="00307215"/>
    <w:rPr>
      <w:rFonts w:ascii="Times New Roman" w:eastAsia="Batang" w:hAnsi="Times New Roman"/>
      <w:bCs w:val="0"/>
      <w:lang w:val="en-GB" w:eastAsia="ko-KR"/>
    </w:rPr>
  </w:style>
  <w:style w:type="character" w:customStyle="1" w:styleId="MessageHeaderChar1">
    <w:name w:val="Message Header Char1"/>
    <w:basedOn w:val="DefaultParagraphFont"/>
    <w:rsid w:val="00307215"/>
    <w:rPr>
      <w:rFonts w:ascii="Cambria" w:eastAsia="Times New Roman" w:hAnsi="Cambria"/>
      <w:bCs w:val="0"/>
      <w:shd w:val="pct20" w:color="auto" w:fill="auto"/>
      <w:lang w:val="en-GB" w:eastAsia="ko-KR"/>
    </w:rPr>
  </w:style>
  <w:style w:type="character" w:customStyle="1" w:styleId="MacroTextChar1">
    <w:name w:val="Macro Text Char1"/>
    <w:basedOn w:val="DefaultParagraphFont"/>
    <w:rsid w:val="00307215"/>
    <w:rPr>
      <w:rFonts w:ascii="Courier New" w:eastAsia="Batang" w:hAnsi="Courier New" w:cs="Courier New"/>
      <w:kern w:val="32"/>
      <w:lang w:val="en-GB" w:eastAsia="ko-KR" w:bidi="ar-SA"/>
    </w:rPr>
  </w:style>
  <w:style w:type="character" w:customStyle="1" w:styleId="IntenseQuoteChar1">
    <w:name w:val="Intense Quote Char1"/>
    <w:basedOn w:val="DefaultParagraphFont"/>
    <w:uiPriority w:val="30"/>
    <w:rsid w:val="00307215"/>
    <w:rPr>
      <w:rFonts w:ascii="Times New Roman" w:eastAsia="Batang" w:hAnsi="Times New Roman"/>
      <w:b/>
      <w:i/>
      <w:iCs/>
      <w:color w:val="4F81BD"/>
      <w:lang w:val="en-GB" w:eastAsia="ko-KR"/>
    </w:rPr>
  </w:style>
  <w:style w:type="paragraph" w:styleId="TableofFigures">
    <w:name w:val="table of figures"/>
    <w:basedOn w:val="Normal"/>
    <w:next w:val="Normal"/>
    <w:uiPriority w:val="99"/>
    <w:unhideWhenUsed/>
    <w:rsid w:val="00307215"/>
    <w:pPr>
      <w:spacing w:before="0" w:beforeAutospacing="0" w:after="0" w:afterAutospacing="0" w:line="360" w:lineRule="auto"/>
    </w:pPr>
    <w:rPr>
      <w:rFonts w:eastAsia="Batang"/>
      <w:kern w:val="32"/>
      <w:szCs w:val="24"/>
      <w:lang w:eastAsia="ko-KR"/>
    </w:rPr>
  </w:style>
  <w:style w:type="character" w:customStyle="1" w:styleId="Heading3Char3">
    <w:name w:val="Heading 3 Char3"/>
    <w:basedOn w:val="DefaultParagraphFont"/>
    <w:uiPriority w:val="9"/>
    <w:rsid w:val="00307215"/>
    <w:rPr>
      <w:rFonts w:eastAsia="Times New Roman"/>
      <w:b/>
      <w:bCs/>
      <w:kern w:val="32"/>
      <w:sz w:val="23"/>
      <w:szCs w:val="26"/>
      <w:lang w:eastAsia="ko-KR"/>
    </w:rPr>
  </w:style>
  <w:style w:type="character" w:customStyle="1" w:styleId="Heading4Char2">
    <w:name w:val="Heading 4 Char2"/>
    <w:aliases w:val="Heading 4 Ngoc Char1"/>
    <w:basedOn w:val="DefaultParagraphFont"/>
    <w:rsid w:val="00307215"/>
    <w:rPr>
      <w:rFonts w:eastAsia="Batang"/>
      <w:kern w:val="32"/>
      <w:szCs w:val="24"/>
      <w:lang w:val="en-GB" w:eastAsia="ko-KR"/>
    </w:rPr>
  </w:style>
  <w:style w:type="character" w:customStyle="1" w:styleId="apple-style-span1">
    <w:name w:val="apple-style-span1"/>
    <w:basedOn w:val="DefaultParagraphFont"/>
    <w:rsid w:val="00307215"/>
  </w:style>
  <w:style w:type="paragraph" w:customStyle="1" w:styleId="Default2">
    <w:name w:val="Default2"/>
    <w:rsid w:val="00307215"/>
    <w:pPr>
      <w:autoSpaceDE w:val="0"/>
      <w:autoSpaceDN w:val="0"/>
      <w:adjustRightInd w:val="0"/>
      <w:spacing w:after="0" w:line="240" w:lineRule="auto"/>
    </w:pPr>
    <w:rPr>
      <w:rFonts w:ascii="Cambria" w:eastAsia="Times New Roman" w:hAnsi="Cambria" w:cs="Cambria"/>
      <w:color w:val="000000"/>
      <w:kern w:val="32"/>
      <w:sz w:val="24"/>
      <w:szCs w:val="24"/>
      <w:lang w:val="en-US"/>
    </w:rPr>
  </w:style>
  <w:style w:type="paragraph" w:customStyle="1" w:styleId="Style23">
    <w:name w:val="Style23"/>
    <w:rsid w:val="00307215"/>
    <w:pPr>
      <w:spacing w:after="0" w:line="300" w:lineRule="exact"/>
      <w:jc w:val="center"/>
    </w:pPr>
    <w:rPr>
      <w:rFonts w:ascii="Times New Roman" w:eastAsia="Batang" w:hAnsi="Times New Roman" w:cs="Times New Roman"/>
      <w:b/>
      <w:kern w:val="32"/>
      <w:szCs w:val="24"/>
      <w:lang w:eastAsia="ko-KR"/>
    </w:rPr>
  </w:style>
  <w:style w:type="paragraph" w:customStyle="1" w:styleId="Heading1Ngoc4">
    <w:name w:val="Heading 1 Ngoc4"/>
    <w:basedOn w:val="Heading1"/>
    <w:autoRedefine/>
    <w:rsid w:val="00307215"/>
    <w:pPr>
      <w:tabs>
        <w:tab w:val="right" w:leader="dot" w:pos="8301"/>
      </w:tabs>
    </w:pPr>
    <w:rPr>
      <w:rFonts w:eastAsia="SimSun" w:cs="Times New Roman"/>
      <w:bCs w:val="0"/>
      <w:noProof/>
      <w:sz w:val="24"/>
      <w:szCs w:val="24"/>
      <w:lang w:val="en-US" w:eastAsia="ko-KR"/>
    </w:rPr>
  </w:style>
  <w:style w:type="character" w:customStyle="1" w:styleId="Heading1NgocCharChar4">
    <w:name w:val="Heading 1 Ngoc Char Char4"/>
    <w:basedOn w:val="Heading1Char"/>
    <w:rsid w:val="00307215"/>
    <w:rPr>
      <w:rFonts w:ascii="Century Gothic" w:eastAsia="SimSun" w:hAnsi="Century Gothic" w:cs="Times New Roman"/>
      <w:b/>
      <w:bCs/>
      <w:noProof/>
      <w:kern w:val="32"/>
      <w:sz w:val="24"/>
      <w:szCs w:val="24"/>
      <w:lang w:val="en-US" w:eastAsia="ko-KR"/>
    </w:rPr>
  </w:style>
  <w:style w:type="paragraph" w:customStyle="1" w:styleId="Default11">
    <w:name w:val="Default11"/>
    <w:rsid w:val="00307215"/>
    <w:pPr>
      <w:autoSpaceDE w:val="0"/>
      <w:autoSpaceDN w:val="0"/>
      <w:adjustRightInd w:val="0"/>
      <w:spacing w:after="0" w:line="240" w:lineRule="auto"/>
    </w:pPr>
    <w:rPr>
      <w:rFonts w:ascii="Cambria" w:eastAsia="Times New Roman" w:hAnsi="Cambria" w:cs="Cambria"/>
      <w:color w:val="000000"/>
      <w:kern w:val="32"/>
      <w:sz w:val="24"/>
      <w:szCs w:val="24"/>
      <w:lang w:val="en-US"/>
    </w:rPr>
  </w:style>
  <w:style w:type="paragraph" w:customStyle="1" w:styleId="Style211">
    <w:name w:val="Style211"/>
    <w:rsid w:val="00307215"/>
    <w:pPr>
      <w:spacing w:after="0" w:line="300" w:lineRule="exact"/>
      <w:jc w:val="center"/>
    </w:pPr>
    <w:rPr>
      <w:rFonts w:ascii="Times New Roman" w:eastAsia="Batang" w:hAnsi="Times New Roman" w:cs="Times New Roman"/>
      <w:b/>
      <w:kern w:val="32"/>
      <w:szCs w:val="24"/>
      <w:lang w:eastAsia="ko-KR"/>
    </w:rPr>
  </w:style>
  <w:style w:type="paragraph" w:customStyle="1" w:styleId="Style221">
    <w:name w:val="Style221"/>
    <w:rsid w:val="00307215"/>
    <w:pPr>
      <w:spacing w:after="0" w:line="300" w:lineRule="exact"/>
      <w:jc w:val="center"/>
    </w:pPr>
    <w:rPr>
      <w:rFonts w:ascii="Times New Roman" w:eastAsia="Batang" w:hAnsi="Times New Roman" w:cs="Times New Roman"/>
      <w:b/>
      <w:kern w:val="32"/>
      <w:szCs w:val="24"/>
      <w:lang w:eastAsia="ko-KR"/>
    </w:rPr>
  </w:style>
  <w:style w:type="paragraph" w:customStyle="1" w:styleId="Heading3Ngoc1">
    <w:name w:val="Heading 3 Ngoc1"/>
    <w:basedOn w:val="Heading1Ngoc"/>
    <w:autoRedefine/>
    <w:rsid w:val="00307215"/>
    <w:pPr>
      <w:tabs>
        <w:tab w:val="right" w:leader="dot" w:pos="8301"/>
      </w:tabs>
      <w:spacing w:before="120" w:beforeAutospacing="1" w:after="0" w:afterAutospacing="1" w:line="480" w:lineRule="auto"/>
    </w:pPr>
    <w:rPr>
      <w:rFonts w:eastAsia="Batang"/>
      <w:bCs w:val="0"/>
      <w:noProof/>
      <w:kern w:val="0"/>
      <w:sz w:val="24"/>
      <w:szCs w:val="24"/>
      <w:lang w:val="en-US" w:eastAsia="ko-KR"/>
    </w:rPr>
  </w:style>
  <w:style w:type="paragraph" w:customStyle="1" w:styleId="Default3">
    <w:name w:val="Default3"/>
    <w:rsid w:val="00307215"/>
    <w:pPr>
      <w:autoSpaceDE w:val="0"/>
      <w:autoSpaceDN w:val="0"/>
      <w:adjustRightInd w:val="0"/>
      <w:spacing w:after="0" w:line="240" w:lineRule="auto"/>
    </w:pPr>
    <w:rPr>
      <w:rFonts w:ascii="Cambria" w:eastAsia="Times New Roman" w:hAnsi="Cambria" w:cs="Cambria"/>
      <w:color w:val="000000"/>
      <w:kern w:val="32"/>
      <w:sz w:val="24"/>
      <w:szCs w:val="24"/>
      <w:lang w:val="en-US"/>
    </w:rPr>
  </w:style>
  <w:style w:type="paragraph" w:customStyle="1" w:styleId="Style24">
    <w:name w:val="Style24"/>
    <w:rsid w:val="00307215"/>
    <w:pPr>
      <w:spacing w:after="0" w:line="300" w:lineRule="exact"/>
      <w:jc w:val="center"/>
    </w:pPr>
    <w:rPr>
      <w:rFonts w:ascii="Times New Roman" w:eastAsia="Batang" w:hAnsi="Times New Roman" w:cs="Times New Roman"/>
      <w:b/>
      <w:kern w:val="32"/>
      <w:szCs w:val="24"/>
      <w:lang w:eastAsia="ko-KR"/>
    </w:rPr>
  </w:style>
  <w:style w:type="paragraph" w:customStyle="1" w:styleId="Default4">
    <w:name w:val="Default4"/>
    <w:rsid w:val="00307215"/>
    <w:pPr>
      <w:autoSpaceDE w:val="0"/>
      <w:autoSpaceDN w:val="0"/>
      <w:adjustRightInd w:val="0"/>
      <w:spacing w:after="0" w:line="240" w:lineRule="auto"/>
    </w:pPr>
    <w:rPr>
      <w:rFonts w:ascii="Cambria" w:eastAsia="Times New Roman" w:hAnsi="Cambria" w:cs="Cambria"/>
      <w:color w:val="000000"/>
      <w:kern w:val="32"/>
      <w:sz w:val="24"/>
      <w:szCs w:val="24"/>
      <w:lang w:val="en-US"/>
    </w:rPr>
  </w:style>
  <w:style w:type="paragraph" w:customStyle="1" w:styleId="Style25">
    <w:name w:val="Style25"/>
    <w:rsid w:val="00307215"/>
    <w:pPr>
      <w:spacing w:after="0" w:line="300" w:lineRule="exact"/>
      <w:jc w:val="center"/>
    </w:pPr>
    <w:rPr>
      <w:rFonts w:ascii="Times New Roman" w:eastAsia="Batang" w:hAnsi="Times New Roman" w:cs="Times New Roman"/>
      <w:b/>
      <w:kern w:val="32"/>
      <w:szCs w:val="24"/>
      <w:lang w:eastAsia="ko-KR"/>
    </w:rPr>
  </w:style>
  <w:style w:type="paragraph" w:customStyle="1" w:styleId="Heading2Ngoc5">
    <w:name w:val="Heading 2 Ngoc5"/>
    <w:qFormat/>
    <w:rsid w:val="00307215"/>
    <w:pPr>
      <w:spacing w:after="0" w:line="360" w:lineRule="auto"/>
      <w:jc w:val="both"/>
    </w:pPr>
    <w:rPr>
      <w:rFonts w:ascii="Century Gothic" w:eastAsia="SimSun" w:hAnsi="Century Gothic" w:cs="Times New Roman"/>
      <w:b/>
      <w:bCs/>
      <w:sz w:val="21"/>
      <w:szCs w:val="32"/>
      <w:lang w:eastAsia="ko-KR"/>
    </w:rPr>
  </w:style>
  <w:style w:type="paragraph" w:customStyle="1" w:styleId="Style222">
    <w:name w:val="Style222"/>
    <w:rsid w:val="00307215"/>
    <w:pPr>
      <w:spacing w:after="0" w:line="300" w:lineRule="exact"/>
      <w:jc w:val="center"/>
    </w:pPr>
    <w:rPr>
      <w:rFonts w:ascii="Times New Roman" w:eastAsia="Batang" w:hAnsi="Times New Roman" w:cs="Times New Roman"/>
      <w:b/>
      <w:kern w:val="32"/>
      <w:szCs w:val="24"/>
      <w:lang w:eastAsia="ko-KR"/>
    </w:rPr>
  </w:style>
  <w:style w:type="paragraph" w:customStyle="1" w:styleId="Heading1Ngoc5">
    <w:name w:val="Heading 1 Ngoc5"/>
    <w:basedOn w:val="Heading1"/>
    <w:rsid w:val="00307215"/>
    <w:rPr>
      <w:rFonts w:eastAsia="SimSun" w:cs="Times New Roman"/>
      <w:sz w:val="24"/>
      <w:lang w:eastAsia="ko-KR"/>
    </w:rPr>
  </w:style>
  <w:style w:type="paragraph" w:customStyle="1" w:styleId="Heading1Ngoc31">
    <w:name w:val="Heading 1 Ngoc31"/>
    <w:basedOn w:val="Heading1"/>
    <w:rsid w:val="00307215"/>
    <w:rPr>
      <w:rFonts w:eastAsia="SimSun" w:cs="Times New Roman"/>
      <w:sz w:val="24"/>
      <w:lang w:eastAsia="ko-KR"/>
    </w:rPr>
  </w:style>
  <w:style w:type="character" w:customStyle="1" w:styleId="Heading3Char2">
    <w:name w:val="Heading 3 Char2"/>
    <w:basedOn w:val="DefaultParagraphFont"/>
    <w:uiPriority w:val="9"/>
    <w:rsid w:val="00307215"/>
    <w:rPr>
      <w:rFonts w:ascii="Times New Roman" w:eastAsia="Times New Roman" w:hAnsi="Times New Roman"/>
      <w:b/>
      <w:sz w:val="22"/>
      <w:szCs w:val="26"/>
      <w:lang w:val="en-GB" w:eastAsia="ko-KR"/>
    </w:rPr>
  </w:style>
  <w:style w:type="character" w:customStyle="1" w:styleId="Style2Char2">
    <w:name w:val="Style2 Char2"/>
    <w:basedOn w:val="DefaultParagraphFont"/>
    <w:rsid w:val="00307215"/>
    <w:rPr>
      <w:rFonts w:ascii="Times New Roman" w:eastAsia="Batang" w:hAnsi="Times New Roman"/>
      <w:b/>
      <w:kern w:val="32"/>
      <w:sz w:val="22"/>
      <w:szCs w:val="24"/>
      <w:lang w:val="en-GB" w:eastAsia="ko-KR" w:bidi="ar-SA"/>
    </w:rPr>
  </w:style>
  <w:style w:type="character" w:customStyle="1" w:styleId="Heading1NgocCharChar6">
    <w:name w:val="Heading 1 Ngoc Char Char6"/>
    <w:basedOn w:val="Heading1Char"/>
    <w:rsid w:val="00307215"/>
    <w:rPr>
      <w:rFonts w:ascii="Century Gothic" w:eastAsia="SimSun" w:hAnsi="Century Gothic" w:cs="Times New Roman"/>
      <w:b/>
      <w:bCs/>
      <w:kern w:val="32"/>
      <w:sz w:val="23"/>
      <w:szCs w:val="32"/>
      <w:lang w:eastAsia="ko-KR"/>
    </w:rPr>
  </w:style>
  <w:style w:type="character" w:customStyle="1" w:styleId="Heading2NgocChar5">
    <w:name w:val="Heading 2 Ngoc Char5"/>
    <w:basedOn w:val="Heading1NgocCharChar"/>
    <w:rsid w:val="00307215"/>
    <w:rPr>
      <w:rFonts w:ascii="Century Gothic" w:eastAsia="SimSun" w:hAnsi="Century Gothic" w:cs="Times New Roman"/>
      <w:b/>
      <w:bCs/>
      <w:kern w:val="32"/>
      <w:sz w:val="21"/>
      <w:szCs w:val="32"/>
      <w:lang w:eastAsia="ko-KR" w:bidi="ar-SA"/>
    </w:rPr>
  </w:style>
  <w:style w:type="paragraph" w:customStyle="1" w:styleId="StyleHeading113pt21">
    <w:name w:val="Style Heading 1 + 13 pt21"/>
    <w:basedOn w:val="Heading1"/>
    <w:rsid w:val="00307215"/>
    <w:rPr>
      <w:rFonts w:eastAsia="SimSun" w:cs="Times New Roman"/>
      <w:kern w:val="0"/>
      <w:sz w:val="26"/>
      <w:lang w:eastAsia="ko-KR"/>
    </w:rPr>
  </w:style>
  <w:style w:type="paragraph" w:customStyle="1" w:styleId="Heading1Ngoc21">
    <w:name w:val="Heading 1 Ngoc21"/>
    <w:basedOn w:val="Heading1"/>
    <w:rsid w:val="00307215"/>
    <w:rPr>
      <w:rFonts w:eastAsia="SimSun" w:cs="Times New Roman"/>
      <w:sz w:val="24"/>
      <w:lang w:eastAsia="ko-KR"/>
    </w:rPr>
  </w:style>
  <w:style w:type="paragraph" w:customStyle="1" w:styleId="Heading1Ngoc12">
    <w:name w:val="Heading 1 Ngoc12"/>
    <w:basedOn w:val="Heading1"/>
    <w:rsid w:val="00307215"/>
    <w:rPr>
      <w:rFonts w:eastAsia="SimSun" w:cs="Times New Roman"/>
      <w:sz w:val="24"/>
      <w:lang w:eastAsia="ko-KR"/>
    </w:rPr>
  </w:style>
  <w:style w:type="paragraph" w:customStyle="1" w:styleId="StyleHeading113pt11">
    <w:name w:val="Style Heading 1 + 13 pt11"/>
    <w:basedOn w:val="Heading1"/>
    <w:rsid w:val="00307215"/>
    <w:rPr>
      <w:rFonts w:eastAsia="SimSun" w:cs="Times New Roman"/>
      <w:kern w:val="0"/>
      <w:sz w:val="26"/>
      <w:lang w:eastAsia="ko-KR"/>
    </w:rPr>
  </w:style>
  <w:style w:type="paragraph" w:customStyle="1" w:styleId="Heading1Ngoc32">
    <w:name w:val="Heading 1 Ngoc32"/>
    <w:basedOn w:val="Heading1"/>
    <w:rsid w:val="00307215"/>
    <w:rPr>
      <w:rFonts w:eastAsia="SimSun" w:cs="Times New Roman"/>
      <w:sz w:val="24"/>
      <w:lang w:eastAsia="ko-KR"/>
    </w:rPr>
  </w:style>
  <w:style w:type="paragraph" w:customStyle="1" w:styleId="Heading1Ngoc41">
    <w:name w:val="Heading 1 Ngoc41"/>
    <w:basedOn w:val="Heading1"/>
    <w:rsid w:val="00307215"/>
    <w:pPr>
      <w:spacing w:before="240" w:after="60" w:line="360" w:lineRule="auto"/>
    </w:pPr>
    <w:rPr>
      <w:rFonts w:eastAsia="SimSun" w:cs="Times New Roman"/>
      <w:sz w:val="24"/>
      <w:lang w:eastAsia="ko-KR"/>
    </w:rPr>
  </w:style>
  <w:style w:type="character" w:customStyle="1" w:styleId="Heading1Char1">
    <w:name w:val="Heading 1 Char1"/>
    <w:basedOn w:val="DefaultParagraphFont"/>
    <w:uiPriority w:val="9"/>
    <w:rsid w:val="00307215"/>
    <w:rPr>
      <w:rFonts w:ascii="Times New Roman" w:eastAsia="SimSun" w:hAnsi="Times New Roman"/>
      <w:b/>
      <w:sz w:val="28"/>
      <w:szCs w:val="32"/>
      <w:lang w:val="en-GB" w:eastAsia="ko-KR"/>
    </w:rPr>
  </w:style>
  <w:style w:type="character" w:customStyle="1" w:styleId="Heading2Char1">
    <w:name w:val="Heading 2 Char1"/>
    <w:basedOn w:val="DefaultParagraphFont"/>
    <w:uiPriority w:val="9"/>
    <w:rsid w:val="00307215"/>
    <w:rPr>
      <w:rFonts w:ascii="Times New Roman" w:eastAsia="Times New Roman" w:hAnsi="Times New Roman"/>
      <w:b/>
      <w:sz w:val="26"/>
      <w:szCs w:val="36"/>
      <w:lang w:val="en-GB" w:eastAsia="zh-CN"/>
    </w:rPr>
  </w:style>
  <w:style w:type="character" w:customStyle="1" w:styleId="Heading4Char1">
    <w:name w:val="Heading 4 Char1"/>
    <w:basedOn w:val="DefaultParagraphFont"/>
    <w:rsid w:val="00307215"/>
    <w:rPr>
      <w:rFonts w:ascii="Calibri" w:eastAsia="Times New Roman" w:hAnsi="Calibri"/>
      <w:b/>
      <w:sz w:val="28"/>
      <w:szCs w:val="28"/>
      <w:lang w:val="en-GB" w:eastAsia="ko-KR"/>
    </w:rPr>
  </w:style>
  <w:style w:type="character" w:customStyle="1" w:styleId="Heading5Char1">
    <w:name w:val="Heading 5 Char1"/>
    <w:basedOn w:val="DefaultParagraphFont"/>
    <w:rsid w:val="00307215"/>
    <w:rPr>
      <w:rFonts w:ascii="Calibri" w:eastAsia="Times New Roman" w:hAnsi="Calibri"/>
      <w:b/>
      <w:i/>
      <w:iCs/>
      <w:sz w:val="26"/>
      <w:szCs w:val="26"/>
      <w:lang w:val="en-GB" w:eastAsia="ko-KR"/>
    </w:rPr>
  </w:style>
  <w:style w:type="character" w:customStyle="1" w:styleId="Heading6Char1">
    <w:name w:val="Heading 6 Char1"/>
    <w:basedOn w:val="DefaultParagraphFont"/>
    <w:rsid w:val="00307215"/>
    <w:rPr>
      <w:rFonts w:ascii="Calibri" w:eastAsia="Times New Roman" w:hAnsi="Calibri"/>
      <w:b/>
      <w:sz w:val="22"/>
      <w:szCs w:val="22"/>
      <w:lang w:val="en-GB" w:eastAsia="ko-KR"/>
    </w:rPr>
  </w:style>
  <w:style w:type="character" w:customStyle="1" w:styleId="Heading7Char1">
    <w:name w:val="Heading 7 Char1"/>
    <w:basedOn w:val="DefaultParagraphFont"/>
    <w:rsid w:val="00307215"/>
    <w:rPr>
      <w:rFonts w:ascii="Calibri" w:eastAsia="Times New Roman" w:hAnsi="Calibri"/>
      <w:bCs w:val="0"/>
      <w:lang w:val="en-GB" w:eastAsia="ko-KR"/>
    </w:rPr>
  </w:style>
  <w:style w:type="character" w:customStyle="1" w:styleId="Heading8Char1">
    <w:name w:val="Heading 8 Char1"/>
    <w:basedOn w:val="DefaultParagraphFont"/>
    <w:rsid w:val="00307215"/>
    <w:rPr>
      <w:rFonts w:ascii="Calibri" w:eastAsia="Times New Roman" w:hAnsi="Calibri"/>
      <w:bCs w:val="0"/>
      <w:i/>
      <w:iCs/>
      <w:lang w:val="en-GB" w:eastAsia="ko-KR"/>
    </w:rPr>
  </w:style>
  <w:style w:type="character" w:customStyle="1" w:styleId="Heading9Char1">
    <w:name w:val="Heading 9 Char1"/>
    <w:basedOn w:val="DefaultParagraphFont"/>
    <w:rsid w:val="00307215"/>
    <w:rPr>
      <w:rFonts w:ascii="Cambria" w:eastAsia="Times New Roman" w:hAnsi="Cambria"/>
      <w:bCs w:val="0"/>
      <w:sz w:val="22"/>
      <w:szCs w:val="22"/>
      <w:lang w:val="en-GB" w:eastAsia="ko-KR"/>
    </w:rPr>
  </w:style>
  <w:style w:type="character" w:customStyle="1" w:styleId="FooterChar1">
    <w:name w:val="Footer Char1"/>
    <w:basedOn w:val="DefaultParagraphFont"/>
    <w:uiPriority w:val="99"/>
    <w:rsid w:val="00307215"/>
    <w:rPr>
      <w:rFonts w:ascii="Times New Roman" w:eastAsia="Batang" w:hAnsi="Times New Roman"/>
      <w:bCs w:val="0"/>
      <w:lang w:val="en-GB" w:eastAsia="ko-KR"/>
    </w:rPr>
  </w:style>
  <w:style w:type="paragraph" w:customStyle="1" w:styleId="Style11">
    <w:name w:val="Style11"/>
    <w:basedOn w:val="Heading3"/>
    <w:rsid w:val="00307215"/>
    <w:pPr>
      <w:spacing w:before="240" w:beforeAutospacing="0" w:after="240" w:afterAutospacing="0" w:line="360" w:lineRule="auto"/>
    </w:pPr>
    <w:rPr>
      <w:rFonts w:ascii="Times New Roman" w:hAnsi="Times New Roman"/>
      <w:b w:val="0"/>
    </w:rPr>
  </w:style>
  <w:style w:type="paragraph" w:customStyle="1" w:styleId="Head31">
    <w:name w:val="Head 31"/>
    <w:basedOn w:val="Heading3"/>
    <w:rsid w:val="00307215"/>
    <w:pPr>
      <w:spacing w:before="120" w:beforeAutospacing="0" w:after="120" w:afterAutospacing="0" w:line="360" w:lineRule="auto"/>
    </w:pPr>
    <w:rPr>
      <w:rFonts w:ascii="Times New Roman" w:hAnsi="Times New Roman"/>
    </w:rPr>
  </w:style>
  <w:style w:type="paragraph" w:customStyle="1" w:styleId="Figure1">
    <w:name w:val="Figure1"/>
    <w:basedOn w:val="Normal"/>
    <w:rsid w:val="00307215"/>
    <w:pPr>
      <w:spacing w:line="300" w:lineRule="exact"/>
      <w:jc w:val="center"/>
    </w:pPr>
    <w:rPr>
      <w:rFonts w:eastAsia="Batang"/>
      <w:b/>
      <w:kern w:val="32"/>
      <w:szCs w:val="24"/>
      <w:lang w:eastAsia="ko-KR"/>
    </w:rPr>
  </w:style>
  <w:style w:type="character" w:customStyle="1" w:styleId="BalloonTextChar1">
    <w:name w:val="Balloon Text Char1"/>
    <w:basedOn w:val="DefaultParagraphFont"/>
    <w:rsid w:val="00307215"/>
    <w:rPr>
      <w:rFonts w:ascii="Tahoma" w:eastAsia="Batang" w:hAnsi="Tahoma" w:cs="Tahoma"/>
      <w:bCs w:val="0"/>
      <w:sz w:val="16"/>
      <w:szCs w:val="16"/>
      <w:lang w:val="en-GB" w:eastAsia="ko-KR"/>
    </w:rPr>
  </w:style>
  <w:style w:type="character" w:customStyle="1" w:styleId="CommentTextChar1">
    <w:name w:val="Comment Text Char1"/>
    <w:basedOn w:val="DefaultParagraphFont"/>
    <w:rsid w:val="00307215"/>
    <w:rPr>
      <w:rFonts w:ascii="Times New Roman" w:eastAsia="Batang" w:hAnsi="Times New Roman"/>
      <w:bCs w:val="0"/>
      <w:sz w:val="20"/>
      <w:szCs w:val="20"/>
      <w:lang w:val="en-GB" w:eastAsia="ko-KR"/>
    </w:rPr>
  </w:style>
  <w:style w:type="paragraph" w:customStyle="1" w:styleId="StyleHeading114ptNotBoldJustifiedBefore6ptAfter1">
    <w:name w:val="Style Heading 1 + 14 pt Not Bold Justified Before:  6 pt After:...1"/>
    <w:basedOn w:val="Heading1"/>
    <w:rsid w:val="00307215"/>
    <w:pPr>
      <w:spacing w:before="120" w:beforeAutospacing="0" w:after="120" w:afterAutospacing="0" w:line="360" w:lineRule="auto"/>
    </w:pPr>
    <w:rPr>
      <w:rFonts w:ascii="Times New Roman" w:eastAsia="Times New Roman" w:hAnsi="Times New Roman" w:cs="Times New Roman"/>
      <w:bCs w:val="0"/>
      <w:sz w:val="28"/>
      <w:szCs w:val="20"/>
      <w:lang w:eastAsia="ko-KR"/>
    </w:rPr>
  </w:style>
  <w:style w:type="paragraph" w:customStyle="1" w:styleId="StyleHeading113pt1">
    <w:name w:val="Style Heading 1 + 13 pt1"/>
    <w:basedOn w:val="Heading1"/>
    <w:rsid w:val="00307215"/>
    <w:pPr>
      <w:spacing w:before="240" w:beforeAutospacing="0" w:after="60" w:afterAutospacing="0" w:line="360" w:lineRule="auto"/>
    </w:pPr>
    <w:rPr>
      <w:rFonts w:ascii="Times New Roman" w:eastAsia="SimSun" w:hAnsi="Times New Roman" w:cs="Times New Roman"/>
      <w:kern w:val="0"/>
      <w:sz w:val="26"/>
      <w:szCs w:val="23"/>
      <w:lang w:eastAsia="ko-KR"/>
    </w:rPr>
  </w:style>
  <w:style w:type="character" w:customStyle="1" w:styleId="BodyTextChar1">
    <w:name w:val="Body Text Char1"/>
    <w:basedOn w:val="DefaultParagraphFont"/>
    <w:rsid w:val="00307215"/>
    <w:rPr>
      <w:rFonts w:ascii="Times New Roman" w:eastAsia="Batang" w:hAnsi="Times New Roman"/>
      <w:bCs w:val="0"/>
      <w:lang w:val="en-GB" w:eastAsia="ko-KR"/>
    </w:rPr>
  </w:style>
  <w:style w:type="character" w:customStyle="1" w:styleId="BodyText2Char1">
    <w:name w:val="Body Text 2 Char1"/>
    <w:basedOn w:val="DefaultParagraphFont"/>
    <w:rsid w:val="00307215"/>
    <w:rPr>
      <w:rFonts w:ascii="Times New Roman" w:eastAsia="Batang" w:hAnsi="Times New Roman"/>
      <w:bCs w:val="0"/>
      <w:lang w:val="en-GB" w:eastAsia="ko-KR"/>
    </w:rPr>
  </w:style>
  <w:style w:type="character" w:customStyle="1" w:styleId="BodyText3Char1">
    <w:name w:val="Body Text 3 Char1"/>
    <w:basedOn w:val="DefaultParagraphFont"/>
    <w:rsid w:val="00307215"/>
    <w:rPr>
      <w:rFonts w:ascii="Times New Roman" w:eastAsia="Batang" w:hAnsi="Times New Roman"/>
      <w:bCs w:val="0"/>
      <w:sz w:val="16"/>
      <w:szCs w:val="16"/>
      <w:lang w:val="en-GB" w:eastAsia="ko-KR"/>
    </w:rPr>
  </w:style>
  <w:style w:type="character" w:customStyle="1" w:styleId="BodyTextFirstIndentChar1">
    <w:name w:val="Body Text First Indent Char1"/>
    <w:basedOn w:val="BodyTextChar"/>
    <w:rsid w:val="00307215"/>
    <w:rPr>
      <w:rFonts w:ascii="Times New Roman" w:eastAsia="Batang" w:hAnsi="Times New Roman" w:cs="Times New Roman"/>
      <w:bCs w:val="0"/>
      <w:kern w:val="32"/>
      <w:sz w:val="24"/>
      <w:szCs w:val="24"/>
      <w:lang w:val="en-GB" w:eastAsia="ko-KR"/>
    </w:rPr>
  </w:style>
  <w:style w:type="character" w:customStyle="1" w:styleId="BodyTextIndentChar1">
    <w:name w:val="Body Text Indent Char1"/>
    <w:basedOn w:val="DefaultParagraphFont"/>
    <w:rsid w:val="00307215"/>
    <w:rPr>
      <w:rFonts w:ascii="Times New Roman" w:eastAsia="Batang" w:hAnsi="Times New Roman"/>
      <w:bCs w:val="0"/>
      <w:lang w:val="en-GB" w:eastAsia="ko-KR"/>
    </w:rPr>
  </w:style>
  <w:style w:type="character" w:customStyle="1" w:styleId="BodyTextFirstIndent2Char1">
    <w:name w:val="Body Text First Indent 2 Char1"/>
    <w:basedOn w:val="BodyTextIndentChar"/>
    <w:rsid w:val="00307215"/>
    <w:rPr>
      <w:rFonts w:ascii="Times New Roman" w:eastAsia="Batang" w:hAnsi="Times New Roman" w:cs="Times New Roman"/>
      <w:bCs w:val="0"/>
      <w:kern w:val="32"/>
      <w:sz w:val="24"/>
      <w:szCs w:val="24"/>
      <w:lang w:val="en-GB" w:eastAsia="ko-KR"/>
    </w:rPr>
  </w:style>
  <w:style w:type="character" w:customStyle="1" w:styleId="BodyTextIndent2Char1">
    <w:name w:val="Body Text Indent 2 Char1"/>
    <w:basedOn w:val="DefaultParagraphFont"/>
    <w:rsid w:val="00307215"/>
    <w:rPr>
      <w:rFonts w:ascii="Times New Roman" w:eastAsia="Batang" w:hAnsi="Times New Roman"/>
      <w:bCs w:val="0"/>
      <w:lang w:val="en-GB" w:eastAsia="ko-KR"/>
    </w:rPr>
  </w:style>
  <w:style w:type="character" w:customStyle="1" w:styleId="BodyTextIndent3Char1">
    <w:name w:val="Body Text Indent 3 Char1"/>
    <w:basedOn w:val="DefaultParagraphFont"/>
    <w:rsid w:val="00307215"/>
    <w:rPr>
      <w:rFonts w:ascii="Times New Roman" w:eastAsia="Batang" w:hAnsi="Times New Roman"/>
      <w:bCs w:val="0"/>
      <w:sz w:val="16"/>
      <w:szCs w:val="16"/>
      <w:lang w:val="en-GB" w:eastAsia="ko-KR"/>
    </w:rPr>
  </w:style>
  <w:style w:type="character" w:customStyle="1" w:styleId="ClosingChar1">
    <w:name w:val="Closing Char1"/>
    <w:basedOn w:val="DefaultParagraphFont"/>
    <w:rsid w:val="00307215"/>
    <w:rPr>
      <w:rFonts w:ascii="Times New Roman" w:eastAsia="Batang" w:hAnsi="Times New Roman"/>
      <w:bCs w:val="0"/>
      <w:lang w:val="en-GB" w:eastAsia="ko-KR"/>
    </w:rPr>
  </w:style>
  <w:style w:type="character" w:customStyle="1" w:styleId="CommentSubjectChar1">
    <w:name w:val="Comment Subject Char1"/>
    <w:basedOn w:val="CommentTextChar"/>
    <w:rsid w:val="00307215"/>
    <w:rPr>
      <w:rFonts w:ascii="Times New Roman" w:eastAsia="Batang" w:hAnsi="Times New Roman" w:cs="Times New Roman"/>
      <w:b/>
      <w:bCs w:val="0"/>
      <w:kern w:val="32"/>
      <w:sz w:val="20"/>
      <w:szCs w:val="20"/>
      <w:lang w:val="en-GB" w:eastAsia="ko-KR"/>
    </w:rPr>
  </w:style>
  <w:style w:type="character" w:customStyle="1" w:styleId="DateChar1">
    <w:name w:val="Date Char1"/>
    <w:basedOn w:val="DefaultParagraphFont"/>
    <w:rsid w:val="00307215"/>
    <w:rPr>
      <w:rFonts w:ascii="Times New Roman" w:eastAsia="Batang" w:hAnsi="Times New Roman"/>
      <w:bCs w:val="0"/>
      <w:lang w:val="en-GB" w:eastAsia="ko-KR"/>
    </w:rPr>
  </w:style>
  <w:style w:type="character" w:customStyle="1" w:styleId="DocumentMapChar1">
    <w:name w:val="Document Map Char1"/>
    <w:basedOn w:val="DefaultParagraphFont"/>
    <w:rsid w:val="00307215"/>
    <w:rPr>
      <w:rFonts w:ascii="Tahoma" w:eastAsia="Batang" w:hAnsi="Tahoma" w:cs="Tahoma"/>
      <w:bCs w:val="0"/>
      <w:sz w:val="16"/>
      <w:szCs w:val="16"/>
      <w:lang w:val="en-GB" w:eastAsia="ko-KR"/>
    </w:rPr>
  </w:style>
  <w:style w:type="character" w:customStyle="1" w:styleId="E-mailSignatureChar1">
    <w:name w:val="E-mail Signature Char1"/>
    <w:basedOn w:val="DefaultParagraphFont"/>
    <w:rsid w:val="00307215"/>
    <w:rPr>
      <w:rFonts w:ascii="Times New Roman" w:eastAsia="Batang" w:hAnsi="Times New Roman"/>
      <w:bCs w:val="0"/>
      <w:lang w:val="en-GB" w:eastAsia="ko-KR"/>
    </w:rPr>
  </w:style>
  <w:style w:type="character" w:customStyle="1" w:styleId="EndnoteTextChar1">
    <w:name w:val="Endnote Text Char1"/>
    <w:basedOn w:val="DefaultParagraphFont"/>
    <w:rsid w:val="00307215"/>
    <w:rPr>
      <w:rFonts w:ascii="Times New Roman" w:eastAsia="Batang" w:hAnsi="Times New Roman"/>
      <w:bCs w:val="0"/>
      <w:sz w:val="20"/>
      <w:szCs w:val="20"/>
      <w:lang w:val="en-GB" w:eastAsia="ko-KR"/>
    </w:rPr>
  </w:style>
  <w:style w:type="character" w:customStyle="1" w:styleId="FootnoteTextChar1">
    <w:name w:val="Footnote Text Char1"/>
    <w:basedOn w:val="DefaultParagraphFont"/>
    <w:rsid w:val="00307215"/>
    <w:rPr>
      <w:rFonts w:ascii="Times New Roman" w:eastAsia="Batang" w:hAnsi="Times New Roman"/>
      <w:bCs w:val="0"/>
      <w:sz w:val="20"/>
      <w:szCs w:val="20"/>
      <w:lang w:val="en-GB" w:eastAsia="ko-KR"/>
    </w:rPr>
  </w:style>
  <w:style w:type="character" w:customStyle="1" w:styleId="HTMLAddressChar1">
    <w:name w:val="HTML Address Char1"/>
    <w:basedOn w:val="DefaultParagraphFont"/>
    <w:rsid w:val="00307215"/>
    <w:rPr>
      <w:rFonts w:ascii="Times New Roman" w:eastAsia="Batang" w:hAnsi="Times New Roman"/>
      <w:bCs w:val="0"/>
      <w:i/>
      <w:iCs/>
      <w:lang w:val="en-GB" w:eastAsia="ko-KR"/>
    </w:rPr>
  </w:style>
  <w:style w:type="character" w:customStyle="1" w:styleId="HTMLPreformattedChar1">
    <w:name w:val="HTML Preformatted Char1"/>
    <w:basedOn w:val="DefaultParagraphFont"/>
    <w:rsid w:val="00307215"/>
    <w:rPr>
      <w:rFonts w:ascii="Courier New" w:eastAsia="Batang" w:hAnsi="Courier New" w:cs="Courier New"/>
      <w:bCs w:val="0"/>
      <w:sz w:val="20"/>
      <w:szCs w:val="20"/>
      <w:lang w:val="en-GB" w:eastAsia="ko-KR"/>
    </w:rPr>
  </w:style>
  <w:style w:type="character" w:customStyle="1" w:styleId="SalutationChar1">
    <w:name w:val="Salutation Char1"/>
    <w:basedOn w:val="DefaultParagraphFont"/>
    <w:rsid w:val="00307215"/>
    <w:rPr>
      <w:rFonts w:ascii="Times New Roman" w:eastAsia="Batang" w:hAnsi="Times New Roman"/>
      <w:bCs w:val="0"/>
      <w:lang w:val="en-GB" w:eastAsia="ko-KR"/>
    </w:rPr>
  </w:style>
  <w:style w:type="paragraph" w:customStyle="1" w:styleId="StyleHeading1LatinCenturyGothic12ptLinespacingDou1">
    <w:name w:val="Style Heading 1 + (Latin) Century Gothic 12 pt Line spacing:  Dou...1"/>
    <w:basedOn w:val="Heading1"/>
    <w:rsid w:val="00307215"/>
    <w:pPr>
      <w:spacing w:before="240" w:beforeAutospacing="0" w:after="60" w:afterAutospacing="0"/>
    </w:pPr>
    <w:rPr>
      <w:rFonts w:eastAsia="Times New Roman" w:cs="Times New Roman"/>
      <w:sz w:val="24"/>
      <w:szCs w:val="20"/>
      <w:lang w:eastAsia="ko-KR"/>
    </w:rPr>
  </w:style>
  <w:style w:type="character" w:customStyle="1" w:styleId="Heading1NgocCharChar1">
    <w:name w:val="Heading 1 Ngoc Char Char1"/>
    <w:basedOn w:val="Heading1Char"/>
    <w:rsid w:val="00307215"/>
    <w:rPr>
      <w:rFonts w:ascii="Times New Roman" w:eastAsia="SimSun" w:hAnsi="Times New Roman" w:cs="Times New Roman"/>
      <w:b/>
      <w:bCs/>
      <w:kern w:val="32"/>
      <w:sz w:val="28"/>
      <w:szCs w:val="23"/>
      <w:lang w:val="en-GB" w:eastAsia="ko-KR"/>
    </w:rPr>
  </w:style>
  <w:style w:type="character" w:customStyle="1" w:styleId="Heading1Char2">
    <w:name w:val="Heading 1 Char2"/>
    <w:basedOn w:val="DefaultParagraphFont"/>
    <w:uiPriority w:val="9"/>
    <w:rsid w:val="00307215"/>
    <w:rPr>
      <w:rFonts w:ascii="Times New Roman" w:eastAsia="SimSun" w:hAnsi="Times New Roman"/>
      <w:b/>
      <w:sz w:val="28"/>
      <w:szCs w:val="32"/>
      <w:lang w:val="en-GB" w:eastAsia="ko-KR"/>
    </w:rPr>
  </w:style>
  <w:style w:type="character" w:customStyle="1" w:styleId="Heading2Char2">
    <w:name w:val="Heading 2 Char2"/>
    <w:basedOn w:val="DefaultParagraphFont"/>
    <w:uiPriority w:val="9"/>
    <w:rsid w:val="00307215"/>
    <w:rPr>
      <w:rFonts w:ascii="Times New Roman" w:eastAsia="Times New Roman" w:hAnsi="Times New Roman"/>
      <w:b/>
      <w:sz w:val="26"/>
      <w:szCs w:val="36"/>
      <w:lang w:val="en-GB" w:eastAsia="zh-CN"/>
    </w:rPr>
  </w:style>
  <w:style w:type="character" w:customStyle="1" w:styleId="FooterChar2">
    <w:name w:val="Footer Char2"/>
    <w:basedOn w:val="DefaultParagraphFont"/>
    <w:uiPriority w:val="99"/>
    <w:rsid w:val="00307215"/>
    <w:rPr>
      <w:rFonts w:ascii="Times New Roman" w:eastAsia="Batang" w:hAnsi="Times New Roman"/>
      <w:bCs w:val="0"/>
      <w:lang w:val="en-GB" w:eastAsia="ko-KR"/>
    </w:rPr>
  </w:style>
  <w:style w:type="paragraph" w:customStyle="1" w:styleId="StyleHeading114ptNotBoldJustifiedBefore6ptAfter2">
    <w:name w:val="Style Heading 1 + 14 pt Not Bold Justified Before:  6 pt After:...2"/>
    <w:basedOn w:val="Heading1"/>
    <w:rsid w:val="00307215"/>
    <w:pPr>
      <w:spacing w:before="120" w:beforeAutospacing="0" w:after="120" w:afterAutospacing="0" w:line="360" w:lineRule="auto"/>
    </w:pPr>
    <w:rPr>
      <w:rFonts w:ascii="Times New Roman" w:eastAsia="Times New Roman" w:hAnsi="Times New Roman" w:cs="Times New Roman"/>
      <w:bCs w:val="0"/>
      <w:sz w:val="28"/>
      <w:szCs w:val="20"/>
      <w:lang w:eastAsia="ko-KR"/>
    </w:rPr>
  </w:style>
  <w:style w:type="paragraph" w:customStyle="1" w:styleId="StyleHeading113pt2">
    <w:name w:val="Style Heading 1 + 13 pt2"/>
    <w:basedOn w:val="Heading1"/>
    <w:rsid w:val="00307215"/>
    <w:pPr>
      <w:spacing w:before="240" w:beforeAutospacing="0" w:after="60" w:afterAutospacing="0" w:line="360" w:lineRule="auto"/>
    </w:pPr>
    <w:rPr>
      <w:rFonts w:ascii="Times New Roman" w:eastAsia="SimSun" w:hAnsi="Times New Roman" w:cs="Times New Roman"/>
      <w:kern w:val="0"/>
      <w:sz w:val="26"/>
      <w:szCs w:val="23"/>
      <w:lang w:eastAsia="ko-KR"/>
    </w:rPr>
  </w:style>
  <w:style w:type="paragraph" w:customStyle="1" w:styleId="Heading1Ngoc2">
    <w:name w:val="Heading 1 Ngoc2"/>
    <w:basedOn w:val="Heading1"/>
    <w:rsid w:val="00307215"/>
    <w:pPr>
      <w:spacing w:before="240" w:beforeAutospacing="0" w:after="60" w:afterAutospacing="0" w:line="360" w:lineRule="auto"/>
    </w:pPr>
    <w:rPr>
      <w:rFonts w:eastAsia="SimSun" w:cs="Times New Roman"/>
      <w:sz w:val="24"/>
      <w:szCs w:val="23"/>
      <w:lang w:eastAsia="ko-KR"/>
    </w:rPr>
  </w:style>
  <w:style w:type="character" w:customStyle="1" w:styleId="Heading1NgocCharChar2">
    <w:name w:val="Heading 1 Ngoc Char Char2"/>
    <w:basedOn w:val="Heading1Char"/>
    <w:rsid w:val="00307215"/>
    <w:rPr>
      <w:rFonts w:ascii="Times New Roman" w:eastAsia="SimSun" w:hAnsi="Times New Roman" w:cs="Times New Roman"/>
      <w:b/>
      <w:bCs/>
      <w:kern w:val="32"/>
      <w:sz w:val="28"/>
      <w:szCs w:val="23"/>
      <w:lang w:val="en-GB" w:eastAsia="ko-KR"/>
    </w:rPr>
  </w:style>
  <w:style w:type="character" w:customStyle="1" w:styleId="Heading1Char3">
    <w:name w:val="Heading 1 Char3"/>
    <w:basedOn w:val="DefaultParagraphFont"/>
    <w:uiPriority w:val="9"/>
    <w:rsid w:val="00307215"/>
    <w:rPr>
      <w:rFonts w:ascii="Times New Roman" w:eastAsia="SimSun" w:hAnsi="Times New Roman"/>
      <w:b/>
      <w:sz w:val="28"/>
      <w:szCs w:val="32"/>
      <w:lang w:val="en-GB" w:eastAsia="ko-KR"/>
    </w:rPr>
  </w:style>
  <w:style w:type="character" w:customStyle="1" w:styleId="Heading2Char3">
    <w:name w:val="Heading 2 Char3"/>
    <w:basedOn w:val="DefaultParagraphFont"/>
    <w:uiPriority w:val="9"/>
    <w:rsid w:val="00307215"/>
    <w:rPr>
      <w:rFonts w:ascii="Times New Roman" w:eastAsia="Times New Roman" w:hAnsi="Times New Roman"/>
      <w:b/>
      <w:sz w:val="26"/>
      <w:szCs w:val="36"/>
      <w:lang w:val="en-GB" w:eastAsia="zh-CN"/>
    </w:rPr>
  </w:style>
  <w:style w:type="character" w:customStyle="1" w:styleId="FooterChar3">
    <w:name w:val="Footer Char3"/>
    <w:basedOn w:val="DefaultParagraphFont"/>
    <w:uiPriority w:val="99"/>
    <w:rsid w:val="00307215"/>
    <w:rPr>
      <w:rFonts w:ascii="Times New Roman" w:eastAsia="Batang" w:hAnsi="Times New Roman"/>
      <w:bCs w:val="0"/>
      <w:lang w:val="en-GB" w:eastAsia="ko-KR"/>
    </w:rPr>
  </w:style>
  <w:style w:type="paragraph" w:customStyle="1" w:styleId="Heading1Ngoc3">
    <w:name w:val="Heading 1 Ngoc3"/>
    <w:basedOn w:val="Heading1"/>
    <w:rsid w:val="00307215"/>
    <w:pPr>
      <w:spacing w:before="240" w:beforeAutospacing="0" w:after="60" w:afterAutospacing="0" w:line="360" w:lineRule="auto"/>
    </w:pPr>
    <w:rPr>
      <w:rFonts w:eastAsia="SimSun" w:cs="Times New Roman"/>
      <w:sz w:val="24"/>
      <w:szCs w:val="23"/>
      <w:lang w:eastAsia="ko-KR"/>
    </w:rPr>
  </w:style>
  <w:style w:type="character" w:customStyle="1" w:styleId="Heading1NgocCharChar3">
    <w:name w:val="Heading 1 Ngoc Char Char3"/>
    <w:basedOn w:val="Heading1Char"/>
    <w:rsid w:val="00307215"/>
    <w:rPr>
      <w:rFonts w:ascii="Times New Roman" w:eastAsia="SimSun" w:hAnsi="Times New Roman" w:cs="Times New Roman"/>
      <w:b/>
      <w:bCs/>
      <w:kern w:val="32"/>
      <w:sz w:val="28"/>
      <w:szCs w:val="23"/>
      <w:lang w:val="en-GB" w:eastAsia="ko-KR"/>
    </w:rPr>
  </w:style>
  <w:style w:type="paragraph" w:customStyle="1" w:styleId="Heading2Ngoc2">
    <w:name w:val="Heading 2 Ngoc2"/>
    <w:basedOn w:val="Heading1Ngoc"/>
    <w:rsid w:val="00307215"/>
    <w:rPr>
      <w:rFonts w:eastAsia="SimSun"/>
      <w:kern w:val="0"/>
      <w:sz w:val="24"/>
      <w:szCs w:val="23"/>
      <w:lang w:eastAsia="ko-KR"/>
    </w:rPr>
  </w:style>
  <w:style w:type="character" w:customStyle="1" w:styleId="Heading2NgocChar2">
    <w:name w:val="Heading 2 Ngoc Char2"/>
    <w:basedOn w:val="Heading1NgocCharChar"/>
    <w:rsid w:val="00307215"/>
    <w:rPr>
      <w:rFonts w:ascii="Times New Roman" w:eastAsia="SimSun" w:hAnsi="Times New Roman" w:cs="Times New Roman"/>
      <w:b/>
      <w:bCs/>
      <w:kern w:val="0"/>
      <w:sz w:val="28"/>
      <w:szCs w:val="23"/>
      <w:lang w:val="en-GB" w:eastAsia="ko-KR"/>
    </w:rPr>
  </w:style>
  <w:style w:type="character" w:customStyle="1" w:styleId="Heading1Char4">
    <w:name w:val="Heading 1 Char4"/>
    <w:basedOn w:val="DefaultParagraphFont"/>
    <w:uiPriority w:val="9"/>
    <w:rsid w:val="00307215"/>
    <w:rPr>
      <w:rFonts w:eastAsia="SimSun"/>
      <w:b/>
      <w:bCs/>
      <w:kern w:val="32"/>
      <w:sz w:val="23"/>
      <w:szCs w:val="32"/>
      <w:lang w:eastAsia="ko-KR"/>
    </w:rPr>
  </w:style>
  <w:style w:type="character" w:customStyle="1" w:styleId="Heading2Char4">
    <w:name w:val="Heading 2 Char4"/>
    <w:basedOn w:val="DefaultParagraphFont"/>
    <w:uiPriority w:val="9"/>
    <w:rsid w:val="00307215"/>
    <w:rPr>
      <w:rFonts w:eastAsia="Times New Roman"/>
      <w:b/>
      <w:bCs/>
      <w:kern w:val="32"/>
      <w:sz w:val="23"/>
      <w:szCs w:val="36"/>
      <w:lang w:eastAsia="zh-CN"/>
    </w:rPr>
  </w:style>
  <w:style w:type="character" w:customStyle="1" w:styleId="Heading5Char2">
    <w:name w:val="Heading 5 Char2"/>
    <w:basedOn w:val="DefaultParagraphFont"/>
    <w:rsid w:val="00307215"/>
    <w:rPr>
      <w:rFonts w:ascii="Calibri" w:eastAsia="Times New Roman" w:hAnsi="Calibri"/>
      <w:b/>
      <w:i/>
      <w:iCs/>
      <w:sz w:val="26"/>
      <w:szCs w:val="26"/>
      <w:lang w:val="en-GB" w:eastAsia="ko-KR"/>
    </w:rPr>
  </w:style>
  <w:style w:type="character" w:customStyle="1" w:styleId="Heading6Char2">
    <w:name w:val="Heading 6 Char2"/>
    <w:basedOn w:val="DefaultParagraphFont"/>
    <w:rsid w:val="00307215"/>
    <w:rPr>
      <w:rFonts w:ascii="Calibri" w:eastAsia="Times New Roman" w:hAnsi="Calibri"/>
      <w:b/>
      <w:sz w:val="22"/>
      <w:szCs w:val="22"/>
      <w:lang w:val="en-GB" w:eastAsia="ko-KR"/>
    </w:rPr>
  </w:style>
  <w:style w:type="character" w:customStyle="1" w:styleId="Heading7Char2">
    <w:name w:val="Heading 7 Char2"/>
    <w:basedOn w:val="DefaultParagraphFont"/>
    <w:rsid w:val="00307215"/>
    <w:rPr>
      <w:rFonts w:ascii="Calibri" w:eastAsia="Times New Roman" w:hAnsi="Calibri"/>
      <w:bCs w:val="0"/>
      <w:lang w:val="en-GB" w:eastAsia="ko-KR"/>
    </w:rPr>
  </w:style>
  <w:style w:type="character" w:customStyle="1" w:styleId="Heading8Char2">
    <w:name w:val="Heading 8 Char2"/>
    <w:basedOn w:val="DefaultParagraphFont"/>
    <w:rsid w:val="00307215"/>
    <w:rPr>
      <w:rFonts w:ascii="Calibri" w:eastAsia="Times New Roman" w:hAnsi="Calibri"/>
      <w:bCs w:val="0"/>
      <w:i/>
      <w:iCs/>
      <w:lang w:val="en-GB" w:eastAsia="ko-KR"/>
    </w:rPr>
  </w:style>
  <w:style w:type="character" w:customStyle="1" w:styleId="Heading9Char2">
    <w:name w:val="Heading 9 Char2"/>
    <w:basedOn w:val="DefaultParagraphFont"/>
    <w:rsid w:val="00307215"/>
    <w:rPr>
      <w:rFonts w:ascii="Cambria" w:eastAsia="Times New Roman" w:hAnsi="Cambria"/>
      <w:bCs w:val="0"/>
      <w:sz w:val="22"/>
      <w:szCs w:val="22"/>
      <w:lang w:val="en-GB" w:eastAsia="ko-KR"/>
    </w:rPr>
  </w:style>
  <w:style w:type="character" w:customStyle="1" w:styleId="FooterChar4">
    <w:name w:val="Footer Char4"/>
    <w:basedOn w:val="DefaultParagraphFont"/>
    <w:uiPriority w:val="99"/>
    <w:rsid w:val="00307215"/>
    <w:rPr>
      <w:rFonts w:ascii="Times New Roman" w:eastAsia="Batang" w:hAnsi="Times New Roman"/>
      <w:bCs w:val="0"/>
      <w:lang w:val="en-GB" w:eastAsia="ko-KR"/>
    </w:rPr>
  </w:style>
  <w:style w:type="paragraph" w:customStyle="1" w:styleId="Style12">
    <w:name w:val="Style12"/>
    <w:basedOn w:val="Heading3"/>
    <w:rsid w:val="00307215"/>
    <w:pPr>
      <w:spacing w:after="240" w:line="360" w:lineRule="auto"/>
    </w:pPr>
    <w:rPr>
      <w:b w:val="0"/>
      <w:sz w:val="23"/>
    </w:rPr>
  </w:style>
  <w:style w:type="paragraph" w:customStyle="1" w:styleId="Head32">
    <w:name w:val="Head 32"/>
    <w:basedOn w:val="Heading3"/>
    <w:rsid w:val="00307215"/>
    <w:pPr>
      <w:spacing w:before="120" w:after="120" w:line="360" w:lineRule="auto"/>
    </w:pPr>
    <w:rPr>
      <w:sz w:val="23"/>
    </w:rPr>
  </w:style>
  <w:style w:type="paragraph" w:customStyle="1" w:styleId="Figure2">
    <w:name w:val="Figure2"/>
    <w:basedOn w:val="Normal"/>
    <w:rsid w:val="00307215"/>
    <w:pPr>
      <w:spacing w:line="300" w:lineRule="exact"/>
      <w:jc w:val="center"/>
    </w:pPr>
    <w:rPr>
      <w:rFonts w:eastAsia="Batang"/>
      <w:b/>
      <w:kern w:val="32"/>
      <w:szCs w:val="24"/>
      <w:lang w:eastAsia="ko-KR"/>
    </w:rPr>
  </w:style>
  <w:style w:type="character" w:customStyle="1" w:styleId="Style2Char3">
    <w:name w:val="Style2 Char3"/>
    <w:basedOn w:val="DefaultParagraphFont"/>
    <w:rsid w:val="00307215"/>
    <w:rPr>
      <w:rFonts w:ascii="Times New Roman" w:eastAsia="Batang" w:hAnsi="Times New Roman"/>
      <w:b/>
      <w:kern w:val="32"/>
      <w:sz w:val="22"/>
      <w:szCs w:val="24"/>
      <w:lang w:val="en-GB" w:eastAsia="ko-KR" w:bidi="ar-SA"/>
    </w:rPr>
  </w:style>
  <w:style w:type="character" w:customStyle="1" w:styleId="BalloonTextChar2">
    <w:name w:val="Balloon Text Char2"/>
    <w:basedOn w:val="DefaultParagraphFont"/>
    <w:rsid w:val="00307215"/>
    <w:rPr>
      <w:rFonts w:ascii="Tahoma" w:eastAsia="Batang" w:hAnsi="Tahoma" w:cs="Tahoma"/>
      <w:bCs w:val="0"/>
      <w:sz w:val="16"/>
      <w:szCs w:val="16"/>
      <w:lang w:val="en-GB" w:eastAsia="ko-KR"/>
    </w:rPr>
  </w:style>
  <w:style w:type="character" w:customStyle="1" w:styleId="CommentTextChar2">
    <w:name w:val="Comment Text Char2"/>
    <w:basedOn w:val="DefaultParagraphFont"/>
    <w:rsid w:val="00307215"/>
    <w:rPr>
      <w:rFonts w:ascii="Times New Roman" w:eastAsia="Batang" w:hAnsi="Times New Roman"/>
      <w:bCs w:val="0"/>
      <w:sz w:val="20"/>
      <w:szCs w:val="20"/>
      <w:lang w:val="en-GB" w:eastAsia="ko-KR"/>
    </w:rPr>
  </w:style>
  <w:style w:type="paragraph" w:customStyle="1" w:styleId="StyleHeading114ptNotBoldJustifiedBefore6ptAfter3">
    <w:name w:val="Style Heading 1 + 14 pt Not Bold Justified Before:  6 pt After:...3"/>
    <w:basedOn w:val="Heading1"/>
    <w:rsid w:val="00307215"/>
    <w:pPr>
      <w:spacing w:before="120" w:after="120"/>
    </w:pPr>
    <w:rPr>
      <w:rFonts w:eastAsia="Times New Roman" w:cs="Times New Roman"/>
      <w:bCs w:val="0"/>
      <w:sz w:val="23"/>
      <w:szCs w:val="20"/>
      <w:lang w:eastAsia="ko-KR"/>
    </w:rPr>
  </w:style>
  <w:style w:type="paragraph" w:customStyle="1" w:styleId="StyleHeading113pt3">
    <w:name w:val="Style Heading 1 + 13 pt3"/>
    <w:basedOn w:val="Heading1"/>
    <w:rsid w:val="00307215"/>
    <w:rPr>
      <w:rFonts w:eastAsia="SimSun" w:cs="Times New Roman"/>
      <w:kern w:val="0"/>
      <w:sz w:val="26"/>
      <w:szCs w:val="23"/>
      <w:lang w:eastAsia="ko-KR"/>
    </w:rPr>
  </w:style>
  <w:style w:type="character" w:customStyle="1" w:styleId="BodyTextChar2">
    <w:name w:val="Body Text Char2"/>
    <w:basedOn w:val="DefaultParagraphFont"/>
    <w:rsid w:val="00307215"/>
    <w:rPr>
      <w:rFonts w:ascii="Times New Roman" w:eastAsia="Batang" w:hAnsi="Times New Roman"/>
      <w:bCs w:val="0"/>
      <w:lang w:val="en-GB" w:eastAsia="ko-KR"/>
    </w:rPr>
  </w:style>
  <w:style w:type="character" w:customStyle="1" w:styleId="BodyText2Char2">
    <w:name w:val="Body Text 2 Char2"/>
    <w:basedOn w:val="DefaultParagraphFont"/>
    <w:rsid w:val="00307215"/>
    <w:rPr>
      <w:rFonts w:ascii="Times New Roman" w:eastAsia="Batang" w:hAnsi="Times New Roman"/>
      <w:bCs w:val="0"/>
      <w:lang w:val="en-GB" w:eastAsia="ko-KR"/>
    </w:rPr>
  </w:style>
  <w:style w:type="character" w:customStyle="1" w:styleId="BodyText3Char2">
    <w:name w:val="Body Text 3 Char2"/>
    <w:basedOn w:val="DefaultParagraphFont"/>
    <w:rsid w:val="00307215"/>
    <w:rPr>
      <w:rFonts w:ascii="Times New Roman" w:eastAsia="Batang" w:hAnsi="Times New Roman"/>
      <w:bCs w:val="0"/>
      <w:sz w:val="16"/>
      <w:szCs w:val="16"/>
      <w:lang w:val="en-GB" w:eastAsia="ko-KR"/>
    </w:rPr>
  </w:style>
  <w:style w:type="character" w:customStyle="1" w:styleId="BodyTextFirstIndentChar2">
    <w:name w:val="Body Text First Indent Char2"/>
    <w:basedOn w:val="BodyTextChar"/>
    <w:rsid w:val="00307215"/>
    <w:rPr>
      <w:rFonts w:ascii="Times New Roman" w:eastAsia="Batang" w:hAnsi="Times New Roman" w:cs="Times New Roman"/>
      <w:bCs w:val="0"/>
      <w:kern w:val="32"/>
      <w:sz w:val="24"/>
      <w:szCs w:val="24"/>
      <w:lang w:val="en-GB" w:eastAsia="ko-KR"/>
    </w:rPr>
  </w:style>
  <w:style w:type="character" w:customStyle="1" w:styleId="BodyTextIndentChar2">
    <w:name w:val="Body Text Indent Char2"/>
    <w:basedOn w:val="DefaultParagraphFont"/>
    <w:rsid w:val="00307215"/>
    <w:rPr>
      <w:rFonts w:ascii="Times New Roman" w:eastAsia="Batang" w:hAnsi="Times New Roman"/>
      <w:bCs w:val="0"/>
      <w:lang w:val="en-GB" w:eastAsia="ko-KR"/>
    </w:rPr>
  </w:style>
  <w:style w:type="character" w:customStyle="1" w:styleId="BodyTextFirstIndent2Char2">
    <w:name w:val="Body Text First Indent 2 Char2"/>
    <w:basedOn w:val="BodyTextIndentChar"/>
    <w:rsid w:val="00307215"/>
    <w:rPr>
      <w:rFonts w:ascii="Times New Roman" w:eastAsia="Batang" w:hAnsi="Times New Roman" w:cs="Times New Roman"/>
      <w:bCs w:val="0"/>
      <w:kern w:val="32"/>
      <w:sz w:val="24"/>
      <w:szCs w:val="24"/>
      <w:lang w:val="en-GB" w:eastAsia="ko-KR"/>
    </w:rPr>
  </w:style>
  <w:style w:type="character" w:customStyle="1" w:styleId="BodyTextIndent2Char2">
    <w:name w:val="Body Text Indent 2 Char2"/>
    <w:basedOn w:val="DefaultParagraphFont"/>
    <w:rsid w:val="00307215"/>
    <w:rPr>
      <w:rFonts w:ascii="Times New Roman" w:eastAsia="Batang" w:hAnsi="Times New Roman"/>
      <w:bCs w:val="0"/>
      <w:lang w:val="en-GB" w:eastAsia="ko-KR"/>
    </w:rPr>
  </w:style>
  <w:style w:type="character" w:customStyle="1" w:styleId="BodyTextIndent3Char2">
    <w:name w:val="Body Text Indent 3 Char2"/>
    <w:basedOn w:val="DefaultParagraphFont"/>
    <w:rsid w:val="00307215"/>
    <w:rPr>
      <w:rFonts w:ascii="Times New Roman" w:eastAsia="Batang" w:hAnsi="Times New Roman"/>
      <w:bCs w:val="0"/>
      <w:sz w:val="16"/>
      <w:szCs w:val="16"/>
      <w:lang w:val="en-GB" w:eastAsia="ko-KR"/>
    </w:rPr>
  </w:style>
  <w:style w:type="character" w:customStyle="1" w:styleId="ClosingChar2">
    <w:name w:val="Closing Char2"/>
    <w:basedOn w:val="DefaultParagraphFont"/>
    <w:rsid w:val="00307215"/>
    <w:rPr>
      <w:rFonts w:ascii="Times New Roman" w:eastAsia="Batang" w:hAnsi="Times New Roman"/>
      <w:bCs w:val="0"/>
      <w:lang w:val="en-GB" w:eastAsia="ko-KR"/>
    </w:rPr>
  </w:style>
  <w:style w:type="character" w:customStyle="1" w:styleId="CommentSubjectChar2">
    <w:name w:val="Comment Subject Char2"/>
    <w:basedOn w:val="CommentTextChar"/>
    <w:rsid w:val="00307215"/>
    <w:rPr>
      <w:rFonts w:ascii="Times New Roman" w:eastAsia="Batang" w:hAnsi="Times New Roman" w:cs="Times New Roman"/>
      <w:b/>
      <w:bCs w:val="0"/>
      <w:kern w:val="32"/>
      <w:sz w:val="20"/>
      <w:szCs w:val="20"/>
      <w:lang w:val="en-GB" w:eastAsia="ko-KR"/>
    </w:rPr>
  </w:style>
  <w:style w:type="character" w:customStyle="1" w:styleId="DateChar2">
    <w:name w:val="Date Char2"/>
    <w:basedOn w:val="DefaultParagraphFont"/>
    <w:rsid w:val="00307215"/>
    <w:rPr>
      <w:rFonts w:ascii="Times New Roman" w:eastAsia="Batang" w:hAnsi="Times New Roman"/>
      <w:bCs w:val="0"/>
      <w:lang w:val="en-GB" w:eastAsia="ko-KR"/>
    </w:rPr>
  </w:style>
  <w:style w:type="character" w:customStyle="1" w:styleId="DocumentMapChar2">
    <w:name w:val="Document Map Char2"/>
    <w:basedOn w:val="DefaultParagraphFont"/>
    <w:rsid w:val="00307215"/>
    <w:rPr>
      <w:rFonts w:ascii="Tahoma" w:eastAsia="Batang" w:hAnsi="Tahoma" w:cs="Tahoma"/>
      <w:bCs w:val="0"/>
      <w:sz w:val="16"/>
      <w:szCs w:val="16"/>
      <w:lang w:val="en-GB" w:eastAsia="ko-KR"/>
    </w:rPr>
  </w:style>
  <w:style w:type="character" w:customStyle="1" w:styleId="E-mailSignatureChar2">
    <w:name w:val="E-mail Signature Char2"/>
    <w:basedOn w:val="DefaultParagraphFont"/>
    <w:rsid w:val="00307215"/>
    <w:rPr>
      <w:rFonts w:ascii="Times New Roman" w:eastAsia="Batang" w:hAnsi="Times New Roman"/>
      <w:bCs w:val="0"/>
      <w:lang w:val="en-GB" w:eastAsia="ko-KR"/>
    </w:rPr>
  </w:style>
  <w:style w:type="character" w:customStyle="1" w:styleId="EndnoteTextChar2">
    <w:name w:val="Endnote Text Char2"/>
    <w:basedOn w:val="DefaultParagraphFont"/>
    <w:rsid w:val="00307215"/>
    <w:rPr>
      <w:rFonts w:ascii="Times New Roman" w:eastAsia="Batang" w:hAnsi="Times New Roman"/>
      <w:bCs w:val="0"/>
      <w:sz w:val="20"/>
      <w:szCs w:val="20"/>
      <w:lang w:val="en-GB" w:eastAsia="ko-KR"/>
    </w:rPr>
  </w:style>
  <w:style w:type="character" w:customStyle="1" w:styleId="FootnoteTextChar2">
    <w:name w:val="Footnote Text Char2"/>
    <w:basedOn w:val="DefaultParagraphFont"/>
    <w:rsid w:val="00307215"/>
    <w:rPr>
      <w:rFonts w:ascii="Times New Roman" w:eastAsia="Batang" w:hAnsi="Times New Roman"/>
      <w:bCs w:val="0"/>
      <w:sz w:val="20"/>
      <w:szCs w:val="20"/>
      <w:lang w:val="en-GB" w:eastAsia="ko-KR"/>
    </w:rPr>
  </w:style>
  <w:style w:type="character" w:customStyle="1" w:styleId="HTMLAddressChar2">
    <w:name w:val="HTML Address Char2"/>
    <w:basedOn w:val="DefaultParagraphFont"/>
    <w:rsid w:val="00307215"/>
    <w:rPr>
      <w:rFonts w:ascii="Times New Roman" w:eastAsia="Batang" w:hAnsi="Times New Roman"/>
      <w:bCs w:val="0"/>
      <w:i/>
      <w:iCs/>
      <w:lang w:val="en-GB" w:eastAsia="ko-KR"/>
    </w:rPr>
  </w:style>
  <w:style w:type="character" w:customStyle="1" w:styleId="HTMLPreformattedChar2">
    <w:name w:val="HTML Preformatted Char2"/>
    <w:basedOn w:val="DefaultParagraphFont"/>
    <w:rsid w:val="00307215"/>
    <w:rPr>
      <w:rFonts w:ascii="Courier New" w:eastAsia="Batang" w:hAnsi="Courier New" w:cs="Courier New"/>
      <w:bCs w:val="0"/>
      <w:sz w:val="20"/>
      <w:szCs w:val="20"/>
      <w:lang w:val="en-GB" w:eastAsia="ko-KR"/>
    </w:rPr>
  </w:style>
  <w:style w:type="character" w:customStyle="1" w:styleId="IntenseQuoteChar2">
    <w:name w:val="Intense Quote Char2"/>
    <w:basedOn w:val="DefaultParagraphFont"/>
    <w:uiPriority w:val="30"/>
    <w:rsid w:val="00307215"/>
    <w:rPr>
      <w:rFonts w:ascii="Times New Roman" w:eastAsia="Batang" w:hAnsi="Times New Roman"/>
      <w:b/>
      <w:i/>
      <w:iCs/>
      <w:color w:val="4F81BD"/>
      <w:lang w:val="en-GB" w:eastAsia="ko-KR"/>
    </w:rPr>
  </w:style>
  <w:style w:type="character" w:customStyle="1" w:styleId="MacroTextChar2">
    <w:name w:val="Macro Text Char2"/>
    <w:basedOn w:val="DefaultParagraphFont"/>
    <w:rsid w:val="00307215"/>
    <w:rPr>
      <w:rFonts w:ascii="Courier New" w:eastAsia="Batang" w:hAnsi="Courier New" w:cs="Courier New"/>
      <w:kern w:val="32"/>
      <w:lang w:val="en-GB" w:eastAsia="ko-KR" w:bidi="ar-SA"/>
    </w:rPr>
  </w:style>
  <w:style w:type="character" w:customStyle="1" w:styleId="MessageHeaderChar2">
    <w:name w:val="Message Header Char2"/>
    <w:basedOn w:val="DefaultParagraphFont"/>
    <w:rsid w:val="00307215"/>
    <w:rPr>
      <w:rFonts w:ascii="Cambria" w:eastAsia="Times New Roman" w:hAnsi="Cambria"/>
      <w:bCs w:val="0"/>
      <w:shd w:val="pct20" w:color="auto" w:fill="auto"/>
      <w:lang w:val="en-GB" w:eastAsia="ko-KR"/>
    </w:rPr>
  </w:style>
  <w:style w:type="character" w:customStyle="1" w:styleId="NoteHeadingChar2">
    <w:name w:val="Note Heading Char2"/>
    <w:basedOn w:val="DefaultParagraphFont"/>
    <w:rsid w:val="00307215"/>
    <w:rPr>
      <w:rFonts w:ascii="Times New Roman" w:eastAsia="Batang" w:hAnsi="Times New Roman"/>
      <w:bCs w:val="0"/>
      <w:lang w:val="en-GB" w:eastAsia="ko-KR"/>
    </w:rPr>
  </w:style>
  <w:style w:type="character" w:customStyle="1" w:styleId="PlainTextChar2">
    <w:name w:val="Plain Text Char2"/>
    <w:basedOn w:val="DefaultParagraphFont"/>
    <w:rsid w:val="00307215"/>
    <w:rPr>
      <w:rFonts w:ascii="Courier New" w:eastAsia="Batang" w:hAnsi="Courier New" w:cs="Courier New"/>
      <w:bCs w:val="0"/>
      <w:sz w:val="20"/>
      <w:szCs w:val="20"/>
      <w:lang w:val="en-GB" w:eastAsia="ko-KR"/>
    </w:rPr>
  </w:style>
  <w:style w:type="character" w:customStyle="1" w:styleId="QuoteChar2">
    <w:name w:val="Quote Char2"/>
    <w:basedOn w:val="DefaultParagraphFont"/>
    <w:uiPriority w:val="29"/>
    <w:rsid w:val="00307215"/>
    <w:rPr>
      <w:rFonts w:ascii="Times New Roman" w:eastAsia="Batang" w:hAnsi="Times New Roman"/>
      <w:bCs w:val="0"/>
      <w:i/>
      <w:iCs/>
      <w:color w:val="000000"/>
      <w:lang w:val="en-GB" w:eastAsia="ko-KR"/>
    </w:rPr>
  </w:style>
  <w:style w:type="character" w:customStyle="1" w:styleId="SalutationChar2">
    <w:name w:val="Salutation Char2"/>
    <w:basedOn w:val="DefaultParagraphFont"/>
    <w:rsid w:val="00307215"/>
    <w:rPr>
      <w:rFonts w:ascii="Times New Roman" w:eastAsia="Batang" w:hAnsi="Times New Roman"/>
      <w:bCs w:val="0"/>
      <w:lang w:val="en-GB" w:eastAsia="ko-KR"/>
    </w:rPr>
  </w:style>
  <w:style w:type="character" w:customStyle="1" w:styleId="SignatureChar2">
    <w:name w:val="Signature Char2"/>
    <w:basedOn w:val="DefaultParagraphFont"/>
    <w:rsid w:val="00307215"/>
    <w:rPr>
      <w:rFonts w:ascii="Times New Roman" w:eastAsia="Batang" w:hAnsi="Times New Roman"/>
      <w:bCs w:val="0"/>
      <w:lang w:val="en-GB" w:eastAsia="ko-KR"/>
    </w:rPr>
  </w:style>
  <w:style w:type="character" w:customStyle="1" w:styleId="SubtitleChar2">
    <w:name w:val="Subtitle Char2"/>
    <w:basedOn w:val="DefaultParagraphFont"/>
    <w:rsid w:val="00307215"/>
    <w:rPr>
      <w:rFonts w:ascii="Cambria" w:eastAsia="Times New Roman" w:hAnsi="Cambria"/>
      <w:bCs w:val="0"/>
      <w:lang w:val="en-GB" w:eastAsia="ko-KR"/>
    </w:rPr>
  </w:style>
  <w:style w:type="character" w:customStyle="1" w:styleId="TitleChar2">
    <w:name w:val="Title Char2"/>
    <w:basedOn w:val="DefaultParagraphFont"/>
    <w:rsid w:val="00307215"/>
    <w:rPr>
      <w:rFonts w:ascii="Cambria" w:eastAsia="Times New Roman" w:hAnsi="Cambria"/>
      <w:b/>
      <w:kern w:val="28"/>
      <w:sz w:val="32"/>
      <w:szCs w:val="32"/>
      <w:lang w:val="en-GB" w:eastAsia="ko-KR"/>
    </w:rPr>
  </w:style>
  <w:style w:type="paragraph" w:customStyle="1" w:styleId="StyleHeading1LatinCenturyGothic12ptLinespacingDou2">
    <w:name w:val="Style Heading 1 + (Latin) Century Gothic 12 pt Line spacing:  Dou...2"/>
    <w:basedOn w:val="Heading1"/>
    <w:rsid w:val="00307215"/>
    <w:rPr>
      <w:rFonts w:eastAsia="Times New Roman" w:cs="Times New Roman"/>
      <w:sz w:val="24"/>
      <w:szCs w:val="20"/>
      <w:lang w:eastAsia="ko-KR"/>
    </w:rPr>
  </w:style>
  <w:style w:type="paragraph" w:customStyle="1" w:styleId="Heading2Ngoc3">
    <w:name w:val="Heading 2 Ngoc3"/>
    <w:basedOn w:val="Heading1Ngoc"/>
    <w:qFormat/>
    <w:rsid w:val="00307215"/>
    <w:pPr>
      <w:tabs>
        <w:tab w:val="right" w:leader="dot" w:pos="8301"/>
      </w:tabs>
      <w:spacing w:before="100" w:beforeAutospacing="1" w:after="100" w:afterAutospacing="1" w:line="480" w:lineRule="auto"/>
    </w:pPr>
    <w:rPr>
      <w:rFonts w:eastAsia="SimSun"/>
      <w:bCs w:val="0"/>
      <w:noProof/>
      <w:kern w:val="0"/>
      <w:sz w:val="23"/>
      <w:szCs w:val="24"/>
      <w:lang w:val="en-US" w:eastAsia="ko-KR"/>
    </w:rPr>
  </w:style>
  <w:style w:type="character" w:customStyle="1" w:styleId="Heading2NgocChar3">
    <w:name w:val="Heading 2 Ngoc Char3"/>
    <w:basedOn w:val="Heading1NgocCharChar"/>
    <w:rsid w:val="00307215"/>
    <w:rPr>
      <w:rFonts w:ascii="Century Gothic" w:eastAsia="SimSun" w:hAnsi="Century Gothic" w:cs="Times New Roman"/>
      <w:b/>
      <w:bCs/>
      <w:noProof/>
      <w:kern w:val="32"/>
      <w:sz w:val="23"/>
      <w:szCs w:val="24"/>
      <w:lang w:val="en-US" w:eastAsia="ko-KR"/>
    </w:rPr>
  </w:style>
  <w:style w:type="paragraph" w:customStyle="1" w:styleId="Heading1Ngoc11">
    <w:name w:val="Heading 1 Ngoc11"/>
    <w:basedOn w:val="Heading1"/>
    <w:rsid w:val="00307215"/>
    <w:rPr>
      <w:rFonts w:eastAsia="SimSun" w:cs="Times New Roman"/>
      <w:sz w:val="24"/>
      <w:szCs w:val="23"/>
      <w:lang w:eastAsia="ko-KR"/>
    </w:rPr>
  </w:style>
  <w:style w:type="paragraph" w:customStyle="1" w:styleId="Heading2Ngoc11">
    <w:name w:val="Heading 2 Ngoc11"/>
    <w:basedOn w:val="Heading1Ngoc"/>
    <w:rsid w:val="00307215"/>
    <w:pPr>
      <w:tabs>
        <w:tab w:val="right" w:leader="dot" w:pos="8301"/>
      </w:tabs>
      <w:spacing w:before="100" w:beforeAutospacing="1" w:after="100" w:afterAutospacing="1" w:line="480" w:lineRule="auto"/>
    </w:pPr>
    <w:rPr>
      <w:rFonts w:eastAsia="SimSun"/>
      <w:bCs w:val="0"/>
      <w:noProof/>
      <w:kern w:val="0"/>
      <w:sz w:val="24"/>
      <w:szCs w:val="24"/>
      <w:lang w:val="en-US" w:eastAsia="ko-KR"/>
    </w:rPr>
  </w:style>
  <w:style w:type="character" w:customStyle="1" w:styleId="Heading2NgocChar11">
    <w:name w:val="Heading 2 Ngoc Char11"/>
    <w:basedOn w:val="Heading1NgocCharChar"/>
    <w:rsid w:val="00307215"/>
    <w:rPr>
      <w:rFonts w:ascii="Century Gothic" w:eastAsia="SimSun" w:hAnsi="Century Gothic" w:cs="Times New Roman"/>
      <w:b/>
      <w:bCs/>
      <w:noProof/>
      <w:kern w:val="0"/>
      <w:sz w:val="24"/>
      <w:szCs w:val="24"/>
      <w:lang w:val="en-US" w:eastAsia="ko-KR" w:bidi="ar-SA"/>
    </w:rPr>
  </w:style>
  <w:style w:type="character" w:customStyle="1" w:styleId="Heading1Char5">
    <w:name w:val="Heading 1 Char5"/>
    <w:basedOn w:val="DefaultParagraphFont"/>
    <w:uiPriority w:val="9"/>
    <w:rsid w:val="00307215"/>
    <w:rPr>
      <w:rFonts w:ascii="Times New Roman" w:eastAsia="SimSun" w:hAnsi="Times New Roman"/>
      <w:b/>
      <w:sz w:val="28"/>
      <w:szCs w:val="32"/>
      <w:lang w:val="en-GB" w:eastAsia="ko-KR"/>
    </w:rPr>
  </w:style>
  <w:style w:type="character" w:customStyle="1" w:styleId="Heading2Char5">
    <w:name w:val="Heading 2 Char5"/>
    <w:basedOn w:val="DefaultParagraphFont"/>
    <w:uiPriority w:val="9"/>
    <w:rsid w:val="00307215"/>
    <w:rPr>
      <w:rFonts w:ascii="Times New Roman" w:eastAsia="Times New Roman" w:hAnsi="Times New Roman"/>
      <w:b/>
      <w:sz w:val="26"/>
      <w:szCs w:val="36"/>
      <w:lang w:val="en-GB" w:eastAsia="zh-CN"/>
    </w:rPr>
  </w:style>
  <w:style w:type="character" w:customStyle="1" w:styleId="Heading3Char4">
    <w:name w:val="Heading 3 Char4"/>
    <w:basedOn w:val="DefaultParagraphFont"/>
    <w:uiPriority w:val="9"/>
    <w:rsid w:val="00307215"/>
    <w:rPr>
      <w:rFonts w:ascii="Times New Roman" w:eastAsia="Times New Roman" w:hAnsi="Times New Roman"/>
      <w:b/>
      <w:sz w:val="22"/>
      <w:szCs w:val="26"/>
      <w:lang w:val="en-GB" w:eastAsia="ko-KR"/>
    </w:rPr>
  </w:style>
  <w:style w:type="character" w:customStyle="1" w:styleId="Heading4Char3">
    <w:name w:val="Heading 4 Char3"/>
    <w:basedOn w:val="DefaultParagraphFont"/>
    <w:rsid w:val="00307215"/>
    <w:rPr>
      <w:rFonts w:ascii="Calibri" w:eastAsia="Times New Roman" w:hAnsi="Calibri"/>
      <w:b/>
      <w:sz w:val="28"/>
      <w:szCs w:val="28"/>
      <w:lang w:val="en-GB" w:eastAsia="ko-KR"/>
    </w:rPr>
  </w:style>
  <w:style w:type="character" w:customStyle="1" w:styleId="Heading5Char3">
    <w:name w:val="Heading 5 Char3"/>
    <w:basedOn w:val="DefaultParagraphFont"/>
    <w:rsid w:val="00307215"/>
    <w:rPr>
      <w:rFonts w:ascii="Calibri" w:eastAsia="Times New Roman" w:hAnsi="Calibri"/>
      <w:b/>
      <w:i/>
      <w:iCs/>
      <w:sz w:val="26"/>
      <w:szCs w:val="26"/>
      <w:lang w:val="en-GB" w:eastAsia="ko-KR"/>
    </w:rPr>
  </w:style>
  <w:style w:type="character" w:customStyle="1" w:styleId="Heading6Char3">
    <w:name w:val="Heading 6 Char3"/>
    <w:basedOn w:val="DefaultParagraphFont"/>
    <w:rsid w:val="00307215"/>
    <w:rPr>
      <w:rFonts w:ascii="Calibri" w:eastAsia="Times New Roman" w:hAnsi="Calibri"/>
      <w:b/>
      <w:sz w:val="22"/>
      <w:szCs w:val="22"/>
      <w:lang w:val="en-GB" w:eastAsia="ko-KR"/>
    </w:rPr>
  </w:style>
  <w:style w:type="character" w:customStyle="1" w:styleId="Heading7Char3">
    <w:name w:val="Heading 7 Char3"/>
    <w:basedOn w:val="DefaultParagraphFont"/>
    <w:rsid w:val="00307215"/>
    <w:rPr>
      <w:rFonts w:ascii="Calibri" w:eastAsia="Times New Roman" w:hAnsi="Calibri"/>
      <w:bCs w:val="0"/>
      <w:lang w:val="en-GB" w:eastAsia="ko-KR"/>
    </w:rPr>
  </w:style>
  <w:style w:type="character" w:customStyle="1" w:styleId="Heading8Char3">
    <w:name w:val="Heading 8 Char3"/>
    <w:basedOn w:val="DefaultParagraphFont"/>
    <w:rsid w:val="00307215"/>
    <w:rPr>
      <w:rFonts w:ascii="Calibri" w:eastAsia="Times New Roman" w:hAnsi="Calibri"/>
      <w:bCs w:val="0"/>
      <w:i/>
      <w:iCs/>
      <w:lang w:val="en-GB" w:eastAsia="ko-KR"/>
    </w:rPr>
  </w:style>
  <w:style w:type="character" w:customStyle="1" w:styleId="Heading9Char3">
    <w:name w:val="Heading 9 Char3"/>
    <w:basedOn w:val="DefaultParagraphFont"/>
    <w:rsid w:val="00307215"/>
    <w:rPr>
      <w:rFonts w:ascii="Cambria" w:eastAsia="Times New Roman" w:hAnsi="Cambria"/>
      <w:bCs w:val="0"/>
      <w:sz w:val="22"/>
      <w:szCs w:val="22"/>
      <w:lang w:val="en-GB" w:eastAsia="ko-KR"/>
    </w:rPr>
  </w:style>
  <w:style w:type="character" w:customStyle="1" w:styleId="FooterChar5">
    <w:name w:val="Footer Char5"/>
    <w:basedOn w:val="DefaultParagraphFont"/>
    <w:uiPriority w:val="99"/>
    <w:rsid w:val="00307215"/>
    <w:rPr>
      <w:rFonts w:ascii="Times New Roman" w:eastAsia="Batang" w:hAnsi="Times New Roman"/>
      <w:bCs w:val="0"/>
      <w:lang w:val="en-GB" w:eastAsia="ko-KR"/>
    </w:rPr>
  </w:style>
  <w:style w:type="character" w:customStyle="1" w:styleId="apple-style-span2">
    <w:name w:val="apple-style-span2"/>
    <w:basedOn w:val="DefaultParagraphFont"/>
    <w:rsid w:val="00307215"/>
  </w:style>
  <w:style w:type="paragraph" w:customStyle="1" w:styleId="Style13">
    <w:name w:val="Style13"/>
    <w:basedOn w:val="Heading3"/>
    <w:rsid w:val="00307215"/>
    <w:pPr>
      <w:spacing w:before="240" w:beforeAutospacing="0" w:after="240" w:afterAutospacing="0" w:line="360" w:lineRule="auto"/>
    </w:pPr>
    <w:rPr>
      <w:rFonts w:ascii="Times New Roman" w:hAnsi="Times New Roman"/>
      <w:b w:val="0"/>
    </w:rPr>
  </w:style>
  <w:style w:type="paragraph" w:customStyle="1" w:styleId="Head33">
    <w:name w:val="Head 33"/>
    <w:basedOn w:val="Heading3"/>
    <w:rsid w:val="00307215"/>
    <w:pPr>
      <w:spacing w:before="120" w:beforeAutospacing="0" w:after="120" w:afterAutospacing="0" w:line="360" w:lineRule="auto"/>
    </w:pPr>
    <w:rPr>
      <w:rFonts w:ascii="Times New Roman" w:hAnsi="Times New Roman"/>
    </w:rPr>
  </w:style>
  <w:style w:type="paragraph" w:customStyle="1" w:styleId="Figure3">
    <w:name w:val="Figure3"/>
    <w:basedOn w:val="Normal"/>
    <w:rsid w:val="00307215"/>
    <w:pPr>
      <w:spacing w:line="300" w:lineRule="exact"/>
      <w:jc w:val="center"/>
    </w:pPr>
    <w:rPr>
      <w:rFonts w:eastAsia="Batang"/>
      <w:b/>
      <w:kern w:val="32"/>
      <w:szCs w:val="24"/>
      <w:lang w:eastAsia="ko-KR"/>
    </w:rPr>
  </w:style>
  <w:style w:type="character" w:customStyle="1" w:styleId="Style2Char4">
    <w:name w:val="Style2 Char4"/>
    <w:basedOn w:val="DefaultParagraphFont"/>
    <w:rsid w:val="00307215"/>
    <w:rPr>
      <w:rFonts w:ascii="Times New Roman" w:eastAsia="Batang" w:hAnsi="Times New Roman"/>
      <w:b/>
      <w:kern w:val="32"/>
      <w:sz w:val="22"/>
      <w:szCs w:val="24"/>
      <w:lang w:val="en-GB" w:eastAsia="ko-KR" w:bidi="ar-SA"/>
    </w:rPr>
  </w:style>
  <w:style w:type="character" w:customStyle="1" w:styleId="BalloonTextChar3">
    <w:name w:val="Balloon Text Char3"/>
    <w:basedOn w:val="DefaultParagraphFont"/>
    <w:rsid w:val="00307215"/>
    <w:rPr>
      <w:rFonts w:ascii="Tahoma" w:eastAsia="Batang" w:hAnsi="Tahoma" w:cs="Tahoma"/>
      <w:bCs w:val="0"/>
      <w:sz w:val="16"/>
      <w:szCs w:val="16"/>
      <w:lang w:val="en-GB" w:eastAsia="ko-KR"/>
    </w:rPr>
  </w:style>
  <w:style w:type="character" w:customStyle="1" w:styleId="CommentTextChar3">
    <w:name w:val="Comment Text Char3"/>
    <w:basedOn w:val="DefaultParagraphFont"/>
    <w:rsid w:val="00307215"/>
    <w:rPr>
      <w:rFonts w:ascii="Times New Roman" w:eastAsia="Batang" w:hAnsi="Times New Roman"/>
      <w:bCs w:val="0"/>
      <w:sz w:val="20"/>
      <w:szCs w:val="20"/>
      <w:lang w:val="en-GB" w:eastAsia="ko-KR"/>
    </w:rPr>
  </w:style>
  <w:style w:type="paragraph" w:customStyle="1" w:styleId="StyleHeading114ptNotBoldJustifiedBefore6ptAfter4">
    <w:name w:val="Style Heading 1 + 14 pt Not Bold Justified Before:  6 pt After:...4"/>
    <w:basedOn w:val="Heading1"/>
    <w:rsid w:val="00307215"/>
    <w:pPr>
      <w:spacing w:before="120" w:beforeAutospacing="0" w:after="120" w:afterAutospacing="0" w:line="360" w:lineRule="auto"/>
    </w:pPr>
    <w:rPr>
      <w:rFonts w:ascii="Times New Roman" w:eastAsia="Times New Roman" w:hAnsi="Times New Roman" w:cs="Times New Roman"/>
      <w:bCs w:val="0"/>
      <w:sz w:val="28"/>
      <w:szCs w:val="20"/>
      <w:lang w:eastAsia="ko-KR"/>
    </w:rPr>
  </w:style>
  <w:style w:type="paragraph" w:customStyle="1" w:styleId="StyleHeading113pt4">
    <w:name w:val="Style Heading 1 + 13 pt4"/>
    <w:basedOn w:val="Heading1"/>
    <w:rsid w:val="00307215"/>
    <w:pPr>
      <w:spacing w:before="240" w:beforeAutospacing="0" w:after="60" w:afterAutospacing="0" w:line="360" w:lineRule="auto"/>
    </w:pPr>
    <w:rPr>
      <w:rFonts w:ascii="Times New Roman" w:eastAsia="SimSun" w:hAnsi="Times New Roman" w:cs="Times New Roman"/>
      <w:kern w:val="0"/>
      <w:sz w:val="26"/>
      <w:szCs w:val="23"/>
      <w:lang w:eastAsia="ko-KR"/>
    </w:rPr>
  </w:style>
  <w:style w:type="character" w:customStyle="1" w:styleId="BodyTextChar3">
    <w:name w:val="Body Text Char3"/>
    <w:basedOn w:val="DefaultParagraphFont"/>
    <w:rsid w:val="00307215"/>
    <w:rPr>
      <w:rFonts w:ascii="Times New Roman" w:eastAsia="Batang" w:hAnsi="Times New Roman"/>
      <w:bCs w:val="0"/>
      <w:lang w:val="en-GB" w:eastAsia="ko-KR"/>
    </w:rPr>
  </w:style>
  <w:style w:type="character" w:customStyle="1" w:styleId="BodyText2Char3">
    <w:name w:val="Body Text 2 Char3"/>
    <w:basedOn w:val="DefaultParagraphFont"/>
    <w:rsid w:val="00307215"/>
    <w:rPr>
      <w:rFonts w:ascii="Times New Roman" w:eastAsia="Batang" w:hAnsi="Times New Roman"/>
      <w:bCs w:val="0"/>
      <w:lang w:val="en-GB" w:eastAsia="ko-KR"/>
    </w:rPr>
  </w:style>
  <w:style w:type="character" w:customStyle="1" w:styleId="BodyText3Char3">
    <w:name w:val="Body Text 3 Char3"/>
    <w:basedOn w:val="DefaultParagraphFont"/>
    <w:rsid w:val="00307215"/>
    <w:rPr>
      <w:rFonts w:ascii="Times New Roman" w:eastAsia="Batang" w:hAnsi="Times New Roman"/>
      <w:bCs w:val="0"/>
      <w:sz w:val="16"/>
      <w:szCs w:val="16"/>
      <w:lang w:val="en-GB" w:eastAsia="ko-KR"/>
    </w:rPr>
  </w:style>
  <w:style w:type="character" w:customStyle="1" w:styleId="BodyTextFirstIndentChar3">
    <w:name w:val="Body Text First Indent Char3"/>
    <w:basedOn w:val="BodyTextChar"/>
    <w:rsid w:val="00307215"/>
    <w:rPr>
      <w:rFonts w:ascii="Times New Roman" w:eastAsia="Batang" w:hAnsi="Times New Roman" w:cs="Times New Roman"/>
      <w:bCs w:val="0"/>
      <w:kern w:val="32"/>
      <w:sz w:val="24"/>
      <w:szCs w:val="24"/>
      <w:lang w:val="en-GB" w:eastAsia="ko-KR"/>
    </w:rPr>
  </w:style>
  <w:style w:type="character" w:customStyle="1" w:styleId="BodyTextIndentChar3">
    <w:name w:val="Body Text Indent Char3"/>
    <w:basedOn w:val="DefaultParagraphFont"/>
    <w:rsid w:val="00307215"/>
    <w:rPr>
      <w:rFonts w:ascii="Times New Roman" w:eastAsia="Batang" w:hAnsi="Times New Roman"/>
      <w:bCs w:val="0"/>
      <w:lang w:val="en-GB" w:eastAsia="ko-KR"/>
    </w:rPr>
  </w:style>
  <w:style w:type="character" w:customStyle="1" w:styleId="BodyTextFirstIndent2Char3">
    <w:name w:val="Body Text First Indent 2 Char3"/>
    <w:basedOn w:val="BodyTextIndentChar"/>
    <w:rsid w:val="00307215"/>
    <w:rPr>
      <w:rFonts w:ascii="Times New Roman" w:eastAsia="Batang" w:hAnsi="Times New Roman" w:cs="Times New Roman"/>
      <w:bCs w:val="0"/>
      <w:kern w:val="32"/>
      <w:sz w:val="24"/>
      <w:szCs w:val="24"/>
      <w:lang w:val="en-GB" w:eastAsia="ko-KR"/>
    </w:rPr>
  </w:style>
  <w:style w:type="character" w:customStyle="1" w:styleId="BodyTextIndent2Char3">
    <w:name w:val="Body Text Indent 2 Char3"/>
    <w:basedOn w:val="DefaultParagraphFont"/>
    <w:rsid w:val="00307215"/>
    <w:rPr>
      <w:rFonts w:ascii="Times New Roman" w:eastAsia="Batang" w:hAnsi="Times New Roman"/>
      <w:bCs w:val="0"/>
      <w:lang w:val="en-GB" w:eastAsia="ko-KR"/>
    </w:rPr>
  </w:style>
  <w:style w:type="character" w:customStyle="1" w:styleId="BodyTextIndent3Char3">
    <w:name w:val="Body Text Indent 3 Char3"/>
    <w:basedOn w:val="DefaultParagraphFont"/>
    <w:rsid w:val="00307215"/>
    <w:rPr>
      <w:rFonts w:ascii="Times New Roman" w:eastAsia="Batang" w:hAnsi="Times New Roman"/>
      <w:bCs w:val="0"/>
      <w:sz w:val="16"/>
      <w:szCs w:val="16"/>
      <w:lang w:val="en-GB" w:eastAsia="ko-KR"/>
    </w:rPr>
  </w:style>
  <w:style w:type="character" w:customStyle="1" w:styleId="ClosingChar3">
    <w:name w:val="Closing Char3"/>
    <w:basedOn w:val="DefaultParagraphFont"/>
    <w:rsid w:val="00307215"/>
    <w:rPr>
      <w:rFonts w:ascii="Times New Roman" w:eastAsia="Batang" w:hAnsi="Times New Roman"/>
      <w:bCs w:val="0"/>
      <w:lang w:val="en-GB" w:eastAsia="ko-KR"/>
    </w:rPr>
  </w:style>
  <w:style w:type="character" w:customStyle="1" w:styleId="CommentSubjectChar3">
    <w:name w:val="Comment Subject Char3"/>
    <w:basedOn w:val="CommentTextChar"/>
    <w:rsid w:val="00307215"/>
    <w:rPr>
      <w:rFonts w:ascii="Times New Roman" w:eastAsia="Batang" w:hAnsi="Times New Roman" w:cs="Times New Roman"/>
      <w:b/>
      <w:bCs w:val="0"/>
      <w:kern w:val="32"/>
      <w:sz w:val="20"/>
      <w:szCs w:val="20"/>
      <w:lang w:val="en-GB" w:eastAsia="ko-KR"/>
    </w:rPr>
  </w:style>
  <w:style w:type="character" w:customStyle="1" w:styleId="DateChar3">
    <w:name w:val="Date Char3"/>
    <w:basedOn w:val="DefaultParagraphFont"/>
    <w:rsid w:val="00307215"/>
    <w:rPr>
      <w:rFonts w:ascii="Times New Roman" w:eastAsia="Batang" w:hAnsi="Times New Roman"/>
      <w:bCs w:val="0"/>
      <w:lang w:val="en-GB" w:eastAsia="ko-KR"/>
    </w:rPr>
  </w:style>
  <w:style w:type="character" w:customStyle="1" w:styleId="DocumentMapChar3">
    <w:name w:val="Document Map Char3"/>
    <w:basedOn w:val="DefaultParagraphFont"/>
    <w:rsid w:val="00307215"/>
    <w:rPr>
      <w:rFonts w:ascii="Tahoma" w:eastAsia="Batang" w:hAnsi="Tahoma" w:cs="Tahoma"/>
      <w:bCs w:val="0"/>
      <w:sz w:val="16"/>
      <w:szCs w:val="16"/>
      <w:lang w:val="en-GB" w:eastAsia="ko-KR"/>
    </w:rPr>
  </w:style>
  <w:style w:type="character" w:customStyle="1" w:styleId="E-mailSignatureChar3">
    <w:name w:val="E-mail Signature Char3"/>
    <w:basedOn w:val="DefaultParagraphFont"/>
    <w:rsid w:val="00307215"/>
    <w:rPr>
      <w:rFonts w:ascii="Times New Roman" w:eastAsia="Batang" w:hAnsi="Times New Roman"/>
      <w:bCs w:val="0"/>
      <w:lang w:val="en-GB" w:eastAsia="ko-KR"/>
    </w:rPr>
  </w:style>
  <w:style w:type="character" w:customStyle="1" w:styleId="EndnoteTextChar3">
    <w:name w:val="Endnote Text Char3"/>
    <w:basedOn w:val="DefaultParagraphFont"/>
    <w:rsid w:val="00307215"/>
    <w:rPr>
      <w:rFonts w:ascii="Times New Roman" w:eastAsia="Batang" w:hAnsi="Times New Roman"/>
      <w:bCs w:val="0"/>
      <w:sz w:val="20"/>
      <w:szCs w:val="20"/>
      <w:lang w:val="en-GB" w:eastAsia="ko-KR"/>
    </w:rPr>
  </w:style>
  <w:style w:type="character" w:customStyle="1" w:styleId="FootnoteTextChar3">
    <w:name w:val="Footnote Text Char3"/>
    <w:basedOn w:val="DefaultParagraphFont"/>
    <w:rsid w:val="00307215"/>
    <w:rPr>
      <w:rFonts w:ascii="Times New Roman" w:eastAsia="Batang" w:hAnsi="Times New Roman"/>
      <w:bCs w:val="0"/>
      <w:sz w:val="20"/>
      <w:szCs w:val="20"/>
      <w:lang w:val="en-GB" w:eastAsia="ko-KR"/>
    </w:rPr>
  </w:style>
  <w:style w:type="character" w:customStyle="1" w:styleId="HTMLAddressChar3">
    <w:name w:val="HTML Address Char3"/>
    <w:basedOn w:val="DefaultParagraphFont"/>
    <w:rsid w:val="00307215"/>
    <w:rPr>
      <w:rFonts w:ascii="Times New Roman" w:eastAsia="Batang" w:hAnsi="Times New Roman"/>
      <w:bCs w:val="0"/>
      <w:i/>
      <w:iCs/>
      <w:lang w:val="en-GB" w:eastAsia="ko-KR"/>
    </w:rPr>
  </w:style>
  <w:style w:type="character" w:customStyle="1" w:styleId="HTMLPreformattedChar3">
    <w:name w:val="HTML Preformatted Char3"/>
    <w:basedOn w:val="DefaultParagraphFont"/>
    <w:rsid w:val="00307215"/>
    <w:rPr>
      <w:rFonts w:ascii="Courier New" w:eastAsia="Batang" w:hAnsi="Courier New" w:cs="Courier New"/>
      <w:bCs w:val="0"/>
      <w:sz w:val="20"/>
      <w:szCs w:val="20"/>
      <w:lang w:val="en-GB" w:eastAsia="ko-KR"/>
    </w:rPr>
  </w:style>
  <w:style w:type="character" w:customStyle="1" w:styleId="IntenseQuoteChar3">
    <w:name w:val="Intense Quote Char3"/>
    <w:basedOn w:val="DefaultParagraphFont"/>
    <w:uiPriority w:val="30"/>
    <w:rsid w:val="00307215"/>
    <w:rPr>
      <w:rFonts w:ascii="Times New Roman" w:eastAsia="Batang" w:hAnsi="Times New Roman"/>
      <w:b/>
      <w:i/>
      <w:iCs/>
      <w:color w:val="4F81BD"/>
      <w:lang w:val="en-GB" w:eastAsia="ko-KR"/>
    </w:rPr>
  </w:style>
  <w:style w:type="character" w:customStyle="1" w:styleId="MacroTextChar3">
    <w:name w:val="Macro Text Char3"/>
    <w:basedOn w:val="DefaultParagraphFont"/>
    <w:rsid w:val="00307215"/>
    <w:rPr>
      <w:rFonts w:ascii="Courier New" w:eastAsia="Batang" w:hAnsi="Courier New" w:cs="Courier New"/>
      <w:kern w:val="32"/>
      <w:lang w:val="en-GB" w:eastAsia="ko-KR" w:bidi="ar-SA"/>
    </w:rPr>
  </w:style>
  <w:style w:type="character" w:customStyle="1" w:styleId="MessageHeaderChar3">
    <w:name w:val="Message Header Char3"/>
    <w:basedOn w:val="DefaultParagraphFont"/>
    <w:rsid w:val="00307215"/>
    <w:rPr>
      <w:rFonts w:ascii="Cambria" w:eastAsia="Times New Roman" w:hAnsi="Cambria"/>
      <w:bCs w:val="0"/>
      <w:shd w:val="pct20" w:color="auto" w:fill="auto"/>
      <w:lang w:val="en-GB" w:eastAsia="ko-KR"/>
    </w:rPr>
  </w:style>
  <w:style w:type="character" w:customStyle="1" w:styleId="NoteHeadingChar3">
    <w:name w:val="Note Heading Char3"/>
    <w:basedOn w:val="DefaultParagraphFont"/>
    <w:rsid w:val="00307215"/>
    <w:rPr>
      <w:rFonts w:ascii="Times New Roman" w:eastAsia="Batang" w:hAnsi="Times New Roman"/>
      <w:bCs w:val="0"/>
      <w:lang w:val="en-GB" w:eastAsia="ko-KR"/>
    </w:rPr>
  </w:style>
  <w:style w:type="character" w:customStyle="1" w:styleId="PlainTextChar3">
    <w:name w:val="Plain Text Char3"/>
    <w:basedOn w:val="DefaultParagraphFont"/>
    <w:rsid w:val="00307215"/>
    <w:rPr>
      <w:rFonts w:ascii="Courier New" w:eastAsia="Batang" w:hAnsi="Courier New" w:cs="Courier New"/>
      <w:bCs w:val="0"/>
      <w:sz w:val="20"/>
      <w:szCs w:val="20"/>
      <w:lang w:val="en-GB" w:eastAsia="ko-KR"/>
    </w:rPr>
  </w:style>
  <w:style w:type="character" w:customStyle="1" w:styleId="QuoteChar3">
    <w:name w:val="Quote Char3"/>
    <w:basedOn w:val="DefaultParagraphFont"/>
    <w:uiPriority w:val="29"/>
    <w:rsid w:val="00307215"/>
    <w:rPr>
      <w:rFonts w:ascii="Times New Roman" w:eastAsia="Batang" w:hAnsi="Times New Roman"/>
      <w:bCs w:val="0"/>
      <w:i/>
      <w:iCs/>
      <w:color w:val="000000"/>
      <w:lang w:val="en-GB" w:eastAsia="ko-KR"/>
    </w:rPr>
  </w:style>
  <w:style w:type="character" w:customStyle="1" w:styleId="SalutationChar3">
    <w:name w:val="Salutation Char3"/>
    <w:basedOn w:val="DefaultParagraphFont"/>
    <w:rsid w:val="00307215"/>
    <w:rPr>
      <w:rFonts w:ascii="Times New Roman" w:eastAsia="Batang" w:hAnsi="Times New Roman"/>
      <w:bCs w:val="0"/>
      <w:lang w:val="en-GB" w:eastAsia="ko-KR"/>
    </w:rPr>
  </w:style>
  <w:style w:type="character" w:customStyle="1" w:styleId="SignatureChar3">
    <w:name w:val="Signature Char3"/>
    <w:basedOn w:val="DefaultParagraphFont"/>
    <w:rsid w:val="00307215"/>
    <w:rPr>
      <w:rFonts w:ascii="Times New Roman" w:eastAsia="Batang" w:hAnsi="Times New Roman"/>
      <w:bCs w:val="0"/>
      <w:lang w:val="en-GB" w:eastAsia="ko-KR"/>
    </w:rPr>
  </w:style>
  <w:style w:type="character" w:customStyle="1" w:styleId="SubtitleChar3">
    <w:name w:val="Subtitle Char3"/>
    <w:basedOn w:val="DefaultParagraphFont"/>
    <w:rsid w:val="00307215"/>
    <w:rPr>
      <w:rFonts w:ascii="Cambria" w:eastAsia="Times New Roman" w:hAnsi="Cambria"/>
      <w:bCs w:val="0"/>
      <w:lang w:val="en-GB" w:eastAsia="ko-KR"/>
    </w:rPr>
  </w:style>
  <w:style w:type="character" w:customStyle="1" w:styleId="TitleChar3">
    <w:name w:val="Title Char3"/>
    <w:basedOn w:val="DefaultParagraphFont"/>
    <w:rsid w:val="00307215"/>
    <w:rPr>
      <w:rFonts w:ascii="Cambria" w:eastAsia="Times New Roman" w:hAnsi="Cambria"/>
      <w:b/>
      <w:kern w:val="28"/>
      <w:sz w:val="32"/>
      <w:szCs w:val="32"/>
      <w:lang w:val="en-GB" w:eastAsia="ko-KR"/>
    </w:rPr>
  </w:style>
  <w:style w:type="paragraph" w:customStyle="1" w:styleId="StyleHeading1LatinCenturyGothic12ptLinespacingDou3">
    <w:name w:val="Style Heading 1 + (Latin) Century Gothic 12 pt Line spacing:  Dou...3"/>
    <w:basedOn w:val="Heading1"/>
    <w:rsid w:val="00307215"/>
    <w:pPr>
      <w:spacing w:before="240" w:beforeAutospacing="0" w:after="60" w:afterAutospacing="0"/>
    </w:pPr>
    <w:rPr>
      <w:rFonts w:eastAsia="Times New Roman" w:cs="Times New Roman"/>
      <w:sz w:val="24"/>
      <w:szCs w:val="20"/>
      <w:lang w:eastAsia="ko-KR"/>
    </w:rPr>
  </w:style>
  <w:style w:type="character" w:customStyle="1" w:styleId="Heading1NgocCharChar5">
    <w:name w:val="Heading 1 Ngoc Char Char5"/>
    <w:basedOn w:val="Heading1Char"/>
    <w:rsid w:val="00307215"/>
    <w:rPr>
      <w:rFonts w:ascii="Times New Roman" w:eastAsia="SimSun" w:hAnsi="Times New Roman" w:cs="Times New Roman"/>
      <w:b/>
      <w:bCs/>
      <w:kern w:val="32"/>
      <w:sz w:val="28"/>
      <w:szCs w:val="23"/>
      <w:lang w:val="en-GB" w:eastAsia="ko-KR"/>
    </w:rPr>
  </w:style>
  <w:style w:type="paragraph" w:customStyle="1" w:styleId="Heading2Ngoc4">
    <w:name w:val="Heading 2 Ngoc4"/>
    <w:basedOn w:val="Heading1Ngoc"/>
    <w:rsid w:val="00307215"/>
    <w:rPr>
      <w:rFonts w:eastAsia="SimSun"/>
      <w:kern w:val="0"/>
      <w:sz w:val="24"/>
      <w:szCs w:val="23"/>
      <w:lang w:eastAsia="ko-KR"/>
    </w:rPr>
  </w:style>
  <w:style w:type="character" w:customStyle="1" w:styleId="Heading2NgocChar4">
    <w:name w:val="Heading 2 Ngoc Char4"/>
    <w:basedOn w:val="Heading1NgocCharChar"/>
    <w:rsid w:val="00307215"/>
    <w:rPr>
      <w:rFonts w:ascii="Times New Roman" w:eastAsia="SimSun" w:hAnsi="Times New Roman" w:cs="Times New Roman"/>
      <w:b/>
      <w:bCs/>
      <w:kern w:val="0"/>
      <w:sz w:val="28"/>
      <w:szCs w:val="23"/>
      <w:lang w:val="en-GB" w:eastAsia="ko-KR"/>
    </w:rPr>
  </w:style>
  <w:style w:type="character" w:customStyle="1" w:styleId="Heading1NgocCharChar31">
    <w:name w:val="Heading 1 Ngoc Char Char31"/>
    <w:basedOn w:val="Heading1Char"/>
    <w:rsid w:val="00307215"/>
    <w:rPr>
      <w:rFonts w:ascii="Times New Roman" w:eastAsia="SimSun" w:hAnsi="Times New Roman" w:cs="Times New Roman"/>
      <w:b/>
      <w:bCs/>
      <w:kern w:val="32"/>
      <w:sz w:val="28"/>
      <w:szCs w:val="23"/>
      <w:lang w:val="en-GB" w:eastAsia="ko-KR"/>
    </w:rPr>
  </w:style>
  <w:style w:type="paragraph" w:customStyle="1" w:styleId="Heading2Ngoc21">
    <w:name w:val="Heading 2 Ngoc21"/>
    <w:basedOn w:val="Heading1Ngoc"/>
    <w:rsid w:val="00307215"/>
    <w:rPr>
      <w:rFonts w:eastAsia="SimSun"/>
      <w:kern w:val="0"/>
      <w:sz w:val="24"/>
      <w:szCs w:val="23"/>
      <w:lang w:eastAsia="ko-KR"/>
    </w:rPr>
  </w:style>
  <w:style w:type="character" w:customStyle="1" w:styleId="Heading1Char6">
    <w:name w:val="Heading 1 Char6"/>
    <w:basedOn w:val="DefaultParagraphFont"/>
    <w:uiPriority w:val="9"/>
    <w:rsid w:val="00307215"/>
    <w:rPr>
      <w:rFonts w:ascii="Times New Roman" w:eastAsia="SimSun" w:hAnsi="Times New Roman"/>
      <w:b/>
      <w:sz w:val="28"/>
      <w:szCs w:val="32"/>
      <w:lang w:val="en-GB" w:eastAsia="ko-KR"/>
    </w:rPr>
  </w:style>
  <w:style w:type="character" w:customStyle="1" w:styleId="Heading2Char6">
    <w:name w:val="Heading 2 Char6"/>
    <w:basedOn w:val="DefaultParagraphFont"/>
    <w:uiPriority w:val="9"/>
    <w:rsid w:val="00307215"/>
    <w:rPr>
      <w:rFonts w:ascii="Times New Roman" w:eastAsia="Times New Roman" w:hAnsi="Times New Roman"/>
      <w:b/>
      <w:sz w:val="26"/>
      <w:szCs w:val="36"/>
      <w:lang w:val="en-GB" w:eastAsia="zh-CN"/>
    </w:rPr>
  </w:style>
  <w:style w:type="character" w:customStyle="1" w:styleId="Heading3Char5">
    <w:name w:val="Heading 3 Char5"/>
    <w:basedOn w:val="DefaultParagraphFont"/>
    <w:uiPriority w:val="9"/>
    <w:rsid w:val="00307215"/>
    <w:rPr>
      <w:rFonts w:ascii="Times New Roman" w:eastAsia="Times New Roman" w:hAnsi="Times New Roman"/>
      <w:b/>
      <w:sz w:val="22"/>
      <w:szCs w:val="26"/>
      <w:lang w:val="en-GB" w:eastAsia="ko-KR"/>
    </w:rPr>
  </w:style>
  <w:style w:type="character" w:customStyle="1" w:styleId="Heading4Char4">
    <w:name w:val="Heading 4 Char4"/>
    <w:basedOn w:val="DefaultParagraphFont"/>
    <w:rsid w:val="00307215"/>
    <w:rPr>
      <w:rFonts w:ascii="Calibri" w:eastAsia="Times New Roman" w:hAnsi="Calibri"/>
      <w:b/>
      <w:sz w:val="28"/>
      <w:szCs w:val="28"/>
      <w:lang w:val="en-GB" w:eastAsia="ko-KR"/>
    </w:rPr>
  </w:style>
  <w:style w:type="character" w:customStyle="1" w:styleId="Heading5Char4">
    <w:name w:val="Heading 5 Char4"/>
    <w:basedOn w:val="DefaultParagraphFont"/>
    <w:rsid w:val="00307215"/>
    <w:rPr>
      <w:rFonts w:ascii="Calibri" w:eastAsia="Times New Roman" w:hAnsi="Calibri"/>
      <w:b/>
      <w:i/>
      <w:iCs/>
      <w:sz w:val="26"/>
      <w:szCs w:val="26"/>
      <w:lang w:val="en-GB" w:eastAsia="ko-KR"/>
    </w:rPr>
  </w:style>
  <w:style w:type="character" w:customStyle="1" w:styleId="Heading6Char4">
    <w:name w:val="Heading 6 Char4"/>
    <w:basedOn w:val="DefaultParagraphFont"/>
    <w:rsid w:val="00307215"/>
    <w:rPr>
      <w:rFonts w:ascii="Calibri" w:eastAsia="Times New Roman" w:hAnsi="Calibri"/>
      <w:b/>
      <w:sz w:val="22"/>
      <w:szCs w:val="22"/>
      <w:lang w:val="en-GB" w:eastAsia="ko-KR"/>
    </w:rPr>
  </w:style>
  <w:style w:type="character" w:customStyle="1" w:styleId="Heading7Char4">
    <w:name w:val="Heading 7 Char4"/>
    <w:basedOn w:val="DefaultParagraphFont"/>
    <w:rsid w:val="00307215"/>
    <w:rPr>
      <w:rFonts w:ascii="Calibri" w:eastAsia="Times New Roman" w:hAnsi="Calibri"/>
      <w:bCs w:val="0"/>
      <w:lang w:val="en-GB" w:eastAsia="ko-KR"/>
    </w:rPr>
  </w:style>
  <w:style w:type="character" w:customStyle="1" w:styleId="Heading8Char4">
    <w:name w:val="Heading 8 Char4"/>
    <w:basedOn w:val="DefaultParagraphFont"/>
    <w:rsid w:val="00307215"/>
    <w:rPr>
      <w:rFonts w:ascii="Calibri" w:eastAsia="Times New Roman" w:hAnsi="Calibri"/>
      <w:bCs w:val="0"/>
      <w:i/>
      <w:iCs/>
      <w:lang w:val="en-GB" w:eastAsia="ko-KR"/>
    </w:rPr>
  </w:style>
  <w:style w:type="character" w:customStyle="1" w:styleId="Heading9Char4">
    <w:name w:val="Heading 9 Char4"/>
    <w:basedOn w:val="DefaultParagraphFont"/>
    <w:rsid w:val="00307215"/>
    <w:rPr>
      <w:rFonts w:ascii="Cambria" w:eastAsia="Times New Roman" w:hAnsi="Cambria"/>
      <w:bCs w:val="0"/>
      <w:sz w:val="22"/>
      <w:szCs w:val="22"/>
      <w:lang w:val="en-GB" w:eastAsia="ko-KR"/>
    </w:rPr>
  </w:style>
  <w:style w:type="character" w:customStyle="1" w:styleId="FooterChar6">
    <w:name w:val="Footer Char6"/>
    <w:basedOn w:val="DefaultParagraphFont"/>
    <w:uiPriority w:val="99"/>
    <w:rsid w:val="00307215"/>
    <w:rPr>
      <w:rFonts w:ascii="Times New Roman" w:eastAsia="Batang" w:hAnsi="Times New Roman"/>
      <w:bCs w:val="0"/>
      <w:lang w:val="en-GB" w:eastAsia="ko-KR"/>
    </w:rPr>
  </w:style>
  <w:style w:type="character" w:customStyle="1" w:styleId="apple-style-span3">
    <w:name w:val="apple-style-span3"/>
    <w:basedOn w:val="DefaultParagraphFont"/>
    <w:rsid w:val="00307215"/>
  </w:style>
  <w:style w:type="paragraph" w:customStyle="1" w:styleId="Style14">
    <w:name w:val="Style14"/>
    <w:basedOn w:val="Heading3"/>
    <w:rsid w:val="00307215"/>
    <w:pPr>
      <w:spacing w:before="240" w:beforeAutospacing="0" w:after="240" w:afterAutospacing="0" w:line="360" w:lineRule="auto"/>
    </w:pPr>
    <w:rPr>
      <w:b w:val="0"/>
    </w:rPr>
  </w:style>
  <w:style w:type="paragraph" w:customStyle="1" w:styleId="Head34">
    <w:name w:val="Head 34"/>
    <w:basedOn w:val="Heading3"/>
    <w:rsid w:val="00307215"/>
    <w:pPr>
      <w:spacing w:before="120" w:beforeAutospacing="0" w:after="120" w:afterAutospacing="0" w:line="360" w:lineRule="auto"/>
    </w:pPr>
  </w:style>
  <w:style w:type="paragraph" w:customStyle="1" w:styleId="Figure4">
    <w:name w:val="Figure4"/>
    <w:basedOn w:val="Normal"/>
    <w:rsid w:val="00307215"/>
    <w:pPr>
      <w:spacing w:line="300" w:lineRule="exact"/>
      <w:jc w:val="center"/>
    </w:pPr>
    <w:rPr>
      <w:rFonts w:eastAsia="Batang"/>
      <w:b/>
      <w:kern w:val="32"/>
      <w:szCs w:val="24"/>
      <w:lang w:eastAsia="ko-KR"/>
    </w:rPr>
  </w:style>
  <w:style w:type="character" w:customStyle="1" w:styleId="Style2Char5">
    <w:name w:val="Style2 Char5"/>
    <w:basedOn w:val="DefaultParagraphFont"/>
    <w:rsid w:val="00307215"/>
    <w:rPr>
      <w:rFonts w:ascii="Times New Roman" w:eastAsia="Batang" w:hAnsi="Times New Roman"/>
      <w:b/>
      <w:kern w:val="32"/>
      <w:sz w:val="22"/>
      <w:szCs w:val="24"/>
      <w:lang w:val="en-GB" w:eastAsia="ko-KR" w:bidi="ar-SA"/>
    </w:rPr>
  </w:style>
  <w:style w:type="character" w:customStyle="1" w:styleId="BalloonTextChar4">
    <w:name w:val="Balloon Text Char4"/>
    <w:basedOn w:val="DefaultParagraphFont"/>
    <w:rsid w:val="00307215"/>
    <w:rPr>
      <w:rFonts w:ascii="Tahoma" w:eastAsia="Batang" w:hAnsi="Tahoma" w:cs="Tahoma"/>
      <w:bCs w:val="0"/>
      <w:sz w:val="16"/>
      <w:szCs w:val="16"/>
      <w:lang w:val="en-GB" w:eastAsia="ko-KR"/>
    </w:rPr>
  </w:style>
  <w:style w:type="character" w:customStyle="1" w:styleId="CommentTextChar4">
    <w:name w:val="Comment Text Char4"/>
    <w:basedOn w:val="DefaultParagraphFont"/>
    <w:rsid w:val="00307215"/>
    <w:rPr>
      <w:rFonts w:ascii="Times New Roman" w:eastAsia="Batang" w:hAnsi="Times New Roman"/>
      <w:bCs w:val="0"/>
      <w:sz w:val="20"/>
      <w:szCs w:val="20"/>
      <w:lang w:val="en-GB" w:eastAsia="ko-KR"/>
    </w:rPr>
  </w:style>
  <w:style w:type="paragraph" w:customStyle="1" w:styleId="StyleHeading114ptNotBoldJustifiedBefore6ptAfter5">
    <w:name w:val="Style Heading 1 + 14 pt Not Bold Justified Before:  6 pt After:...5"/>
    <w:basedOn w:val="Heading1"/>
    <w:rsid w:val="00307215"/>
    <w:pPr>
      <w:spacing w:before="120" w:beforeAutospacing="0" w:after="120" w:afterAutospacing="0" w:line="360" w:lineRule="auto"/>
    </w:pPr>
    <w:rPr>
      <w:rFonts w:eastAsia="Times New Roman" w:cs="Times New Roman"/>
      <w:bCs w:val="0"/>
      <w:sz w:val="28"/>
      <w:szCs w:val="20"/>
      <w:lang w:eastAsia="ko-KR"/>
    </w:rPr>
  </w:style>
  <w:style w:type="paragraph" w:customStyle="1" w:styleId="StyleHeading113pt5">
    <w:name w:val="Style Heading 1 + 13 pt5"/>
    <w:basedOn w:val="Heading1"/>
    <w:rsid w:val="00307215"/>
    <w:pPr>
      <w:spacing w:before="240" w:beforeAutospacing="0" w:after="60" w:afterAutospacing="0" w:line="360" w:lineRule="auto"/>
    </w:pPr>
    <w:rPr>
      <w:rFonts w:eastAsia="SimSun" w:cs="Times New Roman"/>
      <w:kern w:val="0"/>
      <w:sz w:val="26"/>
      <w:szCs w:val="23"/>
      <w:lang w:eastAsia="ko-KR"/>
    </w:rPr>
  </w:style>
  <w:style w:type="character" w:customStyle="1" w:styleId="BodyTextChar4">
    <w:name w:val="Body Text Char4"/>
    <w:basedOn w:val="DefaultParagraphFont"/>
    <w:rsid w:val="00307215"/>
    <w:rPr>
      <w:rFonts w:ascii="Times New Roman" w:eastAsia="Batang" w:hAnsi="Times New Roman"/>
      <w:bCs w:val="0"/>
      <w:lang w:val="en-GB" w:eastAsia="ko-KR"/>
    </w:rPr>
  </w:style>
  <w:style w:type="character" w:customStyle="1" w:styleId="BodyText2Char4">
    <w:name w:val="Body Text 2 Char4"/>
    <w:basedOn w:val="DefaultParagraphFont"/>
    <w:rsid w:val="00307215"/>
    <w:rPr>
      <w:rFonts w:ascii="Times New Roman" w:eastAsia="Batang" w:hAnsi="Times New Roman"/>
      <w:bCs w:val="0"/>
      <w:lang w:val="en-GB" w:eastAsia="ko-KR"/>
    </w:rPr>
  </w:style>
  <w:style w:type="character" w:customStyle="1" w:styleId="BodyText3Char4">
    <w:name w:val="Body Text 3 Char4"/>
    <w:basedOn w:val="DefaultParagraphFont"/>
    <w:rsid w:val="00307215"/>
    <w:rPr>
      <w:rFonts w:ascii="Times New Roman" w:eastAsia="Batang" w:hAnsi="Times New Roman"/>
      <w:bCs w:val="0"/>
      <w:sz w:val="16"/>
      <w:szCs w:val="16"/>
      <w:lang w:val="en-GB" w:eastAsia="ko-KR"/>
    </w:rPr>
  </w:style>
  <w:style w:type="character" w:customStyle="1" w:styleId="BodyTextFirstIndentChar4">
    <w:name w:val="Body Text First Indent Char4"/>
    <w:basedOn w:val="BodyTextChar"/>
    <w:rsid w:val="00307215"/>
    <w:rPr>
      <w:rFonts w:ascii="Times New Roman" w:eastAsia="Batang" w:hAnsi="Times New Roman" w:cs="Times New Roman"/>
      <w:bCs w:val="0"/>
      <w:kern w:val="32"/>
      <w:sz w:val="24"/>
      <w:szCs w:val="24"/>
      <w:lang w:val="en-GB" w:eastAsia="ko-KR"/>
    </w:rPr>
  </w:style>
  <w:style w:type="character" w:customStyle="1" w:styleId="BodyTextIndentChar4">
    <w:name w:val="Body Text Indent Char4"/>
    <w:basedOn w:val="DefaultParagraphFont"/>
    <w:rsid w:val="00307215"/>
    <w:rPr>
      <w:rFonts w:ascii="Times New Roman" w:eastAsia="Batang" w:hAnsi="Times New Roman"/>
      <w:bCs w:val="0"/>
      <w:lang w:val="en-GB" w:eastAsia="ko-KR"/>
    </w:rPr>
  </w:style>
  <w:style w:type="character" w:customStyle="1" w:styleId="BodyTextFirstIndent2Char4">
    <w:name w:val="Body Text First Indent 2 Char4"/>
    <w:basedOn w:val="BodyTextIndentChar"/>
    <w:rsid w:val="00307215"/>
    <w:rPr>
      <w:rFonts w:ascii="Times New Roman" w:eastAsia="Batang" w:hAnsi="Times New Roman" w:cs="Times New Roman"/>
      <w:bCs w:val="0"/>
      <w:kern w:val="32"/>
      <w:sz w:val="24"/>
      <w:szCs w:val="24"/>
      <w:lang w:val="en-GB" w:eastAsia="ko-KR"/>
    </w:rPr>
  </w:style>
  <w:style w:type="character" w:customStyle="1" w:styleId="BodyTextIndent2Char4">
    <w:name w:val="Body Text Indent 2 Char4"/>
    <w:basedOn w:val="DefaultParagraphFont"/>
    <w:rsid w:val="00307215"/>
    <w:rPr>
      <w:rFonts w:ascii="Times New Roman" w:eastAsia="Batang" w:hAnsi="Times New Roman"/>
      <w:bCs w:val="0"/>
      <w:lang w:val="en-GB" w:eastAsia="ko-KR"/>
    </w:rPr>
  </w:style>
  <w:style w:type="character" w:customStyle="1" w:styleId="BodyTextIndent3Char4">
    <w:name w:val="Body Text Indent 3 Char4"/>
    <w:basedOn w:val="DefaultParagraphFont"/>
    <w:rsid w:val="00307215"/>
    <w:rPr>
      <w:rFonts w:ascii="Times New Roman" w:eastAsia="Batang" w:hAnsi="Times New Roman"/>
      <w:bCs w:val="0"/>
      <w:sz w:val="16"/>
      <w:szCs w:val="16"/>
      <w:lang w:val="en-GB" w:eastAsia="ko-KR"/>
    </w:rPr>
  </w:style>
  <w:style w:type="character" w:customStyle="1" w:styleId="ClosingChar4">
    <w:name w:val="Closing Char4"/>
    <w:basedOn w:val="DefaultParagraphFont"/>
    <w:rsid w:val="00307215"/>
    <w:rPr>
      <w:rFonts w:ascii="Times New Roman" w:eastAsia="Batang" w:hAnsi="Times New Roman"/>
      <w:bCs w:val="0"/>
      <w:lang w:val="en-GB" w:eastAsia="ko-KR"/>
    </w:rPr>
  </w:style>
  <w:style w:type="character" w:customStyle="1" w:styleId="CommentSubjectChar4">
    <w:name w:val="Comment Subject Char4"/>
    <w:basedOn w:val="CommentTextChar"/>
    <w:rsid w:val="00307215"/>
    <w:rPr>
      <w:rFonts w:ascii="Times New Roman" w:eastAsia="Batang" w:hAnsi="Times New Roman" w:cs="Times New Roman"/>
      <w:b/>
      <w:bCs w:val="0"/>
      <w:kern w:val="32"/>
      <w:sz w:val="20"/>
      <w:szCs w:val="20"/>
      <w:lang w:val="en-GB" w:eastAsia="ko-KR"/>
    </w:rPr>
  </w:style>
  <w:style w:type="character" w:customStyle="1" w:styleId="DateChar4">
    <w:name w:val="Date Char4"/>
    <w:basedOn w:val="DefaultParagraphFont"/>
    <w:rsid w:val="00307215"/>
    <w:rPr>
      <w:rFonts w:ascii="Times New Roman" w:eastAsia="Batang" w:hAnsi="Times New Roman"/>
      <w:bCs w:val="0"/>
      <w:lang w:val="en-GB" w:eastAsia="ko-KR"/>
    </w:rPr>
  </w:style>
  <w:style w:type="character" w:customStyle="1" w:styleId="DocumentMapChar4">
    <w:name w:val="Document Map Char4"/>
    <w:basedOn w:val="DefaultParagraphFont"/>
    <w:rsid w:val="00307215"/>
    <w:rPr>
      <w:rFonts w:ascii="Tahoma" w:eastAsia="Batang" w:hAnsi="Tahoma" w:cs="Tahoma"/>
      <w:bCs w:val="0"/>
      <w:sz w:val="16"/>
      <w:szCs w:val="16"/>
      <w:lang w:val="en-GB" w:eastAsia="ko-KR"/>
    </w:rPr>
  </w:style>
  <w:style w:type="character" w:customStyle="1" w:styleId="E-mailSignatureChar4">
    <w:name w:val="E-mail Signature Char4"/>
    <w:basedOn w:val="DefaultParagraphFont"/>
    <w:rsid w:val="00307215"/>
    <w:rPr>
      <w:rFonts w:ascii="Times New Roman" w:eastAsia="Batang" w:hAnsi="Times New Roman"/>
      <w:bCs w:val="0"/>
      <w:lang w:val="en-GB" w:eastAsia="ko-KR"/>
    </w:rPr>
  </w:style>
  <w:style w:type="character" w:customStyle="1" w:styleId="EndnoteTextChar4">
    <w:name w:val="Endnote Text Char4"/>
    <w:basedOn w:val="DefaultParagraphFont"/>
    <w:rsid w:val="00307215"/>
    <w:rPr>
      <w:rFonts w:ascii="Times New Roman" w:eastAsia="Batang" w:hAnsi="Times New Roman"/>
      <w:bCs w:val="0"/>
      <w:sz w:val="20"/>
      <w:szCs w:val="20"/>
      <w:lang w:val="en-GB" w:eastAsia="ko-KR"/>
    </w:rPr>
  </w:style>
  <w:style w:type="character" w:customStyle="1" w:styleId="FootnoteTextChar4">
    <w:name w:val="Footnote Text Char4"/>
    <w:basedOn w:val="DefaultParagraphFont"/>
    <w:rsid w:val="00307215"/>
    <w:rPr>
      <w:rFonts w:ascii="Times New Roman" w:eastAsia="Batang" w:hAnsi="Times New Roman"/>
      <w:bCs w:val="0"/>
      <w:sz w:val="20"/>
      <w:szCs w:val="20"/>
      <w:lang w:val="en-GB" w:eastAsia="ko-KR"/>
    </w:rPr>
  </w:style>
  <w:style w:type="character" w:customStyle="1" w:styleId="HTMLAddressChar4">
    <w:name w:val="HTML Address Char4"/>
    <w:basedOn w:val="DefaultParagraphFont"/>
    <w:rsid w:val="00307215"/>
    <w:rPr>
      <w:rFonts w:ascii="Times New Roman" w:eastAsia="Batang" w:hAnsi="Times New Roman"/>
      <w:bCs w:val="0"/>
      <w:i/>
      <w:iCs/>
      <w:lang w:val="en-GB" w:eastAsia="ko-KR"/>
    </w:rPr>
  </w:style>
  <w:style w:type="character" w:customStyle="1" w:styleId="HTMLPreformattedChar4">
    <w:name w:val="HTML Preformatted Char4"/>
    <w:basedOn w:val="DefaultParagraphFont"/>
    <w:rsid w:val="00307215"/>
    <w:rPr>
      <w:rFonts w:ascii="Courier New" w:eastAsia="Batang" w:hAnsi="Courier New" w:cs="Courier New"/>
      <w:bCs w:val="0"/>
      <w:sz w:val="20"/>
      <w:szCs w:val="20"/>
      <w:lang w:val="en-GB" w:eastAsia="ko-KR"/>
    </w:rPr>
  </w:style>
  <w:style w:type="character" w:customStyle="1" w:styleId="IntenseQuoteChar4">
    <w:name w:val="Intense Quote Char4"/>
    <w:basedOn w:val="DefaultParagraphFont"/>
    <w:uiPriority w:val="30"/>
    <w:rsid w:val="00307215"/>
    <w:rPr>
      <w:rFonts w:ascii="Times New Roman" w:eastAsia="Batang" w:hAnsi="Times New Roman"/>
      <w:b/>
      <w:i/>
      <w:iCs/>
      <w:color w:val="4F81BD"/>
      <w:lang w:val="en-GB" w:eastAsia="ko-KR"/>
    </w:rPr>
  </w:style>
  <w:style w:type="character" w:customStyle="1" w:styleId="MacroTextChar4">
    <w:name w:val="Macro Text Char4"/>
    <w:basedOn w:val="DefaultParagraphFont"/>
    <w:rsid w:val="00307215"/>
    <w:rPr>
      <w:rFonts w:ascii="Courier New" w:eastAsia="Batang" w:hAnsi="Courier New" w:cs="Courier New"/>
      <w:kern w:val="32"/>
      <w:lang w:val="en-GB" w:eastAsia="ko-KR" w:bidi="ar-SA"/>
    </w:rPr>
  </w:style>
  <w:style w:type="character" w:customStyle="1" w:styleId="MessageHeaderChar4">
    <w:name w:val="Message Header Char4"/>
    <w:basedOn w:val="DefaultParagraphFont"/>
    <w:rsid w:val="00307215"/>
    <w:rPr>
      <w:rFonts w:ascii="Cambria" w:eastAsia="Times New Roman" w:hAnsi="Cambria"/>
      <w:bCs w:val="0"/>
      <w:shd w:val="pct20" w:color="auto" w:fill="auto"/>
      <w:lang w:val="en-GB" w:eastAsia="ko-KR"/>
    </w:rPr>
  </w:style>
  <w:style w:type="character" w:customStyle="1" w:styleId="NoteHeadingChar4">
    <w:name w:val="Note Heading Char4"/>
    <w:basedOn w:val="DefaultParagraphFont"/>
    <w:rsid w:val="00307215"/>
    <w:rPr>
      <w:rFonts w:ascii="Times New Roman" w:eastAsia="Batang" w:hAnsi="Times New Roman"/>
      <w:bCs w:val="0"/>
      <w:lang w:val="en-GB" w:eastAsia="ko-KR"/>
    </w:rPr>
  </w:style>
  <w:style w:type="character" w:customStyle="1" w:styleId="PlainTextChar4">
    <w:name w:val="Plain Text Char4"/>
    <w:basedOn w:val="DefaultParagraphFont"/>
    <w:rsid w:val="00307215"/>
    <w:rPr>
      <w:rFonts w:ascii="Courier New" w:eastAsia="Batang" w:hAnsi="Courier New" w:cs="Courier New"/>
      <w:bCs w:val="0"/>
      <w:sz w:val="20"/>
      <w:szCs w:val="20"/>
      <w:lang w:val="en-GB" w:eastAsia="ko-KR"/>
    </w:rPr>
  </w:style>
  <w:style w:type="character" w:customStyle="1" w:styleId="QuoteChar4">
    <w:name w:val="Quote Char4"/>
    <w:basedOn w:val="DefaultParagraphFont"/>
    <w:uiPriority w:val="29"/>
    <w:rsid w:val="00307215"/>
    <w:rPr>
      <w:rFonts w:ascii="Times New Roman" w:eastAsia="Batang" w:hAnsi="Times New Roman"/>
      <w:bCs w:val="0"/>
      <w:i/>
      <w:iCs/>
      <w:color w:val="000000"/>
      <w:lang w:val="en-GB" w:eastAsia="ko-KR"/>
    </w:rPr>
  </w:style>
  <w:style w:type="character" w:customStyle="1" w:styleId="SalutationChar4">
    <w:name w:val="Salutation Char4"/>
    <w:basedOn w:val="DefaultParagraphFont"/>
    <w:rsid w:val="00307215"/>
    <w:rPr>
      <w:rFonts w:ascii="Times New Roman" w:eastAsia="Batang" w:hAnsi="Times New Roman"/>
      <w:bCs w:val="0"/>
      <w:lang w:val="en-GB" w:eastAsia="ko-KR"/>
    </w:rPr>
  </w:style>
  <w:style w:type="character" w:customStyle="1" w:styleId="SignatureChar4">
    <w:name w:val="Signature Char4"/>
    <w:basedOn w:val="DefaultParagraphFont"/>
    <w:rsid w:val="00307215"/>
    <w:rPr>
      <w:rFonts w:ascii="Times New Roman" w:eastAsia="Batang" w:hAnsi="Times New Roman"/>
      <w:bCs w:val="0"/>
      <w:lang w:val="en-GB" w:eastAsia="ko-KR"/>
    </w:rPr>
  </w:style>
  <w:style w:type="character" w:customStyle="1" w:styleId="SubtitleChar4">
    <w:name w:val="Subtitle Char4"/>
    <w:basedOn w:val="DefaultParagraphFont"/>
    <w:rsid w:val="00307215"/>
    <w:rPr>
      <w:rFonts w:ascii="Cambria" w:eastAsia="Times New Roman" w:hAnsi="Cambria"/>
      <w:bCs w:val="0"/>
      <w:lang w:val="en-GB" w:eastAsia="ko-KR"/>
    </w:rPr>
  </w:style>
  <w:style w:type="character" w:customStyle="1" w:styleId="TitleChar4">
    <w:name w:val="Title Char4"/>
    <w:basedOn w:val="DefaultParagraphFont"/>
    <w:rsid w:val="00307215"/>
    <w:rPr>
      <w:rFonts w:ascii="Cambria" w:eastAsia="Times New Roman" w:hAnsi="Cambria"/>
      <w:b/>
      <w:kern w:val="28"/>
      <w:sz w:val="32"/>
      <w:szCs w:val="32"/>
      <w:lang w:val="en-GB" w:eastAsia="ko-KR"/>
    </w:rPr>
  </w:style>
  <w:style w:type="paragraph" w:customStyle="1" w:styleId="StyleHeading1LatinCenturyGothic12ptLinespacingDou4">
    <w:name w:val="Style Heading 1 + (Latin) Century Gothic 12 pt Line spacing:  Dou...4"/>
    <w:basedOn w:val="Heading1"/>
    <w:rsid w:val="00307215"/>
    <w:pPr>
      <w:spacing w:before="240" w:beforeAutospacing="0" w:after="60" w:afterAutospacing="0"/>
    </w:pPr>
    <w:rPr>
      <w:rFonts w:eastAsia="Times New Roman" w:cs="Times New Roman"/>
      <w:sz w:val="24"/>
      <w:szCs w:val="20"/>
      <w:lang w:eastAsia="ko-KR"/>
    </w:rPr>
  </w:style>
  <w:style w:type="paragraph" w:customStyle="1" w:styleId="Heading1Ngoc6">
    <w:name w:val="Heading 1 Ngoc6"/>
    <w:basedOn w:val="Heading1"/>
    <w:qFormat/>
    <w:rsid w:val="00307215"/>
    <w:pPr>
      <w:spacing w:before="240" w:beforeAutospacing="0" w:after="60" w:afterAutospacing="0" w:line="360" w:lineRule="auto"/>
    </w:pPr>
    <w:rPr>
      <w:rFonts w:eastAsia="SimSun" w:cs="Times New Roman"/>
      <w:sz w:val="23"/>
      <w:szCs w:val="23"/>
      <w:lang w:eastAsia="ko-KR"/>
    </w:rPr>
  </w:style>
  <w:style w:type="paragraph" w:customStyle="1" w:styleId="StyleHeading114ptNotBoldJustifiedBefore6ptAfter21">
    <w:name w:val="Style Heading 1 + 14 pt Not Bold Justified Before:  6 pt After:...21"/>
    <w:basedOn w:val="Heading1"/>
    <w:rsid w:val="00307215"/>
    <w:pPr>
      <w:spacing w:before="120" w:beforeAutospacing="0" w:after="120" w:afterAutospacing="0" w:line="360" w:lineRule="auto"/>
    </w:pPr>
    <w:rPr>
      <w:rFonts w:eastAsia="Times New Roman" w:cs="Times New Roman"/>
      <w:bCs w:val="0"/>
      <w:sz w:val="28"/>
      <w:szCs w:val="20"/>
      <w:lang w:eastAsia="ko-KR"/>
    </w:rPr>
  </w:style>
  <w:style w:type="character" w:customStyle="1" w:styleId="Heading1NgocCharChar21">
    <w:name w:val="Heading 1 Ngoc Char Char21"/>
    <w:basedOn w:val="Heading1Char"/>
    <w:rsid w:val="00307215"/>
    <w:rPr>
      <w:rFonts w:ascii="Times New Roman" w:eastAsia="SimSun" w:hAnsi="Times New Roman" w:cs="Times New Roman"/>
      <w:b/>
      <w:bCs/>
      <w:kern w:val="32"/>
      <w:sz w:val="28"/>
      <w:szCs w:val="23"/>
      <w:lang w:val="en-GB" w:eastAsia="ko-KR"/>
    </w:rPr>
  </w:style>
  <w:style w:type="character" w:customStyle="1" w:styleId="Heading1Char7">
    <w:name w:val="Heading 1 Char7"/>
    <w:basedOn w:val="DefaultParagraphFont"/>
    <w:uiPriority w:val="9"/>
    <w:rsid w:val="00307215"/>
    <w:rPr>
      <w:rFonts w:eastAsia="SimSun"/>
      <w:b/>
      <w:bCs/>
      <w:kern w:val="32"/>
      <w:sz w:val="23"/>
      <w:szCs w:val="32"/>
      <w:lang w:eastAsia="ko-KR"/>
    </w:rPr>
  </w:style>
  <w:style w:type="paragraph" w:customStyle="1" w:styleId="Heading1Ngoc7">
    <w:name w:val="Heading 1 Ngoc7"/>
    <w:basedOn w:val="Heading1"/>
    <w:qFormat/>
    <w:rsid w:val="00307215"/>
    <w:pPr>
      <w:spacing w:before="240" w:beforeAutospacing="0" w:after="60" w:afterAutospacing="0"/>
    </w:pPr>
    <w:rPr>
      <w:rFonts w:eastAsia="SimSun" w:cs="Times New Roman"/>
      <w:sz w:val="24"/>
      <w:szCs w:val="23"/>
      <w:lang w:eastAsia="ko-KR"/>
    </w:rPr>
  </w:style>
  <w:style w:type="character" w:customStyle="1" w:styleId="Heading1NgocCharChar7">
    <w:name w:val="Heading 1 Ngoc Char Char7"/>
    <w:basedOn w:val="Heading1Char"/>
    <w:rsid w:val="00307215"/>
    <w:rPr>
      <w:rFonts w:ascii="Century Gothic" w:eastAsia="SimSun" w:hAnsi="Century Gothic" w:cs="Times New Roman"/>
      <w:b/>
      <w:bCs/>
      <w:kern w:val="32"/>
      <w:sz w:val="23"/>
      <w:szCs w:val="23"/>
      <w:lang w:val="en-GB" w:eastAsia="ko-KR"/>
    </w:rPr>
  </w:style>
  <w:style w:type="character" w:customStyle="1" w:styleId="FooterChar7">
    <w:name w:val="Footer Char7"/>
    <w:basedOn w:val="DefaultParagraphFont"/>
    <w:uiPriority w:val="99"/>
    <w:rsid w:val="00307215"/>
    <w:rPr>
      <w:rFonts w:ascii="Times New Roman" w:eastAsia="Batang" w:hAnsi="Times New Roman"/>
      <w:bCs w:val="0"/>
      <w:lang w:val="en-GB" w:eastAsia="ko-KR"/>
    </w:rPr>
  </w:style>
  <w:style w:type="character" w:customStyle="1" w:styleId="Heading1Char8">
    <w:name w:val="Heading 1 Char8"/>
    <w:basedOn w:val="DefaultParagraphFont"/>
    <w:uiPriority w:val="9"/>
    <w:rsid w:val="00307215"/>
    <w:rPr>
      <w:rFonts w:eastAsia="SimSun"/>
      <w:b/>
      <w:bCs/>
      <w:kern w:val="32"/>
      <w:sz w:val="23"/>
      <w:szCs w:val="32"/>
      <w:lang w:eastAsia="ko-KR"/>
    </w:rPr>
  </w:style>
  <w:style w:type="paragraph" w:customStyle="1" w:styleId="Heading1Ngoc8">
    <w:name w:val="Heading 1 Ngoc8"/>
    <w:basedOn w:val="Heading1"/>
    <w:qFormat/>
    <w:rsid w:val="00307215"/>
    <w:rPr>
      <w:rFonts w:eastAsia="SimSun" w:cs="Times New Roman"/>
      <w:sz w:val="23"/>
      <w:szCs w:val="23"/>
      <w:lang w:eastAsia="ko-KR"/>
    </w:rPr>
  </w:style>
  <w:style w:type="character" w:customStyle="1" w:styleId="Heading1NgocCharChar8">
    <w:name w:val="Heading 1 Ngoc Char Char8"/>
    <w:basedOn w:val="Heading1Char"/>
    <w:rsid w:val="00307215"/>
    <w:rPr>
      <w:rFonts w:ascii="Century Gothic" w:eastAsia="SimSun" w:hAnsi="Century Gothic" w:cs="Times New Roman"/>
      <w:b/>
      <w:bCs/>
      <w:kern w:val="32"/>
      <w:sz w:val="23"/>
      <w:szCs w:val="23"/>
      <w:lang w:val="en-GB" w:eastAsia="ko-KR"/>
    </w:rPr>
  </w:style>
  <w:style w:type="character" w:customStyle="1" w:styleId="FooterChar8">
    <w:name w:val="Footer Char8"/>
    <w:basedOn w:val="DefaultParagraphFont"/>
    <w:uiPriority w:val="99"/>
    <w:rsid w:val="00307215"/>
    <w:rPr>
      <w:rFonts w:ascii="Times New Roman" w:eastAsia="Batang" w:hAnsi="Times New Roman"/>
      <w:kern w:val="32"/>
      <w:sz w:val="24"/>
      <w:szCs w:val="24"/>
      <w:lang w:val="en-GB" w:eastAsia="ko-KR"/>
    </w:rPr>
  </w:style>
  <w:style w:type="character" w:customStyle="1" w:styleId="FooterChar9">
    <w:name w:val="Footer Char9"/>
    <w:basedOn w:val="DefaultParagraphFont"/>
    <w:uiPriority w:val="99"/>
    <w:rsid w:val="00307215"/>
    <w:rPr>
      <w:lang w:val="en-GB"/>
    </w:rPr>
  </w:style>
  <w:style w:type="paragraph" w:customStyle="1" w:styleId="Heading1Ngoc9">
    <w:name w:val="Heading 1 Ngoc9"/>
    <w:basedOn w:val="Heading1"/>
    <w:qFormat/>
    <w:rsid w:val="00307215"/>
    <w:rPr>
      <w:rFonts w:eastAsia="SimSun" w:cs="Times New Roman"/>
      <w:sz w:val="23"/>
      <w:szCs w:val="23"/>
      <w:lang w:eastAsia="ko-KR"/>
    </w:rPr>
  </w:style>
  <w:style w:type="character" w:customStyle="1" w:styleId="Heading1NgocCharChar9">
    <w:name w:val="Heading 1 Ngoc Char Char9"/>
    <w:basedOn w:val="Heading1Char"/>
    <w:rsid w:val="00307215"/>
    <w:rPr>
      <w:rFonts w:ascii="Century Gothic" w:eastAsia="SimSun" w:hAnsi="Century Gothic" w:cs="Times New Roman"/>
      <w:b/>
      <w:bCs/>
      <w:kern w:val="32"/>
      <w:sz w:val="23"/>
      <w:szCs w:val="23"/>
      <w:lang w:val="en-GB" w:eastAsia="ko-KR"/>
    </w:rPr>
  </w:style>
  <w:style w:type="paragraph" w:customStyle="1" w:styleId="Heading1Ngoc10">
    <w:name w:val="Heading 1 Ngoc10"/>
    <w:basedOn w:val="Heading1"/>
    <w:rsid w:val="00307215"/>
    <w:pPr>
      <w:spacing w:before="240" w:beforeAutospacing="0" w:after="60" w:afterAutospacing="0" w:line="360" w:lineRule="auto"/>
    </w:pPr>
    <w:rPr>
      <w:rFonts w:eastAsia="SimSun" w:cs="Times New Roman"/>
      <w:sz w:val="24"/>
      <w:szCs w:val="23"/>
      <w:lang w:eastAsia="ko-KR"/>
    </w:rPr>
  </w:style>
  <w:style w:type="character" w:customStyle="1" w:styleId="Heading1NgocCharChar10">
    <w:name w:val="Heading 1 Ngoc Char Char10"/>
    <w:basedOn w:val="Heading1Char"/>
    <w:rsid w:val="00307215"/>
    <w:rPr>
      <w:rFonts w:ascii="Times New Roman" w:eastAsia="SimSun" w:hAnsi="Times New Roman" w:cs="Times New Roman"/>
      <w:b/>
      <w:bCs/>
      <w:kern w:val="32"/>
      <w:sz w:val="28"/>
      <w:szCs w:val="23"/>
      <w:lang w:val="en-GB" w:eastAsia="ko-KR"/>
    </w:rPr>
  </w:style>
  <w:style w:type="character" w:customStyle="1" w:styleId="FooterChar10">
    <w:name w:val="Footer Char10"/>
    <w:basedOn w:val="DefaultParagraphFont"/>
    <w:uiPriority w:val="99"/>
    <w:rsid w:val="00307215"/>
    <w:rPr>
      <w:rFonts w:ascii="Times New Roman" w:eastAsia="Batang" w:hAnsi="Times New Roman"/>
      <w:bCs w:val="0"/>
      <w:lang w:val="en-GB" w:eastAsia="ko-KR"/>
    </w:rPr>
  </w:style>
  <w:style w:type="character" w:customStyle="1" w:styleId="Heading1Char9">
    <w:name w:val="Heading 1 Char9"/>
    <w:basedOn w:val="DefaultParagraphFont"/>
    <w:uiPriority w:val="9"/>
    <w:rsid w:val="00307215"/>
    <w:rPr>
      <w:rFonts w:ascii="Times New Roman" w:eastAsia="SimSun" w:hAnsi="Times New Roman"/>
      <w:b/>
      <w:bCs/>
      <w:kern w:val="32"/>
      <w:sz w:val="28"/>
      <w:szCs w:val="32"/>
      <w:lang w:val="en-GB" w:eastAsia="ko-KR"/>
    </w:rPr>
  </w:style>
  <w:style w:type="character" w:customStyle="1" w:styleId="FooterChar11">
    <w:name w:val="Footer Char11"/>
    <w:basedOn w:val="DefaultParagraphFont"/>
    <w:uiPriority w:val="99"/>
    <w:rsid w:val="00307215"/>
    <w:rPr>
      <w:bCs/>
      <w:kern w:val="32"/>
      <w:sz w:val="24"/>
      <w:szCs w:val="24"/>
      <w:lang w:eastAsia="en-US"/>
    </w:rPr>
  </w:style>
  <w:style w:type="character" w:customStyle="1" w:styleId="highlight">
    <w:name w:val="highlight"/>
    <w:basedOn w:val="DefaultParagraphFont"/>
    <w:rsid w:val="00307215"/>
  </w:style>
  <w:style w:type="table" w:styleId="LightList-Accent5">
    <w:name w:val="Light List Accent 5"/>
    <w:basedOn w:val="TableNormal"/>
    <w:uiPriority w:val="61"/>
    <w:rsid w:val="00307215"/>
    <w:pPr>
      <w:spacing w:after="0" w:line="240" w:lineRule="auto"/>
    </w:pPr>
    <w:rPr>
      <w:rFonts w:ascii="Calibri" w:hAnsi="Calibri" w:cs="Times New Roman"/>
      <w:sz w:val="20"/>
      <w:szCs w:val="20"/>
      <w:lang w:eastAsia="en-GB"/>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4210453">
      <w:bodyDiv w:val="1"/>
      <w:marLeft w:val="0"/>
      <w:marRight w:val="0"/>
      <w:marTop w:val="0"/>
      <w:marBottom w:val="0"/>
      <w:divBdr>
        <w:top w:val="none" w:sz="0" w:space="0" w:color="auto"/>
        <w:left w:val="none" w:sz="0" w:space="0" w:color="auto"/>
        <w:bottom w:val="none" w:sz="0" w:space="0" w:color="auto"/>
        <w:right w:val="none" w:sz="0" w:space="0" w:color="auto"/>
      </w:divBdr>
    </w:div>
    <w:div w:id="721907593">
      <w:bodyDiv w:val="1"/>
      <w:marLeft w:val="0"/>
      <w:marRight w:val="0"/>
      <w:marTop w:val="0"/>
      <w:marBottom w:val="0"/>
      <w:divBdr>
        <w:top w:val="none" w:sz="0" w:space="0" w:color="auto"/>
        <w:left w:val="none" w:sz="0" w:space="0" w:color="auto"/>
        <w:bottom w:val="none" w:sz="0" w:space="0" w:color="auto"/>
        <w:right w:val="none" w:sz="0" w:space="0" w:color="auto"/>
      </w:divBdr>
      <w:divsChild>
        <w:div w:id="51122156">
          <w:marLeft w:val="0"/>
          <w:marRight w:val="0"/>
          <w:marTop w:val="0"/>
          <w:marBottom w:val="0"/>
          <w:divBdr>
            <w:top w:val="none" w:sz="0" w:space="0" w:color="auto"/>
            <w:left w:val="none" w:sz="0" w:space="0" w:color="auto"/>
            <w:bottom w:val="none" w:sz="0" w:space="0" w:color="auto"/>
            <w:right w:val="none" w:sz="0" w:space="0" w:color="auto"/>
          </w:divBdr>
          <w:divsChild>
            <w:div w:id="288127137">
              <w:marLeft w:val="0"/>
              <w:marRight w:val="0"/>
              <w:marTop w:val="0"/>
              <w:marBottom w:val="0"/>
              <w:divBdr>
                <w:top w:val="none" w:sz="0" w:space="0" w:color="auto"/>
                <w:left w:val="none" w:sz="0" w:space="0" w:color="auto"/>
                <w:bottom w:val="none" w:sz="0" w:space="0" w:color="auto"/>
                <w:right w:val="none" w:sz="0" w:space="0" w:color="auto"/>
              </w:divBdr>
              <w:divsChild>
                <w:div w:id="2080201094">
                  <w:marLeft w:val="0"/>
                  <w:marRight w:val="0"/>
                  <w:marTop w:val="0"/>
                  <w:marBottom w:val="0"/>
                  <w:divBdr>
                    <w:top w:val="none" w:sz="0" w:space="0" w:color="auto"/>
                    <w:left w:val="none" w:sz="0" w:space="0" w:color="auto"/>
                    <w:bottom w:val="none" w:sz="0" w:space="0" w:color="auto"/>
                    <w:right w:val="none" w:sz="0" w:space="0" w:color="auto"/>
                  </w:divBdr>
                  <w:divsChild>
                    <w:div w:id="654188653">
                      <w:marLeft w:val="0"/>
                      <w:marRight w:val="0"/>
                      <w:marTop w:val="0"/>
                      <w:marBottom w:val="0"/>
                      <w:divBdr>
                        <w:top w:val="none" w:sz="0" w:space="0" w:color="auto"/>
                        <w:left w:val="none" w:sz="0" w:space="0" w:color="auto"/>
                        <w:bottom w:val="none" w:sz="0" w:space="0" w:color="auto"/>
                        <w:right w:val="none" w:sz="0" w:space="0" w:color="auto"/>
                      </w:divBdr>
                      <w:divsChild>
                        <w:div w:id="1431849258">
                          <w:marLeft w:val="0"/>
                          <w:marRight w:val="0"/>
                          <w:marTop w:val="0"/>
                          <w:marBottom w:val="0"/>
                          <w:divBdr>
                            <w:top w:val="none" w:sz="0" w:space="0" w:color="auto"/>
                            <w:left w:val="none" w:sz="0" w:space="0" w:color="auto"/>
                            <w:bottom w:val="none" w:sz="0" w:space="0" w:color="auto"/>
                            <w:right w:val="none" w:sz="0" w:space="0" w:color="auto"/>
                          </w:divBdr>
                          <w:divsChild>
                            <w:div w:id="2118211547">
                              <w:marLeft w:val="0"/>
                              <w:marRight w:val="0"/>
                              <w:marTop w:val="0"/>
                              <w:marBottom w:val="0"/>
                              <w:divBdr>
                                <w:top w:val="none" w:sz="0" w:space="0" w:color="auto"/>
                                <w:left w:val="none" w:sz="0" w:space="0" w:color="auto"/>
                                <w:bottom w:val="none" w:sz="0" w:space="0" w:color="auto"/>
                                <w:right w:val="none" w:sz="0" w:space="0" w:color="auto"/>
                              </w:divBdr>
                              <w:divsChild>
                                <w:div w:id="672417794">
                                  <w:marLeft w:val="0"/>
                                  <w:marRight w:val="0"/>
                                  <w:marTop w:val="0"/>
                                  <w:marBottom w:val="0"/>
                                  <w:divBdr>
                                    <w:top w:val="none" w:sz="0" w:space="0" w:color="auto"/>
                                    <w:left w:val="none" w:sz="0" w:space="0" w:color="auto"/>
                                    <w:bottom w:val="none" w:sz="0" w:space="0" w:color="auto"/>
                                    <w:right w:val="none" w:sz="0" w:space="0" w:color="auto"/>
                                  </w:divBdr>
                                  <w:divsChild>
                                    <w:div w:id="198010325">
                                      <w:marLeft w:val="0"/>
                                      <w:marRight w:val="0"/>
                                      <w:marTop w:val="0"/>
                                      <w:marBottom w:val="0"/>
                                      <w:divBdr>
                                        <w:top w:val="none" w:sz="0" w:space="0" w:color="auto"/>
                                        <w:left w:val="none" w:sz="0" w:space="0" w:color="auto"/>
                                        <w:bottom w:val="none" w:sz="0" w:space="0" w:color="auto"/>
                                        <w:right w:val="none" w:sz="0" w:space="0" w:color="auto"/>
                                      </w:divBdr>
                                      <w:divsChild>
                                        <w:div w:id="1180698202">
                                          <w:marLeft w:val="0"/>
                                          <w:marRight w:val="0"/>
                                          <w:marTop w:val="0"/>
                                          <w:marBottom w:val="0"/>
                                          <w:divBdr>
                                            <w:top w:val="none" w:sz="0" w:space="0" w:color="auto"/>
                                            <w:left w:val="none" w:sz="0" w:space="0" w:color="auto"/>
                                            <w:bottom w:val="none" w:sz="0" w:space="0" w:color="auto"/>
                                            <w:right w:val="none" w:sz="0" w:space="0" w:color="auto"/>
                                          </w:divBdr>
                                          <w:divsChild>
                                            <w:div w:id="1638954009">
                                              <w:marLeft w:val="0"/>
                                              <w:marRight w:val="0"/>
                                              <w:marTop w:val="0"/>
                                              <w:marBottom w:val="0"/>
                                              <w:divBdr>
                                                <w:top w:val="none" w:sz="0" w:space="0" w:color="auto"/>
                                                <w:left w:val="none" w:sz="0" w:space="0" w:color="auto"/>
                                                <w:bottom w:val="none" w:sz="0" w:space="0" w:color="auto"/>
                                                <w:right w:val="none" w:sz="0" w:space="0" w:color="auto"/>
                                              </w:divBdr>
                                              <w:divsChild>
                                                <w:div w:id="1390765667">
                                                  <w:marLeft w:val="0"/>
                                                  <w:marRight w:val="0"/>
                                                  <w:marTop w:val="0"/>
                                                  <w:marBottom w:val="0"/>
                                                  <w:divBdr>
                                                    <w:top w:val="none" w:sz="0" w:space="0" w:color="auto"/>
                                                    <w:left w:val="none" w:sz="0" w:space="0" w:color="auto"/>
                                                    <w:bottom w:val="none" w:sz="0" w:space="0" w:color="auto"/>
                                                    <w:right w:val="none" w:sz="0" w:space="0" w:color="auto"/>
                                                  </w:divBdr>
                                                  <w:divsChild>
                                                    <w:div w:id="886331450">
                                                      <w:marLeft w:val="0"/>
                                                      <w:marRight w:val="0"/>
                                                      <w:marTop w:val="0"/>
                                                      <w:marBottom w:val="0"/>
                                                      <w:divBdr>
                                                        <w:top w:val="none" w:sz="0" w:space="0" w:color="auto"/>
                                                        <w:left w:val="none" w:sz="0" w:space="0" w:color="auto"/>
                                                        <w:bottom w:val="none" w:sz="0" w:space="0" w:color="auto"/>
                                                        <w:right w:val="none" w:sz="0" w:space="0" w:color="auto"/>
                                                      </w:divBdr>
                                                      <w:divsChild>
                                                        <w:div w:id="1831483797">
                                                          <w:marLeft w:val="0"/>
                                                          <w:marRight w:val="0"/>
                                                          <w:marTop w:val="0"/>
                                                          <w:marBottom w:val="0"/>
                                                          <w:divBdr>
                                                            <w:top w:val="none" w:sz="0" w:space="0" w:color="auto"/>
                                                            <w:left w:val="none" w:sz="0" w:space="0" w:color="auto"/>
                                                            <w:bottom w:val="none" w:sz="0" w:space="0" w:color="auto"/>
                                                            <w:right w:val="none" w:sz="0" w:space="0" w:color="auto"/>
                                                          </w:divBdr>
                                                          <w:divsChild>
                                                            <w:div w:id="833841207">
                                                              <w:marLeft w:val="0"/>
                                                              <w:marRight w:val="0"/>
                                                              <w:marTop w:val="0"/>
                                                              <w:marBottom w:val="0"/>
                                                              <w:divBdr>
                                                                <w:top w:val="none" w:sz="0" w:space="0" w:color="auto"/>
                                                                <w:left w:val="none" w:sz="0" w:space="0" w:color="auto"/>
                                                                <w:bottom w:val="none" w:sz="0" w:space="0" w:color="auto"/>
                                                                <w:right w:val="none" w:sz="0" w:space="0" w:color="auto"/>
                                                              </w:divBdr>
                                                              <w:divsChild>
                                                                <w:div w:id="1461344014">
                                                                  <w:marLeft w:val="0"/>
                                                                  <w:marRight w:val="0"/>
                                                                  <w:marTop w:val="0"/>
                                                                  <w:marBottom w:val="0"/>
                                                                  <w:divBdr>
                                                                    <w:top w:val="none" w:sz="0" w:space="0" w:color="auto"/>
                                                                    <w:left w:val="none" w:sz="0" w:space="0" w:color="auto"/>
                                                                    <w:bottom w:val="none" w:sz="0" w:space="0" w:color="auto"/>
                                                                    <w:right w:val="none" w:sz="0" w:space="0" w:color="auto"/>
                                                                  </w:divBdr>
                                                                  <w:divsChild>
                                                                    <w:div w:id="144274759">
                                                                      <w:marLeft w:val="0"/>
                                                                      <w:marRight w:val="0"/>
                                                                      <w:marTop w:val="0"/>
                                                                      <w:marBottom w:val="0"/>
                                                                      <w:divBdr>
                                                                        <w:top w:val="none" w:sz="0" w:space="0" w:color="auto"/>
                                                                        <w:left w:val="none" w:sz="0" w:space="0" w:color="auto"/>
                                                                        <w:bottom w:val="none" w:sz="0" w:space="0" w:color="auto"/>
                                                                        <w:right w:val="none" w:sz="0" w:space="0" w:color="auto"/>
                                                                      </w:divBdr>
                                                                      <w:divsChild>
                                                                        <w:div w:id="465270920">
                                                                          <w:marLeft w:val="0"/>
                                                                          <w:marRight w:val="0"/>
                                                                          <w:marTop w:val="0"/>
                                                                          <w:marBottom w:val="0"/>
                                                                          <w:divBdr>
                                                                            <w:top w:val="none" w:sz="0" w:space="0" w:color="auto"/>
                                                                            <w:left w:val="none" w:sz="0" w:space="0" w:color="auto"/>
                                                                            <w:bottom w:val="none" w:sz="0" w:space="0" w:color="auto"/>
                                                                            <w:right w:val="none" w:sz="0" w:space="0" w:color="auto"/>
                                                                          </w:divBdr>
                                                                          <w:divsChild>
                                                                            <w:div w:id="380979787">
                                                                              <w:marLeft w:val="0"/>
                                                                              <w:marRight w:val="0"/>
                                                                              <w:marTop w:val="0"/>
                                                                              <w:marBottom w:val="0"/>
                                                                              <w:divBdr>
                                                                                <w:top w:val="none" w:sz="0" w:space="0" w:color="auto"/>
                                                                                <w:left w:val="none" w:sz="0" w:space="0" w:color="auto"/>
                                                                                <w:bottom w:val="none" w:sz="0" w:space="0" w:color="auto"/>
                                                                                <w:right w:val="none" w:sz="0" w:space="0" w:color="auto"/>
                                                                              </w:divBdr>
                                                                              <w:divsChild>
                                                                                <w:div w:id="2127311592">
                                                                                  <w:marLeft w:val="0"/>
                                                                                  <w:marRight w:val="0"/>
                                                                                  <w:marTop w:val="0"/>
                                                                                  <w:marBottom w:val="0"/>
                                                                                  <w:divBdr>
                                                                                    <w:top w:val="none" w:sz="0" w:space="0" w:color="auto"/>
                                                                                    <w:left w:val="none" w:sz="0" w:space="0" w:color="auto"/>
                                                                                    <w:bottom w:val="none" w:sz="0" w:space="0" w:color="auto"/>
                                                                                    <w:right w:val="none" w:sz="0" w:space="0" w:color="auto"/>
                                                                                  </w:divBdr>
                                                                                  <w:divsChild>
                                                                                    <w:div w:id="1805928070">
                                                                                      <w:marLeft w:val="0"/>
                                                                                      <w:marRight w:val="0"/>
                                                                                      <w:marTop w:val="0"/>
                                                                                      <w:marBottom w:val="0"/>
                                                                                      <w:divBdr>
                                                                                        <w:top w:val="none" w:sz="0" w:space="0" w:color="auto"/>
                                                                                        <w:left w:val="none" w:sz="0" w:space="0" w:color="auto"/>
                                                                                        <w:bottom w:val="none" w:sz="0" w:space="0" w:color="auto"/>
                                                                                        <w:right w:val="none" w:sz="0" w:space="0" w:color="auto"/>
                                                                                      </w:divBdr>
                                                                                      <w:divsChild>
                                                                                        <w:div w:id="1602106477">
                                                                                          <w:marLeft w:val="0"/>
                                                                                          <w:marRight w:val="0"/>
                                                                                          <w:marTop w:val="0"/>
                                                                                          <w:marBottom w:val="0"/>
                                                                                          <w:divBdr>
                                                                                            <w:top w:val="none" w:sz="0" w:space="0" w:color="auto"/>
                                                                                            <w:left w:val="none" w:sz="0" w:space="0" w:color="auto"/>
                                                                                            <w:bottom w:val="none" w:sz="0" w:space="0" w:color="auto"/>
                                                                                            <w:right w:val="none" w:sz="0" w:space="0" w:color="auto"/>
                                                                                          </w:divBdr>
                                                                                          <w:divsChild>
                                                                                            <w:div w:id="422648486">
                                                                                              <w:marLeft w:val="0"/>
                                                                                              <w:marRight w:val="0"/>
                                                                                              <w:marTop w:val="0"/>
                                                                                              <w:marBottom w:val="0"/>
                                                                                              <w:divBdr>
                                                                                                <w:top w:val="none" w:sz="0" w:space="0" w:color="auto"/>
                                                                                                <w:left w:val="none" w:sz="0" w:space="0" w:color="auto"/>
                                                                                                <w:bottom w:val="none" w:sz="0" w:space="0" w:color="auto"/>
                                                                                                <w:right w:val="none" w:sz="0" w:space="0" w:color="auto"/>
                                                                                              </w:divBdr>
                                                                                              <w:divsChild>
                                                                                                <w:div w:id="1764494259">
                                                                                                  <w:marLeft w:val="0"/>
                                                                                                  <w:marRight w:val="0"/>
                                                                                                  <w:marTop w:val="0"/>
                                                                                                  <w:marBottom w:val="0"/>
                                                                                                  <w:divBdr>
                                                                                                    <w:top w:val="none" w:sz="0" w:space="0" w:color="auto"/>
                                                                                                    <w:left w:val="none" w:sz="0" w:space="0" w:color="auto"/>
                                                                                                    <w:bottom w:val="none" w:sz="0" w:space="0" w:color="auto"/>
                                                                                                    <w:right w:val="none" w:sz="0" w:space="0" w:color="auto"/>
                                                                                                  </w:divBdr>
                                                                                                  <w:divsChild>
                                                                                                    <w:div w:id="246311817">
                                                                                                      <w:marLeft w:val="0"/>
                                                                                                      <w:marRight w:val="0"/>
                                                                                                      <w:marTop w:val="0"/>
                                                                                                      <w:marBottom w:val="0"/>
                                                                                                      <w:divBdr>
                                                                                                        <w:top w:val="none" w:sz="0" w:space="0" w:color="auto"/>
                                                                                                        <w:left w:val="none" w:sz="0" w:space="0" w:color="auto"/>
                                                                                                        <w:bottom w:val="none" w:sz="0" w:space="0" w:color="auto"/>
                                                                                                        <w:right w:val="none" w:sz="0" w:space="0" w:color="auto"/>
                                                                                                      </w:divBdr>
                                                                                                      <w:divsChild>
                                                                                                        <w:div w:id="1446391804">
                                                                                                          <w:marLeft w:val="0"/>
                                                                                                          <w:marRight w:val="0"/>
                                                                                                          <w:marTop w:val="0"/>
                                                                                                          <w:marBottom w:val="0"/>
                                                                                                          <w:divBdr>
                                                                                                            <w:top w:val="none" w:sz="0" w:space="0" w:color="auto"/>
                                                                                                            <w:left w:val="none" w:sz="0" w:space="0" w:color="auto"/>
                                                                                                            <w:bottom w:val="none" w:sz="0" w:space="0" w:color="auto"/>
                                                                                                            <w:right w:val="none" w:sz="0" w:space="0" w:color="auto"/>
                                                                                                          </w:divBdr>
                                                                                                          <w:divsChild>
                                                                                                            <w:div w:id="1598247656">
                                                                                                              <w:marLeft w:val="0"/>
                                                                                                              <w:marRight w:val="0"/>
                                                                                                              <w:marTop w:val="0"/>
                                                                                                              <w:marBottom w:val="0"/>
                                                                                                              <w:divBdr>
                                                                                                                <w:top w:val="none" w:sz="0" w:space="0" w:color="auto"/>
                                                                                                                <w:left w:val="none" w:sz="0" w:space="0" w:color="auto"/>
                                                                                                                <w:bottom w:val="none" w:sz="0" w:space="0" w:color="auto"/>
                                                                                                                <w:right w:val="none" w:sz="0" w:space="0" w:color="auto"/>
                                                                                                              </w:divBdr>
                                                                                                              <w:divsChild>
                                                                                                                <w:div w:id="627778849">
                                                                                                                  <w:marLeft w:val="0"/>
                                                                                                                  <w:marRight w:val="0"/>
                                                                                                                  <w:marTop w:val="0"/>
                                                                                                                  <w:marBottom w:val="0"/>
                                                                                                                  <w:divBdr>
                                                                                                                    <w:top w:val="none" w:sz="0" w:space="0" w:color="auto"/>
                                                                                                                    <w:left w:val="none" w:sz="0" w:space="0" w:color="auto"/>
                                                                                                                    <w:bottom w:val="none" w:sz="0" w:space="0" w:color="auto"/>
                                                                                                                    <w:right w:val="none" w:sz="0" w:space="0" w:color="auto"/>
                                                                                                                  </w:divBdr>
                                                                                                                  <w:divsChild>
                                                                                                                    <w:div w:id="1565068980">
                                                                                                                      <w:marLeft w:val="0"/>
                                                                                                                      <w:marRight w:val="0"/>
                                                                                                                      <w:marTop w:val="0"/>
                                                                                                                      <w:marBottom w:val="0"/>
                                                                                                                      <w:divBdr>
                                                                                                                        <w:top w:val="none" w:sz="0" w:space="0" w:color="auto"/>
                                                                                                                        <w:left w:val="none" w:sz="0" w:space="0" w:color="auto"/>
                                                                                                                        <w:bottom w:val="none" w:sz="0" w:space="0" w:color="auto"/>
                                                                                                                        <w:right w:val="none" w:sz="0" w:space="0" w:color="auto"/>
                                                                                                                      </w:divBdr>
                                                                                                                      <w:divsChild>
                                                                                                                        <w:div w:id="1830907041">
                                                                                                                          <w:marLeft w:val="0"/>
                                                                                                                          <w:marRight w:val="0"/>
                                                                                                                          <w:marTop w:val="0"/>
                                                                                                                          <w:marBottom w:val="0"/>
                                                                                                                          <w:divBdr>
                                                                                                                            <w:top w:val="none" w:sz="0" w:space="0" w:color="auto"/>
                                                                                                                            <w:left w:val="none" w:sz="0" w:space="0" w:color="auto"/>
                                                                                                                            <w:bottom w:val="none" w:sz="0" w:space="0" w:color="auto"/>
                                                                                                                            <w:right w:val="none" w:sz="0" w:space="0" w:color="auto"/>
                                                                                                                          </w:divBdr>
                                                                                                                          <w:divsChild>
                                                                                                                            <w:div w:id="1724602123">
                                                                                                                              <w:marLeft w:val="0"/>
                                                                                                                              <w:marRight w:val="0"/>
                                                                                                                              <w:marTop w:val="0"/>
                                                                                                                              <w:marBottom w:val="0"/>
                                                                                                                              <w:divBdr>
                                                                                                                                <w:top w:val="none" w:sz="0" w:space="0" w:color="auto"/>
                                                                                                                                <w:left w:val="none" w:sz="0" w:space="0" w:color="auto"/>
                                                                                                                                <w:bottom w:val="none" w:sz="0" w:space="0" w:color="auto"/>
                                                                                                                                <w:right w:val="none" w:sz="0" w:space="0" w:color="auto"/>
                                                                                                                              </w:divBdr>
                                                                                                                              <w:divsChild>
                                                                                                                                <w:div w:id="1157380321">
                                                                                                                                  <w:marLeft w:val="0"/>
                                                                                                                                  <w:marRight w:val="0"/>
                                                                                                                                  <w:marTop w:val="0"/>
                                                                                                                                  <w:marBottom w:val="0"/>
                                                                                                                                  <w:divBdr>
                                                                                                                                    <w:top w:val="none" w:sz="0" w:space="0" w:color="auto"/>
                                                                                                                                    <w:left w:val="none" w:sz="0" w:space="0" w:color="auto"/>
                                                                                                                                    <w:bottom w:val="none" w:sz="0" w:space="0" w:color="auto"/>
                                                                                                                                    <w:right w:val="none" w:sz="0" w:space="0" w:color="auto"/>
                                                                                                                                  </w:divBdr>
                                                                                                                                  <w:divsChild>
                                                                                                                                    <w:div w:id="1269701862">
                                                                                                                                      <w:marLeft w:val="0"/>
                                                                                                                                      <w:marRight w:val="0"/>
                                                                                                                                      <w:marTop w:val="0"/>
                                                                                                                                      <w:marBottom w:val="0"/>
                                                                                                                                      <w:divBdr>
                                                                                                                                        <w:top w:val="none" w:sz="0" w:space="0" w:color="auto"/>
                                                                                                                                        <w:left w:val="none" w:sz="0" w:space="0" w:color="auto"/>
                                                                                                                                        <w:bottom w:val="none" w:sz="0" w:space="0" w:color="auto"/>
                                                                                                                                        <w:right w:val="none" w:sz="0" w:space="0" w:color="auto"/>
                                                                                                                                      </w:divBdr>
                                                                                                                                      <w:divsChild>
                                                                                                                                        <w:div w:id="672030983">
                                                                                                                                          <w:marLeft w:val="0"/>
                                                                                                                                          <w:marRight w:val="0"/>
                                                                                                                                          <w:marTop w:val="0"/>
                                                                                                                                          <w:marBottom w:val="0"/>
                                                                                                                                          <w:divBdr>
                                                                                                                                            <w:top w:val="none" w:sz="0" w:space="0" w:color="auto"/>
                                                                                                                                            <w:left w:val="none" w:sz="0" w:space="0" w:color="auto"/>
                                                                                                                                            <w:bottom w:val="none" w:sz="0" w:space="0" w:color="auto"/>
                                                                                                                                            <w:right w:val="none" w:sz="0" w:space="0" w:color="auto"/>
                                                                                                                                          </w:divBdr>
                                                                                                                                          <w:divsChild>
                                                                                                                                            <w:div w:id="2081293110">
                                                                                                                                              <w:marLeft w:val="0"/>
                                                                                                                                              <w:marRight w:val="0"/>
                                                                                                                                              <w:marTop w:val="0"/>
                                                                                                                                              <w:marBottom w:val="0"/>
                                                                                                                                              <w:divBdr>
                                                                                                                                                <w:top w:val="none" w:sz="0" w:space="0" w:color="auto"/>
                                                                                                                                                <w:left w:val="none" w:sz="0" w:space="0" w:color="auto"/>
                                                                                                                                                <w:bottom w:val="none" w:sz="0" w:space="0" w:color="auto"/>
                                                                                                                                                <w:right w:val="none" w:sz="0" w:space="0" w:color="auto"/>
                                                                                                                                              </w:divBdr>
                                                                                                                                              <w:divsChild>
                                                                                                                                                <w:div w:id="967708651">
                                                                                                                                                  <w:marLeft w:val="0"/>
                                                                                                                                                  <w:marRight w:val="0"/>
                                                                                                                                                  <w:marTop w:val="0"/>
                                                                                                                                                  <w:marBottom w:val="0"/>
                                                                                                                                                  <w:divBdr>
                                                                                                                                                    <w:top w:val="none" w:sz="0" w:space="0" w:color="auto"/>
                                                                                                                                                    <w:left w:val="none" w:sz="0" w:space="0" w:color="auto"/>
                                                                                                                                                    <w:bottom w:val="none" w:sz="0" w:space="0" w:color="auto"/>
                                                                                                                                                    <w:right w:val="none" w:sz="0" w:space="0" w:color="auto"/>
                                                                                                                                                  </w:divBdr>
                                                                                                                                                  <w:divsChild>
                                                                                                                                                    <w:div w:id="1200782658">
                                                                                                                                                      <w:marLeft w:val="0"/>
                                                                                                                                                      <w:marRight w:val="0"/>
                                                                                                                                                      <w:marTop w:val="0"/>
                                                                                                                                                      <w:marBottom w:val="0"/>
                                                                                                                                                      <w:divBdr>
                                                                                                                                                        <w:top w:val="none" w:sz="0" w:space="0" w:color="auto"/>
                                                                                                                                                        <w:left w:val="none" w:sz="0" w:space="0" w:color="auto"/>
                                                                                                                                                        <w:bottom w:val="none" w:sz="0" w:space="0" w:color="auto"/>
                                                                                                                                                        <w:right w:val="none" w:sz="0" w:space="0" w:color="auto"/>
                                                                                                                                                      </w:divBdr>
                                                                                                                                                      <w:divsChild>
                                                                                                                                                        <w:div w:id="1832675685">
                                                                                                                                                          <w:marLeft w:val="0"/>
                                                                                                                                                          <w:marRight w:val="0"/>
                                                                                                                                                          <w:marTop w:val="0"/>
                                                                                                                                                          <w:marBottom w:val="0"/>
                                                                                                                                                          <w:divBdr>
                                                                                                                                                            <w:top w:val="none" w:sz="0" w:space="0" w:color="auto"/>
                                                                                                                                                            <w:left w:val="none" w:sz="0" w:space="0" w:color="auto"/>
                                                                                                                                                            <w:bottom w:val="none" w:sz="0" w:space="0" w:color="auto"/>
                                                                                                                                                            <w:right w:val="none" w:sz="0" w:space="0" w:color="auto"/>
                                                                                                                                                          </w:divBdr>
                                                                                                                                                          <w:divsChild>
                                                                                                                                                            <w:div w:id="137843362">
                                                                                                                                                              <w:marLeft w:val="0"/>
                                                                                                                                                              <w:marRight w:val="0"/>
                                                                                                                                                              <w:marTop w:val="0"/>
                                                                                                                                                              <w:marBottom w:val="0"/>
                                                                                                                                                              <w:divBdr>
                                                                                                                                                                <w:top w:val="none" w:sz="0" w:space="0" w:color="auto"/>
                                                                                                                                                                <w:left w:val="none" w:sz="0" w:space="0" w:color="auto"/>
                                                                                                                                                                <w:bottom w:val="none" w:sz="0" w:space="0" w:color="auto"/>
                                                                                                                                                                <w:right w:val="none" w:sz="0" w:space="0" w:color="auto"/>
                                                                                                                                                              </w:divBdr>
                                                                                                                                                              <w:divsChild>
                                                                                                                                                                <w:div w:id="1226718249">
                                                                                                                                                                  <w:marLeft w:val="0"/>
                                                                                                                                                                  <w:marRight w:val="0"/>
                                                                                                                                                                  <w:marTop w:val="0"/>
                                                                                                                                                                  <w:marBottom w:val="0"/>
                                                                                                                                                                  <w:divBdr>
                                                                                                                                                                    <w:top w:val="none" w:sz="0" w:space="0" w:color="auto"/>
                                                                                                                                                                    <w:left w:val="none" w:sz="0" w:space="0" w:color="auto"/>
                                                                                                                                                                    <w:bottom w:val="none" w:sz="0" w:space="0" w:color="auto"/>
                                                                                                                                                                    <w:right w:val="none" w:sz="0" w:space="0" w:color="auto"/>
                                                                                                                                                                  </w:divBdr>
                                                                                                                                                                  <w:divsChild>
                                                                                                                                                                    <w:div w:id="1208906633">
                                                                                                                                                                      <w:marLeft w:val="0"/>
                                                                                                                                                                      <w:marRight w:val="0"/>
                                                                                                                                                                      <w:marTop w:val="0"/>
                                                                                                                                                                      <w:marBottom w:val="0"/>
                                                                                                                                                                      <w:divBdr>
                                                                                                                                                                        <w:top w:val="none" w:sz="0" w:space="0" w:color="auto"/>
                                                                                                                                                                        <w:left w:val="none" w:sz="0" w:space="0" w:color="auto"/>
                                                                                                                                                                        <w:bottom w:val="none" w:sz="0" w:space="0" w:color="auto"/>
                                                                                                                                                                        <w:right w:val="none" w:sz="0" w:space="0" w:color="auto"/>
                                                                                                                                                                      </w:divBdr>
                                                                                                                                                                      <w:divsChild>
                                                                                                                                                                        <w:div w:id="1120801737">
                                                                                                                                                                          <w:marLeft w:val="0"/>
                                                                                                                                                                          <w:marRight w:val="0"/>
                                                                                                                                                                          <w:marTop w:val="0"/>
                                                                                                                                                                          <w:marBottom w:val="0"/>
                                                                                                                                                                          <w:divBdr>
                                                                                                                                                                            <w:top w:val="none" w:sz="0" w:space="0" w:color="auto"/>
                                                                                                                                                                            <w:left w:val="none" w:sz="0" w:space="0" w:color="auto"/>
                                                                                                                                                                            <w:bottom w:val="none" w:sz="0" w:space="0" w:color="auto"/>
                                                                                                                                                                            <w:right w:val="none" w:sz="0" w:space="0" w:color="auto"/>
                                                                                                                                                                          </w:divBdr>
                                                                                                                                                                          <w:divsChild>
                                                                                                                                                                            <w:div w:id="1306592976">
                                                                                                                                                                              <w:marLeft w:val="0"/>
                                                                                                                                                                              <w:marRight w:val="0"/>
                                                                                                                                                                              <w:marTop w:val="0"/>
                                                                                                                                                                              <w:marBottom w:val="0"/>
                                                                                                                                                                              <w:divBdr>
                                                                                                                                                                                <w:top w:val="none" w:sz="0" w:space="0" w:color="auto"/>
                                                                                                                                                                                <w:left w:val="none" w:sz="0" w:space="0" w:color="auto"/>
                                                                                                                                                                                <w:bottom w:val="none" w:sz="0" w:space="0" w:color="auto"/>
                                                                                                                                                                                <w:right w:val="none" w:sz="0" w:space="0" w:color="auto"/>
                                                                                                                                                                              </w:divBdr>
                                                                                                                                                                              <w:divsChild>
                                                                                                                                                                                <w:div w:id="2056268769">
                                                                                                                                                                                  <w:marLeft w:val="0"/>
                                                                                                                                                                                  <w:marRight w:val="0"/>
                                                                                                                                                                                  <w:marTop w:val="0"/>
                                                                                                                                                                                  <w:marBottom w:val="0"/>
                                                                                                                                                                                  <w:divBdr>
                                                                                                                                                                                    <w:top w:val="none" w:sz="0" w:space="0" w:color="auto"/>
                                                                                                                                                                                    <w:left w:val="none" w:sz="0" w:space="0" w:color="auto"/>
                                                                                                                                                                                    <w:bottom w:val="none" w:sz="0" w:space="0" w:color="auto"/>
                                                                                                                                                                                    <w:right w:val="none" w:sz="0" w:space="0" w:color="auto"/>
                                                                                                                                                                                  </w:divBdr>
                                                                                                                                                                                  <w:divsChild>
                                                                                                                                                                                    <w:div w:id="842015621">
                                                                                                                                                                                      <w:marLeft w:val="0"/>
                                                                                                                                                                                      <w:marRight w:val="0"/>
                                                                                                                                                                                      <w:marTop w:val="0"/>
                                                                                                                                                                                      <w:marBottom w:val="0"/>
                                                                                                                                                                                      <w:divBdr>
                                                                                                                                                                                        <w:top w:val="none" w:sz="0" w:space="0" w:color="auto"/>
                                                                                                                                                                                        <w:left w:val="none" w:sz="0" w:space="0" w:color="auto"/>
                                                                                                                                                                                        <w:bottom w:val="none" w:sz="0" w:space="0" w:color="auto"/>
                                                                                                                                                                                        <w:right w:val="none" w:sz="0" w:space="0" w:color="auto"/>
                                                                                                                                                                                      </w:divBdr>
                                                                                                                                                                                      <w:divsChild>
                                                                                                                                                                                        <w:div w:id="985860894">
                                                                                                                                                                                          <w:marLeft w:val="0"/>
                                                                                                                                                                                          <w:marRight w:val="0"/>
                                                                                                                                                                                          <w:marTop w:val="0"/>
                                                                                                                                                                                          <w:marBottom w:val="0"/>
                                                                                                                                                                                          <w:divBdr>
                                                                                                                                                                                            <w:top w:val="none" w:sz="0" w:space="0" w:color="auto"/>
                                                                                                                                                                                            <w:left w:val="none" w:sz="0" w:space="0" w:color="auto"/>
                                                                                                                                                                                            <w:bottom w:val="none" w:sz="0" w:space="0" w:color="auto"/>
                                                                                                                                                                                            <w:right w:val="none" w:sz="0" w:space="0" w:color="auto"/>
                                                                                                                                                                                          </w:divBdr>
                                                                                                                                                                                          <w:divsChild>
                                                                                                                                                                                            <w:div w:id="1696733620">
                                                                                                                                                                                              <w:marLeft w:val="0"/>
                                                                                                                                                                                              <w:marRight w:val="0"/>
                                                                                                                                                                                              <w:marTop w:val="0"/>
                                                                                                                                                                                              <w:marBottom w:val="0"/>
                                                                                                                                                                                              <w:divBdr>
                                                                                                                                                                                                <w:top w:val="none" w:sz="0" w:space="0" w:color="auto"/>
                                                                                                                                                                                                <w:left w:val="none" w:sz="0" w:space="0" w:color="auto"/>
                                                                                                                                                                                                <w:bottom w:val="none" w:sz="0" w:space="0" w:color="auto"/>
                                                                                                                                                                                                <w:right w:val="none" w:sz="0" w:space="0" w:color="auto"/>
                                                                                                                                                                                              </w:divBdr>
                                                                                                                                                                                              <w:divsChild>
                                                                                                                                                                                                <w:div w:id="1021935444">
                                                                                                                                                                                                  <w:marLeft w:val="0"/>
                                                                                                                                                                                                  <w:marRight w:val="0"/>
                                                                                                                                                                                                  <w:marTop w:val="0"/>
                                                                                                                                                                                                  <w:marBottom w:val="0"/>
                                                                                                                                                                                                  <w:divBdr>
                                                                                                                                                                                                    <w:top w:val="none" w:sz="0" w:space="0" w:color="auto"/>
                                                                                                                                                                                                    <w:left w:val="none" w:sz="0" w:space="0" w:color="auto"/>
                                                                                                                                                                                                    <w:bottom w:val="none" w:sz="0" w:space="0" w:color="auto"/>
                                                                                                                                                                                                    <w:right w:val="none" w:sz="0" w:space="0" w:color="auto"/>
                                                                                                                                                                                                  </w:divBdr>
                                                                                                                                                                                                  <w:divsChild>
                                                                                                                                                                                                    <w:div w:id="1633974478">
                                                                                                                                                                                                      <w:marLeft w:val="0"/>
                                                                                                                                                                                                      <w:marRight w:val="0"/>
                                                                                                                                                                                                      <w:marTop w:val="0"/>
                                                                                                                                                                                                      <w:marBottom w:val="0"/>
                                                                                                                                                                                                      <w:divBdr>
                                                                                                                                                                                                        <w:top w:val="none" w:sz="0" w:space="0" w:color="auto"/>
                                                                                                                                                                                                        <w:left w:val="none" w:sz="0" w:space="0" w:color="auto"/>
                                                                                                                                                                                                        <w:bottom w:val="none" w:sz="0" w:space="0" w:color="auto"/>
                                                                                                                                                                                                        <w:right w:val="none" w:sz="0" w:space="0" w:color="auto"/>
                                                                                                                                                                                                      </w:divBdr>
                                                                                                                                                                                                      <w:divsChild>
                                                                                                                                                                                                        <w:div w:id="1091852285">
                                                                                                                                                                                                          <w:marLeft w:val="0"/>
                                                                                                                                                                                                          <w:marRight w:val="0"/>
                                                                                                                                                                                                          <w:marTop w:val="0"/>
                                                                                                                                                                                                          <w:marBottom w:val="0"/>
                                                                                                                                                                                                          <w:divBdr>
                                                                                                                                                                                                            <w:top w:val="none" w:sz="0" w:space="0" w:color="auto"/>
                                                                                                                                                                                                            <w:left w:val="none" w:sz="0" w:space="0" w:color="auto"/>
                                                                                                                                                                                                            <w:bottom w:val="none" w:sz="0" w:space="0" w:color="auto"/>
                                                                                                                                                                                                            <w:right w:val="none" w:sz="0" w:space="0" w:color="auto"/>
                                                                                                                                                                                                          </w:divBdr>
                                                                                                                                                                                                          <w:divsChild>
                                                                                                                                                                                                            <w:div w:id="500194940">
                                                                                                                                                                                                              <w:marLeft w:val="0"/>
                                                                                                                                                                                                              <w:marRight w:val="0"/>
                                                                                                                                                                                                              <w:marTop w:val="0"/>
                                                                                                                                                                                                              <w:marBottom w:val="0"/>
                                                                                                                                                                                                              <w:divBdr>
                                                                                                                                                                                                                <w:top w:val="none" w:sz="0" w:space="0" w:color="auto"/>
                                                                                                                                                                                                                <w:left w:val="none" w:sz="0" w:space="0" w:color="auto"/>
                                                                                                                                                                                                                <w:bottom w:val="none" w:sz="0" w:space="0" w:color="auto"/>
                                                                                                                                                                                                                <w:right w:val="none" w:sz="0" w:space="0" w:color="auto"/>
                                                                                                                                                                                                              </w:divBdr>
                                                                                                                                                                                                              <w:divsChild>
                                                                                                                                                                                                                <w:div w:id="12155020">
                                                                                                                                                                                                                  <w:marLeft w:val="0"/>
                                                                                                                                                                                                                  <w:marRight w:val="0"/>
                                                                                                                                                                                                                  <w:marTop w:val="0"/>
                                                                                                                                                                                                                  <w:marBottom w:val="0"/>
                                                                                                                                                                                                                  <w:divBdr>
                                                                                                                                                                                                                    <w:top w:val="none" w:sz="0" w:space="0" w:color="auto"/>
                                                                                                                                                                                                                    <w:left w:val="none" w:sz="0" w:space="0" w:color="auto"/>
                                                                                                                                                                                                                    <w:bottom w:val="none" w:sz="0" w:space="0" w:color="auto"/>
                                                                                                                                                                                                                    <w:right w:val="none" w:sz="0" w:space="0" w:color="auto"/>
                                                                                                                                                                                                                  </w:divBdr>
                                                                                                                                                                                                                  <w:divsChild>
                                                                                                                                                                                                                    <w:div w:id="673074051">
                                                                                                                                                                                                                      <w:marLeft w:val="0"/>
                                                                                                                                                                                                                      <w:marRight w:val="0"/>
                                                                                                                                                                                                                      <w:marTop w:val="0"/>
                                                                                                                                                                                                                      <w:marBottom w:val="0"/>
                                                                                                                                                                                                                      <w:divBdr>
                                                                                                                                                                                                                        <w:top w:val="none" w:sz="0" w:space="0" w:color="auto"/>
                                                                                                                                                                                                                        <w:left w:val="none" w:sz="0" w:space="0" w:color="auto"/>
                                                                                                                                                                                                                        <w:bottom w:val="none" w:sz="0" w:space="0" w:color="auto"/>
                                                                                                                                                                                                                        <w:right w:val="none" w:sz="0" w:space="0" w:color="auto"/>
                                                                                                                                                                                                                      </w:divBdr>
                                                                                                                                                                                                                      <w:divsChild>
                                                                                                                                                                                                                        <w:div w:id="1559703671">
                                                                                                                                                                                                                          <w:marLeft w:val="0"/>
                                                                                                                                                                                                                          <w:marRight w:val="0"/>
                                                                                                                                                                                                                          <w:marTop w:val="0"/>
                                                                                                                                                                                                                          <w:marBottom w:val="0"/>
                                                                                                                                                                                                                          <w:divBdr>
                                                                                                                                                                                                                            <w:top w:val="none" w:sz="0" w:space="0" w:color="auto"/>
                                                                                                                                                                                                                            <w:left w:val="none" w:sz="0" w:space="0" w:color="auto"/>
                                                                                                                                                                                                                            <w:bottom w:val="none" w:sz="0" w:space="0" w:color="auto"/>
                                                                                                                                                                                                                            <w:right w:val="none" w:sz="0" w:space="0" w:color="auto"/>
                                                                                                                                                                                                                          </w:divBdr>
                                                                                                                                                                                                                          <w:divsChild>
                                                                                                                                                                                                                            <w:div w:id="1800998954">
                                                                                                                                                                                                                              <w:marLeft w:val="0"/>
                                                                                                                                                                                                                              <w:marRight w:val="0"/>
                                                                                                                                                                                                                              <w:marTop w:val="0"/>
                                                                                                                                                                                                                              <w:marBottom w:val="0"/>
                                                                                                                                                                                                                              <w:divBdr>
                                                                                                                                                                                                                                <w:top w:val="none" w:sz="0" w:space="0" w:color="auto"/>
                                                                                                                                                                                                                                <w:left w:val="none" w:sz="0" w:space="0" w:color="auto"/>
                                                                                                                                                                                                                                <w:bottom w:val="none" w:sz="0" w:space="0" w:color="auto"/>
                                                                                                                                                                                                                                <w:right w:val="none" w:sz="0" w:space="0" w:color="auto"/>
                                                                                                                                                                                                                              </w:divBdr>
                                                                                                                                                                                                                              <w:divsChild>
                                                                                                                                                                                                                                <w:div w:id="1493178636">
                                                                                                                                                                                                                                  <w:marLeft w:val="0"/>
                                                                                                                                                                                                                                  <w:marRight w:val="0"/>
                                                                                                                                                                                                                                  <w:marTop w:val="0"/>
                                                                                                                                                                                                                                  <w:marBottom w:val="0"/>
                                                                                                                                                                                                                                  <w:divBdr>
                                                                                                                                                                                                                                    <w:top w:val="none" w:sz="0" w:space="0" w:color="auto"/>
                                                                                                                                                                                                                                    <w:left w:val="none" w:sz="0" w:space="0" w:color="auto"/>
                                                                                                                                                                                                                                    <w:bottom w:val="none" w:sz="0" w:space="0" w:color="auto"/>
                                                                                                                                                                                                                                    <w:right w:val="none" w:sz="0" w:space="0" w:color="auto"/>
                                                                                                                                                                                                                                  </w:divBdr>
                                                                                                                                                                                                                                  <w:divsChild>
                                                                                                                                                                                                                                    <w:div w:id="638807720">
                                                                                                                                                                                                                                      <w:marLeft w:val="0"/>
                                                                                                                                                                                                                                      <w:marRight w:val="0"/>
                                                                                                                                                                                                                                      <w:marTop w:val="0"/>
                                                                                                                                                                                                                                      <w:marBottom w:val="0"/>
                                                                                                                                                                                                                                      <w:divBdr>
                                                                                                                                                                                                                                        <w:top w:val="none" w:sz="0" w:space="0" w:color="auto"/>
                                                                                                                                                                                                                                        <w:left w:val="none" w:sz="0" w:space="0" w:color="auto"/>
                                                                                                                                                                                                                                        <w:bottom w:val="none" w:sz="0" w:space="0" w:color="auto"/>
                                                                                                                                                                                                                                        <w:right w:val="none" w:sz="0" w:space="0" w:color="auto"/>
                                                                                                                                                                                                                                      </w:divBdr>
                                                                                                                                                                                                                                      <w:divsChild>
                                                                                                                                                                                                                                        <w:div w:id="941883824">
                                                                                                                                                                                                                                          <w:marLeft w:val="0"/>
                                                                                                                                                                                                                                          <w:marRight w:val="0"/>
                                                                                                                                                                                                                                          <w:marTop w:val="0"/>
                                                                                                                                                                                                                                          <w:marBottom w:val="0"/>
                                                                                                                                                                                                                                          <w:divBdr>
                                                                                                                                                                                                                                            <w:top w:val="none" w:sz="0" w:space="0" w:color="auto"/>
                                                                                                                                                                                                                                            <w:left w:val="none" w:sz="0" w:space="0" w:color="auto"/>
                                                                                                                                                                                                                                            <w:bottom w:val="none" w:sz="0" w:space="0" w:color="auto"/>
                                                                                                                                                                                                                                            <w:right w:val="none" w:sz="0" w:space="0" w:color="auto"/>
                                                                                                                                                                                                                                          </w:divBdr>
                                                                                                                                                                                                                                          <w:divsChild>
                                                                                                                                                                                                                                            <w:div w:id="1636714736">
                                                                                                                                                                                                                                              <w:marLeft w:val="0"/>
                                                                                                                                                                                                                                              <w:marRight w:val="0"/>
                                                                                                                                                                                                                                              <w:marTop w:val="0"/>
                                                                                                                                                                                                                                              <w:marBottom w:val="0"/>
                                                                                                                                                                                                                                              <w:divBdr>
                                                                                                                                                                                                                                                <w:top w:val="none" w:sz="0" w:space="0" w:color="auto"/>
                                                                                                                                                                                                                                                <w:left w:val="none" w:sz="0" w:space="0" w:color="auto"/>
                                                                                                                                                                                                                                                <w:bottom w:val="none" w:sz="0" w:space="0" w:color="auto"/>
                                                                                                                                                                                                                                                <w:right w:val="none" w:sz="0" w:space="0" w:color="auto"/>
                                                                                                                                                                                                                                              </w:divBdr>
                                                                                                                                                                                                                                              <w:divsChild>
                                                                                                                                                                                                                                                <w:div w:id="329407569">
                                                                                                                                                                                                                                                  <w:marLeft w:val="0"/>
                                                                                                                                                                                                                                                  <w:marRight w:val="0"/>
                                                                                                                                                                                                                                                  <w:marTop w:val="0"/>
                                                                                                                                                                                                                                                  <w:marBottom w:val="0"/>
                                                                                                                                                                                                                                                  <w:divBdr>
                                                                                                                                                                                                                                                    <w:top w:val="none" w:sz="0" w:space="0" w:color="auto"/>
                                                                                                                                                                                                                                                    <w:left w:val="none" w:sz="0" w:space="0" w:color="auto"/>
                                                                                                                                                                                                                                                    <w:bottom w:val="none" w:sz="0" w:space="0" w:color="auto"/>
                                                                                                                                                                                                                                                    <w:right w:val="none" w:sz="0" w:space="0" w:color="auto"/>
                                                                                                                                                                                                                                                  </w:divBdr>
                                                                                                                                                                                                                                                  <w:divsChild>
                                                                                                                                                                                                                                                    <w:div w:id="1054701218">
                                                                                                                                                                                                                                                      <w:marLeft w:val="0"/>
                                                                                                                                                                                                                                                      <w:marRight w:val="0"/>
                                                                                                                                                                                                                                                      <w:marTop w:val="0"/>
                                                                                                                                                                                                                                                      <w:marBottom w:val="0"/>
                                                                                                                                                                                                                                                      <w:divBdr>
                                                                                                                                                                                                                                                        <w:top w:val="none" w:sz="0" w:space="0" w:color="auto"/>
                                                                                                                                                                                                                                                        <w:left w:val="none" w:sz="0" w:space="0" w:color="auto"/>
                                                                                                                                                                                                                                                        <w:bottom w:val="none" w:sz="0" w:space="0" w:color="auto"/>
                                                                                                                                                                                                                                                        <w:right w:val="none" w:sz="0" w:space="0" w:color="auto"/>
                                                                                                                                                                                                                                                      </w:divBdr>
                                                                                                                                                                                                                                                      <w:divsChild>
                                                                                                                                                                                                                                                        <w:div w:id="928386807">
                                                                                                                                                                                                                                                          <w:marLeft w:val="0"/>
                                                                                                                                                                                                                                                          <w:marRight w:val="0"/>
                                                                                                                                                                                                                                                          <w:marTop w:val="0"/>
                                                                                                                                                                                                                                                          <w:marBottom w:val="0"/>
                                                                                                                                                                                                                                                          <w:divBdr>
                                                                                                                                                                                                                                                            <w:top w:val="none" w:sz="0" w:space="0" w:color="auto"/>
                                                                                                                                                                                                                                                            <w:left w:val="none" w:sz="0" w:space="0" w:color="auto"/>
                                                                                                                                                                                                                                                            <w:bottom w:val="none" w:sz="0" w:space="0" w:color="auto"/>
                                                                                                                                                                                                                                                            <w:right w:val="none" w:sz="0" w:space="0" w:color="auto"/>
                                                                                                                                                                                                                                                          </w:divBdr>
                                                                                                                                                                                                                                                          <w:divsChild>
                                                                                                                                                                                                                                                            <w:div w:id="1840580510">
                                                                                                                                                                                                                                                              <w:marLeft w:val="0"/>
                                                                                                                                                                                                                                                              <w:marRight w:val="0"/>
                                                                                                                                                                                                                                                              <w:marTop w:val="0"/>
                                                                                                                                                                                                                                                              <w:marBottom w:val="0"/>
                                                                                                                                                                                                                                                              <w:divBdr>
                                                                                                                                                                                                                                                                <w:top w:val="none" w:sz="0" w:space="0" w:color="auto"/>
                                                                                                                                                                                                                                                                <w:left w:val="none" w:sz="0" w:space="0" w:color="auto"/>
                                                                                                                                                                                                                                                                <w:bottom w:val="none" w:sz="0" w:space="0" w:color="auto"/>
                                                                                                                                                                                                                                                                <w:right w:val="none" w:sz="0" w:space="0" w:color="auto"/>
                                                                                                                                                                                                                                                              </w:divBdr>
                                                                                                                                                                                                                                                              <w:divsChild>
                                                                                                                                                                                                                                                                <w:div w:id="1441879984">
                                                                                                                                                                                                                                                                  <w:marLeft w:val="0"/>
                                                                                                                                                                                                                                                                  <w:marRight w:val="0"/>
                                                                                                                                                                                                                                                                  <w:marTop w:val="0"/>
                                                                                                                                                                                                                                                                  <w:marBottom w:val="0"/>
                                                                                                                                                                                                                                                                  <w:divBdr>
                                                                                                                                                                                                                                                                    <w:top w:val="none" w:sz="0" w:space="0" w:color="auto"/>
                                                                                                                                                                                                                                                                    <w:left w:val="none" w:sz="0" w:space="0" w:color="auto"/>
                                                                                                                                                                                                                                                                    <w:bottom w:val="none" w:sz="0" w:space="0" w:color="auto"/>
                                                                                                                                                                                                                                                                    <w:right w:val="none" w:sz="0" w:space="0" w:color="auto"/>
                                                                                                                                                                                                                                                                  </w:divBdr>
                                                                                                                                                                                                                                                                  <w:divsChild>
                                                                                                                                                                                                                                                                    <w:div w:id="1573664793">
                                                                                                                                                                                                                                                                      <w:marLeft w:val="0"/>
                                                                                                                                                                                                                                                                      <w:marRight w:val="0"/>
                                                                                                                                                                                                                                                                      <w:marTop w:val="0"/>
                                                                                                                                                                                                                                                                      <w:marBottom w:val="0"/>
                                                                                                                                                                                                                                                                      <w:divBdr>
                                                                                                                                                                                                                                                                        <w:top w:val="none" w:sz="0" w:space="0" w:color="auto"/>
                                                                                                                                                                                                                                                                        <w:left w:val="none" w:sz="0" w:space="0" w:color="auto"/>
                                                                                                                                                                                                                                                                        <w:bottom w:val="none" w:sz="0" w:space="0" w:color="auto"/>
                                                                                                                                                                                                                                                                        <w:right w:val="none" w:sz="0" w:space="0" w:color="auto"/>
                                                                                                                                                                                                                                                                      </w:divBdr>
                                                                                                                                                                                                                                                                      <w:divsChild>
                                                                                                                                                                                                                                                                        <w:div w:id="2081636494">
                                                                                                                                                                                                                                                                          <w:marLeft w:val="0"/>
                                                                                                                                                                                                                                                                          <w:marRight w:val="0"/>
                                                                                                                                                                                                                                                                          <w:marTop w:val="0"/>
                                                                                                                                                                                                                                                                          <w:marBottom w:val="0"/>
                                                                                                                                                                                                                                                                          <w:divBdr>
                                                                                                                                                                                                                                                                            <w:top w:val="none" w:sz="0" w:space="0" w:color="auto"/>
                                                                                                                                                                                                                                                                            <w:left w:val="none" w:sz="0" w:space="0" w:color="auto"/>
                                                                                                                                                                                                                                                                            <w:bottom w:val="none" w:sz="0" w:space="0" w:color="auto"/>
                                                                                                                                                                                                                                                                            <w:right w:val="none" w:sz="0" w:space="0" w:color="auto"/>
                                                                                                                                                                                                                                                                          </w:divBdr>
                                                                                                                                                                                                                                                                          <w:divsChild>
                                                                                                                                                                                                                                                                            <w:div w:id="1546985480">
                                                                                                                                                                                                                                                                              <w:marLeft w:val="0"/>
                                                                                                                                                                                                                                                                              <w:marRight w:val="0"/>
                                                                                                                                                                                                                                                                              <w:marTop w:val="0"/>
                                                                                                                                                                                                                                                                              <w:marBottom w:val="0"/>
                                                                                                                                                                                                                                                                              <w:divBdr>
                                                                                                                                                                                                                                                                                <w:top w:val="none" w:sz="0" w:space="0" w:color="auto"/>
                                                                                                                                                                                                                                                                                <w:left w:val="none" w:sz="0" w:space="0" w:color="auto"/>
                                                                                                                                                                                                                                                                                <w:bottom w:val="none" w:sz="0" w:space="0" w:color="auto"/>
                                                                                                                                                                                                                                                                                <w:right w:val="none" w:sz="0" w:space="0" w:color="auto"/>
                                                                                                                                                                                                                                                                              </w:divBdr>
                                                                                                                                                                                                                                                                              <w:divsChild>
                                                                                                                                                                                                                                                                                <w:div w:id="1305429424">
                                                                                                                                                                                                                                                                                  <w:marLeft w:val="0"/>
                                                                                                                                                                                                                                                                                  <w:marRight w:val="0"/>
                                                                                                                                                                                                                                                                                  <w:marTop w:val="0"/>
                                                                                                                                                                                                                                                                                  <w:marBottom w:val="0"/>
                                                                                                                                                                                                                                                                                  <w:divBdr>
                                                                                                                                                                                                                                                                                    <w:top w:val="none" w:sz="0" w:space="0" w:color="auto"/>
                                                                                                                                                                                                                                                                                    <w:left w:val="none" w:sz="0" w:space="0" w:color="auto"/>
                                                                                                                                                                                                                                                                                    <w:bottom w:val="none" w:sz="0" w:space="0" w:color="auto"/>
                                                                                                                                                                                                                                                                                    <w:right w:val="none" w:sz="0" w:space="0" w:color="auto"/>
                                                                                                                                                                                                                                                                                  </w:divBdr>
                                                                                                                                                                                                                                                                                  <w:divsChild>
                                                                                                                                                                                                                                                                                    <w:div w:id="114032974">
                                                                                                                                                                                                                                                                                      <w:marLeft w:val="0"/>
                                                                                                                                                                                                                                                                                      <w:marRight w:val="0"/>
                                                                                                                                                                                                                                                                                      <w:marTop w:val="0"/>
                                                                                                                                                                                                                                                                                      <w:marBottom w:val="0"/>
                                                                                                                                                                                                                                                                                      <w:divBdr>
                                                                                                                                                                                                                                                                                        <w:top w:val="none" w:sz="0" w:space="0" w:color="auto"/>
                                                                                                                                                                                                                                                                                        <w:left w:val="none" w:sz="0" w:space="0" w:color="auto"/>
                                                                                                                                                                                                                                                                                        <w:bottom w:val="none" w:sz="0" w:space="0" w:color="auto"/>
                                                                                                                                                                                                                                                                                        <w:right w:val="none" w:sz="0" w:space="0" w:color="auto"/>
                                                                                                                                                                                                                                                                                      </w:divBdr>
                                                                                                                                                                                                                                                                                      <w:divsChild>
                                                                                                                                                                                                                                                                                        <w:div w:id="256601282">
                                                                                                                                                                                                                                                                                          <w:marLeft w:val="0"/>
                                                                                                                                                                                                                                                                                          <w:marRight w:val="0"/>
                                                                                                                                                                                                                                                                                          <w:marTop w:val="0"/>
                                                                                                                                                                                                                                                                                          <w:marBottom w:val="0"/>
                                                                                                                                                                                                                                                                                          <w:divBdr>
                                                                                                                                                                                                                                                                                            <w:top w:val="none" w:sz="0" w:space="0" w:color="auto"/>
                                                                                                                                                                                                                                                                                            <w:left w:val="none" w:sz="0" w:space="0" w:color="auto"/>
                                                                                                                                                                                                                                                                                            <w:bottom w:val="none" w:sz="0" w:space="0" w:color="auto"/>
                                                                                                                                                                                                                                                                                            <w:right w:val="none" w:sz="0" w:space="0" w:color="auto"/>
                                                                                                                                                                                                                                                                                          </w:divBdr>
                                                                                                                                                                                                                                                                                          <w:divsChild>
                                                                                                                                                                                                                                                                                            <w:div w:id="42800380">
                                                                                                                                                                                                                                                                                              <w:marLeft w:val="0"/>
                                                                                                                                                                                                                                                                                              <w:marRight w:val="0"/>
                                                                                                                                                                                                                                                                                              <w:marTop w:val="0"/>
                                                                                                                                                                                                                                                                                              <w:marBottom w:val="0"/>
                                                                                                                                                                                                                                                                                              <w:divBdr>
                                                                                                                                                                                                                                                                                                <w:top w:val="none" w:sz="0" w:space="0" w:color="auto"/>
                                                                                                                                                                                                                                                                                                <w:left w:val="none" w:sz="0" w:space="0" w:color="auto"/>
                                                                                                                                                                                                                                                                                                <w:bottom w:val="none" w:sz="0" w:space="0" w:color="auto"/>
                                                                                                                                                                                                                                                                                                <w:right w:val="none" w:sz="0" w:space="0" w:color="auto"/>
                                                                                                                                                                                                                                                                                              </w:divBdr>
                                                                                                                                                                                                                                                                                              <w:divsChild>
                                                                                                                                                                                                                                                                                                <w:div w:id="18242874">
                                                                                                                                                                                                                                                                                                  <w:marLeft w:val="0"/>
                                                                                                                                                                                                                                                                                                  <w:marRight w:val="0"/>
                                                                                                                                                                                                                                                                                                  <w:marTop w:val="0"/>
                                                                                                                                                                                                                                                                                                  <w:marBottom w:val="0"/>
                                                                                                                                                                                                                                                                                                  <w:divBdr>
                                                                                                                                                                                                                                                                                                    <w:top w:val="none" w:sz="0" w:space="0" w:color="auto"/>
                                                                                                                                                                                                                                                                                                    <w:left w:val="none" w:sz="0" w:space="0" w:color="auto"/>
                                                                                                                                                                                                                                                                                                    <w:bottom w:val="none" w:sz="0" w:space="0" w:color="auto"/>
                                                                                                                                                                                                                                                                                                    <w:right w:val="none" w:sz="0" w:space="0" w:color="auto"/>
                                                                                                                                                                                                                                                                                                  </w:divBdr>
                                                                                                                                                                                                                                                                                                  <w:divsChild>
                                                                                                                                                                                                                                                                                                    <w:div w:id="647132589">
                                                                                                                                                                                                                                                                                                      <w:marLeft w:val="0"/>
                                                                                                                                                                                                                                                                                                      <w:marRight w:val="0"/>
                                                                                                                                                                                                                                                                                                      <w:marTop w:val="0"/>
                                                                                                                                                                                                                                                                                                      <w:marBottom w:val="0"/>
                                                                                                                                                                                                                                                                                                      <w:divBdr>
                                                                                                                                                                                                                                                                                                        <w:top w:val="none" w:sz="0" w:space="0" w:color="auto"/>
                                                                                                                                                                                                                                                                                                        <w:left w:val="none" w:sz="0" w:space="0" w:color="auto"/>
                                                                                                                                                                                                                                                                                                        <w:bottom w:val="none" w:sz="0" w:space="0" w:color="auto"/>
                                                                                                                                                                                                                                                                                                        <w:right w:val="none" w:sz="0" w:space="0" w:color="auto"/>
                                                                                                                                                                                                                                                                                                      </w:divBdr>
                                                                                                                                                                                                                                                                                                      <w:divsChild>
                                                                                                                                                                                                                                                                                                        <w:div w:id="268855602">
                                                                                                                                                                                                                                                                                                          <w:marLeft w:val="0"/>
                                                                                                                                                                                                                                                                                                          <w:marRight w:val="0"/>
                                                                                                                                                                                                                                                                                                          <w:marTop w:val="0"/>
                                                                                                                                                                                                                                                                                                          <w:marBottom w:val="0"/>
                                                                                                                                                                                                                                                                                                          <w:divBdr>
                                                                                                                                                                                                                                                                                                            <w:top w:val="none" w:sz="0" w:space="0" w:color="auto"/>
                                                                                                                                                                                                                                                                                                            <w:left w:val="none" w:sz="0" w:space="0" w:color="auto"/>
                                                                                                                                                                                                                                                                                                            <w:bottom w:val="none" w:sz="0" w:space="0" w:color="auto"/>
                                                                                                                                                                                                                                                                                                            <w:right w:val="none" w:sz="0" w:space="0" w:color="auto"/>
                                                                                                                                                                                                                                                                                                          </w:divBdr>
                                                                                                                                                                                                                                                                                                          <w:divsChild>
                                                                                                                                                                                                                                                                                                            <w:div w:id="538592098">
                                                                                                                                                                                                                                                                                                              <w:marLeft w:val="0"/>
                                                                                                                                                                                                                                                                                                              <w:marRight w:val="0"/>
                                                                                                                                                                                                                                                                                                              <w:marTop w:val="0"/>
                                                                                                                                                                                                                                                                                                              <w:marBottom w:val="0"/>
                                                                                                                                                                                                                                                                                                              <w:divBdr>
                                                                                                                                                                                                                                                                                                                <w:top w:val="none" w:sz="0" w:space="0" w:color="auto"/>
                                                                                                                                                                                                                                                                                                                <w:left w:val="none" w:sz="0" w:space="0" w:color="auto"/>
                                                                                                                                                                                                                                                                                                                <w:bottom w:val="none" w:sz="0" w:space="0" w:color="auto"/>
                                                                                                                                                                                                                                                                                                                <w:right w:val="none" w:sz="0" w:space="0" w:color="auto"/>
                                                                                                                                                                                                                                                                                                              </w:divBdr>
                                                                                                                                                                                                                                                                                                              <w:divsChild>
                                                                                                                                                                                                                                                                                                                <w:div w:id="1417361007">
                                                                                                                                                                                                                                                                                                                  <w:marLeft w:val="0"/>
                                                                                                                                                                                                                                                                                                                  <w:marRight w:val="0"/>
                                                                                                                                                                                                                                                                                                                  <w:marTop w:val="0"/>
                                                                                                                                                                                                                                                                                                                  <w:marBottom w:val="0"/>
                                                                                                                                                                                                                                                                                                                  <w:divBdr>
                                                                                                                                                                                                                                                                                                                    <w:top w:val="none" w:sz="0" w:space="0" w:color="auto"/>
                                                                                                                                                                                                                                                                                                                    <w:left w:val="none" w:sz="0" w:space="0" w:color="auto"/>
                                                                                                                                                                                                                                                                                                                    <w:bottom w:val="none" w:sz="0" w:space="0" w:color="auto"/>
                                                                                                                                                                                                                                                                                                                    <w:right w:val="none" w:sz="0" w:space="0" w:color="auto"/>
                                                                                                                                                                                                                                                                                                                  </w:divBdr>
                                                                                                                                                                                                                                                                                                                  <w:divsChild>
                                                                                                                                                                                                                                                                                                                    <w:div w:id="639577135">
                                                                                                                                                                                                                                                                                                                      <w:marLeft w:val="0"/>
                                                                                                                                                                                                                                                                                                                      <w:marRight w:val="0"/>
                                                                                                                                                                                                                                                                                                                      <w:marTop w:val="0"/>
                                                                                                                                                                                                                                                                                                                      <w:marBottom w:val="0"/>
                                                                                                                                                                                                                                                                                                                      <w:divBdr>
                                                                                                                                                                                                                                                                                                                        <w:top w:val="none" w:sz="0" w:space="0" w:color="auto"/>
                                                                                                                                                                                                                                                                                                                        <w:left w:val="none" w:sz="0" w:space="0" w:color="auto"/>
                                                                                                                                                                                                                                                                                                                        <w:bottom w:val="none" w:sz="0" w:space="0" w:color="auto"/>
                                                                                                                                                                                                                                                                                                                        <w:right w:val="none" w:sz="0" w:space="0" w:color="auto"/>
                                                                                                                                                                                                                                                                                                                      </w:divBdr>
                                                                                                                                                                                                                                                                                                                      <w:divsChild>
                                                                                                                                                                                                                                                                                                                        <w:div w:id="835993962">
                                                                                                                                                                                                                                                                                                                          <w:marLeft w:val="0"/>
                                                                                                                                                                                                                                                                                                                          <w:marRight w:val="0"/>
                                                                                                                                                                                                                                                                                                                          <w:marTop w:val="0"/>
                                                                                                                                                                                                                                                                                                                          <w:marBottom w:val="0"/>
                                                                                                                                                                                                                                                                                                                          <w:divBdr>
                                                                                                                                                                                                                                                                                                                            <w:top w:val="none" w:sz="0" w:space="0" w:color="auto"/>
                                                                                                                                                                                                                                                                                                                            <w:left w:val="none" w:sz="0" w:space="0" w:color="auto"/>
                                                                                                                                                                                                                                                                                                                            <w:bottom w:val="none" w:sz="0" w:space="0" w:color="auto"/>
                                                                                                                                                                                                                                                                                                                            <w:right w:val="none" w:sz="0" w:space="0" w:color="auto"/>
                                                                                                                                                                                                                                                                                                                          </w:divBdr>
                                                                                                                                                                                                                                                                                                                          <w:divsChild>
                                                                                                                                                                                                                                                                                                                            <w:div w:id="573047790">
                                                                                                                                                                                                                                                                                                                              <w:marLeft w:val="0"/>
                                                                                                                                                                                                                                                                                                                              <w:marRight w:val="0"/>
                                                                                                                                                                                                                                                                                                                              <w:marTop w:val="0"/>
                                                                                                                                                                                                                                                                                                                              <w:marBottom w:val="0"/>
                                                                                                                                                                                                                                                                                                                              <w:divBdr>
                                                                                                                                                                                                                                                                                                                                <w:top w:val="none" w:sz="0" w:space="0" w:color="auto"/>
                                                                                                                                                                                                                                                                                                                                <w:left w:val="none" w:sz="0" w:space="0" w:color="auto"/>
                                                                                                                                                                                                                                                                                                                                <w:bottom w:val="none" w:sz="0" w:space="0" w:color="auto"/>
                                                                                                                                                                                                                                                                                                                                <w:right w:val="none" w:sz="0" w:space="0" w:color="auto"/>
                                                                                                                                                                                                                                                                                                                              </w:divBdr>
                                                                                                                                                                                                                                                                                                                              <w:divsChild>
                                                                                                                                                                                                                                                                                                                                <w:div w:id="1948191286">
                                                                                                                                                                                                                                                                                                                                  <w:marLeft w:val="0"/>
                                                                                                                                                                                                                                                                                                                                  <w:marRight w:val="0"/>
                                                                                                                                                                                                                                                                                                                                  <w:marTop w:val="0"/>
                                                                                                                                                                                                                                                                                                                                  <w:marBottom w:val="0"/>
                                                                                                                                                                                                                                                                                                                                  <w:divBdr>
                                                                                                                                                                                                                                                                                                                                    <w:top w:val="none" w:sz="0" w:space="0" w:color="auto"/>
                                                                                                                                                                                                                                                                                                                                    <w:left w:val="none" w:sz="0" w:space="0" w:color="auto"/>
                                                                                                                                                                                                                                                                                                                                    <w:bottom w:val="none" w:sz="0" w:space="0" w:color="auto"/>
                                                                                                                                                                                                                                                                                                                                    <w:right w:val="none" w:sz="0" w:space="0" w:color="auto"/>
                                                                                                                                                                                                                                                                                                                                  </w:divBdr>
                                                                                                                                                                                                                                                                                                                                  <w:divsChild>
                                                                                                                                                                                                                                                                                                                                    <w:div w:id="591203333">
                                                                                                                                                                                                                                                                                                                                      <w:marLeft w:val="0"/>
                                                                                                                                                                                                                                                                                                                                      <w:marRight w:val="0"/>
                                                                                                                                                                                                                                                                                                                                      <w:marTop w:val="0"/>
                                                                                                                                                                                                                                                                                                                                      <w:marBottom w:val="0"/>
                                                                                                                                                                                                                                                                                                                                      <w:divBdr>
                                                                                                                                                                                                                                                                                                                                        <w:top w:val="none" w:sz="0" w:space="0" w:color="auto"/>
                                                                                                                                                                                                                                                                                                                                        <w:left w:val="none" w:sz="0" w:space="0" w:color="auto"/>
                                                                                                                                                                                                                                                                                                                                        <w:bottom w:val="none" w:sz="0" w:space="0" w:color="auto"/>
                                                                                                                                                                                                                                                                                                                                        <w:right w:val="none" w:sz="0" w:space="0" w:color="auto"/>
                                                                                                                                                                                                                                                                                                                                      </w:divBdr>
                                                                                                                                                                                                                                                                                                                                      <w:divsChild>
                                                                                                                                                                                                                                                                                                                                        <w:div w:id="925194243">
                                                                                                                                                                                                                                                                                                                                          <w:marLeft w:val="0"/>
                                                                                                                                                                                                                                                                                                                                          <w:marRight w:val="0"/>
                                                                                                                                                                                                                                                                                                                                          <w:marTop w:val="0"/>
                                                                                                                                                                                                                                                                                                                                          <w:marBottom w:val="0"/>
                                                                                                                                                                                                                                                                                                                                          <w:divBdr>
                                                                                                                                                                                                                                                                                                                                            <w:top w:val="none" w:sz="0" w:space="0" w:color="auto"/>
                                                                                                                                                                                                                                                                                                                                            <w:left w:val="none" w:sz="0" w:space="0" w:color="auto"/>
                                                                                                                                                                                                                                                                                                                                            <w:bottom w:val="none" w:sz="0" w:space="0" w:color="auto"/>
                                                                                                                                                                                                                                                                                                                                            <w:right w:val="none" w:sz="0" w:space="0" w:color="auto"/>
                                                                                                                                                                                                                                                                                                                                          </w:divBdr>
                                                                                                                                                                                                                                                                                                                                          <w:divsChild>
                                                                                                                                                                                                                                                                                                                                            <w:div w:id="1947344258">
                                                                                                                                                                                                                                                                                                                                              <w:marLeft w:val="0"/>
                                                                                                                                                                                                                                                                                                                                              <w:marRight w:val="0"/>
                                                                                                                                                                                                                                                                                                                                              <w:marTop w:val="0"/>
                                                                                                                                                                                                                                                                                                                                              <w:marBottom w:val="0"/>
                                                                                                                                                                                                                                                                                                                                              <w:divBdr>
                                                                                                                                                                                                                                                                                                                                                <w:top w:val="none" w:sz="0" w:space="0" w:color="auto"/>
                                                                                                                                                                                                                                                                                                                                                <w:left w:val="none" w:sz="0" w:space="0" w:color="auto"/>
                                                                                                                                                                                                                                                                                                                                                <w:bottom w:val="none" w:sz="0" w:space="0" w:color="auto"/>
                                                                                                                                                                                                                                                                                                                                                <w:right w:val="none" w:sz="0" w:space="0" w:color="auto"/>
                                                                                                                                                                                                                                                                                                                                              </w:divBdr>
                                                                                                                                                                                                                                                                                                                                              <w:divsChild>
                                                                                                                                                                                                                                                                                                                                                <w:div w:id="1644194083">
                                                                                                                                                                                                                                                                                                                                                  <w:marLeft w:val="0"/>
                                                                                                                                                                                                                                                                                                                                                  <w:marRight w:val="0"/>
                                                                                                                                                                                                                                                                                                                                                  <w:marTop w:val="0"/>
                                                                                                                                                                                                                                                                                                                                                  <w:marBottom w:val="0"/>
                                                                                                                                                                                                                                                                                                                                                  <w:divBdr>
                                                                                                                                                                                                                                                                                                                                                    <w:top w:val="none" w:sz="0" w:space="0" w:color="auto"/>
                                                                                                                                                                                                                                                                                                                                                    <w:left w:val="none" w:sz="0" w:space="0" w:color="auto"/>
                                                                                                                                                                                                                                                                                                                                                    <w:bottom w:val="none" w:sz="0" w:space="0" w:color="auto"/>
                                                                                                                                                                                                                                                                                                                                                    <w:right w:val="none" w:sz="0" w:space="0" w:color="auto"/>
                                                                                                                                                                                                                                                                                                                                                  </w:divBdr>
                                                                                                                                                                                                                                                                                                                                                  <w:divsChild>
                                                                                                                                                                                                                                                                                                                                                    <w:div w:id="220989843">
                                                                                                                                                                                                                                                                                                                                                      <w:marLeft w:val="0"/>
                                                                                                                                                                                                                                                                                                                                                      <w:marRight w:val="0"/>
                                                                                                                                                                                                                                                                                                                                                      <w:marTop w:val="0"/>
                                                                                                                                                                                                                                                                                                                                                      <w:marBottom w:val="0"/>
                                                                                                                                                                                                                                                                                                                                                      <w:divBdr>
                                                                                                                                                                                                                                                                                                                                                        <w:top w:val="none" w:sz="0" w:space="0" w:color="auto"/>
                                                                                                                                                                                                                                                                                                                                                        <w:left w:val="none" w:sz="0" w:space="0" w:color="auto"/>
                                                                                                                                                                                                                                                                                                                                                        <w:bottom w:val="none" w:sz="0" w:space="0" w:color="auto"/>
                                                                                                                                                                                                                                                                                                                                                        <w:right w:val="none" w:sz="0" w:space="0" w:color="auto"/>
                                                                                                                                                                                                                                                                                                                                                      </w:divBdr>
                                                                                                                                                                                                                                                                                                                                                      <w:divsChild>
                                                                                                                                                                                                                                                                                                                                                        <w:div w:id="1080639699">
                                                                                                                                                                                                                                                                                                                                                          <w:marLeft w:val="0"/>
                                                                                                                                                                                                                                                                                                                                                          <w:marRight w:val="0"/>
                                                                                                                                                                                                                                                                                                                                                          <w:marTop w:val="0"/>
                                                                                                                                                                                                                                                                                                                                                          <w:marBottom w:val="0"/>
                                                                                                                                                                                                                                                                                                                                                          <w:divBdr>
                                                                                                                                                                                                                                                                                                                                                            <w:top w:val="none" w:sz="0" w:space="0" w:color="auto"/>
                                                                                                                                                                                                                                                                                                                                                            <w:left w:val="none" w:sz="0" w:space="0" w:color="auto"/>
                                                                                                                                                                                                                                                                                                                                                            <w:bottom w:val="none" w:sz="0" w:space="0" w:color="auto"/>
                                                                                                                                                                                                                                                                                                                                                            <w:right w:val="none" w:sz="0" w:space="0" w:color="auto"/>
                                                                                                                                                                                                                                                                                                                                                          </w:divBdr>
                                                                                                                                                                                                                                                                                                                                                          <w:divsChild>
                                                                                                                                                                                                                                                                                                                                                            <w:div w:id="1502429668">
                                                                                                                                                                                                                                                                                                                                                              <w:marLeft w:val="0"/>
                                                                                                                                                                                                                                                                                                                                                              <w:marRight w:val="0"/>
                                                                                                                                                                                                                                                                                                                                                              <w:marTop w:val="0"/>
                                                                                                                                                                                                                                                                                                                                                              <w:marBottom w:val="0"/>
                                                                                                                                                                                                                                                                                                                                                              <w:divBdr>
                                                                                                                                                                                                                                                                                                                                                                <w:top w:val="none" w:sz="0" w:space="0" w:color="auto"/>
                                                                                                                                                                                                                                                                                                                                                                <w:left w:val="none" w:sz="0" w:space="0" w:color="auto"/>
                                                                                                                                                                                                                                                                                                                                                                <w:bottom w:val="none" w:sz="0" w:space="0" w:color="auto"/>
                                                                                                                                                                                                                                                                                                                                                                <w:right w:val="none" w:sz="0" w:space="0" w:color="auto"/>
                                                                                                                                                                                                                                                                                                                                                              </w:divBdr>
                                                                                                                                                                                                                                                                                                                                                              <w:divsChild>
                                                                                                                                                                                                                                                                                                                                                                <w:div w:id="1115563380">
                                                                                                                                                                                                                                                                                                                                                                  <w:marLeft w:val="0"/>
                                                                                                                                                                                                                                                                                                                                                                  <w:marRight w:val="0"/>
                                                                                                                                                                                                                                                                                                                                                                  <w:marTop w:val="0"/>
                                                                                                                                                                                                                                                                                                                                                                  <w:marBottom w:val="0"/>
                                                                                                                                                                                                                                                                                                                                                                  <w:divBdr>
                                                                                                                                                                                                                                                                                                                                                                    <w:top w:val="none" w:sz="0" w:space="0" w:color="auto"/>
                                                                                                                                                                                                                                                                                                                                                                    <w:left w:val="none" w:sz="0" w:space="0" w:color="auto"/>
                                                                                                                                                                                                                                                                                                                                                                    <w:bottom w:val="none" w:sz="0" w:space="0" w:color="auto"/>
                                                                                                                                                                                                                                                                                                                                                                    <w:right w:val="none" w:sz="0" w:space="0" w:color="auto"/>
                                                                                                                                                                                                                                                                                                                                                                  </w:divBdr>
                                                                                                                                                                                                                                                                                                                                                                  <w:divsChild>
                                                                                                                                                                                                                                                                                                                                                                    <w:div w:id="1766263404">
                                                                                                                                                                                                                                                                                                                                                                      <w:marLeft w:val="0"/>
                                                                                                                                                                                                                                                                                                                                                                      <w:marRight w:val="0"/>
                                                                                                                                                                                                                                                                                                                                                                      <w:marTop w:val="0"/>
                                                                                                                                                                                                                                                                                                                                                                      <w:marBottom w:val="0"/>
                                                                                                                                                                                                                                                                                                                                                                      <w:divBdr>
                                                                                                                                                                                                                                                                                                                                                                        <w:top w:val="none" w:sz="0" w:space="0" w:color="auto"/>
                                                                                                                                                                                                                                                                                                                                                                        <w:left w:val="none" w:sz="0" w:space="0" w:color="auto"/>
                                                                                                                                                                                                                                                                                                                                                                        <w:bottom w:val="none" w:sz="0" w:space="0" w:color="auto"/>
                                                                                                                                                                                                                                                                                                                                                                        <w:right w:val="none" w:sz="0" w:space="0" w:color="auto"/>
                                                                                                                                                                                                                                                                                                                                                                      </w:divBdr>
                                                                                                                                                                                                                                                                                                                                                                      <w:divsChild>
                                                                                                                                                                                                                                                                                                                                                                        <w:div w:id="284890647">
                                                                                                                                                                                                                                                                                                                                                                          <w:marLeft w:val="0"/>
                                                                                                                                                                                                                                                                                                                                                                          <w:marRight w:val="0"/>
                                                                                                                                                                                                                                                                                                                                                                          <w:marTop w:val="0"/>
                                                                                                                                                                                                                                                                                                                                                                          <w:marBottom w:val="0"/>
                                                                                                                                                                                                                                                                                                                                                                          <w:divBdr>
                                                                                                                                                                                                                                                                                                                                                                            <w:top w:val="none" w:sz="0" w:space="0" w:color="auto"/>
                                                                                                                                                                                                                                                                                                                                                                            <w:left w:val="none" w:sz="0" w:space="0" w:color="auto"/>
                                                                                                                                                                                                                                                                                                                                                                            <w:bottom w:val="none" w:sz="0" w:space="0" w:color="auto"/>
                                                                                                                                                                                                                                                                                                                                                                            <w:right w:val="none" w:sz="0" w:space="0" w:color="auto"/>
                                                                                                                                                                                                                                                                                                                                                                          </w:divBdr>
                                                                                                                                                                                                                                                                                                                                                                          <w:divsChild>
                                                                                                                                                                                                                                                                                                                                                                            <w:div w:id="102505610">
                                                                                                                                                                                                                                                                                                                                                                              <w:marLeft w:val="0"/>
                                                                                                                                                                                                                                                                                                                                                                              <w:marRight w:val="0"/>
                                                                                                                                                                                                                                                                                                                                                                              <w:marTop w:val="0"/>
                                                                                                                                                                                                                                                                                                                                                                              <w:marBottom w:val="0"/>
                                                                                                                                                                                                                                                                                                                                                                              <w:divBdr>
                                                                                                                                                                                                                                                                                                                                                                                <w:top w:val="none" w:sz="0" w:space="0" w:color="auto"/>
                                                                                                                                                                                                                                                                                                                                                                                <w:left w:val="none" w:sz="0" w:space="0" w:color="auto"/>
                                                                                                                                                                                                                                                                                                                                                                                <w:bottom w:val="none" w:sz="0" w:space="0" w:color="auto"/>
                                                                                                                                                                                                                                                                                                                                                                                <w:right w:val="none" w:sz="0" w:space="0" w:color="auto"/>
                                                                                                                                                                                                                                                                                                                                                                              </w:divBdr>
                                                                                                                                                                                                                                                                                                                                                                              <w:divsChild>
                                                                                                                                                                                                                                                                                                                                                                                <w:div w:id="648486097">
                                                                                                                                                                                                                                                                                                                                                                                  <w:marLeft w:val="0"/>
                                                                                                                                                                                                                                                                                                                                                                                  <w:marRight w:val="0"/>
                                                                                                                                                                                                                                                                                                                                                                                  <w:marTop w:val="0"/>
                                                                                                                                                                                                                                                                                                                                                                                  <w:marBottom w:val="0"/>
                                                                                                                                                                                                                                                                                                                                                                                  <w:divBdr>
                                                                                                                                                                                                                                                                                                                                                                                    <w:top w:val="none" w:sz="0" w:space="0" w:color="auto"/>
                                                                                                                                                                                                                                                                                                                                                                                    <w:left w:val="none" w:sz="0" w:space="0" w:color="auto"/>
                                                                                                                                                                                                                                                                                                                                                                                    <w:bottom w:val="none" w:sz="0" w:space="0" w:color="auto"/>
                                                                                                                                                                                                                                                                                                                                                                                    <w:right w:val="none" w:sz="0" w:space="0" w:color="auto"/>
                                                                                                                                                                                                                                                                                                                                                                                  </w:divBdr>
                                                                                                                                                                                                                                                                                                                                                                                  <w:divsChild>
                                                                                                                                                                                                                                                                                                                                                                                    <w:div w:id="1249313709">
                                                                                                                                                                                                                                                                                                                                                                                      <w:marLeft w:val="0"/>
                                                                                                                                                                                                                                                                                                                                                                                      <w:marRight w:val="0"/>
                                                                                                                                                                                                                                                                                                                                                                                      <w:marTop w:val="0"/>
                                                                                                                                                                                                                                                                                                                                                                                      <w:marBottom w:val="0"/>
                                                                                                                                                                                                                                                                                                                                                                                      <w:divBdr>
                                                                                                                                                                                                                                                                                                                                                                                        <w:top w:val="none" w:sz="0" w:space="0" w:color="auto"/>
                                                                                                                                                                                                                                                                                                                                                                                        <w:left w:val="none" w:sz="0" w:space="0" w:color="auto"/>
                                                                                                                                                                                                                                                                                                                                                                                        <w:bottom w:val="none" w:sz="0" w:space="0" w:color="auto"/>
                                                                                                                                                                                                                                                                                                                                                                                        <w:right w:val="none" w:sz="0" w:space="0" w:color="auto"/>
                                                                                                                                                                                                                                                                                                                                                                                      </w:divBdr>
                                                                                                                                                                                                                                                                                                                                                                                      <w:divsChild>
                                                                                                                                                                                                                                                                                                                                                                                        <w:div w:id="1721591552">
                                                                                                                                                                                                                                                                                                                                                                                          <w:marLeft w:val="0"/>
                                                                                                                                                                                                                                                                                                                                                                                          <w:marRight w:val="0"/>
                                                                                                                                                                                                                                                                                                                                                                                          <w:marTop w:val="0"/>
                                                                                                                                                                                                                                                                                                                                                                                          <w:marBottom w:val="0"/>
                                                                                                                                                                                                                                                                                                                                                                                          <w:divBdr>
                                                                                                                                                                                                                                                                                                                                                                                            <w:top w:val="none" w:sz="0" w:space="0" w:color="auto"/>
                                                                                                                                                                                                                                                                                                                                                                                            <w:left w:val="none" w:sz="0" w:space="0" w:color="auto"/>
                                                                                                                                                                                                                                                                                                                                                                                            <w:bottom w:val="none" w:sz="0" w:space="0" w:color="auto"/>
                                                                                                                                                                                                                                                                                                                                                                                            <w:right w:val="none" w:sz="0" w:space="0" w:color="auto"/>
                                                                                                                                                                                                                                                                                                                                                                                          </w:divBdr>
                                                                                                                                                                                                                                                                                                                                                                                          <w:divsChild>
                                                                                                                                                                                                                                                                                                                                                                                            <w:div w:id="2096901122">
                                                                                                                                                                                                                                                                                                                                                                                              <w:marLeft w:val="0"/>
                                                                                                                                                                                                                                                                                                                                                                                              <w:marRight w:val="0"/>
                                                                                                                                                                                                                                                                                                                                                                                              <w:marTop w:val="0"/>
                                                                                                                                                                                                                                                                                                                                                                                              <w:marBottom w:val="0"/>
                                                                                                                                                                                                                                                                                                                                                                                              <w:divBdr>
                                                                                                                                                                                                                                                                                                                                                                                                <w:top w:val="none" w:sz="0" w:space="0" w:color="auto"/>
                                                                                                                                                                                                                                                                                                                                                                                                <w:left w:val="none" w:sz="0" w:space="0" w:color="auto"/>
                                                                                                                                                                                                                                                                                                                                                                                                <w:bottom w:val="none" w:sz="0" w:space="0" w:color="auto"/>
                                                                                                                                                                                                                                                                                                                                                                                                <w:right w:val="none" w:sz="0" w:space="0" w:color="auto"/>
                                                                                                                                                                                                                                                                                                                                                                                              </w:divBdr>
                                                                                                                                                                                                                                                                                                                                                                                              <w:divsChild>
                                                                                                                                                                                                                                                                                                                                                                                                <w:div w:id="51118665">
                                                                                                                                                                                                                                                                                                                                                                                                  <w:marLeft w:val="0"/>
                                                                                                                                                                                                                                                                                                                                                                                                  <w:marRight w:val="0"/>
                                                                                                                                                                                                                                                                                                                                                                                                  <w:marTop w:val="0"/>
                                                                                                                                                                                                                                                                                                                                                                                                  <w:marBottom w:val="0"/>
                                                                                                                                                                                                                                                                                                                                                                                                  <w:divBdr>
                                                                                                                                                                                                                                                                                                                                                                                                    <w:top w:val="none" w:sz="0" w:space="0" w:color="auto"/>
                                                                                                                                                                                                                                                                                                                                                                                                    <w:left w:val="none" w:sz="0" w:space="0" w:color="auto"/>
                                                                                                                                                                                                                                                                                                                                                                                                    <w:bottom w:val="none" w:sz="0" w:space="0" w:color="auto"/>
                                                                                                                                                                                                                                                                                                                                                                                                    <w:right w:val="none" w:sz="0" w:space="0" w:color="auto"/>
                                                                                                                                                                                                                                                                                                                                                                                                  </w:divBdr>
                                                                                                                                                                                                                                                                                                                                                                                                  <w:divsChild>
                                                                                                                                                                                                                                                                                                                                                                                                    <w:div w:id="1481458714">
                                                                                                                                                                                                                                                                                                                                                                                                      <w:marLeft w:val="0"/>
                                                                                                                                                                                                                                                                                                                                                                                                      <w:marRight w:val="0"/>
                                                                                                                                                                                                                                                                                                                                                                                                      <w:marTop w:val="0"/>
                                                                                                                                                                                                                                                                                                                                                                                                      <w:marBottom w:val="0"/>
                                                                                                                                                                                                                                                                                                                                                                                                      <w:divBdr>
                                                                                                                                                                                                                                                                                                                                                                                                        <w:top w:val="none" w:sz="0" w:space="0" w:color="auto"/>
                                                                                                                                                                                                                                                                                                                                                                                                        <w:left w:val="none" w:sz="0" w:space="0" w:color="auto"/>
                                                                                                                                                                                                                                                                                                                                                                                                        <w:bottom w:val="none" w:sz="0" w:space="0" w:color="auto"/>
                                                                                                                                                                                                                                                                                                                                                                                                        <w:right w:val="none" w:sz="0" w:space="0" w:color="auto"/>
                                                                                                                                                                                                                                                                                                                                                                                                      </w:divBdr>
                                                                                                                                                                                                                                                                                                                                                                                                      <w:divsChild>
                                                                                                                                                                                                                                                                                                                                                                                                        <w:div w:id="1215044335">
                                                                                                                                                                                                                                                                                                                                                                                                          <w:marLeft w:val="0"/>
                                                                                                                                                                                                                                                                                                                                                                                                          <w:marRight w:val="0"/>
                                                                                                                                                                                                                                                                                                                                                                                                          <w:marTop w:val="0"/>
                                                                                                                                                                                                                                                                                                                                                                                                          <w:marBottom w:val="0"/>
                                                                                                                                                                                                                                                                                                                                                                                                          <w:divBdr>
                                                                                                                                                                                                                                                                                                                                                                                                            <w:top w:val="none" w:sz="0" w:space="0" w:color="auto"/>
                                                                                                                                                                                                                                                                                                                                                                                                            <w:left w:val="none" w:sz="0" w:space="0" w:color="auto"/>
                                                                                                                                                                                                                                                                                                                                                                                                            <w:bottom w:val="none" w:sz="0" w:space="0" w:color="auto"/>
                                                                                                                                                                                                                                                                                                                                                                                                            <w:right w:val="none" w:sz="0" w:space="0" w:color="auto"/>
                                                                                                                                                                                                                                                                                                                                                                                                          </w:divBdr>
                                                                                                                                                                                                                                                                                                                                                                                                          <w:divsChild>
                                                                                                                                                                                                                                                                                                                                                                                                            <w:div w:id="118307617">
                                                                                                                                                                                                                                                                                                                                                                                                              <w:marLeft w:val="0"/>
                                                                                                                                                                                                                                                                                                                                                                                                              <w:marRight w:val="0"/>
                                                                                                                                                                                                                                                                                                                                                                                                              <w:marTop w:val="0"/>
                                                                                                                                                                                                                                                                                                                                                                                                              <w:marBottom w:val="0"/>
                                                                                                                                                                                                                                                                                                                                                                                                              <w:divBdr>
                                                                                                                                                                                                                                                                                                                                                                                                                <w:top w:val="none" w:sz="0" w:space="0" w:color="auto"/>
                                                                                                                                                                                                                                                                                                                                                                                                                <w:left w:val="none" w:sz="0" w:space="0" w:color="auto"/>
                                                                                                                                                                                                                                                                                                                                                                                                                <w:bottom w:val="none" w:sz="0" w:space="0" w:color="auto"/>
                                                                                                                                                                                                                                                                                                                                                                                                                <w:right w:val="none" w:sz="0" w:space="0" w:color="auto"/>
                                                                                                                                                                                                                                                                                                                                                                                                              </w:divBdr>
                                                                                                                                                                                                                                                                                                                                                                                                              <w:divsChild>
                                                                                                                                                                                                                                                                                                                                                                                                                <w:div w:id="1987398136">
                                                                                                                                                                                                                                                                                                                                                                                                                  <w:marLeft w:val="0"/>
                                                                                                                                                                                                                                                                                                                                                                                                                  <w:marRight w:val="0"/>
                                                                                                                                                                                                                                                                                                                                                                                                                  <w:marTop w:val="0"/>
                                                                                                                                                                                                                                                                                                                                                                                                                  <w:marBottom w:val="0"/>
                                                                                                                                                                                                                                                                                                                                                                                                                  <w:divBdr>
                                                                                                                                                                                                                                                                                                                                                                                                                    <w:top w:val="none" w:sz="0" w:space="0" w:color="auto"/>
                                                                                                                                                                                                                                                                                                                                                                                                                    <w:left w:val="none" w:sz="0" w:space="0" w:color="auto"/>
                                                                                                                                                                                                                                                                                                                                                                                                                    <w:bottom w:val="none" w:sz="0" w:space="0" w:color="auto"/>
                                                                                                                                                                                                                                                                                                                                                                                                                    <w:right w:val="none" w:sz="0" w:space="0" w:color="auto"/>
                                                                                                                                                                                                                                                                                                                                                                                                                  </w:divBdr>
                                                                                                                                                                                                                                                                                                                                                                                                                  <w:divsChild>
                                                                                                                                                                                                                                                                                                                                                                                                                    <w:div w:id="256450833">
                                                                                                                                                                                                                                                                                                                                                                                                                      <w:marLeft w:val="0"/>
                                                                                                                                                                                                                                                                                                                                                                                                                      <w:marRight w:val="0"/>
                                                                                                                                                                                                                                                                                                                                                                                                                      <w:marTop w:val="0"/>
                                                                                                                                                                                                                                                                                                                                                                                                                      <w:marBottom w:val="0"/>
                                                                                                                                                                                                                                                                                                                                                                                                                      <w:divBdr>
                                                                                                                                                                                                                                                                                                                                                                                                                        <w:top w:val="none" w:sz="0" w:space="0" w:color="auto"/>
                                                                                                                                                                                                                                                                                                                                                                                                                        <w:left w:val="none" w:sz="0" w:space="0" w:color="auto"/>
                                                                                                                                                                                                                                                                                                                                                                                                                        <w:bottom w:val="none" w:sz="0" w:space="0" w:color="auto"/>
                                                                                                                                                                                                                                                                                                                                                                                                                        <w:right w:val="none" w:sz="0" w:space="0" w:color="auto"/>
                                                                                                                                                                                                                                                                                                                                                                                                                      </w:divBdr>
                                                                                                                                                                                                                                                                                                                                                                                                                      <w:divsChild>
                                                                                                                                                                                                                                                                                                                                                                                                                        <w:div w:id="477966283">
                                                                                                                                                                                                                                                                                                                                                                                                                          <w:marLeft w:val="0"/>
                                                                                                                                                                                                                                                                                                                                                                                                                          <w:marRight w:val="0"/>
                                                                                                                                                                                                                                                                                                                                                                                                                          <w:marTop w:val="0"/>
                                                                                                                                                                                                                                                                                                                                                                                                                          <w:marBottom w:val="0"/>
                                                                                                                                                                                                                                                                                                                                                                                                                          <w:divBdr>
                                                                                                                                                                                                                                                                                                                                                                                                                            <w:top w:val="none" w:sz="0" w:space="0" w:color="auto"/>
                                                                                                                                                                                                                                                                                                                                                                                                                            <w:left w:val="none" w:sz="0" w:space="0" w:color="auto"/>
                                                                                                                                                                                                                                                                                                                                                                                                                            <w:bottom w:val="none" w:sz="0" w:space="0" w:color="auto"/>
                                                                                                                                                                                                                                                                                                                                                                                                                            <w:right w:val="none" w:sz="0" w:space="0" w:color="auto"/>
                                                                                                                                                                                                                                                                                                                                                                                                                          </w:divBdr>
                                                                                                                                                                                                                                                                                                                                                                                                                          <w:divsChild>
                                                                                                                                                                                                                                                                                                                                                                                                                            <w:div w:id="934678298">
                                                                                                                                                                                                                                                                                                                                                                                                                              <w:marLeft w:val="0"/>
                                                                                                                                                                                                                                                                                                                                                                                                                              <w:marRight w:val="0"/>
                                                                                                                                                                                                                                                                                                                                                                                                                              <w:marTop w:val="0"/>
                                                                                                                                                                                                                                                                                                                                                                                                                              <w:marBottom w:val="0"/>
                                                                                                                                                                                                                                                                                                                                                                                                                              <w:divBdr>
                                                                                                                                                                                                                                                                                                                                                                                                                                <w:top w:val="none" w:sz="0" w:space="0" w:color="auto"/>
                                                                                                                                                                                                                                                                                                                                                                                                                                <w:left w:val="none" w:sz="0" w:space="0" w:color="auto"/>
                                                                                                                                                                                                                                                                                                                                                                                                                                <w:bottom w:val="none" w:sz="0" w:space="0" w:color="auto"/>
                                                                                                                                                                                                                                                                                                                                                                                                                                <w:right w:val="none" w:sz="0" w:space="0" w:color="auto"/>
                                                                                                                                                                                                                                                                                                                                                                                                                              </w:divBdr>
                                                                                                                                                                                                                                                                                                                                                                                                                              <w:divsChild>
                                                                                                                                                                                                                                                                                                                                                                                                                                <w:div w:id="206449685">
                                                                                                                                                                                                                                                                                                                                                                                                                                  <w:marLeft w:val="0"/>
                                                                                                                                                                                                                                                                                                                                                                                                                                  <w:marRight w:val="0"/>
                                                                                                                                                                                                                                                                                                                                                                                                                                  <w:marTop w:val="0"/>
                                                                                                                                                                                                                                                                                                                                                                                                                                  <w:marBottom w:val="0"/>
                                                                                                                                                                                                                                                                                                                                                                                                                                  <w:divBdr>
                                                                                                                                                                                                                                                                                                                                                                                                                                    <w:top w:val="none" w:sz="0" w:space="0" w:color="auto"/>
                                                                                                                                                                                                                                                                                                                                                                                                                                    <w:left w:val="none" w:sz="0" w:space="0" w:color="auto"/>
                                                                                                                                                                                                                                                                                                                                                                                                                                    <w:bottom w:val="none" w:sz="0" w:space="0" w:color="auto"/>
                                                                                                                                                                                                                                                                                                                                                                                                                                    <w:right w:val="none" w:sz="0" w:space="0" w:color="auto"/>
                                                                                                                                                                                                                                                                                                                                                                                                                                  </w:divBdr>
                                                                                                                                                                                                                                                                                                                                                                                                                                  <w:divsChild>
                                                                                                                                                                                                                                                                                                                                                                                                                                    <w:div w:id="767189444">
                                                                                                                                                                                                                                                                                                                                                                                                                                      <w:marLeft w:val="0"/>
                                                                                                                                                                                                                                                                                                                                                                                                                                      <w:marRight w:val="0"/>
                                                                                                                                                                                                                                                                                                                                                                                                                                      <w:marTop w:val="0"/>
                                                                                                                                                                                                                                                                                                                                                                                                                                      <w:marBottom w:val="0"/>
                                                                                                                                                                                                                                                                                                                                                                                                                                      <w:divBdr>
                                                                                                                                                                                                                                                                                                                                                                                                                                        <w:top w:val="none" w:sz="0" w:space="0" w:color="auto"/>
                                                                                                                                                                                                                                                                                                                                                                                                                                        <w:left w:val="none" w:sz="0" w:space="0" w:color="auto"/>
                                                                                                                                                                                                                                                                                                                                                                                                                                        <w:bottom w:val="none" w:sz="0" w:space="0" w:color="auto"/>
                                                                                                                                                                                                                                                                                                                                                                                                                                        <w:right w:val="none" w:sz="0" w:space="0" w:color="auto"/>
                                                                                                                                                                                                                                                                                                                                                                                                                                      </w:divBdr>
                                                                                                                                                                                                                                                                                                                                                                                                                                      <w:divsChild>
                                                                                                                                                                                                                                                                                                                                                                                                                                        <w:div w:id="87359915">
                                                                                                                                                                                                                                                                                                                                                                                                                                          <w:marLeft w:val="0"/>
                                                                                                                                                                                                                                                                                                                                                                                                                                          <w:marRight w:val="0"/>
                                                                                                                                                                                                                                                                                                                                                                                                                                          <w:marTop w:val="0"/>
                                                                                                                                                                                                                                                                                                                                                                                                                                          <w:marBottom w:val="0"/>
                                                                                                                                                                                                                                                                                                                                                                                                                                          <w:divBdr>
                                                                                                                                                                                                                                                                                                                                                                                                                                            <w:top w:val="none" w:sz="0" w:space="0" w:color="auto"/>
                                                                                                                                                                                                                                                                                                                                                                                                                                            <w:left w:val="none" w:sz="0" w:space="0" w:color="auto"/>
                                                                                                                                                                                                                                                                                                                                                                                                                                            <w:bottom w:val="none" w:sz="0" w:space="0" w:color="auto"/>
                                                                                                                                                                                                                                                                                                                                                                                                                                            <w:right w:val="none" w:sz="0" w:space="0" w:color="auto"/>
                                                                                                                                                                                                                                                                                                                                                                                                                                          </w:divBdr>
                                                                                                                                                                                                                                                                                                                                                                                                                                          <w:divsChild>
                                                                                                                                                                                                                                                                                                                                                                                                                                            <w:div w:id="411202088">
                                                                                                                                                                                                                                                                                                                                                                                                                                              <w:marLeft w:val="0"/>
                                                                                                                                                                                                                                                                                                                                                                                                                                              <w:marRight w:val="0"/>
                                                                                                                                                                                                                                                                                                                                                                                                                                              <w:marTop w:val="0"/>
                                                                                                                                                                                                                                                                                                                                                                                                                                              <w:marBottom w:val="0"/>
                                                                                                                                                                                                                                                                                                                                                                                                                                              <w:divBdr>
                                                                                                                                                                                                                                                                                                                                                                                                                                                <w:top w:val="none" w:sz="0" w:space="0" w:color="auto"/>
                                                                                                                                                                                                                                                                                                                                                                                                                                                <w:left w:val="none" w:sz="0" w:space="0" w:color="auto"/>
                                                                                                                                                                                                                                                                                                                                                                                                                                                <w:bottom w:val="none" w:sz="0" w:space="0" w:color="auto"/>
                                                                                                                                                                                                                                                                                                                                                                                                                                                <w:right w:val="none" w:sz="0" w:space="0" w:color="auto"/>
                                                                                                                                                                                                                                                                                                                                                                                                                                              </w:divBdr>
                                                                                                                                                                                                                                                                                                                                                                                                                                              <w:divsChild>
                                                                                                                                                                                                                                                                                                                                                                                                                                                <w:div w:id="321280883">
                                                                                                                                                                                                                                                                                                                                                                                                                                                  <w:marLeft w:val="0"/>
                                                                                                                                                                                                                                                                                                                                                                                                                                                  <w:marRight w:val="0"/>
                                                                                                                                                                                                                                                                                                                                                                                                                                                  <w:marTop w:val="0"/>
                                                                                                                                                                                                                                                                                                                                                                                                                                                  <w:marBottom w:val="0"/>
                                                                                                                                                                                                                                                                                                                                                                                                                                                  <w:divBdr>
                                                                                                                                                                                                                                                                                                                                                                                                                                                    <w:top w:val="none" w:sz="0" w:space="0" w:color="auto"/>
                                                                                                                                                                                                                                                                                                                                                                                                                                                    <w:left w:val="none" w:sz="0" w:space="0" w:color="auto"/>
                                                                                                                                                                                                                                                                                                                                                                                                                                                    <w:bottom w:val="none" w:sz="0" w:space="0" w:color="auto"/>
                                                                                                                                                                                                                                                                                                                                                                                                                                                    <w:right w:val="none" w:sz="0" w:space="0" w:color="auto"/>
                                                                                                                                                                                                                                                                                                                                                                                                                                                  </w:divBdr>
                                                                                                                                                                                                                                                                                                                                                                                                                                                  <w:divsChild>
                                                                                                                                                                                                                                                                                                                                                                                                                                                    <w:div w:id="518278891">
                                                                                                                                                                                                                                                                                                                                                                                                                                                      <w:marLeft w:val="0"/>
                                                                                                                                                                                                                                                                                                                                                                                                                                                      <w:marRight w:val="0"/>
                                                                                                                                                                                                                                                                                                                                                                                                                                                      <w:marTop w:val="0"/>
                                                                                                                                                                                                                                                                                                                                                                                                                                                      <w:marBottom w:val="0"/>
                                                                                                                                                                                                                                                                                                                                                                                                                                                      <w:divBdr>
                                                                                                                                                                                                                                                                                                                                                                                                                                                        <w:top w:val="none" w:sz="0" w:space="0" w:color="auto"/>
                                                                                                                                                                                                                                                                                                                                                                                                                                                        <w:left w:val="none" w:sz="0" w:space="0" w:color="auto"/>
                                                                                                                                                                                                                                                                                                                                                                                                                                                        <w:bottom w:val="none" w:sz="0" w:space="0" w:color="auto"/>
                                                                                                                                                                                                                                                                                                                                                                                                                                                        <w:right w:val="none" w:sz="0" w:space="0" w:color="auto"/>
                                                                                                                                                                                                                                                                                                                                                                                                                                                      </w:divBdr>
                                                                                                                                                                                                                                                                                                                                                                                                                                                      <w:divsChild>
                                                                                                                                                                                                                                                                                                                                                                                                                                                        <w:div w:id="1872645843">
                                                                                                                                                                                                                                                                                                                                                                                                                                                          <w:marLeft w:val="0"/>
                                                                                                                                                                                                                                                                                                                                                                                                                                                          <w:marRight w:val="0"/>
                                                                                                                                                                                                                                                                                                                                                                                                                                                          <w:marTop w:val="0"/>
                                                                                                                                                                                                                                                                                                                                                                                                                                                          <w:marBottom w:val="0"/>
                                                                                                                                                                                                                                                                                                                                                                                                                                                          <w:divBdr>
                                                                                                                                                                                                                                                                                                                                                                                                                                                            <w:top w:val="none" w:sz="0" w:space="0" w:color="auto"/>
                                                                                                                                                                                                                                                                                                                                                                                                                                                            <w:left w:val="none" w:sz="0" w:space="0" w:color="auto"/>
                                                                                                                                                                                                                                                                                                                                                                                                                                                            <w:bottom w:val="none" w:sz="0" w:space="0" w:color="auto"/>
                                                                                                                                                                                                                                                                                                                                                                                                                                                            <w:right w:val="none" w:sz="0" w:space="0" w:color="auto"/>
                                                                                                                                                                                                                                                                                                                                                                                                                                                          </w:divBdr>
                                                                                                                                                                                                                                                                                                                                                                                                                                                          <w:divsChild>
                                                                                                                                                                                                                                                                                                                                                                                                                                                            <w:div w:id="1587954881">
                                                                                                                                                                                                                                                                                                                                                                                                                                                              <w:marLeft w:val="0"/>
                                                                                                                                                                                                                                                                                                                                                                                                                                                              <w:marRight w:val="0"/>
                                                                                                                                                                                                                                                                                                                                                                                                                                                              <w:marTop w:val="0"/>
                                                                                                                                                                                                                                                                                                                                                                                                                                                              <w:marBottom w:val="0"/>
                                                                                                                                                                                                                                                                                                                                                                                                                                                              <w:divBdr>
                                                                                                                                                                                                                                                                                                                                                                                                                                                                <w:top w:val="none" w:sz="0" w:space="0" w:color="auto"/>
                                                                                                                                                                                                                                                                                                                                                                                                                                                                <w:left w:val="none" w:sz="0" w:space="0" w:color="auto"/>
                                                                                                                                                                                                                                                                                                                                                                                                                                                                <w:bottom w:val="none" w:sz="0" w:space="0" w:color="auto"/>
                                                                                                                                                                                                                                                                                                                                                                                                                                                                <w:right w:val="none" w:sz="0" w:space="0" w:color="auto"/>
                                                                                                                                                                                                                                                                                                                                                                                                                                                              </w:divBdr>
                                                                                                                                                                                                                                                                                                                                                                                                                                                              <w:divsChild>
                                                                                                                                                                                                                                                                                                                                                                                                                                                                <w:div w:id="765425297">
                                                                                                                                                                                                                                                                                                                                                                                                                                                                  <w:marLeft w:val="0"/>
                                                                                                                                                                                                                                                                                                                                                                                                                                                                  <w:marRight w:val="0"/>
                                                                                                                                                                                                                                                                                                                                                                                                                                                                  <w:marTop w:val="0"/>
                                                                                                                                                                                                                                                                                                                                                                                                                                                                  <w:marBottom w:val="0"/>
                                                                                                                                                                                                                                                                                                                                                                                                                                                                  <w:divBdr>
                                                                                                                                                                                                                                                                                                                                                                                                                                                                    <w:top w:val="none" w:sz="0" w:space="0" w:color="auto"/>
                                                                                                                                                                                                                                                                                                                                                                                                                                                                    <w:left w:val="none" w:sz="0" w:space="0" w:color="auto"/>
                                                                                                                                                                                                                                                                                                                                                                                                                                                                    <w:bottom w:val="none" w:sz="0" w:space="0" w:color="auto"/>
                                                                                                                                                                                                                                                                                                                                                                                                                                                                    <w:right w:val="none" w:sz="0" w:space="0" w:color="auto"/>
                                                                                                                                                                                                                                                                                                                                                                                                                                                                  </w:divBdr>
                                                                                                                                                                                                                                                                                                                                                                                                                                                                  <w:divsChild>
                                                                                                                                                                                                                                                                                                                                                                                                                                                                    <w:div w:id="898980330">
                                                                                                                                                                                                                                                                                                                                                                                                                                                                      <w:marLeft w:val="0"/>
                                                                                                                                                                                                                                                                                                                                                                                                                                                                      <w:marRight w:val="0"/>
                                                                                                                                                                                                                                                                                                                                                                                                                                                                      <w:marTop w:val="0"/>
                                                                                                                                                                                                                                                                                                                                                                                                                                                                      <w:marBottom w:val="0"/>
                                                                                                                                                                                                                                                                                                                                                                                                                                                                      <w:divBdr>
                                                                                                                                                                                                                                                                                                                                                                                                                                                                        <w:top w:val="none" w:sz="0" w:space="0" w:color="auto"/>
                                                                                                                                                                                                                                                                                                                                                                                                                                                                        <w:left w:val="none" w:sz="0" w:space="0" w:color="auto"/>
                                                                                                                                                                                                                                                                                                                                                                                                                                                                        <w:bottom w:val="none" w:sz="0" w:space="0" w:color="auto"/>
                                                                                                                                                                                                                                                                                                                                                                                                                                                                        <w:right w:val="none" w:sz="0" w:space="0" w:color="auto"/>
                                                                                                                                                                                                                                                                                                                                                                                                                                                                      </w:divBdr>
                                                                                                                                                                                                                                                                                                                                                                                                                                                                      <w:divsChild>
                                                                                                                                                                                                                                                                                                                                                                                                                                                                        <w:div w:id="1412851659">
                                                                                                                                                                                                                                                                                                                                                                                                                                                                          <w:marLeft w:val="0"/>
                                                                                                                                                                                                                                                                                                                                                                                                                                                                          <w:marRight w:val="0"/>
                                                                                                                                                                                                                                                                                                                                                                                                                                                                          <w:marTop w:val="0"/>
                                                                                                                                                                                                                                                                                                                                                                                                                                                                          <w:marBottom w:val="0"/>
                                                                                                                                                                                                                                                                                                                                                                                                                                                                          <w:divBdr>
                                                                                                                                                                                                                                                                                                                                                                                                                                                                            <w:top w:val="none" w:sz="0" w:space="0" w:color="auto"/>
                                                                                                                                                                                                                                                                                                                                                                                                                                                                            <w:left w:val="none" w:sz="0" w:space="0" w:color="auto"/>
                                                                                                                                                                                                                                                                                                                                                                                                                                                                            <w:bottom w:val="none" w:sz="0" w:space="0" w:color="auto"/>
                                                                                                                                                                                                                                                                                                                                                                                                                                                                            <w:right w:val="none" w:sz="0" w:space="0" w:color="auto"/>
                                                                                                                                                                                                                                                                                                                                                                                                                                                                          </w:divBdr>
                                                                                                                                                                                                                                                                                                                                                                                                                                                                          <w:divsChild>
                                                                                                                                                                                                                                                                                                                                                                                                                                                                            <w:div w:id="1776092147">
                                                                                                                                                                                                                                                                                                                                                                                                                                                                              <w:marLeft w:val="0"/>
                                                                                                                                                                                                                                                                                                                                                                                                                                                                              <w:marRight w:val="0"/>
                                                                                                                                                                                                                                                                                                                                                                                                                                                                              <w:marTop w:val="0"/>
                                                                                                                                                                                                                                                                                                                                                                                                                                                                              <w:marBottom w:val="0"/>
                                                                                                                                                                                                                                                                                                                                                                                                                                                                              <w:divBdr>
                                                                                                                                                                                                                                                                                                                                                                                                                                                                                <w:top w:val="none" w:sz="0" w:space="0" w:color="auto"/>
                                                                                                                                                                                                                                                                                                                                                                                                                                                                                <w:left w:val="none" w:sz="0" w:space="0" w:color="auto"/>
                                                                                                                                                                                                                                                                                                                                                                                                                                                                                <w:bottom w:val="none" w:sz="0" w:space="0" w:color="auto"/>
                                                                                                                                                                                                                                                                                                                                                                                                                                                                                <w:right w:val="none" w:sz="0" w:space="0" w:color="auto"/>
                                                                                                                                                                                                                                                                                                                                                                                                                                                                              </w:divBdr>
                                                                                                                                                                                                                                                                                                                                                                                                                                                                              <w:divsChild>
                                                                                                                                                                                                                                                                                                                                                                                                                                                                                <w:div w:id="471143007">
                                                                                                                                                                                                                                                                                                                                                                                                                                                                                  <w:marLeft w:val="0"/>
                                                                                                                                                                                                                                                                                                                                                                                                                                                                                  <w:marRight w:val="0"/>
                                                                                                                                                                                                                                                                                                                                                                                                                                                                                  <w:marTop w:val="0"/>
                                                                                                                                                                                                                                                                                                                                                                                                                                                                                  <w:marBottom w:val="0"/>
                                                                                                                                                                                                                                                                                                                                                                                                                                                                                  <w:divBdr>
                                                                                                                                                                                                                                                                                                                                                                                                                                                                                    <w:top w:val="none" w:sz="0" w:space="0" w:color="auto"/>
                                                                                                                                                                                                                                                                                                                                                                                                                                                                                    <w:left w:val="none" w:sz="0" w:space="0" w:color="auto"/>
                                                                                                                                                                                                                                                                                                                                                                                                                                                                                    <w:bottom w:val="none" w:sz="0" w:space="0" w:color="auto"/>
                                                                                                                                                                                                                                                                                                                                                                                                                                                                                    <w:right w:val="none" w:sz="0" w:space="0" w:color="auto"/>
                                                                                                                                                                                                                                                                                                                                                                                                                                                                                  </w:divBdr>
                                                                                                                                                                                                                                                                                                                                                                                                                                                                                  <w:divsChild>
                                                                                                                                                                                                                                                                                                                                                                                                                                                                                    <w:div w:id="1256355020">
                                                                                                                                                                                                                                                                                                                                                                                                                                                                                      <w:marLeft w:val="0"/>
                                                                                                                                                                                                                                                                                                                                                                                                                                                                                      <w:marRight w:val="0"/>
                                                                                                                                                                                                                                                                                                                                                                                                                                                                                      <w:marTop w:val="0"/>
                                                                                                                                                                                                                                                                                                                                                                                                                                                                                      <w:marBottom w:val="0"/>
                                                                                                                                                                                                                                                                                                                                                                                                                                                                                      <w:divBdr>
                                                                                                                                                                                                                                                                                                                                                                                                                                                                                        <w:top w:val="none" w:sz="0" w:space="0" w:color="auto"/>
                                                                                                                                                                                                                                                                                                                                                                                                                                                                                        <w:left w:val="none" w:sz="0" w:space="0" w:color="auto"/>
                                                                                                                                                                                                                                                                                                                                                                                                                                                                                        <w:bottom w:val="none" w:sz="0" w:space="0" w:color="auto"/>
                                                                                                                                                                                                                                                                                                                                                                                                                                                                                        <w:right w:val="none" w:sz="0" w:space="0" w:color="auto"/>
                                                                                                                                                                                                                                                                                                                                                                                                                                                                                      </w:divBdr>
                                                                                                                                                                                                                                                                                                                                                                                                                                                                                      <w:divsChild>
                                                                                                                                                                                                                                                                                                                                                                                                                                                                                        <w:div w:id="1971202165">
                                                                                                                                                                                                                                                                                                                                                                                                                                                                                          <w:marLeft w:val="0"/>
                                                                                                                                                                                                                                                                                                                                                                                                                                                                                          <w:marRight w:val="0"/>
                                                                                                                                                                                                                                                                                                                                                                                                                                                                                          <w:marTop w:val="0"/>
                                                                                                                                                                                                                                                                                                                                                                                                                                                                                          <w:marBottom w:val="0"/>
                                                                                                                                                                                                                                                                                                                                                                                                                                                                                          <w:divBdr>
                                                                                                                                                                                                                                                                                                                                                                                                                                                                                            <w:top w:val="none" w:sz="0" w:space="0" w:color="auto"/>
                                                                                                                                                                                                                                                                                                                                                                                                                                                                                            <w:left w:val="none" w:sz="0" w:space="0" w:color="auto"/>
                                                                                                                                                                                                                                                                                                                                                                                                                                                                                            <w:bottom w:val="none" w:sz="0" w:space="0" w:color="auto"/>
                                                                                                                                                                                                                                                                                                                                                                                                                                                                                            <w:right w:val="none" w:sz="0" w:space="0" w:color="auto"/>
                                                                                                                                                                                                                                                                                                                                                                                                                                                                                          </w:divBdr>
                                                                                                                                                                                                                                                                                                                                                                                                                                                                                          <w:divsChild>
                                                                                                                                                                                                                                                                                                                                                                                                                                                                                            <w:div w:id="1908221427">
                                                                                                                                                                                                                                                                                                                                                                                                                                                                                              <w:marLeft w:val="0"/>
                                                                                                                                                                                                                                                                                                                                                                                                                                                                                              <w:marRight w:val="0"/>
                                                                                                                                                                                                                                                                                                                                                                                                                                                                                              <w:marTop w:val="0"/>
                                                                                                                                                                                                                                                                                                                                                                                                                                                                                              <w:marBottom w:val="0"/>
                                                                                                                                                                                                                                                                                                                                                                                                                                                                                              <w:divBdr>
                                                                                                                                                                                                                                                                                                                                                                                                                                                                                                <w:top w:val="none" w:sz="0" w:space="0" w:color="auto"/>
                                                                                                                                                                                                                                                                                                                                                                                                                                                                                                <w:left w:val="none" w:sz="0" w:space="0" w:color="auto"/>
                                                                                                                                                                                                                                                                                                                                                                                                                                                                                                <w:bottom w:val="none" w:sz="0" w:space="0" w:color="auto"/>
                                                                                                                                                                                                                                                                                                                                                                                                                                                                                                <w:right w:val="none" w:sz="0" w:space="0" w:color="auto"/>
                                                                                                                                                                                                                                                                                                                                                                                                                                                                                              </w:divBdr>
                                                                                                                                                                                                                                                                                                                                                                                                                                                                                              <w:divsChild>
                                                                                                                                                                                                                                                                                                                                                                                                                                                                                                <w:div w:id="808789166">
                                                                                                                                                                                                                                                                                                                                                                                                                                                                                                  <w:marLeft w:val="0"/>
                                                                                                                                                                                                                                                                                                                                                                                                                                                                                                  <w:marRight w:val="0"/>
                                                                                                                                                                                                                                                                                                                                                                                                                                                                                                  <w:marTop w:val="0"/>
                                                                                                                                                                                                                                                                                                                                                                                                                                                                                                  <w:marBottom w:val="0"/>
                                                                                                                                                                                                                                                                                                                                                                                                                                                                                                  <w:divBdr>
                                                                                                                                                                                                                                                                                                                                                                                                                                                                                                    <w:top w:val="none" w:sz="0" w:space="0" w:color="auto"/>
                                                                                                                                                                                                                                                                                                                                                                                                                                                                                                    <w:left w:val="none" w:sz="0" w:space="0" w:color="auto"/>
                                                                                                                                                                                                                                                                                                                                                                                                                                                                                                    <w:bottom w:val="none" w:sz="0" w:space="0" w:color="auto"/>
                                                                                                                                                                                                                                                                                                                                                                                                                                                                                                    <w:right w:val="none" w:sz="0" w:space="0" w:color="auto"/>
                                                                                                                                                                                                                                                                                                                                                                                                                                                                                                  </w:divBdr>
                                                                                                                                                                                                                                                                                                                                                                                                                                                                                                  <w:divsChild>
                                                                                                                                                                                                                                                                                                                                                                                                                                                                                                    <w:div w:id="692925238">
                                                                                                                                                                                                                                                                                                                                                                                                                                                                                                      <w:marLeft w:val="0"/>
                                                                                                                                                                                                                                                                                                                                                                                                                                                                                                      <w:marRight w:val="0"/>
                                                                                                                                                                                                                                                                                                                                                                                                                                                                                                      <w:marTop w:val="0"/>
                                                                                                                                                                                                                                                                                                                                                                                                                                                                                                      <w:marBottom w:val="0"/>
                                                                                                                                                                                                                                                                                                                                                                                                                                                                                                      <w:divBdr>
                                                                                                                                                                                                                                                                                                                                                                                                                                                                                                        <w:top w:val="none" w:sz="0" w:space="0" w:color="auto"/>
                                                                                                                                                                                                                                                                                                                                                                                                                                                                                                        <w:left w:val="none" w:sz="0" w:space="0" w:color="auto"/>
                                                                                                                                                                                                                                                                                                                                                                                                                                                                                                        <w:bottom w:val="none" w:sz="0" w:space="0" w:color="auto"/>
                                                                                                                                                                                                                                                                                                                                                                                                                                                                                                        <w:right w:val="none" w:sz="0" w:space="0" w:color="auto"/>
                                                                                                                                                                                                                                                                                                                                                                                                                                                                                                      </w:divBdr>
                                                                                                                                                                                                                                                                                                                                                                                                                                                                                                      <w:divsChild>
                                                                                                                                                                                                                                                                                                                                                                                                                                                                                                        <w:div w:id="1141459208">
                                                                                                                                                                                                                                                                                                                                                                                                                                                                                                          <w:marLeft w:val="0"/>
                                                                                                                                                                                                                                                                                                                                                                                                                                                                                                          <w:marRight w:val="0"/>
                                                                                                                                                                                                                                                                                                                                                                                                                                                                                                          <w:marTop w:val="0"/>
                                                                                                                                                                                                                                                                                                                                                                                                                                                                                                          <w:marBottom w:val="0"/>
                                                                                                                                                                                                                                                                                                                                                                                                                                                                                                          <w:divBdr>
                                                                                                                                                                                                                                                                                                                                                                                                                                                                                                            <w:top w:val="none" w:sz="0" w:space="0" w:color="auto"/>
                                                                                                                                                                                                                                                                                                                                                                                                                                                                                                            <w:left w:val="none" w:sz="0" w:space="0" w:color="auto"/>
                                                                                                                                                                                                                                                                                                                                                                                                                                                                                                            <w:bottom w:val="none" w:sz="0" w:space="0" w:color="auto"/>
                                                                                                                                                                                                                                                                                                                                                                                                                                                                                                            <w:right w:val="none" w:sz="0" w:space="0" w:color="auto"/>
                                                                                                                                                                                                                                                                                                                                                                                                                                                                                                          </w:divBdr>
                                                                                                                                                                                                                                                                                                                                                                                                                                                                                                          <w:divsChild>
                                                                                                                                                                                                                                                                                                                                                                                                                                                                                                            <w:div w:id="1811241805">
                                                                                                                                                                                                                                                                                                                                                                                                                                                                                                              <w:marLeft w:val="0"/>
                                                                                                                                                                                                                                                                                                                                                                                                                                                                                                              <w:marRight w:val="0"/>
                                                                                                                                                                                                                                                                                                                                                                                                                                                                                                              <w:marTop w:val="0"/>
                                                                                                                                                                                                                                                                                                                                                                                                                                                                                                              <w:marBottom w:val="0"/>
                                                                                                                                                                                                                                                                                                                                                                                                                                                                                                              <w:divBdr>
                                                                                                                                                                                                                                                                                                                                                                                                                                                                                                                <w:top w:val="none" w:sz="0" w:space="0" w:color="auto"/>
                                                                                                                                                                                                                                                                                                                                                                                                                                                                                                                <w:left w:val="none" w:sz="0" w:space="0" w:color="auto"/>
                                                                                                                                                                                                                                                                                                                                                                                                                                                                                                                <w:bottom w:val="none" w:sz="0" w:space="0" w:color="auto"/>
                                                                                                                                                                                                                                                                                                                                                                                                                                                                                                                <w:right w:val="none" w:sz="0" w:space="0" w:color="auto"/>
                                                                                                                                                                                                                                                                                                                                                                                                                                                                                                              </w:divBdr>
                                                                                                                                                                                                                                                                                                                                                                                                                                                                                                              <w:divsChild>
                                                                                                                                                                                                                                                                                                                                                                                                                                                                                                                <w:div w:id="176193249">
                                                                                                                                                                                                                                                                                                                                                                                                                                                                                                                  <w:marLeft w:val="0"/>
                                                                                                                                                                                                                                                                                                                                                                                                                                                                                                                  <w:marRight w:val="0"/>
                                                                                                                                                                                                                                                                                                                                                                                                                                                                                                                  <w:marTop w:val="0"/>
                                                                                                                                                                                                                                                                                                                                                                                                                                                                                                                  <w:marBottom w:val="0"/>
                                                                                                                                                                                                                                                                                                                                                                                                                                                                                                                  <w:divBdr>
                                                                                                                                                                                                                                                                                                                                                                                                                                                                                                                    <w:top w:val="none" w:sz="0" w:space="0" w:color="auto"/>
                                                                                                                                                                                                                                                                                                                                                                                                                                                                                                                    <w:left w:val="none" w:sz="0" w:space="0" w:color="auto"/>
                                                                                                                                                                                                                                                                                                                                                                                                                                                                                                                    <w:bottom w:val="none" w:sz="0" w:space="0" w:color="auto"/>
                                                                                                                                                                                                                                                                                                                                                                                                                                                                                                                    <w:right w:val="none" w:sz="0" w:space="0" w:color="auto"/>
                                                                                                                                                                                                                                                                                                                                                                                                                                                                                                                  </w:divBdr>
                                                                                                                                                                                                                                                                                                                                                                                                                                                                                                                  <w:divsChild>
                                                                                                                                                                                                                                                                                                                                                                                                                                                                                                                    <w:div w:id="1677145699">
                                                                                                                                                                                                                                                                                                                                                                                                                                                                                                                      <w:marLeft w:val="0"/>
                                                                                                                                                                                                                                                                                                                                                                                                                                                                                                                      <w:marRight w:val="0"/>
                                                                                                                                                                                                                                                                                                                                                                                                                                                                                                                      <w:marTop w:val="0"/>
                                                                                                                                                                                                                                                                                                                                                                                                                                                                                                                      <w:marBottom w:val="0"/>
                                                                                                                                                                                                                                                                                                                                                                                                                                                                                                                      <w:divBdr>
                                                                                                                                                                                                                                                                                                                                                                                                                                                                                                                        <w:top w:val="none" w:sz="0" w:space="0" w:color="auto"/>
                                                                                                                                                                                                                                                                                                                                                                                                                                                                                                                        <w:left w:val="none" w:sz="0" w:space="0" w:color="auto"/>
                                                                                                                                                                                                                                                                                                                                                                                                                                                                                                                        <w:bottom w:val="none" w:sz="0" w:space="0" w:color="auto"/>
                                                                                                                                                                                                                                                                                                                                                                                                                                                                                                                        <w:right w:val="none" w:sz="0" w:space="0" w:color="auto"/>
                                                                                                                                                                                                                                                                                                                                                                                                                                                                                                                      </w:divBdr>
                                                                                                                                                                                                                                                                                                                                                                                                                                                                                                                      <w:divsChild>
                                                                                                                                                                                                                                                                                                                                                                                                                                                                                                                        <w:div w:id="713652662">
                                                                                                                                                                                                                                                                                                                                                                                                                                                                                                                          <w:marLeft w:val="0"/>
                                                                                                                                                                                                                                                                                                                                                                                                                                                                                                                          <w:marRight w:val="0"/>
                                                                                                                                                                                                                                                                                                                                                                                                                                                                                                                          <w:marTop w:val="0"/>
                                                                                                                                                                                                                                                                                                                                                                                                                                                                                                                          <w:marBottom w:val="0"/>
                                                                                                                                                                                                                                                                                                                                                                                                                                                                                                                          <w:divBdr>
                                                                                                                                                                                                                                                                                                                                                                                                                                                                                                                            <w:top w:val="none" w:sz="0" w:space="0" w:color="auto"/>
                                                                                                                                                                                                                                                                                                                                                                                                                                                                                                                            <w:left w:val="none" w:sz="0" w:space="0" w:color="auto"/>
                                                                                                                                                                                                                                                                                                                                                                                                                                                                                                                            <w:bottom w:val="none" w:sz="0" w:space="0" w:color="auto"/>
                                                                                                                                                                                                                                                                                                                                                                                                                                                                                                                            <w:right w:val="none" w:sz="0" w:space="0" w:color="auto"/>
                                                                                                                                                                                                                                                                                                                                                                                                                                                                                                                          </w:divBdr>
                                                                                                                                                                                                                                                                                                                                                                                                                                                                                                                          <w:divsChild>
                                                                                                                                                                                                                                                                                                                                                                                                                                                                                                                            <w:div w:id="141257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7430474">
      <w:bodyDiv w:val="1"/>
      <w:marLeft w:val="0"/>
      <w:marRight w:val="0"/>
      <w:marTop w:val="0"/>
      <w:marBottom w:val="0"/>
      <w:divBdr>
        <w:top w:val="none" w:sz="0" w:space="0" w:color="auto"/>
        <w:left w:val="none" w:sz="0" w:space="0" w:color="auto"/>
        <w:bottom w:val="none" w:sz="0" w:space="0" w:color="auto"/>
        <w:right w:val="none" w:sz="0" w:space="0" w:color="auto"/>
      </w:divBdr>
    </w:div>
    <w:div w:id="1172988547">
      <w:bodyDiv w:val="1"/>
      <w:marLeft w:val="0"/>
      <w:marRight w:val="0"/>
      <w:marTop w:val="0"/>
      <w:marBottom w:val="0"/>
      <w:divBdr>
        <w:top w:val="none" w:sz="0" w:space="0" w:color="auto"/>
        <w:left w:val="none" w:sz="0" w:space="0" w:color="auto"/>
        <w:bottom w:val="none" w:sz="0" w:space="0" w:color="auto"/>
        <w:right w:val="none" w:sz="0" w:space="0" w:color="auto"/>
      </w:divBdr>
    </w:div>
    <w:div w:id="1929460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bin"/><Relationship Id="rId299" Type="http://schemas.openxmlformats.org/officeDocument/2006/relationships/footer" Target="footer1.xml"/><Relationship Id="rId303" Type="http://schemas.openxmlformats.org/officeDocument/2006/relationships/oleObject" Target="embeddings/oleObject30.bin"/><Relationship Id="rId21" Type="http://schemas.openxmlformats.org/officeDocument/2006/relationships/image" Target="media/image8.png"/><Relationship Id="rId42" Type="http://schemas.openxmlformats.org/officeDocument/2006/relationships/image" Target="media/image29.jpeg"/><Relationship Id="rId63" Type="http://schemas.openxmlformats.org/officeDocument/2006/relationships/image" Target="media/image50.jpeg"/><Relationship Id="rId84" Type="http://schemas.openxmlformats.org/officeDocument/2006/relationships/image" Target="media/image71.jpeg"/><Relationship Id="rId138" Type="http://schemas.openxmlformats.org/officeDocument/2006/relationships/image" Target="media/image117.jpeg"/><Relationship Id="rId159" Type="http://schemas.openxmlformats.org/officeDocument/2006/relationships/image" Target="media/image136.emf"/><Relationship Id="rId324" Type="http://schemas.openxmlformats.org/officeDocument/2006/relationships/oleObject" Target="embeddings/oleObject38.bin"/><Relationship Id="rId170" Type="http://schemas.openxmlformats.org/officeDocument/2006/relationships/image" Target="media/image145.jpeg"/><Relationship Id="rId191" Type="http://schemas.openxmlformats.org/officeDocument/2006/relationships/image" Target="media/image166.jpeg"/><Relationship Id="rId205" Type="http://schemas.openxmlformats.org/officeDocument/2006/relationships/image" Target="media/image180.jpeg"/><Relationship Id="rId226" Type="http://schemas.openxmlformats.org/officeDocument/2006/relationships/image" Target="media/image201.jpeg"/><Relationship Id="rId247" Type="http://schemas.openxmlformats.org/officeDocument/2006/relationships/image" Target="media/image222.jpeg"/><Relationship Id="rId107" Type="http://schemas.openxmlformats.org/officeDocument/2006/relationships/image" Target="media/image92.jpeg"/><Relationship Id="rId268" Type="http://schemas.openxmlformats.org/officeDocument/2006/relationships/image" Target="media/image239.jpeg"/><Relationship Id="rId289" Type="http://schemas.openxmlformats.org/officeDocument/2006/relationships/oleObject" Target="embeddings/oleObject23.bin"/><Relationship Id="rId11" Type="http://schemas.openxmlformats.org/officeDocument/2006/relationships/hyperlink" Target="http://www.medicinenet.com/script/main/art.asp?articlekey=11702" TargetMode="External"/><Relationship Id="rId32" Type="http://schemas.openxmlformats.org/officeDocument/2006/relationships/image" Target="media/image19.png"/><Relationship Id="rId53" Type="http://schemas.openxmlformats.org/officeDocument/2006/relationships/image" Target="media/image40.jpeg"/><Relationship Id="rId74" Type="http://schemas.openxmlformats.org/officeDocument/2006/relationships/image" Target="media/image61.png"/><Relationship Id="rId128" Type="http://schemas.openxmlformats.org/officeDocument/2006/relationships/image" Target="media/image109.wmf"/><Relationship Id="rId149" Type="http://schemas.openxmlformats.org/officeDocument/2006/relationships/oleObject" Target="embeddings/oleObject9.bin"/><Relationship Id="rId314" Type="http://schemas.openxmlformats.org/officeDocument/2006/relationships/image" Target="media/image266.jpeg"/><Relationship Id="rId335" Type="http://schemas.openxmlformats.org/officeDocument/2006/relationships/image" Target="media/image278.wmf"/><Relationship Id="rId5" Type="http://schemas.openxmlformats.org/officeDocument/2006/relationships/settings" Target="settings.xml"/><Relationship Id="rId95" Type="http://schemas.openxmlformats.org/officeDocument/2006/relationships/image" Target="media/image81.png"/><Relationship Id="rId160" Type="http://schemas.openxmlformats.org/officeDocument/2006/relationships/image" Target="media/image137.emf"/><Relationship Id="rId181" Type="http://schemas.openxmlformats.org/officeDocument/2006/relationships/image" Target="media/image156.jpeg"/><Relationship Id="rId216" Type="http://schemas.openxmlformats.org/officeDocument/2006/relationships/image" Target="media/image191.jpeg"/><Relationship Id="rId237" Type="http://schemas.openxmlformats.org/officeDocument/2006/relationships/image" Target="media/image212.jpeg"/><Relationship Id="rId258" Type="http://schemas.openxmlformats.org/officeDocument/2006/relationships/image" Target="media/image232.emf"/><Relationship Id="rId279" Type="http://schemas.openxmlformats.org/officeDocument/2006/relationships/image" Target="media/image246.wmf"/><Relationship Id="rId22" Type="http://schemas.openxmlformats.org/officeDocument/2006/relationships/image" Target="media/image9.png"/><Relationship Id="rId43" Type="http://schemas.openxmlformats.org/officeDocument/2006/relationships/image" Target="media/image30.png"/><Relationship Id="rId64" Type="http://schemas.openxmlformats.org/officeDocument/2006/relationships/image" Target="media/image51.jpeg"/><Relationship Id="rId118" Type="http://schemas.openxmlformats.org/officeDocument/2006/relationships/image" Target="media/image102.wmf"/><Relationship Id="rId139" Type="http://schemas.openxmlformats.org/officeDocument/2006/relationships/image" Target="media/image118.jpeg"/><Relationship Id="rId290" Type="http://schemas.openxmlformats.org/officeDocument/2006/relationships/oleObject" Target="embeddings/oleObject24.bin"/><Relationship Id="rId304" Type="http://schemas.openxmlformats.org/officeDocument/2006/relationships/image" Target="media/image260.wmf"/><Relationship Id="rId325" Type="http://schemas.openxmlformats.org/officeDocument/2006/relationships/image" Target="media/image273.emf"/><Relationship Id="rId85" Type="http://schemas.openxmlformats.org/officeDocument/2006/relationships/image" Target="media/image72.png"/><Relationship Id="rId150" Type="http://schemas.openxmlformats.org/officeDocument/2006/relationships/oleObject" Target="embeddings/oleObject10.bin"/><Relationship Id="rId171" Type="http://schemas.openxmlformats.org/officeDocument/2006/relationships/image" Target="media/image146.jpeg"/><Relationship Id="rId192" Type="http://schemas.openxmlformats.org/officeDocument/2006/relationships/image" Target="media/image167.jpeg"/><Relationship Id="rId206" Type="http://schemas.openxmlformats.org/officeDocument/2006/relationships/image" Target="media/image181.jpeg"/><Relationship Id="rId227" Type="http://schemas.openxmlformats.org/officeDocument/2006/relationships/image" Target="media/image202.jpeg"/><Relationship Id="rId248" Type="http://schemas.openxmlformats.org/officeDocument/2006/relationships/image" Target="media/image223.jpeg"/><Relationship Id="rId269" Type="http://schemas.openxmlformats.org/officeDocument/2006/relationships/image" Target="media/image240.jpeg"/><Relationship Id="rId12" Type="http://schemas.openxmlformats.org/officeDocument/2006/relationships/hyperlink" Target="http://en.wikipedia.org/wiki/Subthalamic_nucleus" TargetMode="External"/><Relationship Id="rId33" Type="http://schemas.openxmlformats.org/officeDocument/2006/relationships/image" Target="media/image20.jpeg"/><Relationship Id="rId108" Type="http://schemas.openxmlformats.org/officeDocument/2006/relationships/image" Target="media/image93.jpeg"/><Relationship Id="rId129" Type="http://schemas.openxmlformats.org/officeDocument/2006/relationships/oleObject" Target="embeddings/oleObject7.bin"/><Relationship Id="rId280" Type="http://schemas.openxmlformats.org/officeDocument/2006/relationships/image" Target="media/image247.emf"/><Relationship Id="rId315" Type="http://schemas.openxmlformats.org/officeDocument/2006/relationships/image" Target="media/image267.wmf"/><Relationship Id="rId336" Type="http://schemas.openxmlformats.org/officeDocument/2006/relationships/image" Target="media/image279.wmf"/><Relationship Id="rId54" Type="http://schemas.openxmlformats.org/officeDocument/2006/relationships/image" Target="media/image41.png"/><Relationship Id="rId75" Type="http://schemas.openxmlformats.org/officeDocument/2006/relationships/image" Target="media/image62.jpeg"/><Relationship Id="rId96" Type="http://schemas.openxmlformats.org/officeDocument/2006/relationships/image" Target="media/image82.jpeg"/><Relationship Id="rId140" Type="http://schemas.openxmlformats.org/officeDocument/2006/relationships/image" Target="media/image119.jpeg"/><Relationship Id="rId161" Type="http://schemas.openxmlformats.org/officeDocument/2006/relationships/image" Target="media/image138.emf"/><Relationship Id="rId182" Type="http://schemas.openxmlformats.org/officeDocument/2006/relationships/image" Target="media/image157.jpeg"/><Relationship Id="rId217" Type="http://schemas.openxmlformats.org/officeDocument/2006/relationships/image" Target="media/image192.jpeg"/><Relationship Id="rId6" Type="http://schemas.openxmlformats.org/officeDocument/2006/relationships/webSettings" Target="webSettings.xml"/><Relationship Id="rId238" Type="http://schemas.openxmlformats.org/officeDocument/2006/relationships/image" Target="media/image213.jpeg"/><Relationship Id="rId259" Type="http://schemas.openxmlformats.org/officeDocument/2006/relationships/oleObject" Target="embeddings/oleObject14.bin"/><Relationship Id="rId23" Type="http://schemas.openxmlformats.org/officeDocument/2006/relationships/image" Target="media/image10.png"/><Relationship Id="rId119" Type="http://schemas.openxmlformats.org/officeDocument/2006/relationships/oleObject" Target="embeddings/oleObject4.bin"/><Relationship Id="rId270" Type="http://schemas.openxmlformats.org/officeDocument/2006/relationships/image" Target="media/image241.jpeg"/><Relationship Id="rId291" Type="http://schemas.openxmlformats.org/officeDocument/2006/relationships/image" Target="media/image254.emf"/><Relationship Id="rId305" Type="http://schemas.openxmlformats.org/officeDocument/2006/relationships/image" Target="media/image261.wmf"/><Relationship Id="rId326" Type="http://schemas.openxmlformats.org/officeDocument/2006/relationships/oleObject" Target="embeddings/oleObject39.bin"/><Relationship Id="rId44" Type="http://schemas.openxmlformats.org/officeDocument/2006/relationships/image" Target="media/image31.jpeg"/><Relationship Id="rId65" Type="http://schemas.openxmlformats.org/officeDocument/2006/relationships/image" Target="media/image52.jpeg"/><Relationship Id="rId86" Type="http://schemas.openxmlformats.org/officeDocument/2006/relationships/image" Target="media/image73.png"/><Relationship Id="rId130" Type="http://schemas.openxmlformats.org/officeDocument/2006/relationships/image" Target="media/image110.wmf"/><Relationship Id="rId151" Type="http://schemas.openxmlformats.org/officeDocument/2006/relationships/image" Target="media/image128.wmf"/><Relationship Id="rId172" Type="http://schemas.openxmlformats.org/officeDocument/2006/relationships/image" Target="media/image147.jpeg"/><Relationship Id="rId193" Type="http://schemas.openxmlformats.org/officeDocument/2006/relationships/image" Target="media/image168.jpeg"/><Relationship Id="rId207" Type="http://schemas.openxmlformats.org/officeDocument/2006/relationships/image" Target="media/image182.png"/><Relationship Id="rId228" Type="http://schemas.openxmlformats.org/officeDocument/2006/relationships/image" Target="media/image203.jpeg"/><Relationship Id="rId249" Type="http://schemas.openxmlformats.org/officeDocument/2006/relationships/image" Target="media/image224.jpeg"/><Relationship Id="rId13" Type="http://schemas.openxmlformats.org/officeDocument/2006/relationships/hyperlink" Target="http://en.wikipedia.org/wiki/Substantia_nigra" TargetMode="External"/><Relationship Id="rId109" Type="http://schemas.openxmlformats.org/officeDocument/2006/relationships/image" Target="media/image94.png"/><Relationship Id="rId260" Type="http://schemas.openxmlformats.org/officeDocument/2006/relationships/oleObject" Target="embeddings/oleObject15.bin"/><Relationship Id="rId281" Type="http://schemas.openxmlformats.org/officeDocument/2006/relationships/image" Target="media/image248.jpeg"/><Relationship Id="rId316" Type="http://schemas.openxmlformats.org/officeDocument/2006/relationships/image" Target="media/image268.emf"/><Relationship Id="rId337" Type="http://schemas.openxmlformats.org/officeDocument/2006/relationships/oleObject" Target="embeddings/oleObject44.bin"/><Relationship Id="rId34" Type="http://schemas.openxmlformats.org/officeDocument/2006/relationships/image" Target="media/image21.jpe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3.jpeg"/><Relationship Id="rId120" Type="http://schemas.openxmlformats.org/officeDocument/2006/relationships/image" Target="media/image103.jpeg"/><Relationship Id="rId141" Type="http://schemas.openxmlformats.org/officeDocument/2006/relationships/image" Target="media/image120.jpeg"/><Relationship Id="rId7" Type="http://schemas.openxmlformats.org/officeDocument/2006/relationships/footnotes" Target="footnotes.xml"/><Relationship Id="rId162" Type="http://schemas.openxmlformats.org/officeDocument/2006/relationships/image" Target="media/image139.emf"/><Relationship Id="rId183" Type="http://schemas.openxmlformats.org/officeDocument/2006/relationships/image" Target="media/image158.jpeg"/><Relationship Id="rId218" Type="http://schemas.openxmlformats.org/officeDocument/2006/relationships/image" Target="media/image193.jpeg"/><Relationship Id="rId239" Type="http://schemas.openxmlformats.org/officeDocument/2006/relationships/image" Target="media/image214.jpeg"/><Relationship Id="rId250" Type="http://schemas.openxmlformats.org/officeDocument/2006/relationships/image" Target="media/image225.jpeg"/><Relationship Id="rId271" Type="http://schemas.openxmlformats.org/officeDocument/2006/relationships/image" Target="media/image242.jpeg"/><Relationship Id="rId292" Type="http://schemas.openxmlformats.org/officeDocument/2006/relationships/image" Target="media/image255.emf"/><Relationship Id="rId306" Type="http://schemas.openxmlformats.org/officeDocument/2006/relationships/image" Target="media/image262.emf"/><Relationship Id="rId24" Type="http://schemas.openxmlformats.org/officeDocument/2006/relationships/image" Target="media/image11.tif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image" Target="media/image74.png"/><Relationship Id="rId110" Type="http://schemas.openxmlformats.org/officeDocument/2006/relationships/image" Target="media/image95.jpeg"/><Relationship Id="rId131" Type="http://schemas.openxmlformats.org/officeDocument/2006/relationships/oleObject" Target="embeddings/oleObject8.bin"/><Relationship Id="rId327" Type="http://schemas.openxmlformats.org/officeDocument/2006/relationships/image" Target="media/image274.emf"/><Relationship Id="rId152" Type="http://schemas.openxmlformats.org/officeDocument/2006/relationships/image" Target="media/image129.wmf"/><Relationship Id="rId173" Type="http://schemas.openxmlformats.org/officeDocument/2006/relationships/image" Target="media/image148.jpeg"/><Relationship Id="rId194" Type="http://schemas.openxmlformats.org/officeDocument/2006/relationships/image" Target="media/image169.jpeg"/><Relationship Id="rId208" Type="http://schemas.openxmlformats.org/officeDocument/2006/relationships/image" Target="media/image183.tiff"/><Relationship Id="rId229" Type="http://schemas.openxmlformats.org/officeDocument/2006/relationships/image" Target="media/image204.jpeg"/><Relationship Id="rId240" Type="http://schemas.openxmlformats.org/officeDocument/2006/relationships/image" Target="media/image215.jpeg"/><Relationship Id="rId261" Type="http://schemas.openxmlformats.org/officeDocument/2006/relationships/image" Target="media/image233.emf"/><Relationship Id="rId14" Type="http://schemas.openxmlformats.org/officeDocument/2006/relationships/image" Target="media/image1.png"/><Relationship Id="rId35" Type="http://schemas.openxmlformats.org/officeDocument/2006/relationships/image" Target="media/image22.png"/><Relationship Id="rId56" Type="http://schemas.openxmlformats.org/officeDocument/2006/relationships/image" Target="media/image43.png"/><Relationship Id="rId77" Type="http://schemas.openxmlformats.org/officeDocument/2006/relationships/image" Target="media/image64.jpeg"/><Relationship Id="rId100" Type="http://schemas.openxmlformats.org/officeDocument/2006/relationships/image" Target="media/image86.jpeg"/><Relationship Id="rId282" Type="http://schemas.openxmlformats.org/officeDocument/2006/relationships/image" Target="media/image249.png"/><Relationship Id="rId317" Type="http://schemas.openxmlformats.org/officeDocument/2006/relationships/oleObject" Target="embeddings/oleObject35.bin"/><Relationship Id="rId338" Type="http://schemas.openxmlformats.org/officeDocument/2006/relationships/oleObject" Target="embeddings/oleObject45.bin"/><Relationship Id="rId8" Type="http://schemas.openxmlformats.org/officeDocument/2006/relationships/endnotes" Target="endnotes.xml"/><Relationship Id="rId98" Type="http://schemas.openxmlformats.org/officeDocument/2006/relationships/image" Target="media/image84.jpeg"/><Relationship Id="rId121" Type="http://schemas.openxmlformats.org/officeDocument/2006/relationships/image" Target="media/image104.jpeg"/><Relationship Id="rId142" Type="http://schemas.openxmlformats.org/officeDocument/2006/relationships/image" Target="media/image121.jpeg"/><Relationship Id="rId163" Type="http://schemas.openxmlformats.org/officeDocument/2006/relationships/oleObject" Target="embeddings/oleObject11.bin"/><Relationship Id="rId184" Type="http://schemas.openxmlformats.org/officeDocument/2006/relationships/image" Target="media/image159.jpeg"/><Relationship Id="rId219" Type="http://schemas.openxmlformats.org/officeDocument/2006/relationships/image" Target="media/image194.jpeg"/><Relationship Id="rId230" Type="http://schemas.openxmlformats.org/officeDocument/2006/relationships/image" Target="media/image205.jpeg"/><Relationship Id="rId251" Type="http://schemas.openxmlformats.org/officeDocument/2006/relationships/image" Target="media/image226.jpeg"/><Relationship Id="rId25" Type="http://schemas.openxmlformats.org/officeDocument/2006/relationships/image" Target="media/image12.tiff"/><Relationship Id="rId46" Type="http://schemas.openxmlformats.org/officeDocument/2006/relationships/image" Target="media/image33.png"/><Relationship Id="rId67" Type="http://schemas.openxmlformats.org/officeDocument/2006/relationships/image" Target="media/image54.png"/><Relationship Id="rId116" Type="http://schemas.openxmlformats.org/officeDocument/2006/relationships/image" Target="media/image101.wmf"/><Relationship Id="rId137" Type="http://schemas.openxmlformats.org/officeDocument/2006/relationships/image" Target="media/image116.jpeg"/><Relationship Id="rId158" Type="http://schemas.openxmlformats.org/officeDocument/2006/relationships/image" Target="media/image135.jpeg"/><Relationship Id="rId272" Type="http://schemas.openxmlformats.org/officeDocument/2006/relationships/image" Target="media/image243.emf"/><Relationship Id="rId293" Type="http://schemas.openxmlformats.org/officeDocument/2006/relationships/image" Target="media/image256.emf"/><Relationship Id="rId302" Type="http://schemas.openxmlformats.org/officeDocument/2006/relationships/image" Target="media/image259.emf"/><Relationship Id="rId307" Type="http://schemas.openxmlformats.org/officeDocument/2006/relationships/oleObject" Target="embeddings/oleObject31.bin"/><Relationship Id="rId323" Type="http://schemas.openxmlformats.org/officeDocument/2006/relationships/image" Target="media/image272.emf"/><Relationship Id="rId328" Type="http://schemas.openxmlformats.org/officeDocument/2006/relationships/oleObject" Target="embeddings/oleObject40.bin"/><Relationship Id="rId344"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70.jpeg"/><Relationship Id="rId88" Type="http://schemas.openxmlformats.org/officeDocument/2006/relationships/image" Target="media/image75.jpeg"/><Relationship Id="rId111" Type="http://schemas.openxmlformats.org/officeDocument/2006/relationships/image" Target="media/image96.png"/><Relationship Id="rId132" Type="http://schemas.openxmlformats.org/officeDocument/2006/relationships/image" Target="media/image111.png"/><Relationship Id="rId153" Type="http://schemas.openxmlformats.org/officeDocument/2006/relationships/image" Target="media/image130.jpeg"/><Relationship Id="rId174" Type="http://schemas.openxmlformats.org/officeDocument/2006/relationships/image" Target="media/image149.jpeg"/><Relationship Id="rId179" Type="http://schemas.openxmlformats.org/officeDocument/2006/relationships/image" Target="media/image154.jpeg"/><Relationship Id="rId195" Type="http://schemas.openxmlformats.org/officeDocument/2006/relationships/image" Target="media/image170.jpeg"/><Relationship Id="rId209" Type="http://schemas.openxmlformats.org/officeDocument/2006/relationships/image" Target="media/image184.png"/><Relationship Id="rId190" Type="http://schemas.openxmlformats.org/officeDocument/2006/relationships/image" Target="media/image165.jpeg"/><Relationship Id="rId204" Type="http://schemas.openxmlformats.org/officeDocument/2006/relationships/image" Target="media/image179.jpeg"/><Relationship Id="rId220" Type="http://schemas.openxmlformats.org/officeDocument/2006/relationships/image" Target="media/image195.jpeg"/><Relationship Id="rId225" Type="http://schemas.openxmlformats.org/officeDocument/2006/relationships/image" Target="media/image200.jpeg"/><Relationship Id="rId241" Type="http://schemas.openxmlformats.org/officeDocument/2006/relationships/image" Target="media/image216.jpeg"/><Relationship Id="rId246" Type="http://schemas.openxmlformats.org/officeDocument/2006/relationships/image" Target="media/image221.jpeg"/><Relationship Id="rId267" Type="http://schemas.openxmlformats.org/officeDocument/2006/relationships/image" Target="media/image238.jpeg"/><Relationship Id="rId288" Type="http://schemas.openxmlformats.org/officeDocument/2006/relationships/image" Target="media/image253.emf"/><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4.jpeg"/><Relationship Id="rId106" Type="http://schemas.openxmlformats.org/officeDocument/2006/relationships/image" Target="media/image91.png"/><Relationship Id="rId127" Type="http://schemas.openxmlformats.org/officeDocument/2006/relationships/oleObject" Target="embeddings/oleObject6.bin"/><Relationship Id="rId262" Type="http://schemas.openxmlformats.org/officeDocument/2006/relationships/oleObject" Target="embeddings/oleObject16.bin"/><Relationship Id="rId283" Type="http://schemas.openxmlformats.org/officeDocument/2006/relationships/image" Target="media/image250.png"/><Relationship Id="rId313" Type="http://schemas.openxmlformats.org/officeDocument/2006/relationships/image" Target="media/image265.jpeg"/><Relationship Id="rId318" Type="http://schemas.openxmlformats.org/officeDocument/2006/relationships/oleObject" Target="embeddings/oleObject36.bin"/><Relationship Id="rId339" Type="http://schemas.openxmlformats.org/officeDocument/2006/relationships/hyperlink" Target="http://en.wikipedia.org/wiki/Di-" TargetMode="External"/><Relationship Id="rId10" Type="http://schemas.openxmlformats.org/officeDocument/2006/relationships/hyperlink" Target="http://www.epda.eu.com/en/parkinsons/" TargetMode="External"/><Relationship Id="rId31" Type="http://schemas.openxmlformats.org/officeDocument/2006/relationships/image" Target="media/image18.png"/><Relationship Id="rId52" Type="http://schemas.openxmlformats.org/officeDocument/2006/relationships/image" Target="media/image39.jpeg"/><Relationship Id="rId73" Type="http://schemas.openxmlformats.org/officeDocument/2006/relationships/image" Target="media/image60.png"/><Relationship Id="rId78" Type="http://schemas.openxmlformats.org/officeDocument/2006/relationships/image" Target="media/image65.jpeg"/><Relationship Id="rId94" Type="http://schemas.openxmlformats.org/officeDocument/2006/relationships/image" Target="media/image80.png"/><Relationship Id="rId99" Type="http://schemas.openxmlformats.org/officeDocument/2006/relationships/image" Target="media/image85.jpeg"/><Relationship Id="rId101" Type="http://schemas.openxmlformats.org/officeDocument/2006/relationships/image" Target="media/image87.jpeg"/><Relationship Id="rId122" Type="http://schemas.openxmlformats.org/officeDocument/2006/relationships/image" Target="media/image105.jpeg"/><Relationship Id="rId143" Type="http://schemas.openxmlformats.org/officeDocument/2006/relationships/image" Target="media/image122.jpeg"/><Relationship Id="rId148" Type="http://schemas.openxmlformats.org/officeDocument/2006/relationships/image" Target="media/image127.emf"/><Relationship Id="rId164" Type="http://schemas.openxmlformats.org/officeDocument/2006/relationships/oleObject" Target="embeddings/oleObject12.bin"/><Relationship Id="rId169" Type="http://schemas.openxmlformats.org/officeDocument/2006/relationships/image" Target="media/image144.jpeg"/><Relationship Id="rId185" Type="http://schemas.openxmlformats.org/officeDocument/2006/relationships/image" Target="media/image160.jpeg"/><Relationship Id="rId334" Type="http://schemas.openxmlformats.org/officeDocument/2006/relationships/oleObject" Target="embeddings/oleObject43.bin"/><Relationship Id="rId4" Type="http://schemas.microsoft.com/office/2007/relationships/stylesWithEffects" Target="stylesWithEffects.xml"/><Relationship Id="rId9" Type="http://schemas.openxmlformats.org/officeDocument/2006/relationships/hyperlink" Target="http://en.wikipedia.org/wiki/Subthalamic_nucleus" TargetMode="External"/><Relationship Id="rId180" Type="http://schemas.openxmlformats.org/officeDocument/2006/relationships/image" Target="media/image155.jpeg"/><Relationship Id="rId210" Type="http://schemas.openxmlformats.org/officeDocument/2006/relationships/image" Target="media/image185.jpeg"/><Relationship Id="rId215" Type="http://schemas.openxmlformats.org/officeDocument/2006/relationships/image" Target="media/image190.emf"/><Relationship Id="rId236" Type="http://schemas.openxmlformats.org/officeDocument/2006/relationships/image" Target="media/image211.jpeg"/><Relationship Id="rId257" Type="http://schemas.openxmlformats.org/officeDocument/2006/relationships/image" Target="media/image231.emf"/><Relationship Id="rId278" Type="http://schemas.openxmlformats.org/officeDocument/2006/relationships/oleObject" Target="embeddings/oleObject20.bin"/><Relationship Id="rId26" Type="http://schemas.openxmlformats.org/officeDocument/2006/relationships/image" Target="media/image13.tiff"/><Relationship Id="rId231" Type="http://schemas.openxmlformats.org/officeDocument/2006/relationships/image" Target="media/image206.jpeg"/><Relationship Id="rId252" Type="http://schemas.openxmlformats.org/officeDocument/2006/relationships/image" Target="media/image227.jpeg"/><Relationship Id="rId273" Type="http://schemas.openxmlformats.org/officeDocument/2006/relationships/oleObject" Target="embeddings/oleObject17.bin"/><Relationship Id="rId294" Type="http://schemas.openxmlformats.org/officeDocument/2006/relationships/image" Target="media/image257.emf"/><Relationship Id="rId308" Type="http://schemas.openxmlformats.org/officeDocument/2006/relationships/image" Target="media/image263.wmf"/><Relationship Id="rId329" Type="http://schemas.openxmlformats.org/officeDocument/2006/relationships/image" Target="media/image275.emf"/><Relationship Id="rId47" Type="http://schemas.openxmlformats.org/officeDocument/2006/relationships/image" Target="media/image34.png"/><Relationship Id="rId68" Type="http://schemas.openxmlformats.org/officeDocument/2006/relationships/image" Target="media/image55.png"/><Relationship Id="rId89" Type="http://schemas.openxmlformats.org/officeDocument/2006/relationships/image" Target="media/image76.jpeg"/><Relationship Id="rId112" Type="http://schemas.openxmlformats.org/officeDocument/2006/relationships/image" Target="media/image97.png"/><Relationship Id="rId133" Type="http://schemas.openxmlformats.org/officeDocument/2006/relationships/image" Target="media/image112.jpeg"/><Relationship Id="rId154" Type="http://schemas.openxmlformats.org/officeDocument/2006/relationships/image" Target="media/image131.jpeg"/><Relationship Id="rId175" Type="http://schemas.openxmlformats.org/officeDocument/2006/relationships/image" Target="media/image150.jpeg"/><Relationship Id="rId340" Type="http://schemas.openxmlformats.org/officeDocument/2006/relationships/hyperlink" Target="http://en.wikipedia.org/wiki/Methyl" TargetMode="External"/><Relationship Id="rId196" Type="http://schemas.openxmlformats.org/officeDocument/2006/relationships/image" Target="media/image171.jpeg"/><Relationship Id="rId200" Type="http://schemas.openxmlformats.org/officeDocument/2006/relationships/image" Target="media/image175.jpeg"/><Relationship Id="rId16" Type="http://schemas.openxmlformats.org/officeDocument/2006/relationships/image" Target="media/image3.png"/><Relationship Id="rId221" Type="http://schemas.openxmlformats.org/officeDocument/2006/relationships/image" Target="media/image196.jpeg"/><Relationship Id="rId242" Type="http://schemas.openxmlformats.org/officeDocument/2006/relationships/image" Target="media/image217.jpeg"/><Relationship Id="rId263" Type="http://schemas.openxmlformats.org/officeDocument/2006/relationships/image" Target="media/image234.emf"/><Relationship Id="rId284" Type="http://schemas.openxmlformats.org/officeDocument/2006/relationships/oleObject" Target="embeddings/oleObject21.bin"/><Relationship Id="rId319" Type="http://schemas.openxmlformats.org/officeDocument/2006/relationships/image" Target="media/image269.emf"/><Relationship Id="rId37" Type="http://schemas.openxmlformats.org/officeDocument/2006/relationships/image" Target="media/image24.png"/><Relationship Id="rId58" Type="http://schemas.openxmlformats.org/officeDocument/2006/relationships/image" Target="media/image45.jpeg"/><Relationship Id="rId79" Type="http://schemas.openxmlformats.org/officeDocument/2006/relationships/image" Target="media/image66.png"/><Relationship Id="rId102" Type="http://schemas.openxmlformats.org/officeDocument/2006/relationships/image" Target="media/image88.jpeg"/><Relationship Id="rId123" Type="http://schemas.openxmlformats.org/officeDocument/2006/relationships/image" Target="media/image106.jpeg"/><Relationship Id="rId144" Type="http://schemas.openxmlformats.org/officeDocument/2006/relationships/image" Target="media/image123.jpeg"/><Relationship Id="rId330" Type="http://schemas.openxmlformats.org/officeDocument/2006/relationships/oleObject" Target="embeddings/oleObject41.bin"/><Relationship Id="rId90" Type="http://schemas.openxmlformats.org/officeDocument/2006/relationships/image" Target="media/image77.emf"/><Relationship Id="rId165" Type="http://schemas.openxmlformats.org/officeDocument/2006/relationships/image" Target="media/image140.jpeg"/><Relationship Id="rId186" Type="http://schemas.openxmlformats.org/officeDocument/2006/relationships/image" Target="media/image161.jpeg"/><Relationship Id="rId211" Type="http://schemas.openxmlformats.org/officeDocument/2006/relationships/image" Target="media/image186.jpeg"/><Relationship Id="rId232" Type="http://schemas.openxmlformats.org/officeDocument/2006/relationships/image" Target="media/image207.jpeg"/><Relationship Id="rId253" Type="http://schemas.openxmlformats.org/officeDocument/2006/relationships/image" Target="media/image228.jpeg"/><Relationship Id="rId274" Type="http://schemas.openxmlformats.org/officeDocument/2006/relationships/oleObject" Target="embeddings/oleObject18.bin"/><Relationship Id="rId295" Type="http://schemas.openxmlformats.org/officeDocument/2006/relationships/oleObject" Target="embeddings/oleObject25.bin"/><Relationship Id="rId309" Type="http://schemas.openxmlformats.org/officeDocument/2006/relationships/oleObject" Target="embeddings/oleObject32.bin"/><Relationship Id="rId27" Type="http://schemas.openxmlformats.org/officeDocument/2006/relationships/image" Target="media/image14.jpeg"/><Relationship Id="rId48" Type="http://schemas.openxmlformats.org/officeDocument/2006/relationships/image" Target="media/image35.png"/><Relationship Id="rId69" Type="http://schemas.openxmlformats.org/officeDocument/2006/relationships/image" Target="media/image56.jpeg"/><Relationship Id="rId113" Type="http://schemas.openxmlformats.org/officeDocument/2006/relationships/image" Target="media/image98.png"/><Relationship Id="rId134" Type="http://schemas.openxmlformats.org/officeDocument/2006/relationships/image" Target="media/image113.jpeg"/><Relationship Id="rId320" Type="http://schemas.openxmlformats.org/officeDocument/2006/relationships/image" Target="media/image270.emf"/><Relationship Id="rId80" Type="http://schemas.openxmlformats.org/officeDocument/2006/relationships/image" Target="media/image67.png"/><Relationship Id="rId155" Type="http://schemas.openxmlformats.org/officeDocument/2006/relationships/image" Target="media/image132.jpeg"/><Relationship Id="rId176" Type="http://schemas.openxmlformats.org/officeDocument/2006/relationships/image" Target="media/image151.jpeg"/><Relationship Id="rId197" Type="http://schemas.openxmlformats.org/officeDocument/2006/relationships/image" Target="media/image172.jpeg"/><Relationship Id="rId341" Type="http://schemas.openxmlformats.org/officeDocument/2006/relationships/hyperlink" Target="http://en.wikipedia.org/wiki/Thiazole" TargetMode="External"/><Relationship Id="rId201" Type="http://schemas.openxmlformats.org/officeDocument/2006/relationships/image" Target="media/image176.jpeg"/><Relationship Id="rId222" Type="http://schemas.openxmlformats.org/officeDocument/2006/relationships/image" Target="media/image197.jpeg"/><Relationship Id="rId243" Type="http://schemas.openxmlformats.org/officeDocument/2006/relationships/image" Target="media/image218.jpeg"/><Relationship Id="rId264" Type="http://schemas.openxmlformats.org/officeDocument/2006/relationships/image" Target="media/image235.jpeg"/><Relationship Id="rId285" Type="http://schemas.openxmlformats.org/officeDocument/2006/relationships/oleObject" Target="embeddings/oleObject22.bin"/><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6.jpeg"/><Relationship Id="rId103" Type="http://schemas.openxmlformats.org/officeDocument/2006/relationships/image" Target="media/image89.jpeg"/><Relationship Id="rId124" Type="http://schemas.openxmlformats.org/officeDocument/2006/relationships/image" Target="media/image107.wmf"/><Relationship Id="rId310" Type="http://schemas.openxmlformats.org/officeDocument/2006/relationships/oleObject" Target="embeddings/oleObject33.bin"/><Relationship Id="rId70" Type="http://schemas.openxmlformats.org/officeDocument/2006/relationships/image" Target="media/image57.jpeg"/><Relationship Id="rId91" Type="http://schemas.openxmlformats.org/officeDocument/2006/relationships/image" Target="media/image78.emf"/><Relationship Id="rId145" Type="http://schemas.openxmlformats.org/officeDocument/2006/relationships/image" Target="media/image124.jpeg"/><Relationship Id="rId166" Type="http://schemas.openxmlformats.org/officeDocument/2006/relationships/image" Target="media/image141.jpeg"/><Relationship Id="rId187" Type="http://schemas.openxmlformats.org/officeDocument/2006/relationships/image" Target="media/image162.jpeg"/><Relationship Id="rId331" Type="http://schemas.openxmlformats.org/officeDocument/2006/relationships/image" Target="media/image276.wmf"/><Relationship Id="rId1" Type="http://schemas.openxmlformats.org/officeDocument/2006/relationships/customXml" Target="../customXml/item1.xml"/><Relationship Id="rId212" Type="http://schemas.openxmlformats.org/officeDocument/2006/relationships/image" Target="media/image187.jpeg"/><Relationship Id="rId233" Type="http://schemas.openxmlformats.org/officeDocument/2006/relationships/image" Target="media/image208.jpeg"/><Relationship Id="rId254" Type="http://schemas.openxmlformats.org/officeDocument/2006/relationships/image" Target="media/image229.png"/><Relationship Id="rId28" Type="http://schemas.openxmlformats.org/officeDocument/2006/relationships/image" Target="media/image15.jpeg"/><Relationship Id="rId49" Type="http://schemas.openxmlformats.org/officeDocument/2006/relationships/image" Target="media/image36.png"/><Relationship Id="rId114" Type="http://schemas.openxmlformats.org/officeDocument/2006/relationships/image" Target="media/image99.png"/><Relationship Id="rId275" Type="http://schemas.openxmlformats.org/officeDocument/2006/relationships/image" Target="media/image244.emf"/><Relationship Id="rId296" Type="http://schemas.openxmlformats.org/officeDocument/2006/relationships/oleObject" Target="embeddings/oleObject26.bin"/><Relationship Id="rId300" Type="http://schemas.openxmlformats.org/officeDocument/2006/relationships/image" Target="media/image258.emf"/><Relationship Id="rId60" Type="http://schemas.openxmlformats.org/officeDocument/2006/relationships/image" Target="media/image47.jpeg"/><Relationship Id="rId81" Type="http://schemas.openxmlformats.org/officeDocument/2006/relationships/image" Target="media/image68.jpeg"/><Relationship Id="rId135" Type="http://schemas.openxmlformats.org/officeDocument/2006/relationships/image" Target="media/image114.png"/><Relationship Id="rId156" Type="http://schemas.openxmlformats.org/officeDocument/2006/relationships/image" Target="media/image133.jpeg"/><Relationship Id="rId177" Type="http://schemas.openxmlformats.org/officeDocument/2006/relationships/image" Target="media/image152.jpeg"/><Relationship Id="rId198" Type="http://schemas.openxmlformats.org/officeDocument/2006/relationships/image" Target="media/image173.jpeg"/><Relationship Id="rId321" Type="http://schemas.openxmlformats.org/officeDocument/2006/relationships/image" Target="media/image271.wmf"/><Relationship Id="rId342" Type="http://schemas.openxmlformats.org/officeDocument/2006/relationships/hyperlink" Target="http://en.wikipedia.org/wiki/Phenyl" TargetMode="External"/><Relationship Id="rId202" Type="http://schemas.openxmlformats.org/officeDocument/2006/relationships/image" Target="media/image177.jpeg"/><Relationship Id="rId223" Type="http://schemas.openxmlformats.org/officeDocument/2006/relationships/image" Target="media/image198.jpeg"/><Relationship Id="rId244" Type="http://schemas.openxmlformats.org/officeDocument/2006/relationships/image" Target="media/image219.jpeg"/><Relationship Id="rId18" Type="http://schemas.openxmlformats.org/officeDocument/2006/relationships/image" Target="media/image5.png"/><Relationship Id="rId39" Type="http://schemas.openxmlformats.org/officeDocument/2006/relationships/image" Target="media/image26.jpeg"/><Relationship Id="rId265" Type="http://schemas.openxmlformats.org/officeDocument/2006/relationships/image" Target="media/image236.jpeg"/><Relationship Id="rId286" Type="http://schemas.openxmlformats.org/officeDocument/2006/relationships/image" Target="media/image251.emf"/><Relationship Id="rId50" Type="http://schemas.openxmlformats.org/officeDocument/2006/relationships/image" Target="media/image37.png"/><Relationship Id="rId104" Type="http://schemas.openxmlformats.org/officeDocument/2006/relationships/image" Target="media/image90.wmf"/><Relationship Id="rId125" Type="http://schemas.openxmlformats.org/officeDocument/2006/relationships/image" Target="media/image108.emf"/><Relationship Id="rId146" Type="http://schemas.openxmlformats.org/officeDocument/2006/relationships/image" Target="media/image125.jpeg"/><Relationship Id="rId167" Type="http://schemas.openxmlformats.org/officeDocument/2006/relationships/image" Target="media/image142.jpeg"/><Relationship Id="rId188" Type="http://schemas.openxmlformats.org/officeDocument/2006/relationships/image" Target="media/image163.jpeg"/><Relationship Id="rId311" Type="http://schemas.openxmlformats.org/officeDocument/2006/relationships/oleObject" Target="embeddings/oleObject34.bin"/><Relationship Id="rId332" Type="http://schemas.openxmlformats.org/officeDocument/2006/relationships/image" Target="media/image277.wmf"/><Relationship Id="rId71" Type="http://schemas.openxmlformats.org/officeDocument/2006/relationships/image" Target="media/image58.jpeg"/><Relationship Id="rId92" Type="http://schemas.openxmlformats.org/officeDocument/2006/relationships/image" Target="media/image79.emf"/><Relationship Id="rId213" Type="http://schemas.openxmlformats.org/officeDocument/2006/relationships/image" Target="media/image188.jpeg"/><Relationship Id="rId234" Type="http://schemas.openxmlformats.org/officeDocument/2006/relationships/image" Target="media/image209.jpeg"/><Relationship Id="rId2" Type="http://schemas.openxmlformats.org/officeDocument/2006/relationships/numbering" Target="numbering.xml"/><Relationship Id="rId29" Type="http://schemas.openxmlformats.org/officeDocument/2006/relationships/image" Target="media/image16.jpeg"/><Relationship Id="rId255" Type="http://schemas.openxmlformats.org/officeDocument/2006/relationships/image" Target="media/image230.emf"/><Relationship Id="rId276" Type="http://schemas.openxmlformats.org/officeDocument/2006/relationships/oleObject" Target="embeddings/oleObject19.bin"/><Relationship Id="rId297" Type="http://schemas.openxmlformats.org/officeDocument/2006/relationships/oleObject" Target="embeddings/oleObject27.bin"/><Relationship Id="rId40" Type="http://schemas.openxmlformats.org/officeDocument/2006/relationships/image" Target="media/image27.jpeg"/><Relationship Id="rId115" Type="http://schemas.openxmlformats.org/officeDocument/2006/relationships/image" Target="media/image100.png"/><Relationship Id="rId136" Type="http://schemas.openxmlformats.org/officeDocument/2006/relationships/image" Target="media/image115.jpeg"/><Relationship Id="rId157" Type="http://schemas.openxmlformats.org/officeDocument/2006/relationships/image" Target="media/image134.jpeg"/><Relationship Id="rId178" Type="http://schemas.openxmlformats.org/officeDocument/2006/relationships/image" Target="media/image153.jpeg"/><Relationship Id="rId301" Type="http://schemas.openxmlformats.org/officeDocument/2006/relationships/oleObject" Target="embeddings/oleObject29.bin"/><Relationship Id="rId322" Type="http://schemas.openxmlformats.org/officeDocument/2006/relationships/oleObject" Target="embeddings/oleObject37.bin"/><Relationship Id="rId343" Type="http://schemas.openxmlformats.org/officeDocument/2006/relationships/fontTable" Target="fontTable.xml"/><Relationship Id="rId61" Type="http://schemas.openxmlformats.org/officeDocument/2006/relationships/image" Target="media/image48.png"/><Relationship Id="rId82" Type="http://schemas.openxmlformats.org/officeDocument/2006/relationships/image" Target="media/image69.png"/><Relationship Id="rId199" Type="http://schemas.openxmlformats.org/officeDocument/2006/relationships/image" Target="media/image174.jpeg"/><Relationship Id="rId203" Type="http://schemas.openxmlformats.org/officeDocument/2006/relationships/image" Target="media/image178.jpeg"/><Relationship Id="rId19" Type="http://schemas.openxmlformats.org/officeDocument/2006/relationships/image" Target="media/image6.png"/><Relationship Id="rId224" Type="http://schemas.openxmlformats.org/officeDocument/2006/relationships/image" Target="media/image199.jpeg"/><Relationship Id="rId245" Type="http://schemas.openxmlformats.org/officeDocument/2006/relationships/image" Target="media/image220.jpeg"/><Relationship Id="rId266" Type="http://schemas.openxmlformats.org/officeDocument/2006/relationships/image" Target="media/image237.jpeg"/><Relationship Id="rId287" Type="http://schemas.openxmlformats.org/officeDocument/2006/relationships/image" Target="media/image252.emf"/><Relationship Id="rId30" Type="http://schemas.openxmlformats.org/officeDocument/2006/relationships/image" Target="media/image17.png"/><Relationship Id="rId105" Type="http://schemas.openxmlformats.org/officeDocument/2006/relationships/oleObject" Target="embeddings/oleObject2.bin"/><Relationship Id="rId126" Type="http://schemas.openxmlformats.org/officeDocument/2006/relationships/oleObject" Target="embeddings/oleObject5.bin"/><Relationship Id="rId147" Type="http://schemas.openxmlformats.org/officeDocument/2006/relationships/image" Target="media/image126.emf"/><Relationship Id="rId168" Type="http://schemas.openxmlformats.org/officeDocument/2006/relationships/image" Target="media/image143.jpeg"/><Relationship Id="rId312" Type="http://schemas.openxmlformats.org/officeDocument/2006/relationships/image" Target="media/image264.jpeg"/><Relationship Id="rId333" Type="http://schemas.openxmlformats.org/officeDocument/2006/relationships/oleObject" Target="embeddings/oleObject42.bin"/><Relationship Id="rId51" Type="http://schemas.openxmlformats.org/officeDocument/2006/relationships/image" Target="media/image38.png"/><Relationship Id="rId72" Type="http://schemas.openxmlformats.org/officeDocument/2006/relationships/image" Target="media/image59.jpeg"/><Relationship Id="rId93" Type="http://schemas.openxmlformats.org/officeDocument/2006/relationships/oleObject" Target="embeddings/oleObject1.bin"/><Relationship Id="rId189" Type="http://schemas.openxmlformats.org/officeDocument/2006/relationships/image" Target="media/image164.jpeg"/><Relationship Id="rId3" Type="http://schemas.openxmlformats.org/officeDocument/2006/relationships/styles" Target="styles.xml"/><Relationship Id="rId214" Type="http://schemas.openxmlformats.org/officeDocument/2006/relationships/image" Target="media/image189.png"/><Relationship Id="rId235" Type="http://schemas.openxmlformats.org/officeDocument/2006/relationships/image" Target="media/image210.jpeg"/><Relationship Id="rId256" Type="http://schemas.openxmlformats.org/officeDocument/2006/relationships/oleObject" Target="embeddings/oleObject13.bin"/><Relationship Id="rId277" Type="http://schemas.openxmlformats.org/officeDocument/2006/relationships/image" Target="media/image245.emf"/><Relationship Id="rId298" Type="http://schemas.openxmlformats.org/officeDocument/2006/relationships/oleObject" Target="embeddings/oleObject2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57DAEC69-F125-492D-BEEF-FCB6A289B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254</Pages>
  <Words>335057</Words>
  <Characters>1909825</Characters>
  <Application>Microsoft Office Word</Application>
  <DocSecurity>0</DocSecurity>
  <Lines>15915</Lines>
  <Paragraphs>4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oc Lu-Nguyen</dc:creator>
  <cp:lastModifiedBy>Lu Nguyen, Ngoc (2009)</cp:lastModifiedBy>
  <cp:revision>5</cp:revision>
  <dcterms:created xsi:type="dcterms:W3CDTF">2013-11-01T06:41:00Z</dcterms:created>
  <dcterms:modified xsi:type="dcterms:W3CDTF">2013-11-06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goclunguyenbao@gmail.com@www.mendeley.com</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oxford-brookes-university</vt:lpwstr>
  </property>
  <property fmtid="{D5CDD505-2E9C-101B-9397-08002B2CF9AE}" pid="8" name="Mendeley Recent Style Name 1_1">
    <vt:lpwstr>Harvard - Oxford Brookes University</vt:lpwstr>
  </property>
  <property fmtid="{D5CDD505-2E9C-101B-9397-08002B2CF9AE}" pid="9" name="Mendeley Recent Style Id 2_1">
    <vt:lpwstr>http://www.zotero.org/styles/harvard-university-of-leeds</vt:lpwstr>
  </property>
  <property fmtid="{D5CDD505-2E9C-101B-9397-08002B2CF9AE}" pid="10" name="Mendeley Recent Style Name 2_1">
    <vt:lpwstr>Harvard - University of Leeds</vt:lpwstr>
  </property>
  <property fmtid="{D5CDD505-2E9C-101B-9397-08002B2CF9AE}" pid="11" name="Mendeley Recent Style Id 3_1">
    <vt:lpwstr>http://www.zotero.org/styles/molecular-therapy</vt:lpwstr>
  </property>
  <property fmtid="{D5CDD505-2E9C-101B-9397-08002B2CF9AE}" pid="12" name="Mendeley Recent Style Name 3_1">
    <vt:lpwstr>Molecular Therapy</vt:lpwstr>
  </property>
  <property fmtid="{D5CDD505-2E9C-101B-9397-08002B2CF9AE}" pid="13" name="Mendeley Recent Style Id 4_1">
    <vt:lpwstr>http://www.zotero.org/styles/nature-biotechnology</vt:lpwstr>
  </property>
  <property fmtid="{D5CDD505-2E9C-101B-9397-08002B2CF9AE}" pid="14" name="Mendeley Recent Style Name 4_1">
    <vt:lpwstr>Nature Biotechnology</vt:lpwstr>
  </property>
  <property fmtid="{D5CDD505-2E9C-101B-9397-08002B2CF9AE}" pid="15" name="Mendeley Recent Style Id 5_1">
    <vt:lpwstr>http://www.zotero.org/styles/nature-cell-biology</vt:lpwstr>
  </property>
  <property fmtid="{D5CDD505-2E9C-101B-9397-08002B2CF9AE}" pid="16" name="Mendeley Recent Style Name 5_1">
    <vt:lpwstr>Nature Cell Biology</vt:lpwstr>
  </property>
  <property fmtid="{D5CDD505-2E9C-101B-9397-08002B2CF9AE}" pid="17" name="Mendeley Recent Style Id 6_1">
    <vt:lpwstr>http://www.zotero.org/styles/nature-no-superscript</vt:lpwstr>
  </property>
  <property fmtid="{D5CDD505-2E9C-101B-9397-08002B2CF9AE}" pid="18" name="Mendeley Recent Style Name 6_1">
    <vt:lpwstr>Nature Journal (no superscript)</vt:lpwstr>
  </property>
  <property fmtid="{D5CDD505-2E9C-101B-9397-08002B2CF9AE}" pid="19" name="Mendeley Recent Style Id 7_1">
    <vt:lpwstr>http://www.zotero.org/styles/nature-medicine</vt:lpwstr>
  </property>
  <property fmtid="{D5CDD505-2E9C-101B-9397-08002B2CF9AE}" pid="20" name="Mendeley Recent Style Name 7_1">
    <vt:lpwstr>Nature Medicine</vt:lpwstr>
  </property>
  <property fmtid="{D5CDD505-2E9C-101B-9397-08002B2CF9AE}" pid="21" name="Mendeley Recent Style Id 8_1">
    <vt:lpwstr>http://www.zotero.org/styles/nature-reviews-neuroscience</vt:lpwstr>
  </property>
  <property fmtid="{D5CDD505-2E9C-101B-9397-08002B2CF9AE}" pid="22" name="Mendeley Recent Style Name 8_1">
    <vt:lpwstr>Nature Reviews Neuroscienc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